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Calibri" w:cs="Times New Roman"/>
          <w:bCs w:val="0"/>
          <w:color w:val="000000"/>
          <w:sz w:val="22"/>
          <w:szCs w:val="22"/>
        </w:rPr>
        <w:id w:val="2013330133"/>
        <w:docPartObj>
          <w:docPartGallery w:val="Cover Pages"/>
          <w:docPartUnique/>
        </w:docPartObj>
      </w:sdtPr>
      <w:sdtEndPr>
        <w:rPr>
          <w:color w:val="000000" w:themeColor="text2"/>
        </w:rPr>
      </w:sdtEndPr>
      <w:sdtContent>
        <w:sdt>
          <w:sdtPr>
            <w:rPr>
              <w:rFonts w:eastAsia="Calibri" w:cs="Times New Roman"/>
              <w:bCs w:val="0"/>
              <w:color w:val="000000"/>
              <w:sz w:val="22"/>
              <w:szCs w:val="22"/>
            </w:rPr>
            <w:id w:val="1539781646"/>
            <w:docPartObj>
              <w:docPartGallery w:val="Cover Pages"/>
              <w:docPartUnique/>
            </w:docPartObj>
          </w:sdtPr>
          <w:sdtEndPr>
            <w:rPr>
              <w:color w:val="000000" w:themeColor="text2"/>
            </w:rPr>
          </w:sdtEndPr>
          <w:sdtContent>
            <w:p w14:paraId="08E13348" w14:textId="103A83E3" w:rsidR="00D00367" w:rsidRDefault="00206800" w:rsidP="00067484">
              <w:pPr>
                <w:pStyle w:val="Heading1noTOC"/>
                <w:spacing w:after="240"/>
                <w:rPr>
                  <w:bCs w:val="0"/>
                </w:rPr>
              </w:pPr>
              <w:r>
                <w:rPr>
                  <w:noProof/>
                </w:rPr>
                <w:drawing>
                  <wp:anchor distT="0" distB="0" distL="114300" distR="114300" simplePos="0" relativeHeight="251658241" behindDoc="0" locked="0" layoutInCell="1" allowOverlap="1" wp14:anchorId="2D9BB811" wp14:editId="61680DC6">
                    <wp:simplePos x="0" y="0"/>
                    <wp:positionH relativeFrom="page">
                      <wp:posOffset>0</wp:posOffset>
                    </wp:positionH>
                    <wp:positionV relativeFrom="page">
                      <wp:posOffset>0</wp:posOffset>
                    </wp:positionV>
                    <wp:extent cx="7560310" cy="4139676"/>
                    <wp:effectExtent l="0" t="0" r="2540" b="0"/>
                    <wp:wrapTopAndBottom/>
                    <wp:docPr id="29" name="Pictur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extLst>
                                <a:ext uri="{C183D7F6-B498-43B3-948B-1728B52AA6E4}">
                                  <adec:decorative xmlns:adec="http://schemas.microsoft.com/office/drawing/2017/decorative" val="1"/>
                                </a:ext>
                              </a:extLst>
                            </pic:cNvPr>
                            <pic:cNvPicPr/>
                          </pic:nvPicPr>
                          <pic:blipFill>
                            <a:blip r:embed="rId11"/>
                            <a:stretch>
                              <a:fillRect/>
                            </a:stretch>
                          </pic:blipFill>
                          <pic:spPr>
                            <a:xfrm>
                              <a:off x="0" y="0"/>
                              <a:ext cx="7568549" cy="4144187"/>
                            </a:xfrm>
                            <a:prstGeom prst="rect">
                              <a:avLst/>
                            </a:prstGeom>
                          </pic:spPr>
                        </pic:pic>
                      </a:graphicData>
                    </a:graphic>
                    <wp14:sizeRelH relativeFrom="margin">
                      <wp14:pctWidth>0</wp14:pctWidth>
                    </wp14:sizeRelH>
                    <wp14:sizeRelV relativeFrom="margin">
                      <wp14:pctHeight>0</wp14:pctHeight>
                    </wp14:sizeRelV>
                  </wp:anchor>
                </w:drawing>
              </w:r>
            </w:p>
            <w:sdt>
              <w:sdtPr>
                <w:alias w:val="Title"/>
                <w:tag w:val=""/>
                <w:id w:val="-1877083816"/>
                <w:placeholder>
                  <w:docPart w:val="F7CD54EF774848CBBD24F7E5A76AF8A8"/>
                </w:placeholder>
                <w:dataBinding w:prefixMappings="xmlns:ns0='http://purl.org/dc/elements/1.1/' xmlns:ns1='http://schemas.openxmlformats.org/package/2006/metadata/core-properties' " w:xpath="/ns1:coreProperties[1]/ns0:title[1]" w:storeItemID="{6C3C8BC8-F283-45AE-878A-BAB7291924A1}"/>
                <w:text/>
              </w:sdtPr>
              <w:sdtEndPr/>
              <w:sdtContent>
                <w:p w14:paraId="1AD3C431" w14:textId="6FA9BBA0" w:rsidR="009D2DFE" w:rsidRDefault="00A87676" w:rsidP="00C05302">
                  <w:pPr>
                    <w:pStyle w:val="CoverTitle"/>
                    <w:ind w:right="2125"/>
                  </w:pPr>
                  <w:r>
                    <w:t>Basin-scale evaluation of 202</w:t>
                  </w:r>
                  <w:r w:rsidR="00F10C32">
                    <w:t>3</w:t>
                  </w:r>
                  <w:r>
                    <w:t>–2</w:t>
                  </w:r>
                  <w:r w:rsidR="00F10C32">
                    <w:t>4</w:t>
                  </w:r>
                  <w:r>
                    <w:t xml:space="preserve"> Commonwealth environmental water: Ecosystem Diversity</w:t>
                  </w:r>
                </w:p>
              </w:sdtContent>
            </w:sdt>
            <w:p w14:paraId="7671B274" w14:textId="77777777" w:rsidR="001F09CC" w:rsidRPr="00C34DBD" w:rsidRDefault="001F09CC" w:rsidP="001F09CC">
              <w:pPr>
                <w:pStyle w:val="CoverSubtitle"/>
              </w:pPr>
              <w:r w:rsidRPr="00C34DBD">
                <w:t xml:space="preserve">Commonwealth Environmental Water Holder’s Science Program: </w:t>
              </w:r>
              <w:r w:rsidRPr="00C34DBD">
                <w:br/>
                <w:t>Flow Monitoring, Evaluation and Research Program (Flow-MER)</w:t>
              </w:r>
            </w:p>
            <w:p w14:paraId="516B2C21" w14:textId="77777777" w:rsidR="00A40627" w:rsidRDefault="00A40627" w:rsidP="005D426B">
              <w:pPr>
                <w:pStyle w:val="BodyText"/>
              </w:pPr>
            </w:p>
            <w:p w14:paraId="6D6E7519" w14:textId="7159C37A" w:rsidR="00CA5FF6" w:rsidRDefault="00646BF2" w:rsidP="005D426B">
              <w:pPr>
                <w:pStyle w:val="BodyText"/>
              </w:pPr>
              <w:r>
                <w:t>J</w:t>
              </w:r>
              <w:r w:rsidR="008678AE">
                <w:t>u</w:t>
              </w:r>
              <w:r w:rsidR="00C17156">
                <w:t>ne</w:t>
              </w:r>
              <w:r w:rsidR="009E1EE0">
                <w:t xml:space="preserve"> </w:t>
              </w:r>
              <w:r w:rsidR="00B63DB2">
                <w:t>202</w:t>
              </w:r>
              <w:r w:rsidR="000329F2">
                <w:t>5</w:t>
              </w:r>
            </w:p>
            <w:p w14:paraId="6432DD3D" w14:textId="021DDBB8" w:rsidR="00014EBE" w:rsidRDefault="00CA5FF6" w:rsidP="007A66D9">
              <w:pPr>
                <w:pStyle w:val="BodyText"/>
                <w:spacing w:before="2280" w:after="0"/>
              </w:pPr>
              <w:r>
                <w:rPr>
                  <w:noProof/>
                </w:rPr>
                <w:drawing>
                  <wp:inline distT="0" distB="0" distL="0" distR="0" wp14:anchorId="3AB67735" wp14:editId="2DF25191">
                    <wp:extent cx="6120130" cy="511175"/>
                    <wp:effectExtent l="0" t="0" r="0" b="3175"/>
                    <wp:docPr id="1906195875" name="Picture 1" descr="Aust government and Flow-MER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195875" name="Picture 1" descr="Aust government and Flow-MER logos"/>
                            <pic:cNvPicPr/>
                          </pic:nvPicPr>
                          <pic:blipFill>
                            <a:blip r:embed="rId12"/>
                            <a:stretch>
                              <a:fillRect/>
                            </a:stretch>
                          </pic:blipFill>
                          <pic:spPr>
                            <a:xfrm>
                              <a:off x="0" y="0"/>
                              <a:ext cx="6120130" cy="511175"/>
                            </a:xfrm>
                            <a:prstGeom prst="rect">
                              <a:avLst/>
                            </a:prstGeom>
                          </pic:spPr>
                        </pic:pic>
                      </a:graphicData>
                    </a:graphic>
                  </wp:inline>
                </w:drawing>
              </w:r>
              <w:r w:rsidR="00014EBE">
                <w:br w:type="page"/>
              </w:r>
              <w:r w:rsidR="0058779B" w:rsidRPr="00C601A2">
                <w:rPr>
                  <w:noProof/>
                  <w:color w:val="2B579A"/>
                  <w:shd w:val="clear" w:color="auto" w:fill="E6E6E6"/>
                </w:rPr>
                <mc:AlternateContent>
                  <mc:Choice Requires="wps">
                    <w:drawing>
                      <wp:anchor distT="0" distB="0" distL="114300" distR="114300" simplePos="0" relativeHeight="251658242" behindDoc="1" locked="1" layoutInCell="1" allowOverlap="1" wp14:anchorId="7FF91254" wp14:editId="19E5D036">
                        <wp:simplePos x="0" y="0"/>
                        <wp:positionH relativeFrom="page">
                          <wp:posOffset>-2540</wp:posOffset>
                        </wp:positionH>
                        <wp:positionV relativeFrom="page">
                          <wp:posOffset>10281285</wp:posOffset>
                        </wp:positionV>
                        <wp:extent cx="7560310" cy="393700"/>
                        <wp:effectExtent l="0" t="0" r="2540" b="6350"/>
                        <wp:wrapNone/>
                        <wp:docPr id="23" name="Rectangle 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chemeClr val="accent1"/>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rto="http://schemas.microsoft.com/office/word/2006/arto" xmlns:asvg="http://schemas.microsoft.com/office/drawing/2016/SVG/main" xmlns:a14="http://schemas.microsoft.com/office/drawing/2010/main" xmlns:pic="http://schemas.openxmlformats.org/drawingml/2006/picture" xmlns:adec="http://schemas.microsoft.com/office/drawing/2017/decorative" xmlns:a="http://schemas.openxmlformats.org/drawingml/2006/main">
                    <w:pict w14:anchorId="04A81F1B">
                      <v:rect id="Rectangle 23" style="position:absolute;margin-left:-.2pt;margin-top:809.55pt;width:595.3pt;height:31pt;z-index:-25165823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lt="&quot;&quot;" o:spid="_x0000_s1026" fillcolor="#01528b [3204]" stroked="f" w14:anchorId="05D54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">
                        <w10:wrap anchorx="page" anchory="page"/>
                        <w10:anchorlock/>
                      </v:rect>
                    </w:pict>
                  </mc:Fallback>
                </mc:AlternateContent>
              </w:r>
            </w:p>
          </w:sdtContent>
        </w:sdt>
      </w:sdtContent>
    </w:sdt>
    <w:p w14:paraId="65DBD8A2" w14:textId="1D7CB013" w:rsidR="006F0DAC" w:rsidRDefault="006F0DAC" w:rsidP="00AB0A4B">
      <w:pPr>
        <w:pStyle w:val="VersoPageHeading"/>
      </w:pPr>
      <w:bookmarkStart w:id="0" w:name="_Ref131508642"/>
      <w:bookmarkStart w:id="1" w:name="_Hlk131501610"/>
      <w:bookmarkEnd w:id="0"/>
      <w:bookmarkEnd w:id="1"/>
      <w:r w:rsidRPr="00667A61">
        <w:lastRenderedPageBreak/>
        <w:t>Acknowledgements</w:t>
      </w:r>
    </w:p>
    <w:p w14:paraId="0C104FA3" w14:textId="6233BF4D" w:rsidR="00397FC6" w:rsidRDefault="00730BE4" w:rsidP="005D426B">
      <w:pPr>
        <w:pStyle w:val="VersoPageText"/>
      </w:pPr>
      <w:r w:rsidRPr="00892939">
        <w:t xml:space="preserve">The project team and the </w:t>
      </w:r>
      <w:r w:rsidR="001F09CC" w:rsidRPr="001F09CC">
        <w:t>Commonwealth Environmental Water Holder’s Science Program</w:t>
      </w:r>
      <w:r w:rsidRPr="00892939">
        <w:t xml:space="preserve"> respectfully acknowledge the </w:t>
      </w:r>
      <w:r w:rsidR="00CA5FF6">
        <w:t>T</w:t>
      </w:r>
      <w:r w:rsidRPr="00892939">
        <w:t xml:space="preserve">raditional </w:t>
      </w:r>
      <w:r w:rsidR="00CA5FF6">
        <w:t>O</w:t>
      </w:r>
      <w:r w:rsidRPr="00892939">
        <w:t>wners of the land on which this work is conducted, their Elders past and present, their Nations of the Murray–Darling Basin, and their cultural, social, environmental, spiritual and economic connection to their lands and waters</w:t>
      </w:r>
      <w:r w:rsidR="00397FC6">
        <w:t>.</w:t>
      </w:r>
    </w:p>
    <w:p w14:paraId="3A960E41" w14:textId="1BF7B411" w:rsidR="005E0DDC" w:rsidRDefault="00730BE4" w:rsidP="005D426B">
      <w:pPr>
        <w:pStyle w:val="VersoPageText"/>
        <w:rPr>
          <w:rStyle w:val="CommentReference"/>
        </w:rPr>
      </w:pPr>
      <w:r>
        <w:t>We take this opportunity to thank the contributors and the many individuals and agencies who provided data to support this</w:t>
      </w:r>
      <w:r w:rsidR="00C5433B">
        <w:t xml:space="preserve"> </w:t>
      </w:r>
      <w:r>
        <w:t>evaluation</w:t>
      </w:r>
      <w:r w:rsidR="00620FB4" w:rsidRPr="17D9A590">
        <w:rPr>
          <w:rStyle w:val="CommentReference"/>
        </w:rPr>
        <w:t>.</w:t>
      </w:r>
    </w:p>
    <w:p w14:paraId="6CDB0DDF" w14:textId="763EE59B" w:rsidR="00397FC6" w:rsidRDefault="00BFAB41" w:rsidP="005D426B">
      <w:pPr>
        <w:pStyle w:val="VersoPageText"/>
      </w:pPr>
      <w:r>
        <w:t xml:space="preserve">We would like to thank the CSIRO </w:t>
      </w:r>
      <w:r w:rsidR="216EF4C6">
        <w:t>team for</w:t>
      </w:r>
      <w:r>
        <w:t xml:space="preserve"> their efforts in report layout, editing, reviewing and formatting. Special mention to </w:t>
      </w:r>
      <w:r w:rsidR="73451E73">
        <w:t xml:space="preserve">Jane Thomas, </w:t>
      </w:r>
      <w:r w:rsidR="5648FD38">
        <w:t>Susan Cuddy</w:t>
      </w:r>
      <w:r>
        <w:t>, Di</w:t>
      </w:r>
      <w:r w:rsidR="356AF40B">
        <w:t>anne</w:t>
      </w:r>
      <w:r>
        <w:t xml:space="preserve"> Flett, and </w:t>
      </w:r>
      <w:r w:rsidR="73451E73">
        <w:t xml:space="preserve">Martin Nolan, </w:t>
      </w:r>
      <w:r>
        <w:t>whose input, together with formatting specialist Jill Sharkey, greatly improved the readability of the report. CSIRO’s Martin Nolan assisted with figures and GIS layers</w:t>
      </w:r>
      <w:r w:rsidR="00397FC6">
        <w:t>.</w:t>
      </w:r>
    </w:p>
    <w:p w14:paraId="112206BD" w14:textId="6D1F826A" w:rsidR="00CE5B53" w:rsidRPr="005C1601" w:rsidRDefault="00CE5B53" w:rsidP="006E2D3E">
      <w:pPr>
        <w:pStyle w:val="VersoPageText"/>
      </w:pPr>
      <w:r>
        <w:t xml:space="preserve">We would also like to acknowledge the contributions of the staff of the CEWH and members of the Flow-MER2.0 Independent Advisory Group </w:t>
      </w:r>
      <w:r w:rsidR="00A1265F">
        <w:t xml:space="preserve">in </w:t>
      </w:r>
      <w:r w:rsidRPr="00D11EF5">
        <w:t>providing independent review</w:t>
      </w:r>
      <w:r>
        <w:t xml:space="preserve"> and especially to Prof Peter Davies for his reviews of this report throughout the life of Flow-MER.</w:t>
      </w:r>
    </w:p>
    <w:p w14:paraId="144564D6" w14:textId="77777777" w:rsidR="008A6798" w:rsidRPr="00D356B6" w:rsidRDefault="008A6798" w:rsidP="008A6798">
      <w:pPr>
        <w:pStyle w:val="VersoPageHeading"/>
      </w:pPr>
      <w:r w:rsidRPr="00D356B6">
        <w:t>Citation</w:t>
      </w:r>
    </w:p>
    <w:p w14:paraId="453A1A58" w14:textId="35584EDE" w:rsidR="008A6798" w:rsidRPr="00667A61" w:rsidRDefault="04ACA140" w:rsidP="006E2D3E">
      <w:pPr>
        <w:pStyle w:val="VersoPageText"/>
        <w:ind w:left="284" w:hanging="284"/>
        <w:rPr>
          <w:noProof/>
          <w:color w:val="FF0000"/>
          <w:highlight w:val="yellow"/>
        </w:rPr>
      </w:pPr>
      <w:r>
        <w:t>Brooks S (202</w:t>
      </w:r>
      <w:r w:rsidR="2611116B">
        <w:t>5</w:t>
      </w:r>
      <w:r>
        <w:t xml:space="preserve">) </w:t>
      </w:r>
      <w:r w:rsidR="5684C4F7">
        <w:t xml:space="preserve">Basin-scale evaluation of </w:t>
      </w:r>
      <w:r w:rsidR="001A7904">
        <w:t>202</w:t>
      </w:r>
      <w:r w:rsidR="2611116B">
        <w:t>4</w:t>
      </w:r>
      <w:r w:rsidR="001A7904">
        <w:t>–2</w:t>
      </w:r>
      <w:r w:rsidR="2611116B">
        <w:t>5</w:t>
      </w:r>
      <w:r w:rsidR="5684C4F7">
        <w:t xml:space="preserve"> Commonwealth environmental water: Ecosystem Diversity</w:t>
      </w:r>
      <w:r>
        <w:t xml:space="preserve">. Flow-MER Program. Commonwealth Environmental Water Holder, Department of Climate Change, Energy, the Environment and Water, </w:t>
      </w:r>
      <w:r w:rsidR="166AE9E8">
        <w:t xml:space="preserve">Canberra, </w:t>
      </w:r>
      <w:r>
        <w:t>Australia.</w:t>
      </w:r>
      <w:r w:rsidR="1558131F">
        <w:t xml:space="preserve"> </w:t>
      </w:r>
      <w:r w:rsidR="008A6798" w:rsidRPr="2507AEDC">
        <w:rPr>
          <w:noProof/>
        </w:rPr>
        <w:fldChar w:fldCharType="begin"/>
      </w:r>
      <w:r w:rsidR="008A6798">
        <w:instrText xml:space="preserve"> NUMPAGES   \* MERGEFORMAT </w:instrText>
      </w:r>
      <w:r w:rsidR="008A6798" w:rsidRPr="2507AEDC">
        <w:fldChar w:fldCharType="separate"/>
      </w:r>
      <w:r w:rsidR="008A6798" w:rsidRPr="2507AEDC">
        <w:rPr>
          <w:noProof/>
        </w:rPr>
        <w:fldChar w:fldCharType="end"/>
      </w:r>
      <w:r w:rsidR="6B6AB31E" w:rsidRPr="2507AEDC">
        <w:rPr>
          <w:noProof/>
        </w:rPr>
        <w:t>pp.</w:t>
      </w:r>
    </w:p>
    <w:p w14:paraId="66762C9B" w14:textId="77CED45E" w:rsidR="00A943B2" w:rsidRPr="00AB0A4B" w:rsidRDefault="00A943B2" w:rsidP="00AB0A4B">
      <w:pPr>
        <w:pStyle w:val="VersoPageHeading"/>
      </w:pPr>
      <w:r w:rsidRPr="00AB0A4B">
        <w:t>Copyright</w:t>
      </w:r>
    </w:p>
    <w:p w14:paraId="151C6841" w14:textId="17AE0EEE" w:rsidR="00460CAF" w:rsidRPr="00B8235F" w:rsidRDefault="00E92DA8" w:rsidP="005D426B">
      <w:pPr>
        <w:pStyle w:val="VersoPageText"/>
        <w:rPr>
          <w:rStyle w:val="BodyTextChar"/>
          <w:rFonts w:eastAsia="Times"/>
          <w:color w:val="auto"/>
        </w:rPr>
      </w:pPr>
      <w:r w:rsidRPr="00B8235F">
        <w:rPr>
          <w:noProof/>
        </w:rPr>
        <w:drawing>
          <wp:inline distT="0" distB="0" distL="0" distR="0" wp14:anchorId="16E777C4" wp14:editId="0680DBD3">
            <wp:extent cx="704518" cy="274132"/>
            <wp:effectExtent l="0" t="0" r="635" b="0"/>
            <wp:docPr id="8" name="Picture 8"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a:ext>
                      </a:extLst>
                    </a:blip>
                    <a:srcRect t="-5968"/>
                    <a:stretch>
                      <a:fillRect/>
                    </a:stretch>
                  </pic:blipFill>
                  <pic:spPr bwMode="auto">
                    <a:xfrm>
                      <a:off x="0" y="0"/>
                      <a:ext cx="725910" cy="282456"/>
                    </a:xfrm>
                    <a:prstGeom prst="rect">
                      <a:avLst/>
                    </a:prstGeom>
                    <a:noFill/>
                    <a:ln w="9525">
                      <a:noFill/>
                      <a:miter lim="800000"/>
                      <a:headEnd/>
                      <a:tailEnd/>
                    </a:ln>
                  </pic:spPr>
                </pic:pic>
              </a:graphicData>
            </a:graphic>
          </wp:inline>
        </w:drawing>
      </w:r>
      <w:r w:rsidRPr="009A05DD">
        <w:t xml:space="preserve"> </w:t>
      </w:r>
      <w:r w:rsidRPr="00B8235F">
        <w:rPr>
          <w:rStyle w:val="BodyTextChar"/>
          <w:rFonts w:eastAsia="Times"/>
          <w:color w:val="auto"/>
        </w:rPr>
        <w:t>© Commonwealth of Australia 202</w:t>
      </w:r>
      <w:r w:rsidR="000329F2">
        <w:rPr>
          <w:rStyle w:val="BodyTextChar"/>
          <w:rFonts w:eastAsia="Times"/>
          <w:color w:val="auto"/>
        </w:rPr>
        <w:t>5</w:t>
      </w:r>
    </w:p>
    <w:p w14:paraId="2AB01D79" w14:textId="647EC968" w:rsidR="00397FC6" w:rsidRDefault="00E92DA8" w:rsidP="005D426B">
      <w:pPr>
        <w:pStyle w:val="VersoPageText"/>
      </w:pPr>
      <w:r w:rsidRPr="00667A61">
        <w:rPr>
          <w:rStyle w:val="BodyTextChar"/>
          <w:rFonts w:eastAsia="Times"/>
          <w:color w:val="auto"/>
        </w:rPr>
        <w:t xml:space="preserve">With the exception of the Commonwealth Coat of Arms, partner logos and where otherwise noted, all material in this publication is provided under a Creative Commons Attribution 4.0 International Licence </w:t>
      </w:r>
      <w:hyperlink r:id="rId14" w:tooltip="Creative Commons website" w:history="1">
        <w:r w:rsidRPr="00667A61">
          <w:rPr>
            <w:rStyle w:val="Hyperlink"/>
            <w:rFonts w:cs="Arial"/>
            <w:color w:val="auto"/>
          </w:rPr>
          <w:t>https://creativecommons.org/licenses/by/4.0/</w:t>
        </w:r>
      </w:hyperlink>
      <w:r w:rsidRPr="00667A61">
        <w:rPr>
          <w:rStyle w:val="BodyTextChar"/>
          <w:rFonts w:eastAsia="Times"/>
          <w:color w:val="auto"/>
        </w:rPr>
        <w:t xml:space="preserve">. </w:t>
      </w:r>
      <w:r w:rsidR="006B5DFE">
        <w:t>The terms of this licence allow content to be shared and/or adapted, with appropriate attribution</w:t>
      </w:r>
      <w:r w:rsidR="00397FC6">
        <w:t>.</w:t>
      </w:r>
    </w:p>
    <w:p w14:paraId="5E9A1C49" w14:textId="6974DD99" w:rsidR="00E92DA8" w:rsidRPr="006C7BB2" w:rsidRDefault="00E92DA8" w:rsidP="006C7BB2">
      <w:pPr>
        <w:pStyle w:val="VersoPageText"/>
        <w:rPr>
          <w:rStyle w:val="BodyTextChar"/>
          <w:rFonts w:eastAsia="Times"/>
          <w:color w:val="auto"/>
        </w:rPr>
      </w:pPr>
      <w:r w:rsidRPr="006C7BB2">
        <w:rPr>
          <w:rStyle w:val="BodyTextChar"/>
          <w:rFonts w:eastAsia="Times"/>
          <w:color w:val="auto"/>
        </w:rPr>
        <w:t>Flow</w:t>
      </w:r>
      <w:r w:rsidRPr="006C7BB2">
        <w:rPr>
          <w:rStyle w:val="BodyTextChar"/>
          <w:rFonts w:eastAsia="Times"/>
          <w:color w:val="auto"/>
        </w:rPr>
        <w:noBreakHyphen/>
        <w:t>MER requests attribution as ‘© Commonwealth of Australia (Flow</w:t>
      </w:r>
      <w:r w:rsidRPr="006C7BB2">
        <w:rPr>
          <w:rStyle w:val="BodyTextChar"/>
          <w:rFonts w:eastAsia="Times"/>
          <w:color w:val="auto"/>
        </w:rPr>
        <w:noBreakHyphen/>
        <w:t xml:space="preserve">MER, </w:t>
      </w:r>
      <w:hyperlink r:id="rId15" w:history="1">
        <w:r w:rsidR="00EC0D30" w:rsidRPr="009603C0">
          <w:rPr>
            <w:rStyle w:val="Hyperlink"/>
            <w:rFonts w:asciiTheme="minorHAnsi" w:hAnsiTheme="minorHAnsi" w:cs="Arial"/>
          </w:rPr>
          <w:t>https://flow-mer.org.au</w:t>
        </w:r>
      </w:hyperlink>
      <w:r w:rsidR="00AB0A4B" w:rsidRPr="006C7BB2">
        <w:rPr>
          <w:rStyle w:val="Hyperlink"/>
          <w:rFonts w:asciiTheme="minorHAnsi" w:hAnsiTheme="minorHAnsi" w:cs="Arial"/>
          <w:color w:val="auto"/>
        </w:rPr>
        <w:t>)</w:t>
      </w:r>
      <w:r w:rsidRPr="006C7BB2">
        <w:rPr>
          <w:rStyle w:val="BodyTextChar"/>
          <w:rFonts w:eastAsia="Times"/>
          <w:color w:val="auto"/>
        </w:rPr>
        <w:t>’.</w:t>
      </w:r>
    </w:p>
    <w:p w14:paraId="2BF20E69" w14:textId="77777777" w:rsidR="00460CAF" w:rsidRPr="00D356B6" w:rsidRDefault="00460CAF" w:rsidP="00AB0A4B">
      <w:pPr>
        <w:pStyle w:val="VersoPageHeading"/>
      </w:pPr>
      <w:r w:rsidRPr="00D356B6">
        <w:t>Cover photograph</w:t>
      </w:r>
    </w:p>
    <w:p w14:paraId="233E2E6D" w14:textId="1190F1B4" w:rsidR="00CC5D01" w:rsidRDefault="00CC5D01" w:rsidP="005D426B">
      <w:pPr>
        <w:pStyle w:val="VersoPageText"/>
      </w:pPr>
      <w:r w:rsidRPr="000735A7">
        <w:t>Reed beds at Millewa Forest</w:t>
      </w:r>
      <w:r w:rsidRPr="000735A7">
        <w:br/>
        <w:t>Photo credit: Heather McGinness</w:t>
      </w:r>
      <w:r>
        <w:t> </w:t>
      </w:r>
    </w:p>
    <w:p w14:paraId="1B2F46AD" w14:textId="0498F29F" w:rsidR="002F1847" w:rsidRDefault="002F1847" w:rsidP="002F1847">
      <w:pPr>
        <w:pStyle w:val="VersoPageHeading"/>
      </w:pPr>
      <w:r>
        <w:t>Document log</w:t>
      </w:r>
    </w:p>
    <w:tbl>
      <w:tblPr>
        <w:tblStyle w:val="TableFlow-MER"/>
        <w:tblW w:w="0" w:type="auto"/>
        <w:tblLook w:val="0420" w:firstRow="1" w:lastRow="0" w:firstColumn="0" w:lastColumn="0" w:noHBand="0" w:noVBand="1"/>
      </w:tblPr>
      <w:tblGrid>
        <w:gridCol w:w="1447"/>
        <w:gridCol w:w="8078"/>
      </w:tblGrid>
      <w:tr w:rsidR="002F1847" w14:paraId="703A0496" w14:textId="77777777" w:rsidTr="2507AEDC">
        <w:trPr>
          <w:cnfStyle w:val="100000000000" w:firstRow="1" w:lastRow="0" w:firstColumn="0" w:lastColumn="0" w:oddVBand="0" w:evenVBand="0" w:oddHBand="0" w:evenHBand="0" w:firstRowFirstColumn="0" w:firstRowLastColumn="0" w:lastRowFirstColumn="0" w:lastRowLastColumn="0"/>
        </w:trPr>
        <w:tc>
          <w:tcPr>
            <w:tcW w:w="1447" w:type="dxa"/>
          </w:tcPr>
          <w:p w14:paraId="47939CF6" w14:textId="38D13384" w:rsidR="002F1847" w:rsidRDefault="002F1847" w:rsidP="002F1847">
            <w:pPr>
              <w:pStyle w:val="ColumnHeading"/>
            </w:pPr>
            <w:r>
              <w:t>Date</w:t>
            </w:r>
          </w:p>
        </w:tc>
        <w:tc>
          <w:tcPr>
            <w:tcW w:w="8078" w:type="dxa"/>
          </w:tcPr>
          <w:p w14:paraId="04F96F93" w14:textId="77777777" w:rsidR="002F1847" w:rsidRDefault="002F1847" w:rsidP="002F1847">
            <w:pPr>
              <w:pStyle w:val="ColumnHeading"/>
            </w:pPr>
          </w:p>
        </w:tc>
      </w:tr>
      <w:tr w:rsidR="002F1847" w14:paraId="45A92FAB" w14:textId="77777777" w:rsidTr="2507AEDC">
        <w:trPr>
          <w:cnfStyle w:val="000000100000" w:firstRow="0" w:lastRow="0" w:firstColumn="0" w:lastColumn="0" w:oddVBand="0" w:evenVBand="0" w:oddHBand="1" w:evenHBand="0" w:firstRowFirstColumn="0" w:firstRowLastColumn="0" w:lastRowFirstColumn="0" w:lastRowLastColumn="0"/>
        </w:trPr>
        <w:tc>
          <w:tcPr>
            <w:tcW w:w="1447" w:type="dxa"/>
          </w:tcPr>
          <w:p w14:paraId="7CCED271" w14:textId="7CBD9C55" w:rsidR="002F1847" w:rsidRDefault="00FD1690" w:rsidP="007B0620">
            <w:pPr>
              <w:pStyle w:val="TableText"/>
            </w:pPr>
            <w:r>
              <w:t>1</w:t>
            </w:r>
            <w:r w:rsidR="000329F2">
              <w:t>5 Apr</w:t>
            </w:r>
            <w:r>
              <w:t xml:space="preserve"> 2024</w:t>
            </w:r>
          </w:p>
        </w:tc>
        <w:tc>
          <w:tcPr>
            <w:tcW w:w="8078" w:type="dxa"/>
          </w:tcPr>
          <w:p w14:paraId="256C453E" w14:textId="210566E0" w:rsidR="002F1847" w:rsidRDefault="7A1B4C18" w:rsidP="007B0620">
            <w:pPr>
              <w:pStyle w:val="TableText"/>
            </w:pPr>
            <w:r>
              <w:t xml:space="preserve">V1.0 </w:t>
            </w:r>
            <w:r w:rsidR="74A1A91F">
              <w:t>delivered to CSIRO for editing and quality checking</w:t>
            </w:r>
          </w:p>
        </w:tc>
      </w:tr>
      <w:tr w:rsidR="007B0620" w14:paraId="4E24B99F" w14:textId="77777777" w:rsidTr="2507AEDC">
        <w:tc>
          <w:tcPr>
            <w:tcW w:w="1447" w:type="dxa"/>
          </w:tcPr>
          <w:p w14:paraId="16DFBDC1" w14:textId="4E5F5ADF" w:rsidR="007B0620" w:rsidRDefault="7A1B4C18" w:rsidP="007B0620">
            <w:pPr>
              <w:pStyle w:val="TableText"/>
            </w:pPr>
            <w:r>
              <w:t>2 May 2025</w:t>
            </w:r>
          </w:p>
        </w:tc>
        <w:tc>
          <w:tcPr>
            <w:tcW w:w="8078" w:type="dxa"/>
          </w:tcPr>
          <w:p w14:paraId="207F491E" w14:textId="6A41438B" w:rsidR="007B0620" w:rsidRDefault="7A1B4C18" w:rsidP="007B0620">
            <w:pPr>
              <w:pStyle w:val="TableText"/>
            </w:pPr>
            <w:r>
              <w:t>V2.0 delivered to CEWH for review</w:t>
            </w:r>
          </w:p>
        </w:tc>
      </w:tr>
      <w:tr w:rsidR="007B0620" w14:paraId="198679F7" w14:textId="77777777" w:rsidTr="004672DA">
        <w:trPr>
          <w:cnfStyle w:val="000000100000" w:firstRow="0" w:lastRow="0" w:firstColumn="0" w:lastColumn="0" w:oddVBand="0" w:evenVBand="0" w:oddHBand="1" w:evenHBand="0" w:firstRowFirstColumn="0" w:firstRowLastColumn="0" w:lastRowFirstColumn="0" w:lastRowLastColumn="0"/>
          <w:trHeight w:val="178"/>
        </w:trPr>
        <w:tc>
          <w:tcPr>
            <w:tcW w:w="1447" w:type="dxa"/>
          </w:tcPr>
          <w:p w14:paraId="133936A3" w14:textId="4D9DE6E2" w:rsidR="007B0620" w:rsidRPr="0097624D" w:rsidRDefault="0097624D" w:rsidP="007B0620">
            <w:pPr>
              <w:pStyle w:val="TableText"/>
            </w:pPr>
            <w:r w:rsidRPr="0097624D">
              <w:t>11</w:t>
            </w:r>
            <w:r w:rsidR="00A1265F" w:rsidRPr="0097624D">
              <w:t xml:space="preserve"> June 2025</w:t>
            </w:r>
            <w:r>
              <w:t xml:space="preserve"> to </w:t>
            </w:r>
            <w:r w:rsidRPr="0097624D">
              <w:t>25 June 2025</w:t>
            </w:r>
          </w:p>
        </w:tc>
        <w:tc>
          <w:tcPr>
            <w:tcW w:w="8078" w:type="dxa"/>
          </w:tcPr>
          <w:p w14:paraId="14F1C104" w14:textId="1A480DB3" w:rsidR="007B0620" w:rsidRPr="0097624D" w:rsidRDefault="00A1265F" w:rsidP="007B0620">
            <w:pPr>
              <w:pStyle w:val="TableText"/>
            </w:pPr>
            <w:r w:rsidRPr="0097624D">
              <w:t xml:space="preserve">Response to review </w:t>
            </w:r>
            <w:r w:rsidR="00AA4433" w:rsidRPr="0097624D">
              <w:t>period</w:t>
            </w:r>
          </w:p>
        </w:tc>
      </w:tr>
      <w:tr w:rsidR="002F1847" w14:paraId="412B1F02" w14:textId="77777777" w:rsidTr="2507AEDC">
        <w:tc>
          <w:tcPr>
            <w:tcW w:w="1447" w:type="dxa"/>
          </w:tcPr>
          <w:p w14:paraId="06968C4A" w14:textId="1C3AF9B5" w:rsidR="002F1847" w:rsidRPr="0097624D" w:rsidRDefault="0097624D" w:rsidP="007B0620">
            <w:pPr>
              <w:pStyle w:val="TableText"/>
            </w:pPr>
            <w:r w:rsidRPr="0097624D">
              <w:t>27</w:t>
            </w:r>
            <w:r w:rsidR="00AA4433" w:rsidRPr="0097624D">
              <w:t xml:space="preserve"> June 2025</w:t>
            </w:r>
          </w:p>
        </w:tc>
        <w:tc>
          <w:tcPr>
            <w:tcW w:w="8078" w:type="dxa"/>
          </w:tcPr>
          <w:p w14:paraId="5890AC34" w14:textId="5A830886" w:rsidR="002F1847" w:rsidRPr="0097624D" w:rsidRDefault="00AA4433" w:rsidP="007B0620">
            <w:pPr>
              <w:pStyle w:val="TableText"/>
            </w:pPr>
            <w:r w:rsidRPr="0097624D">
              <w:t>Delivery to CEWH</w:t>
            </w:r>
          </w:p>
        </w:tc>
      </w:tr>
    </w:tbl>
    <w:p w14:paraId="6DA04AFF" w14:textId="23A00B3F" w:rsidR="00A943B2" w:rsidRPr="00D356B6" w:rsidRDefault="00A943B2" w:rsidP="00AB0A4B">
      <w:pPr>
        <w:pStyle w:val="VersoPageHeading"/>
      </w:pPr>
      <w:r w:rsidRPr="00D356B6">
        <w:t>Important disclaimer</w:t>
      </w:r>
    </w:p>
    <w:p w14:paraId="3969FD31" w14:textId="7AAF8B11" w:rsidR="00A943B2" w:rsidRPr="00D356B6" w:rsidRDefault="00497E6A" w:rsidP="005D426B">
      <w:pPr>
        <w:pStyle w:val="VersoPageText"/>
      </w:pPr>
      <w:r w:rsidRPr="00D356B6">
        <w:t>T</w:t>
      </w:r>
      <w:r w:rsidR="00A943B2" w:rsidRPr="00D356B6">
        <w:t xml:space="preserve">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w:t>
      </w:r>
      <w:r w:rsidRPr="00D356B6">
        <w:t xml:space="preserve">Flow-MER </w:t>
      </w:r>
      <w:r w:rsidR="00A943B2" w:rsidRPr="00D356B6">
        <w:t xml:space="preserve">(including its </w:t>
      </w:r>
      <w:r w:rsidRPr="00D356B6">
        <w:t>partners and collaborators</w:t>
      </w:r>
      <w:r w:rsidR="00A943B2" w:rsidRPr="00D356B6">
        <w:t>)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715CE5C9" w14:textId="4153C595" w:rsidR="002F6753" w:rsidRDefault="5E649014" w:rsidP="005D426B">
      <w:pPr>
        <w:pStyle w:val="VersoPageText"/>
      </w:pPr>
      <w:r>
        <w:t>Flow-MER</w:t>
      </w:r>
      <w:r w:rsidR="6567D12C">
        <w:t xml:space="preserve"> is committed to providing web accessible content wherever possible. If you are having difficulties with accessing this document</w:t>
      </w:r>
      <w:r w:rsidR="7004510B">
        <w:t>,</w:t>
      </w:r>
      <w:r w:rsidR="6567D12C">
        <w:t xml:space="preserve"> please contact </w:t>
      </w:r>
      <w:hyperlink r:id="rId16" w:history="1">
        <w:r w:rsidR="00AA4433">
          <w:rPr>
            <w:rStyle w:val="Hyperlink"/>
            <w:rFonts w:asciiTheme="minorHAnsi" w:hAnsiTheme="minorHAnsi" w:cs="Arial"/>
          </w:rPr>
          <w:t>ewater@dcceew.gov.au</w:t>
        </w:r>
      </w:hyperlink>
      <w:r w:rsidR="00A40390">
        <w:t>.</w:t>
      </w:r>
    </w:p>
    <w:p w14:paraId="1E69726E" w14:textId="77777777" w:rsidR="006E5169" w:rsidRDefault="006E5169" w:rsidP="005D426B">
      <w:pPr>
        <w:pStyle w:val="VersoPageText"/>
      </w:pPr>
    </w:p>
    <w:p w14:paraId="542C0BA1" w14:textId="05321A83" w:rsidR="0093278A" w:rsidRPr="0093278A" w:rsidRDefault="0093278A" w:rsidP="005D426B">
      <w:pPr>
        <w:pStyle w:val="VersoPageText"/>
        <w:sectPr w:rsidR="0093278A" w:rsidRPr="0093278A" w:rsidSect="00E07619">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1134" w:right="1134" w:bottom="1134" w:left="1134" w:header="510" w:footer="624" w:gutter="0"/>
          <w:pgNumType w:fmt="lowerRoman" w:start="1"/>
          <w:cols w:space="284"/>
          <w:titlePg/>
          <w:docGrid w:linePitch="360"/>
        </w:sectPr>
      </w:pPr>
    </w:p>
    <w:p w14:paraId="0668E6C6" w14:textId="7827DCBD" w:rsidR="00A943B2" w:rsidRDefault="00432208" w:rsidP="00565831">
      <w:pPr>
        <w:pStyle w:val="Heading1notnumbered"/>
      </w:pPr>
      <w:bookmarkStart w:id="2" w:name="_Toc138971654"/>
      <w:bookmarkStart w:id="3" w:name="_Toc201854398"/>
      <w:bookmarkStart w:id="4" w:name="_Toc201867221"/>
      <w:r>
        <w:lastRenderedPageBreak/>
        <w:t>Executive s</w:t>
      </w:r>
      <w:r w:rsidR="00ED2F4B" w:rsidRPr="00ED2F4B">
        <w:t>u</w:t>
      </w:r>
      <w:r w:rsidR="00ED2F4B">
        <w:t>mmary</w:t>
      </w:r>
      <w:bookmarkEnd w:id="2"/>
      <w:bookmarkEnd w:id="3"/>
      <w:bookmarkEnd w:id="4"/>
    </w:p>
    <w:p w14:paraId="1E0470D2" w14:textId="09A4F05F" w:rsidR="003107EA" w:rsidRDefault="034BA9F1" w:rsidP="005D426B">
      <w:pPr>
        <w:pStyle w:val="BodyText"/>
        <w:rPr>
          <w:shd w:val="clear" w:color="auto" w:fill="FFFFFF"/>
        </w:rPr>
      </w:pPr>
      <w:r w:rsidRPr="00E56FCF">
        <w:rPr>
          <w:shd w:val="clear" w:color="auto" w:fill="FFFFFF"/>
        </w:rPr>
        <w:t xml:space="preserve">Strategic management of </w:t>
      </w:r>
      <w:r w:rsidRPr="00E56FCF" w:rsidDel="00D20F7A">
        <w:rPr>
          <w:shd w:val="clear" w:color="auto" w:fill="FFFFFF"/>
        </w:rPr>
        <w:t xml:space="preserve">Commonwealth </w:t>
      </w:r>
      <w:r w:rsidR="2B55DEE1">
        <w:rPr>
          <w:shd w:val="clear" w:color="auto" w:fill="FFFFFF"/>
        </w:rPr>
        <w:t>environmental water</w:t>
      </w:r>
      <w:r w:rsidDel="00D20F7A">
        <w:rPr>
          <w:shd w:val="clear" w:color="auto" w:fill="FFFFFF"/>
        </w:rPr>
        <w:t xml:space="preserve"> </w:t>
      </w:r>
      <w:r w:rsidRPr="00E56FCF">
        <w:rPr>
          <w:shd w:val="clear" w:color="auto" w:fill="FFFFFF"/>
        </w:rPr>
        <w:t xml:space="preserve">by the Commonwealth Environmental Water Holder (CEWH) is key to achieving the </w:t>
      </w:r>
      <w:r w:rsidR="335F457E">
        <w:t>environmental objectives</w:t>
      </w:r>
      <w:r w:rsidR="335F457E">
        <w:rPr>
          <w:shd w:val="clear" w:color="auto" w:fill="FFFFFF"/>
        </w:rPr>
        <w:t xml:space="preserve"> in the </w:t>
      </w:r>
      <w:r w:rsidRPr="00E56FCF">
        <w:rPr>
          <w:shd w:val="clear" w:color="auto" w:fill="FFFFFF"/>
        </w:rPr>
        <w:t>Commonwealth’s (Murray</w:t>
      </w:r>
      <w:r w:rsidRPr="002B1276">
        <w:rPr>
          <w:shd w:val="clear" w:color="auto" w:fill="FFFFFF"/>
        </w:rPr>
        <w:t>–</w:t>
      </w:r>
      <w:r w:rsidRPr="00E56FCF">
        <w:rPr>
          <w:shd w:val="clear" w:color="auto" w:fill="FFFFFF"/>
        </w:rPr>
        <w:t>Darling)</w:t>
      </w:r>
      <w:r>
        <w:rPr>
          <w:shd w:val="clear" w:color="auto" w:fill="FFFFFF"/>
        </w:rPr>
        <w:t xml:space="preserve"> </w:t>
      </w:r>
      <w:r w:rsidRPr="2507AEDC">
        <w:rPr>
          <w:i/>
          <w:iCs/>
          <w:shd w:val="clear" w:color="auto" w:fill="FFFFFF"/>
        </w:rPr>
        <w:t xml:space="preserve">Basin Plan 2012 </w:t>
      </w:r>
      <w:r w:rsidR="59F89277">
        <w:rPr>
          <w:shd w:val="clear" w:color="auto" w:fill="FFFFFF"/>
        </w:rPr>
        <w:t>(</w:t>
      </w:r>
      <w:r w:rsidR="61743836">
        <w:rPr>
          <w:shd w:val="clear" w:color="auto" w:fill="FFFFFF"/>
        </w:rPr>
        <w:t xml:space="preserve">the </w:t>
      </w:r>
      <w:r w:rsidR="59F89277">
        <w:rPr>
          <w:shd w:val="clear" w:color="auto" w:fill="FFFFFF"/>
        </w:rPr>
        <w:t>Basin Plan)</w:t>
      </w:r>
      <w:r w:rsidRPr="00E56FCF">
        <w:rPr>
          <w:shd w:val="clear" w:color="auto" w:fill="FFFFFF"/>
        </w:rPr>
        <w:t xml:space="preserve">. The </w:t>
      </w:r>
      <w:r>
        <w:rPr>
          <w:shd w:val="clear" w:color="auto" w:fill="FFFFFF"/>
        </w:rPr>
        <w:t>C</w:t>
      </w:r>
      <w:r w:rsidR="1BA90D0A">
        <w:rPr>
          <w:shd w:val="clear" w:color="auto" w:fill="FFFFFF"/>
        </w:rPr>
        <w:t xml:space="preserve">EWH’s </w:t>
      </w:r>
      <w:r>
        <w:rPr>
          <w:shd w:val="clear" w:color="auto" w:fill="FFFFFF"/>
        </w:rPr>
        <w:t>Science Program invests in Flow Monitoring, Evaluation and Research (</w:t>
      </w:r>
      <w:r w:rsidRPr="00E56FCF">
        <w:rPr>
          <w:shd w:val="clear" w:color="auto" w:fill="FFFFFF"/>
        </w:rPr>
        <w:t>Flow-MER</w:t>
      </w:r>
      <w:r>
        <w:rPr>
          <w:shd w:val="clear" w:color="auto" w:fill="FFFFFF"/>
        </w:rPr>
        <w:t>)</w:t>
      </w:r>
      <w:r w:rsidRPr="00E56FCF">
        <w:rPr>
          <w:shd w:val="clear" w:color="auto" w:fill="FFFFFF"/>
        </w:rPr>
        <w:t xml:space="preserve"> to demonstrate </w:t>
      </w:r>
      <w:r>
        <w:rPr>
          <w:shd w:val="clear" w:color="auto" w:fill="FFFFFF"/>
        </w:rPr>
        <w:t>B</w:t>
      </w:r>
      <w:r w:rsidRPr="00E56FCF">
        <w:rPr>
          <w:shd w:val="clear" w:color="auto" w:fill="FFFFFF"/>
        </w:rPr>
        <w:t xml:space="preserve">asin-scale outcomes of Commonwealth </w:t>
      </w:r>
      <w:r w:rsidR="2B55DEE1">
        <w:rPr>
          <w:shd w:val="clear" w:color="auto" w:fill="FFFFFF"/>
        </w:rPr>
        <w:t>environmental water</w:t>
      </w:r>
      <w:r>
        <w:rPr>
          <w:shd w:val="clear" w:color="auto" w:fill="FFFFFF"/>
        </w:rPr>
        <w:t xml:space="preserve">, </w:t>
      </w:r>
      <w:r w:rsidRPr="00E56FCF">
        <w:rPr>
          <w:shd w:val="clear" w:color="auto" w:fill="FFFFFF"/>
        </w:rPr>
        <w:t>support adaptive management</w:t>
      </w:r>
      <w:r w:rsidR="191641D2">
        <w:rPr>
          <w:shd w:val="clear" w:color="auto" w:fill="FFFFFF"/>
        </w:rPr>
        <w:t>,</w:t>
      </w:r>
      <w:r w:rsidRPr="00E56FCF">
        <w:rPr>
          <w:shd w:val="clear" w:color="auto" w:fill="FFFFFF"/>
        </w:rPr>
        <w:t xml:space="preserve"> and fulfil </w:t>
      </w:r>
      <w:r>
        <w:rPr>
          <w:shd w:val="clear" w:color="auto" w:fill="FFFFFF"/>
        </w:rPr>
        <w:t xml:space="preserve">the </w:t>
      </w:r>
      <w:r w:rsidRPr="00E56FCF">
        <w:rPr>
          <w:shd w:val="clear" w:color="auto" w:fill="FFFFFF"/>
        </w:rPr>
        <w:t>CEWH</w:t>
      </w:r>
      <w:r>
        <w:rPr>
          <w:shd w:val="clear" w:color="auto" w:fill="FFFFFF"/>
        </w:rPr>
        <w:t>’s</w:t>
      </w:r>
      <w:r w:rsidRPr="00E56FCF">
        <w:rPr>
          <w:shd w:val="clear" w:color="auto" w:fill="FFFFFF"/>
        </w:rPr>
        <w:t xml:space="preserve"> legislative requirements under the Basin Plan.</w:t>
      </w:r>
    </w:p>
    <w:p w14:paraId="01C2B14B" w14:textId="7EEE1B1D" w:rsidR="008B569F" w:rsidRDefault="1F3DF465" w:rsidP="005D426B">
      <w:pPr>
        <w:pStyle w:val="BodyText"/>
      </w:pPr>
      <w:r>
        <w:t xml:space="preserve">This evaluation reports on Ecosystem Diversity outcomes from Commonwealth </w:t>
      </w:r>
      <w:r w:rsidR="12C2DB62">
        <w:t>environmental water</w:t>
      </w:r>
      <w:r w:rsidR="7D6A86F6">
        <w:t xml:space="preserve"> </w:t>
      </w:r>
      <w:r>
        <w:t>for the most recent water year (</w:t>
      </w:r>
      <w:r w:rsidR="001A7904">
        <w:t>2023–24</w:t>
      </w:r>
      <w:r>
        <w:t xml:space="preserve">) and cumulatively since the monitoring program </w:t>
      </w:r>
      <w:r w:rsidR="7C09593E">
        <w:t xml:space="preserve">began </w:t>
      </w:r>
      <w:r>
        <w:t>in 2014</w:t>
      </w:r>
      <w:r w:rsidR="369DEFE1">
        <w:t>–15</w:t>
      </w:r>
      <w:r>
        <w:t xml:space="preserve">. The evaluation also assesses the contribution of Commonwealth </w:t>
      </w:r>
      <w:r w:rsidR="12C2DB62">
        <w:t>environmental water</w:t>
      </w:r>
      <w:r w:rsidR="7D6A86F6">
        <w:t xml:space="preserve"> </w:t>
      </w:r>
      <w:r>
        <w:t>to Basin Plan objectives, as well as aspects of</w:t>
      </w:r>
      <w:r w:rsidR="1269B67D">
        <w:t xml:space="preserve"> the</w:t>
      </w:r>
      <w:r>
        <w:t xml:space="preserve"> adaptive management of Commonwealth </w:t>
      </w:r>
      <w:r w:rsidR="12C2DB62">
        <w:t>environmental water</w:t>
      </w:r>
      <w:r w:rsidR="7D6A86F6">
        <w:t xml:space="preserve"> </w:t>
      </w:r>
      <w:r>
        <w:t xml:space="preserve">delivered for environmental outcomes in </w:t>
      </w:r>
      <w:r w:rsidR="13788DFD">
        <w:t>the Murray–Darling Basin (</w:t>
      </w:r>
      <w:r>
        <w:t>the Basin</w:t>
      </w:r>
      <w:r w:rsidR="13788DFD">
        <w:t>)</w:t>
      </w:r>
      <w:r>
        <w:t>.</w:t>
      </w:r>
    </w:p>
    <w:p w14:paraId="3603AA3A" w14:textId="005D471B" w:rsidR="00206800" w:rsidRDefault="00206800" w:rsidP="0000491B">
      <w:pPr>
        <w:pStyle w:val="Heading2notnumbered"/>
      </w:pPr>
      <w:bookmarkStart w:id="5" w:name="_Toc201854399"/>
      <w:bookmarkStart w:id="6" w:name="_Toc201867222"/>
      <w:r>
        <w:t>Evaluation approach</w:t>
      </w:r>
      <w:bookmarkEnd w:id="5"/>
      <w:bookmarkEnd w:id="6"/>
    </w:p>
    <w:p w14:paraId="2518401F" w14:textId="5D6BA641" w:rsidR="008B569F" w:rsidRDefault="1F3DF465" w:rsidP="005D426B">
      <w:pPr>
        <w:pStyle w:val="BodyText"/>
      </w:pPr>
      <w:r>
        <w:t xml:space="preserve">This evaluation is a high-level desktop analysis to quantify </w:t>
      </w:r>
      <w:r w:rsidR="2562FFEE">
        <w:t xml:space="preserve">the </w:t>
      </w:r>
      <w:r>
        <w:t>water</w:t>
      </w:r>
      <w:r w:rsidR="63FDC457">
        <w:t>-</w:t>
      </w:r>
      <w:r>
        <w:t xml:space="preserve">dependent ecosystems that </w:t>
      </w:r>
      <w:r w:rsidR="00671F6F">
        <w:t>benefit</w:t>
      </w:r>
      <w:r>
        <w:t xml:space="preserve"> from Commonwealth </w:t>
      </w:r>
      <w:r w:rsidR="3DCF0CB6">
        <w:t>environment</w:t>
      </w:r>
      <w:r w:rsidR="13B9EC99">
        <w:t>al water</w:t>
      </w:r>
      <w:r>
        <w:t xml:space="preserve">. It interprets the diversity of Australian National Aquatic Ecosystem (ANAE) types supported by Commonwealth </w:t>
      </w:r>
      <w:r w:rsidR="12C2DB62">
        <w:t>environmental water</w:t>
      </w:r>
      <w:r w:rsidR="7D6A86F6">
        <w:t xml:space="preserve"> </w:t>
      </w:r>
      <w:r>
        <w:t xml:space="preserve">at </w:t>
      </w:r>
      <w:r w:rsidR="369DEFE1">
        <w:t xml:space="preserve">the </w:t>
      </w:r>
      <w:r>
        <w:t>Basin scale and</w:t>
      </w:r>
      <w:r w:rsidR="24BB4BC7">
        <w:t>,</w:t>
      </w:r>
      <w:r>
        <w:t xml:space="preserve"> more specifically</w:t>
      </w:r>
      <w:r w:rsidR="24BB4BC7">
        <w:t>,</w:t>
      </w:r>
      <w:r>
        <w:t xml:space="preserve"> within the Basin’s </w:t>
      </w:r>
      <w:r w:rsidRPr="2507AEDC">
        <w:rPr>
          <w:rStyle w:val="Strong"/>
        </w:rPr>
        <w:t>managed floodplain</w:t>
      </w:r>
      <w:r>
        <w:t xml:space="preserve"> (the </w:t>
      </w:r>
      <w:r w:rsidR="18E36155">
        <w:t xml:space="preserve">estimated </w:t>
      </w:r>
      <w:r>
        <w:t xml:space="preserve">area of the Basin </w:t>
      </w:r>
      <w:r w:rsidR="18E36155" w:rsidRPr="2507AEDC">
        <w:rPr>
          <w:rStyle w:val="BodyTextChar"/>
        </w:rPr>
        <w:t xml:space="preserve">that can be influenced by </w:t>
      </w:r>
      <w:r w:rsidR="621DE902" w:rsidRPr="2507AEDC">
        <w:rPr>
          <w:rStyle w:val="BodyTextChar"/>
        </w:rPr>
        <w:t xml:space="preserve">the management of </w:t>
      </w:r>
      <w:r w:rsidR="18E36155" w:rsidRPr="2507AEDC">
        <w:rPr>
          <w:rStyle w:val="BodyTextChar"/>
        </w:rPr>
        <w:t>environmental water</w:t>
      </w:r>
      <w:r>
        <w:t>). The evaluation does not measure ecosystem responses directly</w:t>
      </w:r>
      <w:r w:rsidR="6A3E96FD">
        <w:t>. T</w:t>
      </w:r>
      <w:r>
        <w:t>hat is left to other Flow-MER project themes (</w:t>
      </w:r>
      <w:r w:rsidR="3E2606AD">
        <w:t>V</w:t>
      </w:r>
      <w:r>
        <w:t xml:space="preserve">egetation, </w:t>
      </w:r>
      <w:r w:rsidR="3E2606AD">
        <w:t>F</w:t>
      </w:r>
      <w:r>
        <w:t>ish,</w:t>
      </w:r>
      <w:r w:rsidR="4B8DD5C7">
        <w:t xml:space="preserve"> Food Webs and Water Quality, </w:t>
      </w:r>
      <w:r w:rsidR="3E2606AD">
        <w:t>S</w:t>
      </w:r>
      <w:r>
        <w:t xml:space="preserve">pecies </w:t>
      </w:r>
      <w:r w:rsidR="3E2606AD">
        <w:t>D</w:t>
      </w:r>
      <w:r>
        <w:t>iversity) that report in more detail on responses of species, populations and ecosystem functions that occur within the Basin’s aquatic ecosystems.</w:t>
      </w:r>
    </w:p>
    <w:p w14:paraId="2E60AFBF" w14:textId="49B0D8C7" w:rsidR="008B569F" w:rsidRDefault="1F3DF465" w:rsidP="005D426B">
      <w:pPr>
        <w:pStyle w:val="BodyText"/>
      </w:pPr>
      <w:r>
        <w:t>The Basin</w:t>
      </w:r>
      <w:r w:rsidR="2191FB3F">
        <w:t>’s</w:t>
      </w:r>
      <w:r>
        <w:t xml:space="preserve"> aquatic ecosystems are classified into </w:t>
      </w:r>
      <w:r w:rsidR="06843F4D">
        <w:t>66</w:t>
      </w:r>
      <w:r w:rsidR="0650DED6">
        <w:t xml:space="preserve"> </w:t>
      </w:r>
      <w:r>
        <w:t>ecosystem types using the ANAE classification</w:t>
      </w:r>
      <w:r w:rsidR="2191FB3F">
        <w:t>,</w:t>
      </w:r>
      <w:r w:rsidR="0650DED6">
        <w:t xml:space="preserve"> of which </w:t>
      </w:r>
      <w:r w:rsidR="06843F4D">
        <w:t xml:space="preserve">64 </w:t>
      </w:r>
      <w:r w:rsidR="0650DED6">
        <w:t>are located on the managed floodplain</w:t>
      </w:r>
      <w:r w:rsidR="2191FB3F">
        <w:t>.</w:t>
      </w:r>
      <w:r w:rsidR="00EC4A84">
        <w:rPr>
          <w:rStyle w:val="FootnoteReference"/>
        </w:rPr>
        <w:footnoteReference w:id="2"/>
      </w:r>
      <w:r>
        <w:t xml:space="preserve"> Ecosystem diversity as represented by the number of ecosystem types increases with catchment area</w:t>
      </w:r>
      <w:r w:rsidR="7653058D">
        <w:t>. N</w:t>
      </w:r>
      <w:r>
        <w:t>o individual Basin valleys stand out as exceptionally rich or depauperate</w:t>
      </w:r>
      <w:r w:rsidR="03266E32">
        <w:t xml:space="preserve"> on a per area basis</w:t>
      </w:r>
      <w:r>
        <w:t xml:space="preserve">. Aquatic ecosystem diversity </w:t>
      </w:r>
      <w:r w:rsidR="0AD06EE6">
        <w:t xml:space="preserve">on the managed floodplain </w:t>
      </w:r>
      <w:r>
        <w:t>varies from a low of 1</w:t>
      </w:r>
      <w:r w:rsidR="637B0A88">
        <w:t>3</w:t>
      </w:r>
      <w:r>
        <w:t xml:space="preserve"> ecosystem types in the </w:t>
      </w:r>
      <w:r w:rsidR="637B0A88">
        <w:t>Avoca and Mitta Mitta</w:t>
      </w:r>
      <w:r>
        <w:t xml:space="preserve"> </w:t>
      </w:r>
      <w:r w:rsidR="07EFA575">
        <w:t>v</w:t>
      </w:r>
      <w:r w:rsidR="6914BF78">
        <w:t>all</w:t>
      </w:r>
      <w:r w:rsidR="637B0A88">
        <w:t>eys</w:t>
      </w:r>
      <w:r>
        <w:t xml:space="preserve"> to a high of </w:t>
      </w:r>
      <w:r w:rsidR="07EFA575">
        <w:t>40 in the Condamine Balonne.</w:t>
      </w:r>
    </w:p>
    <w:p w14:paraId="763BFF00" w14:textId="7BB6A4A5" w:rsidR="00365234" w:rsidRDefault="1F3DF465" w:rsidP="005D426B">
      <w:pPr>
        <w:pStyle w:val="BodyText"/>
      </w:pPr>
      <w:r>
        <w:t xml:space="preserve">Annual watering frequencies and inundation extents are used to examine the contribution of the whole portfolio of Commonwealth </w:t>
      </w:r>
      <w:r w:rsidR="12C2DB62">
        <w:t>environmental water</w:t>
      </w:r>
      <w:r w:rsidR="7D6A86F6">
        <w:t xml:space="preserve"> </w:t>
      </w:r>
      <w:r w:rsidR="74391A2F">
        <w:t>management</w:t>
      </w:r>
      <w:r w:rsidR="369DEFE1">
        <w:t xml:space="preserve"> </w:t>
      </w:r>
      <w:r w:rsidR="4CA92409">
        <w:t xml:space="preserve">to </w:t>
      </w:r>
      <w:r>
        <w:t>ecosystem diversity in the Basin</w:t>
      </w:r>
      <w:r w:rsidR="12CE17B2">
        <w:t>,</w:t>
      </w:r>
      <w:r>
        <w:t xml:space="preserve"> rather than outcomes from specific actions. </w:t>
      </w:r>
      <w:r w:rsidR="0065F634">
        <w:t xml:space="preserve">For this evaluation, river and floodplain ecosystem types are deemed ‘supported’ by environmental water in the areas that are inundated, and depressional wetlands (lakes and swamps) are deemed ‘supported’ by environmental water when </w:t>
      </w:r>
      <w:r w:rsidR="244B0558">
        <w:t xml:space="preserve">all or </w:t>
      </w:r>
      <w:r w:rsidR="0065F634">
        <w:t xml:space="preserve">part of their mapped extent coincides with environmental water inundation. </w:t>
      </w:r>
      <w:r w:rsidR="70BE48DB">
        <w:t xml:space="preserve">Documenting the ecosystem diversity supported by Commonwealth </w:t>
      </w:r>
      <w:r w:rsidR="12C2DB62">
        <w:t>environmental water</w:t>
      </w:r>
      <w:r w:rsidR="4B8DD5C7">
        <w:t xml:space="preserve"> </w:t>
      </w:r>
      <w:r>
        <w:t>tests</w:t>
      </w:r>
      <w:r w:rsidR="2AA26F9A">
        <w:t xml:space="preserve"> the</w:t>
      </w:r>
      <w:r>
        <w:t xml:space="preserve"> alignment of Commonwealth environmental water management to Basin </w:t>
      </w:r>
      <w:r w:rsidR="21FB5E54">
        <w:t>P</w:t>
      </w:r>
      <w:r>
        <w:t xml:space="preserve">lan objective </w:t>
      </w:r>
      <w:r w:rsidR="1DA1A9E1">
        <w:t xml:space="preserve">at paragraph </w:t>
      </w:r>
      <w:r>
        <w:t>8.05(3)(b)</w:t>
      </w:r>
      <w:r w:rsidR="364B9D2E">
        <w:t>:</w:t>
      </w:r>
    </w:p>
    <w:p w14:paraId="4E42EBA2" w14:textId="0B861A83" w:rsidR="008B569F" w:rsidRDefault="008B569F" w:rsidP="005D426B">
      <w:pPr>
        <w:pStyle w:val="BlockQuote"/>
      </w:pPr>
      <w:r>
        <w:t>to ensure that representative populations and communities of native biota are protected and, if necessary, restored</w:t>
      </w:r>
      <w:r w:rsidR="005A7EF3" w:rsidRPr="00F317A2">
        <w:t>.</w:t>
      </w:r>
    </w:p>
    <w:p w14:paraId="59E7DE6E" w14:textId="6F6C22A9" w:rsidR="00365234" w:rsidRDefault="364B9D2E" w:rsidP="005D426B">
      <w:pPr>
        <w:pStyle w:val="BodyText"/>
      </w:pPr>
      <w:r>
        <w:lastRenderedPageBreak/>
        <w:t xml:space="preserve">A description of ecosystem types supported by Commonwealth </w:t>
      </w:r>
      <w:r w:rsidR="369DEFE1">
        <w:t xml:space="preserve">environmental </w:t>
      </w:r>
      <w:r>
        <w:t xml:space="preserve">water at Ramsar </w:t>
      </w:r>
      <w:r w:rsidR="189EDF2E">
        <w:t>S</w:t>
      </w:r>
      <w:r>
        <w:t xml:space="preserve">ites </w:t>
      </w:r>
      <w:r w:rsidR="5A3D678C">
        <w:t xml:space="preserve">is provided as a foundation for future work to </w:t>
      </w:r>
      <w:r>
        <w:t xml:space="preserve">examine the contribution of Commonwealth environmental water towards Basin Plan objective </w:t>
      </w:r>
      <w:r w:rsidR="2C122C04">
        <w:t xml:space="preserve">at paragraph </w:t>
      </w:r>
      <w:r>
        <w:t>8.05</w:t>
      </w:r>
      <w:r w:rsidR="563DCCFF">
        <w:t>(2)</w:t>
      </w:r>
      <w:r>
        <w:t>(</w:t>
      </w:r>
      <w:r w:rsidR="56E7CE8F">
        <w:t>a</w:t>
      </w:r>
      <w:r>
        <w:t>):</w:t>
      </w:r>
    </w:p>
    <w:p w14:paraId="2F4D18F3" w14:textId="0768E0D4" w:rsidR="00365234" w:rsidRPr="00333E9B" w:rsidRDefault="00365234" w:rsidP="005D426B">
      <w:pPr>
        <w:pStyle w:val="BlockQuote"/>
      </w:pPr>
      <w:r w:rsidRPr="00333E9B">
        <w:t>to protect and restore a subset of all water-dependent ecosystems of the Murray</w:t>
      </w:r>
      <w:r w:rsidR="00310E39">
        <w:t>–</w:t>
      </w:r>
      <w:r w:rsidRPr="00333E9B">
        <w:t>Darling Basin, including by ensuring that</w:t>
      </w:r>
      <w:r>
        <w:t xml:space="preserve"> </w:t>
      </w:r>
      <w:r w:rsidRPr="00333E9B">
        <w:t>declared Ramsar wetlands that depend on Basin water resources maintain their ecological character</w:t>
      </w:r>
      <w:r w:rsidR="00ED39F7">
        <w:t>.</w:t>
      </w:r>
    </w:p>
    <w:p w14:paraId="1564FBEA" w14:textId="68BC7303" w:rsidR="002B1276" w:rsidRDefault="007B6690" w:rsidP="00E07619">
      <w:pPr>
        <w:pStyle w:val="BodyText"/>
        <w:keepNext/>
      </w:pPr>
      <w:r>
        <w:t>Th</w:t>
      </w:r>
      <w:r w:rsidR="00365234">
        <w:t>is</w:t>
      </w:r>
      <w:r>
        <w:t xml:space="preserve"> evaluation addresses the</w:t>
      </w:r>
      <w:r w:rsidR="00881F04">
        <w:t xml:space="preserve"> overarching</w:t>
      </w:r>
      <w:r>
        <w:t xml:space="preserve"> question: </w:t>
      </w:r>
    </w:p>
    <w:p w14:paraId="54B61D6E" w14:textId="322FF226" w:rsidR="00AD6476" w:rsidRPr="00291E50" w:rsidRDefault="6DFED034" w:rsidP="00001B0E">
      <w:pPr>
        <w:pStyle w:val="Boxedtextblue"/>
      </w:pPr>
      <w:r>
        <w:t>What did Commonwealth environmental water contribute to</w:t>
      </w:r>
      <w:r w:rsidR="56A85286">
        <w:t xml:space="preserve"> </w:t>
      </w:r>
      <w:r w:rsidR="5D75B876" w:rsidRPr="2507AEDC">
        <w:rPr>
          <w:b/>
          <w:bCs/>
        </w:rPr>
        <w:t>e</w:t>
      </w:r>
      <w:r w:rsidR="56A85286" w:rsidRPr="2507AEDC">
        <w:rPr>
          <w:b/>
          <w:bCs/>
        </w:rPr>
        <w:t xml:space="preserve">cosystem </w:t>
      </w:r>
      <w:r w:rsidR="5D75B876" w:rsidRPr="2507AEDC">
        <w:rPr>
          <w:b/>
          <w:bCs/>
        </w:rPr>
        <w:t>d</w:t>
      </w:r>
      <w:r w:rsidR="56A85286" w:rsidRPr="2507AEDC">
        <w:rPr>
          <w:b/>
          <w:bCs/>
        </w:rPr>
        <w:t>iversity</w:t>
      </w:r>
      <w:r>
        <w:t>?</w:t>
      </w:r>
    </w:p>
    <w:p w14:paraId="31580C5F" w14:textId="14050735" w:rsidR="005F5F57" w:rsidRDefault="00ED1854" w:rsidP="005D426B">
      <w:pPr>
        <w:pStyle w:val="BodyText"/>
      </w:pPr>
      <w:bookmarkStart w:id="7" w:name="_Toc69999842"/>
      <w:bookmarkStart w:id="8" w:name="_Toc70948917"/>
      <w:bookmarkStart w:id="9" w:name="_Toc72682312"/>
      <w:r w:rsidRPr="00ED1854">
        <w:t xml:space="preserve">This is addressed for the </w:t>
      </w:r>
      <w:r w:rsidR="005A7EF3">
        <w:t xml:space="preserve">most </w:t>
      </w:r>
      <w:r w:rsidRPr="00ED1854">
        <w:t xml:space="preserve">recent water year </w:t>
      </w:r>
      <w:r w:rsidR="005A7EF3">
        <w:t>(</w:t>
      </w:r>
      <w:r w:rsidR="001A7904">
        <w:t>2023–24</w:t>
      </w:r>
      <w:r w:rsidR="005A7EF3">
        <w:t xml:space="preserve">) </w:t>
      </w:r>
      <w:r w:rsidRPr="00ED1854">
        <w:t xml:space="preserve">and for the </w:t>
      </w:r>
      <w:r w:rsidR="00ED39F7">
        <w:t>monitoring program</w:t>
      </w:r>
      <w:r w:rsidR="00310E39">
        <w:t>’s</w:t>
      </w:r>
      <w:r w:rsidR="00ED39F7">
        <w:t xml:space="preserve"> long-term</w:t>
      </w:r>
      <w:r w:rsidRPr="00ED1854">
        <w:t xml:space="preserve"> record</w:t>
      </w:r>
      <w:r w:rsidR="00310E39">
        <w:t xml:space="preserve"> from 1 July 2014 to 30 June 202</w:t>
      </w:r>
      <w:r w:rsidR="001A7904">
        <w:t>4</w:t>
      </w:r>
      <w:r w:rsidR="002E729B">
        <w:t xml:space="preserve"> </w:t>
      </w:r>
      <w:r w:rsidR="005A7EF3">
        <w:t>(</w:t>
      </w:r>
      <w:r w:rsidR="001A7904">
        <w:t>2014–24</w:t>
      </w:r>
      <w:r w:rsidR="005A7EF3">
        <w:t>)</w:t>
      </w:r>
      <w:r w:rsidRPr="00ED1854">
        <w:t>.</w:t>
      </w:r>
    </w:p>
    <w:p w14:paraId="657972FB" w14:textId="4443E6C7" w:rsidR="00AA0593" w:rsidRPr="00B23311" w:rsidRDefault="00206800" w:rsidP="00B23311">
      <w:pPr>
        <w:pStyle w:val="Heading2notnumbered"/>
      </w:pPr>
      <w:bookmarkStart w:id="10" w:name="_Toc138971655"/>
      <w:bookmarkStart w:id="11" w:name="_Toc201854400"/>
      <w:bookmarkStart w:id="12" w:name="_Toc201867223"/>
      <w:r>
        <w:t>Water year</w:t>
      </w:r>
      <w:r w:rsidR="00C71D10" w:rsidRPr="00B23311">
        <w:t xml:space="preserve"> </w:t>
      </w:r>
      <w:bookmarkEnd w:id="7"/>
      <w:bookmarkEnd w:id="8"/>
      <w:bookmarkEnd w:id="9"/>
      <w:r w:rsidR="001A7904">
        <w:t>2023–24</w:t>
      </w:r>
      <w:bookmarkEnd w:id="10"/>
      <w:bookmarkEnd w:id="11"/>
      <w:bookmarkEnd w:id="12"/>
    </w:p>
    <w:p w14:paraId="24A07178" w14:textId="77777777" w:rsidR="004C5853" w:rsidRPr="004C5853" w:rsidRDefault="004C5853" w:rsidP="004C5853">
      <w:pPr>
        <w:pStyle w:val="ListBullet"/>
      </w:pPr>
      <w:r w:rsidRPr="004C5853">
        <w:t>Commonwealth environmental water supported 52 ANAE ecosystem types (79% of the ecosystem types currently mapped in the Basin and 81% of the types found on the managed floodplain).</w:t>
      </w:r>
    </w:p>
    <w:p w14:paraId="3A2DD4DF" w14:textId="156A9312" w:rsidR="004C5853" w:rsidRPr="004C5853" w:rsidRDefault="004C5853" w:rsidP="004C5853">
      <w:pPr>
        <w:pStyle w:val="ListBullet"/>
      </w:pPr>
      <w:r>
        <w:t>Commonwealth environmental water supported 200,890 ha of lakes and wetlands of 27 different types, representing 75% of the lake and wetland diversity and 27% of the total area of lakes and wetlands on the managed floodplain.</w:t>
      </w:r>
    </w:p>
    <w:p w14:paraId="0B4C4568" w14:textId="77777777" w:rsidR="004C5853" w:rsidRDefault="004C5853" w:rsidP="004C5853">
      <w:pPr>
        <w:pStyle w:val="ListBullet"/>
      </w:pPr>
      <w:r w:rsidRPr="004C5853">
        <w:t>Commonwealth environmental water supported longitudinal connectivity through 21,075 km of rivers (40% of the river length on the managed floodplain). These were predominantly permanent and temporary lowland rivers (97% combined) that connected laterally with 47,770 ha of floodplain. This included 11 different floodplain vegetation communities and represents 3% of the managed floodplain in the Basin.</w:t>
      </w:r>
    </w:p>
    <w:p w14:paraId="03BED89D" w14:textId="00F41EC0" w:rsidR="00227571" w:rsidRPr="004C5853" w:rsidRDefault="70AD6817" w:rsidP="004C5853">
      <w:pPr>
        <w:pStyle w:val="ListBullet"/>
      </w:pPr>
      <w:r>
        <w:t>Commonwealth licen</w:t>
      </w:r>
      <w:r w:rsidR="2D7234FA">
        <w:t>c</w:t>
      </w:r>
      <w:r>
        <w:t>es were used to retain high flows in the Warrego River</w:t>
      </w:r>
      <w:r w:rsidR="47234E09">
        <w:t>,</w:t>
      </w:r>
      <w:r>
        <w:t xml:space="preserve"> which spilled westward into the Cuttaburra distributary</w:t>
      </w:r>
      <w:r w:rsidR="500A2AD2">
        <w:t xml:space="preserve"> and</w:t>
      </w:r>
      <w:r>
        <w:t xml:space="preserve"> deliver</w:t>
      </w:r>
      <w:r w:rsidR="500A2AD2">
        <w:t>ed</w:t>
      </w:r>
      <w:r>
        <w:t xml:space="preserve"> </w:t>
      </w:r>
      <w:r w:rsidR="4BDA8F90">
        <w:t xml:space="preserve">Commonwealth environmental water </w:t>
      </w:r>
      <w:r>
        <w:t>to the nationally significant Cuttaburra and Yantabulla wetlands in the Paroo valley for the first time since monitoring began in 2014.</w:t>
      </w:r>
    </w:p>
    <w:p w14:paraId="41676F5E" w14:textId="090CA681" w:rsidR="00397FC6" w:rsidRDefault="004C5853" w:rsidP="004C5853">
      <w:pPr>
        <w:pStyle w:val="ListBullet"/>
      </w:pPr>
      <w:r>
        <w:t>End-of-system flows supported 23,768 ha of estuary habitat in the Coorong and Murray Mouth (100% of the estuary on the managed floodplain) and contributed to maintaining the ecological character of the Coorong, and Lakes Alexandrina and Albert Wetland Ramsar Site</w:t>
      </w:r>
      <w:r w:rsidR="00397FC6">
        <w:t>.</w:t>
      </w:r>
    </w:p>
    <w:p w14:paraId="5281AB11" w14:textId="77777777" w:rsidR="004C5853" w:rsidRPr="004C5853" w:rsidRDefault="004C5853" w:rsidP="004C5853">
      <w:pPr>
        <w:pStyle w:val="ListBullet"/>
      </w:pPr>
      <w:r w:rsidRPr="004C5853">
        <w:t>Vegetated ecosystems were supported in agreement with the Strategy’s Basin-wide annual watering priorities for 2023–24:</w:t>
      </w:r>
    </w:p>
    <w:p w14:paraId="538C8E88" w14:textId="135445A9" w:rsidR="004C5853" w:rsidRPr="004C5853" w:rsidRDefault="004C5853" w:rsidP="004C5853">
      <w:pPr>
        <w:pStyle w:val="ListBullet2"/>
      </w:pPr>
      <w:r>
        <w:t>Non-woody vegetation priorities to provide opportunities for growth were met</w:t>
      </w:r>
      <w:r w:rsidR="6A73E386">
        <w:t>.</w:t>
      </w:r>
      <w:r>
        <w:t xml:space="preserve"> Commonwealth environmental water </w:t>
      </w:r>
      <w:r w:rsidR="6A73E386">
        <w:t xml:space="preserve">was </w:t>
      </w:r>
      <w:r>
        <w:t>delivered to 30,835 ha of meadow and marsh upstream of the Lower Lakes and another 9,803 ha of marsh around the Lower Lakes. 12 ha of sedge/forb/grassland riparian zone or floodplain and 21,075 km of river channel</w:t>
      </w:r>
      <w:r w:rsidR="45472915">
        <w:t xml:space="preserve"> were</w:t>
      </w:r>
      <w:r>
        <w:t xml:space="preserve"> inundated</w:t>
      </w:r>
      <w:r w:rsidR="45472915">
        <w:t>,</w:t>
      </w:r>
      <w:r>
        <w:t xml:space="preserve"> supporting non-woody </w:t>
      </w:r>
      <w:r w:rsidR="05D4B164">
        <w:t>riverbank</w:t>
      </w:r>
      <w:r>
        <w:t xml:space="preserve"> vegetation.</w:t>
      </w:r>
    </w:p>
    <w:p w14:paraId="5244CBB3" w14:textId="61DA4913" w:rsidR="004C5853" w:rsidRPr="004C5853" w:rsidRDefault="004C5853" w:rsidP="004C5853">
      <w:pPr>
        <w:pStyle w:val="ListBullet2"/>
      </w:pPr>
      <w:r>
        <w:t xml:space="preserve"> A rolling priority to maintain the extent, improve the condition</w:t>
      </w:r>
      <w:r w:rsidR="45472915">
        <w:t>,</w:t>
      </w:r>
      <w:r>
        <w:t xml:space="preserve"> and promote recruitment of forests and woodlands was met</w:t>
      </w:r>
      <w:r w:rsidR="6A73E386">
        <w:t>.</w:t>
      </w:r>
      <w:r>
        <w:t xml:space="preserve"> Commonwealth environmental water</w:t>
      </w:r>
      <w:r w:rsidR="6A73E386">
        <w:t xml:space="preserve"> was</w:t>
      </w:r>
      <w:r>
        <w:t xml:space="preserve"> delivered to 38,658 ha of woody wetlands (swamps) and 47,684 ha of woody floodplain vegetation.</w:t>
      </w:r>
    </w:p>
    <w:p w14:paraId="34477921" w14:textId="189438A0" w:rsidR="004C5853" w:rsidRPr="004C5853" w:rsidRDefault="004C5853" w:rsidP="004C5853">
      <w:pPr>
        <w:pStyle w:val="ListBullet2"/>
      </w:pPr>
      <w:r>
        <w:t>A rolling priority to maintain the extent and improve the condition of lignum shrublands and an annual priority to support continued recovery of lignum shrublands at Narran Lakes and other key sites in the northern Basin were met</w:t>
      </w:r>
      <w:r w:rsidR="6A73E386">
        <w:t>.</w:t>
      </w:r>
      <w:r>
        <w:t xml:space="preserve"> 4,895 ha of lignum floodplain </w:t>
      </w:r>
      <w:r w:rsidR="62D3ACE1">
        <w:t xml:space="preserve">were </w:t>
      </w:r>
      <w:r>
        <w:t>inundated, and another 215 ha of temporary lignum swamp received Commonwealth environmental water.</w:t>
      </w:r>
    </w:p>
    <w:p w14:paraId="34FEBE6E" w14:textId="286505E0" w:rsidR="004C5853" w:rsidRPr="004C5853" w:rsidRDefault="004C5853" w:rsidP="004C5853">
      <w:pPr>
        <w:pStyle w:val="ListBullet2"/>
      </w:pPr>
      <w:r>
        <w:lastRenderedPageBreak/>
        <w:t>An annual priority to provide flows to support core wetland vegetation at key sites in the Macquarie Marshes was met by watering a total of 25,415 ha of wetlands and 18,927 ha of floodplains in the Macquarie Valley</w:t>
      </w:r>
      <w:r w:rsidR="3EF882A8">
        <w:t>,</w:t>
      </w:r>
      <w:r>
        <w:t xml:space="preserve"> including 10,290 ha (56%) of the Macquarie Marshes Ramsar </w:t>
      </w:r>
      <w:r w:rsidR="3EF882A8">
        <w:t>S</w:t>
      </w:r>
      <w:r>
        <w:t>ite</w:t>
      </w:r>
      <w:r w:rsidR="414078B3">
        <w:t>.</w:t>
      </w:r>
    </w:p>
    <w:p w14:paraId="38283CC5" w14:textId="6497B85E" w:rsidR="00397FC6" w:rsidRDefault="004C5853" w:rsidP="004C5853">
      <w:pPr>
        <w:pStyle w:val="ListBullet2"/>
      </w:pPr>
      <w:r>
        <w:t>A rolling priority was to expand the extent and improve the condition of Moira grass in Barmah–Millewa Forest</w:t>
      </w:r>
      <w:r w:rsidR="004947A9">
        <w:t>,</w:t>
      </w:r>
      <w:r>
        <w:t xml:space="preserve"> and 99 ha of freshwater meadow w</w:t>
      </w:r>
      <w:r w:rsidR="004947A9">
        <w:t>ere</w:t>
      </w:r>
      <w:r>
        <w:t xml:space="preserve"> inundated in 2023–24</w:t>
      </w:r>
      <w:r w:rsidR="004947A9">
        <w:t>.</w:t>
      </w:r>
      <w:r>
        <w:t xml:space="preserve"> </w:t>
      </w:r>
      <w:r w:rsidR="004947A9">
        <w:t>H</w:t>
      </w:r>
      <w:r>
        <w:t>owever</w:t>
      </w:r>
      <w:r w:rsidR="004947A9">
        <w:t>,</w:t>
      </w:r>
      <w:r>
        <w:t xml:space="preserve"> Moira grass was not monitored</w:t>
      </w:r>
      <w:r w:rsidR="00397FC6">
        <w:t>.</w:t>
      </w:r>
    </w:p>
    <w:p w14:paraId="3F953AD3" w14:textId="45F27743" w:rsidR="004C5853" w:rsidRPr="004C5853" w:rsidRDefault="004C5853" w:rsidP="004C5853">
      <w:pPr>
        <w:pStyle w:val="ListBullet2"/>
      </w:pPr>
      <w:r>
        <w:t>An annual priorit</w:t>
      </w:r>
      <w:r w:rsidR="0C8736C4">
        <w:t>y</w:t>
      </w:r>
      <w:r>
        <w:t xml:space="preserve"> to support inundation of the Warrego floodplain was met</w:t>
      </w:r>
      <w:r w:rsidR="004947A9">
        <w:t xml:space="preserve"> –</w:t>
      </w:r>
      <w:r>
        <w:t xml:space="preserve"> 65 ha of floodplain and 2,435 ha wetlands</w:t>
      </w:r>
      <w:r w:rsidR="004947A9">
        <w:t xml:space="preserve"> were</w:t>
      </w:r>
      <w:r>
        <w:t xml:space="preserve"> inundated by Commonwealth environmental water in the Warrego Valley.</w:t>
      </w:r>
    </w:p>
    <w:p w14:paraId="5AFE9940" w14:textId="6AA8E709" w:rsidR="004C5853" w:rsidRPr="004C5853" w:rsidRDefault="005346FD" w:rsidP="004C5853">
      <w:pPr>
        <w:pStyle w:val="ListBullet"/>
      </w:pPr>
      <w:r>
        <w:t>1,835</w:t>
      </w:r>
      <w:r w:rsidR="00061589">
        <w:t> </w:t>
      </w:r>
      <w:r w:rsidR="006F7F18">
        <w:t xml:space="preserve">GL of </w:t>
      </w:r>
      <w:r w:rsidR="004C5853">
        <w:t xml:space="preserve">Commonwealth environmental water </w:t>
      </w:r>
      <w:r w:rsidR="004947A9">
        <w:t xml:space="preserve">was </w:t>
      </w:r>
      <w:r w:rsidR="004C5853">
        <w:t xml:space="preserve">delivered to 8 Ramsar Sites in the Basin, supporting vegetation listed as a critical component of the Ramsar </w:t>
      </w:r>
      <w:r w:rsidR="00EC09B6">
        <w:t>S</w:t>
      </w:r>
      <w:r w:rsidR="004C5853">
        <w:t>ites</w:t>
      </w:r>
      <w:r w:rsidR="00EE7DA8">
        <w:t>. F</w:t>
      </w:r>
      <w:r w:rsidR="004C5853">
        <w:t>or example:</w:t>
      </w:r>
    </w:p>
    <w:p w14:paraId="744A1BF7" w14:textId="229C754C" w:rsidR="004C5853" w:rsidRPr="004C5853" w:rsidRDefault="004C5853" w:rsidP="004C5853">
      <w:pPr>
        <w:pStyle w:val="ListBullet3"/>
      </w:pPr>
      <w:r>
        <w:t xml:space="preserve">23,495 ha (100%) of </w:t>
      </w:r>
      <w:r w:rsidR="00EE7DA8">
        <w:t>r</w:t>
      </w:r>
      <w:r>
        <w:t>iver red gum swamp in the Barmah Forest Ramsar Site</w:t>
      </w:r>
    </w:p>
    <w:p w14:paraId="5A1FCC43" w14:textId="5E77DE36" w:rsidR="004C5853" w:rsidRPr="004C5853" w:rsidRDefault="004C5853" w:rsidP="004C5853">
      <w:pPr>
        <w:pStyle w:val="ListBullet3"/>
      </w:pPr>
      <w:r>
        <w:t xml:space="preserve">8,895 ha of river red gum floodplain and another 658 ha </w:t>
      </w:r>
      <w:r w:rsidR="0C8736C4">
        <w:t xml:space="preserve">of </w:t>
      </w:r>
      <w:r>
        <w:t>river red gum swamps in the NSW Central Murray State Forests Ramsar Site</w:t>
      </w:r>
    </w:p>
    <w:p w14:paraId="10EC1829" w14:textId="3C7AEBC4" w:rsidR="004C5853" w:rsidRPr="004C5853" w:rsidRDefault="004C5853" w:rsidP="004C5853">
      <w:pPr>
        <w:pStyle w:val="ListBullet3"/>
      </w:pPr>
      <w:r>
        <w:t>extensive inundation (2,676 ha,</w:t>
      </w:r>
      <w:r w:rsidR="00EE7DA8">
        <w:t xml:space="preserve"> or</w:t>
      </w:r>
      <w:r>
        <w:t xml:space="preserve"> 99%) of the tall marsh of the Macquarie Marshes Ramsar Site</w:t>
      </w:r>
    </w:p>
    <w:p w14:paraId="0293ED53" w14:textId="4C678D00" w:rsidR="007F275F" w:rsidRPr="004C5853" w:rsidRDefault="004C5853" w:rsidP="004C5853">
      <w:pPr>
        <w:pStyle w:val="ListBullet3"/>
      </w:pPr>
      <w:r w:rsidRPr="004C5853">
        <w:t>inundation of 2,660 ha of lignum in the Narran Lakes Ramsar Site.</w:t>
      </w:r>
    </w:p>
    <w:p w14:paraId="0F9B9449" w14:textId="470D63FD" w:rsidR="00AA0593" w:rsidRPr="004C5853" w:rsidRDefault="00206800" w:rsidP="00AA0593">
      <w:pPr>
        <w:pStyle w:val="Heading2notnumbered"/>
      </w:pPr>
      <w:bookmarkStart w:id="13" w:name="_Toc138971656"/>
      <w:bookmarkStart w:id="14" w:name="_Toc201854401"/>
      <w:bookmarkStart w:id="15" w:name="_Toc201867224"/>
      <w:r w:rsidRPr="004C5853">
        <w:t>Water years</w:t>
      </w:r>
      <w:r w:rsidR="002164BA" w:rsidRPr="004C5853">
        <w:t xml:space="preserve"> </w:t>
      </w:r>
      <w:r w:rsidR="001A7904" w:rsidRPr="004C5853">
        <w:t>2014–24</w:t>
      </w:r>
      <w:bookmarkEnd w:id="13"/>
      <w:bookmarkEnd w:id="14"/>
      <w:bookmarkEnd w:id="15"/>
    </w:p>
    <w:p w14:paraId="5615E91A" w14:textId="023488EE" w:rsidR="003D67FE" w:rsidRPr="004C5853" w:rsidRDefault="4DE29E85" w:rsidP="00EC6A18">
      <w:pPr>
        <w:pStyle w:val="ListBullet"/>
      </w:pPr>
      <w:r w:rsidRPr="004C5853">
        <w:t xml:space="preserve">Over the </w:t>
      </w:r>
      <w:r w:rsidR="001A7904" w:rsidRPr="004C5853">
        <w:t>10-year</w:t>
      </w:r>
      <w:r w:rsidRPr="004C5853">
        <w:t xml:space="preserve"> period </w:t>
      </w:r>
      <w:r w:rsidR="001A7904" w:rsidRPr="004C5853">
        <w:t>2014–24</w:t>
      </w:r>
      <w:r w:rsidRPr="004C5853">
        <w:t>, Commonwealth environmental water supported 5</w:t>
      </w:r>
      <w:r w:rsidR="1313D382" w:rsidRPr="004C5853">
        <w:t>6</w:t>
      </w:r>
      <w:r w:rsidRPr="004C5853">
        <w:t xml:space="preserve"> ecosystem types (</w:t>
      </w:r>
      <w:r w:rsidR="2E7431BC" w:rsidRPr="004C5853">
        <w:t>8</w:t>
      </w:r>
      <w:r w:rsidR="63A46A04" w:rsidRPr="004C5853">
        <w:t>5</w:t>
      </w:r>
      <w:r w:rsidR="617C5E18" w:rsidRPr="004C5853">
        <w:t xml:space="preserve">% of the </w:t>
      </w:r>
      <w:r w:rsidR="1313D382" w:rsidRPr="004C5853">
        <w:t xml:space="preserve">66 </w:t>
      </w:r>
      <w:r w:rsidR="2E7431BC" w:rsidRPr="004C5853">
        <w:t xml:space="preserve">ANAE </w:t>
      </w:r>
      <w:r w:rsidR="617C5E18" w:rsidRPr="004C5853">
        <w:t xml:space="preserve">ecosystem types in the Basin and </w:t>
      </w:r>
      <w:r w:rsidR="1313D382" w:rsidRPr="004C5853">
        <w:t>88</w:t>
      </w:r>
      <w:r w:rsidRPr="004C5853">
        <w:t xml:space="preserve">% of the </w:t>
      </w:r>
      <w:r w:rsidR="1313D382" w:rsidRPr="004C5853">
        <w:t xml:space="preserve">64 </w:t>
      </w:r>
      <w:r w:rsidRPr="004C5853">
        <w:t>ANAE types currently mapped on the managed floodplain) representing</w:t>
      </w:r>
      <w:r w:rsidR="00067484">
        <w:t>:</w:t>
      </w:r>
      <w:r w:rsidR="003D67FE" w:rsidRPr="004C5853">
        <w:rPr>
          <w:rStyle w:val="FootnoteReference"/>
        </w:rPr>
        <w:footnoteReference w:id="3"/>
      </w:r>
    </w:p>
    <w:p w14:paraId="219C7419" w14:textId="62A643B6" w:rsidR="003D67FE" w:rsidRPr="004C5853" w:rsidRDefault="346FCF24" w:rsidP="00096570">
      <w:pPr>
        <w:pStyle w:val="ListBullet2"/>
      </w:pPr>
      <w:r>
        <w:t>3</w:t>
      </w:r>
      <w:r w:rsidR="004C5853">
        <w:t>9</w:t>
      </w:r>
      <w:r>
        <w:t>,</w:t>
      </w:r>
      <w:r w:rsidR="004C5853">
        <w:t>568</w:t>
      </w:r>
      <w:r w:rsidR="4DE29E85">
        <w:t> ha of lakes</w:t>
      </w:r>
      <w:r w:rsidR="419EA9A3">
        <w:t>,</w:t>
      </w:r>
      <w:r w:rsidR="4DE29E85">
        <w:t xml:space="preserve"> representing 1</w:t>
      </w:r>
      <w:r w:rsidR="1DB5EFE6">
        <w:t>8</w:t>
      </w:r>
      <w:r w:rsidR="4DE29E85">
        <w:t>% of lake area on the managed floodplain upstream of the Lower Lakes</w:t>
      </w:r>
      <w:r w:rsidR="1A2503D2">
        <w:t>,</w:t>
      </w:r>
      <w:r w:rsidR="4DE29E85">
        <w:t xml:space="preserve"> or </w:t>
      </w:r>
      <w:r w:rsidR="4EAD4FBF">
        <w:t>1</w:t>
      </w:r>
      <w:r w:rsidR="1DB5EFE6">
        <w:t>2</w:t>
      </w:r>
      <w:r w:rsidR="004C5853">
        <w:t>4</w:t>
      </w:r>
      <w:r w:rsidR="4EAD4FBF">
        <w:t>,</w:t>
      </w:r>
      <w:r w:rsidR="004C5853">
        <w:t>091</w:t>
      </w:r>
      <w:r w:rsidR="17B472AD">
        <w:t xml:space="preserve"> ha </w:t>
      </w:r>
      <w:r w:rsidR="4DE29E85">
        <w:t>(41% of lake area on the managed floodplain) for the Basin</w:t>
      </w:r>
      <w:r w:rsidR="6BB5DF4D">
        <w:t>,</w:t>
      </w:r>
      <w:r w:rsidR="4DE29E85">
        <w:t xml:space="preserve"> including lakes Alexandrina and Albert</w:t>
      </w:r>
    </w:p>
    <w:p w14:paraId="0A1E9AE8" w14:textId="11F93AB8" w:rsidR="003D67FE" w:rsidRPr="004C5853" w:rsidRDefault="004C5853" w:rsidP="00096570">
      <w:pPr>
        <w:pStyle w:val="ListBullet2"/>
      </w:pPr>
      <w:r w:rsidRPr="004C5853">
        <w:t>130</w:t>
      </w:r>
      <w:r w:rsidR="000C0FC6" w:rsidRPr="004C5853">
        <w:t>,</w:t>
      </w:r>
      <w:r w:rsidRPr="004C5853">
        <w:t>574</w:t>
      </w:r>
      <w:r w:rsidR="003D67FE" w:rsidRPr="004C5853">
        <w:t xml:space="preserve"> ha of </w:t>
      </w:r>
      <w:r w:rsidR="00B269EE" w:rsidRPr="004C5853">
        <w:t>2</w:t>
      </w:r>
      <w:r w:rsidRPr="004C5853">
        <w:t>4</w:t>
      </w:r>
      <w:r w:rsidR="00B269EE" w:rsidRPr="004C5853">
        <w:t xml:space="preserve"> </w:t>
      </w:r>
      <w:r w:rsidR="003D67FE" w:rsidRPr="004C5853">
        <w:t>types of palustrine wetlan</w:t>
      </w:r>
      <w:r w:rsidR="00067484">
        <w:t>d</w:t>
      </w:r>
      <w:r w:rsidR="00A67978" w:rsidRPr="004C5853">
        <w:rPr>
          <w:rStyle w:val="FootnoteReference"/>
        </w:rPr>
        <w:footnoteReference w:id="4"/>
      </w:r>
      <w:r w:rsidR="003D67FE" w:rsidRPr="004C5853">
        <w:t xml:space="preserve"> (</w:t>
      </w:r>
      <w:r w:rsidR="0004794E" w:rsidRPr="004C5853">
        <w:t>2</w:t>
      </w:r>
      <w:r w:rsidRPr="004C5853">
        <w:t>6</w:t>
      </w:r>
      <w:r w:rsidR="0004794E" w:rsidRPr="004C5853">
        <w:t>%</w:t>
      </w:r>
      <w:r w:rsidR="003D67FE" w:rsidRPr="004C5853">
        <w:t xml:space="preserve"> of the wetland area on the managed floodplain)</w:t>
      </w:r>
    </w:p>
    <w:p w14:paraId="5329761F" w14:textId="0D7102AF" w:rsidR="003D67FE" w:rsidRPr="004C5853" w:rsidRDefault="004C5853" w:rsidP="00096570">
      <w:pPr>
        <w:pStyle w:val="ListBullet2"/>
      </w:pPr>
      <w:r w:rsidRPr="004C5853">
        <w:t>191,599</w:t>
      </w:r>
      <w:r w:rsidR="002D221C" w:rsidRPr="004C5853">
        <w:t> </w:t>
      </w:r>
      <w:r w:rsidR="003D67FE" w:rsidRPr="004C5853">
        <w:t xml:space="preserve">ha of </w:t>
      </w:r>
      <w:r w:rsidR="00B269EE" w:rsidRPr="004C5853">
        <w:t>12</w:t>
      </w:r>
      <w:r w:rsidR="005741AE" w:rsidRPr="004C5853">
        <w:t xml:space="preserve"> types of floodplain (1</w:t>
      </w:r>
      <w:r w:rsidR="00FB6D42" w:rsidRPr="004C5853">
        <w:t>2</w:t>
      </w:r>
      <w:r w:rsidR="005741AE" w:rsidRPr="004C5853">
        <w:t>% of floodplain ecosystem area on the managed floodplain)</w:t>
      </w:r>
      <w:r w:rsidR="003F57BC" w:rsidRPr="004C5853">
        <w:rPr>
          <w:rStyle w:val="FootnoteReference"/>
        </w:rPr>
        <w:footnoteReference w:id="5"/>
      </w:r>
    </w:p>
    <w:p w14:paraId="78A553CE" w14:textId="300D11FC" w:rsidR="003D67FE" w:rsidRPr="004C5853" w:rsidRDefault="00B71A7A" w:rsidP="00096570">
      <w:pPr>
        <w:pStyle w:val="ListBullet2"/>
      </w:pPr>
      <w:r w:rsidRPr="004C5853">
        <w:t>2</w:t>
      </w:r>
      <w:r w:rsidR="004C5853" w:rsidRPr="004C5853">
        <w:t>8</w:t>
      </w:r>
      <w:r w:rsidRPr="004C5853">
        <w:t>,</w:t>
      </w:r>
      <w:r w:rsidR="004C5853" w:rsidRPr="004C5853">
        <w:t>549</w:t>
      </w:r>
      <w:r w:rsidR="003D67FE" w:rsidRPr="004C5853">
        <w:t> km of 7 types of waterway (</w:t>
      </w:r>
      <w:r w:rsidR="00E55B0E" w:rsidRPr="004C5853">
        <w:t>5</w:t>
      </w:r>
      <w:r w:rsidR="004C5853" w:rsidRPr="004C5853">
        <w:t>4</w:t>
      </w:r>
      <w:r w:rsidR="00E55B0E" w:rsidRPr="004C5853">
        <w:t>%</w:t>
      </w:r>
      <w:r w:rsidR="003D67FE" w:rsidRPr="004C5853">
        <w:t xml:space="preserve"> of the river length on the managed floodplain)</w:t>
      </w:r>
    </w:p>
    <w:p w14:paraId="50C94439" w14:textId="50E00085" w:rsidR="003564F3" w:rsidRPr="004C5853" w:rsidRDefault="569343A4" w:rsidP="00096570">
      <w:pPr>
        <w:pStyle w:val="ListBullet2"/>
      </w:pPr>
      <w:r w:rsidRPr="004C5853">
        <w:t>23,768</w:t>
      </w:r>
      <w:r w:rsidR="003D67FE" w:rsidRPr="004C5853">
        <w:t> ha of 9 estuarine ecosystems (100% of the estuary</w:t>
      </w:r>
      <w:r w:rsidR="70CB5A8D" w:rsidRPr="004C5853">
        <w:t xml:space="preserve"> on the managed floodplain</w:t>
      </w:r>
      <w:r w:rsidR="003D67FE" w:rsidRPr="004C5853">
        <w:t>).</w:t>
      </w:r>
    </w:p>
    <w:p w14:paraId="2E34CB26" w14:textId="34F54703" w:rsidR="003D67FE" w:rsidRPr="004C5853" w:rsidRDefault="4DE29E85" w:rsidP="00EC6A18">
      <w:pPr>
        <w:pStyle w:val="ListBullet"/>
      </w:pPr>
      <w:r>
        <w:t xml:space="preserve">At the Basin scale, </w:t>
      </w:r>
      <w:r w:rsidR="08890EA8">
        <w:t>C</w:t>
      </w:r>
      <w:r w:rsidR="0CEFD637">
        <w:t>ommonwealth environmental water</w:t>
      </w:r>
      <w:r w:rsidR="08890EA8">
        <w:t xml:space="preserve"> </w:t>
      </w:r>
      <w:r w:rsidR="6F995939">
        <w:t xml:space="preserve">contributed to watering frequencies that </w:t>
      </w:r>
      <w:r w:rsidR="0CEFD637">
        <w:t>were</w:t>
      </w:r>
      <w:r w:rsidR="6F995939">
        <w:t xml:space="preserve"> broadly </w:t>
      </w:r>
      <w:r w:rsidR="76CB6A80">
        <w:t>consistent with</w:t>
      </w:r>
      <w:r w:rsidR="4DB5A9BF">
        <w:t xml:space="preserve"> </w:t>
      </w:r>
      <w:r w:rsidR="6F995939">
        <w:t>expected r</w:t>
      </w:r>
      <w:r w:rsidR="4DB5A9BF">
        <w:t>equirements</w:t>
      </w:r>
      <w:r w:rsidR="34AF25F4">
        <w:t xml:space="preserve"> </w:t>
      </w:r>
      <w:r w:rsidR="2ABE7BCE">
        <w:t>–</w:t>
      </w:r>
      <w:r w:rsidR="6F995939">
        <w:t xml:space="preserve"> </w:t>
      </w:r>
      <w:r w:rsidR="79F5CABF">
        <w:t xml:space="preserve">there was </w:t>
      </w:r>
      <w:r w:rsidR="4DB5A9BF">
        <w:t>more frequent support of permanent rivers, lakes</w:t>
      </w:r>
      <w:r w:rsidR="6F995939">
        <w:t>, meadows and permanent tall marsh</w:t>
      </w:r>
      <w:r w:rsidR="6BB5DF4D">
        <w:t>,</w:t>
      </w:r>
      <w:r w:rsidR="6F995939">
        <w:t xml:space="preserve"> </w:t>
      </w:r>
      <w:r w:rsidR="76CB6A80">
        <w:t>and less frequent inundation of temporary channels, swamps and floodplains</w:t>
      </w:r>
      <w:r>
        <w:t>.</w:t>
      </w:r>
      <w:r w:rsidR="76CB6A80">
        <w:t xml:space="preserve"> Detailed comparisons of inundation frequencies against desired frequency objectives for each ecosystem type </w:t>
      </w:r>
      <w:r w:rsidR="0CEFD637">
        <w:t>are</w:t>
      </w:r>
      <w:r w:rsidR="76CB6A80">
        <w:t xml:space="preserve"> yet to be conducted.</w:t>
      </w:r>
    </w:p>
    <w:p w14:paraId="592780F7" w14:textId="4A37FF01" w:rsidR="005C789C" w:rsidRPr="004C5853" w:rsidRDefault="4DE29E85" w:rsidP="00A82577">
      <w:pPr>
        <w:pStyle w:val="ListBullet"/>
      </w:pPr>
      <w:r>
        <w:t>Watering is responsive to climatic conditions from year to year and sufficiently agile to deliver water in accordance with the Strategy’s annual priorities</w:t>
      </w:r>
      <w:r w:rsidR="6BB5DF4D">
        <w:t xml:space="preserve">. </w:t>
      </w:r>
      <w:r w:rsidR="52211BD7">
        <w:t xml:space="preserve">For </w:t>
      </w:r>
      <w:r w:rsidR="006DF944">
        <w:t>example,</w:t>
      </w:r>
      <w:r w:rsidR="52211BD7">
        <w:t xml:space="preserve"> natural flooding in </w:t>
      </w:r>
      <w:r w:rsidR="2A409987">
        <w:t>2016–17</w:t>
      </w:r>
      <w:r w:rsidR="52211BD7">
        <w:t xml:space="preserve"> </w:t>
      </w:r>
      <w:r w:rsidR="2A409987">
        <w:t>meant watering of floodplains was not a priority</w:t>
      </w:r>
      <w:r w:rsidR="52211BD7">
        <w:t xml:space="preserve"> but </w:t>
      </w:r>
      <w:r w:rsidR="04B3BAAC">
        <w:t>after</w:t>
      </w:r>
      <w:r w:rsidR="52211BD7">
        <w:t xml:space="preserve"> </w:t>
      </w:r>
      <w:r w:rsidR="1C6F2114">
        <w:t>2</w:t>
      </w:r>
      <w:r w:rsidR="04B3BAAC">
        <w:t xml:space="preserve"> wet years i</w:t>
      </w:r>
      <w:r w:rsidR="52211BD7">
        <w:t xml:space="preserve">n </w:t>
      </w:r>
      <w:r w:rsidR="2A409987">
        <w:t>2021</w:t>
      </w:r>
      <w:r w:rsidR="04B3BAAC">
        <w:t xml:space="preserve">–22 and </w:t>
      </w:r>
      <w:r w:rsidR="001A7904">
        <w:t>202</w:t>
      </w:r>
      <w:r w:rsidR="004C5853">
        <w:t>2</w:t>
      </w:r>
      <w:r w:rsidR="001A7904">
        <w:t>–2</w:t>
      </w:r>
      <w:r w:rsidR="004C5853">
        <w:t>3</w:t>
      </w:r>
      <w:r w:rsidR="509B2401">
        <w:t>,</w:t>
      </w:r>
      <w:r w:rsidR="2A409987">
        <w:t xml:space="preserve"> </w:t>
      </w:r>
      <w:r w:rsidR="52211BD7">
        <w:t xml:space="preserve">the floodwater receded quickly in summer </w:t>
      </w:r>
      <w:r w:rsidR="04B3BAAC">
        <w:t xml:space="preserve">2024 </w:t>
      </w:r>
      <w:r w:rsidR="52211BD7">
        <w:t>and th</w:t>
      </w:r>
      <w:r w:rsidR="2A409987">
        <w:t xml:space="preserve">ere was extensive use of Commonwealth environmental water to support </w:t>
      </w:r>
      <w:r w:rsidR="52211BD7">
        <w:t xml:space="preserve">breeding </w:t>
      </w:r>
      <w:r w:rsidR="2A409987">
        <w:t xml:space="preserve">waterbird </w:t>
      </w:r>
      <w:r w:rsidR="1623A17A">
        <w:t>aggregations</w:t>
      </w:r>
      <w:r w:rsidR="52211BD7">
        <w:t>. In the driest year on record (2019–</w:t>
      </w:r>
      <w:r w:rsidR="52211BD7">
        <w:lastRenderedPageBreak/>
        <w:t>20)</w:t>
      </w:r>
      <w:r w:rsidR="1623A17A">
        <w:t>,</w:t>
      </w:r>
      <w:r w:rsidR="52211BD7">
        <w:t xml:space="preserve"> Commonwealth environmental water was directed in-channel to support base flows and top-up refuge pools.</w:t>
      </w:r>
    </w:p>
    <w:p w14:paraId="2C24F091" w14:textId="53B20D27" w:rsidR="00A61888" w:rsidRPr="004C5853" w:rsidRDefault="00A61888" w:rsidP="00A61888">
      <w:pPr>
        <w:pStyle w:val="Heading2notnumbered"/>
      </w:pPr>
      <w:bookmarkStart w:id="16" w:name="_Toc138971657"/>
      <w:bookmarkStart w:id="17" w:name="_Toc201854402"/>
      <w:bookmarkStart w:id="18" w:name="_Toc201867225"/>
      <w:r w:rsidRPr="004C5853">
        <w:t>Key contributions to Basin Plan objectives</w:t>
      </w:r>
      <w:bookmarkEnd w:id="16"/>
      <w:bookmarkEnd w:id="17"/>
      <w:bookmarkEnd w:id="18"/>
    </w:p>
    <w:p w14:paraId="51680F7C" w14:textId="43BCCB0B" w:rsidR="00452CC9" w:rsidRPr="004C5853" w:rsidRDefault="00452CC9" w:rsidP="00452CC9">
      <w:pPr>
        <w:pStyle w:val="Boxedtextblue"/>
        <w:spacing w:before="140"/>
      </w:pPr>
      <w:r w:rsidRPr="004C5853">
        <w:t>Basin Plan objective at paragraph 8.05(3)(b): to ensure that representative populations and communities of native biota are protected and, if necessary, restored</w:t>
      </w:r>
      <w:r w:rsidR="00F44D3B" w:rsidRPr="004C5853">
        <w:t>.</w:t>
      </w:r>
    </w:p>
    <w:p w14:paraId="5B4F4DD8" w14:textId="77777777" w:rsidR="004C5853" w:rsidRPr="004C5853" w:rsidRDefault="004C5853" w:rsidP="004C5853">
      <w:pPr>
        <w:pStyle w:val="ListBullet"/>
      </w:pPr>
      <w:r w:rsidRPr="004C5853">
        <w:t>The comparison between the ecosystems in the Basin and on the managed floodplain shows that ecosystems that are in scope for environmental water management are broadly representative of ecosystem types elsewhere in the Basin. Of the Basin ecosystem types, 97% occur on the managed floodplain. The relative abundance (by area) of ecosystem types is similar when comparing the managed floodplain to the whole Basin.</w:t>
      </w:r>
    </w:p>
    <w:p w14:paraId="0C6A3B47" w14:textId="7BF1D28C" w:rsidR="004C5853" w:rsidRPr="004C5853" w:rsidRDefault="004C5853" w:rsidP="004C5853">
      <w:pPr>
        <w:pStyle w:val="ListBullet"/>
      </w:pPr>
      <w:r>
        <w:t>In 2023–24, there were 52 ANAE ecosystem types</w:t>
      </w:r>
      <w:r w:rsidR="714D1AC4">
        <w:t>,</w:t>
      </w:r>
      <w:r>
        <w:t xml:space="preserve"> representing 81% of the ecosystem diversity on the managed floodplains</w:t>
      </w:r>
      <w:r w:rsidR="714D1AC4">
        <w:t>,</w:t>
      </w:r>
      <w:r>
        <w:t xml:space="preserve"> that </w:t>
      </w:r>
      <w:r w:rsidR="714D1AC4">
        <w:t>received</w:t>
      </w:r>
      <w:r>
        <w:t xml:space="preserve"> Commonwealth environmental water. They cover a combined area of 272,428 ha</w:t>
      </w:r>
      <w:r w:rsidR="62D3ACE1">
        <w:t>. A</w:t>
      </w:r>
      <w:r>
        <w:t xml:space="preserve">n additional 21,075 km of river representing the ‘populations and communities of water-dependent native biota’ </w:t>
      </w:r>
      <w:r w:rsidR="62D3ACE1">
        <w:t>was</w:t>
      </w:r>
      <w:r>
        <w:t xml:space="preserve"> assumed to have been supported or ‘protected’ by the environmental water they received. The evaluation is unable to examine if ecosystems were ‘restored’.</w:t>
      </w:r>
    </w:p>
    <w:p w14:paraId="750EAFE5" w14:textId="5199B83F" w:rsidR="00452CC9" w:rsidRPr="004C5853" w:rsidRDefault="004C5853" w:rsidP="004C5853">
      <w:pPr>
        <w:pStyle w:val="ListBullet"/>
      </w:pPr>
      <w:r>
        <w:t xml:space="preserve">The 10-year watering history, 2014–24, included a similar diversity of ecosystem types through the years </w:t>
      </w:r>
      <w:r w:rsidR="5453074E">
        <w:t>–</w:t>
      </w:r>
      <w:r>
        <w:t xml:space="preserve"> 56 </w:t>
      </w:r>
      <w:r w:rsidR="365CC255">
        <w:t xml:space="preserve">ecosystem </w:t>
      </w:r>
      <w:r>
        <w:t>types</w:t>
      </w:r>
      <w:r w:rsidR="365CC255">
        <w:t xml:space="preserve"> (</w:t>
      </w:r>
      <w:r w:rsidR="77539A5F">
        <w:t xml:space="preserve">comprising an area of </w:t>
      </w:r>
      <w:r w:rsidR="365CC255">
        <w:t>470,031 ha and 23,767 km of rivers)</w:t>
      </w:r>
      <w:r>
        <w:t xml:space="preserve"> </w:t>
      </w:r>
      <w:r w:rsidR="365CC255">
        <w:t>we</w:t>
      </w:r>
      <w:r>
        <w:t>re supported by Commonwealth environmental water. Ecosystems that are not be</w:t>
      </w:r>
      <w:r w:rsidR="77539A5F">
        <w:t>ing</w:t>
      </w:r>
      <w:r>
        <w:t xml:space="preserve"> watered are the naturally wet bogs, springs and paperbark swamps and</w:t>
      </w:r>
      <w:r w:rsidR="77539A5F">
        <w:t xml:space="preserve"> the</w:t>
      </w:r>
      <w:r>
        <w:t xml:space="preserve"> saline systems where delivery of fresh water is likely not appropriate.</w:t>
      </w:r>
    </w:p>
    <w:p w14:paraId="4F7EDE53" w14:textId="6A3132D3" w:rsidR="00452CC9" w:rsidRPr="004C5853" w:rsidRDefault="00452CC9" w:rsidP="00452CC9">
      <w:pPr>
        <w:pStyle w:val="Boxedtextblue"/>
        <w:spacing w:before="140"/>
      </w:pPr>
      <w:r w:rsidRPr="004C5853">
        <w:t>Basin Plan objective at paragraph 8.05(2)(a): to protect and restore a subset of all water-dependent ecosystems of the Murray–Darling Basin, including by ensuring that declared Ramsar wetlands that depend on Basin water resources maintain their ecological character</w:t>
      </w:r>
      <w:r w:rsidR="00390A51" w:rsidRPr="004C5853">
        <w:t>.</w:t>
      </w:r>
    </w:p>
    <w:p w14:paraId="7AB02050" w14:textId="580849F6" w:rsidR="00397FC6" w:rsidRDefault="004C5853">
      <w:pPr>
        <w:pStyle w:val="ListBullet"/>
      </w:pPr>
      <w:r>
        <w:t xml:space="preserve">Commonwealth environmental water was delivered to 8 Ramsar Sites in 2023–24, supporting a total of 172,667 ha of 50 different ecosystem types within the Ramsar estate. This areal extent is dominated by the 79,418 ha of lakes Alexandrina and Albert and 18,845 ha of the Coorong Lagoon. Excluding these 3 waterbodies in the </w:t>
      </w:r>
      <w:r w:rsidR="1A8484C6">
        <w:t>Coorong, Lower Lakes and Murray Mouth</w:t>
      </w:r>
      <w:r>
        <w:t xml:space="preserve">, Commonwealth environmental water directly supported 74,404 ha of Ramsar ecosystems. Some evidence for supporting critical </w:t>
      </w:r>
      <w:r w:rsidR="76F0F495">
        <w:t xml:space="preserve">components, processes and services </w:t>
      </w:r>
      <w:r w:rsidR="2E92F89A">
        <w:t xml:space="preserve">of Ramsar Sites </w:t>
      </w:r>
      <w:r>
        <w:t>were identified (e.g. protecting and/or maintaining frequency of inundation to support vegetation, which in turn supports breeding and foraging habitat for waterbirds). However, a detailed investigation to determine if Ramsar Site ecological character was maintained (the Basin Plan objective) was beyond the scope of this evaluation</w:t>
      </w:r>
      <w:bookmarkStart w:id="19" w:name="_Toc138971658"/>
      <w:r w:rsidR="00397FC6">
        <w:t>.</w:t>
      </w:r>
    </w:p>
    <w:p w14:paraId="06105DED" w14:textId="6E480A1F" w:rsidR="00A61888" w:rsidRPr="004C5853" w:rsidRDefault="00783D92" w:rsidP="00A61888">
      <w:pPr>
        <w:pStyle w:val="Heading2notnumbered"/>
      </w:pPr>
      <w:bookmarkStart w:id="20" w:name="_Toc201854403"/>
      <w:bookmarkStart w:id="21" w:name="_Toc201867226"/>
      <w:r w:rsidRPr="004C5853">
        <w:t>Informing</w:t>
      </w:r>
      <w:r w:rsidR="008D485E" w:rsidRPr="004C5853">
        <w:t xml:space="preserve"> a</w:t>
      </w:r>
      <w:r w:rsidR="002164BA" w:rsidRPr="004C5853">
        <w:t>daptive management</w:t>
      </w:r>
      <w:bookmarkEnd w:id="19"/>
      <w:bookmarkEnd w:id="20"/>
      <w:bookmarkEnd w:id="21"/>
    </w:p>
    <w:p w14:paraId="2DEFEF66" w14:textId="4A428F27" w:rsidR="003564F3" w:rsidRPr="004C5853" w:rsidRDefault="5A91C2DB" w:rsidP="005D426B">
      <w:pPr>
        <w:pStyle w:val="ListBullet"/>
      </w:pPr>
      <w:r>
        <w:t>The evaluation has not found any compelling evidence to recommend changes to the management</w:t>
      </w:r>
      <w:r w:rsidR="3B18CCBA">
        <w:t xml:space="preserve"> of Commonwealth environmental water</w:t>
      </w:r>
      <w:r>
        <w:t xml:space="preserve">. Evaluation of </w:t>
      </w:r>
      <w:r w:rsidR="12256600">
        <w:t>B</w:t>
      </w:r>
      <w:r>
        <w:t>asin-scale watering frequencies shows th</w:t>
      </w:r>
      <w:r w:rsidR="4F1E4C90">
        <w:t xml:space="preserve">at Commonwealth environmental </w:t>
      </w:r>
      <w:r>
        <w:t>water is being used to manage ecosystems that are representative of the managed floodplain and</w:t>
      </w:r>
      <w:r w:rsidR="77FB720E">
        <w:t xml:space="preserve"> that</w:t>
      </w:r>
      <w:r>
        <w:t xml:space="preserve">, </w:t>
      </w:r>
      <w:r w:rsidR="2E92F89A">
        <w:t>except for</w:t>
      </w:r>
      <w:r>
        <w:t xml:space="preserve"> high-energy </w:t>
      </w:r>
      <w:r w:rsidR="0E8CCC89">
        <w:t>upland</w:t>
      </w:r>
      <w:r>
        <w:t xml:space="preserve"> streams, are a representative subset </w:t>
      </w:r>
      <w:r>
        <w:lastRenderedPageBreak/>
        <w:t>of water</w:t>
      </w:r>
      <w:r w:rsidR="4662F5F0">
        <w:t>-</w:t>
      </w:r>
      <w:r>
        <w:t>dependent ecosystems in the Basin. Watering frequencies broadly align with expected needs of vegetation groups</w:t>
      </w:r>
      <w:r w:rsidR="36D7E3FA">
        <w:t xml:space="preserve"> –</w:t>
      </w:r>
      <w:r>
        <w:t xml:space="preserve"> permanent lowland rivers, freshwater meadow and permanent tall marsh ecosystem types </w:t>
      </w:r>
      <w:r w:rsidR="36D7E3FA">
        <w:t xml:space="preserve">were </w:t>
      </w:r>
      <w:r>
        <w:t xml:space="preserve">watered more frequently than most swamps, and palustrine wetlands watered more frequently than floodplains. Saltmarshes, salt lakes and bogs </w:t>
      </w:r>
      <w:r w:rsidR="77FB720E">
        <w:t xml:space="preserve">were </w:t>
      </w:r>
      <w:r>
        <w:t>not watered.</w:t>
      </w:r>
    </w:p>
    <w:p w14:paraId="0BFD2EC1" w14:textId="0B70DD83" w:rsidR="00A55492" w:rsidRPr="004C5853" w:rsidRDefault="48EE832F" w:rsidP="005D426B">
      <w:pPr>
        <w:pStyle w:val="ListBullet"/>
      </w:pPr>
      <w:r>
        <w:t xml:space="preserve">The </w:t>
      </w:r>
      <w:r w:rsidR="31563D70">
        <w:t>10 years</w:t>
      </w:r>
      <w:r>
        <w:t xml:space="preserve"> of inundation mapping ha</w:t>
      </w:r>
      <w:r w:rsidR="418F33E5">
        <w:t>ve</w:t>
      </w:r>
      <w:r>
        <w:t xml:space="preserve"> added another 10% by area </w:t>
      </w:r>
      <w:r w:rsidR="0E8CCC89">
        <w:t>to the managed floodplain</w:t>
      </w:r>
      <w:r w:rsidR="2511EF00">
        <w:t xml:space="preserve"> –</w:t>
      </w:r>
      <w:r w:rsidR="0E8CCC89">
        <w:t xml:space="preserve"> 6,736 </w:t>
      </w:r>
      <w:r w:rsidR="06331038">
        <w:t xml:space="preserve">of </w:t>
      </w:r>
      <w:r w:rsidR="0E8CCC89">
        <w:t xml:space="preserve">mapped ANAE wetlands and floodplains covering </w:t>
      </w:r>
      <w:r>
        <w:t>359,091 ha</w:t>
      </w:r>
      <w:r w:rsidR="06331038">
        <w:t xml:space="preserve"> were added</w:t>
      </w:r>
      <w:r>
        <w:t>. This improv</w:t>
      </w:r>
      <w:r w:rsidR="0E8CCC89">
        <w:t>es</w:t>
      </w:r>
      <w:r>
        <w:t xml:space="preserve"> our knowledge of the extent</w:t>
      </w:r>
      <w:r w:rsidR="33A9E1F8">
        <w:t xml:space="preserve"> </w:t>
      </w:r>
      <w:r>
        <w:t>and number of ecosystems that are potentially in scope for environmental water management in the Basin</w:t>
      </w:r>
      <w:r w:rsidR="7D4B1AD4">
        <w:t>.</w:t>
      </w:r>
    </w:p>
    <w:p w14:paraId="64E6938C" w14:textId="24BE9698" w:rsidR="002164BA" w:rsidRPr="004C5853" w:rsidRDefault="002164BA" w:rsidP="005D426B">
      <w:pPr>
        <w:pStyle w:val="ListBullet"/>
      </w:pPr>
      <w:r w:rsidRPr="004C5853">
        <w:t xml:space="preserve">Creation of a unified register </w:t>
      </w:r>
      <w:r w:rsidR="003E5AF4" w:rsidRPr="004C5853">
        <w:t xml:space="preserve">describing the purpose, timing, duration and extent of all </w:t>
      </w:r>
      <w:r w:rsidRPr="004C5853">
        <w:t>environmental water management</w:t>
      </w:r>
      <w:r w:rsidR="003E5AF4" w:rsidRPr="004C5853">
        <w:t>, along with observed outcomes and any unintended consequence</w:t>
      </w:r>
      <w:r w:rsidR="00942AAD" w:rsidRPr="004C5853">
        <w:t>s</w:t>
      </w:r>
      <w:r w:rsidR="00044048" w:rsidRPr="004C5853">
        <w:t>,</w:t>
      </w:r>
      <w:r w:rsidR="003E5AF4" w:rsidRPr="004C5853">
        <w:t xml:space="preserve"> would empower</w:t>
      </w:r>
      <w:r w:rsidR="00044048" w:rsidRPr="004C5853">
        <w:t xml:space="preserve"> improved</w:t>
      </w:r>
      <w:r w:rsidR="0084467D" w:rsidRPr="004C5853">
        <w:t xml:space="preserve"> Flow-MER</w:t>
      </w:r>
      <w:r w:rsidR="003E5AF4" w:rsidRPr="004C5853">
        <w:t xml:space="preserve"> evaluation and inform the collaborative planning process.</w:t>
      </w:r>
    </w:p>
    <w:p w14:paraId="77E5E470" w14:textId="525F05BD" w:rsidR="001422E9" w:rsidRPr="004C5853" w:rsidRDefault="001422E9" w:rsidP="005D426B">
      <w:pPr>
        <w:pStyle w:val="ListBullet"/>
      </w:pPr>
      <w:r w:rsidRPr="004C5853">
        <w:t>Develop</w:t>
      </w:r>
      <w:r w:rsidR="00044048" w:rsidRPr="004C5853">
        <w:t>ment of</w:t>
      </w:r>
      <w:r w:rsidRPr="004C5853">
        <w:t xml:space="preserve"> watering objectives for ecosystem types and expected </w:t>
      </w:r>
      <w:r w:rsidR="003676D3" w:rsidRPr="004C5853">
        <w:t xml:space="preserve">ecosystem-scale </w:t>
      </w:r>
      <w:r w:rsidRPr="004C5853">
        <w:t xml:space="preserve">outcomes </w:t>
      </w:r>
      <w:r w:rsidR="00DC708B" w:rsidRPr="004C5853">
        <w:t xml:space="preserve">would </w:t>
      </w:r>
      <w:r w:rsidR="003676D3" w:rsidRPr="004C5853">
        <w:t>support a performance</w:t>
      </w:r>
      <w:r w:rsidR="00044048" w:rsidRPr="004C5853">
        <w:t>-</w:t>
      </w:r>
      <w:r w:rsidR="003676D3" w:rsidRPr="004C5853">
        <w:t>driven evaluation to assess</w:t>
      </w:r>
      <w:r w:rsidR="00044048" w:rsidRPr="004C5853">
        <w:t xml:space="preserve"> the</w:t>
      </w:r>
      <w:r w:rsidR="003676D3" w:rsidRPr="004C5853">
        <w:t xml:space="preserve"> impact of C</w:t>
      </w:r>
      <w:r w:rsidR="00044048" w:rsidRPr="004C5853">
        <w:t>ommonwealth environmental water</w:t>
      </w:r>
      <w:r w:rsidR="00BC34E3" w:rsidRPr="004C5853">
        <w:t xml:space="preserve"> beyond the current simplistic view that documents the pattern of water delivery with assumed benefits.</w:t>
      </w:r>
    </w:p>
    <w:p w14:paraId="309FB267" w14:textId="5DD6CC44" w:rsidR="00F2021C" w:rsidRPr="00450403" w:rsidRDefault="00B65B2F" w:rsidP="009C25AF">
      <w:pPr>
        <w:pStyle w:val="Heading1notnumbered"/>
      </w:pPr>
      <w:bookmarkStart w:id="22" w:name="_Toc138971659"/>
      <w:bookmarkStart w:id="23" w:name="_Toc201854404"/>
      <w:bookmarkStart w:id="24" w:name="_Toc201867227"/>
      <w:r>
        <w:lastRenderedPageBreak/>
        <w:t>Overview</w:t>
      </w:r>
      <w:bookmarkEnd w:id="22"/>
      <w:r w:rsidR="00536B7C">
        <w:t xml:space="preserve"> of Flow-MER and the </w:t>
      </w:r>
      <w:r w:rsidR="001A7904">
        <w:t>2023–24</w:t>
      </w:r>
      <w:r w:rsidR="00536B7C">
        <w:t xml:space="preserve"> evaluation</w:t>
      </w:r>
      <w:bookmarkEnd w:id="23"/>
      <w:bookmarkEnd w:id="24"/>
    </w:p>
    <w:p w14:paraId="7AF86EAB" w14:textId="1C7F9C74" w:rsidR="00417B82" w:rsidRDefault="0082033B" w:rsidP="00DF6F9B">
      <w:pPr>
        <w:pStyle w:val="BodyText10"/>
      </w:pPr>
      <w:bookmarkStart w:id="25" w:name="_Hlk75431701"/>
      <w:r w:rsidRPr="00D72144">
        <w:t xml:space="preserve">The Commonwealth Environmental Water Holder’s (CEWH) Science Program invests in monitoring, evaluation and research activities through its Flow Monitoring, Evaluation and Research Program (Flow-MER). The Flow-MER Basin-scale evaluation assesses the contributions of </w:t>
      </w:r>
      <w:r w:rsidRPr="00D72144" w:rsidDel="00D20F7A">
        <w:t xml:space="preserve">Commonwealth </w:t>
      </w:r>
      <w:r w:rsidR="12C2DB62">
        <w:t>environmental water</w:t>
      </w:r>
      <w:r w:rsidR="3309EA66">
        <w:t xml:space="preserve"> (CEW)</w:t>
      </w:r>
      <w:r w:rsidR="312E31BA">
        <w:t xml:space="preserve"> </w:t>
      </w:r>
      <w:r w:rsidRPr="00D72144">
        <w:t xml:space="preserve">to meeting the environmental objectives stated in </w:t>
      </w:r>
      <w:r w:rsidR="1558131F">
        <w:t xml:space="preserve">chapters </w:t>
      </w:r>
      <w:r w:rsidRPr="00D72144">
        <w:t xml:space="preserve">8 </w:t>
      </w:r>
      <w:r w:rsidR="1558131F">
        <w:t xml:space="preserve">and 9 </w:t>
      </w:r>
      <w:r w:rsidRPr="00D72144">
        <w:t xml:space="preserve">of the (Murray–Darling) </w:t>
      </w:r>
      <w:r w:rsidRPr="647DF339">
        <w:rPr>
          <w:rStyle w:val="Italics"/>
          <w:i w:val="0"/>
        </w:rPr>
        <w:t>Basin Plan</w:t>
      </w:r>
      <w:r w:rsidR="312E31BA">
        <w:t>,</w:t>
      </w:r>
      <w:r w:rsidRPr="00D72144">
        <w:t xml:space="preserve"> and in the </w:t>
      </w:r>
      <w:hyperlink r:id="rId23" w:history="1">
        <w:r w:rsidRPr="647DF339">
          <w:rPr>
            <w:rStyle w:val="Hyperlink"/>
            <w:i/>
            <w:iCs/>
            <w:color w:val="auto"/>
          </w:rPr>
          <w:t>Basin-wide environmental watering strategy</w:t>
        </w:r>
      </w:hyperlink>
      <w:r w:rsidRPr="00D72144">
        <w:t>.</w:t>
      </w:r>
      <w:r w:rsidR="0089346D">
        <w:rPr>
          <w:rStyle w:val="FootnoteReference"/>
        </w:rPr>
        <w:footnoteReference w:id="6"/>
      </w:r>
      <w:r w:rsidRPr="00D72144">
        <w:t xml:space="preserve"> Six Basin Themes (</w:t>
      </w:r>
      <w:r w:rsidR="00A05D74">
        <w:fldChar w:fldCharType="begin" w:fldLock="1"/>
      </w:r>
      <w:r w:rsidR="00A05D74">
        <w:instrText xml:space="preserve"> REF _Ref201833969 \h </w:instrText>
      </w:r>
      <w:r w:rsidR="00A05D74">
        <w:fldChar w:fldCharType="separate"/>
      </w:r>
      <w:r w:rsidR="009B47F6">
        <w:t>Figure </w:t>
      </w:r>
      <w:r w:rsidR="009B47F6">
        <w:rPr>
          <w:noProof/>
        </w:rPr>
        <w:t>1</w:t>
      </w:r>
      <w:r w:rsidR="00A05D74">
        <w:fldChar w:fldCharType="end"/>
      </w:r>
      <w:r w:rsidRPr="00D72144">
        <w:t xml:space="preserve">) are evaluated using data from </w:t>
      </w:r>
      <w:r w:rsidRPr="00D72144">
        <w:rPr>
          <w:rStyle w:val="BodyTextChar"/>
          <w:color w:val="auto"/>
        </w:rPr>
        <w:t xml:space="preserve">7 Flow-MER Selected Areas (left-side map, </w:t>
      </w:r>
      <w:r w:rsidR="00A05D74">
        <w:rPr>
          <w:rStyle w:val="BodyTextChar"/>
          <w:color w:val="auto"/>
        </w:rPr>
        <w:fldChar w:fldCharType="begin" w:fldLock="1"/>
      </w:r>
      <w:r w:rsidR="00A05D74">
        <w:rPr>
          <w:rStyle w:val="BodyTextChar"/>
          <w:color w:val="auto"/>
        </w:rPr>
        <w:instrText xml:space="preserve"> REF _Ref201833977 \h </w:instrText>
      </w:r>
      <w:r w:rsidR="00A05D74">
        <w:rPr>
          <w:rStyle w:val="BodyTextChar"/>
          <w:color w:val="auto"/>
        </w:rPr>
      </w:r>
      <w:r w:rsidR="00A05D74">
        <w:rPr>
          <w:rStyle w:val="BodyTextChar"/>
          <w:color w:val="auto"/>
        </w:rPr>
        <w:fldChar w:fldCharType="separate"/>
      </w:r>
      <w:r w:rsidR="009B47F6">
        <w:t>Figure </w:t>
      </w:r>
      <w:r w:rsidR="009B47F6">
        <w:rPr>
          <w:noProof/>
        </w:rPr>
        <w:t>2</w:t>
      </w:r>
      <w:r w:rsidR="00A05D74">
        <w:rPr>
          <w:rStyle w:val="BodyTextChar"/>
          <w:color w:val="auto"/>
        </w:rPr>
        <w:fldChar w:fldCharType="end"/>
      </w:r>
      <w:r w:rsidR="00A05D74">
        <w:rPr>
          <w:rStyle w:val="BodyTextChar"/>
          <w:color w:val="auto"/>
        </w:rPr>
        <w:t>)</w:t>
      </w:r>
      <w:r w:rsidRPr="00D72144">
        <w:rPr>
          <w:rStyle w:val="BodyTextChar"/>
          <w:color w:val="auto"/>
        </w:rPr>
        <w:t xml:space="preserve"> and the 19 valleys (right-side map, </w:t>
      </w:r>
      <w:r w:rsidR="00A05D74">
        <w:rPr>
          <w:rStyle w:val="BodyTextChar"/>
          <w:color w:val="auto"/>
        </w:rPr>
        <w:fldChar w:fldCharType="begin" w:fldLock="1"/>
      </w:r>
      <w:r w:rsidR="00A05D74">
        <w:rPr>
          <w:rStyle w:val="BodyTextChar"/>
          <w:color w:val="auto"/>
        </w:rPr>
        <w:instrText xml:space="preserve"> REF _Ref201833977 \h </w:instrText>
      </w:r>
      <w:r w:rsidR="00A05D74">
        <w:rPr>
          <w:rStyle w:val="BodyTextChar"/>
          <w:color w:val="auto"/>
        </w:rPr>
      </w:r>
      <w:r w:rsidR="00A05D74">
        <w:rPr>
          <w:rStyle w:val="BodyTextChar"/>
          <w:color w:val="auto"/>
        </w:rPr>
        <w:fldChar w:fldCharType="separate"/>
      </w:r>
      <w:r w:rsidR="009B47F6">
        <w:t>Figure </w:t>
      </w:r>
      <w:r w:rsidR="009B47F6">
        <w:rPr>
          <w:noProof/>
        </w:rPr>
        <w:t>2</w:t>
      </w:r>
      <w:r w:rsidR="00A05D74">
        <w:rPr>
          <w:rStyle w:val="BodyTextChar"/>
          <w:color w:val="auto"/>
        </w:rPr>
        <w:fldChar w:fldCharType="end"/>
      </w:r>
      <w:r w:rsidR="00A05D74">
        <w:rPr>
          <w:rStyle w:val="BodyTextChar"/>
          <w:color w:val="auto"/>
        </w:rPr>
        <w:t xml:space="preserve">) </w:t>
      </w:r>
      <w:r w:rsidRPr="00D72144">
        <w:rPr>
          <w:rStyle w:val="BodyTextChar"/>
          <w:color w:val="auto"/>
        </w:rPr>
        <w:t xml:space="preserve">where the CEWH holds water entitlements in the Murray–Darling Basin. </w:t>
      </w:r>
      <w:r w:rsidRPr="00D72144">
        <w:t>The evaluation builds on work undertaken by its predecessors</w:t>
      </w:r>
      <w:r w:rsidR="00067484">
        <w:t>.</w:t>
      </w:r>
      <w:r w:rsidRPr="00FB093F">
        <w:rPr>
          <w:rStyle w:val="FootnoteReference"/>
        </w:rPr>
        <w:footnoteReference w:id="7"/>
      </w:r>
      <w:r w:rsidRPr="00D72144">
        <w:t xml:space="preserve"> Research informs the evaluation and the CEWH’s </w:t>
      </w:r>
      <w:r w:rsidR="00417B82">
        <w:t>Science Program.</w:t>
      </w:r>
    </w:p>
    <w:p w14:paraId="0C1AFB24" w14:textId="2052499B" w:rsidR="00945C95" w:rsidRPr="00485D41" w:rsidRDefault="0B7E7044" w:rsidP="00512200">
      <w:pPr>
        <w:pStyle w:val="CaptionWithNote"/>
      </w:pPr>
      <w:bookmarkStart w:id="26" w:name="_Ref184029474"/>
      <w:bookmarkStart w:id="27" w:name="_Ref201833969"/>
      <w:bookmarkStart w:id="28" w:name="_Toc126095311"/>
      <w:bookmarkStart w:id="29" w:name="_Toc170935045"/>
      <w:bookmarkStart w:id="30" w:name="_Toc201867356"/>
      <w:bookmarkStart w:id="31" w:name="_Ref104098067"/>
      <w:bookmarkStart w:id="32" w:name="_Toc75778193"/>
      <w:bookmarkStart w:id="33" w:name="_Toc71801874"/>
      <w:bookmarkStart w:id="34" w:name="_Toc68789869"/>
      <w:bookmarkStart w:id="35" w:name="_Toc69854432"/>
      <w:bookmarkStart w:id="36" w:name="_Toc70949054"/>
      <w:bookmarkStart w:id="37" w:name="_Toc72682464"/>
      <w:r>
        <w:t>Figure</w:t>
      </w:r>
      <w:r w:rsidR="05C9DEFC">
        <w:t> </w:t>
      </w:r>
      <w:bookmarkEnd w:id="26"/>
      <w:r w:rsidR="00137FF4">
        <w:fldChar w:fldCharType="begin"/>
      </w:r>
      <w:r w:rsidR="00137FF4">
        <w:instrText xml:space="preserve"> SEQ Figure \* ARABIC \s 1 </w:instrText>
      </w:r>
      <w:r w:rsidR="00137FF4">
        <w:fldChar w:fldCharType="separate"/>
      </w:r>
      <w:r w:rsidR="0000560C">
        <w:rPr>
          <w:noProof/>
        </w:rPr>
        <w:t>1</w:t>
      </w:r>
      <w:r w:rsidR="00137FF4">
        <w:fldChar w:fldCharType="end"/>
      </w:r>
      <w:bookmarkEnd w:id="27"/>
      <w:r>
        <w:t xml:space="preserve"> </w:t>
      </w:r>
      <w:r w:rsidR="3A7A801D">
        <w:t>Schematic of the components of the Basin-scale evaluation</w:t>
      </w:r>
      <w:bookmarkEnd w:id="28"/>
      <w:bookmarkEnd w:id="29"/>
      <w:bookmarkEnd w:id="30"/>
    </w:p>
    <w:p w14:paraId="02215259" w14:textId="30A44409" w:rsidR="00945C95" w:rsidRPr="00485D41" w:rsidRDefault="00945C95" w:rsidP="00512200">
      <w:pPr>
        <w:pStyle w:val="CaptionNote"/>
      </w:pPr>
      <w:r w:rsidRPr="00485D41">
        <w:t>The evaluation</w:t>
      </w:r>
      <w:r>
        <w:t xml:space="preserve">s </w:t>
      </w:r>
      <w:r w:rsidRPr="00E51465">
        <w:t>are</w:t>
      </w:r>
      <w:r>
        <w:t xml:space="preserve"> </w:t>
      </w:r>
      <w:r w:rsidRPr="00485D41">
        <w:t xml:space="preserve">informed by Basin-scale research projects, stakeholder engagement and </w:t>
      </w:r>
      <w:r w:rsidR="0089346D">
        <w:t xml:space="preserve">Selected Area </w:t>
      </w:r>
      <w:r>
        <w:t>monitoring data.</w:t>
      </w:r>
    </w:p>
    <w:p w14:paraId="50D8D358" w14:textId="77777777" w:rsidR="0082033B" w:rsidRPr="00485D41" w:rsidRDefault="0082033B" w:rsidP="00306A5D">
      <w:pPr>
        <w:pStyle w:val="Figure"/>
      </w:pPr>
      <w:r w:rsidRPr="0069349E">
        <w:rPr>
          <w:noProof/>
        </w:rPr>
        <w:drawing>
          <wp:inline distT="0" distB="0" distL="0" distR="0" wp14:anchorId="0033B9FF" wp14:editId="4A79C617">
            <wp:extent cx="5785200" cy="1533600"/>
            <wp:effectExtent l="0" t="0" r="6350" b="0"/>
            <wp:docPr id="9" name="Picture 9" descr="Diagram showing linkages between the 6 themes. Further details in cap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howing linkages between the 6 themes. Further details in caption "/>
                    <pic:cNvPicPr/>
                  </pic:nvPicPr>
                  <pic:blipFill rotWithShape="1">
                    <a:blip r:embed="rId24"/>
                    <a:srcRect t="7042" b="5849"/>
                    <a:stretch/>
                  </pic:blipFill>
                  <pic:spPr bwMode="auto">
                    <a:xfrm>
                      <a:off x="0" y="0"/>
                      <a:ext cx="5785200" cy="1533600"/>
                    </a:xfrm>
                    <a:prstGeom prst="rect">
                      <a:avLst/>
                    </a:prstGeom>
                    <a:ln>
                      <a:noFill/>
                    </a:ln>
                    <a:extLst>
                      <a:ext uri="{53640926-AAD7-44D8-BBD7-CCE9431645EC}">
                        <a14:shadowObscured xmlns:a14="http://schemas.microsoft.com/office/drawing/2010/main"/>
                      </a:ext>
                    </a:extLst>
                  </pic:spPr>
                </pic:pic>
              </a:graphicData>
            </a:graphic>
          </wp:inline>
        </w:drawing>
      </w:r>
    </w:p>
    <w:p w14:paraId="7FD0CDB9" w14:textId="28D2D4D4" w:rsidR="0082033B" w:rsidRPr="00BB6067" w:rsidRDefault="0B7E7044" w:rsidP="00512200">
      <w:pPr>
        <w:pStyle w:val="CaptionWithNote"/>
      </w:pPr>
      <w:bookmarkStart w:id="38" w:name="_Ref184029481"/>
      <w:bookmarkStart w:id="39" w:name="_Ref201833977"/>
      <w:bookmarkStart w:id="40" w:name="_Ref75344535"/>
      <w:bookmarkStart w:id="41" w:name="_Toc75778192"/>
      <w:bookmarkStart w:id="42" w:name="_Toc126095312"/>
      <w:bookmarkStart w:id="43" w:name="_Toc170935046"/>
      <w:bookmarkStart w:id="44" w:name="_Toc201867357"/>
      <w:bookmarkEnd w:id="31"/>
      <w:bookmarkEnd w:id="32"/>
      <w:bookmarkEnd w:id="33"/>
      <w:bookmarkEnd w:id="34"/>
      <w:bookmarkEnd w:id="35"/>
      <w:bookmarkEnd w:id="36"/>
      <w:bookmarkEnd w:id="37"/>
      <w:r>
        <w:t>Figure</w:t>
      </w:r>
      <w:r w:rsidR="05C9DEFC">
        <w:t> </w:t>
      </w:r>
      <w:bookmarkEnd w:id="38"/>
      <w:r w:rsidR="00137FF4">
        <w:fldChar w:fldCharType="begin"/>
      </w:r>
      <w:r w:rsidR="00137FF4">
        <w:instrText xml:space="preserve"> SEQ Figure \* ARABIC \s 1 </w:instrText>
      </w:r>
      <w:r w:rsidR="00137FF4">
        <w:fldChar w:fldCharType="separate"/>
      </w:r>
      <w:r w:rsidR="0000560C">
        <w:rPr>
          <w:noProof/>
        </w:rPr>
        <w:t>2</w:t>
      </w:r>
      <w:r w:rsidR="00137FF4">
        <w:fldChar w:fldCharType="end"/>
      </w:r>
      <w:bookmarkEnd w:id="39"/>
      <w:r>
        <w:t xml:space="preserve"> </w:t>
      </w:r>
      <w:r w:rsidR="0082033B">
        <w:t xml:space="preserve">The 7 Selected Areas (left map) and 25 valleys (right map) established for long-term monitoring of the impacts of environmental watering under the </w:t>
      </w:r>
      <w:r w:rsidR="56719858">
        <w:t xml:space="preserve">Long Term Intervention Monitoring </w:t>
      </w:r>
      <w:r w:rsidR="0082033B">
        <w:t>and Flow-MER (2014–15 to present)</w:t>
      </w:r>
      <w:bookmarkEnd w:id="40"/>
      <w:bookmarkEnd w:id="41"/>
      <w:bookmarkEnd w:id="42"/>
      <w:bookmarkEnd w:id="43"/>
      <w:bookmarkEnd w:id="44"/>
    </w:p>
    <w:p w14:paraId="1DB671C2" w14:textId="041F5E21" w:rsidR="00AB164C" w:rsidRDefault="0CFF9BCC" w:rsidP="00512200">
      <w:pPr>
        <w:pStyle w:val="CaptionNote"/>
      </w:pPr>
      <w:r>
        <w:t xml:space="preserve">In the valleys map, grey shading shows the 19 valleys where the Commonwealth holds water entitlements and which are in scope for evaluation; white identifies those valleys </w:t>
      </w:r>
      <w:r w:rsidR="20F5AAF8">
        <w:t xml:space="preserve">that </w:t>
      </w:r>
      <w:r>
        <w:t>are not in scope.</w:t>
      </w:r>
    </w:p>
    <w:p w14:paraId="4181F9EB" w14:textId="2A6F0AAE" w:rsidR="00775A93" w:rsidRPr="00775A93" w:rsidRDefault="00775A93" w:rsidP="00306A5D">
      <w:pPr>
        <w:pStyle w:val="Figure"/>
      </w:pPr>
      <w:r w:rsidRPr="0069349E">
        <w:rPr>
          <w:noProof/>
        </w:rPr>
        <w:drawing>
          <wp:inline distT="0" distB="0" distL="0" distR="0" wp14:anchorId="685E25A6" wp14:editId="7FF4A284">
            <wp:extent cx="6011186" cy="3179051"/>
            <wp:effectExtent l="0" t="0" r="8890" b="2540"/>
            <wp:docPr id="1997842168" name="Picture 199784216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42168" name="Picture 1997842168">
                      <a:extLst>
                        <a:ext uri="{C183D7F6-B498-43B3-948B-1728B52AA6E4}">
                          <adec:decorative xmlns:adec="http://schemas.microsoft.com/office/drawing/2017/decorative" val="1"/>
                        </a:ext>
                      </a:extLst>
                    </pic:cNvPr>
                    <pic:cNvPicPr>
                      <a:picLocks noChangeAspect="1" noChangeArrowheads="1"/>
                    </pic:cNvPicPr>
                  </pic:nvPicPr>
                  <pic:blipFill>
                    <a:blip r:embed="rId25"/>
                    <a:stretch>
                      <a:fillRect/>
                    </a:stretch>
                  </pic:blipFill>
                  <pic:spPr bwMode="auto">
                    <a:xfrm>
                      <a:off x="0" y="0"/>
                      <a:ext cx="6020042" cy="3183734"/>
                    </a:xfrm>
                    <a:prstGeom prst="rect">
                      <a:avLst/>
                    </a:prstGeom>
                  </pic:spPr>
                </pic:pic>
              </a:graphicData>
            </a:graphic>
          </wp:inline>
        </w:drawing>
      </w:r>
      <w:bookmarkEnd w:id="25"/>
    </w:p>
    <w:p w14:paraId="78F58B72" w14:textId="63EFFE3B" w:rsidR="00775A93" w:rsidRPr="00775A93" w:rsidRDefault="00775A93" w:rsidP="00775A93">
      <w:pPr>
        <w:pStyle w:val="BodyText"/>
        <w:sectPr w:rsidR="00775A93" w:rsidRPr="00775A93" w:rsidSect="00310F85">
          <w:footerReference w:type="even" r:id="rId26"/>
          <w:footerReference w:type="default" r:id="rId27"/>
          <w:pgSz w:w="11906" w:h="16838" w:code="9"/>
          <w:pgMar w:top="1134" w:right="1134" w:bottom="1134" w:left="1134" w:header="510" w:footer="510" w:gutter="0"/>
          <w:pgNumType w:fmt="lowerRoman"/>
          <w:cols w:space="708"/>
          <w:docGrid w:linePitch="360"/>
        </w:sectPr>
      </w:pPr>
    </w:p>
    <w:p w14:paraId="7EF38D0C" w14:textId="2ECD19B9" w:rsidR="0082033B" w:rsidRPr="006C0FB3" w:rsidRDefault="0082033B" w:rsidP="0082033B">
      <w:pPr>
        <w:pStyle w:val="Heading2notnumbered"/>
        <w:spacing w:before="0" w:after="120"/>
        <w:contextualSpacing/>
        <w:rPr>
          <w:sz w:val="28"/>
          <w:szCs w:val="28"/>
        </w:rPr>
      </w:pPr>
      <w:bookmarkStart w:id="45" w:name="_Toc131432394"/>
      <w:bookmarkStart w:id="46" w:name="_Toc138971660"/>
      <w:bookmarkStart w:id="47" w:name="_Toc201854405"/>
      <w:bookmarkStart w:id="48" w:name="_Toc201867228"/>
      <w:r w:rsidRPr="006C0FB3">
        <w:rPr>
          <w:sz w:val="28"/>
          <w:szCs w:val="28"/>
        </w:rPr>
        <w:lastRenderedPageBreak/>
        <w:t xml:space="preserve">Evaluating the contribution of </w:t>
      </w:r>
      <w:r w:rsidR="00D20F7A">
        <w:rPr>
          <w:sz w:val="28"/>
          <w:szCs w:val="28"/>
        </w:rPr>
        <w:t>Commonwealth environmental water</w:t>
      </w:r>
      <w:r w:rsidR="003C605E">
        <w:rPr>
          <w:sz w:val="28"/>
          <w:szCs w:val="28"/>
        </w:rPr>
        <w:t xml:space="preserve"> </w:t>
      </w:r>
      <w:r w:rsidRPr="006C0FB3">
        <w:rPr>
          <w:sz w:val="28"/>
          <w:szCs w:val="28"/>
        </w:rPr>
        <w:t>to observed environmental outcomes</w:t>
      </w:r>
      <w:bookmarkStart w:id="49" w:name="_Hlk75431740"/>
      <w:bookmarkEnd w:id="45"/>
      <w:bookmarkEnd w:id="46"/>
      <w:bookmarkEnd w:id="47"/>
      <w:bookmarkEnd w:id="48"/>
    </w:p>
    <w:bookmarkEnd w:id="49"/>
    <w:p w14:paraId="641531DC" w14:textId="03909497" w:rsidR="00397FC6" w:rsidRDefault="1558131F" w:rsidP="00DF6F9B">
      <w:pPr>
        <w:pStyle w:val="BodyText10"/>
      </w:pPr>
      <w:r>
        <w:t xml:space="preserve">To undertake the Basin-scale evaluation, the </w:t>
      </w:r>
      <w:r w:rsidR="0D19DD36">
        <w:t xml:space="preserve">Basin-scale </w:t>
      </w:r>
      <w:r w:rsidR="0082033B">
        <w:t>evaluation team uses water delivery and outcomes data provided by the CEWH’s Science Program, along with monitoring data provided by the 7 Selected Areas. Other publicly available data may be used where relevant data are not collected by the Selected Areas</w:t>
      </w:r>
      <w:r w:rsidR="00397FC6">
        <w:t>.</w:t>
      </w:r>
    </w:p>
    <w:p w14:paraId="4DECDBCA" w14:textId="602F18AB" w:rsidR="0082033B" w:rsidRPr="00A706D7" w:rsidRDefault="0082033B" w:rsidP="00DF6F9B">
      <w:pPr>
        <w:pStyle w:val="BodyText10"/>
      </w:pPr>
      <w:r>
        <w:t xml:space="preserve">Evaluation of the contribution of </w:t>
      </w:r>
      <w:r w:rsidR="3309EA66">
        <w:t>CEW</w:t>
      </w:r>
      <w:r w:rsidR="312E31BA">
        <w:t xml:space="preserve"> </w:t>
      </w:r>
      <w:r>
        <w:t>to observed environmental outcomes for the 6 Basin Themes depends on the data available.</w:t>
      </w:r>
    </w:p>
    <w:p w14:paraId="1C26B65E" w14:textId="0B04552C" w:rsidR="00397FC6" w:rsidRDefault="0082033B" w:rsidP="0000491B">
      <w:pPr>
        <w:pStyle w:val="Boxedtext10"/>
      </w:pPr>
      <w:r>
        <w:t>When delivered with other water, ecological outcomes cannot be apportioned</w:t>
      </w:r>
      <w:r w:rsidR="005373A3">
        <w:t xml:space="preserve"> with current methods</w:t>
      </w:r>
      <w:r w:rsidR="309F4FE6">
        <w:t>,</w:t>
      </w:r>
      <w:r>
        <w:t xml:space="preserve"> and </w:t>
      </w:r>
      <w:r w:rsidR="2D553B9B">
        <w:t xml:space="preserve">CEW </w:t>
      </w:r>
      <w:r>
        <w:t>is reported as contributing to, or supporting, the environmental outcomes of the watering action</w:t>
      </w:r>
      <w:r w:rsidR="00397FC6">
        <w:t>.</w:t>
      </w:r>
    </w:p>
    <w:p w14:paraId="679A2CAB" w14:textId="3C4CB136" w:rsidR="0082033B" w:rsidRPr="00A52ED1" w:rsidRDefault="608160E4" w:rsidP="00DF6F9B">
      <w:pPr>
        <w:pStyle w:val="BodyText10"/>
      </w:pPr>
      <w:r w:rsidRPr="00A52ED1">
        <w:t xml:space="preserve">The multi-year </w:t>
      </w:r>
      <w:r w:rsidR="0082033B" w:rsidRPr="00A52ED1">
        <w:t>Hydrology (instream)</w:t>
      </w:r>
      <w:r w:rsidR="6A14F4DB">
        <w:t>,</w:t>
      </w:r>
      <w:r w:rsidR="0082033B" w:rsidRPr="00A52ED1">
        <w:t xml:space="preserve"> </w:t>
      </w:r>
      <w:r w:rsidR="008A04E5">
        <w:t xml:space="preserve">Fish and </w:t>
      </w:r>
      <w:r w:rsidR="0082033B" w:rsidRPr="00A52ED1">
        <w:t xml:space="preserve">Vegetation </w:t>
      </w:r>
      <w:r w:rsidR="008A04E5">
        <w:t>Basin T</w:t>
      </w:r>
      <w:r w:rsidR="0082033B" w:rsidRPr="00A52ED1">
        <w:t>hemes have sufficient data to model and compare environmental outcomes</w:t>
      </w:r>
      <w:r w:rsidR="312E31BA">
        <w:t>,</w:t>
      </w:r>
      <w:r w:rsidR="0082033B" w:rsidRPr="00A52ED1">
        <w:t xml:space="preserve"> both with and without </w:t>
      </w:r>
      <w:r w:rsidR="2D553B9B">
        <w:t>CEW</w:t>
      </w:r>
      <w:r w:rsidR="312E31BA">
        <w:t xml:space="preserve"> </w:t>
      </w:r>
      <w:r w:rsidR="0082033B" w:rsidRPr="00A52ED1">
        <w:t>(counterfactual modelling</w:t>
      </w:r>
      <w:r w:rsidR="0082033B" w:rsidRPr="00FB093F">
        <w:rPr>
          <w:rStyle w:val="FootnoteReference"/>
        </w:rPr>
        <w:footnoteReference w:id="8"/>
      </w:r>
      <w:r w:rsidR="0082033B" w:rsidRPr="00A52ED1">
        <w:t>).</w:t>
      </w:r>
    </w:p>
    <w:p w14:paraId="20B07942" w14:textId="1F681FFE" w:rsidR="0082033B" w:rsidRPr="00DF6F9B" w:rsidRDefault="0082033B" w:rsidP="00DF6F9B">
      <w:pPr>
        <w:pStyle w:val="BodyText10"/>
      </w:pPr>
      <w:r w:rsidRPr="00DF6F9B">
        <w:t xml:space="preserve">Ecosystem Diversity, Species Diversity and Vegetation </w:t>
      </w:r>
      <w:r w:rsidR="008A04E5" w:rsidRPr="00DF6F9B">
        <w:t>Basin T</w:t>
      </w:r>
      <w:r w:rsidRPr="00DF6F9B">
        <w:t xml:space="preserve">hemes identify environmental responses in locations that received </w:t>
      </w:r>
      <w:r w:rsidR="2D553B9B" w:rsidRPr="00DF6F9B">
        <w:t>CEW</w:t>
      </w:r>
      <w:r w:rsidR="312E31BA" w:rsidRPr="00DF6F9B">
        <w:t xml:space="preserve"> </w:t>
      </w:r>
      <w:r w:rsidRPr="00DF6F9B">
        <w:t xml:space="preserve">(often in conjunction with other sources of environmental or non-environmental water) and, where feasible, compare with areas that did not receive </w:t>
      </w:r>
      <w:r w:rsidR="5A8E0B91" w:rsidRPr="00DF6F9B">
        <w:t>CEW</w:t>
      </w:r>
      <w:r w:rsidRPr="00DF6F9B">
        <w:t>.</w:t>
      </w:r>
      <w:r w:rsidRPr="00067484">
        <w:rPr>
          <w:rStyle w:val="FootnoteReference"/>
        </w:rPr>
        <w:footnoteReference w:id="9"/>
      </w:r>
    </w:p>
    <w:p w14:paraId="2D28AA5A" w14:textId="77777777" w:rsidR="0082033B" w:rsidRPr="00A52ED1" w:rsidRDefault="0082033B" w:rsidP="00DF6F9B">
      <w:pPr>
        <w:pStyle w:val="BodyText10"/>
      </w:pPr>
      <w:r w:rsidRPr="00A52ED1">
        <w:t>Hydrology (inundation) and Food Webs and Water Quality themes use flow and water quality metrics to infer likely outcomes.</w:t>
      </w:r>
    </w:p>
    <w:p w14:paraId="0C1BFC37" w14:textId="608CBF61" w:rsidR="0082033B" w:rsidRPr="00A52ED1" w:rsidRDefault="0082033B" w:rsidP="00DF6F9B">
      <w:pPr>
        <w:pStyle w:val="BodyText10"/>
      </w:pPr>
      <w:r>
        <w:t xml:space="preserve">Fish (annual), Vegetation </w:t>
      </w:r>
      <w:r w:rsidR="00826A9B">
        <w:t xml:space="preserve">(annual) </w:t>
      </w:r>
      <w:r>
        <w:t xml:space="preserve">and Food Webs and Water Quality </w:t>
      </w:r>
      <w:r w:rsidR="005C2475">
        <w:t>Basin T</w:t>
      </w:r>
      <w:r>
        <w:t>hemes synthesise findings across Selected Areas.</w:t>
      </w:r>
    </w:p>
    <w:p w14:paraId="28A78254" w14:textId="50E6019B" w:rsidR="0082033B" w:rsidRPr="000B03C4" w:rsidRDefault="0082033B" w:rsidP="0082033B">
      <w:pPr>
        <w:pStyle w:val="Heading2notnumbered"/>
        <w:spacing w:before="0" w:after="120"/>
        <w:contextualSpacing/>
        <w:rPr>
          <w:sz w:val="28"/>
          <w:szCs w:val="28"/>
        </w:rPr>
      </w:pPr>
      <w:bookmarkStart w:id="50" w:name="_Toc138971661"/>
      <w:bookmarkStart w:id="51" w:name="_Toc201854406"/>
      <w:bookmarkStart w:id="52" w:name="_Toc201867229"/>
      <w:r w:rsidRPr="000B03C4">
        <w:rPr>
          <w:sz w:val="28"/>
          <w:szCs w:val="28"/>
        </w:rPr>
        <w:t>Partnering on watering actions</w:t>
      </w:r>
      <w:bookmarkEnd w:id="50"/>
      <w:bookmarkEnd w:id="51"/>
      <w:bookmarkEnd w:id="52"/>
    </w:p>
    <w:p w14:paraId="142EE7C7" w14:textId="34E77A03" w:rsidR="00397FC6" w:rsidRDefault="12C2DB62" w:rsidP="00DF6F9B">
      <w:pPr>
        <w:pStyle w:val="BodyText10"/>
      </w:pPr>
      <w:r>
        <w:t>Commonwealth environmental water</w:t>
      </w:r>
      <w:r w:rsidR="312E31BA">
        <w:t xml:space="preserve"> </w:t>
      </w:r>
      <w:r w:rsidR="0082033B">
        <w:t>is often delivered in conjunction with other environmental water holdings and non-environmental water releases (such as for irrigation or during high-flow events)</w:t>
      </w:r>
      <w:r w:rsidR="00397FC6">
        <w:t>.</w:t>
      </w:r>
    </w:p>
    <w:p w14:paraId="4C2151A1" w14:textId="568646D8" w:rsidR="0082033B" w:rsidRPr="00A706D7" w:rsidRDefault="0082033B" w:rsidP="00DF6F9B">
      <w:pPr>
        <w:pStyle w:val="BodyText10"/>
      </w:pPr>
      <w:r>
        <w:t>Commonwealth environmental watering actions for the most recent evaluation year (</w:t>
      </w:r>
      <w:r w:rsidR="001A7904">
        <w:t>2023–24</w:t>
      </w:r>
      <w:r>
        <w:t xml:space="preserve">) and cumulative over the </w:t>
      </w:r>
      <w:r w:rsidR="00FE08E6">
        <w:t>10</w:t>
      </w:r>
      <w:r>
        <w:t xml:space="preserve"> evaluation years (2014–15 to </w:t>
      </w:r>
      <w:r w:rsidR="001A7904">
        <w:t>2023–24</w:t>
      </w:r>
      <w:r>
        <w:t>) are provided in</w:t>
      </w:r>
      <w:r w:rsidR="00934FC2">
        <w:t xml:space="preserve"> </w:t>
      </w:r>
      <w:r>
        <w:fldChar w:fldCharType="begin" w:fldLock="1"/>
      </w:r>
      <w:r>
        <w:instrText xml:space="preserve"> REF _Ref184027163 \h </w:instrText>
      </w:r>
      <w:r>
        <w:fldChar w:fldCharType="separate"/>
      </w:r>
      <w:r w:rsidR="009B47F6">
        <w:t>Table </w:t>
      </w:r>
      <w:r w:rsidR="009B47F6">
        <w:rPr>
          <w:noProof/>
        </w:rPr>
        <w:t>1</w:t>
      </w:r>
      <w:r>
        <w:fldChar w:fldCharType="end"/>
      </w:r>
      <w:r>
        <w:t>.</w:t>
      </w:r>
    </w:p>
    <w:p w14:paraId="3E2298AE" w14:textId="19CA5717" w:rsidR="00A67774" w:rsidRDefault="00934FC2" w:rsidP="00512200">
      <w:pPr>
        <w:pStyle w:val="CaptionWithNote"/>
      </w:pPr>
      <w:bookmarkStart w:id="53" w:name="_Ref184027163"/>
      <w:bookmarkStart w:id="54" w:name="_Toc170935101"/>
      <w:bookmarkStart w:id="55" w:name="_Toc201867412"/>
      <w:r>
        <w:t>Table</w:t>
      </w:r>
      <w:r w:rsidR="05C9DEFC">
        <w:t> </w:t>
      </w:r>
      <w:r w:rsidRPr="1F1BCF81">
        <w:fldChar w:fldCharType="begin"/>
      </w:r>
      <w:r>
        <w:instrText xml:space="preserve"> SEQ Table \* ARABIC \s 1 </w:instrText>
      </w:r>
      <w:r w:rsidRPr="1F1BCF81">
        <w:fldChar w:fldCharType="separate"/>
      </w:r>
      <w:r w:rsidR="0000560C">
        <w:rPr>
          <w:noProof/>
        </w:rPr>
        <w:t>1</w:t>
      </w:r>
      <w:r w:rsidRPr="1F1BCF81">
        <w:rPr>
          <w:noProof/>
        </w:rPr>
        <w:fldChar w:fldCharType="end"/>
      </w:r>
      <w:bookmarkEnd w:id="53"/>
      <w:r>
        <w:t xml:space="preserve"> </w:t>
      </w:r>
      <w:r w:rsidR="0082033B">
        <w:t>Summary statistics for most recent evaluation year and multi-year evaluation period</w:t>
      </w:r>
      <w:bookmarkEnd w:id="54"/>
      <w:bookmarkEnd w:id="55"/>
    </w:p>
    <w:p w14:paraId="46453DFA" w14:textId="10F27579" w:rsidR="00A67774" w:rsidRPr="00795AD1" w:rsidRDefault="1558131F" w:rsidP="00512200">
      <w:pPr>
        <w:pStyle w:val="CaptionNote"/>
      </w:pPr>
      <w:r w:rsidRPr="2507AEDC">
        <w:rPr>
          <w:rFonts w:cs="Calibri"/>
        </w:rPr>
        <w:t>Dash (</w:t>
      </w:r>
      <w:r w:rsidR="00A67774" w:rsidRPr="2507AEDC">
        <w:rPr>
          <w:rFonts w:cs="Calibri"/>
        </w:rPr>
        <w:t>–</w:t>
      </w:r>
      <w:r w:rsidRPr="2507AEDC">
        <w:rPr>
          <w:rFonts w:cs="Calibri"/>
        </w:rPr>
        <w:t>) indicates</w:t>
      </w:r>
      <w:r w:rsidR="00A67774">
        <w:t xml:space="preserve"> statistic not</w:t>
      </w:r>
      <w:r>
        <w:t xml:space="preserve"> available</w:t>
      </w:r>
      <w:r w:rsidR="1B88F087">
        <w:t>.</w:t>
      </w:r>
      <w:r w:rsidR="00E60E5B">
        <w:t xml:space="preserve"> ~ = approximately</w:t>
      </w:r>
    </w:p>
    <w:tbl>
      <w:tblPr>
        <w:tblStyle w:val="TableFlow-MER"/>
        <w:tblW w:w="4707" w:type="dxa"/>
        <w:tblLook w:val="0420" w:firstRow="1" w:lastRow="0" w:firstColumn="0" w:lastColumn="0" w:noHBand="0" w:noVBand="1"/>
      </w:tblPr>
      <w:tblGrid>
        <w:gridCol w:w="2722"/>
        <w:gridCol w:w="954"/>
        <w:gridCol w:w="1031"/>
      </w:tblGrid>
      <w:tr w:rsidR="0082033B" w:rsidRPr="00E307AB" w14:paraId="65DF7B01" w14:textId="77777777" w:rsidTr="009C25AF">
        <w:trPr>
          <w:cnfStyle w:val="100000000000" w:firstRow="1" w:lastRow="0" w:firstColumn="0" w:lastColumn="0" w:oddVBand="0" w:evenVBand="0" w:oddHBand="0" w:evenHBand="0" w:firstRowFirstColumn="0" w:firstRowLastColumn="0" w:lastRowFirstColumn="0" w:lastRowLastColumn="0"/>
          <w:trHeight w:val="300"/>
        </w:trPr>
        <w:tc>
          <w:tcPr>
            <w:tcW w:w="2722" w:type="dxa"/>
          </w:tcPr>
          <w:p w14:paraId="44827D34" w14:textId="77777777" w:rsidR="0082033B" w:rsidRPr="00E307AB" w:rsidRDefault="0082033B" w:rsidP="00E307AB">
            <w:pPr>
              <w:pStyle w:val="ColumnHeading"/>
            </w:pPr>
          </w:p>
        </w:tc>
        <w:tc>
          <w:tcPr>
            <w:tcW w:w="954" w:type="dxa"/>
            <w:tcMar>
              <w:left w:w="0" w:type="dxa"/>
              <w:right w:w="0" w:type="dxa"/>
            </w:tcMar>
          </w:tcPr>
          <w:p w14:paraId="5D0A033D" w14:textId="5E2FBA49" w:rsidR="0082033B" w:rsidRPr="00E307AB" w:rsidRDefault="001A7904" w:rsidP="009C25AF">
            <w:pPr>
              <w:pStyle w:val="ColumnHeading"/>
              <w:jc w:val="center"/>
            </w:pPr>
            <w:r>
              <w:t>2023–24</w:t>
            </w:r>
          </w:p>
        </w:tc>
        <w:tc>
          <w:tcPr>
            <w:tcW w:w="1031" w:type="dxa"/>
            <w:tcMar>
              <w:left w:w="0" w:type="dxa"/>
              <w:right w:w="0" w:type="dxa"/>
            </w:tcMar>
          </w:tcPr>
          <w:p w14:paraId="642B22B6" w14:textId="07965251" w:rsidR="0082033B" w:rsidRPr="00E307AB" w:rsidRDefault="001A7904" w:rsidP="009C25AF">
            <w:pPr>
              <w:pStyle w:val="ColumnHeading"/>
              <w:jc w:val="center"/>
            </w:pPr>
            <w:r>
              <w:t>2014–24</w:t>
            </w:r>
          </w:p>
        </w:tc>
      </w:tr>
      <w:tr w:rsidR="0082033B" w14:paraId="43C439E2" w14:textId="77777777" w:rsidTr="009C25AF">
        <w:trPr>
          <w:cnfStyle w:val="000000100000" w:firstRow="0" w:lastRow="0" w:firstColumn="0" w:lastColumn="0" w:oddVBand="0" w:evenVBand="0" w:oddHBand="1" w:evenHBand="0" w:firstRowFirstColumn="0" w:firstRowLastColumn="0" w:lastRowFirstColumn="0" w:lastRowLastColumn="0"/>
          <w:trHeight w:val="300"/>
        </w:trPr>
        <w:tc>
          <w:tcPr>
            <w:tcW w:w="2722" w:type="dxa"/>
          </w:tcPr>
          <w:p w14:paraId="497EBBDD" w14:textId="77777777" w:rsidR="0082033B" w:rsidRPr="001844F9" w:rsidRDefault="0082033B" w:rsidP="00B86B5A">
            <w:pPr>
              <w:pStyle w:val="TableText"/>
            </w:pPr>
            <w:r w:rsidRPr="001844F9">
              <w:t>Volume of CEW actions (GL)</w:t>
            </w:r>
          </w:p>
        </w:tc>
        <w:tc>
          <w:tcPr>
            <w:tcW w:w="954" w:type="dxa"/>
            <w:tcMar>
              <w:left w:w="0" w:type="dxa"/>
              <w:right w:w="0" w:type="dxa"/>
            </w:tcMar>
          </w:tcPr>
          <w:p w14:paraId="1DF9F9B5" w14:textId="54C963E6" w:rsidR="0082033B" w:rsidRPr="0000491B" w:rsidRDefault="3058EDA2" w:rsidP="00B86B5A">
            <w:pPr>
              <w:pStyle w:val="TableText"/>
              <w:jc w:val="center"/>
            </w:pPr>
            <w:r>
              <w:t>2,870</w:t>
            </w:r>
          </w:p>
        </w:tc>
        <w:tc>
          <w:tcPr>
            <w:tcW w:w="1031" w:type="dxa"/>
            <w:tcMar>
              <w:left w:w="0" w:type="dxa"/>
              <w:right w:w="0" w:type="dxa"/>
            </w:tcMar>
          </w:tcPr>
          <w:p w14:paraId="19ED683A" w14:textId="0EC477F8" w:rsidR="0082033B" w:rsidRPr="0000491B" w:rsidRDefault="3058EDA2" w:rsidP="00B86B5A">
            <w:pPr>
              <w:pStyle w:val="TableText"/>
              <w:jc w:val="center"/>
            </w:pPr>
            <w:r>
              <w:t>18,310</w:t>
            </w:r>
          </w:p>
        </w:tc>
      </w:tr>
      <w:tr w:rsidR="0082033B" w14:paraId="74BEC0AC" w14:textId="77777777" w:rsidTr="009C25AF">
        <w:trPr>
          <w:trHeight w:val="300"/>
        </w:trPr>
        <w:tc>
          <w:tcPr>
            <w:tcW w:w="2722" w:type="dxa"/>
          </w:tcPr>
          <w:p w14:paraId="59ED7183" w14:textId="77777777" w:rsidR="0082033B" w:rsidRPr="001844F9" w:rsidRDefault="0082033B" w:rsidP="00B86B5A">
            <w:pPr>
              <w:pStyle w:val="TableText"/>
            </w:pPr>
            <w:r w:rsidRPr="001844F9">
              <w:t>Number of CEW actions</w:t>
            </w:r>
          </w:p>
        </w:tc>
        <w:tc>
          <w:tcPr>
            <w:tcW w:w="954" w:type="dxa"/>
            <w:tcMar>
              <w:left w:w="0" w:type="dxa"/>
              <w:right w:w="0" w:type="dxa"/>
            </w:tcMar>
          </w:tcPr>
          <w:p w14:paraId="05288356" w14:textId="30FAA6BC" w:rsidR="0082033B" w:rsidRPr="0000491B" w:rsidRDefault="10B3575F" w:rsidP="00B86B5A">
            <w:pPr>
              <w:pStyle w:val="TableText"/>
              <w:jc w:val="center"/>
            </w:pPr>
            <w:r>
              <w:t>1</w:t>
            </w:r>
            <w:r w:rsidR="3058EDA2">
              <w:t>14</w:t>
            </w:r>
          </w:p>
        </w:tc>
        <w:tc>
          <w:tcPr>
            <w:tcW w:w="1031" w:type="dxa"/>
            <w:tcMar>
              <w:left w:w="0" w:type="dxa"/>
              <w:right w:w="0" w:type="dxa"/>
            </w:tcMar>
          </w:tcPr>
          <w:p w14:paraId="7E433E6C" w14:textId="687B3E83" w:rsidR="0082033B" w:rsidRPr="0000491B" w:rsidRDefault="433DED2F" w:rsidP="00B86B5A">
            <w:pPr>
              <w:pStyle w:val="TableText"/>
              <w:jc w:val="center"/>
            </w:pPr>
            <w:r>
              <w:t>1,</w:t>
            </w:r>
            <w:r w:rsidR="3058EDA2">
              <w:t>194</w:t>
            </w:r>
          </w:p>
        </w:tc>
      </w:tr>
      <w:tr w:rsidR="00874E25" w14:paraId="64D76A94" w14:textId="77777777" w:rsidTr="009C25AF">
        <w:trPr>
          <w:cnfStyle w:val="000000100000" w:firstRow="0" w:lastRow="0" w:firstColumn="0" w:lastColumn="0" w:oddVBand="0" w:evenVBand="0" w:oddHBand="1" w:evenHBand="0" w:firstRowFirstColumn="0" w:firstRowLastColumn="0" w:lastRowFirstColumn="0" w:lastRowLastColumn="0"/>
          <w:trHeight w:val="300"/>
        </w:trPr>
        <w:tc>
          <w:tcPr>
            <w:tcW w:w="2722" w:type="dxa"/>
          </w:tcPr>
          <w:p w14:paraId="54F28809" w14:textId="3F63A889" w:rsidR="00874E25" w:rsidRPr="001844F9" w:rsidRDefault="00874E25" w:rsidP="00874E25">
            <w:pPr>
              <w:pStyle w:val="TableText"/>
            </w:pPr>
            <w:r w:rsidRPr="00001773">
              <w:rPr>
                <w:lang w:val="en-US"/>
              </w:rPr>
              <w:t>% CEW volume of total EW volume</w:t>
            </w:r>
          </w:p>
        </w:tc>
        <w:tc>
          <w:tcPr>
            <w:tcW w:w="954" w:type="dxa"/>
            <w:tcMar>
              <w:left w:w="0" w:type="dxa"/>
              <w:right w:w="0" w:type="dxa"/>
            </w:tcMar>
          </w:tcPr>
          <w:p w14:paraId="77599D5A" w14:textId="19A120F0" w:rsidR="00874E25" w:rsidRPr="0000491B" w:rsidRDefault="00874E25" w:rsidP="00874E25">
            <w:pPr>
              <w:pStyle w:val="TableText"/>
              <w:jc w:val="center"/>
            </w:pPr>
            <w:r>
              <w:t>~70%</w:t>
            </w:r>
          </w:p>
        </w:tc>
        <w:tc>
          <w:tcPr>
            <w:tcW w:w="1031" w:type="dxa"/>
            <w:tcMar>
              <w:left w:w="0" w:type="dxa"/>
              <w:right w:w="0" w:type="dxa"/>
            </w:tcMar>
          </w:tcPr>
          <w:p w14:paraId="43F68EF7" w14:textId="77777777" w:rsidR="00874E25" w:rsidRPr="0000491B" w:rsidRDefault="00874E25" w:rsidP="00874E25">
            <w:pPr>
              <w:pStyle w:val="TableText"/>
              <w:jc w:val="center"/>
            </w:pPr>
            <w:r w:rsidRPr="0000491B">
              <w:rPr>
                <w:rFonts w:cs="Calibri"/>
              </w:rPr>
              <w:t>–</w:t>
            </w:r>
          </w:p>
        </w:tc>
      </w:tr>
      <w:tr w:rsidR="00874E25" w14:paraId="7394729C" w14:textId="77777777" w:rsidTr="009C25AF">
        <w:trPr>
          <w:trHeight w:val="300"/>
        </w:trPr>
        <w:tc>
          <w:tcPr>
            <w:tcW w:w="2722" w:type="dxa"/>
          </w:tcPr>
          <w:p w14:paraId="3720893B" w14:textId="6D45639D" w:rsidR="00874E25" w:rsidRPr="001844F9" w:rsidRDefault="00874E25" w:rsidP="00874E25">
            <w:pPr>
              <w:pStyle w:val="TableText"/>
            </w:pPr>
            <w:r w:rsidRPr="008A76EF">
              <w:t>% of CEW actions with partners or with other flows</w:t>
            </w:r>
          </w:p>
        </w:tc>
        <w:tc>
          <w:tcPr>
            <w:tcW w:w="954" w:type="dxa"/>
            <w:tcMar>
              <w:left w:w="0" w:type="dxa"/>
              <w:right w:w="0" w:type="dxa"/>
            </w:tcMar>
          </w:tcPr>
          <w:p w14:paraId="763D71A0" w14:textId="5152B922" w:rsidR="00874E25" w:rsidRPr="0000491B" w:rsidRDefault="00874E25" w:rsidP="00874E25">
            <w:pPr>
              <w:pStyle w:val="TableText"/>
              <w:jc w:val="center"/>
            </w:pPr>
            <w:r>
              <w:t>~50%</w:t>
            </w:r>
          </w:p>
        </w:tc>
        <w:tc>
          <w:tcPr>
            <w:tcW w:w="1031" w:type="dxa"/>
            <w:tcMar>
              <w:left w:w="0" w:type="dxa"/>
              <w:right w:w="0" w:type="dxa"/>
            </w:tcMar>
          </w:tcPr>
          <w:p w14:paraId="2E3CF51F" w14:textId="77777777" w:rsidR="00874E25" w:rsidRPr="0000491B" w:rsidRDefault="00874E25" w:rsidP="00874E25">
            <w:pPr>
              <w:pStyle w:val="TableText"/>
              <w:jc w:val="center"/>
            </w:pPr>
            <w:r w:rsidRPr="0000491B">
              <w:rPr>
                <w:rFonts w:cs="Calibri"/>
              </w:rPr>
              <w:t>–</w:t>
            </w:r>
          </w:p>
        </w:tc>
      </w:tr>
      <w:tr w:rsidR="24DA30C2" w14:paraId="383C57D1" w14:textId="77777777" w:rsidTr="009C25AF">
        <w:trPr>
          <w:cnfStyle w:val="000000100000" w:firstRow="0" w:lastRow="0" w:firstColumn="0" w:lastColumn="0" w:oddVBand="0" w:evenVBand="0" w:oddHBand="1" w:evenHBand="0" w:firstRowFirstColumn="0" w:firstRowLastColumn="0" w:lastRowFirstColumn="0" w:lastRowLastColumn="0"/>
          <w:trHeight w:val="300"/>
        </w:trPr>
        <w:tc>
          <w:tcPr>
            <w:tcW w:w="2722" w:type="dxa"/>
          </w:tcPr>
          <w:p w14:paraId="01BB4224" w14:textId="338984DC" w:rsidR="50954006" w:rsidRDefault="7FF7E5D8" w:rsidP="24DA30C2">
            <w:pPr>
              <w:pStyle w:val="TableText"/>
            </w:pPr>
            <w:r>
              <w:t>CEW % of total volume of partnered watering actions</w:t>
            </w:r>
          </w:p>
        </w:tc>
        <w:tc>
          <w:tcPr>
            <w:tcW w:w="954" w:type="dxa"/>
            <w:tcMar>
              <w:left w:w="0" w:type="dxa"/>
              <w:right w:w="0" w:type="dxa"/>
            </w:tcMar>
          </w:tcPr>
          <w:p w14:paraId="30A15F97" w14:textId="509C101F" w:rsidR="50954006" w:rsidRDefault="7FF7E5D8" w:rsidP="1F1BCF81">
            <w:pPr>
              <w:pStyle w:val="TableText"/>
              <w:jc w:val="center"/>
            </w:pPr>
            <w:r>
              <w:t>~50%</w:t>
            </w:r>
          </w:p>
        </w:tc>
        <w:tc>
          <w:tcPr>
            <w:tcW w:w="1031" w:type="dxa"/>
            <w:tcMar>
              <w:left w:w="0" w:type="dxa"/>
              <w:right w:w="0" w:type="dxa"/>
            </w:tcMar>
          </w:tcPr>
          <w:p w14:paraId="0135D62B" w14:textId="027F03CA" w:rsidR="50954006" w:rsidRDefault="7FF7E5D8" w:rsidP="1F1BCF81">
            <w:pPr>
              <w:pStyle w:val="TableText"/>
              <w:jc w:val="center"/>
              <w:rPr>
                <w:rFonts w:cs="Calibri"/>
              </w:rPr>
            </w:pPr>
            <w:r w:rsidRPr="1F1BCF81">
              <w:rPr>
                <w:rFonts w:cs="Calibri"/>
              </w:rPr>
              <w:t>–</w:t>
            </w:r>
          </w:p>
        </w:tc>
      </w:tr>
      <w:tr w:rsidR="24DA30C2" w14:paraId="1C57F0E3" w14:textId="77777777" w:rsidTr="009C25AF">
        <w:trPr>
          <w:trHeight w:val="300"/>
        </w:trPr>
        <w:tc>
          <w:tcPr>
            <w:tcW w:w="2722" w:type="dxa"/>
          </w:tcPr>
          <w:p w14:paraId="52454DB7" w14:textId="7D7E2D7D" w:rsidR="50954006" w:rsidRDefault="7FF7E5D8" w:rsidP="1F1BCF81">
            <w:pPr>
              <w:pStyle w:val="TableText"/>
            </w:pPr>
            <w:r>
              <w:t xml:space="preserve">CEW % of total Basin </w:t>
            </w:r>
            <w:r w:rsidR="00E60E5B">
              <w:t xml:space="preserve">surface water </w:t>
            </w:r>
            <w:r>
              <w:t>runoff</w:t>
            </w:r>
          </w:p>
        </w:tc>
        <w:tc>
          <w:tcPr>
            <w:tcW w:w="954" w:type="dxa"/>
            <w:tcMar>
              <w:left w:w="0" w:type="dxa"/>
              <w:right w:w="0" w:type="dxa"/>
            </w:tcMar>
          </w:tcPr>
          <w:p w14:paraId="51A0D2A6" w14:textId="2F408741" w:rsidR="50954006" w:rsidRDefault="00E60E5B" w:rsidP="1F1BCF81">
            <w:pPr>
              <w:pStyle w:val="TableText"/>
              <w:jc w:val="center"/>
            </w:pPr>
            <w:r>
              <w:t>~13%</w:t>
            </w:r>
          </w:p>
        </w:tc>
        <w:tc>
          <w:tcPr>
            <w:tcW w:w="1031" w:type="dxa"/>
            <w:tcMar>
              <w:left w:w="0" w:type="dxa"/>
              <w:right w:w="0" w:type="dxa"/>
            </w:tcMar>
          </w:tcPr>
          <w:p w14:paraId="7D8BF5D9" w14:textId="50229237" w:rsidR="50954006" w:rsidRDefault="7FF7E5D8" w:rsidP="1F1BCF81">
            <w:pPr>
              <w:pStyle w:val="TableText"/>
              <w:jc w:val="center"/>
              <w:rPr>
                <w:rFonts w:cs="Calibri"/>
              </w:rPr>
            </w:pPr>
            <w:r w:rsidRPr="1F1BCF81">
              <w:rPr>
                <w:rFonts w:cs="Calibri"/>
              </w:rPr>
              <w:t>–</w:t>
            </w:r>
          </w:p>
        </w:tc>
      </w:tr>
    </w:tbl>
    <w:p w14:paraId="65953DB8" w14:textId="77777777" w:rsidR="0082033B" w:rsidRPr="00672C43" w:rsidRDefault="0082033B" w:rsidP="006E2D3E">
      <w:pPr>
        <w:pStyle w:val="Heading2notnumbered"/>
        <w:spacing w:before="120" w:after="60"/>
        <w:rPr>
          <w:sz w:val="28"/>
          <w:szCs w:val="28"/>
        </w:rPr>
      </w:pPr>
      <w:bookmarkStart w:id="56" w:name="_Toc138971662"/>
      <w:bookmarkStart w:id="57" w:name="_Toc201854407"/>
      <w:bookmarkStart w:id="58" w:name="_Toc201867230"/>
      <w:r w:rsidRPr="00672C43">
        <w:rPr>
          <w:sz w:val="28"/>
          <w:szCs w:val="28"/>
        </w:rPr>
        <w:t>Evaluation reporting</w:t>
      </w:r>
      <w:bookmarkEnd w:id="56"/>
      <w:bookmarkEnd w:id="57"/>
      <w:bookmarkEnd w:id="58"/>
    </w:p>
    <w:p w14:paraId="296DA532" w14:textId="2A3DF867" w:rsidR="0082033B" w:rsidRPr="00A706D7" w:rsidRDefault="0082033B" w:rsidP="00DF6F9B">
      <w:pPr>
        <w:pStyle w:val="BodyText10"/>
      </w:pPr>
      <w:r>
        <w:t xml:space="preserve">Each Theme prepares a technical evaluation report for each water year from which key outcomes and lessons for adaptive management are brought together, with research highlights, into an annual Synthesis report. To provide consistency over the life of Flow-MER and its predecessors, some content in these annual reports may be reused from previous years. In these cases, all efforts </w:t>
      </w:r>
      <w:r w:rsidR="00746CF1">
        <w:t>are</w:t>
      </w:r>
      <w:r>
        <w:t xml:space="preserve"> made to cite the relevant </w:t>
      </w:r>
      <w:r w:rsidR="715F9039">
        <w:t>Long Term Intervention Monitoring Project</w:t>
      </w:r>
      <w:r>
        <w:t xml:space="preserve">, </w:t>
      </w:r>
      <w:r w:rsidR="715F9039">
        <w:t>Environmental Water Knowledge and Research Project</w:t>
      </w:r>
      <w:r>
        <w:t xml:space="preserve"> or Flow-MER publication. </w:t>
      </w:r>
      <w:r w:rsidR="00F4288C">
        <w:t>R</w:t>
      </w:r>
      <w:r>
        <w:t>eports published by the CEWH are available from the</w:t>
      </w:r>
      <w:r w:rsidR="04D8BF72">
        <w:t xml:space="preserve"> </w:t>
      </w:r>
      <w:hyperlink r:id="rId28" w:history="1">
        <w:r w:rsidR="04D8BF72" w:rsidRPr="2507AEDC">
          <w:rPr>
            <w:rStyle w:val="Hyperlink"/>
          </w:rPr>
          <w:t>CEWH's publications and resources webpage</w:t>
        </w:r>
      </w:hyperlink>
      <w:r>
        <w:t>.</w:t>
      </w:r>
    </w:p>
    <w:p w14:paraId="6E673179" w14:textId="3A8B493A" w:rsidR="0082033B" w:rsidRPr="006C0FB3" w:rsidRDefault="00EC2662" w:rsidP="006E2D3E">
      <w:pPr>
        <w:pStyle w:val="Heading2notnumbered"/>
        <w:spacing w:before="0" w:after="60"/>
        <w:contextualSpacing/>
        <w:rPr>
          <w:sz w:val="28"/>
          <w:szCs w:val="28"/>
        </w:rPr>
      </w:pPr>
      <w:bookmarkStart w:id="59" w:name="_Toc138971663"/>
      <w:bookmarkStart w:id="60" w:name="_Toc201854408"/>
      <w:bookmarkStart w:id="61" w:name="_Toc201867231"/>
      <w:r>
        <w:rPr>
          <w:sz w:val="28"/>
          <w:szCs w:val="28"/>
        </w:rPr>
        <w:t xml:space="preserve">Basin-scale </w:t>
      </w:r>
      <w:r w:rsidR="0082033B" w:rsidRPr="006C0FB3">
        <w:rPr>
          <w:sz w:val="28"/>
          <w:szCs w:val="28"/>
        </w:rPr>
        <w:t>Flow-MER partnership</w:t>
      </w:r>
      <w:bookmarkStart w:id="62" w:name="_Hlk75431730"/>
      <w:bookmarkEnd w:id="59"/>
      <w:bookmarkEnd w:id="60"/>
      <w:bookmarkEnd w:id="61"/>
    </w:p>
    <w:p w14:paraId="07E1E5A6" w14:textId="3C65E708" w:rsidR="0082033B" w:rsidRPr="009C25AF" w:rsidRDefault="40C3AA6C" w:rsidP="006E2D3E">
      <w:pPr>
        <w:pStyle w:val="Boxedtext10"/>
        <w:spacing w:before="60" w:after="60"/>
      </w:pPr>
      <w:r>
        <w:t xml:space="preserve">Basin-scale evaluation in </w:t>
      </w:r>
      <w:r w:rsidR="0082033B">
        <w:t xml:space="preserve">Flow-MER is led by CSIRO in partnership with the University of Canberra. Collaborators on the </w:t>
      </w:r>
      <w:r w:rsidR="001A7904">
        <w:t>2023–24</w:t>
      </w:r>
      <w:r w:rsidR="0082033B">
        <w:t xml:space="preserve"> evaluation include </w:t>
      </w:r>
      <w:r w:rsidR="1558131F">
        <w:t xml:space="preserve">Alluvium, </w:t>
      </w:r>
      <w:r w:rsidR="0082033B">
        <w:t>Arthur Rylah Institute, Charles Sturt University, South Australian Research &amp; Development Institute, NSW Department of Primary Industries, Australian River Restoration Centre</w:t>
      </w:r>
      <w:r w:rsidR="312E31BA">
        <w:t>,</w:t>
      </w:r>
      <w:r w:rsidR="0082033B">
        <w:t xml:space="preserve"> and Brooks Ecology &amp; Technology.</w:t>
      </w:r>
      <w:bookmarkEnd w:id="62"/>
    </w:p>
    <w:p w14:paraId="6BB3A61F" w14:textId="0B5E39C9" w:rsidR="003F2E52" w:rsidRDefault="015F9DFF" w:rsidP="00DF6F9B">
      <w:pPr>
        <w:pStyle w:val="BodyText10"/>
      </w:pPr>
      <w:r>
        <w:t xml:space="preserve">2025 is the final year of this 5-year phase of Flow-MER. This is the final evaluation under this phase. The next 5-year phase commenced on 1 July 2025 and is led by CSIRO in partnership with the One Basin Cooperative Research Centre. Information on the new phase of Flow-MER can be found at the </w:t>
      </w:r>
      <w:hyperlink r:id="rId29">
        <w:r w:rsidR="5E8E4EE6" w:rsidRPr="55BEB8FD">
          <w:rPr>
            <w:rStyle w:val="Hyperlink"/>
          </w:rPr>
          <w:t>CEWH's science programs website</w:t>
        </w:r>
      </w:hyperlink>
      <w:r w:rsidR="5E8E4EE6">
        <w:t>.</w:t>
      </w:r>
    </w:p>
    <w:p w14:paraId="46855C06" w14:textId="77777777" w:rsidR="004052F5" w:rsidRDefault="004052F5" w:rsidP="005D426B">
      <w:pPr>
        <w:pStyle w:val="BodyText"/>
        <w:sectPr w:rsidR="004052F5" w:rsidSect="00310F85">
          <w:headerReference w:type="even" r:id="rId30"/>
          <w:headerReference w:type="default" r:id="rId31"/>
          <w:footerReference w:type="even" r:id="rId32"/>
          <w:headerReference w:type="first" r:id="rId33"/>
          <w:pgSz w:w="11906" w:h="16838" w:code="9"/>
          <w:pgMar w:top="1134" w:right="1134" w:bottom="1134" w:left="1134" w:header="510" w:footer="510" w:gutter="0"/>
          <w:pgNumType w:fmt="lowerRoman"/>
          <w:cols w:num="2" w:space="284"/>
          <w:docGrid w:linePitch="360"/>
        </w:sectPr>
      </w:pPr>
    </w:p>
    <w:p w14:paraId="19D01650" w14:textId="1E0921BC" w:rsidR="00A943B2" w:rsidRDefault="00A943B2" w:rsidP="008E01AD">
      <w:pPr>
        <w:pStyle w:val="Heading1noTOC"/>
      </w:pPr>
      <w:bookmarkStart w:id="63" w:name="_Toc138971664"/>
      <w:r w:rsidRPr="008F0DF5">
        <w:lastRenderedPageBreak/>
        <w:t>Contents</w:t>
      </w:r>
      <w:bookmarkEnd w:id="63"/>
    </w:p>
    <w:p w14:paraId="2ADC26FE" w14:textId="771F7AE7" w:rsidR="00361E42" w:rsidRDefault="002E34FA">
      <w:pPr>
        <w:pStyle w:val="TOC1"/>
        <w:rPr>
          <w:rFonts w:asciiTheme="minorHAnsi" w:eastAsiaTheme="minorEastAsia" w:hAnsiTheme="minorHAnsi" w:cstheme="minorBidi"/>
          <w:b w:val="0"/>
          <w:smallCaps w:val="0"/>
          <w:color w:val="auto"/>
          <w:kern w:val="2"/>
          <w:sz w:val="24"/>
          <w:szCs w:val="21"/>
          <w:lang w:bidi="ne-NP"/>
          <w14:ligatures w14:val="standardContextual"/>
        </w:rPr>
      </w:pPr>
      <w:r>
        <w:fldChar w:fldCharType="begin"/>
      </w:r>
      <w:r>
        <w:instrText xml:space="preserve"> TOC \o "2-2" \h \z \t "Heading 1,1,Heading 9,1,PartTitle,1,Heading 1 not numbered,1,Appendix Heading 1 base,1" </w:instrText>
      </w:r>
      <w:r>
        <w:fldChar w:fldCharType="separate"/>
      </w:r>
      <w:hyperlink w:anchor="_Toc201867221" w:history="1">
        <w:r w:rsidR="00361E42" w:rsidRPr="009917BE">
          <w:rPr>
            <w:rStyle w:val="Hyperlink"/>
          </w:rPr>
          <w:t>Executive summary</w:t>
        </w:r>
        <w:r w:rsidR="00361E42">
          <w:rPr>
            <w:webHidden/>
          </w:rPr>
          <w:tab/>
        </w:r>
        <w:r w:rsidR="00361E42">
          <w:rPr>
            <w:webHidden/>
          </w:rPr>
          <w:fldChar w:fldCharType="begin"/>
        </w:r>
        <w:r w:rsidR="00361E42">
          <w:rPr>
            <w:webHidden/>
          </w:rPr>
          <w:instrText xml:space="preserve"> PAGEREF _Toc201867221 \h </w:instrText>
        </w:r>
        <w:r w:rsidR="00361E42">
          <w:rPr>
            <w:webHidden/>
          </w:rPr>
        </w:r>
        <w:r w:rsidR="00361E42">
          <w:rPr>
            <w:webHidden/>
          </w:rPr>
          <w:fldChar w:fldCharType="separate"/>
        </w:r>
        <w:r w:rsidR="0000560C">
          <w:rPr>
            <w:webHidden/>
          </w:rPr>
          <w:t>iii</w:t>
        </w:r>
        <w:r w:rsidR="00361E42">
          <w:rPr>
            <w:webHidden/>
          </w:rPr>
          <w:fldChar w:fldCharType="end"/>
        </w:r>
      </w:hyperlink>
    </w:p>
    <w:p w14:paraId="5AD0B8B6" w14:textId="55532130"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22" w:history="1">
        <w:r w:rsidRPr="009917BE">
          <w:rPr>
            <w:rStyle w:val="Hyperlink"/>
          </w:rPr>
          <w:t>Evaluation approach</w:t>
        </w:r>
        <w:r>
          <w:rPr>
            <w:webHidden/>
          </w:rPr>
          <w:tab/>
        </w:r>
        <w:r>
          <w:rPr>
            <w:webHidden/>
          </w:rPr>
          <w:fldChar w:fldCharType="begin"/>
        </w:r>
        <w:r>
          <w:rPr>
            <w:webHidden/>
          </w:rPr>
          <w:instrText xml:space="preserve"> PAGEREF _Toc201867222 \h </w:instrText>
        </w:r>
        <w:r>
          <w:rPr>
            <w:webHidden/>
          </w:rPr>
        </w:r>
        <w:r>
          <w:rPr>
            <w:webHidden/>
          </w:rPr>
          <w:fldChar w:fldCharType="separate"/>
        </w:r>
        <w:r w:rsidR="0000560C">
          <w:rPr>
            <w:webHidden/>
          </w:rPr>
          <w:t>iii</w:t>
        </w:r>
        <w:r>
          <w:rPr>
            <w:webHidden/>
          </w:rPr>
          <w:fldChar w:fldCharType="end"/>
        </w:r>
      </w:hyperlink>
    </w:p>
    <w:p w14:paraId="144B012D" w14:textId="66758B0B"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23" w:history="1">
        <w:r w:rsidRPr="009917BE">
          <w:rPr>
            <w:rStyle w:val="Hyperlink"/>
          </w:rPr>
          <w:t>Water year 2023–24</w:t>
        </w:r>
        <w:r>
          <w:rPr>
            <w:webHidden/>
          </w:rPr>
          <w:tab/>
        </w:r>
        <w:r>
          <w:rPr>
            <w:webHidden/>
          </w:rPr>
          <w:fldChar w:fldCharType="begin"/>
        </w:r>
        <w:r>
          <w:rPr>
            <w:webHidden/>
          </w:rPr>
          <w:instrText xml:space="preserve"> PAGEREF _Toc201867223 \h </w:instrText>
        </w:r>
        <w:r>
          <w:rPr>
            <w:webHidden/>
          </w:rPr>
        </w:r>
        <w:r>
          <w:rPr>
            <w:webHidden/>
          </w:rPr>
          <w:fldChar w:fldCharType="separate"/>
        </w:r>
        <w:r w:rsidR="0000560C">
          <w:rPr>
            <w:webHidden/>
          </w:rPr>
          <w:t>iv</w:t>
        </w:r>
        <w:r>
          <w:rPr>
            <w:webHidden/>
          </w:rPr>
          <w:fldChar w:fldCharType="end"/>
        </w:r>
      </w:hyperlink>
    </w:p>
    <w:p w14:paraId="1C78D3C5" w14:textId="06C0D792"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24" w:history="1">
        <w:r w:rsidRPr="009917BE">
          <w:rPr>
            <w:rStyle w:val="Hyperlink"/>
          </w:rPr>
          <w:t>Water years 2014–24</w:t>
        </w:r>
        <w:r>
          <w:rPr>
            <w:webHidden/>
          </w:rPr>
          <w:tab/>
        </w:r>
        <w:r>
          <w:rPr>
            <w:webHidden/>
          </w:rPr>
          <w:fldChar w:fldCharType="begin"/>
        </w:r>
        <w:r>
          <w:rPr>
            <w:webHidden/>
          </w:rPr>
          <w:instrText xml:space="preserve"> PAGEREF _Toc201867224 \h </w:instrText>
        </w:r>
        <w:r>
          <w:rPr>
            <w:webHidden/>
          </w:rPr>
        </w:r>
        <w:r>
          <w:rPr>
            <w:webHidden/>
          </w:rPr>
          <w:fldChar w:fldCharType="separate"/>
        </w:r>
        <w:r w:rsidR="0000560C">
          <w:rPr>
            <w:webHidden/>
          </w:rPr>
          <w:t>v</w:t>
        </w:r>
        <w:r>
          <w:rPr>
            <w:webHidden/>
          </w:rPr>
          <w:fldChar w:fldCharType="end"/>
        </w:r>
      </w:hyperlink>
    </w:p>
    <w:p w14:paraId="6260FDC9" w14:textId="2EBDA1C3"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25" w:history="1">
        <w:r w:rsidRPr="009917BE">
          <w:rPr>
            <w:rStyle w:val="Hyperlink"/>
          </w:rPr>
          <w:t>Key contributions to Basin Plan objectives</w:t>
        </w:r>
        <w:r>
          <w:rPr>
            <w:webHidden/>
          </w:rPr>
          <w:tab/>
        </w:r>
        <w:r>
          <w:rPr>
            <w:webHidden/>
          </w:rPr>
          <w:fldChar w:fldCharType="begin"/>
        </w:r>
        <w:r>
          <w:rPr>
            <w:webHidden/>
          </w:rPr>
          <w:instrText xml:space="preserve"> PAGEREF _Toc201867225 \h </w:instrText>
        </w:r>
        <w:r>
          <w:rPr>
            <w:webHidden/>
          </w:rPr>
        </w:r>
        <w:r>
          <w:rPr>
            <w:webHidden/>
          </w:rPr>
          <w:fldChar w:fldCharType="separate"/>
        </w:r>
        <w:r w:rsidR="0000560C">
          <w:rPr>
            <w:webHidden/>
          </w:rPr>
          <w:t>vi</w:t>
        </w:r>
        <w:r>
          <w:rPr>
            <w:webHidden/>
          </w:rPr>
          <w:fldChar w:fldCharType="end"/>
        </w:r>
      </w:hyperlink>
    </w:p>
    <w:p w14:paraId="3DF50453" w14:textId="09A81A37"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26" w:history="1">
        <w:r w:rsidRPr="009917BE">
          <w:rPr>
            <w:rStyle w:val="Hyperlink"/>
          </w:rPr>
          <w:t>Informing adaptive management</w:t>
        </w:r>
        <w:r>
          <w:rPr>
            <w:webHidden/>
          </w:rPr>
          <w:tab/>
        </w:r>
        <w:r>
          <w:rPr>
            <w:webHidden/>
          </w:rPr>
          <w:fldChar w:fldCharType="begin"/>
        </w:r>
        <w:r>
          <w:rPr>
            <w:webHidden/>
          </w:rPr>
          <w:instrText xml:space="preserve"> PAGEREF _Toc201867226 \h </w:instrText>
        </w:r>
        <w:r>
          <w:rPr>
            <w:webHidden/>
          </w:rPr>
        </w:r>
        <w:r>
          <w:rPr>
            <w:webHidden/>
          </w:rPr>
          <w:fldChar w:fldCharType="separate"/>
        </w:r>
        <w:r w:rsidR="0000560C">
          <w:rPr>
            <w:webHidden/>
          </w:rPr>
          <w:t>vi</w:t>
        </w:r>
        <w:r>
          <w:rPr>
            <w:webHidden/>
          </w:rPr>
          <w:fldChar w:fldCharType="end"/>
        </w:r>
      </w:hyperlink>
    </w:p>
    <w:p w14:paraId="7BB3CB1A" w14:textId="233B565A" w:rsidR="00361E42" w:rsidRDefault="00361E42">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1867227" w:history="1">
        <w:r w:rsidRPr="009917BE">
          <w:rPr>
            <w:rStyle w:val="Hyperlink"/>
          </w:rPr>
          <w:t>Overview of Flow-MER and the 2023–24 evaluation</w:t>
        </w:r>
        <w:r>
          <w:rPr>
            <w:webHidden/>
          </w:rPr>
          <w:tab/>
        </w:r>
        <w:r>
          <w:rPr>
            <w:webHidden/>
          </w:rPr>
          <w:fldChar w:fldCharType="begin"/>
        </w:r>
        <w:r>
          <w:rPr>
            <w:webHidden/>
          </w:rPr>
          <w:instrText xml:space="preserve"> PAGEREF _Toc201867227 \h </w:instrText>
        </w:r>
        <w:r>
          <w:rPr>
            <w:webHidden/>
          </w:rPr>
        </w:r>
        <w:r>
          <w:rPr>
            <w:webHidden/>
          </w:rPr>
          <w:fldChar w:fldCharType="separate"/>
        </w:r>
        <w:r w:rsidR="0000560C">
          <w:rPr>
            <w:webHidden/>
          </w:rPr>
          <w:t>viii</w:t>
        </w:r>
        <w:r>
          <w:rPr>
            <w:webHidden/>
          </w:rPr>
          <w:fldChar w:fldCharType="end"/>
        </w:r>
      </w:hyperlink>
    </w:p>
    <w:p w14:paraId="3B839450" w14:textId="7A6F0CC5"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28" w:history="1">
        <w:r w:rsidRPr="009917BE">
          <w:rPr>
            <w:rStyle w:val="Hyperlink"/>
          </w:rPr>
          <w:t>Evaluating the contribution of Commonwealth environmental water to observed environmental outcomes</w:t>
        </w:r>
        <w:r>
          <w:rPr>
            <w:webHidden/>
          </w:rPr>
          <w:tab/>
        </w:r>
        <w:r>
          <w:rPr>
            <w:webHidden/>
          </w:rPr>
          <w:fldChar w:fldCharType="begin"/>
        </w:r>
        <w:r>
          <w:rPr>
            <w:webHidden/>
          </w:rPr>
          <w:instrText xml:space="preserve"> PAGEREF _Toc201867228 \h </w:instrText>
        </w:r>
        <w:r>
          <w:rPr>
            <w:webHidden/>
          </w:rPr>
        </w:r>
        <w:r>
          <w:rPr>
            <w:webHidden/>
          </w:rPr>
          <w:fldChar w:fldCharType="separate"/>
        </w:r>
        <w:r w:rsidR="0000560C">
          <w:rPr>
            <w:webHidden/>
          </w:rPr>
          <w:t>ix</w:t>
        </w:r>
        <w:r>
          <w:rPr>
            <w:webHidden/>
          </w:rPr>
          <w:fldChar w:fldCharType="end"/>
        </w:r>
      </w:hyperlink>
    </w:p>
    <w:p w14:paraId="41DDA23F" w14:textId="5C278023"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29" w:history="1">
        <w:r w:rsidRPr="009917BE">
          <w:rPr>
            <w:rStyle w:val="Hyperlink"/>
          </w:rPr>
          <w:t>Partnering on watering actions</w:t>
        </w:r>
        <w:r>
          <w:rPr>
            <w:webHidden/>
          </w:rPr>
          <w:tab/>
        </w:r>
        <w:r>
          <w:rPr>
            <w:webHidden/>
          </w:rPr>
          <w:fldChar w:fldCharType="begin"/>
        </w:r>
        <w:r>
          <w:rPr>
            <w:webHidden/>
          </w:rPr>
          <w:instrText xml:space="preserve"> PAGEREF _Toc201867229 \h </w:instrText>
        </w:r>
        <w:r>
          <w:rPr>
            <w:webHidden/>
          </w:rPr>
        </w:r>
        <w:r>
          <w:rPr>
            <w:webHidden/>
          </w:rPr>
          <w:fldChar w:fldCharType="separate"/>
        </w:r>
        <w:r w:rsidR="0000560C">
          <w:rPr>
            <w:webHidden/>
          </w:rPr>
          <w:t>ix</w:t>
        </w:r>
        <w:r>
          <w:rPr>
            <w:webHidden/>
          </w:rPr>
          <w:fldChar w:fldCharType="end"/>
        </w:r>
      </w:hyperlink>
    </w:p>
    <w:p w14:paraId="6EA614EA" w14:textId="2726D5F9"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30" w:history="1">
        <w:r w:rsidRPr="009917BE">
          <w:rPr>
            <w:rStyle w:val="Hyperlink"/>
          </w:rPr>
          <w:t>Evaluation reporting</w:t>
        </w:r>
        <w:r>
          <w:rPr>
            <w:webHidden/>
          </w:rPr>
          <w:tab/>
        </w:r>
        <w:r>
          <w:rPr>
            <w:webHidden/>
          </w:rPr>
          <w:fldChar w:fldCharType="begin"/>
        </w:r>
        <w:r>
          <w:rPr>
            <w:webHidden/>
          </w:rPr>
          <w:instrText xml:space="preserve"> PAGEREF _Toc201867230 \h </w:instrText>
        </w:r>
        <w:r>
          <w:rPr>
            <w:webHidden/>
          </w:rPr>
        </w:r>
        <w:r>
          <w:rPr>
            <w:webHidden/>
          </w:rPr>
          <w:fldChar w:fldCharType="separate"/>
        </w:r>
        <w:r w:rsidR="0000560C">
          <w:rPr>
            <w:webHidden/>
          </w:rPr>
          <w:t>ix</w:t>
        </w:r>
        <w:r>
          <w:rPr>
            <w:webHidden/>
          </w:rPr>
          <w:fldChar w:fldCharType="end"/>
        </w:r>
      </w:hyperlink>
    </w:p>
    <w:p w14:paraId="747D4087" w14:textId="3E692107"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31" w:history="1">
        <w:r w:rsidRPr="009917BE">
          <w:rPr>
            <w:rStyle w:val="Hyperlink"/>
          </w:rPr>
          <w:t>Basin-scale Flow-MER partnership</w:t>
        </w:r>
        <w:r>
          <w:rPr>
            <w:webHidden/>
          </w:rPr>
          <w:tab/>
        </w:r>
        <w:r>
          <w:rPr>
            <w:webHidden/>
          </w:rPr>
          <w:fldChar w:fldCharType="begin"/>
        </w:r>
        <w:r>
          <w:rPr>
            <w:webHidden/>
          </w:rPr>
          <w:instrText xml:space="preserve"> PAGEREF _Toc201867231 \h </w:instrText>
        </w:r>
        <w:r>
          <w:rPr>
            <w:webHidden/>
          </w:rPr>
        </w:r>
        <w:r>
          <w:rPr>
            <w:webHidden/>
          </w:rPr>
          <w:fldChar w:fldCharType="separate"/>
        </w:r>
        <w:r w:rsidR="0000560C">
          <w:rPr>
            <w:webHidden/>
          </w:rPr>
          <w:t>ix</w:t>
        </w:r>
        <w:r>
          <w:rPr>
            <w:webHidden/>
          </w:rPr>
          <w:fldChar w:fldCharType="end"/>
        </w:r>
      </w:hyperlink>
    </w:p>
    <w:p w14:paraId="04216E10" w14:textId="3D19EDEE" w:rsidR="00361E42" w:rsidRDefault="00361E42">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1867232" w:history="1">
        <w:r w:rsidRPr="009917BE">
          <w:rPr>
            <w:rStyle w:val="Hyperlink"/>
          </w:rPr>
          <w:t>1</w:t>
        </w:r>
        <w:r>
          <w:rPr>
            <w:rFonts w:asciiTheme="minorHAnsi" w:eastAsiaTheme="minorEastAsia" w:hAnsiTheme="minorHAnsi" w:cstheme="minorBidi"/>
            <w:b w:val="0"/>
            <w:smallCaps w:val="0"/>
            <w:color w:val="auto"/>
            <w:kern w:val="2"/>
            <w:sz w:val="24"/>
            <w:szCs w:val="21"/>
            <w:lang w:bidi="ne-NP"/>
            <w14:ligatures w14:val="standardContextual"/>
          </w:rPr>
          <w:tab/>
        </w:r>
        <w:r w:rsidRPr="009917BE">
          <w:rPr>
            <w:rStyle w:val="Hyperlink"/>
          </w:rPr>
          <w:t>Introduction</w:t>
        </w:r>
        <w:r>
          <w:rPr>
            <w:webHidden/>
          </w:rPr>
          <w:tab/>
        </w:r>
        <w:r>
          <w:rPr>
            <w:webHidden/>
          </w:rPr>
          <w:fldChar w:fldCharType="begin"/>
        </w:r>
        <w:r>
          <w:rPr>
            <w:webHidden/>
          </w:rPr>
          <w:instrText xml:space="preserve"> PAGEREF _Toc201867232 \h </w:instrText>
        </w:r>
        <w:r>
          <w:rPr>
            <w:webHidden/>
          </w:rPr>
        </w:r>
        <w:r>
          <w:rPr>
            <w:webHidden/>
          </w:rPr>
          <w:fldChar w:fldCharType="separate"/>
        </w:r>
        <w:r w:rsidR="0000560C">
          <w:rPr>
            <w:webHidden/>
          </w:rPr>
          <w:t>1</w:t>
        </w:r>
        <w:r>
          <w:rPr>
            <w:webHidden/>
          </w:rPr>
          <w:fldChar w:fldCharType="end"/>
        </w:r>
      </w:hyperlink>
    </w:p>
    <w:p w14:paraId="11880866" w14:textId="1C294CBD"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33" w:history="1">
        <w:r w:rsidRPr="009917BE">
          <w:rPr>
            <w:rStyle w:val="Hyperlink"/>
            <w:iCs/>
          </w:rPr>
          <w:t>1.1</w:t>
        </w:r>
        <w:r>
          <w:rPr>
            <w:rFonts w:asciiTheme="minorHAnsi" w:eastAsiaTheme="minorEastAsia" w:hAnsiTheme="minorHAnsi" w:cstheme="minorBidi"/>
            <w:color w:val="auto"/>
            <w:kern w:val="2"/>
            <w:sz w:val="24"/>
            <w:szCs w:val="21"/>
            <w:lang w:bidi="ne-NP"/>
            <w14:ligatures w14:val="standardContextual"/>
          </w:rPr>
          <w:tab/>
        </w:r>
        <w:r w:rsidRPr="009917BE">
          <w:rPr>
            <w:rStyle w:val="Hyperlink"/>
            <w:iCs/>
          </w:rPr>
          <w:t>Evaluation objectives</w:t>
        </w:r>
        <w:r>
          <w:rPr>
            <w:webHidden/>
          </w:rPr>
          <w:tab/>
        </w:r>
        <w:r>
          <w:rPr>
            <w:webHidden/>
          </w:rPr>
          <w:fldChar w:fldCharType="begin"/>
        </w:r>
        <w:r>
          <w:rPr>
            <w:webHidden/>
          </w:rPr>
          <w:instrText xml:space="preserve"> PAGEREF _Toc201867233 \h </w:instrText>
        </w:r>
        <w:r>
          <w:rPr>
            <w:webHidden/>
          </w:rPr>
        </w:r>
        <w:r>
          <w:rPr>
            <w:webHidden/>
          </w:rPr>
          <w:fldChar w:fldCharType="separate"/>
        </w:r>
        <w:r w:rsidR="0000560C">
          <w:rPr>
            <w:webHidden/>
          </w:rPr>
          <w:t>2</w:t>
        </w:r>
        <w:r>
          <w:rPr>
            <w:webHidden/>
          </w:rPr>
          <w:fldChar w:fldCharType="end"/>
        </w:r>
      </w:hyperlink>
    </w:p>
    <w:p w14:paraId="2AB6E774" w14:textId="5F0F573F"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34" w:history="1">
        <w:r w:rsidRPr="009917BE">
          <w:rPr>
            <w:rStyle w:val="Hyperlink"/>
          </w:rPr>
          <w:t>1.2</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Evaluation coverage</w:t>
        </w:r>
        <w:r>
          <w:rPr>
            <w:webHidden/>
          </w:rPr>
          <w:tab/>
        </w:r>
        <w:r>
          <w:rPr>
            <w:webHidden/>
          </w:rPr>
          <w:fldChar w:fldCharType="begin"/>
        </w:r>
        <w:r>
          <w:rPr>
            <w:webHidden/>
          </w:rPr>
          <w:instrText xml:space="preserve"> PAGEREF _Toc201867234 \h </w:instrText>
        </w:r>
        <w:r>
          <w:rPr>
            <w:webHidden/>
          </w:rPr>
        </w:r>
        <w:r>
          <w:rPr>
            <w:webHidden/>
          </w:rPr>
          <w:fldChar w:fldCharType="separate"/>
        </w:r>
        <w:r w:rsidR="0000560C">
          <w:rPr>
            <w:webHidden/>
          </w:rPr>
          <w:t>2</w:t>
        </w:r>
        <w:r>
          <w:rPr>
            <w:webHidden/>
          </w:rPr>
          <w:fldChar w:fldCharType="end"/>
        </w:r>
      </w:hyperlink>
    </w:p>
    <w:p w14:paraId="45DA2209" w14:textId="210DDC09"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40" w:history="1">
        <w:r w:rsidRPr="009917BE">
          <w:rPr>
            <w:rStyle w:val="Hyperlink"/>
          </w:rPr>
          <w:t>1.3</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About this report</w:t>
        </w:r>
        <w:r>
          <w:rPr>
            <w:webHidden/>
          </w:rPr>
          <w:tab/>
        </w:r>
        <w:r>
          <w:rPr>
            <w:webHidden/>
          </w:rPr>
          <w:fldChar w:fldCharType="begin"/>
        </w:r>
        <w:r>
          <w:rPr>
            <w:webHidden/>
          </w:rPr>
          <w:instrText xml:space="preserve"> PAGEREF _Toc201867240 \h </w:instrText>
        </w:r>
        <w:r>
          <w:rPr>
            <w:webHidden/>
          </w:rPr>
        </w:r>
        <w:r>
          <w:rPr>
            <w:webHidden/>
          </w:rPr>
          <w:fldChar w:fldCharType="separate"/>
        </w:r>
        <w:r w:rsidR="0000560C">
          <w:rPr>
            <w:webHidden/>
          </w:rPr>
          <w:t>3</w:t>
        </w:r>
        <w:r>
          <w:rPr>
            <w:webHidden/>
          </w:rPr>
          <w:fldChar w:fldCharType="end"/>
        </w:r>
      </w:hyperlink>
    </w:p>
    <w:p w14:paraId="5C588564" w14:textId="5D2211F7" w:rsidR="00361E42" w:rsidRDefault="00361E42">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1867241" w:history="1">
        <w:r w:rsidRPr="009917BE">
          <w:rPr>
            <w:rStyle w:val="Hyperlink"/>
          </w:rPr>
          <w:t>2</w:t>
        </w:r>
        <w:r>
          <w:rPr>
            <w:rFonts w:asciiTheme="minorHAnsi" w:eastAsiaTheme="minorEastAsia" w:hAnsiTheme="minorHAnsi" w:cstheme="minorBidi"/>
            <w:b w:val="0"/>
            <w:smallCaps w:val="0"/>
            <w:color w:val="auto"/>
            <w:kern w:val="2"/>
            <w:sz w:val="24"/>
            <w:szCs w:val="21"/>
            <w:lang w:bidi="ne-NP"/>
            <w14:ligatures w14:val="standardContextual"/>
          </w:rPr>
          <w:tab/>
        </w:r>
        <w:r w:rsidRPr="009917BE">
          <w:rPr>
            <w:rStyle w:val="Hyperlink"/>
          </w:rPr>
          <w:t>Overview of approach</w:t>
        </w:r>
        <w:r>
          <w:rPr>
            <w:webHidden/>
          </w:rPr>
          <w:tab/>
        </w:r>
        <w:r>
          <w:rPr>
            <w:webHidden/>
          </w:rPr>
          <w:fldChar w:fldCharType="begin"/>
        </w:r>
        <w:r>
          <w:rPr>
            <w:webHidden/>
          </w:rPr>
          <w:instrText xml:space="preserve"> PAGEREF _Toc201867241 \h </w:instrText>
        </w:r>
        <w:r>
          <w:rPr>
            <w:webHidden/>
          </w:rPr>
        </w:r>
        <w:r>
          <w:rPr>
            <w:webHidden/>
          </w:rPr>
          <w:fldChar w:fldCharType="separate"/>
        </w:r>
        <w:r w:rsidR="0000560C">
          <w:rPr>
            <w:webHidden/>
          </w:rPr>
          <w:t>4</w:t>
        </w:r>
        <w:r>
          <w:rPr>
            <w:webHidden/>
          </w:rPr>
          <w:fldChar w:fldCharType="end"/>
        </w:r>
      </w:hyperlink>
    </w:p>
    <w:p w14:paraId="4B022A2A" w14:textId="59A7C5B5" w:rsidR="00361E42" w:rsidRDefault="00361E42">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1867245" w:history="1">
        <w:r w:rsidRPr="009917BE">
          <w:rPr>
            <w:rStyle w:val="Hyperlink"/>
          </w:rPr>
          <w:t>3</w:t>
        </w:r>
        <w:r>
          <w:rPr>
            <w:rFonts w:asciiTheme="minorHAnsi" w:eastAsiaTheme="minorEastAsia" w:hAnsiTheme="minorHAnsi" w:cstheme="minorBidi"/>
            <w:b w:val="0"/>
            <w:smallCaps w:val="0"/>
            <w:color w:val="auto"/>
            <w:kern w:val="2"/>
            <w:sz w:val="24"/>
            <w:szCs w:val="21"/>
            <w:lang w:bidi="ne-NP"/>
            <w14:ligatures w14:val="standardContextual"/>
          </w:rPr>
          <w:tab/>
        </w:r>
        <w:r w:rsidRPr="009917BE">
          <w:rPr>
            <w:rStyle w:val="Hyperlink"/>
          </w:rPr>
          <w:t>Data</w:t>
        </w:r>
        <w:r>
          <w:rPr>
            <w:webHidden/>
          </w:rPr>
          <w:tab/>
        </w:r>
        <w:r>
          <w:rPr>
            <w:webHidden/>
          </w:rPr>
          <w:fldChar w:fldCharType="begin"/>
        </w:r>
        <w:r>
          <w:rPr>
            <w:webHidden/>
          </w:rPr>
          <w:instrText xml:space="preserve"> PAGEREF _Toc201867245 \h </w:instrText>
        </w:r>
        <w:r>
          <w:rPr>
            <w:webHidden/>
          </w:rPr>
        </w:r>
        <w:r>
          <w:rPr>
            <w:webHidden/>
          </w:rPr>
          <w:fldChar w:fldCharType="separate"/>
        </w:r>
        <w:r w:rsidR="0000560C">
          <w:rPr>
            <w:webHidden/>
          </w:rPr>
          <w:t>6</w:t>
        </w:r>
        <w:r>
          <w:rPr>
            <w:webHidden/>
          </w:rPr>
          <w:fldChar w:fldCharType="end"/>
        </w:r>
      </w:hyperlink>
    </w:p>
    <w:p w14:paraId="2D18691F" w14:textId="26D797B7"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46" w:history="1">
        <w:r w:rsidRPr="009917BE">
          <w:rPr>
            <w:rStyle w:val="Hyperlink"/>
          </w:rPr>
          <w:t>3.1</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The Australian National Aquatic Ecosystem classification of the Murray</w:t>
        </w:r>
        <w:r w:rsidRPr="009917BE">
          <w:rPr>
            <w:rStyle w:val="Hyperlink"/>
            <w:rFonts w:cs="Calibri"/>
          </w:rPr>
          <w:t>–</w:t>
        </w:r>
        <w:r w:rsidRPr="009917BE">
          <w:rPr>
            <w:rStyle w:val="Hyperlink"/>
          </w:rPr>
          <w:t>Darling Basin v3.0</w:t>
        </w:r>
        <w:r>
          <w:rPr>
            <w:webHidden/>
          </w:rPr>
          <w:tab/>
        </w:r>
        <w:r>
          <w:rPr>
            <w:webHidden/>
          </w:rPr>
          <w:fldChar w:fldCharType="begin"/>
        </w:r>
        <w:r>
          <w:rPr>
            <w:webHidden/>
          </w:rPr>
          <w:instrText xml:space="preserve"> PAGEREF _Toc201867246 \h </w:instrText>
        </w:r>
        <w:r>
          <w:rPr>
            <w:webHidden/>
          </w:rPr>
        </w:r>
        <w:r>
          <w:rPr>
            <w:webHidden/>
          </w:rPr>
          <w:fldChar w:fldCharType="separate"/>
        </w:r>
        <w:r w:rsidR="0000560C">
          <w:rPr>
            <w:webHidden/>
          </w:rPr>
          <w:t>6</w:t>
        </w:r>
        <w:r>
          <w:rPr>
            <w:webHidden/>
          </w:rPr>
          <w:fldChar w:fldCharType="end"/>
        </w:r>
      </w:hyperlink>
    </w:p>
    <w:p w14:paraId="1C859844" w14:textId="448BE7B9"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47" w:history="1">
        <w:r w:rsidRPr="009917BE">
          <w:rPr>
            <w:rStyle w:val="Hyperlink"/>
          </w:rPr>
          <w:t>3.2</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Inundation by Commonwealth environmental water 2023–24</w:t>
        </w:r>
        <w:r>
          <w:rPr>
            <w:webHidden/>
          </w:rPr>
          <w:tab/>
        </w:r>
        <w:r>
          <w:rPr>
            <w:webHidden/>
          </w:rPr>
          <w:fldChar w:fldCharType="begin"/>
        </w:r>
        <w:r>
          <w:rPr>
            <w:webHidden/>
          </w:rPr>
          <w:instrText xml:space="preserve"> PAGEREF _Toc201867247 \h </w:instrText>
        </w:r>
        <w:r>
          <w:rPr>
            <w:webHidden/>
          </w:rPr>
        </w:r>
        <w:r>
          <w:rPr>
            <w:webHidden/>
          </w:rPr>
          <w:fldChar w:fldCharType="separate"/>
        </w:r>
        <w:r w:rsidR="0000560C">
          <w:rPr>
            <w:webHidden/>
          </w:rPr>
          <w:t>8</w:t>
        </w:r>
        <w:r>
          <w:rPr>
            <w:webHidden/>
          </w:rPr>
          <w:fldChar w:fldCharType="end"/>
        </w:r>
      </w:hyperlink>
    </w:p>
    <w:p w14:paraId="4C2F1F8D" w14:textId="7112FA46"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48" w:history="1">
        <w:r w:rsidRPr="009917BE">
          <w:rPr>
            <w:rStyle w:val="Hyperlink"/>
          </w:rPr>
          <w:t>3.3</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Basin valleys</w:t>
        </w:r>
        <w:r>
          <w:rPr>
            <w:webHidden/>
          </w:rPr>
          <w:tab/>
        </w:r>
        <w:r>
          <w:rPr>
            <w:webHidden/>
          </w:rPr>
          <w:fldChar w:fldCharType="begin"/>
        </w:r>
        <w:r>
          <w:rPr>
            <w:webHidden/>
          </w:rPr>
          <w:instrText xml:space="preserve"> PAGEREF _Toc201867248 \h </w:instrText>
        </w:r>
        <w:r>
          <w:rPr>
            <w:webHidden/>
          </w:rPr>
        </w:r>
        <w:r>
          <w:rPr>
            <w:webHidden/>
          </w:rPr>
          <w:fldChar w:fldCharType="separate"/>
        </w:r>
        <w:r w:rsidR="0000560C">
          <w:rPr>
            <w:webHidden/>
          </w:rPr>
          <w:t>11</w:t>
        </w:r>
        <w:r>
          <w:rPr>
            <w:webHidden/>
          </w:rPr>
          <w:fldChar w:fldCharType="end"/>
        </w:r>
      </w:hyperlink>
    </w:p>
    <w:p w14:paraId="46DA3C90" w14:textId="3CA02F09"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49" w:history="1">
        <w:r w:rsidRPr="009917BE">
          <w:rPr>
            <w:rStyle w:val="Hyperlink"/>
          </w:rPr>
          <w:t>3.4</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Extent of managed floodplain</w:t>
        </w:r>
        <w:r>
          <w:rPr>
            <w:webHidden/>
          </w:rPr>
          <w:tab/>
        </w:r>
        <w:r>
          <w:rPr>
            <w:webHidden/>
          </w:rPr>
          <w:fldChar w:fldCharType="begin"/>
        </w:r>
        <w:r>
          <w:rPr>
            <w:webHidden/>
          </w:rPr>
          <w:instrText xml:space="preserve"> PAGEREF _Toc201867249 \h </w:instrText>
        </w:r>
        <w:r>
          <w:rPr>
            <w:webHidden/>
          </w:rPr>
        </w:r>
        <w:r>
          <w:rPr>
            <w:webHidden/>
          </w:rPr>
          <w:fldChar w:fldCharType="separate"/>
        </w:r>
        <w:r w:rsidR="0000560C">
          <w:rPr>
            <w:webHidden/>
          </w:rPr>
          <w:t>11</w:t>
        </w:r>
        <w:r>
          <w:rPr>
            <w:webHidden/>
          </w:rPr>
          <w:fldChar w:fldCharType="end"/>
        </w:r>
      </w:hyperlink>
    </w:p>
    <w:p w14:paraId="3D524012" w14:textId="75FBF9BB" w:rsidR="00361E42" w:rsidRDefault="00361E42">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1867250" w:history="1">
        <w:r w:rsidRPr="009917BE">
          <w:rPr>
            <w:rStyle w:val="Hyperlink"/>
          </w:rPr>
          <w:t>4</w:t>
        </w:r>
        <w:r>
          <w:rPr>
            <w:rFonts w:asciiTheme="minorHAnsi" w:eastAsiaTheme="minorEastAsia" w:hAnsiTheme="minorHAnsi" w:cstheme="minorBidi"/>
            <w:b w:val="0"/>
            <w:smallCaps w:val="0"/>
            <w:color w:val="auto"/>
            <w:kern w:val="2"/>
            <w:sz w:val="24"/>
            <w:szCs w:val="21"/>
            <w:lang w:bidi="ne-NP"/>
            <w14:ligatures w14:val="standardContextual"/>
          </w:rPr>
          <w:tab/>
        </w:r>
        <w:r w:rsidRPr="009917BE">
          <w:rPr>
            <w:rStyle w:val="Hyperlink"/>
          </w:rPr>
          <w:t>Basin-scale evaluation 2023–24</w:t>
        </w:r>
        <w:r>
          <w:rPr>
            <w:webHidden/>
          </w:rPr>
          <w:tab/>
        </w:r>
        <w:r>
          <w:rPr>
            <w:webHidden/>
          </w:rPr>
          <w:fldChar w:fldCharType="begin"/>
        </w:r>
        <w:r>
          <w:rPr>
            <w:webHidden/>
          </w:rPr>
          <w:instrText xml:space="preserve"> PAGEREF _Toc201867250 \h </w:instrText>
        </w:r>
        <w:r>
          <w:rPr>
            <w:webHidden/>
          </w:rPr>
        </w:r>
        <w:r>
          <w:rPr>
            <w:webHidden/>
          </w:rPr>
          <w:fldChar w:fldCharType="separate"/>
        </w:r>
        <w:r w:rsidR="0000560C">
          <w:rPr>
            <w:webHidden/>
          </w:rPr>
          <w:t>14</w:t>
        </w:r>
        <w:r>
          <w:rPr>
            <w:webHidden/>
          </w:rPr>
          <w:fldChar w:fldCharType="end"/>
        </w:r>
      </w:hyperlink>
    </w:p>
    <w:p w14:paraId="1770D1A0" w14:textId="7FB12915"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51" w:history="1">
        <w:r w:rsidRPr="009917BE">
          <w:rPr>
            <w:rStyle w:val="Hyperlink"/>
          </w:rPr>
          <w:t>4.1</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Key findings</w:t>
        </w:r>
        <w:r>
          <w:rPr>
            <w:webHidden/>
          </w:rPr>
          <w:tab/>
        </w:r>
        <w:r>
          <w:rPr>
            <w:webHidden/>
          </w:rPr>
          <w:fldChar w:fldCharType="begin"/>
        </w:r>
        <w:r>
          <w:rPr>
            <w:webHidden/>
          </w:rPr>
          <w:instrText xml:space="preserve"> PAGEREF _Toc201867251 \h </w:instrText>
        </w:r>
        <w:r>
          <w:rPr>
            <w:webHidden/>
          </w:rPr>
        </w:r>
        <w:r>
          <w:rPr>
            <w:webHidden/>
          </w:rPr>
          <w:fldChar w:fldCharType="separate"/>
        </w:r>
        <w:r w:rsidR="0000560C">
          <w:rPr>
            <w:webHidden/>
          </w:rPr>
          <w:t>14</w:t>
        </w:r>
        <w:r>
          <w:rPr>
            <w:webHidden/>
          </w:rPr>
          <w:fldChar w:fldCharType="end"/>
        </w:r>
      </w:hyperlink>
    </w:p>
    <w:p w14:paraId="5E26ADDB" w14:textId="7A287C39"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52" w:history="1">
        <w:r w:rsidRPr="009917BE">
          <w:rPr>
            <w:rStyle w:val="Hyperlink"/>
          </w:rPr>
          <w:t>4.2</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Outcomes for Basin ecosystems</w:t>
        </w:r>
        <w:r>
          <w:rPr>
            <w:webHidden/>
          </w:rPr>
          <w:tab/>
        </w:r>
        <w:r>
          <w:rPr>
            <w:webHidden/>
          </w:rPr>
          <w:fldChar w:fldCharType="begin"/>
        </w:r>
        <w:r>
          <w:rPr>
            <w:webHidden/>
          </w:rPr>
          <w:instrText xml:space="preserve"> PAGEREF _Toc201867252 \h </w:instrText>
        </w:r>
        <w:r>
          <w:rPr>
            <w:webHidden/>
          </w:rPr>
        </w:r>
        <w:r>
          <w:rPr>
            <w:webHidden/>
          </w:rPr>
          <w:fldChar w:fldCharType="separate"/>
        </w:r>
        <w:r w:rsidR="0000560C">
          <w:rPr>
            <w:webHidden/>
          </w:rPr>
          <w:t>15</w:t>
        </w:r>
        <w:r>
          <w:rPr>
            <w:webHidden/>
          </w:rPr>
          <w:fldChar w:fldCharType="end"/>
        </w:r>
      </w:hyperlink>
    </w:p>
    <w:p w14:paraId="0CE89662" w14:textId="7524E25A"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53" w:history="1">
        <w:r w:rsidRPr="009917BE">
          <w:rPr>
            <w:rStyle w:val="Hyperlink"/>
          </w:rPr>
          <w:t>4.3</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Outcomes for Ramsar Sites</w:t>
        </w:r>
        <w:r>
          <w:rPr>
            <w:webHidden/>
          </w:rPr>
          <w:tab/>
        </w:r>
        <w:r>
          <w:rPr>
            <w:webHidden/>
          </w:rPr>
          <w:fldChar w:fldCharType="begin"/>
        </w:r>
        <w:r>
          <w:rPr>
            <w:webHidden/>
          </w:rPr>
          <w:instrText xml:space="preserve"> PAGEREF _Toc201867253 \h </w:instrText>
        </w:r>
        <w:r>
          <w:rPr>
            <w:webHidden/>
          </w:rPr>
        </w:r>
        <w:r>
          <w:rPr>
            <w:webHidden/>
          </w:rPr>
          <w:fldChar w:fldCharType="separate"/>
        </w:r>
        <w:r w:rsidR="0000560C">
          <w:rPr>
            <w:webHidden/>
          </w:rPr>
          <w:t>24</w:t>
        </w:r>
        <w:r>
          <w:rPr>
            <w:webHidden/>
          </w:rPr>
          <w:fldChar w:fldCharType="end"/>
        </w:r>
      </w:hyperlink>
    </w:p>
    <w:p w14:paraId="51DDEFB0" w14:textId="347BCD83" w:rsidR="00361E42" w:rsidRDefault="00361E42">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1867254" w:history="1">
        <w:r w:rsidRPr="009917BE">
          <w:rPr>
            <w:rStyle w:val="Hyperlink"/>
          </w:rPr>
          <w:t>5</w:t>
        </w:r>
        <w:r>
          <w:rPr>
            <w:rFonts w:asciiTheme="minorHAnsi" w:eastAsiaTheme="minorEastAsia" w:hAnsiTheme="minorHAnsi" w:cstheme="minorBidi"/>
            <w:b w:val="0"/>
            <w:smallCaps w:val="0"/>
            <w:color w:val="auto"/>
            <w:kern w:val="2"/>
            <w:sz w:val="24"/>
            <w:szCs w:val="21"/>
            <w:lang w:bidi="ne-NP"/>
            <w14:ligatures w14:val="standardContextual"/>
          </w:rPr>
          <w:tab/>
        </w:r>
        <w:r w:rsidRPr="009917BE">
          <w:rPr>
            <w:rStyle w:val="Hyperlink"/>
          </w:rPr>
          <w:t>Basin-scale evaluation 2014–24</w:t>
        </w:r>
        <w:r>
          <w:rPr>
            <w:webHidden/>
          </w:rPr>
          <w:tab/>
        </w:r>
        <w:r>
          <w:rPr>
            <w:webHidden/>
          </w:rPr>
          <w:fldChar w:fldCharType="begin"/>
        </w:r>
        <w:r>
          <w:rPr>
            <w:webHidden/>
          </w:rPr>
          <w:instrText xml:space="preserve"> PAGEREF _Toc201867254 \h </w:instrText>
        </w:r>
        <w:r>
          <w:rPr>
            <w:webHidden/>
          </w:rPr>
        </w:r>
        <w:r>
          <w:rPr>
            <w:webHidden/>
          </w:rPr>
          <w:fldChar w:fldCharType="separate"/>
        </w:r>
        <w:r w:rsidR="0000560C">
          <w:rPr>
            <w:webHidden/>
          </w:rPr>
          <w:t>41</w:t>
        </w:r>
        <w:r>
          <w:rPr>
            <w:webHidden/>
          </w:rPr>
          <w:fldChar w:fldCharType="end"/>
        </w:r>
      </w:hyperlink>
    </w:p>
    <w:p w14:paraId="4A4114B8" w14:textId="52D93E40"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55" w:history="1">
        <w:r w:rsidRPr="009917BE">
          <w:rPr>
            <w:rStyle w:val="Hyperlink"/>
          </w:rPr>
          <w:t>5.1</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Key findings</w:t>
        </w:r>
        <w:r>
          <w:rPr>
            <w:webHidden/>
          </w:rPr>
          <w:tab/>
        </w:r>
        <w:r>
          <w:rPr>
            <w:webHidden/>
          </w:rPr>
          <w:fldChar w:fldCharType="begin"/>
        </w:r>
        <w:r>
          <w:rPr>
            <w:webHidden/>
          </w:rPr>
          <w:instrText xml:space="preserve"> PAGEREF _Toc201867255 \h </w:instrText>
        </w:r>
        <w:r>
          <w:rPr>
            <w:webHidden/>
          </w:rPr>
        </w:r>
        <w:r>
          <w:rPr>
            <w:webHidden/>
          </w:rPr>
          <w:fldChar w:fldCharType="separate"/>
        </w:r>
        <w:r w:rsidR="0000560C">
          <w:rPr>
            <w:webHidden/>
          </w:rPr>
          <w:t>41</w:t>
        </w:r>
        <w:r>
          <w:rPr>
            <w:webHidden/>
          </w:rPr>
          <w:fldChar w:fldCharType="end"/>
        </w:r>
      </w:hyperlink>
    </w:p>
    <w:p w14:paraId="3DC4B242" w14:textId="789CDBCB"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56" w:history="1">
        <w:r w:rsidRPr="009917BE">
          <w:rPr>
            <w:rStyle w:val="Hyperlink"/>
          </w:rPr>
          <w:t>5.2</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Outcomes for Basin ecosystems</w:t>
        </w:r>
        <w:r>
          <w:rPr>
            <w:webHidden/>
          </w:rPr>
          <w:tab/>
        </w:r>
        <w:r>
          <w:rPr>
            <w:webHidden/>
          </w:rPr>
          <w:fldChar w:fldCharType="begin"/>
        </w:r>
        <w:r>
          <w:rPr>
            <w:webHidden/>
          </w:rPr>
          <w:instrText xml:space="preserve"> PAGEREF _Toc201867256 \h </w:instrText>
        </w:r>
        <w:r>
          <w:rPr>
            <w:webHidden/>
          </w:rPr>
        </w:r>
        <w:r>
          <w:rPr>
            <w:webHidden/>
          </w:rPr>
          <w:fldChar w:fldCharType="separate"/>
        </w:r>
        <w:r w:rsidR="0000560C">
          <w:rPr>
            <w:webHidden/>
          </w:rPr>
          <w:t>42</w:t>
        </w:r>
        <w:r>
          <w:rPr>
            <w:webHidden/>
          </w:rPr>
          <w:fldChar w:fldCharType="end"/>
        </w:r>
      </w:hyperlink>
    </w:p>
    <w:p w14:paraId="3DF75888" w14:textId="4DB0BC10"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57" w:history="1">
        <w:r w:rsidRPr="009917BE">
          <w:rPr>
            <w:rStyle w:val="Hyperlink"/>
          </w:rPr>
          <w:t>5.3</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Outcomes for Ramsar Sites</w:t>
        </w:r>
        <w:r>
          <w:rPr>
            <w:webHidden/>
          </w:rPr>
          <w:tab/>
        </w:r>
        <w:r>
          <w:rPr>
            <w:webHidden/>
          </w:rPr>
          <w:fldChar w:fldCharType="begin"/>
        </w:r>
        <w:r>
          <w:rPr>
            <w:webHidden/>
          </w:rPr>
          <w:instrText xml:space="preserve"> PAGEREF _Toc201867257 \h </w:instrText>
        </w:r>
        <w:r>
          <w:rPr>
            <w:webHidden/>
          </w:rPr>
        </w:r>
        <w:r>
          <w:rPr>
            <w:webHidden/>
          </w:rPr>
          <w:fldChar w:fldCharType="separate"/>
        </w:r>
        <w:r w:rsidR="0000560C">
          <w:rPr>
            <w:webHidden/>
          </w:rPr>
          <w:t>52</w:t>
        </w:r>
        <w:r>
          <w:rPr>
            <w:webHidden/>
          </w:rPr>
          <w:fldChar w:fldCharType="end"/>
        </w:r>
      </w:hyperlink>
    </w:p>
    <w:p w14:paraId="550C28FB" w14:textId="73F7DC0D" w:rsidR="00361E42" w:rsidRDefault="00361E42">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1867258" w:history="1">
        <w:r w:rsidRPr="009917BE">
          <w:rPr>
            <w:rStyle w:val="Hyperlink"/>
          </w:rPr>
          <w:t>6</w:t>
        </w:r>
        <w:r>
          <w:rPr>
            <w:rFonts w:asciiTheme="minorHAnsi" w:eastAsiaTheme="minorEastAsia" w:hAnsiTheme="minorHAnsi" w:cstheme="minorBidi"/>
            <w:b w:val="0"/>
            <w:smallCaps w:val="0"/>
            <w:color w:val="auto"/>
            <w:kern w:val="2"/>
            <w:sz w:val="24"/>
            <w:szCs w:val="21"/>
            <w:lang w:bidi="ne-NP"/>
            <w14:ligatures w14:val="standardContextual"/>
          </w:rPr>
          <w:tab/>
        </w:r>
        <w:r w:rsidRPr="009917BE">
          <w:rPr>
            <w:rStyle w:val="Hyperlink"/>
          </w:rPr>
          <w:t>Contribution to Basin Plan objectives</w:t>
        </w:r>
        <w:r>
          <w:rPr>
            <w:webHidden/>
          </w:rPr>
          <w:tab/>
        </w:r>
        <w:r>
          <w:rPr>
            <w:webHidden/>
          </w:rPr>
          <w:fldChar w:fldCharType="begin"/>
        </w:r>
        <w:r>
          <w:rPr>
            <w:webHidden/>
          </w:rPr>
          <w:instrText xml:space="preserve"> PAGEREF _Toc201867258 \h </w:instrText>
        </w:r>
        <w:r>
          <w:rPr>
            <w:webHidden/>
          </w:rPr>
        </w:r>
        <w:r>
          <w:rPr>
            <w:webHidden/>
          </w:rPr>
          <w:fldChar w:fldCharType="separate"/>
        </w:r>
        <w:r w:rsidR="0000560C">
          <w:rPr>
            <w:webHidden/>
          </w:rPr>
          <w:t>76</w:t>
        </w:r>
        <w:r>
          <w:rPr>
            <w:webHidden/>
          </w:rPr>
          <w:fldChar w:fldCharType="end"/>
        </w:r>
      </w:hyperlink>
    </w:p>
    <w:p w14:paraId="4E8CFB47" w14:textId="52AC88A5" w:rsidR="00361E42" w:rsidRDefault="00361E42">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1867259" w:history="1">
        <w:r w:rsidRPr="009917BE">
          <w:rPr>
            <w:rStyle w:val="Hyperlink"/>
          </w:rPr>
          <w:t>7</w:t>
        </w:r>
        <w:r>
          <w:rPr>
            <w:rFonts w:asciiTheme="minorHAnsi" w:eastAsiaTheme="minorEastAsia" w:hAnsiTheme="minorHAnsi" w:cstheme="minorBidi"/>
            <w:b w:val="0"/>
            <w:smallCaps w:val="0"/>
            <w:color w:val="auto"/>
            <w:kern w:val="2"/>
            <w:sz w:val="24"/>
            <w:szCs w:val="21"/>
            <w:lang w:bidi="ne-NP"/>
            <w14:ligatures w14:val="standardContextual"/>
          </w:rPr>
          <w:tab/>
        </w:r>
        <w:r w:rsidRPr="009917BE">
          <w:rPr>
            <w:rStyle w:val="Hyperlink"/>
          </w:rPr>
          <w:t>Contribution to Basin-wide environmental watering strategy priorities</w:t>
        </w:r>
        <w:r>
          <w:rPr>
            <w:webHidden/>
          </w:rPr>
          <w:tab/>
        </w:r>
        <w:r>
          <w:rPr>
            <w:webHidden/>
          </w:rPr>
          <w:fldChar w:fldCharType="begin"/>
        </w:r>
        <w:r>
          <w:rPr>
            <w:webHidden/>
          </w:rPr>
          <w:instrText xml:space="preserve"> PAGEREF _Toc201867259 \h </w:instrText>
        </w:r>
        <w:r>
          <w:rPr>
            <w:webHidden/>
          </w:rPr>
        </w:r>
        <w:r>
          <w:rPr>
            <w:webHidden/>
          </w:rPr>
          <w:fldChar w:fldCharType="separate"/>
        </w:r>
        <w:r w:rsidR="0000560C">
          <w:rPr>
            <w:webHidden/>
          </w:rPr>
          <w:t>78</w:t>
        </w:r>
        <w:r>
          <w:rPr>
            <w:webHidden/>
          </w:rPr>
          <w:fldChar w:fldCharType="end"/>
        </w:r>
      </w:hyperlink>
    </w:p>
    <w:p w14:paraId="1190A152" w14:textId="4F0607DE" w:rsidR="00361E42" w:rsidRDefault="00361E42">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1867260" w:history="1">
        <w:r w:rsidRPr="009917BE">
          <w:rPr>
            <w:rStyle w:val="Hyperlink"/>
          </w:rPr>
          <w:t>8</w:t>
        </w:r>
        <w:r>
          <w:rPr>
            <w:rFonts w:asciiTheme="minorHAnsi" w:eastAsiaTheme="minorEastAsia" w:hAnsiTheme="minorHAnsi" w:cstheme="minorBidi"/>
            <w:b w:val="0"/>
            <w:smallCaps w:val="0"/>
            <w:color w:val="auto"/>
            <w:kern w:val="2"/>
            <w:sz w:val="24"/>
            <w:szCs w:val="21"/>
            <w:lang w:bidi="ne-NP"/>
            <w14:ligatures w14:val="standardContextual"/>
          </w:rPr>
          <w:tab/>
        </w:r>
        <w:r w:rsidRPr="009917BE">
          <w:rPr>
            <w:rStyle w:val="Hyperlink"/>
          </w:rPr>
          <w:t>Informing adaptive management</w:t>
        </w:r>
        <w:r>
          <w:rPr>
            <w:webHidden/>
          </w:rPr>
          <w:tab/>
        </w:r>
        <w:r>
          <w:rPr>
            <w:webHidden/>
          </w:rPr>
          <w:fldChar w:fldCharType="begin"/>
        </w:r>
        <w:r>
          <w:rPr>
            <w:webHidden/>
          </w:rPr>
          <w:instrText xml:space="preserve"> PAGEREF _Toc201867260 \h </w:instrText>
        </w:r>
        <w:r>
          <w:rPr>
            <w:webHidden/>
          </w:rPr>
        </w:r>
        <w:r>
          <w:rPr>
            <w:webHidden/>
          </w:rPr>
          <w:fldChar w:fldCharType="separate"/>
        </w:r>
        <w:r w:rsidR="0000560C">
          <w:rPr>
            <w:webHidden/>
          </w:rPr>
          <w:t>80</w:t>
        </w:r>
        <w:r>
          <w:rPr>
            <w:webHidden/>
          </w:rPr>
          <w:fldChar w:fldCharType="end"/>
        </w:r>
      </w:hyperlink>
    </w:p>
    <w:p w14:paraId="7489880C" w14:textId="0E06B1E2"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61" w:history="1">
        <w:r w:rsidRPr="009917BE">
          <w:rPr>
            <w:rStyle w:val="Hyperlink"/>
          </w:rPr>
          <w:t>8.1</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Informing the planning and management of water to protect and restore ecosystem diversity in the Basin</w:t>
        </w:r>
        <w:r w:rsidR="006D7226">
          <w:rPr>
            <w:rStyle w:val="Hyperlink"/>
          </w:rPr>
          <w:tab/>
        </w:r>
        <w:r>
          <w:rPr>
            <w:webHidden/>
          </w:rPr>
          <w:tab/>
        </w:r>
        <w:r>
          <w:rPr>
            <w:webHidden/>
          </w:rPr>
          <w:fldChar w:fldCharType="begin"/>
        </w:r>
        <w:r>
          <w:rPr>
            <w:webHidden/>
          </w:rPr>
          <w:instrText xml:space="preserve"> PAGEREF _Toc201867261 \h </w:instrText>
        </w:r>
        <w:r>
          <w:rPr>
            <w:webHidden/>
          </w:rPr>
        </w:r>
        <w:r>
          <w:rPr>
            <w:webHidden/>
          </w:rPr>
          <w:fldChar w:fldCharType="separate"/>
        </w:r>
        <w:r w:rsidR="0000560C">
          <w:rPr>
            <w:webHidden/>
          </w:rPr>
          <w:t>80</w:t>
        </w:r>
        <w:r>
          <w:rPr>
            <w:webHidden/>
          </w:rPr>
          <w:fldChar w:fldCharType="end"/>
        </w:r>
      </w:hyperlink>
    </w:p>
    <w:p w14:paraId="5B353C94" w14:textId="68E33587"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62" w:history="1">
        <w:r w:rsidRPr="009917BE">
          <w:rPr>
            <w:rStyle w:val="Hyperlink"/>
          </w:rPr>
          <w:t>8.2</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Improving our approach to Basin-scale evaluation</w:t>
        </w:r>
        <w:r>
          <w:rPr>
            <w:webHidden/>
          </w:rPr>
          <w:tab/>
        </w:r>
        <w:r>
          <w:rPr>
            <w:webHidden/>
          </w:rPr>
          <w:fldChar w:fldCharType="begin"/>
        </w:r>
        <w:r>
          <w:rPr>
            <w:webHidden/>
          </w:rPr>
          <w:instrText xml:space="preserve"> PAGEREF _Toc201867262 \h </w:instrText>
        </w:r>
        <w:r>
          <w:rPr>
            <w:webHidden/>
          </w:rPr>
        </w:r>
        <w:r>
          <w:rPr>
            <w:webHidden/>
          </w:rPr>
          <w:fldChar w:fldCharType="separate"/>
        </w:r>
        <w:r w:rsidR="0000560C">
          <w:rPr>
            <w:webHidden/>
          </w:rPr>
          <w:t>81</w:t>
        </w:r>
        <w:r>
          <w:rPr>
            <w:webHidden/>
          </w:rPr>
          <w:fldChar w:fldCharType="end"/>
        </w:r>
      </w:hyperlink>
    </w:p>
    <w:p w14:paraId="2461DC4C" w14:textId="0725BD6F" w:rsidR="00361E42" w:rsidRDefault="00361E42">
      <w:pPr>
        <w:pStyle w:val="TOC1"/>
        <w:tabs>
          <w:tab w:val="left" w:pos="1320"/>
        </w:tabs>
        <w:rPr>
          <w:rFonts w:asciiTheme="minorHAnsi" w:eastAsiaTheme="minorEastAsia" w:hAnsiTheme="minorHAnsi" w:cstheme="minorBidi"/>
          <w:b w:val="0"/>
          <w:smallCaps w:val="0"/>
          <w:color w:val="auto"/>
          <w:kern w:val="2"/>
          <w:sz w:val="24"/>
          <w:szCs w:val="21"/>
          <w:lang w:bidi="ne-NP"/>
          <w14:ligatures w14:val="standardContextual"/>
        </w:rPr>
      </w:pPr>
      <w:hyperlink w:anchor="_Toc201867263" w:history="1">
        <w:r w:rsidRPr="009917BE">
          <w:rPr>
            <w:rStyle w:val="Hyperlink"/>
            <w14:scene3d>
              <w14:camera w14:prst="orthographicFront"/>
              <w14:lightRig w14:rig="threePt" w14:dir="t">
                <w14:rot w14:lat="0" w14:lon="0" w14:rev="0"/>
              </w14:lightRig>
            </w14:scene3d>
          </w:rPr>
          <w:t>Appendix A</w:t>
        </w:r>
        <w:r>
          <w:rPr>
            <w:rFonts w:asciiTheme="minorHAnsi" w:eastAsiaTheme="minorEastAsia" w:hAnsiTheme="minorHAnsi" w:cstheme="minorBidi"/>
            <w:b w:val="0"/>
            <w:smallCaps w:val="0"/>
            <w:color w:val="auto"/>
            <w:kern w:val="2"/>
            <w:sz w:val="24"/>
            <w:szCs w:val="21"/>
            <w:lang w:bidi="ne-NP"/>
            <w14:ligatures w14:val="standardContextual"/>
          </w:rPr>
          <w:tab/>
        </w:r>
        <w:r w:rsidRPr="009917BE">
          <w:rPr>
            <w:rStyle w:val="Hyperlink"/>
          </w:rPr>
          <w:t>ANAE type data tables</w:t>
        </w:r>
        <w:r>
          <w:rPr>
            <w:webHidden/>
          </w:rPr>
          <w:tab/>
        </w:r>
        <w:r>
          <w:rPr>
            <w:webHidden/>
          </w:rPr>
          <w:fldChar w:fldCharType="begin"/>
        </w:r>
        <w:r>
          <w:rPr>
            <w:webHidden/>
          </w:rPr>
          <w:instrText xml:space="preserve"> PAGEREF _Toc201867263 \h </w:instrText>
        </w:r>
        <w:r>
          <w:rPr>
            <w:webHidden/>
          </w:rPr>
        </w:r>
        <w:r>
          <w:rPr>
            <w:webHidden/>
          </w:rPr>
          <w:fldChar w:fldCharType="separate"/>
        </w:r>
        <w:r w:rsidR="0000560C">
          <w:rPr>
            <w:webHidden/>
          </w:rPr>
          <w:t>84</w:t>
        </w:r>
        <w:r>
          <w:rPr>
            <w:webHidden/>
          </w:rPr>
          <w:fldChar w:fldCharType="end"/>
        </w:r>
      </w:hyperlink>
    </w:p>
    <w:p w14:paraId="594D23FA" w14:textId="4D95B962"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64" w:history="1">
        <w:r w:rsidRPr="009917BE">
          <w:rPr>
            <w:rStyle w:val="Hyperlink"/>
          </w:rPr>
          <w:t>A.1</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ANAE wetland types by valley influenced by CEW, 2023–24</w:t>
        </w:r>
        <w:r>
          <w:rPr>
            <w:webHidden/>
          </w:rPr>
          <w:tab/>
        </w:r>
        <w:r>
          <w:rPr>
            <w:webHidden/>
          </w:rPr>
          <w:fldChar w:fldCharType="begin"/>
        </w:r>
        <w:r>
          <w:rPr>
            <w:webHidden/>
          </w:rPr>
          <w:instrText xml:space="preserve"> PAGEREF _Toc201867264 \h </w:instrText>
        </w:r>
        <w:r>
          <w:rPr>
            <w:webHidden/>
          </w:rPr>
        </w:r>
        <w:r>
          <w:rPr>
            <w:webHidden/>
          </w:rPr>
          <w:fldChar w:fldCharType="separate"/>
        </w:r>
        <w:r w:rsidR="0000560C">
          <w:rPr>
            <w:webHidden/>
          </w:rPr>
          <w:t>84</w:t>
        </w:r>
        <w:r>
          <w:rPr>
            <w:webHidden/>
          </w:rPr>
          <w:fldChar w:fldCharType="end"/>
        </w:r>
      </w:hyperlink>
    </w:p>
    <w:p w14:paraId="7F6A1BE3" w14:textId="0610814B"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66" w:history="1">
        <w:r w:rsidRPr="009917BE">
          <w:rPr>
            <w:rStyle w:val="Hyperlink"/>
          </w:rPr>
          <w:t>A.2</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ANAE floodplain types by valley inundated by CEW 2023–24</w:t>
        </w:r>
        <w:r>
          <w:rPr>
            <w:webHidden/>
          </w:rPr>
          <w:tab/>
        </w:r>
        <w:r>
          <w:rPr>
            <w:webHidden/>
          </w:rPr>
          <w:fldChar w:fldCharType="begin"/>
        </w:r>
        <w:r>
          <w:rPr>
            <w:webHidden/>
          </w:rPr>
          <w:instrText xml:space="preserve"> PAGEREF _Toc201867266 \h </w:instrText>
        </w:r>
        <w:r>
          <w:rPr>
            <w:webHidden/>
          </w:rPr>
        </w:r>
        <w:r>
          <w:rPr>
            <w:webHidden/>
          </w:rPr>
          <w:fldChar w:fldCharType="separate"/>
        </w:r>
        <w:r w:rsidR="0000560C">
          <w:rPr>
            <w:webHidden/>
          </w:rPr>
          <w:t>94</w:t>
        </w:r>
        <w:r>
          <w:rPr>
            <w:webHidden/>
          </w:rPr>
          <w:fldChar w:fldCharType="end"/>
        </w:r>
      </w:hyperlink>
    </w:p>
    <w:p w14:paraId="24BCCD26" w14:textId="346A6453"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68" w:history="1">
        <w:r w:rsidRPr="009917BE">
          <w:rPr>
            <w:rStyle w:val="Hyperlink"/>
          </w:rPr>
          <w:t>A.3</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ANAE river channel types by valley influenced by CEW, 2023–24</w:t>
        </w:r>
        <w:r>
          <w:rPr>
            <w:webHidden/>
          </w:rPr>
          <w:tab/>
        </w:r>
        <w:r>
          <w:rPr>
            <w:webHidden/>
          </w:rPr>
          <w:fldChar w:fldCharType="begin"/>
        </w:r>
        <w:r>
          <w:rPr>
            <w:webHidden/>
          </w:rPr>
          <w:instrText xml:space="preserve"> PAGEREF _Toc201867268 \h </w:instrText>
        </w:r>
        <w:r>
          <w:rPr>
            <w:webHidden/>
          </w:rPr>
        </w:r>
        <w:r>
          <w:rPr>
            <w:webHidden/>
          </w:rPr>
          <w:fldChar w:fldCharType="separate"/>
        </w:r>
        <w:r w:rsidR="0000560C">
          <w:rPr>
            <w:webHidden/>
          </w:rPr>
          <w:t>100</w:t>
        </w:r>
        <w:r>
          <w:rPr>
            <w:webHidden/>
          </w:rPr>
          <w:fldChar w:fldCharType="end"/>
        </w:r>
      </w:hyperlink>
    </w:p>
    <w:p w14:paraId="7A17040B" w14:textId="024D39B1" w:rsidR="00361E42" w:rsidRDefault="00361E42">
      <w:pPr>
        <w:pStyle w:val="TOC2"/>
        <w:rPr>
          <w:rFonts w:asciiTheme="minorHAnsi" w:eastAsiaTheme="minorEastAsia" w:hAnsiTheme="minorHAnsi" w:cstheme="minorBidi"/>
          <w:color w:val="auto"/>
          <w:kern w:val="2"/>
          <w:sz w:val="24"/>
          <w:szCs w:val="21"/>
          <w:lang w:bidi="ne-NP"/>
          <w14:ligatures w14:val="standardContextual"/>
        </w:rPr>
      </w:pPr>
      <w:hyperlink w:anchor="_Toc201867269" w:history="1">
        <w:r w:rsidRPr="009917BE">
          <w:rPr>
            <w:rStyle w:val="Hyperlink"/>
          </w:rPr>
          <w:t>A.4</w:t>
        </w:r>
        <w:r>
          <w:rPr>
            <w:rFonts w:asciiTheme="minorHAnsi" w:eastAsiaTheme="minorEastAsia" w:hAnsiTheme="minorHAnsi" w:cstheme="minorBidi"/>
            <w:color w:val="auto"/>
            <w:kern w:val="2"/>
            <w:sz w:val="24"/>
            <w:szCs w:val="21"/>
            <w:lang w:bidi="ne-NP"/>
            <w14:ligatures w14:val="standardContextual"/>
          </w:rPr>
          <w:tab/>
        </w:r>
        <w:r w:rsidRPr="009917BE">
          <w:rPr>
            <w:rStyle w:val="Hyperlink"/>
          </w:rPr>
          <w:t>ANAE wetland types influenced by CEW, 2014–24</w:t>
        </w:r>
        <w:r>
          <w:rPr>
            <w:webHidden/>
          </w:rPr>
          <w:tab/>
        </w:r>
        <w:r>
          <w:rPr>
            <w:webHidden/>
          </w:rPr>
          <w:fldChar w:fldCharType="begin"/>
        </w:r>
        <w:r>
          <w:rPr>
            <w:webHidden/>
          </w:rPr>
          <w:instrText xml:space="preserve"> PAGEREF _Toc201867269 \h </w:instrText>
        </w:r>
        <w:r>
          <w:rPr>
            <w:webHidden/>
          </w:rPr>
        </w:r>
        <w:r>
          <w:rPr>
            <w:webHidden/>
          </w:rPr>
          <w:fldChar w:fldCharType="separate"/>
        </w:r>
        <w:r w:rsidR="0000560C">
          <w:rPr>
            <w:webHidden/>
          </w:rPr>
          <w:t>105</w:t>
        </w:r>
        <w:r>
          <w:rPr>
            <w:webHidden/>
          </w:rPr>
          <w:fldChar w:fldCharType="end"/>
        </w:r>
      </w:hyperlink>
    </w:p>
    <w:p w14:paraId="600300A5" w14:textId="24F00A73" w:rsidR="00361E42" w:rsidRDefault="00361E42">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1867270" w:history="1">
        <w:r w:rsidRPr="009917BE">
          <w:rPr>
            <w:rStyle w:val="Hyperlink"/>
          </w:rPr>
          <w:t>Abbreviations and terms</w:t>
        </w:r>
        <w:r>
          <w:rPr>
            <w:webHidden/>
          </w:rPr>
          <w:tab/>
        </w:r>
        <w:r>
          <w:rPr>
            <w:webHidden/>
          </w:rPr>
          <w:fldChar w:fldCharType="begin"/>
        </w:r>
        <w:r>
          <w:rPr>
            <w:webHidden/>
          </w:rPr>
          <w:instrText xml:space="preserve"> PAGEREF _Toc201867270 \h </w:instrText>
        </w:r>
        <w:r>
          <w:rPr>
            <w:webHidden/>
          </w:rPr>
        </w:r>
        <w:r>
          <w:rPr>
            <w:webHidden/>
          </w:rPr>
          <w:fldChar w:fldCharType="separate"/>
        </w:r>
        <w:r w:rsidR="0000560C">
          <w:rPr>
            <w:webHidden/>
          </w:rPr>
          <w:t>109</w:t>
        </w:r>
        <w:r>
          <w:rPr>
            <w:webHidden/>
          </w:rPr>
          <w:fldChar w:fldCharType="end"/>
        </w:r>
      </w:hyperlink>
    </w:p>
    <w:p w14:paraId="6E3CB472" w14:textId="184C6E1E" w:rsidR="00361E42" w:rsidRDefault="00361E42">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1867271" w:history="1">
        <w:r w:rsidRPr="009917BE">
          <w:rPr>
            <w:rStyle w:val="Hyperlink"/>
          </w:rPr>
          <w:t>References</w:t>
        </w:r>
        <w:r>
          <w:rPr>
            <w:webHidden/>
          </w:rPr>
          <w:tab/>
        </w:r>
        <w:r>
          <w:rPr>
            <w:webHidden/>
          </w:rPr>
          <w:fldChar w:fldCharType="begin"/>
        </w:r>
        <w:r>
          <w:rPr>
            <w:webHidden/>
          </w:rPr>
          <w:instrText xml:space="preserve"> PAGEREF _Toc201867271 \h </w:instrText>
        </w:r>
        <w:r>
          <w:rPr>
            <w:webHidden/>
          </w:rPr>
        </w:r>
        <w:r>
          <w:rPr>
            <w:webHidden/>
          </w:rPr>
          <w:fldChar w:fldCharType="separate"/>
        </w:r>
        <w:r w:rsidR="0000560C">
          <w:rPr>
            <w:webHidden/>
          </w:rPr>
          <w:t>110</w:t>
        </w:r>
        <w:r>
          <w:rPr>
            <w:webHidden/>
          </w:rPr>
          <w:fldChar w:fldCharType="end"/>
        </w:r>
      </w:hyperlink>
    </w:p>
    <w:p w14:paraId="2F46B5F0" w14:textId="29E378F2" w:rsidR="002E34FA" w:rsidRPr="002E34FA" w:rsidRDefault="002E34FA" w:rsidP="002E34FA">
      <w:pPr>
        <w:pStyle w:val="BodyText"/>
      </w:pPr>
      <w:r>
        <w:fldChar w:fldCharType="end"/>
      </w:r>
    </w:p>
    <w:p w14:paraId="175BE243" w14:textId="2BE06428" w:rsidR="00A943B2" w:rsidRDefault="004D139E" w:rsidP="00004DBC">
      <w:pPr>
        <w:pStyle w:val="Heading1noTOC"/>
        <w:outlineLvl w:val="1"/>
      </w:pPr>
      <w:r w:rsidRPr="00D1044D">
        <w:lastRenderedPageBreak/>
        <w:t>F</w:t>
      </w:r>
      <w:r w:rsidR="00A943B2" w:rsidRPr="00D1044D">
        <w:t>igures</w:t>
      </w:r>
    </w:p>
    <w:p w14:paraId="609913DD" w14:textId="5F2077C7" w:rsidR="009B47F6" w:rsidRDefault="009959BB">
      <w:pPr>
        <w:pStyle w:val="TableofFigures"/>
        <w:rPr>
          <w:rFonts w:asciiTheme="minorHAnsi" w:eastAsiaTheme="minorEastAsia" w:hAnsiTheme="minorHAnsi" w:cstheme="minorBidi"/>
          <w:color w:val="auto"/>
          <w:kern w:val="2"/>
          <w:sz w:val="24"/>
          <w:szCs w:val="21"/>
          <w:lang w:bidi="ne-NP"/>
          <w14:ligatures w14:val="standardContextual"/>
        </w:rPr>
      </w:pPr>
      <w:r>
        <w:fldChar w:fldCharType="begin"/>
      </w:r>
      <w:r w:rsidR="00A943B2">
        <w:instrText xml:space="preserve"> TOC \h \z \c "Figure" </w:instrText>
      </w:r>
      <w:r>
        <w:fldChar w:fldCharType="separate"/>
      </w:r>
      <w:hyperlink w:anchor="_Toc201867356" w:history="1">
        <w:r w:rsidR="009B47F6" w:rsidRPr="005F35B8">
          <w:rPr>
            <w:rStyle w:val="Hyperlink"/>
          </w:rPr>
          <w:t>Figure 1 Schematic of the components of the Basin-scale evaluation</w:t>
        </w:r>
        <w:r w:rsidR="009B47F6">
          <w:rPr>
            <w:webHidden/>
          </w:rPr>
          <w:tab/>
        </w:r>
        <w:r w:rsidR="009B47F6">
          <w:rPr>
            <w:webHidden/>
          </w:rPr>
          <w:fldChar w:fldCharType="begin"/>
        </w:r>
        <w:r w:rsidR="009B47F6">
          <w:rPr>
            <w:webHidden/>
          </w:rPr>
          <w:instrText xml:space="preserve"> PAGEREF _Toc201867356 \h </w:instrText>
        </w:r>
        <w:r w:rsidR="009B47F6">
          <w:rPr>
            <w:webHidden/>
          </w:rPr>
        </w:r>
        <w:r w:rsidR="009B47F6">
          <w:rPr>
            <w:webHidden/>
          </w:rPr>
          <w:fldChar w:fldCharType="separate"/>
        </w:r>
        <w:r w:rsidR="0000560C">
          <w:rPr>
            <w:webHidden/>
          </w:rPr>
          <w:t>viii</w:t>
        </w:r>
        <w:r w:rsidR="009B47F6">
          <w:rPr>
            <w:webHidden/>
          </w:rPr>
          <w:fldChar w:fldCharType="end"/>
        </w:r>
      </w:hyperlink>
    </w:p>
    <w:p w14:paraId="6B9BFD65" w14:textId="43FF2C28"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57" w:history="1">
        <w:r w:rsidRPr="005F35B8">
          <w:rPr>
            <w:rStyle w:val="Hyperlink"/>
          </w:rPr>
          <w:t>Figure 2 The 7 Selected Areas (left map) and 25 valleys (right map) established for long-term monitoring of the impacts of environmental watering under the Long Term Intervention Monitoring and Flow-MER (2014–15 to present)</w:t>
        </w:r>
        <w:r>
          <w:rPr>
            <w:webHidden/>
          </w:rPr>
          <w:tab/>
        </w:r>
        <w:r>
          <w:rPr>
            <w:webHidden/>
          </w:rPr>
          <w:fldChar w:fldCharType="begin"/>
        </w:r>
        <w:r>
          <w:rPr>
            <w:webHidden/>
          </w:rPr>
          <w:instrText xml:space="preserve"> PAGEREF _Toc201867357 \h </w:instrText>
        </w:r>
        <w:r>
          <w:rPr>
            <w:webHidden/>
          </w:rPr>
        </w:r>
        <w:r>
          <w:rPr>
            <w:webHidden/>
          </w:rPr>
          <w:fldChar w:fldCharType="separate"/>
        </w:r>
        <w:r w:rsidR="0000560C">
          <w:rPr>
            <w:webHidden/>
          </w:rPr>
          <w:t>viii</w:t>
        </w:r>
        <w:r>
          <w:rPr>
            <w:webHidden/>
          </w:rPr>
          <w:fldChar w:fldCharType="end"/>
        </w:r>
      </w:hyperlink>
    </w:p>
    <w:p w14:paraId="5A54EC0C" w14:textId="581E0F14"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58" w:history="1">
        <w:r w:rsidRPr="005F35B8">
          <w:rPr>
            <w:rStyle w:val="Hyperlink"/>
          </w:rPr>
          <w:t>Figure 1.1 Hierarchical levels of biodiversity in aquatic ecosystems</w:t>
        </w:r>
        <w:r>
          <w:rPr>
            <w:webHidden/>
          </w:rPr>
          <w:tab/>
        </w:r>
        <w:r>
          <w:rPr>
            <w:webHidden/>
          </w:rPr>
          <w:fldChar w:fldCharType="begin"/>
        </w:r>
        <w:r>
          <w:rPr>
            <w:webHidden/>
          </w:rPr>
          <w:instrText xml:space="preserve"> PAGEREF _Toc201867358 \h </w:instrText>
        </w:r>
        <w:r>
          <w:rPr>
            <w:webHidden/>
          </w:rPr>
        </w:r>
        <w:r>
          <w:rPr>
            <w:webHidden/>
          </w:rPr>
          <w:fldChar w:fldCharType="separate"/>
        </w:r>
        <w:r w:rsidR="0000560C">
          <w:rPr>
            <w:webHidden/>
          </w:rPr>
          <w:t>1</w:t>
        </w:r>
        <w:r>
          <w:rPr>
            <w:webHidden/>
          </w:rPr>
          <w:fldChar w:fldCharType="end"/>
        </w:r>
      </w:hyperlink>
    </w:p>
    <w:p w14:paraId="06F078FB" w14:textId="5E111E52"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59" w:history="1">
        <w:r w:rsidRPr="005F35B8">
          <w:rPr>
            <w:rStyle w:val="Hyperlink"/>
          </w:rPr>
          <w:t>Figure 2.1 Schematic of the 4 steps in the ecosystem diversity evaluation approach</w:t>
        </w:r>
        <w:r>
          <w:rPr>
            <w:webHidden/>
          </w:rPr>
          <w:tab/>
        </w:r>
        <w:r>
          <w:rPr>
            <w:webHidden/>
          </w:rPr>
          <w:fldChar w:fldCharType="begin"/>
        </w:r>
        <w:r>
          <w:rPr>
            <w:webHidden/>
          </w:rPr>
          <w:instrText xml:space="preserve"> PAGEREF _Toc201867359 \h </w:instrText>
        </w:r>
        <w:r>
          <w:rPr>
            <w:webHidden/>
          </w:rPr>
        </w:r>
        <w:r>
          <w:rPr>
            <w:webHidden/>
          </w:rPr>
          <w:fldChar w:fldCharType="separate"/>
        </w:r>
        <w:r w:rsidR="0000560C">
          <w:rPr>
            <w:webHidden/>
          </w:rPr>
          <w:t>5</w:t>
        </w:r>
        <w:r>
          <w:rPr>
            <w:webHidden/>
          </w:rPr>
          <w:fldChar w:fldCharType="end"/>
        </w:r>
      </w:hyperlink>
    </w:p>
    <w:p w14:paraId="525DE8E2" w14:textId="11879AB6"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60" w:history="1">
        <w:r w:rsidRPr="005F35B8">
          <w:rPr>
            <w:rStyle w:val="Hyperlink"/>
          </w:rPr>
          <w:t>Figure 3.1 Map of the ANAE types across the Murray</w:t>
        </w:r>
        <w:r w:rsidRPr="005F35B8">
          <w:rPr>
            <w:rStyle w:val="Hyperlink"/>
            <w:rFonts w:cs="Calibri"/>
          </w:rPr>
          <w:t>–</w:t>
        </w:r>
        <w:r w:rsidRPr="005F35B8">
          <w:rPr>
            <w:rStyle w:val="Hyperlink"/>
          </w:rPr>
          <w:t>Darling Basin</w:t>
        </w:r>
        <w:r>
          <w:rPr>
            <w:webHidden/>
          </w:rPr>
          <w:tab/>
        </w:r>
        <w:r>
          <w:rPr>
            <w:webHidden/>
          </w:rPr>
          <w:fldChar w:fldCharType="begin"/>
        </w:r>
        <w:r>
          <w:rPr>
            <w:webHidden/>
          </w:rPr>
          <w:instrText xml:space="preserve"> PAGEREF _Toc201867360 \h </w:instrText>
        </w:r>
        <w:r>
          <w:rPr>
            <w:webHidden/>
          </w:rPr>
        </w:r>
        <w:r>
          <w:rPr>
            <w:webHidden/>
          </w:rPr>
          <w:fldChar w:fldCharType="separate"/>
        </w:r>
        <w:r w:rsidR="0000560C">
          <w:rPr>
            <w:webHidden/>
          </w:rPr>
          <w:t>7</w:t>
        </w:r>
        <w:r>
          <w:rPr>
            <w:webHidden/>
          </w:rPr>
          <w:fldChar w:fldCharType="end"/>
        </w:r>
      </w:hyperlink>
    </w:p>
    <w:p w14:paraId="77BC0CAD" w14:textId="2FD4205B"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61" w:history="1">
        <w:r w:rsidRPr="005F35B8">
          <w:rPr>
            <w:rStyle w:val="Hyperlink"/>
          </w:rPr>
          <w:t>Figure 3.2 Map of the ANAE riverine types in the Murray–Darling Basin</w:t>
        </w:r>
        <w:r>
          <w:rPr>
            <w:webHidden/>
          </w:rPr>
          <w:tab/>
        </w:r>
        <w:r>
          <w:rPr>
            <w:webHidden/>
          </w:rPr>
          <w:fldChar w:fldCharType="begin"/>
        </w:r>
        <w:r>
          <w:rPr>
            <w:webHidden/>
          </w:rPr>
          <w:instrText xml:space="preserve"> PAGEREF _Toc201867361 \h </w:instrText>
        </w:r>
        <w:r>
          <w:rPr>
            <w:webHidden/>
          </w:rPr>
        </w:r>
        <w:r>
          <w:rPr>
            <w:webHidden/>
          </w:rPr>
          <w:fldChar w:fldCharType="separate"/>
        </w:r>
        <w:r w:rsidR="0000560C">
          <w:rPr>
            <w:webHidden/>
          </w:rPr>
          <w:t>8</w:t>
        </w:r>
        <w:r>
          <w:rPr>
            <w:webHidden/>
          </w:rPr>
          <w:fldChar w:fldCharType="end"/>
        </w:r>
      </w:hyperlink>
    </w:p>
    <w:p w14:paraId="043F3C3E" w14:textId="68279A78"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62" w:history="1">
        <w:r w:rsidRPr="005F35B8">
          <w:rPr>
            <w:rStyle w:val="Hyperlink"/>
          </w:rPr>
          <w:t>Figure 3.3 Map showing maximum extent of all CEW in rivers, wetlands and floodplains, 2023–24</w:t>
        </w:r>
        <w:r>
          <w:rPr>
            <w:webHidden/>
          </w:rPr>
          <w:tab/>
        </w:r>
        <w:r>
          <w:rPr>
            <w:webHidden/>
          </w:rPr>
          <w:fldChar w:fldCharType="begin"/>
        </w:r>
        <w:r>
          <w:rPr>
            <w:webHidden/>
          </w:rPr>
          <w:instrText xml:space="preserve"> PAGEREF _Toc201867362 \h </w:instrText>
        </w:r>
        <w:r>
          <w:rPr>
            <w:webHidden/>
          </w:rPr>
        </w:r>
        <w:r>
          <w:rPr>
            <w:webHidden/>
          </w:rPr>
          <w:fldChar w:fldCharType="separate"/>
        </w:r>
        <w:r w:rsidR="0000560C">
          <w:rPr>
            <w:webHidden/>
          </w:rPr>
          <w:t>9</w:t>
        </w:r>
        <w:r>
          <w:rPr>
            <w:webHidden/>
          </w:rPr>
          <w:fldChar w:fldCharType="end"/>
        </w:r>
      </w:hyperlink>
    </w:p>
    <w:p w14:paraId="08F6BF83" w14:textId="7811016F"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63" w:history="1">
        <w:r w:rsidRPr="005F35B8">
          <w:rPr>
            <w:rStyle w:val="Hyperlink"/>
          </w:rPr>
          <w:t>Figure 3.4 Satellite image of the area of the Great Cumbung Swamp showing visible inundation by CEW, whereas that mapped by Sentinel-2 satellite is limited to where open water is visible between the reed beds</w:t>
        </w:r>
        <w:r>
          <w:rPr>
            <w:webHidden/>
          </w:rPr>
          <w:tab/>
        </w:r>
        <w:r>
          <w:rPr>
            <w:webHidden/>
          </w:rPr>
          <w:fldChar w:fldCharType="begin"/>
        </w:r>
        <w:r>
          <w:rPr>
            <w:webHidden/>
          </w:rPr>
          <w:instrText xml:space="preserve"> PAGEREF _Toc201867363 \h </w:instrText>
        </w:r>
        <w:r>
          <w:rPr>
            <w:webHidden/>
          </w:rPr>
        </w:r>
        <w:r>
          <w:rPr>
            <w:webHidden/>
          </w:rPr>
          <w:fldChar w:fldCharType="separate"/>
        </w:r>
        <w:r w:rsidR="0000560C">
          <w:rPr>
            <w:webHidden/>
          </w:rPr>
          <w:t>11</w:t>
        </w:r>
        <w:r>
          <w:rPr>
            <w:webHidden/>
          </w:rPr>
          <w:fldChar w:fldCharType="end"/>
        </w:r>
      </w:hyperlink>
    </w:p>
    <w:p w14:paraId="7D1DC5C6" w14:textId="6C32F95C"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64" w:history="1">
        <w:r w:rsidRPr="005F35B8">
          <w:rPr>
            <w:rStyle w:val="Hyperlink"/>
          </w:rPr>
          <w:t>Figure 3.5 Map of the extent of the managed floodplain expanded to include all areas receiving CEW, 2014–24</w:t>
        </w:r>
        <w:r>
          <w:rPr>
            <w:webHidden/>
          </w:rPr>
          <w:tab/>
        </w:r>
        <w:r>
          <w:rPr>
            <w:webHidden/>
          </w:rPr>
          <w:fldChar w:fldCharType="begin"/>
        </w:r>
        <w:r>
          <w:rPr>
            <w:webHidden/>
          </w:rPr>
          <w:instrText xml:space="preserve"> PAGEREF _Toc201867364 \h </w:instrText>
        </w:r>
        <w:r>
          <w:rPr>
            <w:webHidden/>
          </w:rPr>
        </w:r>
        <w:r>
          <w:rPr>
            <w:webHidden/>
          </w:rPr>
          <w:fldChar w:fldCharType="separate"/>
        </w:r>
        <w:r w:rsidR="0000560C">
          <w:rPr>
            <w:webHidden/>
          </w:rPr>
          <w:t>13</w:t>
        </w:r>
        <w:r>
          <w:rPr>
            <w:webHidden/>
          </w:rPr>
          <w:fldChar w:fldCharType="end"/>
        </w:r>
      </w:hyperlink>
    </w:p>
    <w:p w14:paraId="7A393E2E" w14:textId="457FEC1F"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65" w:history="1">
        <w:r w:rsidRPr="005F35B8">
          <w:rPr>
            <w:rStyle w:val="Hyperlink"/>
          </w:rPr>
          <w:t>Figure 4.1 Map of ecosystem diversity (number of ANAE types on the managed floodplain), by valley, 2023–24</w:t>
        </w:r>
        <w:r>
          <w:rPr>
            <w:webHidden/>
          </w:rPr>
          <w:tab/>
        </w:r>
        <w:r>
          <w:rPr>
            <w:webHidden/>
          </w:rPr>
          <w:fldChar w:fldCharType="begin"/>
        </w:r>
        <w:r>
          <w:rPr>
            <w:webHidden/>
          </w:rPr>
          <w:instrText xml:space="preserve"> PAGEREF _Toc201867365 \h </w:instrText>
        </w:r>
        <w:r>
          <w:rPr>
            <w:webHidden/>
          </w:rPr>
        </w:r>
        <w:r>
          <w:rPr>
            <w:webHidden/>
          </w:rPr>
          <w:fldChar w:fldCharType="separate"/>
        </w:r>
        <w:r w:rsidR="0000560C">
          <w:rPr>
            <w:webHidden/>
          </w:rPr>
          <w:t>17</w:t>
        </w:r>
        <w:r>
          <w:rPr>
            <w:webHidden/>
          </w:rPr>
          <w:fldChar w:fldCharType="end"/>
        </w:r>
      </w:hyperlink>
    </w:p>
    <w:p w14:paraId="0113514B" w14:textId="22760926"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66" w:history="1">
        <w:r w:rsidRPr="005F35B8">
          <w:rPr>
            <w:rStyle w:val="Hyperlink"/>
          </w:rPr>
          <w:t>Figure 4.2 Ecosystem diversity (number of ANAE types on the managed floodplain) scaled with area of the managed floodplain in each valley (km</w:t>
        </w:r>
        <w:r w:rsidRPr="005F35B8">
          <w:rPr>
            <w:rStyle w:val="Hyperlink"/>
            <w:vertAlign w:val="superscript"/>
          </w:rPr>
          <w:t>2</w:t>
        </w:r>
        <w:r w:rsidRPr="005F35B8">
          <w:rPr>
            <w:rStyle w:val="Hyperlink"/>
          </w:rPr>
          <w:t>)</w:t>
        </w:r>
        <w:r>
          <w:rPr>
            <w:webHidden/>
          </w:rPr>
          <w:tab/>
        </w:r>
        <w:r>
          <w:rPr>
            <w:webHidden/>
          </w:rPr>
          <w:fldChar w:fldCharType="begin"/>
        </w:r>
        <w:r>
          <w:rPr>
            <w:webHidden/>
          </w:rPr>
          <w:instrText xml:space="preserve"> PAGEREF _Toc201867366 \h </w:instrText>
        </w:r>
        <w:r>
          <w:rPr>
            <w:webHidden/>
          </w:rPr>
        </w:r>
        <w:r>
          <w:rPr>
            <w:webHidden/>
          </w:rPr>
          <w:fldChar w:fldCharType="separate"/>
        </w:r>
        <w:r w:rsidR="0000560C">
          <w:rPr>
            <w:webHidden/>
          </w:rPr>
          <w:t>18</w:t>
        </w:r>
        <w:r>
          <w:rPr>
            <w:webHidden/>
          </w:rPr>
          <w:fldChar w:fldCharType="end"/>
        </w:r>
      </w:hyperlink>
    </w:p>
    <w:p w14:paraId="5D2250FC" w14:textId="1B68E088"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67" w:history="1">
        <w:r w:rsidRPr="005F35B8">
          <w:rPr>
            <w:rStyle w:val="Hyperlink"/>
          </w:rPr>
          <w:t>Figure 4.3 Map of ecosystem diversity (number of ANAE types on the managed floodplain) supported by CEW, 2023–24</w:t>
        </w:r>
        <w:r>
          <w:rPr>
            <w:webHidden/>
          </w:rPr>
          <w:tab/>
        </w:r>
        <w:r>
          <w:rPr>
            <w:webHidden/>
          </w:rPr>
          <w:fldChar w:fldCharType="begin"/>
        </w:r>
        <w:r>
          <w:rPr>
            <w:webHidden/>
          </w:rPr>
          <w:instrText xml:space="preserve"> PAGEREF _Toc201867367 \h </w:instrText>
        </w:r>
        <w:r>
          <w:rPr>
            <w:webHidden/>
          </w:rPr>
        </w:r>
        <w:r>
          <w:rPr>
            <w:webHidden/>
          </w:rPr>
          <w:fldChar w:fldCharType="separate"/>
        </w:r>
        <w:r w:rsidR="0000560C">
          <w:rPr>
            <w:webHidden/>
          </w:rPr>
          <w:t>19</w:t>
        </w:r>
        <w:r>
          <w:rPr>
            <w:webHidden/>
          </w:rPr>
          <w:fldChar w:fldCharType="end"/>
        </w:r>
      </w:hyperlink>
    </w:p>
    <w:p w14:paraId="0889A9DF" w14:textId="724A4F1D"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68" w:history="1">
        <w:r w:rsidRPr="005F35B8">
          <w:rPr>
            <w:rStyle w:val="Hyperlink"/>
          </w:rPr>
          <w:t>Figure 4.4 Map showing location and extent of Ramsar Sites in the Murray–Darling Basin</w:t>
        </w:r>
        <w:r>
          <w:rPr>
            <w:webHidden/>
          </w:rPr>
          <w:tab/>
        </w:r>
        <w:r>
          <w:rPr>
            <w:webHidden/>
          </w:rPr>
          <w:fldChar w:fldCharType="begin"/>
        </w:r>
        <w:r>
          <w:rPr>
            <w:webHidden/>
          </w:rPr>
          <w:instrText xml:space="preserve"> PAGEREF _Toc201867368 \h </w:instrText>
        </w:r>
        <w:r>
          <w:rPr>
            <w:webHidden/>
          </w:rPr>
        </w:r>
        <w:r>
          <w:rPr>
            <w:webHidden/>
          </w:rPr>
          <w:fldChar w:fldCharType="separate"/>
        </w:r>
        <w:r w:rsidR="0000560C">
          <w:rPr>
            <w:webHidden/>
          </w:rPr>
          <w:t>25</w:t>
        </w:r>
        <w:r>
          <w:rPr>
            <w:webHidden/>
          </w:rPr>
          <w:fldChar w:fldCharType="end"/>
        </w:r>
      </w:hyperlink>
    </w:p>
    <w:p w14:paraId="2446722E" w14:textId="0DE35B64"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69" w:history="1">
        <w:r w:rsidRPr="005F35B8">
          <w:rPr>
            <w:rStyle w:val="Hyperlink"/>
          </w:rPr>
          <w:t>Figure 4.5 Map of ecosystem diversity within the Gwydir Wetlands: Gingham and Lower Gwydir (Big Leather) Watercourses Ramsar Site, showing 2023–24 inundation by 11 GL of environmental water that included 5 GL of CEW added to naturally occurring floodwaters</w:t>
        </w:r>
        <w:r>
          <w:rPr>
            <w:webHidden/>
          </w:rPr>
          <w:tab/>
        </w:r>
        <w:r>
          <w:rPr>
            <w:webHidden/>
          </w:rPr>
          <w:fldChar w:fldCharType="begin"/>
        </w:r>
        <w:r>
          <w:rPr>
            <w:webHidden/>
          </w:rPr>
          <w:instrText xml:space="preserve"> PAGEREF _Toc201867369 \h </w:instrText>
        </w:r>
        <w:r>
          <w:rPr>
            <w:webHidden/>
          </w:rPr>
        </w:r>
        <w:r>
          <w:rPr>
            <w:webHidden/>
          </w:rPr>
          <w:fldChar w:fldCharType="separate"/>
        </w:r>
        <w:r w:rsidR="0000560C">
          <w:rPr>
            <w:webHidden/>
          </w:rPr>
          <w:t>27</w:t>
        </w:r>
        <w:r>
          <w:rPr>
            <w:webHidden/>
          </w:rPr>
          <w:fldChar w:fldCharType="end"/>
        </w:r>
      </w:hyperlink>
    </w:p>
    <w:p w14:paraId="3D9721F5" w14:textId="39D3F4C1"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70" w:history="1">
        <w:r w:rsidRPr="005F35B8">
          <w:rPr>
            <w:rStyle w:val="Hyperlink"/>
          </w:rPr>
          <w:t>Figure 4.6 Map of ecosystem diversity within the Narran Lake Nature Reserve (Narran Lakes) Ramsar Site, showing 2023–24 inundation by 71 GL of CEW</w:t>
        </w:r>
        <w:r>
          <w:rPr>
            <w:webHidden/>
          </w:rPr>
          <w:tab/>
        </w:r>
        <w:r>
          <w:rPr>
            <w:webHidden/>
          </w:rPr>
          <w:fldChar w:fldCharType="begin"/>
        </w:r>
        <w:r>
          <w:rPr>
            <w:webHidden/>
          </w:rPr>
          <w:instrText xml:space="preserve"> PAGEREF _Toc201867370 \h </w:instrText>
        </w:r>
        <w:r>
          <w:rPr>
            <w:webHidden/>
          </w:rPr>
        </w:r>
        <w:r>
          <w:rPr>
            <w:webHidden/>
          </w:rPr>
          <w:fldChar w:fldCharType="separate"/>
        </w:r>
        <w:r w:rsidR="0000560C">
          <w:rPr>
            <w:webHidden/>
          </w:rPr>
          <w:t>29</w:t>
        </w:r>
        <w:r>
          <w:rPr>
            <w:webHidden/>
          </w:rPr>
          <w:fldChar w:fldCharType="end"/>
        </w:r>
      </w:hyperlink>
    </w:p>
    <w:p w14:paraId="69FE8646" w14:textId="1AE2AA8C"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71" w:history="1">
        <w:r w:rsidRPr="005F35B8">
          <w:rPr>
            <w:rStyle w:val="Hyperlink"/>
          </w:rPr>
          <w:t>Figure 4.7 Map of ecosystem diversity within the Macquarie Marshes Ramsar Site, showing 2023–24 inundation by 159 GL of environmental water that included 56 GL of CEW</w:t>
        </w:r>
        <w:r>
          <w:rPr>
            <w:webHidden/>
          </w:rPr>
          <w:tab/>
        </w:r>
        <w:r>
          <w:rPr>
            <w:webHidden/>
          </w:rPr>
          <w:fldChar w:fldCharType="begin"/>
        </w:r>
        <w:r>
          <w:rPr>
            <w:webHidden/>
          </w:rPr>
          <w:instrText xml:space="preserve"> PAGEREF _Toc201867371 \h </w:instrText>
        </w:r>
        <w:r>
          <w:rPr>
            <w:webHidden/>
          </w:rPr>
        </w:r>
        <w:r>
          <w:rPr>
            <w:webHidden/>
          </w:rPr>
          <w:fldChar w:fldCharType="separate"/>
        </w:r>
        <w:r w:rsidR="0000560C">
          <w:rPr>
            <w:webHidden/>
          </w:rPr>
          <w:t>31</w:t>
        </w:r>
        <w:r>
          <w:rPr>
            <w:webHidden/>
          </w:rPr>
          <w:fldChar w:fldCharType="end"/>
        </w:r>
      </w:hyperlink>
    </w:p>
    <w:p w14:paraId="64721633" w14:textId="4383184C"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72" w:history="1">
        <w:r w:rsidRPr="005F35B8">
          <w:rPr>
            <w:rStyle w:val="Hyperlink"/>
          </w:rPr>
          <w:t>Figure 4.8 Map of ecosystem diversity within the Barmah Forest Ramsar Site and Millewa Forest Group of the NSW Central Forests Ramsar Site, showing 2023–24 inundation by 416 GL of environmental water that included 308 GL of CEW</w:t>
        </w:r>
        <w:r>
          <w:rPr>
            <w:webHidden/>
          </w:rPr>
          <w:tab/>
        </w:r>
        <w:r>
          <w:rPr>
            <w:webHidden/>
          </w:rPr>
          <w:fldChar w:fldCharType="begin"/>
        </w:r>
        <w:r>
          <w:rPr>
            <w:webHidden/>
          </w:rPr>
          <w:instrText xml:space="preserve"> PAGEREF _Toc201867372 \h </w:instrText>
        </w:r>
        <w:r>
          <w:rPr>
            <w:webHidden/>
          </w:rPr>
        </w:r>
        <w:r>
          <w:rPr>
            <w:webHidden/>
          </w:rPr>
          <w:fldChar w:fldCharType="separate"/>
        </w:r>
        <w:r w:rsidR="0000560C">
          <w:rPr>
            <w:webHidden/>
          </w:rPr>
          <w:t>33</w:t>
        </w:r>
        <w:r>
          <w:rPr>
            <w:webHidden/>
          </w:rPr>
          <w:fldChar w:fldCharType="end"/>
        </w:r>
      </w:hyperlink>
    </w:p>
    <w:p w14:paraId="07CA9C84" w14:textId="3E35B33C"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73" w:history="1">
        <w:r w:rsidRPr="005F35B8">
          <w:rPr>
            <w:rStyle w:val="Hyperlink"/>
          </w:rPr>
          <w:t>Figure 4.9 Map of ecosystem diversity within the Gunbower Forest Ramsar Site, showing 2023–24 flows in Gunbower Creek augmented by 10 GL of environmental water that included 7 GL of CEW</w:t>
        </w:r>
        <w:r>
          <w:rPr>
            <w:webHidden/>
          </w:rPr>
          <w:tab/>
        </w:r>
        <w:r>
          <w:rPr>
            <w:webHidden/>
          </w:rPr>
          <w:fldChar w:fldCharType="begin"/>
        </w:r>
        <w:r>
          <w:rPr>
            <w:webHidden/>
          </w:rPr>
          <w:instrText xml:space="preserve"> PAGEREF _Toc201867373 \h </w:instrText>
        </w:r>
        <w:r>
          <w:rPr>
            <w:webHidden/>
          </w:rPr>
        </w:r>
        <w:r>
          <w:rPr>
            <w:webHidden/>
          </w:rPr>
          <w:fldChar w:fldCharType="separate"/>
        </w:r>
        <w:r w:rsidR="0000560C">
          <w:rPr>
            <w:webHidden/>
          </w:rPr>
          <w:t>35</w:t>
        </w:r>
        <w:r>
          <w:rPr>
            <w:webHidden/>
          </w:rPr>
          <w:fldChar w:fldCharType="end"/>
        </w:r>
      </w:hyperlink>
    </w:p>
    <w:p w14:paraId="02E31C58" w14:textId="3A184758"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74" w:history="1">
        <w:r w:rsidRPr="005F35B8">
          <w:rPr>
            <w:rStyle w:val="Hyperlink"/>
          </w:rPr>
          <w:t>Figure 4.10 Map of ecosystem diversity within the NSW Central Murray State Forests Ramsar Site, showing 2023–24 inundation by 416 GL, including 308 GL of CEW, delivered to the Barmah–Millewa Forest</w:t>
        </w:r>
        <w:r>
          <w:rPr>
            <w:webHidden/>
          </w:rPr>
          <w:tab/>
        </w:r>
        <w:r>
          <w:rPr>
            <w:webHidden/>
          </w:rPr>
          <w:fldChar w:fldCharType="begin"/>
        </w:r>
        <w:r>
          <w:rPr>
            <w:webHidden/>
          </w:rPr>
          <w:instrText xml:space="preserve"> PAGEREF _Toc201867374 \h </w:instrText>
        </w:r>
        <w:r>
          <w:rPr>
            <w:webHidden/>
          </w:rPr>
        </w:r>
        <w:r>
          <w:rPr>
            <w:webHidden/>
          </w:rPr>
          <w:fldChar w:fldCharType="separate"/>
        </w:r>
        <w:r w:rsidR="0000560C">
          <w:rPr>
            <w:webHidden/>
          </w:rPr>
          <w:t>37</w:t>
        </w:r>
        <w:r>
          <w:rPr>
            <w:webHidden/>
          </w:rPr>
          <w:fldChar w:fldCharType="end"/>
        </w:r>
      </w:hyperlink>
    </w:p>
    <w:p w14:paraId="5DC30BC6" w14:textId="539CF8EE"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75" w:history="1">
        <w:r w:rsidRPr="005F35B8">
          <w:rPr>
            <w:rStyle w:val="Hyperlink"/>
          </w:rPr>
          <w:t>Figure 4.11 Map of ecosystem diversity within the Riverland Site, showing 2023–24 inundation of 1 GL of CEW</w:t>
        </w:r>
        <w:r>
          <w:rPr>
            <w:webHidden/>
          </w:rPr>
          <w:tab/>
        </w:r>
        <w:r>
          <w:rPr>
            <w:webHidden/>
          </w:rPr>
          <w:fldChar w:fldCharType="begin"/>
        </w:r>
        <w:r>
          <w:rPr>
            <w:webHidden/>
          </w:rPr>
          <w:instrText xml:space="preserve"> PAGEREF _Toc201867375 \h </w:instrText>
        </w:r>
        <w:r>
          <w:rPr>
            <w:webHidden/>
          </w:rPr>
        </w:r>
        <w:r>
          <w:rPr>
            <w:webHidden/>
          </w:rPr>
          <w:fldChar w:fldCharType="separate"/>
        </w:r>
        <w:r w:rsidR="0000560C">
          <w:rPr>
            <w:webHidden/>
          </w:rPr>
          <w:t>39</w:t>
        </w:r>
        <w:r>
          <w:rPr>
            <w:webHidden/>
          </w:rPr>
          <w:fldChar w:fldCharType="end"/>
        </w:r>
      </w:hyperlink>
    </w:p>
    <w:p w14:paraId="1EA7806D" w14:textId="42D1CEAF"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76" w:history="1">
        <w:r w:rsidRPr="005F35B8">
          <w:rPr>
            <w:rStyle w:val="Hyperlink"/>
          </w:rPr>
          <w:t>Figure 4.12 Map of the Coorong, and Lakes Alexandrina and Albert Wetland Ramsar Site, showing 2023–24 inundation</w:t>
        </w:r>
        <w:r>
          <w:rPr>
            <w:webHidden/>
          </w:rPr>
          <w:tab/>
        </w:r>
        <w:r>
          <w:rPr>
            <w:webHidden/>
          </w:rPr>
          <w:fldChar w:fldCharType="begin"/>
        </w:r>
        <w:r>
          <w:rPr>
            <w:webHidden/>
          </w:rPr>
          <w:instrText xml:space="preserve"> PAGEREF _Toc201867376 \h </w:instrText>
        </w:r>
        <w:r>
          <w:rPr>
            <w:webHidden/>
          </w:rPr>
        </w:r>
        <w:r>
          <w:rPr>
            <w:webHidden/>
          </w:rPr>
          <w:fldChar w:fldCharType="separate"/>
        </w:r>
        <w:r w:rsidR="0000560C">
          <w:rPr>
            <w:webHidden/>
          </w:rPr>
          <w:t>40</w:t>
        </w:r>
        <w:r>
          <w:rPr>
            <w:webHidden/>
          </w:rPr>
          <w:fldChar w:fldCharType="end"/>
        </w:r>
      </w:hyperlink>
    </w:p>
    <w:p w14:paraId="1AF6A9BF" w14:textId="5469E83D"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77" w:history="1">
        <w:r w:rsidRPr="005F35B8">
          <w:rPr>
            <w:rStyle w:val="Hyperlink"/>
          </w:rPr>
          <w:t>Figure 5.1 Comparison of the proportional representation of ANAE lake ecosystem types in the Basin to the subset (34%) that occurs on the managed floodplain, showing the percentage of each type on the managed floodplain that was supported by CEW, 2014–24</w:t>
        </w:r>
        <w:r>
          <w:rPr>
            <w:webHidden/>
          </w:rPr>
          <w:tab/>
        </w:r>
        <w:r>
          <w:rPr>
            <w:webHidden/>
          </w:rPr>
          <w:fldChar w:fldCharType="begin"/>
        </w:r>
        <w:r>
          <w:rPr>
            <w:webHidden/>
          </w:rPr>
          <w:instrText xml:space="preserve"> PAGEREF _Toc201867377 \h </w:instrText>
        </w:r>
        <w:r>
          <w:rPr>
            <w:webHidden/>
          </w:rPr>
        </w:r>
        <w:r>
          <w:rPr>
            <w:webHidden/>
          </w:rPr>
          <w:fldChar w:fldCharType="separate"/>
        </w:r>
        <w:r w:rsidR="0000560C">
          <w:rPr>
            <w:webHidden/>
          </w:rPr>
          <w:t>42</w:t>
        </w:r>
        <w:r>
          <w:rPr>
            <w:webHidden/>
          </w:rPr>
          <w:fldChar w:fldCharType="end"/>
        </w:r>
      </w:hyperlink>
    </w:p>
    <w:p w14:paraId="03DAB731" w14:textId="44B1A53C"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78" w:history="1">
        <w:r w:rsidRPr="005F35B8">
          <w:rPr>
            <w:rStyle w:val="Hyperlink"/>
          </w:rPr>
          <w:t>Figure 5.2 Areas of ANAE lake ecosystem types supported by CEW, 2014–24</w:t>
        </w:r>
        <w:r>
          <w:rPr>
            <w:webHidden/>
          </w:rPr>
          <w:tab/>
        </w:r>
        <w:r>
          <w:rPr>
            <w:webHidden/>
          </w:rPr>
          <w:fldChar w:fldCharType="begin"/>
        </w:r>
        <w:r>
          <w:rPr>
            <w:webHidden/>
          </w:rPr>
          <w:instrText xml:space="preserve"> PAGEREF _Toc201867378 \h </w:instrText>
        </w:r>
        <w:r>
          <w:rPr>
            <w:webHidden/>
          </w:rPr>
        </w:r>
        <w:r>
          <w:rPr>
            <w:webHidden/>
          </w:rPr>
          <w:fldChar w:fldCharType="separate"/>
        </w:r>
        <w:r w:rsidR="0000560C">
          <w:rPr>
            <w:webHidden/>
          </w:rPr>
          <w:t>43</w:t>
        </w:r>
        <w:r>
          <w:rPr>
            <w:webHidden/>
          </w:rPr>
          <w:fldChar w:fldCharType="end"/>
        </w:r>
      </w:hyperlink>
    </w:p>
    <w:p w14:paraId="78B28C1E" w14:textId="5F0B00C0"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79" w:history="1">
        <w:r w:rsidRPr="005F35B8">
          <w:rPr>
            <w:rStyle w:val="Hyperlink"/>
          </w:rPr>
          <w:t>Figure 5.3 Annual watering frequencies of ANAE lake ecosystem types, including the total area watered and percentage of each lake type on the managed floodplain that received CEW, 2014–24</w:t>
        </w:r>
        <w:r>
          <w:rPr>
            <w:webHidden/>
          </w:rPr>
          <w:tab/>
        </w:r>
        <w:r>
          <w:rPr>
            <w:webHidden/>
          </w:rPr>
          <w:fldChar w:fldCharType="begin"/>
        </w:r>
        <w:r>
          <w:rPr>
            <w:webHidden/>
          </w:rPr>
          <w:instrText xml:space="preserve"> PAGEREF _Toc201867379 \h </w:instrText>
        </w:r>
        <w:r>
          <w:rPr>
            <w:webHidden/>
          </w:rPr>
        </w:r>
        <w:r>
          <w:rPr>
            <w:webHidden/>
          </w:rPr>
          <w:fldChar w:fldCharType="separate"/>
        </w:r>
        <w:r w:rsidR="0000560C">
          <w:rPr>
            <w:webHidden/>
          </w:rPr>
          <w:t>44</w:t>
        </w:r>
        <w:r>
          <w:rPr>
            <w:webHidden/>
          </w:rPr>
          <w:fldChar w:fldCharType="end"/>
        </w:r>
      </w:hyperlink>
    </w:p>
    <w:p w14:paraId="74B65960" w14:textId="683C95F8"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80" w:history="1">
        <w:r w:rsidRPr="005F35B8">
          <w:rPr>
            <w:rStyle w:val="Hyperlink"/>
          </w:rPr>
          <w:t>Figure 5.4 Comparison of the proportional representation of ANAE wetland (palustrine) ecosystem types in the Basin to the subset (39%) that occurs on the managed floodplain, showing the percentage of each type on the managed floodplain that was supported by CEW, 2014–24</w:t>
        </w:r>
        <w:r>
          <w:rPr>
            <w:webHidden/>
          </w:rPr>
          <w:tab/>
        </w:r>
        <w:r>
          <w:rPr>
            <w:webHidden/>
          </w:rPr>
          <w:fldChar w:fldCharType="begin"/>
        </w:r>
        <w:r>
          <w:rPr>
            <w:webHidden/>
          </w:rPr>
          <w:instrText xml:space="preserve"> PAGEREF _Toc201867380 \h </w:instrText>
        </w:r>
        <w:r>
          <w:rPr>
            <w:webHidden/>
          </w:rPr>
        </w:r>
        <w:r>
          <w:rPr>
            <w:webHidden/>
          </w:rPr>
          <w:fldChar w:fldCharType="separate"/>
        </w:r>
        <w:r w:rsidR="0000560C">
          <w:rPr>
            <w:webHidden/>
          </w:rPr>
          <w:t>44</w:t>
        </w:r>
        <w:r>
          <w:rPr>
            <w:webHidden/>
          </w:rPr>
          <w:fldChar w:fldCharType="end"/>
        </w:r>
      </w:hyperlink>
    </w:p>
    <w:p w14:paraId="128FA918" w14:textId="29D7C307"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81" w:history="1">
        <w:r w:rsidRPr="005F35B8">
          <w:rPr>
            <w:rStyle w:val="Hyperlink"/>
          </w:rPr>
          <w:t>Figure 5.5 ANAE palustrine wetland ecosystem types supported by CEW, 2014–24</w:t>
        </w:r>
        <w:r>
          <w:rPr>
            <w:webHidden/>
          </w:rPr>
          <w:tab/>
        </w:r>
        <w:r>
          <w:rPr>
            <w:webHidden/>
          </w:rPr>
          <w:fldChar w:fldCharType="begin"/>
        </w:r>
        <w:r>
          <w:rPr>
            <w:webHidden/>
          </w:rPr>
          <w:instrText xml:space="preserve"> PAGEREF _Toc201867381 \h </w:instrText>
        </w:r>
        <w:r>
          <w:rPr>
            <w:webHidden/>
          </w:rPr>
        </w:r>
        <w:r>
          <w:rPr>
            <w:webHidden/>
          </w:rPr>
          <w:fldChar w:fldCharType="separate"/>
        </w:r>
        <w:r w:rsidR="0000560C">
          <w:rPr>
            <w:webHidden/>
          </w:rPr>
          <w:t>46</w:t>
        </w:r>
        <w:r>
          <w:rPr>
            <w:webHidden/>
          </w:rPr>
          <w:fldChar w:fldCharType="end"/>
        </w:r>
      </w:hyperlink>
    </w:p>
    <w:p w14:paraId="2C56C2E1" w14:textId="1D445CF9"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82" w:history="1">
        <w:r w:rsidRPr="005F35B8">
          <w:rPr>
            <w:rStyle w:val="Hyperlink"/>
          </w:rPr>
          <w:t>Figure 5.6 Annual watering frequencies of ANAE wetland ecosystem types (non-woody, woody, saline), including total area watered and percentage of each wetland ecosystem type on the managed floodplain that received CEW, 2014–24</w:t>
        </w:r>
        <w:r>
          <w:rPr>
            <w:webHidden/>
          </w:rPr>
          <w:tab/>
        </w:r>
        <w:r>
          <w:rPr>
            <w:webHidden/>
          </w:rPr>
          <w:fldChar w:fldCharType="begin"/>
        </w:r>
        <w:r>
          <w:rPr>
            <w:webHidden/>
          </w:rPr>
          <w:instrText xml:space="preserve"> PAGEREF _Toc201867382 \h </w:instrText>
        </w:r>
        <w:r>
          <w:rPr>
            <w:webHidden/>
          </w:rPr>
        </w:r>
        <w:r>
          <w:rPr>
            <w:webHidden/>
          </w:rPr>
          <w:fldChar w:fldCharType="separate"/>
        </w:r>
        <w:r w:rsidR="0000560C">
          <w:rPr>
            <w:webHidden/>
          </w:rPr>
          <w:t>46</w:t>
        </w:r>
        <w:r>
          <w:rPr>
            <w:webHidden/>
          </w:rPr>
          <w:fldChar w:fldCharType="end"/>
        </w:r>
      </w:hyperlink>
    </w:p>
    <w:p w14:paraId="177EFE51" w14:textId="7FF5AF07"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83" w:history="1">
        <w:r w:rsidRPr="005F35B8">
          <w:rPr>
            <w:rStyle w:val="Hyperlink"/>
          </w:rPr>
          <w:t>Figure 5.7 Combined area of ANAE palustrine wetland ecosystem types influenced by CEW, totalling 111,496 hectares, at different annual frequencies, 2014–24</w:t>
        </w:r>
        <w:r>
          <w:rPr>
            <w:webHidden/>
          </w:rPr>
          <w:tab/>
        </w:r>
        <w:r>
          <w:rPr>
            <w:webHidden/>
          </w:rPr>
          <w:fldChar w:fldCharType="begin"/>
        </w:r>
        <w:r>
          <w:rPr>
            <w:webHidden/>
          </w:rPr>
          <w:instrText xml:space="preserve"> PAGEREF _Toc201867383 \h </w:instrText>
        </w:r>
        <w:r>
          <w:rPr>
            <w:webHidden/>
          </w:rPr>
        </w:r>
        <w:r>
          <w:rPr>
            <w:webHidden/>
          </w:rPr>
          <w:fldChar w:fldCharType="separate"/>
        </w:r>
        <w:r w:rsidR="0000560C">
          <w:rPr>
            <w:webHidden/>
          </w:rPr>
          <w:t>47</w:t>
        </w:r>
        <w:r>
          <w:rPr>
            <w:webHidden/>
          </w:rPr>
          <w:fldChar w:fldCharType="end"/>
        </w:r>
      </w:hyperlink>
    </w:p>
    <w:p w14:paraId="7DEF3553" w14:textId="6DF1CD7B"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84" w:history="1">
        <w:r w:rsidRPr="005F35B8">
          <w:rPr>
            <w:rStyle w:val="Hyperlink"/>
          </w:rPr>
          <w:t>Figure 5.8 Comparison of the proportional representation of ANAE floodplain ecosystem types in the Basin to the subset (28%) that occurs on the managed floodplain, showing the percentage of each type on the managed floodplain that was supported by CEW, 2014–24</w:t>
        </w:r>
        <w:r>
          <w:rPr>
            <w:webHidden/>
          </w:rPr>
          <w:tab/>
        </w:r>
        <w:r>
          <w:rPr>
            <w:webHidden/>
          </w:rPr>
          <w:fldChar w:fldCharType="begin"/>
        </w:r>
        <w:r>
          <w:rPr>
            <w:webHidden/>
          </w:rPr>
          <w:instrText xml:space="preserve"> PAGEREF _Toc201867384 \h </w:instrText>
        </w:r>
        <w:r>
          <w:rPr>
            <w:webHidden/>
          </w:rPr>
        </w:r>
        <w:r>
          <w:rPr>
            <w:webHidden/>
          </w:rPr>
          <w:fldChar w:fldCharType="separate"/>
        </w:r>
        <w:r w:rsidR="0000560C">
          <w:rPr>
            <w:webHidden/>
          </w:rPr>
          <w:t>47</w:t>
        </w:r>
        <w:r>
          <w:rPr>
            <w:webHidden/>
          </w:rPr>
          <w:fldChar w:fldCharType="end"/>
        </w:r>
      </w:hyperlink>
    </w:p>
    <w:p w14:paraId="5CDDB16E" w14:textId="65AB94A0"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85" w:history="1">
        <w:r w:rsidRPr="005F35B8">
          <w:rPr>
            <w:rStyle w:val="Hyperlink"/>
          </w:rPr>
          <w:t>Figure 5.9 ANAE floodplain ecosystem types inundated by CEW, 2014–24</w:t>
        </w:r>
        <w:r>
          <w:rPr>
            <w:webHidden/>
          </w:rPr>
          <w:tab/>
        </w:r>
        <w:r>
          <w:rPr>
            <w:webHidden/>
          </w:rPr>
          <w:fldChar w:fldCharType="begin"/>
        </w:r>
        <w:r>
          <w:rPr>
            <w:webHidden/>
          </w:rPr>
          <w:instrText xml:space="preserve"> PAGEREF _Toc201867385 \h </w:instrText>
        </w:r>
        <w:r>
          <w:rPr>
            <w:webHidden/>
          </w:rPr>
        </w:r>
        <w:r>
          <w:rPr>
            <w:webHidden/>
          </w:rPr>
          <w:fldChar w:fldCharType="separate"/>
        </w:r>
        <w:r w:rsidR="0000560C">
          <w:rPr>
            <w:webHidden/>
          </w:rPr>
          <w:t>48</w:t>
        </w:r>
        <w:r>
          <w:rPr>
            <w:webHidden/>
          </w:rPr>
          <w:fldChar w:fldCharType="end"/>
        </w:r>
      </w:hyperlink>
    </w:p>
    <w:p w14:paraId="3FECA19A" w14:textId="609F6E30"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86" w:history="1">
        <w:r w:rsidRPr="005F35B8">
          <w:rPr>
            <w:rStyle w:val="Hyperlink"/>
          </w:rPr>
          <w:t>Figure 5.10 Annual watering frequencies of ANAE floodplain ecosystem types, including the total area watered and percentage of each floodplain type on the managed floodplain inundated by CEW, 2014–24</w:t>
        </w:r>
        <w:r>
          <w:rPr>
            <w:webHidden/>
          </w:rPr>
          <w:tab/>
        </w:r>
        <w:r>
          <w:rPr>
            <w:webHidden/>
          </w:rPr>
          <w:fldChar w:fldCharType="begin"/>
        </w:r>
        <w:r>
          <w:rPr>
            <w:webHidden/>
          </w:rPr>
          <w:instrText xml:space="preserve"> PAGEREF _Toc201867386 \h </w:instrText>
        </w:r>
        <w:r>
          <w:rPr>
            <w:webHidden/>
          </w:rPr>
        </w:r>
        <w:r>
          <w:rPr>
            <w:webHidden/>
          </w:rPr>
          <w:fldChar w:fldCharType="separate"/>
        </w:r>
        <w:r w:rsidR="0000560C">
          <w:rPr>
            <w:webHidden/>
          </w:rPr>
          <w:t>49</w:t>
        </w:r>
        <w:r>
          <w:rPr>
            <w:webHidden/>
          </w:rPr>
          <w:fldChar w:fldCharType="end"/>
        </w:r>
      </w:hyperlink>
    </w:p>
    <w:p w14:paraId="74006636" w14:textId="0E53AA3F"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87" w:history="1">
        <w:r w:rsidRPr="005F35B8">
          <w:rPr>
            <w:rStyle w:val="Hyperlink"/>
          </w:rPr>
          <w:t>Figure 5.11 Comparison of the proportional representation of ANAE river ecosystem types in the Basin to the subset (11%) that occurs on the managed floodplain, showing the percentage of each type on the managed floodplain that was supported by CEW, 2014–24</w:t>
        </w:r>
        <w:r>
          <w:rPr>
            <w:webHidden/>
          </w:rPr>
          <w:tab/>
        </w:r>
        <w:r>
          <w:rPr>
            <w:webHidden/>
          </w:rPr>
          <w:fldChar w:fldCharType="begin"/>
        </w:r>
        <w:r>
          <w:rPr>
            <w:webHidden/>
          </w:rPr>
          <w:instrText xml:space="preserve"> PAGEREF _Toc201867387 \h </w:instrText>
        </w:r>
        <w:r>
          <w:rPr>
            <w:webHidden/>
          </w:rPr>
        </w:r>
        <w:r>
          <w:rPr>
            <w:webHidden/>
          </w:rPr>
          <w:fldChar w:fldCharType="separate"/>
        </w:r>
        <w:r w:rsidR="0000560C">
          <w:rPr>
            <w:webHidden/>
          </w:rPr>
          <w:t>50</w:t>
        </w:r>
        <w:r>
          <w:rPr>
            <w:webHidden/>
          </w:rPr>
          <w:fldChar w:fldCharType="end"/>
        </w:r>
      </w:hyperlink>
    </w:p>
    <w:p w14:paraId="4E5E1A94" w14:textId="17F7D535"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88" w:history="1">
        <w:r w:rsidRPr="005F35B8">
          <w:rPr>
            <w:rStyle w:val="Hyperlink"/>
          </w:rPr>
          <w:t>Figure 5.12 Length of ANAE river channel ecosystem types supported by CEW, 2014–24</w:t>
        </w:r>
        <w:r>
          <w:rPr>
            <w:webHidden/>
          </w:rPr>
          <w:tab/>
        </w:r>
        <w:r>
          <w:rPr>
            <w:webHidden/>
          </w:rPr>
          <w:fldChar w:fldCharType="begin"/>
        </w:r>
        <w:r>
          <w:rPr>
            <w:webHidden/>
          </w:rPr>
          <w:instrText xml:space="preserve"> PAGEREF _Toc201867388 \h </w:instrText>
        </w:r>
        <w:r>
          <w:rPr>
            <w:webHidden/>
          </w:rPr>
        </w:r>
        <w:r>
          <w:rPr>
            <w:webHidden/>
          </w:rPr>
          <w:fldChar w:fldCharType="separate"/>
        </w:r>
        <w:r w:rsidR="0000560C">
          <w:rPr>
            <w:webHidden/>
          </w:rPr>
          <w:t>51</w:t>
        </w:r>
        <w:r>
          <w:rPr>
            <w:webHidden/>
          </w:rPr>
          <w:fldChar w:fldCharType="end"/>
        </w:r>
      </w:hyperlink>
    </w:p>
    <w:p w14:paraId="0B2E8E70" w14:textId="37E2FC94"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89" w:history="1">
        <w:r w:rsidRPr="005F35B8">
          <w:rPr>
            <w:rStyle w:val="Hyperlink"/>
          </w:rPr>
          <w:t>Figure 5.13 Annual watering frequencies of ANAE river ecosystem types, including total river length watered and percentage of river length on the managed floodplain that received CEW, 2014–24</w:t>
        </w:r>
        <w:r>
          <w:rPr>
            <w:webHidden/>
          </w:rPr>
          <w:tab/>
        </w:r>
        <w:r>
          <w:rPr>
            <w:webHidden/>
          </w:rPr>
          <w:fldChar w:fldCharType="begin"/>
        </w:r>
        <w:r>
          <w:rPr>
            <w:webHidden/>
          </w:rPr>
          <w:instrText xml:space="preserve"> PAGEREF _Toc201867389 \h </w:instrText>
        </w:r>
        <w:r>
          <w:rPr>
            <w:webHidden/>
          </w:rPr>
        </w:r>
        <w:r>
          <w:rPr>
            <w:webHidden/>
          </w:rPr>
          <w:fldChar w:fldCharType="separate"/>
        </w:r>
        <w:r w:rsidR="0000560C">
          <w:rPr>
            <w:webHidden/>
          </w:rPr>
          <w:t>51</w:t>
        </w:r>
        <w:r>
          <w:rPr>
            <w:webHidden/>
          </w:rPr>
          <w:fldChar w:fldCharType="end"/>
        </w:r>
      </w:hyperlink>
    </w:p>
    <w:p w14:paraId="141B1D08" w14:textId="2328931D"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90" w:history="1">
        <w:r w:rsidRPr="005F35B8">
          <w:rPr>
            <w:rStyle w:val="Hyperlink"/>
          </w:rPr>
          <w:t>Figure 5.14 Map of annual frequency (from 1-in-10 years to 10-in-10 years) of CEW in rivers in the Basin, 2014–24</w:t>
        </w:r>
        <w:r>
          <w:rPr>
            <w:webHidden/>
          </w:rPr>
          <w:tab/>
        </w:r>
        <w:r>
          <w:rPr>
            <w:webHidden/>
          </w:rPr>
          <w:fldChar w:fldCharType="begin"/>
        </w:r>
        <w:r>
          <w:rPr>
            <w:webHidden/>
          </w:rPr>
          <w:instrText xml:space="preserve"> PAGEREF _Toc201867390 \h </w:instrText>
        </w:r>
        <w:r>
          <w:rPr>
            <w:webHidden/>
          </w:rPr>
        </w:r>
        <w:r>
          <w:rPr>
            <w:webHidden/>
          </w:rPr>
          <w:fldChar w:fldCharType="separate"/>
        </w:r>
        <w:r w:rsidR="0000560C">
          <w:rPr>
            <w:webHidden/>
          </w:rPr>
          <w:t>52</w:t>
        </w:r>
        <w:r>
          <w:rPr>
            <w:webHidden/>
          </w:rPr>
          <w:fldChar w:fldCharType="end"/>
        </w:r>
      </w:hyperlink>
    </w:p>
    <w:p w14:paraId="6F35742D" w14:textId="34F5E56D"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91" w:history="1">
        <w:r w:rsidRPr="005F35B8">
          <w:rPr>
            <w:rStyle w:val="Hyperlink"/>
          </w:rPr>
          <w:t>Figure 5.15 Gwydir Wetlands: Gingham and Lower Gwydir (Big Leather) Watercourses Ramsar Site – areas of diverse ANAE types inundated by CEW, 2014–24</w:t>
        </w:r>
        <w:r>
          <w:rPr>
            <w:webHidden/>
          </w:rPr>
          <w:tab/>
        </w:r>
        <w:r>
          <w:rPr>
            <w:webHidden/>
          </w:rPr>
          <w:fldChar w:fldCharType="begin"/>
        </w:r>
        <w:r>
          <w:rPr>
            <w:webHidden/>
          </w:rPr>
          <w:instrText xml:space="preserve"> PAGEREF _Toc201867391 \h </w:instrText>
        </w:r>
        <w:r>
          <w:rPr>
            <w:webHidden/>
          </w:rPr>
        </w:r>
        <w:r>
          <w:rPr>
            <w:webHidden/>
          </w:rPr>
          <w:fldChar w:fldCharType="separate"/>
        </w:r>
        <w:r w:rsidR="0000560C">
          <w:rPr>
            <w:webHidden/>
          </w:rPr>
          <w:t>54</w:t>
        </w:r>
        <w:r>
          <w:rPr>
            <w:webHidden/>
          </w:rPr>
          <w:fldChar w:fldCharType="end"/>
        </w:r>
      </w:hyperlink>
    </w:p>
    <w:p w14:paraId="70B6CBFE" w14:textId="423E2C98"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92" w:history="1">
        <w:r w:rsidRPr="005F35B8">
          <w:rPr>
            <w:rStyle w:val="Hyperlink"/>
          </w:rPr>
          <w:t>Figure 5.16 Map of Gwydir Wetlands: Gingham and Lower Gwydir (Big Leather) Watercourses Ramsar Site, showing spatial extent of annual frequency of inundation by CEW, 2014–24</w:t>
        </w:r>
        <w:r>
          <w:rPr>
            <w:webHidden/>
          </w:rPr>
          <w:tab/>
        </w:r>
        <w:r>
          <w:rPr>
            <w:webHidden/>
          </w:rPr>
          <w:fldChar w:fldCharType="begin"/>
        </w:r>
        <w:r>
          <w:rPr>
            <w:webHidden/>
          </w:rPr>
          <w:instrText xml:space="preserve"> PAGEREF _Toc201867392 \h </w:instrText>
        </w:r>
        <w:r>
          <w:rPr>
            <w:webHidden/>
          </w:rPr>
        </w:r>
        <w:r>
          <w:rPr>
            <w:webHidden/>
          </w:rPr>
          <w:fldChar w:fldCharType="separate"/>
        </w:r>
        <w:r w:rsidR="0000560C">
          <w:rPr>
            <w:webHidden/>
          </w:rPr>
          <w:t>55</w:t>
        </w:r>
        <w:r>
          <w:rPr>
            <w:webHidden/>
          </w:rPr>
          <w:fldChar w:fldCharType="end"/>
        </w:r>
      </w:hyperlink>
    </w:p>
    <w:p w14:paraId="2FBCD3F9" w14:textId="7EF97132"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93" w:history="1">
        <w:r w:rsidRPr="005F35B8">
          <w:rPr>
            <w:rStyle w:val="Hyperlink"/>
          </w:rPr>
          <w:t>Figure 5.17 Narran Lake Nature Reserve Ramsar Site – areas of diverse ANAE types inundated by CEW, 2014–24</w:t>
        </w:r>
        <w:r>
          <w:rPr>
            <w:webHidden/>
          </w:rPr>
          <w:tab/>
        </w:r>
        <w:r>
          <w:rPr>
            <w:webHidden/>
          </w:rPr>
          <w:fldChar w:fldCharType="begin"/>
        </w:r>
        <w:r>
          <w:rPr>
            <w:webHidden/>
          </w:rPr>
          <w:instrText xml:space="preserve"> PAGEREF _Toc201867393 \h </w:instrText>
        </w:r>
        <w:r>
          <w:rPr>
            <w:webHidden/>
          </w:rPr>
        </w:r>
        <w:r>
          <w:rPr>
            <w:webHidden/>
          </w:rPr>
          <w:fldChar w:fldCharType="separate"/>
        </w:r>
        <w:r w:rsidR="0000560C">
          <w:rPr>
            <w:webHidden/>
          </w:rPr>
          <w:t>56</w:t>
        </w:r>
        <w:r>
          <w:rPr>
            <w:webHidden/>
          </w:rPr>
          <w:fldChar w:fldCharType="end"/>
        </w:r>
      </w:hyperlink>
    </w:p>
    <w:p w14:paraId="7A1CC54E" w14:textId="2317A309"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94" w:history="1">
        <w:r w:rsidRPr="005F35B8">
          <w:rPr>
            <w:rStyle w:val="Hyperlink"/>
          </w:rPr>
          <w:t>Figure 5.18 Map of Narran Lake Nature Reserve Ramsar Site, showing spatial extent of annual frequency of inundation by CEW, 2014–24</w:t>
        </w:r>
        <w:r>
          <w:rPr>
            <w:webHidden/>
          </w:rPr>
          <w:tab/>
        </w:r>
        <w:r>
          <w:rPr>
            <w:webHidden/>
          </w:rPr>
          <w:fldChar w:fldCharType="begin"/>
        </w:r>
        <w:r>
          <w:rPr>
            <w:webHidden/>
          </w:rPr>
          <w:instrText xml:space="preserve"> PAGEREF _Toc201867394 \h </w:instrText>
        </w:r>
        <w:r>
          <w:rPr>
            <w:webHidden/>
          </w:rPr>
        </w:r>
        <w:r>
          <w:rPr>
            <w:webHidden/>
          </w:rPr>
          <w:fldChar w:fldCharType="separate"/>
        </w:r>
        <w:r w:rsidR="0000560C">
          <w:rPr>
            <w:webHidden/>
          </w:rPr>
          <w:t>57</w:t>
        </w:r>
        <w:r>
          <w:rPr>
            <w:webHidden/>
          </w:rPr>
          <w:fldChar w:fldCharType="end"/>
        </w:r>
      </w:hyperlink>
    </w:p>
    <w:p w14:paraId="3CCA36F9" w14:textId="26C03C38"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95" w:history="1">
        <w:r w:rsidRPr="005F35B8">
          <w:rPr>
            <w:rStyle w:val="Hyperlink"/>
          </w:rPr>
          <w:t>Figure 5.19 Macquarie Marshes Ramsar Site – areas of diverse ANAE types inundated by CEW, 2014–24</w:t>
        </w:r>
        <w:r>
          <w:rPr>
            <w:webHidden/>
          </w:rPr>
          <w:tab/>
        </w:r>
        <w:r>
          <w:rPr>
            <w:webHidden/>
          </w:rPr>
          <w:fldChar w:fldCharType="begin"/>
        </w:r>
        <w:r>
          <w:rPr>
            <w:webHidden/>
          </w:rPr>
          <w:instrText xml:space="preserve"> PAGEREF _Toc201867395 \h </w:instrText>
        </w:r>
        <w:r>
          <w:rPr>
            <w:webHidden/>
          </w:rPr>
        </w:r>
        <w:r>
          <w:rPr>
            <w:webHidden/>
          </w:rPr>
          <w:fldChar w:fldCharType="separate"/>
        </w:r>
        <w:r w:rsidR="0000560C">
          <w:rPr>
            <w:webHidden/>
          </w:rPr>
          <w:t>58</w:t>
        </w:r>
        <w:r>
          <w:rPr>
            <w:webHidden/>
          </w:rPr>
          <w:fldChar w:fldCharType="end"/>
        </w:r>
      </w:hyperlink>
    </w:p>
    <w:p w14:paraId="34ABCF31" w14:textId="33C4FB12"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96" w:history="1">
        <w:r w:rsidRPr="005F35B8">
          <w:rPr>
            <w:rStyle w:val="Hyperlink"/>
          </w:rPr>
          <w:t>Figure 5.20 Map of Macquarie Marshes Ramsar Site, showing spatial extent of annual frequency of inundation by CEW, 2014–24</w:t>
        </w:r>
        <w:r>
          <w:rPr>
            <w:webHidden/>
          </w:rPr>
          <w:tab/>
        </w:r>
        <w:r>
          <w:rPr>
            <w:webHidden/>
          </w:rPr>
          <w:fldChar w:fldCharType="begin"/>
        </w:r>
        <w:r>
          <w:rPr>
            <w:webHidden/>
          </w:rPr>
          <w:instrText xml:space="preserve"> PAGEREF _Toc201867396 \h </w:instrText>
        </w:r>
        <w:r>
          <w:rPr>
            <w:webHidden/>
          </w:rPr>
        </w:r>
        <w:r>
          <w:rPr>
            <w:webHidden/>
          </w:rPr>
          <w:fldChar w:fldCharType="separate"/>
        </w:r>
        <w:r w:rsidR="0000560C">
          <w:rPr>
            <w:webHidden/>
          </w:rPr>
          <w:t>59</w:t>
        </w:r>
        <w:r>
          <w:rPr>
            <w:webHidden/>
          </w:rPr>
          <w:fldChar w:fldCharType="end"/>
        </w:r>
      </w:hyperlink>
    </w:p>
    <w:p w14:paraId="3E385162" w14:textId="13B58A1E"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97" w:history="1">
        <w:r w:rsidRPr="005F35B8">
          <w:rPr>
            <w:rStyle w:val="Hyperlink"/>
          </w:rPr>
          <w:t>Figure 5.21 Banrock Station Wetland Complex Ramsar Site – areas of diverse ANAE types inundated by CEW, 2014–24</w:t>
        </w:r>
        <w:r>
          <w:rPr>
            <w:webHidden/>
          </w:rPr>
          <w:tab/>
        </w:r>
        <w:r>
          <w:rPr>
            <w:webHidden/>
          </w:rPr>
          <w:fldChar w:fldCharType="begin"/>
        </w:r>
        <w:r>
          <w:rPr>
            <w:webHidden/>
          </w:rPr>
          <w:instrText xml:space="preserve"> PAGEREF _Toc201867397 \h </w:instrText>
        </w:r>
        <w:r>
          <w:rPr>
            <w:webHidden/>
          </w:rPr>
        </w:r>
        <w:r>
          <w:rPr>
            <w:webHidden/>
          </w:rPr>
          <w:fldChar w:fldCharType="separate"/>
        </w:r>
        <w:r w:rsidR="0000560C">
          <w:rPr>
            <w:webHidden/>
          </w:rPr>
          <w:t>60</w:t>
        </w:r>
        <w:r>
          <w:rPr>
            <w:webHidden/>
          </w:rPr>
          <w:fldChar w:fldCharType="end"/>
        </w:r>
      </w:hyperlink>
    </w:p>
    <w:p w14:paraId="1196FA7D" w14:textId="72ADAA01"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98" w:history="1">
        <w:r w:rsidRPr="005F35B8">
          <w:rPr>
            <w:rStyle w:val="Hyperlink"/>
          </w:rPr>
          <w:t>Figure 5.22 Map of Banrock Station Wetland Complex Ramsar Site, showing spatial extent of annual frequency of inundation by CEW, 2014–24</w:t>
        </w:r>
        <w:r>
          <w:rPr>
            <w:webHidden/>
          </w:rPr>
          <w:tab/>
        </w:r>
        <w:r>
          <w:rPr>
            <w:webHidden/>
          </w:rPr>
          <w:fldChar w:fldCharType="begin"/>
        </w:r>
        <w:r>
          <w:rPr>
            <w:webHidden/>
          </w:rPr>
          <w:instrText xml:space="preserve"> PAGEREF _Toc201867398 \h </w:instrText>
        </w:r>
        <w:r>
          <w:rPr>
            <w:webHidden/>
          </w:rPr>
        </w:r>
        <w:r>
          <w:rPr>
            <w:webHidden/>
          </w:rPr>
          <w:fldChar w:fldCharType="separate"/>
        </w:r>
        <w:r w:rsidR="0000560C">
          <w:rPr>
            <w:webHidden/>
          </w:rPr>
          <w:t>61</w:t>
        </w:r>
        <w:r>
          <w:rPr>
            <w:webHidden/>
          </w:rPr>
          <w:fldChar w:fldCharType="end"/>
        </w:r>
      </w:hyperlink>
    </w:p>
    <w:p w14:paraId="681457BD" w14:textId="767B9640"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399" w:history="1">
        <w:r w:rsidRPr="005F35B8">
          <w:rPr>
            <w:rStyle w:val="Hyperlink"/>
          </w:rPr>
          <w:t>Figure 5.23 Barmah Forest Ramsar Site – areas of diverse ANAE types inundated by CEW, 2014–24</w:t>
        </w:r>
        <w:r>
          <w:rPr>
            <w:webHidden/>
          </w:rPr>
          <w:tab/>
        </w:r>
        <w:r>
          <w:rPr>
            <w:webHidden/>
          </w:rPr>
          <w:fldChar w:fldCharType="begin"/>
        </w:r>
        <w:r>
          <w:rPr>
            <w:webHidden/>
          </w:rPr>
          <w:instrText xml:space="preserve"> PAGEREF _Toc201867399 \h </w:instrText>
        </w:r>
        <w:r>
          <w:rPr>
            <w:webHidden/>
          </w:rPr>
        </w:r>
        <w:r>
          <w:rPr>
            <w:webHidden/>
          </w:rPr>
          <w:fldChar w:fldCharType="separate"/>
        </w:r>
        <w:r w:rsidR="0000560C">
          <w:rPr>
            <w:webHidden/>
          </w:rPr>
          <w:t>62</w:t>
        </w:r>
        <w:r>
          <w:rPr>
            <w:webHidden/>
          </w:rPr>
          <w:fldChar w:fldCharType="end"/>
        </w:r>
      </w:hyperlink>
    </w:p>
    <w:p w14:paraId="6F76CEB1" w14:textId="78001D70"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00" w:history="1">
        <w:r w:rsidRPr="005F35B8">
          <w:rPr>
            <w:rStyle w:val="Hyperlink"/>
          </w:rPr>
          <w:t>Figure 5.24 Map of Barmah Forest Ramsar Site, showing spatial extent of annual frequency of inundation by CEW, 2014–24</w:t>
        </w:r>
        <w:r>
          <w:rPr>
            <w:webHidden/>
          </w:rPr>
          <w:tab/>
        </w:r>
        <w:r>
          <w:rPr>
            <w:webHidden/>
          </w:rPr>
          <w:fldChar w:fldCharType="begin"/>
        </w:r>
        <w:r>
          <w:rPr>
            <w:webHidden/>
          </w:rPr>
          <w:instrText xml:space="preserve"> PAGEREF _Toc201867400 \h </w:instrText>
        </w:r>
        <w:r>
          <w:rPr>
            <w:webHidden/>
          </w:rPr>
        </w:r>
        <w:r>
          <w:rPr>
            <w:webHidden/>
          </w:rPr>
          <w:fldChar w:fldCharType="separate"/>
        </w:r>
        <w:r w:rsidR="0000560C">
          <w:rPr>
            <w:webHidden/>
          </w:rPr>
          <w:t>63</w:t>
        </w:r>
        <w:r>
          <w:rPr>
            <w:webHidden/>
          </w:rPr>
          <w:fldChar w:fldCharType="end"/>
        </w:r>
      </w:hyperlink>
    </w:p>
    <w:p w14:paraId="3BE43EC2" w14:textId="510DEB20"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01" w:history="1">
        <w:r w:rsidRPr="005F35B8">
          <w:rPr>
            <w:rStyle w:val="Hyperlink"/>
          </w:rPr>
          <w:t>Figure 5.25 Fivebough and Tuckerbil Swamps Ramsar Site – areas of diverse ANAE types inundated by CEW, 2014–24</w:t>
        </w:r>
        <w:r>
          <w:rPr>
            <w:webHidden/>
          </w:rPr>
          <w:tab/>
        </w:r>
        <w:r>
          <w:rPr>
            <w:webHidden/>
          </w:rPr>
          <w:fldChar w:fldCharType="begin"/>
        </w:r>
        <w:r>
          <w:rPr>
            <w:webHidden/>
          </w:rPr>
          <w:instrText xml:space="preserve"> PAGEREF _Toc201867401 \h </w:instrText>
        </w:r>
        <w:r>
          <w:rPr>
            <w:webHidden/>
          </w:rPr>
        </w:r>
        <w:r>
          <w:rPr>
            <w:webHidden/>
          </w:rPr>
          <w:fldChar w:fldCharType="separate"/>
        </w:r>
        <w:r w:rsidR="0000560C">
          <w:rPr>
            <w:webHidden/>
          </w:rPr>
          <w:t>64</w:t>
        </w:r>
        <w:r>
          <w:rPr>
            <w:webHidden/>
          </w:rPr>
          <w:fldChar w:fldCharType="end"/>
        </w:r>
      </w:hyperlink>
    </w:p>
    <w:p w14:paraId="3E486607" w14:textId="51159C83"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02" w:history="1">
        <w:r w:rsidRPr="005F35B8">
          <w:rPr>
            <w:rStyle w:val="Hyperlink"/>
          </w:rPr>
          <w:t>Figure 5.26 Map of Fivebough and Tuckerbil Swamps Ramsar Site, showing spatial extent of annual frequency of inundation by CEW, 2014–24</w:t>
        </w:r>
        <w:r>
          <w:rPr>
            <w:webHidden/>
          </w:rPr>
          <w:tab/>
        </w:r>
        <w:r>
          <w:rPr>
            <w:webHidden/>
          </w:rPr>
          <w:fldChar w:fldCharType="begin"/>
        </w:r>
        <w:r>
          <w:rPr>
            <w:webHidden/>
          </w:rPr>
          <w:instrText xml:space="preserve"> PAGEREF _Toc201867402 \h </w:instrText>
        </w:r>
        <w:r>
          <w:rPr>
            <w:webHidden/>
          </w:rPr>
        </w:r>
        <w:r>
          <w:rPr>
            <w:webHidden/>
          </w:rPr>
          <w:fldChar w:fldCharType="separate"/>
        </w:r>
        <w:r w:rsidR="0000560C">
          <w:rPr>
            <w:webHidden/>
          </w:rPr>
          <w:t>65</w:t>
        </w:r>
        <w:r>
          <w:rPr>
            <w:webHidden/>
          </w:rPr>
          <w:fldChar w:fldCharType="end"/>
        </w:r>
      </w:hyperlink>
    </w:p>
    <w:p w14:paraId="7A7EF44E" w14:textId="48D6E993"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03" w:history="1">
        <w:r w:rsidRPr="005F35B8">
          <w:rPr>
            <w:rStyle w:val="Hyperlink"/>
          </w:rPr>
          <w:t>Figure 5.27 Map of Gunbower Forest Ramsar Site, showing spatial extent of annual frequency of inundation by CEW, 2014–24</w:t>
        </w:r>
        <w:r>
          <w:rPr>
            <w:webHidden/>
          </w:rPr>
          <w:tab/>
        </w:r>
        <w:r>
          <w:rPr>
            <w:webHidden/>
          </w:rPr>
          <w:fldChar w:fldCharType="begin"/>
        </w:r>
        <w:r>
          <w:rPr>
            <w:webHidden/>
          </w:rPr>
          <w:instrText xml:space="preserve"> PAGEREF _Toc201867403 \h </w:instrText>
        </w:r>
        <w:r>
          <w:rPr>
            <w:webHidden/>
          </w:rPr>
        </w:r>
        <w:r>
          <w:rPr>
            <w:webHidden/>
          </w:rPr>
          <w:fldChar w:fldCharType="separate"/>
        </w:r>
        <w:r w:rsidR="0000560C">
          <w:rPr>
            <w:webHidden/>
          </w:rPr>
          <w:t>67</w:t>
        </w:r>
        <w:r>
          <w:rPr>
            <w:webHidden/>
          </w:rPr>
          <w:fldChar w:fldCharType="end"/>
        </w:r>
      </w:hyperlink>
    </w:p>
    <w:p w14:paraId="736F4566" w14:textId="5642E62F"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04" w:history="1">
        <w:r w:rsidRPr="005F35B8">
          <w:rPr>
            <w:rStyle w:val="Hyperlink"/>
          </w:rPr>
          <w:t>Figure 5.28 Hattah–Kulkyne Lakes Ramsar Site – areas of diverse ANAE types inundated by CEW, 2014–24</w:t>
        </w:r>
        <w:r>
          <w:rPr>
            <w:webHidden/>
          </w:rPr>
          <w:tab/>
        </w:r>
        <w:r>
          <w:rPr>
            <w:webHidden/>
          </w:rPr>
          <w:fldChar w:fldCharType="begin"/>
        </w:r>
        <w:r>
          <w:rPr>
            <w:webHidden/>
          </w:rPr>
          <w:instrText xml:space="preserve"> PAGEREF _Toc201867404 \h </w:instrText>
        </w:r>
        <w:r>
          <w:rPr>
            <w:webHidden/>
          </w:rPr>
        </w:r>
        <w:r>
          <w:rPr>
            <w:webHidden/>
          </w:rPr>
          <w:fldChar w:fldCharType="separate"/>
        </w:r>
        <w:r w:rsidR="0000560C">
          <w:rPr>
            <w:webHidden/>
          </w:rPr>
          <w:t>68</w:t>
        </w:r>
        <w:r>
          <w:rPr>
            <w:webHidden/>
          </w:rPr>
          <w:fldChar w:fldCharType="end"/>
        </w:r>
      </w:hyperlink>
    </w:p>
    <w:p w14:paraId="0EC65E02" w14:textId="2161E0F8"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05" w:history="1">
        <w:r w:rsidRPr="005F35B8">
          <w:rPr>
            <w:rStyle w:val="Hyperlink"/>
          </w:rPr>
          <w:t>Figure 5.29 Map of Hattah–Kulkyne Lakes Ramsar Site, showing spatial extent of annual frequency of inundation by CEW, 2014–24</w:t>
        </w:r>
        <w:r>
          <w:rPr>
            <w:webHidden/>
          </w:rPr>
          <w:tab/>
        </w:r>
        <w:r>
          <w:rPr>
            <w:webHidden/>
          </w:rPr>
          <w:fldChar w:fldCharType="begin"/>
        </w:r>
        <w:r>
          <w:rPr>
            <w:webHidden/>
          </w:rPr>
          <w:instrText xml:space="preserve"> PAGEREF _Toc201867405 \h </w:instrText>
        </w:r>
        <w:r>
          <w:rPr>
            <w:webHidden/>
          </w:rPr>
        </w:r>
        <w:r>
          <w:rPr>
            <w:webHidden/>
          </w:rPr>
          <w:fldChar w:fldCharType="separate"/>
        </w:r>
        <w:r w:rsidR="0000560C">
          <w:rPr>
            <w:webHidden/>
          </w:rPr>
          <w:t>69</w:t>
        </w:r>
        <w:r>
          <w:rPr>
            <w:webHidden/>
          </w:rPr>
          <w:fldChar w:fldCharType="end"/>
        </w:r>
      </w:hyperlink>
    </w:p>
    <w:p w14:paraId="6B112141" w14:textId="7F2F2EB4"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06" w:history="1">
        <w:r w:rsidRPr="005F35B8">
          <w:rPr>
            <w:rStyle w:val="Hyperlink"/>
          </w:rPr>
          <w:t>Figure 5.30 NSW Central Murray Forests Ramsar Site – areas of diverse ANAE types inundated by CEW, 2014–24</w:t>
        </w:r>
        <w:r>
          <w:rPr>
            <w:webHidden/>
          </w:rPr>
          <w:tab/>
        </w:r>
        <w:r>
          <w:rPr>
            <w:webHidden/>
          </w:rPr>
          <w:fldChar w:fldCharType="begin"/>
        </w:r>
        <w:r>
          <w:rPr>
            <w:webHidden/>
          </w:rPr>
          <w:instrText xml:space="preserve"> PAGEREF _Toc201867406 \h </w:instrText>
        </w:r>
        <w:r>
          <w:rPr>
            <w:webHidden/>
          </w:rPr>
        </w:r>
        <w:r>
          <w:rPr>
            <w:webHidden/>
          </w:rPr>
          <w:fldChar w:fldCharType="separate"/>
        </w:r>
        <w:r w:rsidR="0000560C">
          <w:rPr>
            <w:webHidden/>
          </w:rPr>
          <w:t>70</w:t>
        </w:r>
        <w:r>
          <w:rPr>
            <w:webHidden/>
          </w:rPr>
          <w:fldChar w:fldCharType="end"/>
        </w:r>
      </w:hyperlink>
    </w:p>
    <w:p w14:paraId="0B35B31A" w14:textId="685B8616"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07" w:history="1">
        <w:r w:rsidRPr="005F35B8">
          <w:rPr>
            <w:rStyle w:val="Hyperlink"/>
          </w:rPr>
          <w:t>Figure 5.31 Map of NSW Central Murray Forests Ramsar Site, showing spatial extent of annual frequency of inundation by Commonwealth environmental water, 2014–24</w:t>
        </w:r>
        <w:r>
          <w:rPr>
            <w:webHidden/>
          </w:rPr>
          <w:tab/>
        </w:r>
        <w:r>
          <w:rPr>
            <w:webHidden/>
          </w:rPr>
          <w:fldChar w:fldCharType="begin"/>
        </w:r>
        <w:r>
          <w:rPr>
            <w:webHidden/>
          </w:rPr>
          <w:instrText xml:space="preserve"> PAGEREF _Toc201867407 \h </w:instrText>
        </w:r>
        <w:r>
          <w:rPr>
            <w:webHidden/>
          </w:rPr>
        </w:r>
        <w:r>
          <w:rPr>
            <w:webHidden/>
          </w:rPr>
          <w:fldChar w:fldCharType="separate"/>
        </w:r>
        <w:r w:rsidR="0000560C">
          <w:rPr>
            <w:webHidden/>
          </w:rPr>
          <w:t>71</w:t>
        </w:r>
        <w:r>
          <w:rPr>
            <w:webHidden/>
          </w:rPr>
          <w:fldChar w:fldCharType="end"/>
        </w:r>
      </w:hyperlink>
    </w:p>
    <w:p w14:paraId="2624A2EC" w14:textId="56518A80"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08" w:history="1">
        <w:r w:rsidRPr="005F35B8">
          <w:rPr>
            <w:rStyle w:val="Hyperlink"/>
          </w:rPr>
          <w:t>Figure 5.32 Riverland Ramsar Site – areas of diverse ANAE types inundated by CEW, 2014–24</w:t>
        </w:r>
        <w:r>
          <w:rPr>
            <w:webHidden/>
          </w:rPr>
          <w:tab/>
        </w:r>
        <w:r>
          <w:rPr>
            <w:webHidden/>
          </w:rPr>
          <w:fldChar w:fldCharType="begin"/>
        </w:r>
        <w:r>
          <w:rPr>
            <w:webHidden/>
          </w:rPr>
          <w:instrText xml:space="preserve"> PAGEREF _Toc201867408 \h </w:instrText>
        </w:r>
        <w:r>
          <w:rPr>
            <w:webHidden/>
          </w:rPr>
        </w:r>
        <w:r>
          <w:rPr>
            <w:webHidden/>
          </w:rPr>
          <w:fldChar w:fldCharType="separate"/>
        </w:r>
        <w:r w:rsidR="0000560C">
          <w:rPr>
            <w:webHidden/>
          </w:rPr>
          <w:t>72</w:t>
        </w:r>
        <w:r>
          <w:rPr>
            <w:webHidden/>
          </w:rPr>
          <w:fldChar w:fldCharType="end"/>
        </w:r>
      </w:hyperlink>
    </w:p>
    <w:p w14:paraId="668AED3B" w14:textId="26E530FE"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09" w:history="1">
        <w:r w:rsidRPr="005F35B8">
          <w:rPr>
            <w:rStyle w:val="Hyperlink"/>
          </w:rPr>
          <w:t>Figure 5.33 Map of Riverland Ramsar Site, showing spatial extent of annual frequency of inundation by CEW, 2014–24</w:t>
        </w:r>
        <w:r>
          <w:rPr>
            <w:webHidden/>
          </w:rPr>
          <w:tab/>
        </w:r>
        <w:r>
          <w:rPr>
            <w:webHidden/>
          </w:rPr>
          <w:fldChar w:fldCharType="begin"/>
        </w:r>
        <w:r>
          <w:rPr>
            <w:webHidden/>
          </w:rPr>
          <w:instrText xml:space="preserve"> PAGEREF _Toc201867409 \h </w:instrText>
        </w:r>
        <w:r>
          <w:rPr>
            <w:webHidden/>
          </w:rPr>
        </w:r>
        <w:r>
          <w:rPr>
            <w:webHidden/>
          </w:rPr>
          <w:fldChar w:fldCharType="separate"/>
        </w:r>
        <w:r w:rsidR="0000560C">
          <w:rPr>
            <w:webHidden/>
          </w:rPr>
          <w:t>73</w:t>
        </w:r>
        <w:r>
          <w:rPr>
            <w:webHidden/>
          </w:rPr>
          <w:fldChar w:fldCharType="end"/>
        </w:r>
      </w:hyperlink>
    </w:p>
    <w:p w14:paraId="7ABBE4CB" w14:textId="186FCA91"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10" w:history="1">
        <w:r w:rsidRPr="005F35B8">
          <w:rPr>
            <w:rStyle w:val="Hyperlink"/>
          </w:rPr>
          <w:t>Figure 5.34 The Coorong, and Lakes Alexandrina and Albert Wetland Ramsar Site – areas of diverse ANAE types inundated by CEW, 2014–24</w:t>
        </w:r>
        <w:r>
          <w:rPr>
            <w:webHidden/>
          </w:rPr>
          <w:tab/>
        </w:r>
        <w:r>
          <w:rPr>
            <w:webHidden/>
          </w:rPr>
          <w:fldChar w:fldCharType="begin"/>
        </w:r>
        <w:r>
          <w:rPr>
            <w:webHidden/>
          </w:rPr>
          <w:instrText xml:space="preserve"> PAGEREF _Toc201867410 \h </w:instrText>
        </w:r>
        <w:r>
          <w:rPr>
            <w:webHidden/>
          </w:rPr>
        </w:r>
        <w:r>
          <w:rPr>
            <w:webHidden/>
          </w:rPr>
          <w:fldChar w:fldCharType="separate"/>
        </w:r>
        <w:r w:rsidR="0000560C">
          <w:rPr>
            <w:webHidden/>
          </w:rPr>
          <w:t>74</w:t>
        </w:r>
        <w:r>
          <w:rPr>
            <w:webHidden/>
          </w:rPr>
          <w:fldChar w:fldCharType="end"/>
        </w:r>
      </w:hyperlink>
    </w:p>
    <w:p w14:paraId="15454353" w14:textId="004EDFAA"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11" w:history="1">
        <w:r w:rsidRPr="005F35B8">
          <w:rPr>
            <w:rStyle w:val="Hyperlink"/>
          </w:rPr>
          <w:t>Figure 5.35 Map of The Coorong, and Lakes Alexandrina and Albert Wetland Ramsar Site, showing spatial extent of annual frequency of inundation by CEW, 2014–24</w:t>
        </w:r>
        <w:r>
          <w:rPr>
            <w:webHidden/>
          </w:rPr>
          <w:tab/>
        </w:r>
        <w:r>
          <w:rPr>
            <w:webHidden/>
          </w:rPr>
          <w:fldChar w:fldCharType="begin"/>
        </w:r>
        <w:r>
          <w:rPr>
            <w:webHidden/>
          </w:rPr>
          <w:instrText xml:space="preserve"> PAGEREF _Toc201867411 \h </w:instrText>
        </w:r>
        <w:r>
          <w:rPr>
            <w:webHidden/>
          </w:rPr>
        </w:r>
        <w:r>
          <w:rPr>
            <w:webHidden/>
          </w:rPr>
          <w:fldChar w:fldCharType="separate"/>
        </w:r>
        <w:r w:rsidR="0000560C">
          <w:rPr>
            <w:webHidden/>
          </w:rPr>
          <w:t>75</w:t>
        </w:r>
        <w:r>
          <w:rPr>
            <w:webHidden/>
          </w:rPr>
          <w:fldChar w:fldCharType="end"/>
        </w:r>
      </w:hyperlink>
    </w:p>
    <w:p w14:paraId="5880BC1F" w14:textId="1D347922" w:rsidR="005504C4" w:rsidRDefault="009959BB" w:rsidP="00005616">
      <w:pPr>
        <w:pStyle w:val="TableofFigures"/>
      </w:pPr>
      <w:r>
        <w:fldChar w:fldCharType="end"/>
      </w:r>
    </w:p>
    <w:p w14:paraId="4F8F2AF3" w14:textId="3AE1E79A" w:rsidR="005504C4" w:rsidRDefault="005504C4" w:rsidP="00004DBC">
      <w:pPr>
        <w:pStyle w:val="Heading1noTOC"/>
        <w:outlineLvl w:val="1"/>
      </w:pPr>
      <w:r>
        <w:lastRenderedPageBreak/>
        <w:t>Tables</w:t>
      </w:r>
    </w:p>
    <w:p w14:paraId="1FFED66C" w14:textId="7BDE516F" w:rsidR="009B47F6" w:rsidRDefault="00726005">
      <w:pPr>
        <w:pStyle w:val="TableofFigures"/>
        <w:rPr>
          <w:rFonts w:asciiTheme="minorHAnsi" w:eastAsiaTheme="minorEastAsia" w:hAnsiTheme="minorHAnsi" w:cstheme="minorBidi"/>
          <w:color w:val="auto"/>
          <w:kern w:val="2"/>
          <w:sz w:val="24"/>
          <w:szCs w:val="21"/>
          <w:lang w:bidi="ne-NP"/>
          <w14:ligatures w14:val="standardContextual"/>
        </w:rPr>
      </w:pPr>
      <w:r>
        <w:fldChar w:fldCharType="begin"/>
      </w:r>
      <w:r>
        <w:instrText xml:space="preserve"> TOC \h \z \c "Table" </w:instrText>
      </w:r>
      <w:r>
        <w:fldChar w:fldCharType="separate"/>
      </w:r>
      <w:hyperlink w:anchor="_Toc201867412" w:history="1">
        <w:r w:rsidR="009B47F6" w:rsidRPr="00C45F2B">
          <w:rPr>
            <w:rStyle w:val="Hyperlink"/>
          </w:rPr>
          <w:t>Table 1 Summary statistics for most recent evaluation year and multi-year evaluation period</w:t>
        </w:r>
        <w:r w:rsidR="009B47F6">
          <w:rPr>
            <w:webHidden/>
          </w:rPr>
          <w:tab/>
        </w:r>
        <w:r w:rsidR="009B47F6">
          <w:rPr>
            <w:webHidden/>
          </w:rPr>
          <w:fldChar w:fldCharType="begin"/>
        </w:r>
        <w:r w:rsidR="009B47F6">
          <w:rPr>
            <w:webHidden/>
          </w:rPr>
          <w:instrText xml:space="preserve"> PAGEREF _Toc201867412 \h </w:instrText>
        </w:r>
        <w:r w:rsidR="009B47F6">
          <w:rPr>
            <w:webHidden/>
          </w:rPr>
        </w:r>
        <w:r w:rsidR="009B47F6">
          <w:rPr>
            <w:webHidden/>
          </w:rPr>
          <w:fldChar w:fldCharType="separate"/>
        </w:r>
        <w:r w:rsidR="0000560C">
          <w:rPr>
            <w:webHidden/>
          </w:rPr>
          <w:t>ix</w:t>
        </w:r>
        <w:r w:rsidR="009B47F6">
          <w:rPr>
            <w:webHidden/>
          </w:rPr>
          <w:fldChar w:fldCharType="end"/>
        </w:r>
      </w:hyperlink>
    </w:p>
    <w:p w14:paraId="0E74B94A" w14:textId="2A0FA50A"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13" w:history="1">
        <w:r w:rsidRPr="00C45F2B">
          <w:rPr>
            <w:rStyle w:val="Hyperlink"/>
          </w:rPr>
          <w:t>Table 1.1 The number of ecosystem types on the managed floodplain and the number of types supported by CEW in 2023–24, listed by valley</w:t>
        </w:r>
        <w:r>
          <w:rPr>
            <w:webHidden/>
          </w:rPr>
          <w:tab/>
        </w:r>
        <w:r>
          <w:rPr>
            <w:webHidden/>
          </w:rPr>
          <w:fldChar w:fldCharType="begin"/>
        </w:r>
        <w:r>
          <w:rPr>
            <w:webHidden/>
          </w:rPr>
          <w:instrText xml:space="preserve"> PAGEREF _Toc201867413 \h </w:instrText>
        </w:r>
        <w:r>
          <w:rPr>
            <w:webHidden/>
          </w:rPr>
        </w:r>
        <w:r>
          <w:rPr>
            <w:webHidden/>
          </w:rPr>
          <w:fldChar w:fldCharType="separate"/>
        </w:r>
        <w:r w:rsidR="0000560C">
          <w:rPr>
            <w:webHidden/>
          </w:rPr>
          <w:t>3</w:t>
        </w:r>
        <w:r>
          <w:rPr>
            <w:webHidden/>
          </w:rPr>
          <w:fldChar w:fldCharType="end"/>
        </w:r>
      </w:hyperlink>
    </w:p>
    <w:p w14:paraId="2EF50D5F" w14:textId="398330BB"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14" w:history="1">
        <w:r w:rsidRPr="00C45F2B">
          <w:rPr>
            <w:rStyle w:val="Hyperlink"/>
          </w:rPr>
          <w:t>Table 3.1 Datasets contributing to the Ecosystem Diversity evaluation</w:t>
        </w:r>
        <w:r>
          <w:rPr>
            <w:webHidden/>
          </w:rPr>
          <w:tab/>
        </w:r>
        <w:r>
          <w:rPr>
            <w:webHidden/>
          </w:rPr>
          <w:fldChar w:fldCharType="begin"/>
        </w:r>
        <w:r>
          <w:rPr>
            <w:webHidden/>
          </w:rPr>
          <w:instrText xml:space="preserve"> PAGEREF _Toc201867414 \h </w:instrText>
        </w:r>
        <w:r>
          <w:rPr>
            <w:webHidden/>
          </w:rPr>
        </w:r>
        <w:r>
          <w:rPr>
            <w:webHidden/>
          </w:rPr>
          <w:fldChar w:fldCharType="separate"/>
        </w:r>
        <w:r w:rsidR="0000560C">
          <w:rPr>
            <w:webHidden/>
          </w:rPr>
          <w:t>6</w:t>
        </w:r>
        <w:r>
          <w:rPr>
            <w:webHidden/>
          </w:rPr>
          <w:fldChar w:fldCharType="end"/>
        </w:r>
      </w:hyperlink>
    </w:p>
    <w:p w14:paraId="0A0EC5EA" w14:textId="5D040B4C"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15" w:history="1">
        <w:r w:rsidRPr="00C45F2B">
          <w:rPr>
            <w:rStyle w:val="Hyperlink"/>
          </w:rPr>
          <w:t>Table 3.2 Additions to the managed floodplain for each Basin valley from 10 years of mapping environmental water, 2014–2024</w:t>
        </w:r>
        <w:r>
          <w:rPr>
            <w:webHidden/>
          </w:rPr>
          <w:tab/>
        </w:r>
        <w:r>
          <w:rPr>
            <w:webHidden/>
          </w:rPr>
          <w:fldChar w:fldCharType="begin"/>
        </w:r>
        <w:r>
          <w:rPr>
            <w:webHidden/>
          </w:rPr>
          <w:instrText xml:space="preserve"> PAGEREF _Toc201867415 \h </w:instrText>
        </w:r>
        <w:r>
          <w:rPr>
            <w:webHidden/>
          </w:rPr>
        </w:r>
        <w:r>
          <w:rPr>
            <w:webHidden/>
          </w:rPr>
          <w:fldChar w:fldCharType="separate"/>
        </w:r>
        <w:r w:rsidR="0000560C">
          <w:rPr>
            <w:webHidden/>
          </w:rPr>
          <w:t>12</w:t>
        </w:r>
        <w:r>
          <w:rPr>
            <w:webHidden/>
          </w:rPr>
          <w:fldChar w:fldCharType="end"/>
        </w:r>
      </w:hyperlink>
    </w:p>
    <w:p w14:paraId="73CB51A9" w14:textId="48A432A7"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16" w:history="1">
        <w:r w:rsidRPr="00C45F2B">
          <w:rPr>
            <w:rStyle w:val="Hyperlink"/>
          </w:rPr>
          <w:t>Table 4.1 Areas of estuary, lakes and wetlands, and floodplains inundated or influenced, and the length of waterway connectivity supported by CEW, 2023–24</w:t>
        </w:r>
        <w:r>
          <w:rPr>
            <w:webHidden/>
          </w:rPr>
          <w:tab/>
        </w:r>
        <w:r>
          <w:rPr>
            <w:webHidden/>
          </w:rPr>
          <w:fldChar w:fldCharType="begin"/>
        </w:r>
        <w:r>
          <w:rPr>
            <w:webHidden/>
          </w:rPr>
          <w:instrText xml:space="preserve"> PAGEREF _Toc201867416 \h </w:instrText>
        </w:r>
        <w:r>
          <w:rPr>
            <w:webHidden/>
          </w:rPr>
        </w:r>
        <w:r>
          <w:rPr>
            <w:webHidden/>
          </w:rPr>
          <w:fldChar w:fldCharType="separate"/>
        </w:r>
        <w:r w:rsidR="0000560C">
          <w:rPr>
            <w:webHidden/>
          </w:rPr>
          <w:t>15</w:t>
        </w:r>
        <w:r>
          <w:rPr>
            <w:webHidden/>
          </w:rPr>
          <w:fldChar w:fldCharType="end"/>
        </w:r>
      </w:hyperlink>
    </w:p>
    <w:p w14:paraId="5A08AE50" w14:textId="259EFE6B"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17" w:history="1">
        <w:r w:rsidRPr="00C45F2B">
          <w:rPr>
            <w:rStyle w:val="Hyperlink"/>
          </w:rPr>
          <w:t>Table 4.2 ANAE lake and wetland ecosystem types on the managed floodplain supported* by CEW, ordered by area inundated, 2023–24</w:t>
        </w:r>
        <w:r>
          <w:rPr>
            <w:webHidden/>
          </w:rPr>
          <w:tab/>
        </w:r>
        <w:r>
          <w:rPr>
            <w:webHidden/>
          </w:rPr>
          <w:fldChar w:fldCharType="begin"/>
        </w:r>
        <w:r>
          <w:rPr>
            <w:webHidden/>
          </w:rPr>
          <w:instrText xml:space="preserve"> PAGEREF _Toc201867417 \h </w:instrText>
        </w:r>
        <w:r>
          <w:rPr>
            <w:webHidden/>
          </w:rPr>
        </w:r>
        <w:r>
          <w:rPr>
            <w:webHidden/>
          </w:rPr>
          <w:fldChar w:fldCharType="separate"/>
        </w:r>
        <w:r w:rsidR="0000560C">
          <w:rPr>
            <w:webHidden/>
          </w:rPr>
          <w:t>21</w:t>
        </w:r>
        <w:r>
          <w:rPr>
            <w:webHidden/>
          </w:rPr>
          <w:fldChar w:fldCharType="end"/>
        </w:r>
      </w:hyperlink>
    </w:p>
    <w:p w14:paraId="1A141EE3" w14:textId="2ADB67CF"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18" w:history="1">
        <w:r w:rsidRPr="00C45F2B">
          <w:rPr>
            <w:rStyle w:val="Hyperlink"/>
          </w:rPr>
          <w:t>Table 4.3 ANAE floodplain ecosystem types on the managed floodplain supported* by CEW, ordered by area inundated, 2023–24</w:t>
        </w:r>
        <w:r>
          <w:rPr>
            <w:webHidden/>
          </w:rPr>
          <w:tab/>
        </w:r>
        <w:r>
          <w:rPr>
            <w:webHidden/>
          </w:rPr>
          <w:fldChar w:fldCharType="begin"/>
        </w:r>
        <w:r>
          <w:rPr>
            <w:webHidden/>
          </w:rPr>
          <w:instrText xml:space="preserve"> PAGEREF _Toc201867418 \h </w:instrText>
        </w:r>
        <w:r>
          <w:rPr>
            <w:webHidden/>
          </w:rPr>
        </w:r>
        <w:r>
          <w:rPr>
            <w:webHidden/>
          </w:rPr>
          <w:fldChar w:fldCharType="separate"/>
        </w:r>
        <w:r w:rsidR="0000560C">
          <w:rPr>
            <w:webHidden/>
          </w:rPr>
          <w:t>22</w:t>
        </w:r>
        <w:r>
          <w:rPr>
            <w:webHidden/>
          </w:rPr>
          <w:fldChar w:fldCharType="end"/>
        </w:r>
      </w:hyperlink>
    </w:p>
    <w:p w14:paraId="10F1AC8E" w14:textId="7561CA95"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19" w:history="1">
        <w:r w:rsidRPr="00C45F2B">
          <w:rPr>
            <w:rStyle w:val="Hyperlink"/>
          </w:rPr>
          <w:t xml:space="preserve">Table 4.4 ANAE river channel ecosystem types of the Basin </w:t>
        </w:r>
        <w:r w:rsidRPr="00C45F2B">
          <w:rPr>
            <w:rStyle w:val="Hyperlink"/>
            <w:iCs/>
          </w:rPr>
          <w:t>supported</w:t>
        </w:r>
        <w:r w:rsidRPr="00C45F2B">
          <w:rPr>
            <w:rStyle w:val="Hyperlink"/>
          </w:rPr>
          <w:t>* by CEW, ordered by river length containing CEW, 2023–24</w:t>
        </w:r>
        <w:r>
          <w:rPr>
            <w:webHidden/>
          </w:rPr>
          <w:tab/>
        </w:r>
        <w:r>
          <w:rPr>
            <w:webHidden/>
          </w:rPr>
          <w:fldChar w:fldCharType="begin"/>
        </w:r>
        <w:r>
          <w:rPr>
            <w:webHidden/>
          </w:rPr>
          <w:instrText xml:space="preserve"> PAGEREF _Toc201867419 \h </w:instrText>
        </w:r>
        <w:r>
          <w:rPr>
            <w:webHidden/>
          </w:rPr>
        </w:r>
        <w:r>
          <w:rPr>
            <w:webHidden/>
          </w:rPr>
          <w:fldChar w:fldCharType="separate"/>
        </w:r>
        <w:r w:rsidR="0000560C">
          <w:rPr>
            <w:webHidden/>
          </w:rPr>
          <w:t>22</w:t>
        </w:r>
        <w:r>
          <w:rPr>
            <w:webHidden/>
          </w:rPr>
          <w:fldChar w:fldCharType="end"/>
        </w:r>
      </w:hyperlink>
    </w:p>
    <w:p w14:paraId="22757F02" w14:textId="436E195F"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20" w:history="1">
        <w:r w:rsidRPr="00C45F2B">
          <w:rPr>
            <w:rStyle w:val="Hyperlink"/>
          </w:rPr>
          <w:t>Table 4.5 ANAE types in the Coorong, Lower Lakes and Murray Mouth supported* by CEW, 2023–24</w:t>
        </w:r>
        <w:r>
          <w:rPr>
            <w:webHidden/>
          </w:rPr>
          <w:tab/>
        </w:r>
        <w:r>
          <w:rPr>
            <w:webHidden/>
          </w:rPr>
          <w:fldChar w:fldCharType="begin"/>
        </w:r>
        <w:r>
          <w:rPr>
            <w:webHidden/>
          </w:rPr>
          <w:instrText xml:space="preserve"> PAGEREF _Toc201867420 \h </w:instrText>
        </w:r>
        <w:r>
          <w:rPr>
            <w:webHidden/>
          </w:rPr>
        </w:r>
        <w:r>
          <w:rPr>
            <w:webHidden/>
          </w:rPr>
          <w:fldChar w:fldCharType="separate"/>
        </w:r>
        <w:r w:rsidR="0000560C">
          <w:rPr>
            <w:webHidden/>
          </w:rPr>
          <w:t>23</w:t>
        </w:r>
        <w:r>
          <w:rPr>
            <w:webHidden/>
          </w:rPr>
          <w:fldChar w:fldCharType="end"/>
        </w:r>
      </w:hyperlink>
    </w:p>
    <w:p w14:paraId="109624C7" w14:textId="5C0D36FE"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21" w:history="1">
        <w:r w:rsidRPr="00C45F2B">
          <w:rPr>
            <w:rStyle w:val="Hyperlink"/>
          </w:rPr>
          <w:t>Table 4.6 Ramsar sites in the Basin, their area and the volume of CEW for sites that received CEW, 2023–24</w:t>
        </w:r>
        <w:r>
          <w:rPr>
            <w:webHidden/>
          </w:rPr>
          <w:tab/>
        </w:r>
        <w:r>
          <w:rPr>
            <w:webHidden/>
          </w:rPr>
          <w:fldChar w:fldCharType="begin"/>
        </w:r>
        <w:r>
          <w:rPr>
            <w:webHidden/>
          </w:rPr>
          <w:instrText xml:space="preserve"> PAGEREF _Toc201867421 \h </w:instrText>
        </w:r>
        <w:r>
          <w:rPr>
            <w:webHidden/>
          </w:rPr>
        </w:r>
        <w:r>
          <w:rPr>
            <w:webHidden/>
          </w:rPr>
          <w:fldChar w:fldCharType="separate"/>
        </w:r>
        <w:r w:rsidR="0000560C">
          <w:rPr>
            <w:webHidden/>
          </w:rPr>
          <w:t>24</w:t>
        </w:r>
        <w:r>
          <w:rPr>
            <w:webHidden/>
          </w:rPr>
          <w:fldChar w:fldCharType="end"/>
        </w:r>
      </w:hyperlink>
    </w:p>
    <w:p w14:paraId="6B0DB0D8" w14:textId="5EDF774E"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22" w:history="1">
        <w:r w:rsidRPr="00C45F2B">
          <w:rPr>
            <w:rStyle w:val="Hyperlink"/>
          </w:rPr>
          <w:t>Table 4.7 Area of ANAE wetland and floodplain ecosystem types within the Gwydir Wetlands: Gingham and Lower Gwydir (Big Leather) Watercourses Ramsar Site supported by CEW, 2023–24</w:t>
        </w:r>
        <w:r>
          <w:rPr>
            <w:webHidden/>
          </w:rPr>
          <w:tab/>
        </w:r>
        <w:r>
          <w:rPr>
            <w:webHidden/>
          </w:rPr>
          <w:fldChar w:fldCharType="begin"/>
        </w:r>
        <w:r>
          <w:rPr>
            <w:webHidden/>
          </w:rPr>
          <w:instrText xml:space="preserve"> PAGEREF _Toc201867422 \h </w:instrText>
        </w:r>
        <w:r>
          <w:rPr>
            <w:webHidden/>
          </w:rPr>
        </w:r>
        <w:r>
          <w:rPr>
            <w:webHidden/>
          </w:rPr>
          <w:fldChar w:fldCharType="separate"/>
        </w:r>
        <w:r w:rsidR="0000560C">
          <w:rPr>
            <w:webHidden/>
          </w:rPr>
          <w:t>26</w:t>
        </w:r>
        <w:r>
          <w:rPr>
            <w:webHidden/>
          </w:rPr>
          <w:fldChar w:fldCharType="end"/>
        </w:r>
      </w:hyperlink>
    </w:p>
    <w:p w14:paraId="07464469" w14:textId="5C7DCD58"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23" w:history="1">
        <w:r w:rsidRPr="00C45F2B">
          <w:rPr>
            <w:rStyle w:val="Hyperlink"/>
          </w:rPr>
          <w:t>Table 4.8 Area of ANAE wetland and floodplain types within the Narran Lake Nature Reserve Ramsar Site supported by CEW, 2023–24</w:t>
        </w:r>
        <w:r>
          <w:rPr>
            <w:webHidden/>
          </w:rPr>
          <w:tab/>
        </w:r>
        <w:r>
          <w:rPr>
            <w:webHidden/>
          </w:rPr>
          <w:fldChar w:fldCharType="begin"/>
        </w:r>
        <w:r>
          <w:rPr>
            <w:webHidden/>
          </w:rPr>
          <w:instrText xml:space="preserve"> PAGEREF _Toc201867423 \h </w:instrText>
        </w:r>
        <w:r>
          <w:rPr>
            <w:webHidden/>
          </w:rPr>
        </w:r>
        <w:r>
          <w:rPr>
            <w:webHidden/>
          </w:rPr>
          <w:fldChar w:fldCharType="separate"/>
        </w:r>
        <w:r w:rsidR="0000560C">
          <w:rPr>
            <w:webHidden/>
          </w:rPr>
          <w:t>28</w:t>
        </w:r>
        <w:r>
          <w:rPr>
            <w:webHidden/>
          </w:rPr>
          <w:fldChar w:fldCharType="end"/>
        </w:r>
      </w:hyperlink>
    </w:p>
    <w:p w14:paraId="2DBB2006" w14:textId="44D39CD3"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24" w:history="1">
        <w:r w:rsidRPr="00C45F2B">
          <w:rPr>
            <w:rStyle w:val="Hyperlink"/>
          </w:rPr>
          <w:t>Table 4.9 Area of ANAE wetland and floodplain types within the Macquarie Marshes Ramsar Site supported by CEW, 2023–24</w:t>
        </w:r>
        <w:r>
          <w:rPr>
            <w:webHidden/>
          </w:rPr>
          <w:tab/>
        </w:r>
        <w:r>
          <w:rPr>
            <w:webHidden/>
          </w:rPr>
          <w:fldChar w:fldCharType="begin"/>
        </w:r>
        <w:r>
          <w:rPr>
            <w:webHidden/>
          </w:rPr>
          <w:instrText xml:space="preserve"> PAGEREF _Toc201867424 \h </w:instrText>
        </w:r>
        <w:r>
          <w:rPr>
            <w:webHidden/>
          </w:rPr>
        </w:r>
        <w:r>
          <w:rPr>
            <w:webHidden/>
          </w:rPr>
          <w:fldChar w:fldCharType="separate"/>
        </w:r>
        <w:r w:rsidR="0000560C">
          <w:rPr>
            <w:webHidden/>
          </w:rPr>
          <w:t>30</w:t>
        </w:r>
        <w:r>
          <w:rPr>
            <w:webHidden/>
          </w:rPr>
          <w:fldChar w:fldCharType="end"/>
        </w:r>
      </w:hyperlink>
    </w:p>
    <w:p w14:paraId="7EC862A3" w14:textId="3E5A1113"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25" w:history="1">
        <w:r w:rsidRPr="00C45F2B">
          <w:rPr>
            <w:rStyle w:val="Hyperlink"/>
          </w:rPr>
          <w:t>Table 4.10 Area of ANAE wetland and floodplain types within the Barmah Forest Ramsar Site supported by CEW, 2023–24</w:t>
        </w:r>
        <w:r>
          <w:rPr>
            <w:webHidden/>
          </w:rPr>
          <w:tab/>
        </w:r>
        <w:r>
          <w:rPr>
            <w:webHidden/>
          </w:rPr>
          <w:fldChar w:fldCharType="begin"/>
        </w:r>
        <w:r>
          <w:rPr>
            <w:webHidden/>
          </w:rPr>
          <w:instrText xml:space="preserve"> PAGEREF _Toc201867425 \h </w:instrText>
        </w:r>
        <w:r>
          <w:rPr>
            <w:webHidden/>
          </w:rPr>
        </w:r>
        <w:r>
          <w:rPr>
            <w:webHidden/>
          </w:rPr>
          <w:fldChar w:fldCharType="separate"/>
        </w:r>
        <w:r w:rsidR="0000560C">
          <w:rPr>
            <w:webHidden/>
          </w:rPr>
          <w:t>32</w:t>
        </w:r>
        <w:r>
          <w:rPr>
            <w:webHidden/>
          </w:rPr>
          <w:fldChar w:fldCharType="end"/>
        </w:r>
      </w:hyperlink>
    </w:p>
    <w:p w14:paraId="687D0CF6" w14:textId="63209523"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26" w:history="1">
        <w:r w:rsidRPr="00C45F2B">
          <w:rPr>
            <w:rStyle w:val="Hyperlink"/>
          </w:rPr>
          <w:t>Table 4.11 Area of ANAE wetland and floodplain types within the Gunbower Forest Ramsar Site supported by CEW, 2023–24</w:t>
        </w:r>
        <w:r>
          <w:rPr>
            <w:webHidden/>
          </w:rPr>
          <w:tab/>
        </w:r>
        <w:r>
          <w:rPr>
            <w:webHidden/>
          </w:rPr>
          <w:fldChar w:fldCharType="begin"/>
        </w:r>
        <w:r>
          <w:rPr>
            <w:webHidden/>
          </w:rPr>
          <w:instrText xml:space="preserve"> PAGEREF _Toc201867426 \h </w:instrText>
        </w:r>
        <w:r>
          <w:rPr>
            <w:webHidden/>
          </w:rPr>
        </w:r>
        <w:r>
          <w:rPr>
            <w:webHidden/>
          </w:rPr>
          <w:fldChar w:fldCharType="separate"/>
        </w:r>
        <w:r w:rsidR="0000560C">
          <w:rPr>
            <w:webHidden/>
          </w:rPr>
          <w:t>34</w:t>
        </w:r>
        <w:r>
          <w:rPr>
            <w:webHidden/>
          </w:rPr>
          <w:fldChar w:fldCharType="end"/>
        </w:r>
      </w:hyperlink>
    </w:p>
    <w:p w14:paraId="20671C0D" w14:textId="322D7C78"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27" w:history="1">
        <w:r w:rsidRPr="00C45F2B">
          <w:rPr>
            <w:rStyle w:val="Hyperlink"/>
          </w:rPr>
          <w:t>Table 4.12 Area of ANAE wetland and floodplain types within the NSW Central Murray Forests Ramsar Site supported by CEW, 2023–24</w:t>
        </w:r>
        <w:r>
          <w:rPr>
            <w:webHidden/>
          </w:rPr>
          <w:tab/>
        </w:r>
        <w:r>
          <w:rPr>
            <w:webHidden/>
          </w:rPr>
          <w:fldChar w:fldCharType="begin"/>
        </w:r>
        <w:r>
          <w:rPr>
            <w:webHidden/>
          </w:rPr>
          <w:instrText xml:space="preserve"> PAGEREF _Toc201867427 \h </w:instrText>
        </w:r>
        <w:r>
          <w:rPr>
            <w:webHidden/>
          </w:rPr>
        </w:r>
        <w:r>
          <w:rPr>
            <w:webHidden/>
          </w:rPr>
          <w:fldChar w:fldCharType="separate"/>
        </w:r>
        <w:r w:rsidR="0000560C">
          <w:rPr>
            <w:webHidden/>
          </w:rPr>
          <w:t>36</w:t>
        </w:r>
        <w:r>
          <w:rPr>
            <w:webHidden/>
          </w:rPr>
          <w:fldChar w:fldCharType="end"/>
        </w:r>
      </w:hyperlink>
    </w:p>
    <w:p w14:paraId="2EABDAAB" w14:textId="0514C950"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28" w:history="1">
        <w:r w:rsidRPr="00C45F2B">
          <w:rPr>
            <w:rStyle w:val="Hyperlink"/>
          </w:rPr>
          <w:t>Table 4.13 Area of Australian National Aquatic Ecosystem wetland and floodplain types within the Riverland Ramsar Site supported by Commonwealth environmental water, 2023–24</w:t>
        </w:r>
        <w:r>
          <w:rPr>
            <w:webHidden/>
          </w:rPr>
          <w:tab/>
        </w:r>
        <w:r>
          <w:rPr>
            <w:webHidden/>
          </w:rPr>
          <w:fldChar w:fldCharType="begin"/>
        </w:r>
        <w:r>
          <w:rPr>
            <w:webHidden/>
          </w:rPr>
          <w:instrText xml:space="preserve"> PAGEREF _Toc201867428 \h </w:instrText>
        </w:r>
        <w:r>
          <w:rPr>
            <w:webHidden/>
          </w:rPr>
        </w:r>
        <w:r>
          <w:rPr>
            <w:webHidden/>
          </w:rPr>
          <w:fldChar w:fldCharType="separate"/>
        </w:r>
        <w:r w:rsidR="0000560C">
          <w:rPr>
            <w:webHidden/>
          </w:rPr>
          <w:t>38</w:t>
        </w:r>
        <w:r>
          <w:rPr>
            <w:webHidden/>
          </w:rPr>
          <w:fldChar w:fldCharType="end"/>
        </w:r>
      </w:hyperlink>
    </w:p>
    <w:p w14:paraId="11F09197" w14:textId="6AFE74A5"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29" w:history="1">
        <w:r w:rsidRPr="00C45F2B">
          <w:rPr>
            <w:rStyle w:val="Hyperlink"/>
          </w:rPr>
          <w:t>Table 5.1 Years in which CEW was delivered to Ramsar Sites in the Basin, 2014–24</w:t>
        </w:r>
        <w:r>
          <w:rPr>
            <w:webHidden/>
          </w:rPr>
          <w:tab/>
        </w:r>
        <w:r>
          <w:rPr>
            <w:webHidden/>
          </w:rPr>
          <w:fldChar w:fldCharType="begin"/>
        </w:r>
        <w:r>
          <w:rPr>
            <w:webHidden/>
          </w:rPr>
          <w:instrText xml:space="preserve"> PAGEREF _Toc201867429 \h </w:instrText>
        </w:r>
        <w:r>
          <w:rPr>
            <w:webHidden/>
          </w:rPr>
        </w:r>
        <w:r>
          <w:rPr>
            <w:webHidden/>
          </w:rPr>
          <w:fldChar w:fldCharType="separate"/>
        </w:r>
        <w:r w:rsidR="0000560C">
          <w:rPr>
            <w:webHidden/>
          </w:rPr>
          <w:t>53</w:t>
        </w:r>
        <w:r>
          <w:rPr>
            <w:webHidden/>
          </w:rPr>
          <w:fldChar w:fldCharType="end"/>
        </w:r>
      </w:hyperlink>
    </w:p>
    <w:p w14:paraId="550DFB90" w14:textId="7A2F0A6D"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30" w:history="1">
        <w:r w:rsidRPr="00C45F2B">
          <w:rPr>
            <w:rStyle w:val="Hyperlink"/>
          </w:rPr>
          <w:t xml:space="preserve">Table 6.1 Observations associated with diversity objectives listed in the Commonwealth’s (Murray–Darling) </w:t>
        </w:r>
        <w:r w:rsidRPr="00C45F2B">
          <w:rPr>
            <w:rStyle w:val="Hyperlink"/>
            <w:i/>
            <w:iCs/>
          </w:rPr>
          <w:t>Basin Plan 2012</w:t>
        </w:r>
        <w:r w:rsidRPr="00C45F2B">
          <w:rPr>
            <w:rStyle w:val="Hyperlink"/>
          </w:rPr>
          <w:t xml:space="preserve"> section 8.05</w:t>
        </w:r>
        <w:r>
          <w:rPr>
            <w:webHidden/>
          </w:rPr>
          <w:tab/>
        </w:r>
        <w:r>
          <w:rPr>
            <w:webHidden/>
          </w:rPr>
          <w:fldChar w:fldCharType="begin"/>
        </w:r>
        <w:r>
          <w:rPr>
            <w:webHidden/>
          </w:rPr>
          <w:instrText xml:space="preserve"> PAGEREF _Toc201867430 \h </w:instrText>
        </w:r>
        <w:r>
          <w:rPr>
            <w:webHidden/>
          </w:rPr>
        </w:r>
        <w:r>
          <w:rPr>
            <w:webHidden/>
          </w:rPr>
          <w:fldChar w:fldCharType="separate"/>
        </w:r>
        <w:r w:rsidR="0000560C">
          <w:rPr>
            <w:webHidden/>
          </w:rPr>
          <w:t>77</w:t>
        </w:r>
        <w:r>
          <w:rPr>
            <w:webHidden/>
          </w:rPr>
          <w:fldChar w:fldCharType="end"/>
        </w:r>
      </w:hyperlink>
    </w:p>
    <w:p w14:paraId="14789583" w14:textId="6FD35901"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31" w:history="1">
        <w:r w:rsidRPr="00C45F2B">
          <w:rPr>
            <w:rStyle w:val="Hyperlink"/>
          </w:rPr>
          <w:t>Table 7.1 Ecosystem diversity outcomes from CEW in 2023–24 that align with the Strategy’s annual priorities for the ‘River flows and connectivity’ theme</w:t>
        </w:r>
        <w:r>
          <w:rPr>
            <w:webHidden/>
          </w:rPr>
          <w:tab/>
        </w:r>
        <w:r>
          <w:rPr>
            <w:webHidden/>
          </w:rPr>
          <w:fldChar w:fldCharType="begin"/>
        </w:r>
        <w:r>
          <w:rPr>
            <w:webHidden/>
          </w:rPr>
          <w:instrText xml:space="preserve"> PAGEREF _Toc201867431 \h </w:instrText>
        </w:r>
        <w:r>
          <w:rPr>
            <w:webHidden/>
          </w:rPr>
        </w:r>
        <w:r>
          <w:rPr>
            <w:webHidden/>
          </w:rPr>
          <w:fldChar w:fldCharType="separate"/>
        </w:r>
        <w:r w:rsidR="0000560C">
          <w:rPr>
            <w:webHidden/>
          </w:rPr>
          <w:t>78</w:t>
        </w:r>
        <w:r>
          <w:rPr>
            <w:webHidden/>
          </w:rPr>
          <w:fldChar w:fldCharType="end"/>
        </w:r>
      </w:hyperlink>
    </w:p>
    <w:p w14:paraId="710C8007" w14:textId="200DB199"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32" w:history="1">
        <w:r w:rsidRPr="00C45F2B">
          <w:rPr>
            <w:rStyle w:val="Hyperlink"/>
          </w:rPr>
          <w:t>Table 7.2 Ecosystem diversity outcomes from CEW in 2023–24 that align with the Strategy’s annual priorities for the ‘Native vegetation theme</w:t>
        </w:r>
        <w:r>
          <w:rPr>
            <w:webHidden/>
          </w:rPr>
          <w:tab/>
        </w:r>
        <w:r>
          <w:rPr>
            <w:webHidden/>
          </w:rPr>
          <w:fldChar w:fldCharType="begin"/>
        </w:r>
        <w:r>
          <w:rPr>
            <w:webHidden/>
          </w:rPr>
          <w:instrText xml:space="preserve"> PAGEREF _Toc201867432 \h </w:instrText>
        </w:r>
        <w:r>
          <w:rPr>
            <w:webHidden/>
          </w:rPr>
        </w:r>
        <w:r>
          <w:rPr>
            <w:webHidden/>
          </w:rPr>
          <w:fldChar w:fldCharType="separate"/>
        </w:r>
        <w:r w:rsidR="0000560C">
          <w:rPr>
            <w:webHidden/>
          </w:rPr>
          <w:t>78</w:t>
        </w:r>
        <w:r>
          <w:rPr>
            <w:webHidden/>
          </w:rPr>
          <w:fldChar w:fldCharType="end"/>
        </w:r>
      </w:hyperlink>
    </w:p>
    <w:p w14:paraId="370FC2A8" w14:textId="77777777" w:rsidR="009B47F6" w:rsidRDefault="00726005">
      <w:pPr>
        <w:pStyle w:val="TableofFigures"/>
      </w:pPr>
      <w:r>
        <w:fldChar w:fldCharType="end"/>
      </w:r>
      <w:r w:rsidR="008E77D6">
        <w:fldChar w:fldCharType="begin"/>
      </w:r>
      <w:r w:rsidR="008E77D6">
        <w:instrText xml:space="preserve"> TOC \h \z \c "ApxTable" </w:instrText>
      </w:r>
      <w:r w:rsidR="008E77D6">
        <w:fldChar w:fldCharType="separate"/>
      </w:r>
    </w:p>
    <w:p w14:paraId="72AB6EE2" w14:textId="13E139DA"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33" w:history="1">
        <w:r w:rsidRPr="00A15171">
          <w:rPr>
            <w:rStyle w:val="Hyperlink"/>
          </w:rPr>
          <w:t>Table A.1 Areas of ANAE lake and wetland ecosystem types and the contribution of CEW to support wetland ecosystem diversity within each valley, 2023–24</w:t>
        </w:r>
        <w:r>
          <w:rPr>
            <w:webHidden/>
          </w:rPr>
          <w:tab/>
        </w:r>
        <w:r>
          <w:rPr>
            <w:webHidden/>
          </w:rPr>
          <w:fldChar w:fldCharType="begin"/>
        </w:r>
        <w:r>
          <w:rPr>
            <w:webHidden/>
          </w:rPr>
          <w:instrText xml:space="preserve"> PAGEREF _Toc201867433 \h </w:instrText>
        </w:r>
        <w:r>
          <w:rPr>
            <w:webHidden/>
          </w:rPr>
        </w:r>
        <w:r>
          <w:rPr>
            <w:webHidden/>
          </w:rPr>
          <w:fldChar w:fldCharType="separate"/>
        </w:r>
        <w:r w:rsidR="0000560C">
          <w:rPr>
            <w:webHidden/>
          </w:rPr>
          <w:t>84</w:t>
        </w:r>
        <w:r>
          <w:rPr>
            <w:webHidden/>
          </w:rPr>
          <w:fldChar w:fldCharType="end"/>
        </w:r>
      </w:hyperlink>
    </w:p>
    <w:p w14:paraId="35C9DBB9" w14:textId="201BE3AF"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34" w:history="1">
        <w:r w:rsidRPr="00A15171">
          <w:rPr>
            <w:rStyle w:val="Hyperlink"/>
          </w:rPr>
          <w:t>Table A.2 Area of ANAE floodplain ecosystem types and the contribution of CEW to support floodplain ecosystem diversity within each valley, 2023–24</w:t>
        </w:r>
        <w:r>
          <w:rPr>
            <w:webHidden/>
          </w:rPr>
          <w:tab/>
        </w:r>
        <w:r>
          <w:rPr>
            <w:webHidden/>
          </w:rPr>
          <w:fldChar w:fldCharType="begin"/>
        </w:r>
        <w:r>
          <w:rPr>
            <w:webHidden/>
          </w:rPr>
          <w:instrText xml:space="preserve"> PAGEREF _Toc201867434 \h </w:instrText>
        </w:r>
        <w:r>
          <w:rPr>
            <w:webHidden/>
          </w:rPr>
        </w:r>
        <w:r>
          <w:rPr>
            <w:webHidden/>
          </w:rPr>
          <w:fldChar w:fldCharType="separate"/>
        </w:r>
        <w:r w:rsidR="0000560C">
          <w:rPr>
            <w:webHidden/>
          </w:rPr>
          <w:t>94</w:t>
        </w:r>
        <w:r>
          <w:rPr>
            <w:webHidden/>
          </w:rPr>
          <w:fldChar w:fldCharType="end"/>
        </w:r>
      </w:hyperlink>
    </w:p>
    <w:p w14:paraId="1BFF195B" w14:textId="6D2A06DC"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35" w:history="1">
        <w:r w:rsidRPr="00A15171">
          <w:rPr>
            <w:rStyle w:val="Hyperlink"/>
          </w:rPr>
          <w:t>Table A.3 Length of ANAE river and stream ecosystem types influenced by CEW within each valley, 2023–24</w:t>
        </w:r>
        <w:r>
          <w:rPr>
            <w:webHidden/>
          </w:rPr>
          <w:tab/>
        </w:r>
        <w:r>
          <w:rPr>
            <w:webHidden/>
          </w:rPr>
          <w:fldChar w:fldCharType="begin"/>
        </w:r>
        <w:r>
          <w:rPr>
            <w:webHidden/>
          </w:rPr>
          <w:instrText xml:space="preserve"> PAGEREF _Toc201867435 \h </w:instrText>
        </w:r>
        <w:r>
          <w:rPr>
            <w:webHidden/>
          </w:rPr>
        </w:r>
        <w:r>
          <w:rPr>
            <w:webHidden/>
          </w:rPr>
          <w:fldChar w:fldCharType="separate"/>
        </w:r>
        <w:r w:rsidR="0000560C">
          <w:rPr>
            <w:webHidden/>
          </w:rPr>
          <w:t>100</w:t>
        </w:r>
        <w:r>
          <w:rPr>
            <w:webHidden/>
          </w:rPr>
          <w:fldChar w:fldCharType="end"/>
        </w:r>
      </w:hyperlink>
    </w:p>
    <w:p w14:paraId="247C8709" w14:textId="031E5585"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36" w:history="1">
        <w:r w:rsidRPr="00A15171">
          <w:rPr>
            <w:rStyle w:val="Hyperlink"/>
          </w:rPr>
          <w:t>Table A.4 Areas of ANAE lake ecosystem types supported* by CEW (upstream of the Coorong, Lower Lakes and Murray Mouth), 2014–24</w:t>
        </w:r>
        <w:r>
          <w:rPr>
            <w:webHidden/>
          </w:rPr>
          <w:tab/>
        </w:r>
        <w:r>
          <w:rPr>
            <w:webHidden/>
          </w:rPr>
          <w:fldChar w:fldCharType="begin"/>
        </w:r>
        <w:r>
          <w:rPr>
            <w:webHidden/>
          </w:rPr>
          <w:instrText xml:space="preserve"> PAGEREF _Toc201867436 \h </w:instrText>
        </w:r>
        <w:r>
          <w:rPr>
            <w:webHidden/>
          </w:rPr>
        </w:r>
        <w:r>
          <w:rPr>
            <w:webHidden/>
          </w:rPr>
          <w:fldChar w:fldCharType="separate"/>
        </w:r>
        <w:r w:rsidR="0000560C">
          <w:rPr>
            <w:webHidden/>
          </w:rPr>
          <w:t>105</w:t>
        </w:r>
        <w:r>
          <w:rPr>
            <w:webHidden/>
          </w:rPr>
          <w:fldChar w:fldCharType="end"/>
        </w:r>
      </w:hyperlink>
    </w:p>
    <w:p w14:paraId="585528FA" w14:textId="0D784896"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37" w:history="1">
        <w:r w:rsidRPr="00A15171">
          <w:rPr>
            <w:rStyle w:val="Hyperlink"/>
          </w:rPr>
          <w:t>Table A.5 Areas of ANAE palustrine wetland types supported* by CEW (upstream of the Coorong, Lower Lakes and Murray Mouth), ordered by their managed floodplain area, 2014–24</w:t>
        </w:r>
        <w:r>
          <w:rPr>
            <w:webHidden/>
          </w:rPr>
          <w:tab/>
        </w:r>
        <w:r>
          <w:rPr>
            <w:webHidden/>
          </w:rPr>
          <w:fldChar w:fldCharType="begin"/>
        </w:r>
        <w:r>
          <w:rPr>
            <w:webHidden/>
          </w:rPr>
          <w:instrText xml:space="preserve"> PAGEREF _Toc201867437 \h </w:instrText>
        </w:r>
        <w:r>
          <w:rPr>
            <w:webHidden/>
          </w:rPr>
        </w:r>
        <w:r>
          <w:rPr>
            <w:webHidden/>
          </w:rPr>
          <w:fldChar w:fldCharType="separate"/>
        </w:r>
        <w:r w:rsidR="0000560C">
          <w:rPr>
            <w:webHidden/>
          </w:rPr>
          <w:t>106</w:t>
        </w:r>
        <w:r>
          <w:rPr>
            <w:webHidden/>
          </w:rPr>
          <w:fldChar w:fldCharType="end"/>
        </w:r>
      </w:hyperlink>
    </w:p>
    <w:p w14:paraId="5611EE50" w14:textId="46E12C8B"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38" w:history="1">
        <w:r w:rsidRPr="00A15171">
          <w:rPr>
            <w:rStyle w:val="Hyperlink"/>
          </w:rPr>
          <w:t>Table A.6 Lengths of ANAE river channel ecosystem types supported* by CEW (upstream of the Coorong, Lower Lakes and Murray Mouth), per year, 2014–24</w:t>
        </w:r>
        <w:r>
          <w:rPr>
            <w:webHidden/>
          </w:rPr>
          <w:tab/>
        </w:r>
        <w:r>
          <w:rPr>
            <w:webHidden/>
          </w:rPr>
          <w:fldChar w:fldCharType="begin"/>
        </w:r>
        <w:r>
          <w:rPr>
            <w:webHidden/>
          </w:rPr>
          <w:instrText xml:space="preserve"> PAGEREF _Toc201867438 \h </w:instrText>
        </w:r>
        <w:r>
          <w:rPr>
            <w:webHidden/>
          </w:rPr>
        </w:r>
        <w:r>
          <w:rPr>
            <w:webHidden/>
          </w:rPr>
          <w:fldChar w:fldCharType="separate"/>
        </w:r>
        <w:r w:rsidR="0000560C">
          <w:rPr>
            <w:webHidden/>
          </w:rPr>
          <w:t>107</w:t>
        </w:r>
        <w:r>
          <w:rPr>
            <w:webHidden/>
          </w:rPr>
          <w:fldChar w:fldCharType="end"/>
        </w:r>
      </w:hyperlink>
    </w:p>
    <w:p w14:paraId="08F057B2" w14:textId="2EFB70B5" w:rsidR="009B47F6" w:rsidRDefault="009B47F6">
      <w:pPr>
        <w:pStyle w:val="TableofFigures"/>
        <w:rPr>
          <w:rFonts w:asciiTheme="minorHAnsi" w:eastAsiaTheme="minorEastAsia" w:hAnsiTheme="minorHAnsi" w:cstheme="minorBidi"/>
          <w:color w:val="auto"/>
          <w:kern w:val="2"/>
          <w:sz w:val="24"/>
          <w:szCs w:val="21"/>
          <w:lang w:bidi="ne-NP"/>
          <w14:ligatures w14:val="standardContextual"/>
        </w:rPr>
      </w:pPr>
      <w:hyperlink w:anchor="_Toc201867439" w:history="1">
        <w:r w:rsidRPr="00A15171">
          <w:rPr>
            <w:rStyle w:val="Hyperlink"/>
          </w:rPr>
          <w:t>Table A.7 Areas of ANAE floodplain types supported* by CEW, 2014–24 (upstream of the Coorong, Lower Lakes and Murray Mouth)</w:t>
        </w:r>
        <w:r>
          <w:rPr>
            <w:webHidden/>
          </w:rPr>
          <w:tab/>
        </w:r>
        <w:r>
          <w:rPr>
            <w:webHidden/>
          </w:rPr>
          <w:fldChar w:fldCharType="begin"/>
        </w:r>
        <w:r>
          <w:rPr>
            <w:webHidden/>
          </w:rPr>
          <w:instrText xml:space="preserve"> PAGEREF _Toc201867439 \h </w:instrText>
        </w:r>
        <w:r>
          <w:rPr>
            <w:webHidden/>
          </w:rPr>
        </w:r>
        <w:r>
          <w:rPr>
            <w:webHidden/>
          </w:rPr>
          <w:fldChar w:fldCharType="separate"/>
        </w:r>
        <w:r w:rsidR="0000560C">
          <w:rPr>
            <w:webHidden/>
          </w:rPr>
          <w:t>108</w:t>
        </w:r>
        <w:r>
          <w:rPr>
            <w:webHidden/>
          </w:rPr>
          <w:fldChar w:fldCharType="end"/>
        </w:r>
      </w:hyperlink>
    </w:p>
    <w:p w14:paraId="64B76F8A" w14:textId="0DD525BB" w:rsidR="001D5FF4" w:rsidRDefault="008E77D6" w:rsidP="00005616">
      <w:pPr>
        <w:pStyle w:val="TableofFigures"/>
      </w:pPr>
      <w:r>
        <w:fldChar w:fldCharType="end"/>
      </w:r>
    </w:p>
    <w:p w14:paraId="4A919207" w14:textId="77777777" w:rsidR="001621AC" w:rsidRPr="001621AC" w:rsidRDefault="001621AC" w:rsidP="001621AC">
      <w:pPr>
        <w:pStyle w:val="BodyText"/>
      </w:pPr>
    </w:p>
    <w:p w14:paraId="03BBB87A" w14:textId="77777777" w:rsidR="00785A23" w:rsidRDefault="00785A23" w:rsidP="005D426B">
      <w:pPr>
        <w:pStyle w:val="BodyText"/>
        <w:sectPr w:rsidR="00785A23" w:rsidSect="009C25AF">
          <w:headerReference w:type="even" r:id="rId34"/>
          <w:headerReference w:type="default" r:id="rId35"/>
          <w:footerReference w:type="default" r:id="rId36"/>
          <w:headerReference w:type="first" r:id="rId37"/>
          <w:pgSz w:w="11906" w:h="16838" w:code="9"/>
          <w:pgMar w:top="1134" w:right="1134" w:bottom="1134" w:left="1134" w:header="510" w:footer="510" w:gutter="0"/>
          <w:pgNumType w:fmt="lowerRoman"/>
          <w:cols w:space="284"/>
          <w:docGrid w:linePitch="360"/>
        </w:sectPr>
      </w:pPr>
    </w:p>
    <w:p w14:paraId="44A91759" w14:textId="029C2C02" w:rsidR="00A943B2" w:rsidRPr="009A20E5" w:rsidRDefault="00A943B2" w:rsidP="00937003">
      <w:pPr>
        <w:pStyle w:val="Heading1"/>
        <w:numPr>
          <w:ilvl w:val="0"/>
          <w:numId w:val="1"/>
        </w:numPr>
      </w:pPr>
      <w:bookmarkStart w:id="64" w:name="_Ref138781129"/>
      <w:bookmarkStart w:id="65" w:name="_Toc138971666"/>
      <w:bookmarkStart w:id="66" w:name="_Toc201854409"/>
      <w:bookmarkStart w:id="67" w:name="_Toc201867232"/>
      <w:r w:rsidRPr="009A20E5">
        <w:lastRenderedPageBreak/>
        <w:t>Introduction</w:t>
      </w:r>
      <w:bookmarkEnd w:id="64"/>
      <w:bookmarkEnd w:id="65"/>
      <w:bookmarkEnd w:id="66"/>
      <w:bookmarkEnd w:id="67"/>
    </w:p>
    <w:p w14:paraId="28A81347" w14:textId="4258D1C3" w:rsidR="00401262" w:rsidRPr="00357367" w:rsidRDefault="00401262" w:rsidP="005D426B">
      <w:pPr>
        <w:pStyle w:val="BodyText"/>
      </w:pPr>
      <w:r w:rsidRPr="00357367">
        <w:t>Biological diversity describes the variety of living organisms and ecosystems on Earth. The concept of biodiversity is often understood in terms of numbers of species of plants, animals and microbes, but increasingly</w:t>
      </w:r>
      <w:r w:rsidR="00A428D6">
        <w:t>,</w:t>
      </w:r>
      <w:r w:rsidRPr="00357367">
        <w:t xml:space="preserve"> the definition is expanded to include other forms of biological variation</w:t>
      </w:r>
      <w:r w:rsidR="00D55454">
        <w:t>,</w:t>
      </w:r>
      <w:r w:rsidRPr="00357367">
        <w:t xml:space="preserve"> including genetic diversity, ecosystem diversity and diversity of ecosystem function (</w:t>
      </w:r>
      <w:r>
        <w:fldChar w:fldCharType="begin" w:fldLock="1"/>
      </w:r>
      <w:r>
        <w:instrText xml:space="preserve"> REF _Ref75903686 \h </w:instrText>
      </w:r>
      <w:r>
        <w:fldChar w:fldCharType="separate"/>
      </w:r>
      <w:r>
        <w:t xml:space="preserve">Figure </w:t>
      </w:r>
      <w:r>
        <w:rPr>
          <w:noProof/>
        </w:rPr>
        <w:t>1</w:t>
      </w:r>
      <w:r>
        <w:t>.</w:t>
      </w:r>
      <w:r>
        <w:rPr>
          <w:noProof/>
        </w:rPr>
        <w:t>1</w:t>
      </w:r>
      <w:r>
        <w:fldChar w:fldCharType="end"/>
      </w:r>
      <w:r w:rsidRPr="00357367">
        <w:t>).</w:t>
      </w:r>
    </w:p>
    <w:p w14:paraId="22BFE35C" w14:textId="6E973A78" w:rsidR="00A65152" w:rsidRDefault="00401262" w:rsidP="00512200">
      <w:pPr>
        <w:pStyle w:val="CaptionWithNote"/>
      </w:pPr>
      <w:bookmarkStart w:id="68" w:name="_Ref75903686"/>
      <w:bookmarkStart w:id="69" w:name="_Toc201867358"/>
      <w:bookmarkStart w:id="70" w:name="_Toc80902546"/>
      <w:r w:rsidRPr="008848FA">
        <w:t>Figure</w:t>
      </w:r>
      <w:r w:rsidR="00724855">
        <w:t> </w:t>
      </w:r>
      <w:r w:rsidR="00137FF4">
        <w:fldChar w:fldCharType="begin" w:fldLock="1"/>
      </w:r>
      <w:r w:rsidR="00137FF4">
        <w:instrText xml:space="preserve"> STYLEREF 1 \s </w:instrText>
      </w:r>
      <w:r w:rsidR="00137FF4">
        <w:fldChar w:fldCharType="separate"/>
      </w:r>
      <w:r w:rsidR="009B47F6">
        <w:rPr>
          <w:noProof/>
        </w:rPr>
        <w:t>1</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w:t>
      </w:r>
      <w:r w:rsidR="00137FF4">
        <w:fldChar w:fldCharType="end"/>
      </w:r>
      <w:bookmarkEnd w:id="68"/>
      <w:r w:rsidRPr="008848FA">
        <w:t xml:space="preserve"> Hierarchical levels of biodiversity in aquatic ecosystems</w:t>
      </w:r>
      <w:bookmarkEnd w:id="69"/>
    </w:p>
    <w:p w14:paraId="016674D7" w14:textId="4045D9CA" w:rsidR="007A0497" w:rsidRPr="008848FA" w:rsidRDefault="007A0497" w:rsidP="00512200">
      <w:pPr>
        <w:pStyle w:val="CaptionNote"/>
      </w:pPr>
      <w:r w:rsidRPr="008848FA">
        <w:t xml:space="preserve">Source: Geist </w:t>
      </w:r>
      <w:r>
        <w:fldChar w:fldCharType="begin"/>
      </w:r>
      <w:r>
        <w:instrText xml:space="preserve"> ADDIN ZOTERO_ITEM CSL_CITATION {"citationID":"0IpEsA5e","properties":{"formattedCitation":"(2011)","plainCitation":"(2011)","noteIndex":0},"citationItems":[{"id":1575,"uris":["http://zotero.org/users/536544/items/EB7GHKNB"],"itemData":{"id":1575,"type":"article-journal","container-title":"Ecological Indicators","DOI":"10.1016/j.ecolind.2011.04.002","ISSN":"1470160X","issue":"6","language":"en","page":"1507-1516","source":"CrossRef","title":"Integrative freshwater ecology and biodiversity conservation","volume":"11","author":[{"family":"Geist","given":"Juergen"}],"issued":{"date-parts":[["2011",11]]}},"label":"page","suppress-author":true}],"schema":"https://github.com/citation-style-language/schema/raw/master/csl-citation.json"} </w:instrText>
      </w:r>
      <w:r>
        <w:fldChar w:fldCharType="separate"/>
      </w:r>
      <w:r w:rsidRPr="0073425C">
        <w:rPr>
          <w:rFonts w:cs="Calibri"/>
        </w:rPr>
        <w:t>(2011)</w:t>
      </w:r>
      <w:r>
        <w:fldChar w:fldCharType="end"/>
      </w:r>
      <w:r w:rsidR="00A428D6">
        <w:t>.</w:t>
      </w:r>
    </w:p>
    <w:p w14:paraId="7D10537D" w14:textId="77777777" w:rsidR="00F046F9" w:rsidRDefault="00F046F9" w:rsidP="00306A5D">
      <w:pPr>
        <w:pStyle w:val="Figure"/>
      </w:pPr>
      <w:r w:rsidRPr="00790AB7">
        <w:rPr>
          <w:noProof/>
        </w:rPr>
        <w:drawing>
          <wp:inline distT="0" distB="0" distL="0" distR="0" wp14:anchorId="18DF22D8" wp14:editId="2EB0965B">
            <wp:extent cx="6120000" cy="5096391"/>
            <wp:effectExtent l="0" t="0" r="0" b="9525"/>
            <wp:docPr id="1530574478" name="Picture 1" descr="Diagram with 5 boxes describing the different types of diversity - ecosystem, community and species, intraspecific, genetic, and functio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118705" name="Picture 1" descr="Diagram with 5 boxes describing the different types of diversity - ecosystem, community and species, intraspecific, genetic, and functional"/>
                    <pic:cNvPicPr>
                      <a:picLocks noChangeAspect="1" noChangeArrowheads="1"/>
                    </pic:cNvPicPr>
                  </pic:nvPicPr>
                  <pic:blipFill rotWithShape="1">
                    <a:blip r:embed="rId38">
                      <a:extLst>
                        <a:ext uri="{28A0092B-C50C-407E-A947-70E740481C1C}">
                          <a14:useLocalDpi xmlns:a14="http://schemas.microsoft.com/office/drawing/2010/main" val="0"/>
                        </a:ext>
                      </a:extLst>
                    </a:blip>
                    <a:srcRect b="1438"/>
                    <a:stretch/>
                  </pic:blipFill>
                  <pic:spPr bwMode="auto">
                    <a:xfrm>
                      <a:off x="0" y="0"/>
                      <a:ext cx="6120000" cy="5096391"/>
                    </a:xfrm>
                    <a:prstGeom prst="rect">
                      <a:avLst/>
                    </a:prstGeom>
                    <a:noFill/>
                    <a:ln>
                      <a:noFill/>
                    </a:ln>
                    <a:extLst>
                      <a:ext uri="{53640926-AAD7-44D8-BBD7-CCE9431645EC}">
                        <a14:shadowObscured xmlns:a14="http://schemas.microsoft.com/office/drawing/2010/main"/>
                      </a:ext>
                    </a:extLst>
                  </pic:spPr>
                </pic:pic>
              </a:graphicData>
            </a:graphic>
          </wp:inline>
        </w:drawing>
      </w:r>
    </w:p>
    <w:bookmarkEnd w:id="70"/>
    <w:p w14:paraId="3285712A" w14:textId="22A98C0A" w:rsidR="00401262" w:rsidRPr="00357367" w:rsidRDefault="00D5000B" w:rsidP="005D426B">
      <w:pPr>
        <w:pStyle w:val="BodyTextExtraSpaceBefore"/>
      </w:pPr>
      <w:r>
        <w:t xml:space="preserve">Commonwealth </w:t>
      </w:r>
      <w:r w:rsidR="00910D9E">
        <w:t xml:space="preserve">environmental </w:t>
      </w:r>
      <w:r>
        <w:t>water</w:t>
      </w:r>
      <w:r w:rsidR="00D93374">
        <w:t xml:space="preserve"> (CEW)</w:t>
      </w:r>
      <w:r>
        <w:t xml:space="preserve"> </w:t>
      </w:r>
      <w:r w:rsidR="00401262">
        <w:t xml:space="preserve">is delivered </w:t>
      </w:r>
      <w:r>
        <w:t>to ecosystems in the</w:t>
      </w:r>
      <w:r w:rsidR="00554455">
        <w:t xml:space="preserve"> Basin </w:t>
      </w:r>
      <w:r w:rsidR="00401262">
        <w:t>to support</w:t>
      </w:r>
      <w:r w:rsidR="00B80159">
        <w:t xml:space="preserve"> </w:t>
      </w:r>
      <w:r w:rsidR="00401262">
        <w:t>water-dependent species</w:t>
      </w:r>
      <w:r w:rsidR="00C72D4F">
        <w:t>, critical habitats, fluxes of nutrients</w:t>
      </w:r>
      <w:r w:rsidR="003E7C93">
        <w:t xml:space="preserve">, food webs </w:t>
      </w:r>
      <w:r w:rsidR="00C72D4F">
        <w:t xml:space="preserve">and </w:t>
      </w:r>
      <w:r w:rsidR="00B80159">
        <w:rPr>
          <w:rFonts w:cs="Arial"/>
        </w:rPr>
        <w:t>e</w:t>
      </w:r>
      <w:r w:rsidR="00B80159" w:rsidRPr="00B7422F">
        <w:rPr>
          <w:rFonts w:cs="Arial"/>
        </w:rPr>
        <w:t>cosystem services</w:t>
      </w:r>
      <w:r w:rsidR="00C72D4F">
        <w:rPr>
          <w:rFonts w:cs="Arial"/>
        </w:rPr>
        <w:t xml:space="preserve"> that benefit people</w:t>
      </w:r>
      <w:r w:rsidR="00A428D6">
        <w:rPr>
          <w:rFonts w:cs="Arial"/>
        </w:rPr>
        <w:t xml:space="preserve"> –</w:t>
      </w:r>
      <w:r w:rsidR="003E7C93">
        <w:rPr>
          <w:rFonts w:cs="Arial"/>
        </w:rPr>
        <w:t xml:space="preserve"> for example, </w:t>
      </w:r>
      <w:r w:rsidR="00C72D4F">
        <w:rPr>
          <w:rFonts w:cs="Arial"/>
        </w:rPr>
        <w:t>recreational fishing and cultural heritage</w:t>
      </w:r>
      <w:r w:rsidR="00B80159">
        <w:rPr>
          <w:rFonts w:cs="Arial"/>
        </w:rPr>
        <w:t xml:space="preserve"> </w:t>
      </w:r>
      <w:r w:rsidR="00332FBB">
        <w:rPr>
          <w:rFonts w:cs="Calibri"/>
        </w:rPr>
        <w:fldChar w:fldCharType="begin"/>
      </w:r>
      <w:r w:rsidR="00332FBB">
        <w:rPr>
          <w:rFonts w:cs="Calibri"/>
        </w:rPr>
        <w:instrText xml:space="preserve"> ADDIN ZOTERO_ITEM CSL_CITATION {"citationID":"wfp11twU","properties":{"formattedCitation":"(MDBA 2019)","plainCitation":"(MDBA 2019)","noteIndex":0},"citationItems":[{"id":3183,"uris":["http://zotero.org/users/536544/items/MD5D3ATD"],"itemData":{"id":3183,"type":"report","event-place":"Canberra, ACT","language":"en","number":"42/19","page":"154","publisher":"Murray–Darling Basin Authority","publisher-place":"Canberra, ACT","source":"Zotero","title":"Basin-wide environmental watering strategy","author":[{"literal":"MDBA"}],"issued":{"date-parts":[["2019"]]}}}],"schema":"https://github.com/citation-style-language/schema/raw/master/csl-citation.json"} </w:instrText>
      </w:r>
      <w:r w:rsidR="00332FBB">
        <w:rPr>
          <w:rFonts w:cs="Calibri"/>
        </w:rPr>
        <w:fldChar w:fldCharType="separate"/>
      </w:r>
      <w:r w:rsidR="00332FBB" w:rsidRPr="00332FBB">
        <w:rPr>
          <w:rFonts w:cs="Calibri"/>
        </w:rPr>
        <w:t>(MDBA 2019)</w:t>
      </w:r>
      <w:r w:rsidR="00332FBB">
        <w:rPr>
          <w:rFonts w:cs="Calibri"/>
        </w:rPr>
        <w:fldChar w:fldCharType="end"/>
      </w:r>
      <w:r w:rsidR="00401262">
        <w:t>.</w:t>
      </w:r>
    </w:p>
    <w:p w14:paraId="42EDE273" w14:textId="7F129A9A" w:rsidR="00401262" w:rsidRPr="00357367" w:rsidRDefault="00401262" w:rsidP="005D426B">
      <w:pPr>
        <w:pStyle w:val="BodyText"/>
      </w:pPr>
      <w:r w:rsidRPr="00357367">
        <w:t xml:space="preserve">The Ecosystem Diversity evaluation reported here is conducted at </w:t>
      </w:r>
      <w:r w:rsidR="007010AF">
        <w:t>the</w:t>
      </w:r>
      <w:r w:rsidRPr="00357367">
        <w:t xml:space="preserve"> whole-of-Basin scale, including monitored and unmonitored catchments, to evaluate the contribution of </w:t>
      </w:r>
      <w:r w:rsidR="00D93374">
        <w:t>CEW</w:t>
      </w:r>
      <w:r>
        <w:t xml:space="preserve"> </w:t>
      </w:r>
      <w:r w:rsidR="003E7C93">
        <w:t>to</w:t>
      </w:r>
      <w:r w:rsidRPr="00357367">
        <w:t xml:space="preserve"> biodiversity objectives outlined in the Commonwealth Environmental Water Outcomes Framework </w:t>
      </w:r>
      <w:r w:rsidR="00332FBB">
        <w:rPr>
          <w:rFonts w:cs="Calibri"/>
        </w:rPr>
        <w:fldChar w:fldCharType="begin"/>
      </w:r>
      <w:r w:rsidR="00332FBB">
        <w:rPr>
          <w:rFonts w:cs="Calibri"/>
        </w:rPr>
        <w:instrText xml:space="preserve"> ADDIN ZOTERO_ITEM CSL_CITATION {"citationID":"tKyUdGOG","properties":{"formattedCitation":"(CEWH 2013)","plainCitation":"(CEWH 2013)","noteIndex":0},"citationItems":[{"id":2138,"uris":["http://zotero.org/users/536544/items/34W8ZWPN"],"itemData":{"id":2138,"type":"report","event-place":"Australian Government, Canberra","publisher":"Commonwealth Environmental Water Holder","publisher-place":"Australian Government, Canberra","title":"Commonwealth Environmental Water – The Environmental Water Outcomes Framework v1.1","author":[{"literal":"CEWH"}],"issued":{"date-parts":[["2013"]]}}}],"schema":"https://github.com/citation-style-language/schema/raw/master/csl-citation.json"} </w:instrText>
      </w:r>
      <w:r w:rsidR="00332FBB">
        <w:rPr>
          <w:rFonts w:cs="Calibri"/>
        </w:rPr>
        <w:fldChar w:fldCharType="separate"/>
      </w:r>
      <w:r w:rsidR="00332FBB" w:rsidRPr="00332FBB">
        <w:rPr>
          <w:rFonts w:cs="Calibri"/>
        </w:rPr>
        <w:t>(CEWH 2013)</w:t>
      </w:r>
      <w:r w:rsidR="00332FBB">
        <w:rPr>
          <w:rFonts w:cs="Calibri"/>
        </w:rPr>
        <w:fldChar w:fldCharType="end"/>
      </w:r>
      <w:r w:rsidRPr="00357367">
        <w:t xml:space="preserve"> and the </w:t>
      </w:r>
      <w:r w:rsidR="00255742">
        <w:t>Commonwealth</w:t>
      </w:r>
      <w:r w:rsidR="00050C3A">
        <w:t>’</w:t>
      </w:r>
      <w:r w:rsidR="00255742">
        <w:t xml:space="preserve">s </w:t>
      </w:r>
      <w:r w:rsidR="00D03A10">
        <w:t xml:space="preserve">(Murray–Darling) </w:t>
      </w:r>
      <w:r w:rsidR="00D03A10">
        <w:rPr>
          <w:i/>
          <w:iCs/>
        </w:rPr>
        <w:t xml:space="preserve">Basin </w:t>
      </w:r>
      <w:r w:rsidR="00D03A10" w:rsidRPr="00D03A10">
        <w:rPr>
          <w:i/>
          <w:iCs/>
        </w:rPr>
        <w:t>Plan 2012</w:t>
      </w:r>
      <w:r w:rsidR="00D03A10">
        <w:t xml:space="preserve"> (the </w:t>
      </w:r>
      <w:r w:rsidRPr="00D03A10">
        <w:t>Basin</w:t>
      </w:r>
      <w:r w:rsidRPr="0056763F">
        <w:t xml:space="preserve"> Plan</w:t>
      </w:r>
      <w:r w:rsidR="00D03A10">
        <w:t>)</w:t>
      </w:r>
      <w:r w:rsidRPr="00357367">
        <w:t xml:space="preserve">. It does this by quantifying the </w:t>
      </w:r>
      <w:r w:rsidR="003E7C93">
        <w:lastRenderedPageBreak/>
        <w:t xml:space="preserve">ecosystems </w:t>
      </w:r>
      <w:r w:rsidRPr="00357367">
        <w:t xml:space="preserve">potentially supported by </w:t>
      </w:r>
      <w:r w:rsidR="00D93374">
        <w:t>CEW</w:t>
      </w:r>
      <w:r>
        <w:t xml:space="preserve"> </w:t>
      </w:r>
      <w:r w:rsidRPr="00357367">
        <w:t xml:space="preserve">during the </w:t>
      </w:r>
      <w:r w:rsidR="001A7904">
        <w:t>2023–24</w:t>
      </w:r>
      <w:r w:rsidRPr="00357367">
        <w:t xml:space="preserve"> water year and over the </w:t>
      </w:r>
      <w:r w:rsidR="00F7360E">
        <w:t>10 years</w:t>
      </w:r>
      <w:r w:rsidRPr="00357367">
        <w:t xml:space="preserve"> of monitoring from 2014–15 to </w:t>
      </w:r>
      <w:r w:rsidR="001A7904">
        <w:t>2023–24</w:t>
      </w:r>
      <w:r w:rsidR="00255742">
        <w:t xml:space="preserve"> (</w:t>
      </w:r>
      <w:r w:rsidR="001A7904">
        <w:t>2014–24</w:t>
      </w:r>
      <w:r w:rsidR="00255742">
        <w:t>)</w:t>
      </w:r>
      <w:r w:rsidR="001B1970">
        <w:t>.</w:t>
      </w:r>
    </w:p>
    <w:p w14:paraId="23F8BDFE" w14:textId="5A65F9ED" w:rsidR="00401262" w:rsidRPr="0009422A" w:rsidRDefault="00E070E4" w:rsidP="005D426B">
      <w:pPr>
        <w:pStyle w:val="BodyText"/>
      </w:pPr>
      <w:r w:rsidRPr="0009422A">
        <w:t>T</w:t>
      </w:r>
      <w:r w:rsidR="00401262" w:rsidRPr="0009422A">
        <w:t xml:space="preserve">he methods described below repeat or adapt text from </w:t>
      </w:r>
      <w:r w:rsidRPr="0009422A">
        <w:t>the previous year</w:t>
      </w:r>
      <w:r w:rsidR="00510CC4" w:rsidRPr="0009422A">
        <w:t xml:space="preserve"> </w:t>
      </w:r>
      <w:r w:rsidR="00A40839">
        <w:fldChar w:fldCharType="begin"/>
      </w:r>
      <w:r w:rsidR="00E25756">
        <w:instrText xml:space="preserve"> ADDIN ZOTERO_ITEM CSL_CITATION {"citationID":"XHW5qObv","properties":{"formattedCitation":"(Brooks 2024)","plainCitation":"(Brooks 2024)","noteIndex":0},"citationItems":[{"id":4144,"uris":["http://zotero.org/users/536544/items/VW4534E3"],"itemData":{"id":4144,"type":"report","collection-title":"Flow-MER Program","event-place":"Australia","language":"en","page":"122","publisher":"Commonwealth Environmental Water Holder, Department of Climate Change, Energy, the Environment and Water","publisher-place":"Australia","source":"Zotero","title":"Basin-scale evaluation of 2022–23 Commonwealth environmental water: Ecosystem Diversity","URL":"https://www.dcceew.gov.au/sites/default/files/documents/basin-scale-evaluation-2020-21-cew-ecosystem-diversity.pdf","author":[{"family":"Brooks","given":"Shane"}],"accessed":{"date-parts":[["2024",2,16]]},"issued":{"date-parts":[["2024"]]}}}],"schema":"https://github.com/citation-style-language/schema/raw/master/csl-citation.json"} </w:instrText>
      </w:r>
      <w:r w:rsidR="00A40839">
        <w:fldChar w:fldCharType="separate"/>
      </w:r>
      <w:r w:rsidR="00E25756" w:rsidRPr="00E25756">
        <w:rPr>
          <w:rFonts w:cs="Calibri"/>
        </w:rPr>
        <w:t>(Brooks 2024)</w:t>
      </w:r>
      <w:r w:rsidR="00A40839">
        <w:fldChar w:fldCharType="end"/>
      </w:r>
      <w:r w:rsidR="00145C04">
        <w:t>. All</w:t>
      </w:r>
      <w:r w:rsidR="0015368A" w:rsidRPr="0009422A" w:rsidDel="00145C04">
        <w:t xml:space="preserve"> </w:t>
      </w:r>
      <w:r w:rsidR="0015368A" w:rsidRPr="0009422A">
        <w:t>hydrological data from 2014</w:t>
      </w:r>
      <w:r w:rsidR="00255742">
        <w:t>–15</w:t>
      </w:r>
      <w:r w:rsidR="0015368A" w:rsidRPr="0009422A">
        <w:t xml:space="preserve"> onward</w:t>
      </w:r>
      <w:r w:rsidR="00255742">
        <w:t>s</w:t>
      </w:r>
      <w:r w:rsidR="0015368A" w:rsidRPr="0009422A">
        <w:t xml:space="preserve"> </w:t>
      </w:r>
      <w:r w:rsidR="00145C04">
        <w:t>has been</w:t>
      </w:r>
      <w:r w:rsidR="00145C04" w:rsidRPr="0009422A">
        <w:t xml:space="preserve"> </w:t>
      </w:r>
      <w:r w:rsidR="0015368A" w:rsidRPr="0009422A">
        <w:t>re</w:t>
      </w:r>
      <w:r w:rsidR="00DB54EE" w:rsidRPr="0009422A">
        <w:t>-</w:t>
      </w:r>
      <w:r w:rsidR="0015368A" w:rsidRPr="0009422A">
        <w:t xml:space="preserve">analysed to ensure consistent </w:t>
      </w:r>
      <w:r w:rsidR="00732CDF" w:rsidRPr="0009422A">
        <w:t xml:space="preserve">use of updated datasets for the entire </w:t>
      </w:r>
      <w:r w:rsidR="001A7904">
        <w:t>10</w:t>
      </w:r>
      <w:r w:rsidR="00732CDF" w:rsidRPr="0009422A">
        <w:t>-year duration of the analysis</w:t>
      </w:r>
      <w:r w:rsidR="00401262" w:rsidRPr="0009422A">
        <w:t>.</w:t>
      </w:r>
    </w:p>
    <w:p w14:paraId="7D65AD4E" w14:textId="50B09394" w:rsidR="00F47AF2" w:rsidRPr="00067484" w:rsidRDefault="00F47AF2" w:rsidP="00067484">
      <w:pPr>
        <w:pStyle w:val="Heading2"/>
        <w:rPr>
          <w:rStyle w:val="Italics"/>
          <w:i w:val="0"/>
        </w:rPr>
      </w:pPr>
      <w:bookmarkStart w:id="71" w:name="_Toc138971667"/>
      <w:bookmarkStart w:id="72" w:name="_Toc201854410"/>
      <w:bookmarkStart w:id="73" w:name="_Toc201867233"/>
      <w:r w:rsidRPr="00067484">
        <w:rPr>
          <w:rStyle w:val="Italics"/>
          <w:i w:val="0"/>
        </w:rPr>
        <w:t>Evaluation objectives</w:t>
      </w:r>
      <w:bookmarkEnd w:id="71"/>
      <w:bookmarkEnd w:id="72"/>
      <w:bookmarkEnd w:id="73"/>
    </w:p>
    <w:p w14:paraId="08E66658" w14:textId="5C60E826" w:rsidR="007B6690" w:rsidRDefault="00732CDF" w:rsidP="005D426B">
      <w:pPr>
        <w:pStyle w:val="BodyText"/>
        <w:rPr>
          <w:iCs/>
        </w:rPr>
      </w:pPr>
      <w:r w:rsidRPr="00732CDF">
        <w:t xml:space="preserve">This evaluation examines the contribution of </w:t>
      </w:r>
      <w:r w:rsidR="00D93374">
        <w:t>CEW</w:t>
      </w:r>
      <w:r w:rsidRPr="00732CDF">
        <w:t xml:space="preserve"> towards Basin Plan objective</w:t>
      </w:r>
      <w:r w:rsidRPr="00732CDF">
        <w:rPr>
          <w:rStyle w:val="Italics"/>
          <w:i w:val="0"/>
          <w:iCs/>
        </w:rPr>
        <w:t xml:space="preserve">s by </w:t>
      </w:r>
      <w:r w:rsidR="0079769A" w:rsidRPr="00732CDF">
        <w:rPr>
          <w:rStyle w:val="Italics"/>
          <w:i w:val="0"/>
          <w:iCs/>
        </w:rPr>
        <w:t>addressing</w:t>
      </w:r>
      <w:r w:rsidR="0046448E" w:rsidRPr="00732CDF">
        <w:rPr>
          <w:rStyle w:val="Italics"/>
          <w:i w:val="0"/>
          <w:iCs/>
        </w:rPr>
        <w:t xml:space="preserve"> the following</w:t>
      </w:r>
      <w:r w:rsidR="00561450" w:rsidRPr="00732CDF">
        <w:rPr>
          <w:rStyle w:val="Italics"/>
          <w:i w:val="0"/>
          <w:iCs/>
        </w:rPr>
        <w:t xml:space="preserve"> </w:t>
      </w:r>
      <w:r w:rsidR="007667C2" w:rsidRPr="00732CDF">
        <w:rPr>
          <w:rStyle w:val="Italics"/>
          <w:i w:val="0"/>
          <w:iCs/>
        </w:rPr>
        <w:t>overarching evaluation question</w:t>
      </w:r>
      <w:r w:rsidR="00821A1E">
        <w:rPr>
          <w:rStyle w:val="Italics"/>
          <w:i w:val="0"/>
          <w:iCs/>
        </w:rPr>
        <w:t>,</w:t>
      </w:r>
      <w:r w:rsidR="00561450" w:rsidRPr="00732CDF">
        <w:rPr>
          <w:rStyle w:val="Italics"/>
          <w:i w:val="0"/>
          <w:iCs/>
        </w:rPr>
        <w:t xml:space="preserve"> in line with previous reports</w:t>
      </w:r>
      <w:r w:rsidR="0046448E" w:rsidRPr="00732CDF">
        <w:rPr>
          <w:rStyle w:val="Italics"/>
          <w:i w:val="0"/>
          <w:iCs/>
        </w:rPr>
        <w:t>:</w:t>
      </w:r>
      <w:r w:rsidR="005D71B5">
        <w:rPr>
          <w:rStyle w:val="Italics"/>
          <w:i w:val="0"/>
          <w:iCs/>
        </w:rPr>
        <w:t xml:space="preserve"> </w:t>
      </w:r>
    </w:p>
    <w:p w14:paraId="036265F8" w14:textId="5B1C25FE" w:rsidR="007667C2" w:rsidRPr="00F367A8" w:rsidRDefault="007667C2" w:rsidP="00001B0E">
      <w:pPr>
        <w:pStyle w:val="Boxedtextblue"/>
      </w:pPr>
      <w:r w:rsidRPr="00F367A8">
        <w:rPr>
          <w:rStyle w:val="Italics"/>
          <w:i w:val="0"/>
          <w:iCs/>
        </w:rPr>
        <w:t xml:space="preserve">What did Commonwealth environmental water contribute to </w:t>
      </w:r>
      <w:r w:rsidR="00401262" w:rsidRPr="009C25AF">
        <w:rPr>
          <w:rStyle w:val="Italics"/>
          <w:b/>
          <w:bCs/>
          <w:i w:val="0"/>
          <w:iCs/>
        </w:rPr>
        <w:t>ecosystem diversity</w:t>
      </w:r>
      <w:r w:rsidRPr="00F367A8">
        <w:rPr>
          <w:rStyle w:val="Italics"/>
          <w:i w:val="0"/>
          <w:iCs/>
        </w:rPr>
        <w:t>?</w:t>
      </w:r>
    </w:p>
    <w:p w14:paraId="385192BC" w14:textId="23E5FBA2" w:rsidR="00401262" w:rsidRPr="00357367" w:rsidRDefault="00401262" w:rsidP="005D426B">
      <w:pPr>
        <w:pStyle w:val="BodyText"/>
      </w:pPr>
      <w:r w:rsidRPr="00357367">
        <w:t xml:space="preserve">This question was developed under the Commonwealth Environmental Water Outcomes Framework </w:t>
      </w:r>
      <w:r w:rsidR="00FE6BAD">
        <w:fldChar w:fldCharType="begin"/>
      </w:r>
      <w:r w:rsidR="00FE6BAD">
        <w:instrText xml:space="preserve"> ADDIN ZOTERO_ITEM CSL_CITATION {"citationID":"rDR31BKA","properties":{"formattedCitation":"(CEWH 2013)","plainCitation":"(CEWH 2013)","noteIndex":0},"citationItems":[{"id":2138,"uris":["http://zotero.org/users/536544/items/34W8ZWPN"],"itemData":{"id":2138,"type":"report","event-place":"Australian Government, Canberra","publisher":"Commonwealth Environmental Water Holder","publisher-place":"Australian Government, Canberra","title":"Commonwealth Environmental Water – The Environmental Water Outcomes Framework v1.1","author":[{"literal":"CEWH"}],"issued":{"date-parts":[["2013"]]}}}],"schema":"https://github.com/citation-style-language/schema/raw/master/csl-citation.json"} </w:instrText>
      </w:r>
      <w:r w:rsidR="00FE6BAD">
        <w:fldChar w:fldCharType="separate"/>
      </w:r>
      <w:r w:rsidR="00FE6BAD" w:rsidRPr="00FE6BAD">
        <w:t>(CEWH 2013)</w:t>
      </w:r>
      <w:r w:rsidR="00FE6BAD">
        <w:fldChar w:fldCharType="end"/>
      </w:r>
      <w:r w:rsidRPr="00357367">
        <w:t xml:space="preserve"> to meet the broader objectives of the Basin Plan.</w:t>
      </w:r>
    </w:p>
    <w:p w14:paraId="2C76FDEE" w14:textId="0CB6CF00" w:rsidR="00401262" w:rsidRDefault="00401262" w:rsidP="005D426B">
      <w:pPr>
        <w:pStyle w:val="BodyText"/>
      </w:pPr>
      <w:r>
        <w:t xml:space="preserve">This evaluation examines the contribution of </w:t>
      </w:r>
      <w:r w:rsidR="00D93374">
        <w:t>CEW</w:t>
      </w:r>
      <w:r>
        <w:t xml:space="preserve"> towards</w:t>
      </w:r>
      <w:r w:rsidR="00010B61">
        <w:t xml:space="preserve"> the</w:t>
      </w:r>
      <w:r>
        <w:t xml:space="preserve"> Basin Plan objective </w:t>
      </w:r>
      <w:r w:rsidR="00B76252">
        <w:t xml:space="preserve">at paragraph </w:t>
      </w:r>
      <w:r>
        <w:t>8.05(3)(b):</w:t>
      </w:r>
    </w:p>
    <w:p w14:paraId="08A62EF5" w14:textId="6BAAAB05" w:rsidR="00A23FA0" w:rsidRDefault="00A23FA0" w:rsidP="005D426B">
      <w:pPr>
        <w:pStyle w:val="BlockQuote"/>
      </w:pPr>
      <w:r>
        <w:t>to ensure that representative populations and communities of native biota are protected and, if necessary, restored</w:t>
      </w:r>
      <w:r w:rsidRPr="00F317A2">
        <w:t>.</w:t>
      </w:r>
    </w:p>
    <w:p w14:paraId="6A6411F1" w14:textId="34EA5287" w:rsidR="00A23FA0" w:rsidRDefault="00A23FA0" w:rsidP="005D426B">
      <w:pPr>
        <w:pStyle w:val="BodyText"/>
      </w:pPr>
      <w:r>
        <w:t xml:space="preserve">A description of ecosystem types supported by </w:t>
      </w:r>
      <w:r w:rsidR="00147295">
        <w:t>CEW</w:t>
      </w:r>
      <w:r>
        <w:t xml:space="preserve"> at Ramsar </w:t>
      </w:r>
      <w:r w:rsidR="00B76252">
        <w:t>S</w:t>
      </w:r>
      <w:r>
        <w:t xml:space="preserve">ites is provided as a foundation for future work to examine the contribution of </w:t>
      </w:r>
      <w:r w:rsidR="00147295">
        <w:t>CEW</w:t>
      </w:r>
      <w:r>
        <w:t xml:space="preserve"> management towards </w:t>
      </w:r>
      <w:r w:rsidR="00010B61">
        <w:t xml:space="preserve">the </w:t>
      </w:r>
      <w:r>
        <w:t xml:space="preserve">Basin Plan objective </w:t>
      </w:r>
      <w:r w:rsidR="00AB0837">
        <w:t xml:space="preserve">at paragraph </w:t>
      </w:r>
      <w:r>
        <w:t>8.05</w:t>
      </w:r>
      <w:r w:rsidR="00C16E80">
        <w:t>(2)</w:t>
      </w:r>
      <w:r>
        <w:t>(</w:t>
      </w:r>
      <w:r w:rsidR="00AB0837">
        <w:t>a</w:t>
      </w:r>
      <w:r>
        <w:t>):</w:t>
      </w:r>
    </w:p>
    <w:p w14:paraId="1C113972" w14:textId="4543A6F5" w:rsidR="00A23FA0" w:rsidRDefault="00A23FA0" w:rsidP="005D426B">
      <w:pPr>
        <w:pStyle w:val="BlockQuote"/>
      </w:pPr>
      <w:r w:rsidRPr="00333E9B">
        <w:t>to protect and restore a subset of all water-dependent ecosystems of the Murray</w:t>
      </w:r>
      <w:r w:rsidR="00050C3A">
        <w:t>–</w:t>
      </w:r>
      <w:r w:rsidRPr="00333E9B">
        <w:t>Darling Basin, including by ensuring that</w:t>
      </w:r>
      <w:r>
        <w:t xml:space="preserve"> </w:t>
      </w:r>
      <w:r w:rsidRPr="00333E9B">
        <w:t>declared Ramsar wetlands that depend on Basin water resources maintain their ecological character</w:t>
      </w:r>
      <w:r>
        <w:t>.</w:t>
      </w:r>
    </w:p>
    <w:p w14:paraId="1C7F6193" w14:textId="41E79D88" w:rsidR="00A23FA0" w:rsidRPr="00067484" w:rsidRDefault="00AD35E1" w:rsidP="00067484">
      <w:pPr>
        <w:pStyle w:val="Heading2"/>
      </w:pPr>
      <w:bookmarkStart w:id="74" w:name="_Toc138971668"/>
      <w:bookmarkStart w:id="75" w:name="_Toc201854411"/>
      <w:bookmarkStart w:id="76" w:name="_Toc201867234"/>
      <w:r w:rsidRPr="00067484">
        <w:t>Evaluation coverage</w:t>
      </w:r>
      <w:bookmarkEnd w:id="74"/>
      <w:bookmarkEnd w:id="75"/>
      <w:bookmarkEnd w:id="76"/>
    </w:p>
    <w:p w14:paraId="79F51319" w14:textId="326073E6" w:rsidR="00AD35E1" w:rsidRDefault="00BC103B" w:rsidP="005D426B">
      <w:pPr>
        <w:pStyle w:val="BodyText"/>
      </w:pPr>
      <w:r>
        <w:t xml:space="preserve">This evaluation </w:t>
      </w:r>
      <w:r w:rsidR="00FC0755">
        <w:t xml:space="preserve">summarises the </w:t>
      </w:r>
      <w:r>
        <w:t xml:space="preserve">maximum </w:t>
      </w:r>
      <w:r w:rsidR="00FC0755">
        <w:t xml:space="preserve">annual </w:t>
      </w:r>
      <w:r>
        <w:t xml:space="preserve">extent of </w:t>
      </w:r>
      <w:r w:rsidR="00147295">
        <w:t>CEW</w:t>
      </w:r>
      <w:r>
        <w:t xml:space="preserve"> </w:t>
      </w:r>
      <w:r w:rsidR="005379AA">
        <w:t>across</w:t>
      </w:r>
      <w:r w:rsidR="00FC0755">
        <w:t xml:space="preserve"> all </w:t>
      </w:r>
      <w:r>
        <w:t>water</w:t>
      </w:r>
      <w:r w:rsidR="00AC5388">
        <w:t>-</w:t>
      </w:r>
      <w:r>
        <w:t>dependent ecosystems</w:t>
      </w:r>
      <w:r w:rsidR="00FD6916">
        <w:t xml:space="preserve"> in the Basin</w:t>
      </w:r>
      <w:r>
        <w:t xml:space="preserve"> (</w:t>
      </w:r>
      <w:r w:rsidR="00FD6916">
        <w:t xml:space="preserve">including </w:t>
      </w:r>
      <w:r>
        <w:t>lakes, wetlands, rivers, floodplains and the estuary)</w:t>
      </w:r>
      <w:r w:rsidR="00AF5370">
        <w:t xml:space="preserve"> </w:t>
      </w:r>
      <w:r w:rsidR="005379AA">
        <w:t xml:space="preserve">during </w:t>
      </w:r>
      <w:r w:rsidR="001A7904">
        <w:t>2023–24</w:t>
      </w:r>
      <w:r w:rsidR="005379AA">
        <w:t xml:space="preserve"> and cumulatively over the </w:t>
      </w:r>
      <w:r w:rsidR="001A7904">
        <w:t>10</w:t>
      </w:r>
      <w:r w:rsidR="00465CE8">
        <w:t>-year</w:t>
      </w:r>
      <w:r w:rsidR="005379AA">
        <w:t xml:space="preserve"> period </w:t>
      </w:r>
      <w:r w:rsidR="001A7904">
        <w:t>2014–24</w:t>
      </w:r>
      <w:r w:rsidR="005379AA">
        <w:t>.</w:t>
      </w:r>
      <w:r w:rsidR="00037DDD">
        <w:t xml:space="preserve"> Spatially, the evaluation </w:t>
      </w:r>
      <w:r w:rsidR="00D63CC4">
        <w:t>is presented for t</w:t>
      </w:r>
      <w:r w:rsidR="00037DDD">
        <w:t xml:space="preserve">he </w:t>
      </w:r>
      <w:r w:rsidR="00D63CC4">
        <w:t xml:space="preserve">whole </w:t>
      </w:r>
      <w:r w:rsidR="00037DDD">
        <w:t>Basin</w:t>
      </w:r>
      <w:r w:rsidR="00D63CC4">
        <w:t xml:space="preserve">, </w:t>
      </w:r>
      <w:r w:rsidR="00037DDD">
        <w:t>each of the 25 major river valleys and</w:t>
      </w:r>
      <w:r w:rsidR="00D63CC4">
        <w:t xml:space="preserve"> </w:t>
      </w:r>
      <w:r w:rsidR="00037DDD">
        <w:t xml:space="preserve">Ramsar </w:t>
      </w:r>
      <w:r w:rsidR="00AC5388">
        <w:t>S</w:t>
      </w:r>
      <w:r w:rsidR="00037DDD">
        <w:t>ites</w:t>
      </w:r>
      <w:r w:rsidR="00DC1C59">
        <w:t xml:space="preserve">. A complete assessment of the status of ecological character of Ramsar </w:t>
      </w:r>
      <w:r w:rsidR="00AC5388">
        <w:t>S</w:t>
      </w:r>
      <w:r w:rsidR="00DC1C59">
        <w:t>ites is beyond the scope of this evaluation</w:t>
      </w:r>
      <w:r w:rsidR="00F64D86">
        <w:t>. W</w:t>
      </w:r>
      <w:r w:rsidR="00DC1C59">
        <w:t xml:space="preserve">here possible, the contribution of </w:t>
      </w:r>
      <w:r w:rsidR="00147295">
        <w:t>CEW</w:t>
      </w:r>
      <w:r w:rsidR="00DC1C59">
        <w:t xml:space="preserve"> to ecosystem types that align with</w:t>
      </w:r>
      <w:r w:rsidR="00243131">
        <w:t xml:space="preserve"> </w:t>
      </w:r>
      <w:r w:rsidR="004C6CAB">
        <w:t xml:space="preserve">listed </w:t>
      </w:r>
      <w:r w:rsidR="00DC1C59">
        <w:t>critical components</w:t>
      </w:r>
      <w:r w:rsidR="004C6CAB">
        <w:rPr>
          <w:rStyle w:val="FootnoteReference"/>
        </w:rPr>
        <w:footnoteReference w:id="10"/>
      </w:r>
      <w:r w:rsidR="00DC1C59">
        <w:t xml:space="preserve"> of </w:t>
      </w:r>
      <w:r w:rsidR="004C6CAB">
        <w:t xml:space="preserve">the </w:t>
      </w:r>
      <w:r w:rsidR="00DC1C59">
        <w:t xml:space="preserve">Ramsar </w:t>
      </w:r>
      <w:r w:rsidR="00AC5388">
        <w:t>S</w:t>
      </w:r>
      <w:r w:rsidR="00DC1C59">
        <w:t>ites</w:t>
      </w:r>
      <w:r w:rsidR="00D41937">
        <w:t xml:space="preserve"> </w:t>
      </w:r>
      <w:r w:rsidR="00DC1C59">
        <w:t xml:space="preserve">is </w:t>
      </w:r>
      <w:r w:rsidR="00F64D86">
        <w:t>considered.</w:t>
      </w:r>
    </w:p>
    <w:p w14:paraId="15107B28" w14:textId="68A1C4FC" w:rsidR="00E15C9B" w:rsidRDefault="004F448E" w:rsidP="005D426B">
      <w:pPr>
        <w:pStyle w:val="BodyText"/>
      </w:pPr>
      <w:r>
        <w:fldChar w:fldCharType="begin" w:fldLock="1"/>
      </w:r>
      <w:r>
        <w:instrText xml:space="preserve"> REF _Ref138827424 \h </w:instrText>
      </w:r>
      <w:r>
        <w:fldChar w:fldCharType="separate"/>
      </w:r>
      <w:r w:rsidR="009B47F6" w:rsidRPr="006812FC">
        <w:t>Table</w:t>
      </w:r>
      <w:r w:rsidR="009B47F6">
        <w:t> </w:t>
      </w:r>
      <w:r w:rsidR="009B47F6">
        <w:rPr>
          <w:noProof/>
        </w:rPr>
        <w:t>1</w:t>
      </w:r>
      <w:r w:rsidR="009B47F6" w:rsidRPr="006812FC">
        <w:t>.</w:t>
      </w:r>
      <w:r w:rsidR="009B47F6">
        <w:rPr>
          <w:noProof/>
        </w:rPr>
        <w:t>1</w:t>
      </w:r>
      <w:r>
        <w:fldChar w:fldCharType="end"/>
      </w:r>
      <w:r>
        <w:t xml:space="preserve"> </w:t>
      </w:r>
      <w:r w:rsidR="00514103">
        <w:t>summarises</w:t>
      </w:r>
      <w:r>
        <w:t xml:space="preserve"> </w:t>
      </w:r>
      <w:r w:rsidR="00514103">
        <w:t>t</w:t>
      </w:r>
      <w:r>
        <w:t xml:space="preserve">he </w:t>
      </w:r>
      <w:r w:rsidR="00884EF4">
        <w:t xml:space="preserve">number of </w:t>
      </w:r>
      <w:r>
        <w:t xml:space="preserve">ecosystem types on the managed floodplain supported by </w:t>
      </w:r>
      <w:r w:rsidR="00147295">
        <w:t>CEW</w:t>
      </w:r>
      <w:r>
        <w:t>.</w:t>
      </w:r>
    </w:p>
    <w:p w14:paraId="587D7AE1" w14:textId="5DAD935D" w:rsidR="00E15C9B" w:rsidRDefault="0099502A" w:rsidP="00512200">
      <w:pPr>
        <w:pStyle w:val="CaptionWithNote"/>
      </w:pPr>
      <w:bookmarkStart w:id="77" w:name="_Ref138827424"/>
      <w:bookmarkStart w:id="78" w:name="_Toc201867413"/>
      <w:r w:rsidRPr="006812FC">
        <w:lastRenderedPageBreak/>
        <w:t>Table</w:t>
      </w:r>
      <w:r w:rsidR="00724855">
        <w:t> </w:t>
      </w:r>
      <w:r w:rsidR="00890646">
        <w:fldChar w:fldCharType="begin" w:fldLock="1"/>
      </w:r>
      <w:r w:rsidR="00890646">
        <w:instrText xml:space="preserve"> STYLEREF 1 \s </w:instrText>
      </w:r>
      <w:r w:rsidR="00890646">
        <w:fldChar w:fldCharType="separate"/>
      </w:r>
      <w:r w:rsidR="009B47F6">
        <w:rPr>
          <w:noProof/>
        </w:rPr>
        <w:t>1</w:t>
      </w:r>
      <w:r w:rsidR="00890646">
        <w:rPr>
          <w:noProof/>
        </w:rPr>
        <w:fldChar w:fldCharType="end"/>
      </w:r>
      <w:r w:rsidRPr="006812FC">
        <w:t>.</w:t>
      </w:r>
      <w:r w:rsidR="00890646">
        <w:fldChar w:fldCharType="begin"/>
      </w:r>
      <w:r w:rsidR="00890646">
        <w:instrText xml:space="preserve"> SEQ Table \* ARABIC \s 1 </w:instrText>
      </w:r>
      <w:r w:rsidR="00890646">
        <w:fldChar w:fldCharType="separate"/>
      </w:r>
      <w:r w:rsidR="0000560C">
        <w:rPr>
          <w:noProof/>
        </w:rPr>
        <w:t>1</w:t>
      </w:r>
      <w:r w:rsidR="00890646">
        <w:rPr>
          <w:noProof/>
        </w:rPr>
        <w:fldChar w:fldCharType="end"/>
      </w:r>
      <w:bookmarkEnd w:id="77"/>
      <w:r w:rsidRPr="006812FC">
        <w:t xml:space="preserve"> </w:t>
      </w:r>
      <w:r w:rsidR="004A05B6">
        <w:t>The number of e</w:t>
      </w:r>
      <w:r w:rsidR="00E15C9B" w:rsidRPr="006812FC">
        <w:t xml:space="preserve">cosystem types on the managed floodplain and </w:t>
      </w:r>
      <w:r w:rsidR="004A05B6">
        <w:t xml:space="preserve">the </w:t>
      </w:r>
      <w:r w:rsidR="00E15C9B" w:rsidRPr="006812FC">
        <w:t>number of types supported by C</w:t>
      </w:r>
      <w:r w:rsidR="00BC4071">
        <w:t>EW</w:t>
      </w:r>
      <w:r w:rsidR="00F51F8E">
        <w:t xml:space="preserve"> in 2023–24</w:t>
      </w:r>
      <w:r w:rsidR="00A13DD5">
        <w:t>, listed by valley</w:t>
      </w:r>
      <w:bookmarkEnd w:id="78"/>
    </w:p>
    <w:p w14:paraId="3FB2E734" w14:textId="7C832852" w:rsidR="00357A1D" w:rsidRPr="009172AA" w:rsidRDefault="00357A1D" w:rsidP="00512200">
      <w:pPr>
        <w:pStyle w:val="CaptionNote"/>
      </w:pPr>
      <w:r w:rsidRPr="00D0254F">
        <w:t xml:space="preserve">* </w:t>
      </w:r>
      <w:r w:rsidR="00A13DD5">
        <w:t>indicates that the valley c</w:t>
      </w:r>
      <w:r w:rsidRPr="00D0254F">
        <w:t xml:space="preserve">ontains </w:t>
      </w:r>
      <w:r w:rsidR="00A13DD5">
        <w:t xml:space="preserve">a </w:t>
      </w:r>
      <w:r w:rsidRPr="00D0254F">
        <w:t>Selected Area</w:t>
      </w:r>
      <w:r w:rsidR="00A13DD5">
        <w:t xml:space="preserve">. </w:t>
      </w:r>
      <w:r>
        <w:t>Lower Murray excludes the Coorong</w:t>
      </w:r>
      <w:r w:rsidR="004C6CAB" w:rsidRPr="004C6CAB">
        <w:t>, Lower Lakes</w:t>
      </w:r>
      <w:r>
        <w:t xml:space="preserve"> and Murray Mouth</w:t>
      </w:r>
      <w:r w:rsidR="00C86A7F">
        <w:t>,</w:t>
      </w:r>
      <w:r>
        <w:t xml:space="preserve"> which has an additional 9 estuarine ecosystem types.</w:t>
      </w:r>
    </w:p>
    <w:tbl>
      <w:tblPr>
        <w:tblStyle w:val="TableFlow-MER"/>
        <w:tblW w:w="5557" w:type="dxa"/>
        <w:tblLook w:val="0420" w:firstRow="1" w:lastRow="0" w:firstColumn="0" w:lastColumn="0" w:noHBand="0" w:noVBand="1"/>
      </w:tblPr>
      <w:tblGrid>
        <w:gridCol w:w="2211"/>
        <w:gridCol w:w="1129"/>
        <w:gridCol w:w="1620"/>
        <w:gridCol w:w="597"/>
      </w:tblGrid>
      <w:tr w:rsidR="00625140" w:rsidRPr="00A0718F" w14:paraId="4F702609" w14:textId="77777777" w:rsidTr="00F51F8E">
        <w:trPr>
          <w:cnfStyle w:val="100000000000" w:firstRow="1" w:lastRow="0" w:firstColumn="0" w:lastColumn="0" w:oddVBand="0" w:evenVBand="0" w:oddHBand="0" w:evenHBand="0" w:firstRowFirstColumn="0" w:firstRowLastColumn="0" w:lastRowFirstColumn="0" w:lastRowLastColumn="0"/>
          <w:trHeight w:val="300"/>
        </w:trPr>
        <w:tc>
          <w:tcPr>
            <w:tcW w:w="2211" w:type="dxa"/>
            <w:noWrap/>
            <w:hideMark/>
          </w:tcPr>
          <w:p w14:paraId="60DFE36E" w14:textId="61B3BB0D" w:rsidR="00625140" w:rsidRPr="00A0718F" w:rsidRDefault="00625140" w:rsidP="00EF79D6">
            <w:pPr>
              <w:pStyle w:val="ColumnHeading"/>
              <w:keepNext/>
              <w:keepLines/>
            </w:pPr>
            <w:r w:rsidRPr="00D8216D">
              <w:t>Valley</w:t>
            </w:r>
          </w:p>
        </w:tc>
        <w:tc>
          <w:tcPr>
            <w:tcW w:w="1129" w:type="dxa"/>
            <w:noWrap/>
            <w:hideMark/>
          </w:tcPr>
          <w:p w14:paraId="0824CDB4" w14:textId="12D3FCFD" w:rsidR="00625140" w:rsidRPr="00A0718F" w:rsidRDefault="00625140" w:rsidP="00EF79D6">
            <w:pPr>
              <w:pStyle w:val="ColumnHeading"/>
              <w:keepNext/>
              <w:keepLines/>
            </w:pPr>
            <w:r w:rsidRPr="00D8216D">
              <w:t>Total types</w:t>
            </w:r>
          </w:p>
        </w:tc>
        <w:tc>
          <w:tcPr>
            <w:tcW w:w="1620" w:type="dxa"/>
            <w:noWrap/>
            <w:hideMark/>
          </w:tcPr>
          <w:p w14:paraId="06F42499" w14:textId="50040D36" w:rsidR="00625140" w:rsidRPr="00A0718F" w:rsidRDefault="00625140" w:rsidP="00EF79D6">
            <w:pPr>
              <w:pStyle w:val="ColumnHeading"/>
              <w:keepNext/>
              <w:keepLines/>
            </w:pPr>
            <w:r w:rsidRPr="00D8216D">
              <w:t>Supported types</w:t>
            </w:r>
          </w:p>
        </w:tc>
        <w:tc>
          <w:tcPr>
            <w:tcW w:w="597" w:type="dxa"/>
            <w:noWrap/>
            <w:hideMark/>
          </w:tcPr>
          <w:p w14:paraId="5F2CA984" w14:textId="109D83CF" w:rsidR="00625140" w:rsidRPr="00A0718F" w:rsidRDefault="00625140" w:rsidP="00EF79D6">
            <w:pPr>
              <w:pStyle w:val="ColumnHeading"/>
              <w:keepNext/>
              <w:keepLines/>
              <w:ind w:left="227"/>
            </w:pPr>
            <w:r w:rsidRPr="00D8216D">
              <w:t>%</w:t>
            </w:r>
          </w:p>
        </w:tc>
      </w:tr>
      <w:tr w:rsidR="00F51F8E" w:rsidRPr="00A0718F" w14:paraId="42CAD98B"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shd w:val="clear" w:color="auto" w:fill="D0EAFF" w:themeFill="accent2" w:themeFillTint="1A"/>
            <w:noWrap/>
          </w:tcPr>
          <w:p w14:paraId="42F07F75" w14:textId="41C0E802" w:rsidR="00F51F8E" w:rsidRPr="00C26325" w:rsidRDefault="00F51F8E" w:rsidP="006E2D3E">
            <w:pPr>
              <w:pStyle w:val="RowHeading"/>
              <w:keepNext/>
              <w:keepLines/>
            </w:pPr>
            <w:r>
              <w:t>Northern</w:t>
            </w:r>
            <w:r w:rsidR="00C86A7F">
              <w:t xml:space="preserve"> </w:t>
            </w:r>
            <w:r>
              <w:t>Basin</w:t>
            </w:r>
          </w:p>
        </w:tc>
        <w:tc>
          <w:tcPr>
            <w:tcW w:w="1129" w:type="dxa"/>
            <w:shd w:val="clear" w:color="auto" w:fill="D0EAFF" w:themeFill="accent2" w:themeFillTint="1A"/>
            <w:noWrap/>
          </w:tcPr>
          <w:p w14:paraId="1F5680A0" w14:textId="77777777" w:rsidR="00F51F8E" w:rsidRPr="00C26325" w:rsidRDefault="00F51F8E" w:rsidP="006E2D3E">
            <w:pPr>
              <w:pStyle w:val="RowHeading"/>
              <w:keepNext/>
              <w:keepLines/>
            </w:pPr>
          </w:p>
        </w:tc>
        <w:tc>
          <w:tcPr>
            <w:tcW w:w="1620" w:type="dxa"/>
            <w:shd w:val="clear" w:color="auto" w:fill="D0EAFF" w:themeFill="accent2" w:themeFillTint="1A"/>
            <w:noWrap/>
          </w:tcPr>
          <w:p w14:paraId="54913ACA" w14:textId="77777777" w:rsidR="00F51F8E" w:rsidRPr="00C26325" w:rsidRDefault="00F51F8E" w:rsidP="006E2D3E">
            <w:pPr>
              <w:pStyle w:val="RowHeading"/>
              <w:keepNext/>
              <w:keepLines/>
            </w:pPr>
          </w:p>
        </w:tc>
        <w:tc>
          <w:tcPr>
            <w:tcW w:w="597" w:type="dxa"/>
            <w:shd w:val="clear" w:color="auto" w:fill="D0EAFF" w:themeFill="accent2" w:themeFillTint="1A"/>
            <w:noWrap/>
          </w:tcPr>
          <w:p w14:paraId="628927DB" w14:textId="77777777" w:rsidR="00F51F8E" w:rsidRPr="00C26325" w:rsidRDefault="00F51F8E" w:rsidP="006E2D3E">
            <w:pPr>
              <w:pStyle w:val="RowHeading"/>
              <w:keepNext/>
              <w:keepLines/>
            </w:pPr>
          </w:p>
        </w:tc>
      </w:tr>
      <w:tr w:rsidR="00F51F8E" w:rsidRPr="00A0718F" w14:paraId="5FBF4A74" w14:textId="77777777" w:rsidTr="00F51F8E">
        <w:trPr>
          <w:trHeight w:val="300"/>
        </w:trPr>
        <w:tc>
          <w:tcPr>
            <w:tcW w:w="2211" w:type="dxa"/>
            <w:noWrap/>
          </w:tcPr>
          <w:p w14:paraId="0E642846" w14:textId="48BE526B" w:rsidR="00F51F8E" w:rsidRPr="00EB2D7A" w:rsidRDefault="00F51F8E" w:rsidP="00EF79D6">
            <w:pPr>
              <w:pStyle w:val="TableText"/>
              <w:keepNext/>
              <w:keepLines/>
            </w:pPr>
            <w:r w:rsidRPr="000E4828">
              <w:t>Barwon Darling</w:t>
            </w:r>
          </w:p>
        </w:tc>
        <w:tc>
          <w:tcPr>
            <w:tcW w:w="1129" w:type="dxa"/>
            <w:noWrap/>
          </w:tcPr>
          <w:p w14:paraId="3369BFA6" w14:textId="0DB741F2" w:rsidR="00F51F8E" w:rsidRPr="00EB2D7A" w:rsidRDefault="00F51F8E" w:rsidP="00EF79D6">
            <w:pPr>
              <w:pStyle w:val="TableTextRight"/>
              <w:keepNext/>
              <w:keepLines/>
              <w:ind w:right="332"/>
            </w:pPr>
            <w:r w:rsidRPr="000E4828">
              <w:t>24</w:t>
            </w:r>
          </w:p>
        </w:tc>
        <w:tc>
          <w:tcPr>
            <w:tcW w:w="1620" w:type="dxa"/>
            <w:noWrap/>
          </w:tcPr>
          <w:p w14:paraId="7AEA224F" w14:textId="50600723" w:rsidR="00F51F8E" w:rsidRPr="00EB2D7A" w:rsidRDefault="00F51F8E" w:rsidP="00EF79D6">
            <w:pPr>
              <w:pStyle w:val="TableTextRight"/>
              <w:keepNext/>
              <w:keepLines/>
              <w:ind w:right="598"/>
            </w:pPr>
            <w:r w:rsidRPr="000E4828">
              <w:t>9</w:t>
            </w:r>
          </w:p>
        </w:tc>
        <w:tc>
          <w:tcPr>
            <w:tcW w:w="597" w:type="dxa"/>
            <w:noWrap/>
          </w:tcPr>
          <w:p w14:paraId="03333D32" w14:textId="59A19296" w:rsidR="00F51F8E" w:rsidRPr="00EB2D7A" w:rsidRDefault="00F51F8E" w:rsidP="00EF79D6">
            <w:pPr>
              <w:pStyle w:val="TableTextRight"/>
              <w:keepNext/>
              <w:keepLines/>
            </w:pPr>
            <w:r w:rsidRPr="000E4828">
              <w:t>38%</w:t>
            </w:r>
          </w:p>
        </w:tc>
      </w:tr>
      <w:tr w:rsidR="00F51F8E" w:rsidRPr="00A0718F" w14:paraId="25C7094B"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noWrap/>
          </w:tcPr>
          <w:p w14:paraId="48983330" w14:textId="4B99B9B9" w:rsidR="00F51F8E" w:rsidRPr="00EB2D7A" w:rsidRDefault="00F51F8E" w:rsidP="00EF79D6">
            <w:pPr>
              <w:pStyle w:val="TableText"/>
              <w:keepNext/>
              <w:keepLines/>
            </w:pPr>
            <w:r w:rsidRPr="000E4828">
              <w:t>Border Rivers</w:t>
            </w:r>
          </w:p>
        </w:tc>
        <w:tc>
          <w:tcPr>
            <w:tcW w:w="1129" w:type="dxa"/>
            <w:noWrap/>
          </w:tcPr>
          <w:p w14:paraId="11F08A43" w14:textId="6088F326" w:rsidR="00F51F8E" w:rsidRPr="00EB2D7A" w:rsidRDefault="00F51F8E" w:rsidP="00EF79D6">
            <w:pPr>
              <w:pStyle w:val="TableTextRight"/>
              <w:keepNext/>
              <w:keepLines/>
              <w:ind w:right="332"/>
            </w:pPr>
            <w:r w:rsidRPr="000E4828">
              <w:t>34</w:t>
            </w:r>
          </w:p>
        </w:tc>
        <w:tc>
          <w:tcPr>
            <w:tcW w:w="1620" w:type="dxa"/>
            <w:noWrap/>
          </w:tcPr>
          <w:p w14:paraId="53F4ED4D" w14:textId="67324170" w:rsidR="00F51F8E" w:rsidRPr="00EB2D7A" w:rsidRDefault="00F51F8E" w:rsidP="00EF79D6">
            <w:pPr>
              <w:pStyle w:val="TableTextRight"/>
              <w:keepNext/>
              <w:keepLines/>
              <w:ind w:right="598"/>
            </w:pPr>
            <w:r w:rsidRPr="000E4828">
              <w:t>10</w:t>
            </w:r>
          </w:p>
        </w:tc>
        <w:tc>
          <w:tcPr>
            <w:tcW w:w="597" w:type="dxa"/>
            <w:noWrap/>
          </w:tcPr>
          <w:p w14:paraId="76408F51" w14:textId="7BB62BEA" w:rsidR="00F51F8E" w:rsidRPr="00EB2D7A" w:rsidRDefault="00F51F8E" w:rsidP="00EF79D6">
            <w:pPr>
              <w:pStyle w:val="TableTextRight"/>
              <w:keepNext/>
              <w:keepLines/>
            </w:pPr>
            <w:r w:rsidRPr="000E4828">
              <w:t>29%</w:t>
            </w:r>
          </w:p>
        </w:tc>
      </w:tr>
      <w:tr w:rsidR="00F51F8E" w:rsidRPr="00A0718F" w14:paraId="7D3E7639" w14:textId="77777777" w:rsidTr="00F51F8E">
        <w:trPr>
          <w:trHeight w:val="300"/>
        </w:trPr>
        <w:tc>
          <w:tcPr>
            <w:tcW w:w="2211" w:type="dxa"/>
            <w:noWrap/>
          </w:tcPr>
          <w:p w14:paraId="5FBC4741" w14:textId="5370326F" w:rsidR="00F51F8E" w:rsidRPr="00EB2D7A" w:rsidRDefault="00F51F8E" w:rsidP="00EF79D6">
            <w:pPr>
              <w:pStyle w:val="TableText"/>
              <w:keepNext/>
              <w:keepLines/>
            </w:pPr>
            <w:r w:rsidRPr="000E4828">
              <w:t>Castlereagh</w:t>
            </w:r>
          </w:p>
        </w:tc>
        <w:tc>
          <w:tcPr>
            <w:tcW w:w="1129" w:type="dxa"/>
            <w:noWrap/>
          </w:tcPr>
          <w:p w14:paraId="55066D9E" w14:textId="20917A68" w:rsidR="00F51F8E" w:rsidRPr="00EB2D7A" w:rsidRDefault="00F51F8E" w:rsidP="00EF79D6">
            <w:pPr>
              <w:pStyle w:val="TableTextRight"/>
              <w:keepNext/>
              <w:keepLines/>
              <w:ind w:right="332"/>
            </w:pPr>
            <w:r w:rsidRPr="000E4828">
              <w:t>1</w:t>
            </w:r>
            <w:r w:rsidR="004C6CAB">
              <w:t>8</w:t>
            </w:r>
          </w:p>
        </w:tc>
        <w:tc>
          <w:tcPr>
            <w:tcW w:w="1620" w:type="dxa"/>
            <w:noWrap/>
          </w:tcPr>
          <w:p w14:paraId="72A81A8A" w14:textId="2A19990A" w:rsidR="00F51F8E" w:rsidRPr="00EB2D7A" w:rsidRDefault="00F51F8E" w:rsidP="00EF79D6">
            <w:pPr>
              <w:pStyle w:val="TableTextRight"/>
              <w:keepNext/>
              <w:keepLines/>
              <w:ind w:right="598"/>
            </w:pPr>
            <w:r w:rsidRPr="000E4828">
              <w:t>0</w:t>
            </w:r>
          </w:p>
        </w:tc>
        <w:tc>
          <w:tcPr>
            <w:tcW w:w="597" w:type="dxa"/>
            <w:noWrap/>
          </w:tcPr>
          <w:p w14:paraId="360F1FA9" w14:textId="2A4918C3" w:rsidR="00F51F8E" w:rsidRPr="00EB2D7A" w:rsidRDefault="00F51F8E" w:rsidP="00EF79D6">
            <w:pPr>
              <w:pStyle w:val="TableTextRight"/>
              <w:keepNext/>
              <w:keepLines/>
            </w:pPr>
            <w:r w:rsidRPr="000E4828">
              <w:t>0%</w:t>
            </w:r>
          </w:p>
        </w:tc>
      </w:tr>
      <w:tr w:rsidR="00F51F8E" w:rsidRPr="00A0718F" w14:paraId="55EB7579"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noWrap/>
          </w:tcPr>
          <w:p w14:paraId="604A751F" w14:textId="47AAC43D" w:rsidR="00F51F8E" w:rsidRPr="00EB2D7A" w:rsidRDefault="00F51F8E" w:rsidP="006E2D3E">
            <w:pPr>
              <w:pStyle w:val="TableText"/>
            </w:pPr>
            <w:r w:rsidRPr="000E4828">
              <w:t>Condamine Balonne</w:t>
            </w:r>
          </w:p>
        </w:tc>
        <w:tc>
          <w:tcPr>
            <w:tcW w:w="1129" w:type="dxa"/>
            <w:noWrap/>
          </w:tcPr>
          <w:p w14:paraId="237C0F63" w14:textId="4BAB02F8" w:rsidR="00F51F8E" w:rsidRPr="00EB2D7A" w:rsidRDefault="00F51F8E" w:rsidP="006E2D3E">
            <w:pPr>
              <w:pStyle w:val="TableTextRight"/>
              <w:ind w:right="332"/>
            </w:pPr>
            <w:r w:rsidRPr="000E4828">
              <w:t>40</w:t>
            </w:r>
          </w:p>
        </w:tc>
        <w:tc>
          <w:tcPr>
            <w:tcW w:w="1620" w:type="dxa"/>
            <w:noWrap/>
          </w:tcPr>
          <w:p w14:paraId="69671CBC" w14:textId="1343EC34" w:rsidR="00F51F8E" w:rsidRPr="00EB2D7A" w:rsidRDefault="00F51F8E" w:rsidP="006E2D3E">
            <w:pPr>
              <w:pStyle w:val="TableTextRight"/>
              <w:ind w:right="598"/>
            </w:pPr>
            <w:r w:rsidRPr="000E4828">
              <w:t>15</w:t>
            </w:r>
          </w:p>
        </w:tc>
        <w:tc>
          <w:tcPr>
            <w:tcW w:w="597" w:type="dxa"/>
            <w:noWrap/>
          </w:tcPr>
          <w:p w14:paraId="33C634FC" w14:textId="55C57A56" w:rsidR="00F51F8E" w:rsidRPr="00EB2D7A" w:rsidRDefault="00F51F8E" w:rsidP="006E2D3E">
            <w:pPr>
              <w:pStyle w:val="TableTextRight"/>
            </w:pPr>
            <w:r w:rsidRPr="000E4828">
              <w:t>38%</w:t>
            </w:r>
          </w:p>
        </w:tc>
      </w:tr>
      <w:tr w:rsidR="00F51F8E" w:rsidRPr="00A0718F" w14:paraId="782DE388" w14:textId="77777777" w:rsidTr="00F51F8E">
        <w:trPr>
          <w:trHeight w:val="300"/>
        </w:trPr>
        <w:tc>
          <w:tcPr>
            <w:tcW w:w="2211" w:type="dxa"/>
            <w:noWrap/>
          </w:tcPr>
          <w:p w14:paraId="45067933" w14:textId="373CCDA7" w:rsidR="00F51F8E" w:rsidRPr="00EB2D7A" w:rsidRDefault="00F51F8E" w:rsidP="006E2D3E">
            <w:pPr>
              <w:pStyle w:val="TableText"/>
            </w:pPr>
            <w:r w:rsidRPr="000E4828">
              <w:t>Gwydir</w:t>
            </w:r>
            <w:r>
              <w:t>*</w:t>
            </w:r>
          </w:p>
        </w:tc>
        <w:tc>
          <w:tcPr>
            <w:tcW w:w="1129" w:type="dxa"/>
            <w:noWrap/>
          </w:tcPr>
          <w:p w14:paraId="246475FE" w14:textId="49CEFA7A" w:rsidR="00F51F8E" w:rsidRPr="00EB2D7A" w:rsidRDefault="00F51F8E" w:rsidP="006E2D3E">
            <w:pPr>
              <w:pStyle w:val="TableTextRight"/>
              <w:ind w:right="332"/>
            </w:pPr>
            <w:r w:rsidRPr="000E4828">
              <w:t>28</w:t>
            </w:r>
          </w:p>
        </w:tc>
        <w:tc>
          <w:tcPr>
            <w:tcW w:w="1620" w:type="dxa"/>
            <w:noWrap/>
          </w:tcPr>
          <w:p w14:paraId="3D0F4A4B" w14:textId="5D7CAF50" w:rsidR="00F51F8E" w:rsidRPr="00EB2D7A" w:rsidRDefault="00F51F8E" w:rsidP="006E2D3E">
            <w:pPr>
              <w:pStyle w:val="TableTextRight"/>
              <w:ind w:right="598"/>
            </w:pPr>
            <w:r w:rsidRPr="000E4828">
              <w:t>14</w:t>
            </w:r>
          </w:p>
        </w:tc>
        <w:tc>
          <w:tcPr>
            <w:tcW w:w="597" w:type="dxa"/>
            <w:noWrap/>
          </w:tcPr>
          <w:p w14:paraId="0EA201DB" w14:textId="2BC34A0B" w:rsidR="00F51F8E" w:rsidRPr="00EB2D7A" w:rsidRDefault="00F51F8E" w:rsidP="006E2D3E">
            <w:pPr>
              <w:pStyle w:val="TableTextRight"/>
            </w:pPr>
            <w:r w:rsidRPr="000E4828">
              <w:t>50%</w:t>
            </w:r>
          </w:p>
        </w:tc>
      </w:tr>
      <w:tr w:rsidR="00F51F8E" w:rsidRPr="00A0718F" w14:paraId="6B88B95E"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noWrap/>
          </w:tcPr>
          <w:p w14:paraId="137EC25C" w14:textId="5439D7D2" w:rsidR="00F51F8E" w:rsidRPr="00EB2D7A" w:rsidRDefault="00F51F8E" w:rsidP="006E2D3E">
            <w:pPr>
              <w:pStyle w:val="TableText"/>
            </w:pPr>
            <w:r w:rsidRPr="000E4828">
              <w:t>Macquarie</w:t>
            </w:r>
          </w:p>
        </w:tc>
        <w:tc>
          <w:tcPr>
            <w:tcW w:w="1129" w:type="dxa"/>
            <w:noWrap/>
          </w:tcPr>
          <w:p w14:paraId="00F2F0E8" w14:textId="4EFA7FF3" w:rsidR="00F51F8E" w:rsidRPr="00EB2D7A" w:rsidRDefault="00F51F8E" w:rsidP="006E2D3E">
            <w:pPr>
              <w:pStyle w:val="TableTextRight"/>
              <w:ind w:right="332"/>
            </w:pPr>
            <w:r w:rsidRPr="000E4828">
              <w:t>28</w:t>
            </w:r>
          </w:p>
        </w:tc>
        <w:tc>
          <w:tcPr>
            <w:tcW w:w="1620" w:type="dxa"/>
            <w:noWrap/>
          </w:tcPr>
          <w:p w14:paraId="0310B194" w14:textId="004EB243" w:rsidR="00F51F8E" w:rsidRPr="00EB2D7A" w:rsidRDefault="00F51F8E" w:rsidP="006E2D3E">
            <w:pPr>
              <w:pStyle w:val="TableTextRight"/>
              <w:ind w:right="598"/>
            </w:pPr>
            <w:r w:rsidRPr="000E4828">
              <w:t>22</w:t>
            </w:r>
          </w:p>
        </w:tc>
        <w:tc>
          <w:tcPr>
            <w:tcW w:w="597" w:type="dxa"/>
            <w:noWrap/>
          </w:tcPr>
          <w:p w14:paraId="32791E36" w14:textId="792BFD86" w:rsidR="00F51F8E" w:rsidRPr="00EB2D7A" w:rsidRDefault="00F51F8E" w:rsidP="006E2D3E">
            <w:pPr>
              <w:pStyle w:val="TableTextRight"/>
            </w:pPr>
            <w:r w:rsidRPr="000E4828">
              <w:t>79%</w:t>
            </w:r>
          </w:p>
        </w:tc>
      </w:tr>
      <w:tr w:rsidR="00F51F8E" w:rsidRPr="00A0718F" w14:paraId="4073B519" w14:textId="77777777" w:rsidTr="00F51F8E">
        <w:trPr>
          <w:trHeight w:val="300"/>
        </w:trPr>
        <w:tc>
          <w:tcPr>
            <w:tcW w:w="2211" w:type="dxa"/>
            <w:noWrap/>
          </w:tcPr>
          <w:p w14:paraId="773C4218" w14:textId="408BCCB1" w:rsidR="00F51F8E" w:rsidRPr="00EB2D7A" w:rsidRDefault="00F51F8E" w:rsidP="006E2D3E">
            <w:pPr>
              <w:pStyle w:val="TableText"/>
            </w:pPr>
            <w:r w:rsidRPr="000E4828">
              <w:t>Namoi</w:t>
            </w:r>
          </w:p>
        </w:tc>
        <w:tc>
          <w:tcPr>
            <w:tcW w:w="1129" w:type="dxa"/>
            <w:noWrap/>
          </w:tcPr>
          <w:p w14:paraId="5DC08D60" w14:textId="0811ADEB" w:rsidR="00F51F8E" w:rsidRPr="00EB2D7A" w:rsidRDefault="00F51F8E" w:rsidP="006E2D3E">
            <w:pPr>
              <w:pStyle w:val="TableTextRight"/>
              <w:ind w:right="332"/>
            </w:pPr>
            <w:r w:rsidRPr="000E4828">
              <w:t>2</w:t>
            </w:r>
            <w:r w:rsidR="004C6CAB">
              <w:t>5</w:t>
            </w:r>
          </w:p>
        </w:tc>
        <w:tc>
          <w:tcPr>
            <w:tcW w:w="1620" w:type="dxa"/>
            <w:noWrap/>
          </w:tcPr>
          <w:p w14:paraId="3EFC830D" w14:textId="79F75FCD" w:rsidR="00F51F8E" w:rsidRPr="00EB2D7A" w:rsidRDefault="00F51F8E" w:rsidP="006E2D3E">
            <w:pPr>
              <w:pStyle w:val="TableTextRight"/>
              <w:ind w:right="598"/>
            </w:pPr>
            <w:r w:rsidRPr="000E4828">
              <w:t>8</w:t>
            </w:r>
          </w:p>
        </w:tc>
        <w:tc>
          <w:tcPr>
            <w:tcW w:w="597" w:type="dxa"/>
            <w:noWrap/>
          </w:tcPr>
          <w:p w14:paraId="783C6821" w14:textId="3E10FDDF" w:rsidR="00F51F8E" w:rsidRPr="00EB2D7A" w:rsidRDefault="00F51F8E" w:rsidP="006E2D3E">
            <w:pPr>
              <w:pStyle w:val="TableTextRight"/>
            </w:pPr>
            <w:r w:rsidRPr="000E4828">
              <w:t>33%</w:t>
            </w:r>
          </w:p>
        </w:tc>
      </w:tr>
      <w:tr w:rsidR="00F51F8E" w:rsidRPr="00A0718F" w14:paraId="4F0341F8"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noWrap/>
          </w:tcPr>
          <w:p w14:paraId="31F74458" w14:textId="62257683" w:rsidR="00F51F8E" w:rsidRPr="00EB2D7A" w:rsidRDefault="00F51F8E" w:rsidP="006E2D3E">
            <w:pPr>
              <w:pStyle w:val="TableText"/>
            </w:pPr>
            <w:r w:rsidRPr="000E4828">
              <w:t>Paroo</w:t>
            </w:r>
          </w:p>
        </w:tc>
        <w:tc>
          <w:tcPr>
            <w:tcW w:w="1129" w:type="dxa"/>
            <w:noWrap/>
          </w:tcPr>
          <w:p w14:paraId="7605A9A6" w14:textId="0CB8DFD9" w:rsidR="00F51F8E" w:rsidRPr="00EB2D7A" w:rsidRDefault="00F51F8E" w:rsidP="006E2D3E">
            <w:pPr>
              <w:pStyle w:val="TableTextRight"/>
              <w:ind w:right="332"/>
            </w:pPr>
            <w:r w:rsidRPr="000E4828">
              <w:t>35</w:t>
            </w:r>
          </w:p>
        </w:tc>
        <w:tc>
          <w:tcPr>
            <w:tcW w:w="1620" w:type="dxa"/>
            <w:noWrap/>
          </w:tcPr>
          <w:p w14:paraId="524A42A9" w14:textId="0C27314C" w:rsidR="00F51F8E" w:rsidRPr="00EB2D7A" w:rsidRDefault="00F51F8E" w:rsidP="006E2D3E">
            <w:pPr>
              <w:pStyle w:val="TableTextRight"/>
              <w:ind w:right="598"/>
            </w:pPr>
            <w:r w:rsidRPr="000E4828">
              <w:t>3</w:t>
            </w:r>
          </w:p>
        </w:tc>
        <w:tc>
          <w:tcPr>
            <w:tcW w:w="597" w:type="dxa"/>
            <w:noWrap/>
          </w:tcPr>
          <w:p w14:paraId="05EC22E4" w14:textId="0ED3D5AD" w:rsidR="00F51F8E" w:rsidRPr="00EB2D7A" w:rsidRDefault="00F51F8E" w:rsidP="006E2D3E">
            <w:pPr>
              <w:pStyle w:val="TableTextRight"/>
            </w:pPr>
            <w:r w:rsidRPr="000E4828">
              <w:t>9%</w:t>
            </w:r>
          </w:p>
        </w:tc>
      </w:tr>
      <w:tr w:rsidR="00F51F8E" w:rsidRPr="00A0718F" w14:paraId="6F3C1425" w14:textId="77777777" w:rsidTr="00F51F8E">
        <w:trPr>
          <w:trHeight w:val="300"/>
        </w:trPr>
        <w:tc>
          <w:tcPr>
            <w:tcW w:w="2211" w:type="dxa"/>
            <w:noWrap/>
          </w:tcPr>
          <w:p w14:paraId="4B06A953" w14:textId="13440B9B" w:rsidR="00F51F8E" w:rsidRPr="00EB2D7A" w:rsidRDefault="00F51F8E" w:rsidP="006E2D3E">
            <w:pPr>
              <w:pStyle w:val="TableText"/>
            </w:pPr>
            <w:r w:rsidRPr="000E4828">
              <w:t>Warrego</w:t>
            </w:r>
            <w:r>
              <w:t>*</w:t>
            </w:r>
          </w:p>
        </w:tc>
        <w:tc>
          <w:tcPr>
            <w:tcW w:w="1129" w:type="dxa"/>
            <w:noWrap/>
          </w:tcPr>
          <w:p w14:paraId="599AB403" w14:textId="22D60B25" w:rsidR="00F51F8E" w:rsidRPr="00EB2D7A" w:rsidRDefault="00F51F8E" w:rsidP="006E2D3E">
            <w:pPr>
              <w:pStyle w:val="TableTextRight"/>
              <w:ind w:right="332"/>
            </w:pPr>
            <w:r w:rsidRPr="000E4828">
              <w:t>31</w:t>
            </w:r>
          </w:p>
        </w:tc>
        <w:tc>
          <w:tcPr>
            <w:tcW w:w="1620" w:type="dxa"/>
            <w:noWrap/>
          </w:tcPr>
          <w:p w14:paraId="1EF8AF48" w14:textId="3E6E0CCC" w:rsidR="00F51F8E" w:rsidRPr="00EB2D7A" w:rsidRDefault="00F51F8E" w:rsidP="006E2D3E">
            <w:pPr>
              <w:pStyle w:val="TableTextRight"/>
              <w:ind w:right="598"/>
            </w:pPr>
            <w:r w:rsidRPr="000E4828">
              <w:t>14</w:t>
            </w:r>
          </w:p>
        </w:tc>
        <w:tc>
          <w:tcPr>
            <w:tcW w:w="597" w:type="dxa"/>
            <w:noWrap/>
          </w:tcPr>
          <w:p w14:paraId="45692EFA" w14:textId="23674397" w:rsidR="00F51F8E" w:rsidRPr="00EB2D7A" w:rsidRDefault="00F51F8E" w:rsidP="006E2D3E">
            <w:pPr>
              <w:pStyle w:val="TableTextRight"/>
            </w:pPr>
            <w:r w:rsidRPr="000E4828">
              <w:t>45%</w:t>
            </w:r>
          </w:p>
        </w:tc>
      </w:tr>
      <w:tr w:rsidR="00F51F8E" w:rsidRPr="00A0718F" w14:paraId="397650EB"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shd w:val="clear" w:color="auto" w:fill="D0EAFF" w:themeFill="accent2" w:themeFillTint="1A"/>
            <w:noWrap/>
          </w:tcPr>
          <w:p w14:paraId="6EDDBBC9" w14:textId="2949C473" w:rsidR="00F51F8E" w:rsidRPr="00EB2D7A" w:rsidRDefault="00F51F8E" w:rsidP="006E2D3E">
            <w:pPr>
              <w:pStyle w:val="RowHeading"/>
            </w:pPr>
            <w:r>
              <w:t>Southern</w:t>
            </w:r>
            <w:r w:rsidR="00C86A7F">
              <w:t xml:space="preserve"> </w:t>
            </w:r>
            <w:r>
              <w:t>Basin</w:t>
            </w:r>
          </w:p>
        </w:tc>
        <w:tc>
          <w:tcPr>
            <w:tcW w:w="1129" w:type="dxa"/>
            <w:shd w:val="clear" w:color="auto" w:fill="D0EAFF" w:themeFill="accent2" w:themeFillTint="1A"/>
            <w:noWrap/>
          </w:tcPr>
          <w:p w14:paraId="4B7A0109" w14:textId="1BE85AEC" w:rsidR="00F51F8E" w:rsidRPr="00EB2D7A" w:rsidRDefault="00F51F8E" w:rsidP="006E2D3E">
            <w:pPr>
              <w:pStyle w:val="RowHeading"/>
            </w:pPr>
          </w:p>
        </w:tc>
        <w:tc>
          <w:tcPr>
            <w:tcW w:w="1620" w:type="dxa"/>
            <w:shd w:val="clear" w:color="auto" w:fill="D0EAFF" w:themeFill="accent2" w:themeFillTint="1A"/>
            <w:noWrap/>
          </w:tcPr>
          <w:p w14:paraId="22868938" w14:textId="216E34B2" w:rsidR="00F51F8E" w:rsidRPr="00EB2D7A" w:rsidRDefault="00F51F8E" w:rsidP="006E2D3E">
            <w:pPr>
              <w:pStyle w:val="RowHeading"/>
            </w:pPr>
          </w:p>
        </w:tc>
        <w:tc>
          <w:tcPr>
            <w:tcW w:w="597" w:type="dxa"/>
            <w:shd w:val="clear" w:color="auto" w:fill="D0EAFF" w:themeFill="accent2" w:themeFillTint="1A"/>
            <w:noWrap/>
          </w:tcPr>
          <w:p w14:paraId="1E4ADFBE" w14:textId="68DDD62C" w:rsidR="00F51F8E" w:rsidRPr="00EB2D7A" w:rsidRDefault="00F51F8E" w:rsidP="006E2D3E">
            <w:pPr>
              <w:pStyle w:val="RowHeading"/>
            </w:pPr>
          </w:p>
        </w:tc>
      </w:tr>
      <w:tr w:rsidR="00F51F8E" w:rsidRPr="00A0718F" w14:paraId="45D07EC7" w14:textId="77777777" w:rsidTr="00F51F8E">
        <w:trPr>
          <w:trHeight w:val="300"/>
        </w:trPr>
        <w:tc>
          <w:tcPr>
            <w:tcW w:w="2211" w:type="dxa"/>
            <w:noWrap/>
          </w:tcPr>
          <w:p w14:paraId="0B0B197F" w14:textId="17F2B5F8" w:rsidR="00F51F8E" w:rsidRPr="00EB2D7A" w:rsidRDefault="00F51F8E" w:rsidP="006E2D3E">
            <w:pPr>
              <w:pStyle w:val="TableText"/>
            </w:pPr>
            <w:r w:rsidRPr="00FA3DEB">
              <w:t>Avoca</w:t>
            </w:r>
          </w:p>
        </w:tc>
        <w:tc>
          <w:tcPr>
            <w:tcW w:w="1129" w:type="dxa"/>
            <w:noWrap/>
          </w:tcPr>
          <w:p w14:paraId="43DDD39C" w14:textId="6EA61186" w:rsidR="00F51F8E" w:rsidRPr="00EB2D7A" w:rsidRDefault="00F51F8E" w:rsidP="006E2D3E">
            <w:pPr>
              <w:pStyle w:val="TableTextRight"/>
              <w:ind w:right="332"/>
            </w:pPr>
            <w:r w:rsidRPr="00FA3DEB">
              <w:t>13</w:t>
            </w:r>
          </w:p>
        </w:tc>
        <w:tc>
          <w:tcPr>
            <w:tcW w:w="1620" w:type="dxa"/>
            <w:noWrap/>
          </w:tcPr>
          <w:p w14:paraId="300BE389" w14:textId="05E251E5" w:rsidR="00F51F8E" w:rsidRPr="00EB2D7A" w:rsidRDefault="00F51F8E" w:rsidP="006E2D3E">
            <w:pPr>
              <w:pStyle w:val="TableTextRight"/>
              <w:ind w:right="598"/>
            </w:pPr>
            <w:r w:rsidRPr="00FA3DEB">
              <w:t>0</w:t>
            </w:r>
          </w:p>
        </w:tc>
        <w:tc>
          <w:tcPr>
            <w:tcW w:w="597" w:type="dxa"/>
            <w:noWrap/>
          </w:tcPr>
          <w:p w14:paraId="5324CCC5" w14:textId="18490AB2" w:rsidR="00F51F8E" w:rsidRPr="00EB2D7A" w:rsidRDefault="00F51F8E" w:rsidP="006E2D3E">
            <w:pPr>
              <w:pStyle w:val="TableTextRight"/>
            </w:pPr>
            <w:r w:rsidRPr="00FA3DEB">
              <w:t>0%</w:t>
            </w:r>
          </w:p>
        </w:tc>
      </w:tr>
      <w:tr w:rsidR="00F51F8E" w:rsidRPr="00A0718F" w14:paraId="449C4EED"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noWrap/>
            <w:hideMark/>
          </w:tcPr>
          <w:p w14:paraId="1C70157E" w14:textId="439D3949" w:rsidR="00F51F8E" w:rsidRPr="00A0718F" w:rsidRDefault="00F51F8E" w:rsidP="006E2D3E">
            <w:pPr>
              <w:pStyle w:val="TableText"/>
              <w:rPr>
                <w:highlight w:val="yellow"/>
              </w:rPr>
            </w:pPr>
            <w:r w:rsidRPr="00FA3DEB">
              <w:t>Broken</w:t>
            </w:r>
          </w:p>
        </w:tc>
        <w:tc>
          <w:tcPr>
            <w:tcW w:w="1129" w:type="dxa"/>
            <w:noWrap/>
            <w:hideMark/>
          </w:tcPr>
          <w:p w14:paraId="12F53DAC" w14:textId="0E022C79" w:rsidR="00F51F8E" w:rsidRPr="00A0718F" w:rsidRDefault="00F51F8E" w:rsidP="006E2D3E">
            <w:pPr>
              <w:pStyle w:val="TableTextRight"/>
              <w:ind w:right="332"/>
              <w:rPr>
                <w:highlight w:val="yellow"/>
              </w:rPr>
            </w:pPr>
            <w:r w:rsidRPr="00FA3DEB">
              <w:t>1</w:t>
            </w:r>
            <w:r w:rsidR="004C6CAB">
              <w:t>9</w:t>
            </w:r>
          </w:p>
        </w:tc>
        <w:tc>
          <w:tcPr>
            <w:tcW w:w="1620" w:type="dxa"/>
            <w:noWrap/>
            <w:hideMark/>
          </w:tcPr>
          <w:p w14:paraId="654B9A1E" w14:textId="26C73783" w:rsidR="00F51F8E" w:rsidRPr="00A0718F" w:rsidRDefault="00F51F8E" w:rsidP="006E2D3E">
            <w:pPr>
              <w:pStyle w:val="TableTextRight"/>
              <w:ind w:right="598"/>
              <w:rPr>
                <w:highlight w:val="yellow"/>
              </w:rPr>
            </w:pPr>
            <w:r w:rsidRPr="00FA3DEB">
              <w:t>8</w:t>
            </w:r>
          </w:p>
        </w:tc>
        <w:tc>
          <w:tcPr>
            <w:tcW w:w="597" w:type="dxa"/>
            <w:noWrap/>
            <w:hideMark/>
          </w:tcPr>
          <w:p w14:paraId="2064584D" w14:textId="559BDDDE" w:rsidR="00F51F8E" w:rsidRPr="00A0718F" w:rsidRDefault="00F51F8E" w:rsidP="006E2D3E">
            <w:pPr>
              <w:pStyle w:val="TableTextRight"/>
              <w:rPr>
                <w:highlight w:val="yellow"/>
              </w:rPr>
            </w:pPr>
            <w:r w:rsidRPr="00FA3DEB">
              <w:t>44%</w:t>
            </w:r>
          </w:p>
        </w:tc>
      </w:tr>
      <w:tr w:rsidR="00F51F8E" w:rsidRPr="00A0718F" w14:paraId="4834C0A9" w14:textId="77777777" w:rsidTr="00F51F8E">
        <w:trPr>
          <w:trHeight w:val="300"/>
        </w:trPr>
        <w:tc>
          <w:tcPr>
            <w:tcW w:w="2211" w:type="dxa"/>
            <w:noWrap/>
            <w:hideMark/>
          </w:tcPr>
          <w:p w14:paraId="3B8CA27B" w14:textId="00A44F2A" w:rsidR="00F51F8E" w:rsidRPr="00A0718F" w:rsidRDefault="00F51F8E" w:rsidP="006E2D3E">
            <w:pPr>
              <w:pStyle w:val="TableText"/>
              <w:rPr>
                <w:highlight w:val="yellow"/>
              </w:rPr>
            </w:pPr>
            <w:r w:rsidRPr="00FA3DEB">
              <w:t>Campaspe</w:t>
            </w:r>
          </w:p>
        </w:tc>
        <w:tc>
          <w:tcPr>
            <w:tcW w:w="1129" w:type="dxa"/>
            <w:noWrap/>
            <w:hideMark/>
          </w:tcPr>
          <w:p w14:paraId="1D420DFF" w14:textId="0470D662" w:rsidR="00F51F8E" w:rsidRPr="00A0718F" w:rsidRDefault="00F51F8E" w:rsidP="006E2D3E">
            <w:pPr>
              <w:pStyle w:val="TableTextRight"/>
              <w:ind w:right="332"/>
              <w:rPr>
                <w:highlight w:val="yellow"/>
              </w:rPr>
            </w:pPr>
            <w:r w:rsidRPr="00FA3DEB">
              <w:t>1</w:t>
            </w:r>
            <w:r w:rsidR="004C6CAB">
              <w:t>6</w:t>
            </w:r>
          </w:p>
        </w:tc>
        <w:tc>
          <w:tcPr>
            <w:tcW w:w="1620" w:type="dxa"/>
            <w:noWrap/>
            <w:hideMark/>
          </w:tcPr>
          <w:p w14:paraId="0A1FA3CA" w14:textId="3178647D" w:rsidR="00F51F8E" w:rsidRPr="00A0718F" w:rsidRDefault="00F51F8E" w:rsidP="006E2D3E">
            <w:pPr>
              <w:pStyle w:val="TableTextRight"/>
              <w:ind w:right="598"/>
              <w:rPr>
                <w:highlight w:val="yellow"/>
              </w:rPr>
            </w:pPr>
            <w:r w:rsidRPr="00FA3DEB">
              <w:t>5</w:t>
            </w:r>
          </w:p>
        </w:tc>
        <w:tc>
          <w:tcPr>
            <w:tcW w:w="597" w:type="dxa"/>
            <w:noWrap/>
            <w:hideMark/>
          </w:tcPr>
          <w:p w14:paraId="7ADB400A" w14:textId="77AC9496" w:rsidR="00F51F8E" w:rsidRPr="00A0718F" w:rsidRDefault="00F51F8E" w:rsidP="006E2D3E">
            <w:pPr>
              <w:pStyle w:val="TableTextRight"/>
              <w:rPr>
                <w:highlight w:val="yellow"/>
              </w:rPr>
            </w:pPr>
            <w:r w:rsidRPr="00FA3DEB">
              <w:t>36%</w:t>
            </w:r>
          </w:p>
        </w:tc>
      </w:tr>
      <w:tr w:rsidR="00F51F8E" w:rsidRPr="00A0718F" w14:paraId="562D44D4"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noWrap/>
            <w:hideMark/>
          </w:tcPr>
          <w:p w14:paraId="2ACFE525" w14:textId="078BFD2C" w:rsidR="00F51F8E" w:rsidRPr="00A0718F" w:rsidRDefault="00F51F8E" w:rsidP="006E2D3E">
            <w:pPr>
              <w:pStyle w:val="TableText"/>
              <w:rPr>
                <w:highlight w:val="yellow"/>
              </w:rPr>
            </w:pPr>
            <w:r w:rsidRPr="00FA3DEB">
              <w:t>Central Murray</w:t>
            </w:r>
          </w:p>
        </w:tc>
        <w:tc>
          <w:tcPr>
            <w:tcW w:w="1129" w:type="dxa"/>
            <w:noWrap/>
            <w:hideMark/>
          </w:tcPr>
          <w:p w14:paraId="04967671" w14:textId="77DD1875" w:rsidR="00F51F8E" w:rsidRPr="00A0718F" w:rsidRDefault="00F51F8E" w:rsidP="006E2D3E">
            <w:pPr>
              <w:pStyle w:val="TableTextRight"/>
              <w:ind w:right="332"/>
              <w:rPr>
                <w:highlight w:val="yellow"/>
              </w:rPr>
            </w:pPr>
            <w:r w:rsidRPr="00FA3DEB">
              <w:t>3</w:t>
            </w:r>
            <w:r w:rsidR="004C6CAB">
              <w:t>5</w:t>
            </w:r>
          </w:p>
        </w:tc>
        <w:tc>
          <w:tcPr>
            <w:tcW w:w="1620" w:type="dxa"/>
            <w:noWrap/>
            <w:hideMark/>
          </w:tcPr>
          <w:p w14:paraId="1B4A70CB" w14:textId="4B6531EC" w:rsidR="00F51F8E" w:rsidRPr="00A0718F" w:rsidRDefault="00F51F8E" w:rsidP="006E2D3E">
            <w:pPr>
              <w:pStyle w:val="TableTextRight"/>
              <w:ind w:right="598"/>
              <w:rPr>
                <w:highlight w:val="yellow"/>
              </w:rPr>
            </w:pPr>
            <w:r w:rsidRPr="00FA3DEB">
              <w:t>25</w:t>
            </w:r>
          </w:p>
        </w:tc>
        <w:tc>
          <w:tcPr>
            <w:tcW w:w="597" w:type="dxa"/>
            <w:noWrap/>
            <w:hideMark/>
          </w:tcPr>
          <w:p w14:paraId="11D5E7E0" w14:textId="1CA1D3DC" w:rsidR="00F51F8E" w:rsidRPr="00A0718F" w:rsidRDefault="00F51F8E" w:rsidP="006E2D3E">
            <w:pPr>
              <w:pStyle w:val="TableTextRight"/>
              <w:rPr>
                <w:highlight w:val="yellow"/>
              </w:rPr>
            </w:pPr>
            <w:r w:rsidRPr="00FA3DEB">
              <w:t>76%</w:t>
            </w:r>
          </w:p>
        </w:tc>
      </w:tr>
      <w:tr w:rsidR="00F51F8E" w:rsidRPr="00A0718F" w14:paraId="645A87A0" w14:textId="77777777" w:rsidTr="00F51F8E">
        <w:trPr>
          <w:trHeight w:val="300"/>
        </w:trPr>
        <w:tc>
          <w:tcPr>
            <w:tcW w:w="2211" w:type="dxa"/>
            <w:noWrap/>
            <w:hideMark/>
          </w:tcPr>
          <w:p w14:paraId="21B66BA8" w14:textId="78003CCF" w:rsidR="00F51F8E" w:rsidRPr="00A0718F" w:rsidRDefault="00F51F8E" w:rsidP="006E2D3E">
            <w:pPr>
              <w:pStyle w:val="TableText"/>
              <w:rPr>
                <w:highlight w:val="yellow"/>
              </w:rPr>
            </w:pPr>
            <w:r w:rsidRPr="00FA3DEB">
              <w:t>Edward/Kolety</w:t>
            </w:r>
            <w:r w:rsidR="00C86A7F">
              <w:rPr>
                <w:rFonts w:ascii="Cambria Math" w:hAnsi="Cambria Math" w:cs="Cambria Math"/>
              </w:rPr>
              <w:t>–</w:t>
            </w:r>
            <w:r w:rsidRPr="00FA3DEB">
              <w:t>Wakool</w:t>
            </w:r>
            <w:r>
              <w:t>*</w:t>
            </w:r>
          </w:p>
        </w:tc>
        <w:tc>
          <w:tcPr>
            <w:tcW w:w="1129" w:type="dxa"/>
            <w:noWrap/>
            <w:hideMark/>
          </w:tcPr>
          <w:p w14:paraId="6E4CE26C" w14:textId="703FA6B5" w:rsidR="00F51F8E" w:rsidRPr="00A0718F" w:rsidRDefault="00F51F8E" w:rsidP="006E2D3E">
            <w:pPr>
              <w:pStyle w:val="TableTextRight"/>
              <w:ind w:right="332"/>
              <w:rPr>
                <w:highlight w:val="yellow"/>
              </w:rPr>
            </w:pPr>
            <w:r w:rsidRPr="00E83F3B">
              <w:t>24</w:t>
            </w:r>
          </w:p>
        </w:tc>
        <w:tc>
          <w:tcPr>
            <w:tcW w:w="1620" w:type="dxa"/>
            <w:noWrap/>
            <w:hideMark/>
          </w:tcPr>
          <w:p w14:paraId="169733A3" w14:textId="636840F9" w:rsidR="00F51F8E" w:rsidRPr="00A0718F" w:rsidRDefault="00F51F8E" w:rsidP="006E2D3E">
            <w:pPr>
              <w:pStyle w:val="TableTextRight"/>
              <w:ind w:right="598"/>
              <w:rPr>
                <w:highlight w:val="yellow"/>
              </w:rPr>
            </w:pPr>
            <w:r w:rsidRPr="00E83F3B">
              <w:t>10</w:t>
            </w:r>
          </w:p>
        </w:tc>
        <w:tc>
          <w:tcPr>
            <w:tcW w:w="597" w:type="dxa"/>
            <w:noWrap/>
            <w:hideMark/>
          </w:tcPr>
          <w:p w14:paraId="41A4A4FE" w14:textId="349EC0A6" w:rsidR="00F51F8E" w:rsidRPr="00A0718F" w:rsidRDefault="00F51F8E" w:rsidP="006E2D3E">
            <w:pPr>
              <w:pStyle w:val="TableTextRight"/>
              <w:rPr>
                <w:highlight w:val="yellow"/>
              </w:rPr>
            </w:pPr>
            <w:r w:rsidRPr="00E83F3B">
              <w:t>42%</w:t>
            </w:r>
          </w:p>
        </w:tc>
      </w:tr>
      <w:tr w:rsidR="00F51F8E" w:rsidRPr="00A0718F" w14:paraId="3B3C5B6F"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noWrap/>
            <w:hideMark/>
          </w:tcPr>
          <w:p w14:paraId="0011FFC9" w14:textId="48396DED" w:rsidR="00F51F8E" w:rsidRPr="00A0718F" w:rsidRDefault="00F51F8E" w:rsidP="006E2D3E">
            <w:pPr>
              <w:pStyle w:val="TableText"/>
              <w:rPr>
                <w:highlight w:val="yellow"/>
              </w:rPr>
            </w:pPr>
            <w:r w:rsidRPr="00FA3DEB">
              <w:t>Goulburn</w:t>
            </w:r>
            <w:r>
              <w:t>*</w:t>
            </w:r>
          </w:p>
        </w:tc>
        <w:tc>
          <w:tcPr>
            <w:tcW w:w="1129" w:type="dxa"/>
            <w:noWrap/>
            <w:hideMark/>
          </w:tcPr>
          <w:p w14:paraId="4D8E82C2" w14:textId="3C29B83A" w:rsidR="00F51F8E" w:rsidRPr="00A0718F" w:rsidRDefault="00F51F8E" w:rsidP="006E2D3E">
            <w:pPr>
              <w:pStyle w:val="TableTextRight"/>
              <w:ind w:right="332"/>
              <w:rPr>
                <w:highlight w:val="yellow"/>
              </w:rPr>
            </w:pPr>
            <w:r w:rsidRPr="00FA3DEB">
              <w:t>2</w:t>
            </w:r>
            <w:r w:rsidR="004C6CAB">
              <w:t>3</w:t>
            </w:r>
          </w:p>
        </w:tc>
        <w:tc>
          <w:tcPr>
            <w:tcW w:w="1620" w:type="dxa"/>
            <w:noWrap/>
            <w:hideMark/>
          </w:tcPr>
          <w:p w14:paraId="6F3B23EB" w14:textId="4F4F24D2" w:rsidR="00F51F8E" w:rsidRPr="00A0718F" w:rsidRDefault="00F51F8E" w:rsidP="006E2D3E">
            <w:pPr>
              <w:pStyle w:val="TableTextRight"/>
              <w:ind w:right="598"/>
              <w:rPr>
                <w:highlight w:val="yellow"/>
              </w:rPr>
            </w:pPr>
            <w:r w:rsidRPr="00FA3DEB">
              <w:t>5</w:t>
            </w:r>
          </w:p>
        </w:tc>
        <w:tc>
          <w:tcPr>
            <w:tcW w:w="597" w:type="dxa"/>
            <w:noWrap/>
            <w:hideMark/>
          </w:tcPr>
          <w:p w14:paraId="4ADDD4DF" w14:textId="1FFD0FE9" w:rsidR="00F51F8E" w:rsidRPr="00A0718F" w:rsidRDefault="00F51F8E" w:rsidP="006E2D3E">
            <w:pPr>
              <w:pStyle w:val="TableTextRight"/>
              <w:rPr>
                <w:highlight w:val="yellow"/>
              </w:rPr>
            </w:pPr>
            <w:r w:rsidRPr="00FA3DEB">
              <w:t>24%</w:t>
            </w:r>
          </w:p>
        </w:tc>
      </w:tr>
      <w:tr w:rsidR="00F51F8E" w:rsidRPr="00A0718F" w14:paraId="7AE84F9E" w14:textId="77777777" w:rsidTr="00F51F8E">
        <w:trPr>
          <w:trHeight w:val="300"/>
        </w:trPr>
        <w:tc>
          <w:tcPr>
            <w:tcW w:w="2211" w:type="dxa"/>
            <w:noWrap/>
            <w:hideMark/>
          </w:tcPr>
          <w:p w14:paraId="158C84CC" w14:textId="2F4DC72B" w:rsidR="00F51F8E" w:rsidRPr="00A0718F" w:rsidRDefault="00F51F8E" w:rsidP="006E2D3E">
            <w:pPr>
              <w:pStyle w:val="TableText"/>
              <w:rPr>
                <w:highlight w:val="yellow"/>
              </w:rPr>
            </w:pPr>
            <w:r w:rsidRPr="00FA3DEB">
              <w:t>Kiewa</w:t>
            </w:r>
          </w:p>
        </w:tc>
        <w:tc>
          <w:tcPr>
            <w:tcW w:w="1129" w:type="dxa"/>
            <w:noWrap/>
            <w:hideMark/>
          </w:tcPr>
          <w:p w14:paraId="4ACF46EC" w14:textId="555EF423" w:rsidR="00F51F8E" w:rsidRPr="00A0718F" w:rsidRDefault="00F51F8E" w:rsidP="006E2D3E">
            <w:pPr>
              <w:pStyle w:val="TableTextRight"/>
              <w:ind w:right="332"/>
              <w:rPr>
                <w:highlight w:val="yellow"/>
              </w:rPr>
            </w:pPr>
            <w:r w:rsidRPr="00FA3DEB">
              <w:t>17</w:t>
            </w:r>
          </w:p>
        </w:tc>
        <w:tc>
          <w:tcPr>
            <w:tcW w:w="1620" w:type="dxa"/>
            <w:noWrap/>
            <w:hideMark/>
          </w:tcPr>
          <w:p w14:paraId="0CE0AA26" w14:textId="4D8C0A0B" w:rsidR="00F51F8E" w:rsidRPr="00A0718F" w:rsidRDefault="00F51F8E" w:rsidP="006E2D3E">
            <w:pPr>
              <w:pStyle w:val="TableTextRight"/>
              <w:ind w:right="598"/>
              <w:rPr>
                <w:highlight w:val="yellow"/>
              </w:rPr>
            </w:pPr>
            <w:r w:rsidRPr="00FA3DEB">
              <w:t>0</w:t>
            </w:r>
          </w:p>
        </w:tc>
        <w:tc>
          <w:tcPr>
            <w:tcW w:w="597" w:type="dxa"/>
            <w:noWrap/>
            <w:hideMark/>
          </w:tcPr>
          <w:p w14:paraId="21EC2230" w14:textId="526A42DF" w:rsidR="00F51F8E" w:rsidRPr="00A0718F" w:rsidRDefault="00F51F8E" w:rsidP="006E2D3E">
            <w:pPr>
              <w:pStyle w:val="TableTextRight"/>
              <w:rPr>
                <w:highlight w:val="yellow"/>
              </w:rPr>
            </w:pPr>
            <w:r w:rsidRPr="00FA3DEB">
              <w:t>0%</w:t>
            </w:r>
          </w:p>
        </w:tc>
      </w:tr>
      <w:tr w:rsidR="00F51F8E" w:rsidRPr="00A0718F" w14:paraId="75FEA3F9"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noWrap/>
            <w:hideMark/>
          </w:tcPr>
          <w:p w14:paraId="3D436BD7" w14:textId="060B2ADC" w:rsidR="00F51F8E" w:rsidRPr="00A0718F" w:rsidRDefault="00F51F8E" w:rsidP="006E2D3E">
            <w:pPr>
              <w:pStyle w:val="TableText"/>
              <w:rPr>
                <w:highlight w:val="yellow"/>
              </w:rPr>
            </w:pPr>
            <w:r w:rsidRPr="00FA3DEB">
              <w:t>Lachlan</w:t>
            </w:r>
            <w:r>
              <w:t>*</w:t>
            </w:r>
          </w:p>
        </w:tc>
        <w:tc>
          <w:tcPr>
            <w:tcW w:w="1129" w:type="dxa"/>
            <w:noWrap/>
            <w:hideMark/>
          </w:tcPr>
          <w:p w14:paraId="5E8CF24B" w14:textId="278D599F" w:rsidR="00F51F8E" w:rsidRPr="00A0718F" w:rsidRDefault="00F51F8E" w:rsidP="006E2D3E">
            <w:pPr>
              <w:pStyle w:val="TableTextRight"/>
              <w:ind w:right="332"/>
              <w:rPr>
                <w:highlight w:val="yellow"/>
              </w:rPr>
            </w:pPr>
            <w:r w:rsidRPr="00FA3DEB">
              <w:t>2</w:t>
            </w:r>
            <w:r w:rsidR="004C6CAB">
              <w:t>9</w:t>
            </w:r>
          </w:p>
        </w:tc>
        <w:tc>
          <w:tcPr>
            <w:tcW w:w="1620" w:type="dxa"/>
            <w:noWrap/>
            <w:hideMark/>
          </w:tcPr>
          <w:p w14:paraId="60380342" w14:textId="11EF085F" w:rsidR="00F51F8E" w:rsidRPr="00A0718F" w:rsidRDefault="00F51F8E" w:rsidP="006E2D3E">
            <w:pPr>
              <w:pStyle w:val="TableTextRight"/>
              <w:ind w:right="598"/>
              <w:rPr>
                <w:highlight w:val="yellow"/>
              </w:rPr>
            </w:pPr>
            <w:r w:rsidRPr="00FA3DEB">
              <w:t>13</w:t>
            </w:r>
          </w:p>
        </w:tc>
        <w:tc>
          <w:tcPr>
            <w:tcW w:w="597" w:type="dxa"/>
            <w:noWrap/>
            <w:hideMark/>
          </w:tcPr>
          <w:p w14:paraId="5FE1D6E9" w14:textId="78FF5719" w:rsidR="00F51F8E" w:rsidRPr="00A0718F" w:rsidRDefault="00F51F8E" w:rsidP="006E2D3E">
            <w:pPr>
              <w:pStyle w:val="TableTextRight"/>
              <w:rPr>
                <w:highlight w:val="yellow"/>
              </w:rPr>
            </w:pPr>
            <w:r w:rsidRPr="00FA3DEB">
              <w:t>46%</w:t>
            </w:r>
          </w:p>
        </w:tc>
      </w:tr>
      <w:tr w:rsidR="00F51F8E" w:rsidRPr="00A0718F" w14:paraId="1BF0F530" w14:textId="77777777" w:rsidTr="00F51F8E">
        <w:trPr>
          <w:trHeight w:val="300"/>
        </w:trPr>
        <w:tc>
          <w:tcPr>
            <w:tcW w:w="2211" w:type="dxa"/>
            <w:noWrap/>
            <w:hideMark/>
          </w:tcPr>
          <w:p w14:paraId="44E586E9" w14:textId="55E4DACE" w:rsidR="00F51F8E" w:rsidRPr="00A0718F" w:rsidRDefault="00F51F8E" w:rsidP="006E2D3E">
            <w:pPr>
              <w:pStyle w:val="TableText"/>
              <w:rPr>
                <w:highlight w:val="yellow"/>
              </w:rPr>
            </w:pPr>
            <w:r w:rsidRPr="00FA3DEB">
              <w:t>Loddon</w:t>
            </w:r>
          </w:p>
        </w:tc>
        <w:tc>
          <w:tcPr>
            <w:tcW w:w="1129" w:type="dxa"/>
            <w:noWrap/>
            <w:hideMark/>
          </w:tcPr>
          <w:p w14:paraId="34757170" w14:textId="74B3E65A" w:rsidR="00F51F8E" w:rsidRPr="00A0718F" w:rsidRDefault="00F51F8E" w:rsidP="006E2D3E">
            <w:pPr>
              <w:pStyle w:val="TableTextRight"/>
              <w:ind w:right="332"/>
              <w:rPr>
                <w:highlight w:val="yellow"/>
              </w:rPr>
            </w:pPr>
            <w:r w:rsidRPr="00FA3DEB">
              <w:t>1</w:t>
            </w:r>
            <w:r w:rsidR="004C6CAB">
              <w:t>9</w:t>
            </w:r>
          </w:p>
        </w:tc>
        <w:tc>
          <w:tcPr>
            <w:tcW w:w="1620" w:type="dxa"/>
            <w:noWrap/>
            <w:hideMark/>
          </w:tcPr>
          <w:p w14:paraId="188D9288" w14:textId="02776C0B" w:rsidR="00F51F8E" w:rsidRPr="00A0718F" w:rsidRDefault="00F51F8E" w:rsidP="006E2D3E">
            <w:pPr>
              <w:pStyle w:val="TableTextRight"/>
              <w:ind w:right="598"/>
              <w:rPr>
                <w:highlight w:val="yellow"/>
              </w:rPr>
            </w:pPr>
            <w:r w:rsidRPr="00FA3DEB">
              <w:t>7</w:t>
            </w:r>
          </w:p>
        </w:tc>
        <w:tc>
          <w:tcPr>
            <w:tcW w:w="597" w:type="dxa"/>
            <w:noWrap/>
            <w:hideMark/>
          </w:tcPr>
          <w:p w14:paraId="0A3B31C4" w14:textId="3F10D45F" w:rsidR="00F51F8E" w:rsidRPr="00A0718F" w:rsidRDefault="00F51F8E" w:rsidP="006E2D3E">
            <w:pPr>
              <w:pStyle w:val="TableTextRight"/>
              <w:rPr>
                <w:highlight w:val="yellow"/>
              </w:rPr>
            </w:pPr>
            <w:r w:rsidRPr="00FA3DEB">
              <w:t>39%</w:t>
            </w:r>
          </w:p>
        </w:tc>
      </w:tr>
      <w:tr w:rsidR="00F51F8E" w:rsidRPr="00A0718F" w14:paraId="0087D33E"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noWrap/>
            <w:hideMark/>
          </w:tcPr>
          <w:p w14:paraId="05FAE2C5" w14:textId="1814C7AB" w:rsidR="00F51F8E" w:rsidRPr="00A0718F" w:rsidRDefault="00F51F8E" w:rsidP="006E2D3E">
            <w:pPr>
              <w:pStyle w:val="TableText"/>
              <w:rPr>
                <w:highlight w:val="yellow"/>
              </w:rPr>
            </w:pPr>
            <w:r w:rsidRPr="00FA3DEB">
              <w:t>Lower Darling</w:t>
            </w:r>
          </w:p>
        </w:tc>
        <w:tc>
          <w:tcPr>
            <w:tcW w:w="1129" w:type="dxa"/>
            <w:noWrap/>
            <w:hideMark/>
          </w:tcPr>
          <w:p w14:paraId="04DA591E" w14:textId="3498F060" w:rsidR="00F51F8E" w:rsidRPr="00A0718F" w:rsidRDefault="00F51F8E" w:rsidP="006E2D3E">
            <w:pPr>
              <w:pStyle w:val="TableTextRight"/>
              <w:ind w:right="332"/>
              <w:rPr>
                <w:highlight w:val="yellow"/>
              </w:rPr>
            </w:pPr>
            <w:r w:rsidRPr="00FA3DEB">
              <w:t>2</w:t>
            </w:r>
            <w:r w:rsidR="004C6CAB">
              <w:t>1</w:t>
            </w:r>
          </w:p>
        </w:tc>
        <w:tc>
          <w:tcPr>
            <w:tcW w:w="1620" w:type="dxa"/>
            <w:noWrap/>
            <w:hideMark/>
          </w:tcPr>
          <w:p w14:paraId="47997431" w14:textId="62393D53" w:rsidR="00F51F8E" w:rsidRPr="00A0718F" w:rsidRDefault="00F51F8E" w:rsidP="006E2D3E">
            <w:pPr>
              <w:pStyle w:val="TableTextRight"/>
              <w:ind w:right="598"/>
              <w:rPr>
                <w:highlight w:val="yellow"/>
              </w:rPr>
            </w:pPr>
            <w:r w:rsidRPr="00FA3DEB">
              <w:t>7</w:t>
            </w:r>
          </w:p>
        </w:tc>
        <w:tc>
          <w:tcPr>
            <w:tcW w:w="597" w:type="dxa"/>
            <w:noWrap/>
            <w:hideMark/>
          </w:tcPr>
          <w:p w14:paraId="650B60A7" w14:textId="1A82714F" w:rsidR="00F51F8E" w:rsidRPr="00A0718F" w:rsidRDefault="00F51F8E" w:rsidP="006E2D3E">
            <w:pPr>
              <w:pStyle w:val="TableTextRight"/>
              <w:rPr>
                <w:highlight w:val="yellow"/>
              </w:rPr>
            </w:pPr>
            <w:r w:rsidRPr="00FA3DEB">
              <w:t>35%</w:t>
            </w:r>
          </w:p>
        </w:tc>
      </w:tr>
      <w:tr w:rsidR="00F51F8E" w:rsidRPr="00A0718F" w14:paraId="5F441905" w14:textId="77777777" w:rsidTr="00F51F8E">
        <w:trPr>
          <w:trHeight w:val="300"/>
        </w:trPr>
        <w:tc>
          <w:tcPr>
            <w:tcW w:w="2211" w:type="dxa"/>
            <w:noWrap/>
            <w:hideMark/>
          </w:tcPr>
          <w:p w14:paraId="75BFAC90" w14:textId="3A1BC284" w:rsidR="00F51F8E" w:rsidRPr="00A0718F" w:rsidRDefault="00F51F8E" w:rsidP="006E2D3E">
            <w:pPr>
              <w:pStyle w:val="TableText"/>
              <w:rPr>
                <w:highlight w:val="yellow"/>
              </w:rPr>
            </w:pPr>
            <w:r w:rsidRPr="00FA3DEB">
              <w:t>Lower Murray</w:t>
            </w:r>
            <w:r>
              <w:t>*</w:t>
            </w:r>
          </w:p>
        </w:tc>
        <w:tc>
          <w:tcPr>
            <w:tcW w:w="1129" w:type="dxa"/>
            <w:noWrap/>
            <w:hideMark/>
          </w:tcPr>
          <w:p w14:paraId="554C159C" w14:textId="6A4A5915" w:rsidR="00F51F8E" w:rsidRPr="00A0718F" w:rsidRDefault="00F51F8E" w:rsidP="006E2D3E">
            <w:pPr>
              <w:pStyle w:val="TableTextRight"/>
              <w:ind w:right="332"/>
              <w:rPr>
                <w:highlight w:val="yellow"/>
              </w:rPr>
            </w:pPr>
            <w:r w:rsidRPr="00FA3DEB">
              <w:t>3</w:t>
            </w:r>
            <w:r w:rsidR="004C6CAB">
              <w:t>5</w:t>
            </w:r>
          </w:p>
        </w:tc>
        <w:tc>
          <w:tcPr>
            <w:tcW w:w="1620" w:type="dxa"/>
            <w:noWrap/>
            <w:hideMark/>
          </w:tcPr>
          <w:p w14:paraId="62E5EC71" w14:textId="3AED2467" w:rsidR="00F51F8E" w:rsidRPr="00A0718F" w:rsidRDefault="00F51F8E" w:rsidP="006E2D3E">
            <w:pPr>
              <w:pStyle w:val="TableTextRight"/>
              <w:ind w:right="598"/>
              <w:rPr>
                <w:highlight w:val="yellow"/>
              </w:rPr>
            </w:pPr>
            <w:r w:rsidRPr="00FA3DEB">
              <w:t>18</w:t>
            </w:r>
          </w:p>
        </w:tc>
        <w:tc>
          <w:tcPr>
            <w:tcW w:w="597" w:type="dxa"/>
            <w:noWrap/>
            <w:hideMark/>
          </w:tcPr>
          <w:p w14:paraId="29ACA509" w14:textId="59159460" w:rsidR="00F51F8E" w:rsidRPr="00A0718F" w:rsidRDefault="00F51F8E" w:rsidP="006E2D3E">
            <w:pPr>
              <w:pStyle w:val="TableTextRight"/>
              <w:rPr>
                <w:highlight w:val="yellow"/>
              </w:rPr>
            </w:pPr>
            <w:r w:rsidRPr="00FA3DEB">
              <w:t>53%</w:t>
            </w:r>
          </w:p>
        </w:tc>
      </w:tr>
      <w:tr w:rsidR="00F51F8E" w:rsidRPr="00A0718F" w14:paraId="65DF44C5"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noWrap/>
            <w:hideMark/>
          </w:tcPr>
          <w:p w14:paraId="5280AAFC" w14:textId="4B5DFBD3" w:rsidR="00F51F8E" w:rsidRPr="00A0718F" w:rsidRDefault="00F51F8E" w:rsidP="006E2D3E">
            <w:pPr>
              <w:pStyle w:val="TableText"/>
              <w:rPr>
                <w:highlight w:val="yellow"/>
              </w:rPr>
            </w:pPr>
            <w:r w:rsidRPr="00FA3DEB">
              <w:t>Mitta Mitta</w:t>
            </w:r>
          </w:p>
        </w:tc>
        <w:tc>
          <w:tcPr>
            <w:tcW w:w="1129" w:type="dxa"/>
            <w:noWrap/>
            <w:hideMark/>
          </w:tcPr>
          <w:p w14:paraId="2D2C5B0B" w14:textId="6880DAD2" w:rsidR="00F51F8E" w:rsidRPr="00A0718F" w:rsidRDefault="00F51F8E" w:rsidP="006E2D3E">
            <w:pPr>
              <w:pStyle w:val="TableTextRight"/>
              <w:ind w:right="332"/>
              <w:rPr>
                <w:highlight w:val="yellow"/>
              </w:rPr>
            </w:pPr>
            <w:r w:rsidRPr="00FA3DEB">
              <w:t>13</w:t>
            </w:r>
          </w:p>
        </w:tc>
        <w:tc>
          <w:tcPr>
            <w:tcW w:w="1620" w:type="dxa"/>
            <w:noWrap/>
            <w:hideMark/>
          </w:tcPr>
          <w:p w14:paraId="19AD7224" w14:textId="681D767A" w:rsidR="00F51F8E" w:rsidRPr="00A0718F" w:rsidRDefault="00F51F8E" w:rsidP="006E2D3E">
            <w:pPr>
              <w:pStyle w:val="TableTextRight"/>
              <w:ind w:right="598"/>
              <w:rPr>
                <w:highlight w:val="yellow"/>
              </w:rPr>
            </w:pPr>
            <w:r w:rsidRPr="00FA3DEB">
              <w:t>0</w:t>
            </w:r>
          </w:p>
        </w:tc>
        <w:tc>
          <w:tcPr>
            <w:tcW w:w="597" w:type="dxa"/>
            <w:noWrap/>
            <w:hideMark/>
          </w:tcPr>
          <w:p w14:paraId="2E008AF2" w14:textId="228D7E71" w:rsidR="00F51F8E" w:rsidRPr="00A0718F" w:rsidRDefault="00F51F8E" w:rsidP="006E2D3E">
            <w:pPr>
              <w:pStyle w:val="TableTextRight"/>
              <w:rPr>
                <w:highlight w:val="yellow"/>
              </w:rPr>
            </w:pPr>
            <w:r w:rsidRPr="00FA3DEB">
              <w:t>0%</w:t>
            </w:r>
          </w:p>
        </w:tc>
      </w:tr>
      <w:tr w:rsidR="00F51F8E" w:rsidRPr="00A0718F" w14:paraId="68CD3969" w14:textId="77777777" w:rsidTr="00F51F8E">
        <w:trPr>
          <w:trHeight w:val="300"/>
        </w:trPr>
        <w:tc>
          <w:tcPr>
            <w:tcW w:w="2211" w:type="dxa"/>
            <w:noWrap/>
            <w:hideMark/>
          </w:tcPr>
          <w:p w14:paraId="415E381F" w14:textId="7B191E7A" w:rsidR="00F51F8E" w:rsidRPr="00A0718F" w:rsidRDefault="00F51F8E" w:rsidP="006E2D3E">
            <w:pPr>
              <w:pStyle w:val="TableText"/>
              <w:rPr>
                <w:highlight w:val="yellow"/>
              </w:rPr>
            </w:pPr>
            <w:r w:rsidRPr="00FA3DEB">
              <w:t>Murrumbidgee</w:t>
            </w:r>
            <w:r>
              <w:t>*</w:t>
            </w:r>
          </w:p>
        </w:tc>
        <w:tc>
          <w:tcPr>
            <w:tcW w:w="1129" w:type="dxa"/>
            <w:noWrap/>
            <w:hideMark/>
          </w:tcPr>
          <w:p w14:paraId="569BCF15" w14:textId="1D40A46F" w:rsidR="00F51F8E" w:rsidRPr="00A0718F" w:rsidRDefault="00F51F8E" w:rsidP="006E2D3E">
            <w:pPr>
              <w:pStyle w:val="TableTextRight"/>
              <w:ind w:right="332"/>
              <w:rPr>
                <w:highlight w:val="yellow"/>
              </w:rPr>
            </w:pPr>
            <w:r w:rsidRPr="00FA3DEB">
              <w:t>31</w:t>
            </w:r>
          </w:p>
        </w:tc>
        <w:tc>
          <w:tcPr>
            <w:tcW w:w="1620" w:type="dxa"/>
            <w:noWrap/>
            <w:hideMark/>
          </w:tcPr>
          <w:p w14:paraId="32643FF5" w14:textId="5F7C4A28" w:rsidR="00F51F8E" w:rsidRPr="00A0718F" w:rsidRDefault="00F51F8E" w:rsidP="006E2D3E">
            <w:pPr>
              <w:pStyle w:val="TableTextRight"/>
              <w:ind w:right="598"/>
              <w:rPr>
                <w:highlight w:val="yellow"/>
              </w:rPr>
            </w:pPr>
            <w:r w:rsidRPr="00FA3DEB">
              <w:t>20</w:t>
            </w:r>
          </w:p>
        </w:tc>
        <w:tc>
          <w:tcPr>
            <w:tcW w:w="597" w:type="dxa"/>
            <w:noWrap/>
            <w:hideMark/>
          </w:tcPr>
          <w:p w14:paraId="4AF65FFD" w14:textId="2FC28E99" w:rsidR="00F51F8E" w:rsidRPr="00A0718F" w:rsidRDefault="00F51F8E" w:rsidP="006E2D3E">
            <w:pPr>
              <w:pStyle w:val="TableTextRight"/>
              <w:rPr>
                <w:highlight w:val="yellow"/>
              </w:rPr>
            </w:pPr>
            <w:r w:rsidRPr="00FA3DEB">
              <w:t>65%</w:t>
            </w:r>
          </w:p>
        </w:tc>
      </w:tr>
      <w:tr w:rsidR="00F51F8E" w:rsidRPr="00A0718F" w14:paraId="2164733F"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noWrap/>
          </w:tcPr>
          <w:p w14:paraId="4DFFE953" w14:textId="57ABB308" w:rsidR="00F51F8E" w:rsidRPr="00C26325" w:rsidRDefault="00F51F8E" w:rsidP="006E2D3E">
            <w:pPr>
              <w:pStyle w:val="TableText"/>
            </w:pPr>
            <w:r w:rsidRPr="00FA3DEB">
              <w:t>Ovens</w:t>
            </w:r>
          </w:p>
        </w:tc>
        <w:tc>
          <w:tcPr>
            <w:tcW w:w="1129" w:type="dxa"/>
            <w:noWrap/>
          </w:tcPr>
          <w:p w14:paraId="6DA6FF8C" w14:textId="41485C09" w:rsidR="00F51F8E" w:rsidRPr="00C26325" w:rsidRDefault="004C6CAB" w:rsidP="006E2D3E">
            <w:pPr>
              <w:pStyle w:val="TableTextRight"/>
              <w:ind w:right="332"/>
            </w:pPr>
            <w:r>
              <w:t>20</w:t>
            </w:r>
          </w:p>
        </w:tc>
        <w:tc>
          <w:tcPr>
            <w:tcW w:w="1620" w:type="dxa"/>
            <w:noWrap/>
          </w:tcPr>
          <w:p w14:paraId="3AA69B5D" w14:textId="4FB5657B" w:rsidR="00F51F8E" w:rsidRPr="00C26325" w:rsidRDefault="00F51F8E" w:rsidP="006E2D3E">
            <w:pPr>
              <w:pStyle w:val="TableTextRight"/>
              <w:ind w:right="598"/>
            </w:pPr>
            <w:r w:rsidRPr="00FA3DEB">
              <w:t>7</w:t>
            </w:r>
          </w:p>
        </w:tc>
        <w:tc>
          <w:tcPr>
            <w:tcW w:w="597" w:type="dxa"/>
            <w:noWrap/>
          </w:tcPr>
          <w:p w14:paraId="24A32238" w14:textId="78B4FE1F" w:rsidR="00F51F8E" w:rsidRPr="00C26325" w:rsidRDefault="00F51F8E" w:rsidP="006E2D3E">
            <w:pPr>
              <w:pStyle w:val="TableTextRight"/>
            </w:pPr>
            <w:r w:rsidRPr="00FA3DEB">
              <w:t>37%</w:t>
            </w:r>
          </w:p>
        </w:tc>
      </w:tr>
      <w:tr w:rsidR="00F51F8E" w:rsidRPr="00A0718F" w14:paraId="194283A5" w14:textId="77777777" w:rsidTr="00F51F8E">
        <w:trPr>
          <w:trHeight w:val="300"/>
        </w:trPr>
        <w:tc>
          <w:tcPr>
            <w:tcW w:w="2211" w:type="dxa"/>
            <w:noWrap/>
          </w:tcPr>
          <w:p w14:paraId="25A5F481" w14:textId="74FD991D" w:rsidR="00F51F8E" w:rsidRPr="00C26325" w:rsidRDefault="00F51F8E" w:rsidP="006E2D3E">
            <w:pPr>
              <w:pStyle w:val="TableText"/>
            </w:pPr>
            <w:r w:rsidRPr="00FA3DEB">
              <w:t>Upper Murray</w:t>
            </w:r>
          </w:p>
        </w:tc>
        <w:tc>
          <w:tcPr>
            <w:tcW w:w="1129" w:type="dxa"/>
            <w:noWrap/>
          </w:tcPr>
          <w:p w14:paraId="6AA1D0AD" w14:textId="3FFCD8F5" w:rsidR="00F51F8E" w:rsidRPr="00C26325" w:rsidRDefault="00F51F8E" w:rsidP="006E2D3E">
            <w:pPr>
              <w:pStyle w:val="TableTextRight"/>
              <w:ind w:right="332"/>
            </w:pPr>
            <w:r w:rsidRPr="00FA3DEB">
              <w:t>20</w:t>
            </w:r>
          </w:p>
        </w:tc>
        <w:tc>
          <w:tcPr>
            <w:tcW w:w="1620" w:type="dxa"/>
            <w:noWrap/>
          </w:tcPr>
          <w:p w14:paraId="5CCF788E" w14:textId="6633532B" w:rsidR="00F51F8E" w:rsidRPr="00C26325" w:rsidRDefault="00F51F8E" w:rsidP="006E2D3E">
            <w:pPr>
              <w:pStyle w:val="TableTextRight"/>
              <w:ind w:right="598"/>
            </w:pPr>
            <w:r w:rsidRPr="00FA3DEB">
              <w:t>0</w:t>
            </w:r>
          </w:p>
        </w:tc>
        <w:tc>
          <w:tcPr>
            <w:tcW w:w="597" w:type="dxa"/>
            <w:noWrap/>
          </w:tcPr>
          <w:p w14:paraId="1E50B528" w14:textId="605CAD70" w:rsidR="00F51F8E" w:rsidRPr="00C26325" w:rsidRDefault="00F51F8E" w:rsidP="006E2D3E">
            <w:pPr>
              <w:pStyle w:val="TableTextRight"/>
            </w:pPr>
            <w:r w:rsidRPr="00FA3DEB">
              <w:t>0%</w:t>
            </w:r>
          </w:p>
        </w:tc>
      </w:tr>
      <w:tr w:rsidR="00F51F8E" w:rsidRPr="00A0718F" w14:paraId="22C0EF69" w14:textId="77777777" w:rsidTr="00F51F8E">
        <w:trPr>
          <w:cnfStyle w:val="000000100000" w:firstRow="0" w:lastRow="0" w:firstColumn="0" w:lastColumn="0" w:oddVBand="0" w:evenVBand="0" w:oddHBand="1" w:evenHBand="0" w:firstRowFirstColumn="0" w:firstRowLastColumn="0" w:lastRowFirstColumn="0" w:lastRowLastColumn="0"/>
          <w:trHeight w:val="300"/>
        </w:trPr>
        <w:tc>
          <w:tcPr>
            <w:tcW w:w="2211" w:type="dxa"/>
            <w:noWrap/>
            <w:hideMark/>
          </w:tcPr>
          <w:p w14:paraId="24205C72" w14:textId="07222588" w:rsidR="00F51F8E" w:rsidRPr="00A0718F" w:rsidRDefault="00F51F8E" w:rsidP="006E2D3E">
            <w:pPr>
              <w:pStyle w:val="TableText"/>
              <w:rPr>
                <w:highlight w:val="yellow"/>
              </w:rPr>
            </w:pPr>
            <w:r w:rsidRPr="00FA3DEB">
              <w:t>Wimmera</w:t>
            </w:r>
          </w:p>
        </w:tc>
        <w:tc>
          <w:tcPr>
            <w:tcW w:w="1129" w:type="dxa"/>
            <w:noWrap/>
            <w:hideMark/>
          </w:tcPr>
          <w:p w14:paraId="08873917" w14:textId="0FFFA435" w:rsidR="00F51F8E" w:rsidRPr="00A0718F" w:rsidRDefault="004C6CAB" w:rsidP="006E2D3E">
            <w:pPr>
              <w:pStyle w:val="TableTextRight"/>
              <w:ind w:right="332"/>
              <w:rPr>
                <w:highlight w:val="yellow"/>
              </w:rPr>
            </w:pPr>
            <w:r>
              <w:t>20</w:t>
            </w:r>
          </w:p>
        </w:tc>
        <w:tc>
          <w:tcPr>
            <w:tcW w:w="1620" w:type="dxa"/>
            <w:noWrap/>
            <w:hideMark/>
          </w:tcPr>
          <w:p w14:paraId="46A5D942" w14:textId="0FE4F6C9" w:rsidR="00F51F8E" w:rsidRPr="00A0718F" w:rsidRDefault="00F51F8E" w:rsidP="006E2D3E">
            <w:pPr>
              <w:pStyle w:val="TableTextRight"/>
              <w:ind w:right="598"/>
              <w:rPr>
                <w:highlight w:val="yellow"/>
              </w:rPr>
            </w:pPr>
            <w:r w:rsidRPr="00FA3DEB">
              <w:t>3</w:t>
            </w:r>
          </w:p>
        </w:tc>
        <w:tc>
          <w:tcPr>
            <w:tcW w:w="597" w:type="dxa"/>
            <w:noWrap/>
            <w:hideMark/>
          </w:tcPr>
          <w:p w14:paraId="638C91C4" w14:textId="66EEFF42" w:rsidR="00F51F8E" w:rsidRPr="00A0718F" w:rsidRDefault="00F51F8E" w:rsidP="006E2D3E">
            <w:pPr>
              <w:pStyle w:val="TableTextRight"/>
              <w:rPr>
                <w:highlight w:val="yellow"/>
              </w:rPr>
            </w:pPr>
            <w:r w:rsidRPr="00FA3DEB">
              <w:t>18%</w:t>
            </w:r>
          </w:p>
        </w:tc>
      </w:tr>
    </w:tbl>
    <w:p w14:paraId="18CEB0ED" w14:textId="7F814460" w:rsidR="00821AC3" w:rsidRPr="00067484" w:rsidRDefault="00821AC3" w:rsidP="00067484">
      <w:pPr>
        <w:pStyle w:val="Heading2"/>
      </w:pPr>
      <w:bookmarkStart w:id="79" w:name="_Toc138971669"/>
      <w:bookmarkStart w:id="80" w:name="_Toc201854417"/>
      <w:bookmarkStart w:id="81" w:name="_Toc201867240"/>
      <w:r w:rsidRPr="00067484">
        <w:t>About this report</w:t>
      </w:r>
      <w:bookmarkEnd w:id="79"/>
      <w:bookmarkEnd w:id="80"/>
      <w:bookmarkEnd w:id="81"/>
    </w:p>
    <w:p w14:paraId="09124B6A" w14:textId="3450A3DE" w:rsidR="004A4534" w:rsidRDefault="004A4534" w:rsidP="005D426B">
      <w:pPr>
        <w:pStyle w:val="BodyText"/>
      </w:pPr>
      <w:r>
        <w:t xml:space="preserve">This </w:t>
      </w:r>
      <w:r w:rsidR="003D7C97" w:rsidRPr="003D7C97">
        <w:t xml:space="preserve">ecosystem diversity </w:t>
      </w:r>
      <w:r w:rsidRPr="003D7C97">
        <w:t xml:space="preserve">evaluation </w:t>
      </w:r>
      <w:r w:rsidR="003D7C97" w:rsidRPr="003D7C97">
        <w:t xml:space="preserve">is prepared by Shane Brooks </w:t>
      </w:r>
      <w:r w:rsidRPr="003D7C97">
        <w:t>in</w:t>
      </w:r>
      <w:r>
        <w:t xml:space="preserve"> partnership with CSIRO</w:t>
      </w:r>
      <w:r w:rsidR="003D7C97">
        <w:t>.</w:t>
      </w:r>
    </w:p>
    <w:p w14:paraId="7138E2EC" w14:textId="1C03E064" w:rsidR="003D7C97" w:rsidRPr="00821AC3" w:rsidRDefault="004A4534" w:rsidP="005D426B">
      <w:pPr>
        <w:pStyle w:val="BodyText"/>
      </w:pPr>
      <w:r>
        <w:t xml:space="preserve">Data tables and analyses that support the </w:t>
      </w:r>
      <w:r w:rsidR="006812FC">
        <w:t xml:space="preserve">annual </w:t>
      </w:r>
      <w:r w:rsidR="001A7904">
        <w:t>2023–24</w:t>
      </w:r>
      <w:r w:rsidR="006812FC">
        <w:t xml:space="preserve"> </w:t>
      </w:r>
      <w:r>
        <w:t>evaluation are provided in appendices.</w:t>
      </w:r>
      <w:r w:rsidR="003D7C97">
        <w:t xml:space="preserve"> Long-term data</w:t>
      </w:r>
      <w:r w:rsidR="002357DC">
        <w:t xml:space="preserve"> </w:t>
      </w:r>
      <w:r w:rsidR="003D7C97">
        <w:t>from 2014–</w:t>
      </w:r>
      <w:r w:rsidR="00AC5388">
        <w:t xml:space="preserve">15 to </w:t>
      </w:r>
      <w:r w:rsidR="001A7904">
        <w:t>2023–24</w:t>
      </w:r>
      <w:r w:rsidR="003D7C97">
        <w:t xml:space="preserve"> </w:t>
      </w:r>
      <w:r w:rsidR="002357DC">
        <w:t xml:space="preserve">that support the cumulative evaluation </w:t>
      </w:r>
      <w:r w:rsidR="003D7C97">
        <w:t xml:space="preserve">are </w:t>
      </w:r>
      <w:hyperlink r:id="rId39" w:tooltip="Commonwealth Enviroinmental Water Office data" w:history="1">
        <w:r w:rsidR="005C5B6E" w:rsidRPr="00F64D86">
          <w:rPr>
            <w:rStyle w:val="Hyperlink"/>
          </w:rPr>
          <w:t>published by the CEW</w:t>
        </w:r>
        <w:r w:rsidR="004E4C1F">
          <w:rPr>
            <w:rStyle w:val="Hyperlink"/>
          </w:rPr>
          <w:t>H</w:t>
        </w:r>
        <w:r w:rsidR="005C5B6E" w:rsidRPr="00F64D86">
          <w:rPr>
            <w:rStyle w:val="Hyperlink"/>
          </w:rPr>
          <w:t xml:space="preserve"> </w:t>
        </w:r>
        <w:r w:rsidR="0056763F">
          <w:rPr>
            <w:rStyle w:val="Hyperlink"/>
          </w:rPr>
          <w:t xml:space="preserve">for open access </w:t>
        </w:r>
        <w:r w:rsidR="005C5B6E" w:rsidRPr="00F64D86">
          <w:rPr>
            <w:rStyle w:val="Hyperlink"/>
          </w:rPr>
          <w:t>on Data.gov.au</w:t>
        </w:r>
      </w:hyperlink>
      <w:r w:rsidR="00F64D86">
        <w:t>.</w:t>
      </w:r>
    </w:p>
    <w:p w14:paraId="3C66E053" w14:textId="68B1F70F" w:rsidR="00A943B2" w:rsidRPr="00067484" w:rsidRDefault="00215846" w:rsidP="00067484">
      <w:pPr>
        <w:pStyle w:val="Heading1"/>
      </w:pPr>
      <w:bookmarkStart w:id="82" w:name="_Ref138781205"/>
      <w:bookmarkStart w:id="83" w:name="_Toc138971670"/>
      <w:bookmarkStart w:id="84" w:name="_Toc201854418"/>
      <w:bookmarkStart w:id="85" w:name="_Toc201867241"/>
      <w:r w:rsidRPr="00067484">
        <w:lastRenderedPageBreak/>
        <w:t xml:space="preserve">Overview of </w:t>
      </w:r>
      <w:r w:rsidR="003D10ED" w:rsidRPr="00067484">
        <w:t>a</w:t>
      </w:r>
      <w:r w:rsidR="001172BE" w:rsidRPr="00067484">
        <w:t>pproach</w:t>
      </w:r>
      <w:bookmarkEnd w:id="82"/>
      <w:bookmarkEnd w:id="83"/>
      <w:bookmarkEnd w:id="84"/>
      <w:bookmarkEnd w:id="85"/>
    </w:p>
    <w:p w14:paraId="40011F2A" w14:textId="623E7A57" w:rsidR="00266F4E" w:rsidRPr="005C1601" w:rsidRDefault="00266F4E" w:rsidP="00266F4E">
      <w:pPr>
        <w:pStyle w:val="BodyText"/>
        <w:rPr>
          <w:rStyle w:val="Italics"/>
          <w:i w:val="0"/>
        </w:rPr>
      </w:pPr>
      <w:r w:rsidRPr="005C1601">
        <w:rPr>
          <w:rStyle w:val="Italics"/>
        </w:rPr>
        <w:t>This chapter provides a high-level overview of the evaluation approach</w:t>
      </w:r>
      <w:r>
        <w:rPr>
          <w:rStyle w:val="Italics"/>
        </w:rPr>
        <w:t>. F</w:t>
      </w:r>
      <w:r w:rsidRPr="005C1601">
        <w:rPr>
          <w:rStyle w:val="Italics"/>
        </w:rPr>
        <w:t xml:space="preserve">ull details are available in the companion </w:t>
      </w:r>
      <w:r w:rsidRPr="00C70560">
        <w:rPr>
          <w:rStyle w:val="Emphasis"/>
        </w:rPr>
        <w:t>Flow-MER Basin-scale evaluation of Commonwealth environmental water: Methods</w:t>
      </w:r>
      <w:r w:rsidRPr="00C70560">
        <w:t xml:space="preserve"> </w:t>
      </w:r>
      <w:r w:rsidRPr="005C1601">
        <w:rPr>
          <w:rStyle w:val="Emphasis"/>
        </w:rPr>
        <w:t xml:space="preserve">(O’Sullivan and Cuddy </w:t>
      </w:r>
      <w:r w:rsidRPr="00C70560">
        <w:t>202</w:t>
      </w:r>
      <w:r>
        <w:t>5</w:t>
      </w:r>
      <w:r w:rsidRPr="00C70560">
        <w:t xml:space="preserve">) </w:t>
      </w:r>
      <w:r w:rsidRPr="005C1601">
        <w:rPr>
          <w:rStyle w:val="Italics"/>
        </w:rPr>
        <w:t>report.</w:t>
      </w:r>
    </w:p>
    <w:p w14:paraId="7CFDB4BE" w14:textId="2D113781" w:rsidR="00397FC6" w:rsidRDefault="00A11BF6" w:rsidP="005D426B">
      <w:pPr>
        <w:pStyle w:val="BodyText"/>
      </w:pPr>
      <w:bookmarkStart w:id="86" w:name="_Toc62851738"/>
      <w:r w:rsidRPr="00357367">
        <w:t xml:space="preserve">This is a high-level desktop analysis </w:t>
      </w:r>
      <w:r>
        <w:t xml:space="preserve">that </w:t>
      </w:r>
      <w:r w:rsidRPr="00357367">
        <w:t xml:space="preserve">collectively evaluates the entire portfolio of </w:t>
      </w:r>
      <w:r w:rsidR="00147295">
        <w:t>CEW</w:t>
      </w:r>
      <w:r w:rsidRPr="00357367">
        <w:t xml:space="preserve"> management</w:t>
      </w:r>
      <w:r w:rsidR="00145C04">
        <w:t>. It does not</w:t>
      </w:r>
      <w:r w:rsidRPr="00357367">
        <w:t xml:space="preserve"> assess or</w:t>
      </w:r>
      <w:r w:rsidRPr="00357367" w:rsidDel="00145C04">
        <w:t xml:space="preserve"> </w:t>
      </w:r>
      <w:r w:rsidR="00145C04" w:rsidRPr="00357367">
        <w:t>mak</w:t>
      </w:r>
      <w:r w:rsidR="00145C04">
        <w:t>e</w:t>
      </w:r>
      <w:r w:rsidR="00145C04" w:rsidRPr="00357367">
        <w:t xml:space="preserve"> </w:t>
      </w:r>
      <w:r w:rsidRPr="00357367">
        <w:t>technical recommendations for individual watering actions</w:t>
      </w:r>
      <w:r w:rsidR="00397FC6">
        <w:t>.</w:t>
      </w:r>
    </w:p>
    <w:p w14:paraId="2C0BCFE4" w14:textId="4EEE0EB3" w:rsidR="00397FC6" w:rsidRDefault="00226B7A" w:rsidP="00227CE9">
      <w:pPr>
        <w:pStyle w:val="Boxedtext"/>
      </w:pPr>
      <w:r w:rsidRPr="006E2D3E">
        <w:rPr>
          <w:rStyle w:val="Bold"/>
        </w:rPr>
        <w:t xml:space="preserve">The contribution of Commonwealth environmental water to ecosystem diversity is </w:t>
      </w:r>
      <w:r w:rsidR="00A244A6" w:rsidRPr="006E2D3E">
        <w:rPr>
          <w:rStyle w:val="Bold"/>
        </w:rPr>
        <w:t xml:space="preserve">quantified as the number of Australian National Aquatic Ecosystem (ANAE) types </w:t>
      </w:r>
      <w:r w:rsidR="00AF5A7E" w:rsidRPr="006E2D3E">
        <w:rPr>
          <w:rStyle w:val="Bold"/>
        </w:rPr>
        <w:t>t</w:t>
      </w:r>
      <w:r w:rsidR="00A244A6" w:rsidRPr="006E2D3E">
        <w:rPr>
          <w:rStyle w:val="Bold"/>
        </w:rPr>
        <w:t>hat received Commonwealth environmental water</w:t>
      </w:r>
      <w:r w:rsidR="00A244A6">
        <w:t xml:space="preserve"> for the water year </w:t>
      </w:r>
      <w:r w:rsidR="001A7904">
        <w:t>2023–24</w:t>
      </w:r>
      <w:r w:rsidR="00A244A6">
        <w:t xml:space="preserve"> and cumulatively over the </w:t>
      </w:r>
      <w:r w:rsidR="001A7904">
        <w:t>10-year</w:t>
      </w:r>
      <w:r w:rsidR="00A244A6">
        <w:t xml:space="preserve"> </w:t>
      </w:r>
      <w:r w:rsidR="003E6EAD">
        <w:t xml:space="preserve">(2014–24) </w:t>
      </w:r>
      <w:r w:rsidR="00A244A6">
        <w:t>period of monitoring</w:t>
      </w:r>
      <w:r w:rsidR="00397FC6">
        <w:t>.</w:t>
      </w:r>
    </w:p>
    <w:p w14:paraId="057721EA" w14:textId="620C9790" w:rsidR="00A11BF6" w:rsidRDefault="00226B7A" w:rsidP="005D426B">
      <w:pPr>
        <w:pStyle w:val="BodyText"/>
      </w:pPr>
      <w:r>
        <w:t xml:space="preserve">The </w:t>
      </w:r>
      <w:r w:rsidR="00A244A6">
        <w:t>evaluation is conducted</w:t>
      </w:r>
      <w:r w:rsidR="00A244A6" w:rsidDel="00145C04">
        <w:t xml:space="preserve"> </w:t>
      </w:r>
      <w:r w:rsidR="00145C04">
        <w:t xml:space="preserve">across </w:t>
      </w:r>
      <w:r w:rsidR="00A244A6">
        <w:t xml:space="preserve">the whole </w:t>
      </w:r>
      <w:r>
        <w:t>B</w:t>
      </w:r>
      <w:r w:rsidR="00A11BF6">
        <w:t>asin</w:t>
      </w:r>
      <w:r w:rsidR="00A244A6">
        <w:t>, within each of the 2</w:t>
      </w:r>
      <w:r w:rsidR="00A11BF6">
        <w:t>5 major river valleys</w:t>
      </w:r>
      <w:r w:rsidR="005F6B64">
        <w:t>,</w:t>
      </w:r>
      <w:r>
        <w:t xml:space="preserve"> and </w:t>
      </w:r>
      <w:r w:rsidR="00A244A6">
        <w:t xml:space="preserve">for Ramsar </w:t>
      </w:r>
      <w:r w:rsidR="00B054E7">
        <w:t>S</w:t>
      </w:r>
      <w:r w:rsidR="00A244A6">
        <w:t>ites</w:t>
      </w:r>
      <w:r w:rsidR="003E6EAD">
        <w:t xml:space="preserve"> of high conservation value</w:t>
      </w:r>
      <w:r w:rsidR="00A244A6">
        <w:t>.</w:t>
      </w:r>
    </w:p>
    <w:p w14:paraId="7E352DA4" w14:textId="5F23AFA0" w:rsidR="00E070E4" w:rsidRDefault="00145C04" w:rsidP="005D426B">
      <w:pPr>
        <w:pStyle w:val="BodyText"/>
      </w:pPr>
      <w:r>
        <w:t>The report</w:t>
      </w:r>
      <w:r w:rsidRPr="00357367">
        <w:t xml:space="preserve"> </w:t>
      </w:r>
      <w:r w:rsidR="00E070E4" w:rsidRPr="00357367">
        <w:t>presumes that environmental water benefi</w:t>
      </w:r>
      <w:r>
        <w:t>ts</w:t>
      </w:r>
      <w:r w:rsidR="00D63CC4">
        <w:t xml:space="preserve"> the receiving </w:t>
      </w:r>
      <w:r w:rsidR="00E070E4" w:rsidRPr="00357367">
        <w:t>water-dependent ecosystems</w:t>
      </w:r>
      <w:r>
        <w:t>,</w:t>
      </w:r>
      <w:r w:rsidR="00E070E4" w:rsidRPr="00357367">
        <w:t xml:space="preserve"> without measuring ecosystem</w:t>
      </w:r>
      <w:r w:rsidR="00490903">
        <w:t xml:space="preserve"> state or</w:t>
      </w:r>
      <w:r w:rsidR="00E070E4" w:rsidRPr="00357367">
        <w:t xml:space="preserve"> </w:t>
      </w:r>
      <w:r w:rsidR="00490903">
        <w:t xml:space="preserve">condition, or the ecological </w:t>
      </w:r>
      <w:r w:rsidR="00E070E4" w:rsidRPr="00357367">
        <w:t>response</w:t>
      </w:r>
      <w:r w:rsidR="00490903">
        <w:t>s</w:t>
      </w:r>
      <w:r w:rsidR="00E070E4" w:rsidRPr="00357367">
        <w:t xml:space="preserve"> to water. Other Flow-MER </w:t>
      </w:r>
      <w:r w:rsidR="006869D7">
        <w:t>Basin</w:t>
      </w:r>
      <w:r w:rsidR="00706DAD">
        <w:t>-scale</w:t>
      </w:r>
      <w:r w:rsidR="006869D7">
        <w:t xml:space="preserve"> T</w:t>
      </w:r>
      <w:r w:rsidR="00E070E4" w:rsidRPr="00357367">
        <w:t>hemes (</w:t>
      </w:r>
      <w:r w:rsidR="00F34F98">
        <w:t>V</w:t>
      </w:r>
      <w:r w:rsidR="00E070E4" w:rsidRPr="00357367">
        <w:t xml:space="preserve">egetation, </w:t>
      </w:r>
      <w:r w:rsidR="00F34F98">
        <w:t>F</w:t>
      </w:r>
      <w:r w:rsidR="00E070E4" w:rsidRPr="00357367">
        <w:t xml:space="preserve">ish, </w:t>
      </w:r>
      <w:r w:rsidR="00F34F98">
        <w:t>S</w:t>
      </w:r>
      <w:r w:rsidR="00E070E4" w:rsidRPr="00357367">
        <w:t xml:space="preserve">pecies </w:t>
      </w:r>
      <w:r w:rsidR="00F34F98">
        <w:t>D</w:t>
      </w:r>
      <w:r w:rsidR="00E070E4" w:rsidRPr="00357367">
        <w:t>iversity</w:t>
      </w:r>
      <w:r w:rsidR="00477D19">
        <w:t>,</w:t>
      </w:r>
      <w:r w:rsidR="00E070E4" w:rsidRPr="00357367">
        <w:t xml:space="preserve"> </w:t>
      </w:r>
      <w:r w:rsidR="006869D7">
        <w:t>Food Webs and Water Quality</w:t>
      </w:r>
      <w:r w:rsidR="00E070E4" w:rsidRPr="00357367">
        <w:t>) report more specifically on responses of species, populations and ecosystem functions within the aquatic ecosystems of the Basin</w:t>
      </w:r>
      <w:r w:rsidR="009A19E2">
        <w:t>.</w:t>
      </w:r>
    </w:p>
    <w:p w14:paraId="7691A638" w14:textId="32B3B772" w:rsidR="00D01E18" w:rsidRDefault="00D01E18" w:rsidP="005D426B">
      <w:pPr>
        <w:pStyle w:val="BodyText"/>
      </w:pPr>
      <w:r w:rsidRPr="00357367">
        <w:t>This evaluation continues the sequence of annual and cumulative evaluation established during the</w:t>
      </w:r>
      <w:r w:rsidR="00DF040F">
        <w:t xml:space="preserve"> </w:t>
      </w:r>
      <w:r w:rsidR="00DF040F" w:rsidRPr="0061088F">
        <w:rPr>
          <w:color w:val="auto"/>
        </w:rPr>
        <w:t>Long</w:t>
      </w:r>
      <w:r w:rsidR="001E4418">
        <w:rPr>
          <w:color w:val="auto"/>
        </w:rPr>
        <w:t xml:space="preserve"> </w:t>
      </w:r>
      <w:r w:rsidR="00DF040F" w:rsidRPr="0061088F">
        <w:rPr>
          <w:color w:val="auto"/>
        </w:rPr>
        <w:t xml:space="preserve">Term Intervention Monitoring </w:t>
      </w:r>
      <w:r w:rsidR="006869D7">
        <w:rPr>
          <w:color w:val="auto"/>
        </w:rPr>
        <w:t xml:space="preserve">Project </w:t>
      </w:r>
      <w:r w:rsidR="00DF040F" w:rsidRPr="0061088F">
        <w:rPr>
          <w:color w:val="auto"/>
        </w:rPr>
        <w:t>(LTIM) (2014–</w:t>
      </w:r>
      <w:r w:rsidR="006869D7">
        <w:rPr>
          <w:color w:val="auto"/>
        </w:rPr>
        <w:t>1</w:t>
      </w:r>
      <w:r w:rsidR="00DF040F" w:rsidRPr="0061088F">
        <w:rPr>
          <w:color w:val="auto"/>
        </w:rPr>
        <w:t>9)</w:t>
      </w:r>
      <w:r w:rsidRPr="00357367">
        <w:t xml:space="preserve"> </w:t>
      </w:r>
      <w:r w:rsidR="00FE6BAD">
        <w:rPr>
          <w:rFonts w:cs="Calibri"/>
        </w:rPr>
        <w:fldChar w:fldCharType="begin"/>
      </w:r>
      <w:r w:rsidR="001B0311">
        <w:rPr>
          <w:rFonts w:cs="Calibri"/>
        </w:rPr>
        <w:instrText xml:space="preserve"> ADDIN ZOTERO_ITEM CSL_CITATION {"citationID":"n8v04kXd","properties":{"formattedCitation":"(described in Brooks 2020)","plainCitation":"(described in Brooks 2020)","noteIndex":0},"citationItems":[{"id":3188,"uris":["http://zotero.org/users/536544/items/IDUWRPS3"],"itemData":{"id":3188,"type":"report","event-place":"Wodonga, Victoria","language":"en","number":"248","page":"51","publisher":"Report prepared for the Department of Agriculture, Water and the Environment, Commonwealth Environmental Water Office by La Trobe University, Centre for Freshwater Ecosystems","publisher-place":"Wodonga, Victoria","source":"Zotero","title":"2018–19 Basin-scale evaluation of Commonwealth environmental water – Ecosystem Diversity","author":[{"family":"Brooks","given":"Shane"}],"issued":{"date-parts":[["2020"]]}},"label":"page","prefix":"described in"}],"schema":"https://github.com/citation-style-language/schema/raw/master/csl-citation.json"} </w:instrText>
      </w:r>
      <w:r w:rsidR="00FE6BAD">
        <w:rPr>
          <w:rFonts w:cs="Calibri"/>
        </w:rPr>
        <w:fldChar w:fldCharType="separate"/>
      </w:r>
      <w:r w:rsidR="001B0311" w:rsidRPr="001B0311">
        <w:rPr>
          <w:rFonts w:cs="Calibri"/>
        </w:rPr>
        <w:t>(described in Brooks 2020)</w:t>
      </w:r>
      <w:r w:rsidR="00FE6BAD">
        <w:rPr>
          <w:rFonts w:cs="Calibri"/>
        </w:rPr>
        <w:fldChar w:fldCharType="end"/>
      </w:r>
      <w:r w:rsidRPr="00357367">
        <w:t>. While the approach has not changed substantively from</w:t>
      </w:r>
      <w:r w:rsidR="00EA44B5" w:rsidDel="00145C04">
        <w:t xml:space="preserve"> </w:t>
      </w:r>
      <w:r w:rsidR="00EA44B5">
        <w:t>previous evaluations</w:t>
      </w:r>
      <w:r w:rsidRPr="00357367">
        <w:t>, the datasets and mapping have improved</w:t>
      </w:r>
      <w:r w:rsidR="006812FC">
        <w:t xml:space="preserve"> over time</w:t>
      </w:r>
      <w:r w:rsidR="00145C04">
        <w:t xml:space="preserve">. This has </w:t>
      </w:r>
      <w:r w:rsidRPr="00357367">
        <w:t>prompt</w:t>
      </w:r>
      <w:r w:rsidR="00145C04">
        <w:t>ed</w:t>
      </w:r>
      <w:r w:rsidRPr="00357367">
        <w:t xml:space="preserve"> a re-analysis of all previous hydrological inundation and ecosystem mapping data since monitoring began in 2014</w:t>
      </w:r>
      <w:r w:rsidR="000F23A5">
        <w:t>–15</w:t>
      </w:r>
      <w:r w:rsidR="004A558A">
        <w:t>,</w:t>
      </w:r>
      <w:r w:rsidRPr="00357367">
        <w:t xml:space="preserve"> to incorporate these improvements and ensure results </w:t>
      </w:r>
      <w:r w:rsidR="006812FC">
        <w:t xml:space="preserve">in the cumulative analysis </w:t>
      </w:r>
      <w:r w:rsidRPr="00357367">
        <w:t>are comparable among years.</w:t>
      </w:r>
    </w:p>
    <w:p w14:paraId="00A2186F" w14:textId="51873800" w:rsidR="00441187" w:rsidRDefault="00441187" w:rsidP="005D426B">
      <w:pPr>
        <w:pStyle w:val="BodyText"/>
      </w:pPr>
      <w:r>
        <w:t xml:space="preserve">The 4 steps in the approach are visualised in </w:t>
      </w:r>
      <w:r>
        <w:fldChar w:fldCharType="begin" w:fldLock="1"/>
      </w:r>
      <w:r>
        <w:instrText xml:space="preserve"> REF _Ref100044439 \h </w:instrText>
      </w:r>
      <w:r>
        <w:fldChar w:fldCharType="separate"/>
      </w:r>
      <w:r w:rsidR="009B47F6" w:rsidRPr="008848FA">
        <w:t>Figure</w:t>
      </w:r>
      <w:r w:rsidR="009B47F6">
        <w:t xml:space="preserve"> </w:t>
      </w:r>
      <w:r w:rsidR="009B47F6">
        <w:rPr>
          <w:noProof/>
        </w:rPr>
        <w:t>2</w:t>
      </w:r>
      <w:r w:rsidR="009B47F6">
        <w:t>.</w:t>
      </w:r>
      <w:r w:rsidR="009B47F6">
        <w:rPr>
          <w:noProof/>
        </w:rPr>
        <w:t>1</w:t>
      </w:r>
      <w:r>
        <w:fldChar w:fldCharType="end"/>
      </w:r>
      <w:r w:rsidR="009425D9">
        <w:t>. These are:</w:t>
      </w:r>
    </w:p>
    <w:p w14:paraId="448A07AB" w14:textId="3493FA8F" w:rsidR="009425D9" w:rsidRDefault="009425D9" w:rsidP="002902D2">
      <w:pPr>
        <w:pStyle w:val="ListNumber"/>
      </w:pPr>
      <w:r>
        <w:t>Map aquatic ecosystems</w:t>
      </w:r>
      <w:r w:rsidR="005348EF">
        <w:t xml:space="preserve"> (estuary, floodplain, lakes, wetlands, rivers) across the Basin, based on the ANAE classifications</w:t>
      </w:r>
    </w:p>
    <w:p w14:paraId="2730BBCF" w14:textId="0555982F" w:rsidR="009425D9" w:rsidRDefault="009425D9" w:rsidP="002902D2">
      <w:pPr>
        <w:pStyle w:val="ListNumber"/>
      </w:pPr>
      <w:r>
        <w:t>Overlay aquatic ecosystems with sub-basin boundaries and areas that receive CEW (the managed floodplain plus additional inundated areas</w:t>
      </w:r>
      <w:r w:rsidR="005348EF">
        <w:t>)</w:t>
      </w:r>
    </w:p>
    <w:p w14:paraId="5B85082A" w14:textId="08F834A7" w:rsidR="005348EF" w:rsidRDefault="005348EF" w:rsidP="002902D2">
      <w:pPr>
        <w:pStyle w:val="ListNumber"/>
      </w:pPr>
      <w:r>
        <w:t>Identify aquatic ecosystems in each sub-basin that are supported by CEW</w:t>
      </w:r>
    </w:p>
    <w:p w14:paraId="27AA777A" w14:textId="73E1FFA2" w:rsidR="005348EF" w:rsidRPr="00357367" w:rsidRDefault="005348EF" w:rsidP="002902D2">
      <w:pPr>
        <w:pStyle w:val="ListNumber"/>
      </w:pPr>
      <w:r>
        <w:t>Repeat annually over the duration of the monitoring program to determine long-term trends.</w:t>
      </w:r>
    </w:p>
    <w:p w14:paraId="54F1EAC6" w14:textId="5A085DE1" w:rsidR="009A2EAB" w:rsidRDefault="008222CA" w:rsidP="006E2D3E">
      <w:pPr>
        <w:pStyle w:val="Caption"/>
      </w:pPr>
      <w:bookmarkStart w:id="87" w:name="_Ref100044439"/>
      <w:bookmarkStart w:id="88" w:name="_Toc201867359"/>
      <w:bookmarkStart w:id="89" w:name="_Toc80902547"/>
      <w:bookmarkEnd w:id="86"/>
      <w:r w:rsidRPr="008848FA">
        <w:lastRenderedPageBreak/>
        <w:t>Figure</w:t>
      </w:r>
      <w:r w:rsidR="009A2EAB">
        <w:t xml:space="preserve"> </w:t>
      </w:r>
      <w:r w:rsidR="00137FF4">
        <w:fldChar w:fldCharType="begin" w:fldLock="1"/>
      </w:r>
      <w:r w:rsidR="00137FF4">
        <w:instrText xml:space="preserve"> STYLEREF 1 \s </w:instrText>
      </w:r>
      <w:r w:rsidR="00137FF4">
        <w:fldChar w:fldCharType="separate"/>
      </w:r>
      <w:r w:rsidR="009B47F6">
        <w:rPr>
          <w:noProof/>
        </w:rPr>
        <w:t>2</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w:t>
      </w:r>
      <w:r w:rsidR="00137FF4">
        <w:fldChar w:fldCharType="end"/>
      </w:r>
      <w:bookmarkEnd w:id="87"/>
      <w:r w:rsidRPr="008848FA">
        <w:t xml:space="preserve"> </w:t>
      </w:r>
      <w:r w:rsidR="009A2EAB">
        <w:t>Schematic of the 4 steps in the ecosystem diversity evaluation approach</w:t>
      </w:r>
      <w:bookmarkEnd w:id="88"/>
    </w:p>
    <w:p w14:paraId="1082A25A" w14:textId="57709B60" w:rsidR="009D7E4F" w:rsidRPr="00357367" w:rsidRDefault="009D7E4F" w:rsidP="005D426B">
      <w:pPr>
        <w:pStyle w:val="BodyText"/>
      </w:pPr>
      <w:r>
        <w:rPr>
          <w:noProof/>
        </w:rPr>
        <w:drawing>
          <wp:inline distT="0" distB="0" distL="0" distR="0" wp14:anchorId="1605A950" wp14:editId="5BAF0C39">
            <wp:extent cx="5492599" cy="8788400"/>
            <wp:effectExtent l="0" t="0" r="0" b="0"/>
            <wp:docPr id="1826446610"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446610" name="Picture 7">
                      <a:extLst>
                        <a:ext uri="{C183D7F6-B498-43B3-948B-1728B52AA6E4}">
                          <adec:decorative xmlns:adec="http://schemas.microsoft.com/office/drawing/2017/decorative" val="1"/>
                        </a:ext>
                      </a:extLst>
                    </pic:cNvPr>
                    <pic:cNvPicPr/>
                  </pic:nvPicPr>
                  <pic:blipFill>
                    <a:blip r:embed="rId40"/>
                    <a:stretch>
                      <a:fillRect/>
                    </a:stretch>
                  </pic:blipFill>
                  <pic:spPr>
                    <a:xfrm>
                      <a:off x="0" y="0"/>
                      <a:ext cx="5494080" cy="8790770"/>
                    </a:xfrm>
                    <a:prstGeom prst="rect">
                      <a:avLst/>
                    </a:prstGeom>
                  </pic:spPr>
                </pic:pic>
              </a:graphicData>
            </a:graphic>
          </wp:inline>
        </w:drawing>
      </w:r>
    </w:p>
    <w:p w14:paraId="50E59AF6" w14:textId="4F23C66B" w:rsidR="007753B4" w:rsidRDefault="007753B4" w:rsidP="000911E5">
      <w:pPr>
        <w:pStyle w:val="Heading1"/>
      </w:pPr>
      <w:bookmarkStart w:id="90" w:name="_Toc201835053"/>
      <w:bookmarkStart w:id="91" w:name="_Toc201835176"/>
      <w:bookmarkStart w:id="92" w:name="_Toc201837263"/>
      <w:bookmarkStart w:id="93" w:name="_Toc201840057"/>
      <w:bookmarkStart w:id="94" w:name="_Toc201840191"/>
      <w:bookmarkStart w:id="95" w:name="_Toc201842997"/>
      <w:bookmarkStart w:id="96" w:name="_Toc201843617"/>
      <w:bookmarkStart w:id="97" w:name="_Toc201846639"/>
      <w:bookmarkStart w:id="98" w:name="_Toc201849291"/>
      <w:bookmarkStart w:id="99" w:name="_Toc201854419"/>
      <w:bookmarkStart w:id="100" w:name="_Toc201862419"/>
      <w:bookmarkStart w:id="101" w:name="_Toc201867242"/>
      <w:bookmarkStart w:id="102" w:name="_Toc201835054"/>
      <w:bookmarkStart w:id="103" w:name="_Toc201835177"/>
      <w:bookmarkStart w:id="104" w:name="_Toc201837264"/>
      <w:bookmarkStart w:id="105" w:name="_Toc201840058"/>
      <w:bookmarkStart w:id="106" w:name="_Toc201840192"/>
      <w:bookmarkStart w:id="107" w:name="_Toc201842998"/>
      <w:bookmarkStart w:id="108" w:name="_Toc201843618"/>
      <w:bookmarkStart w:id="109" w:name="_Toc201846640"/>
      <w:bookmarkStart w:id="110" w:name="_Toc201849292"/>
      <w:bookmarkStart w:id="111" w:name="_Toc201854420"/>
      <w:bookmarkStart w:id="112" w:name="_Toc201862420"/>
      <w:bookmarkStart w:id="113" w:name="_Toc201867243"/>
      <w:bookmarkStart w:id="114" w:name="_Toc201835055"/>
      <w:bookmarkStart w:id="115" w:name="_Toc201835178"/>
      <w:bookmarkStart w:id="116" w:name="_Toc201837265"/>
      <w:bookmarkStart w:id="117" w:name="_Toc201840059"/>
      <w:bookmarkStart w:id="118" w:name="_Toc201840193"/>
      <w:bookmarkStart w:id="119" w:name="_Toc201842999"/>
      <w:bookmarkStart w:id="120" w:name="_Toc201843619"/>
      <w:bookmarkStart w:id="121" w:name="_Toc201846641"/>
      <w:bookmarkStart w:id="122" w:name="_Toc201849293"/>
      <w:bookmarkStart w:id="123" w:name="_Toc201854421"/>
      <w:bookmarkStart w:id="124" w:name="_Toc201862421"/>
      <w:bookmarkStart w:id="125" w:name="_Toc201867244"/>
      <w:bookmarkStart w:id="126" w:name="_Ref138781211"/>
      <w:bookmarkStart w:id="127" w:name="_Toc138971671"/>
      <w:bookmarkStart w:id="128" w:name="_Toc201854422"/>
      <w:bookmarkStart w:id="129" w:name="_Toc201867245"/>
      <w:bookmarkStart w:id="130" w:name="_Ref80952915"/>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lastRenderedPageBreak/>
        <w:t>Data</w:t>
      </w:r>
      <w:bookmarkEnd w:id="126"/>
      <w:bookmarkEnd w:id="127"/>
      <w:bookmarkEnd w:id="128"/>
      <w:bookmarkEnd w:id="129"/>
    </w:p>
    <w:p w14:paraId="6E620E06" w14:textId="77777777" w:rsidR="00990365" w:rsidRDefault="00591A8C" w:rsidP="00A7006A">
      <w:pPr>
        <w:pStyle w:val="BodyText"/>
        <w:rPr>
          <w:rStyle w:val="Emphasis"/>
        </w:rPr>
      </w:pPr>
      <w:r w:rsidRPr="007C7F2B">
        <w:rPr>
          <w:rStyle w:val="Emphasis"/>
        </w:rPr>
        <w:t xml:space="preserve">This chapter summarises the </w:t>
      </w:r>
      <w:r w:rsidR="00521FB9" w:rsidRPr="007C7F2B">
        <w:rPr>
          <w:rStyle w:val="Emphasis"/>
        </w:rPr>
        <w:t xml:space="preserve">spatial datasets </w:t>
      </w:r>
      <w:r w:rsidRPr="007C7F2B">
        <w:rPr>
          <w:rStyle w:val="Emphasis"/>
        </w:rPr>
        <w:t>that underpin the evaluation.</w:t>
      </w:r>
      <w:r w:rsidR="00FD6916" w:rsidRPr="007C7F2B">
        <w:rPr>
          <w:rStyle w:val="Emphasis"/>
        </w:rPr>
        <w:t xml:space="preserve"> </w:t>
      </w:r>
    </w:p>
    <w:p w14:paraId="3890F0C9" w14:textId="7C9B2266" w:rsidR="000B76AB" w:rsidRPr="00512200" w:rsidRDefault="004754B9" w:rsidP="00512200">
      <w:pPr>
        <w:pStyle w:val="Caption"/>
      </w:pPr>
      <w:bookmarkStart w:id="131" w:name="_Ref131467080"/>
      <w:bookmarkStart w:id="132" w:name="_Toc201867414"/>
      <w:r w:rsidRPr="00512200">
        <w:t>Table</w:t>
      </w:r>
      <w:r w:rsidR="00724855" w:rsidRPr="00512200">
        <w:t> </w:t>
      </w:r>
      <w:r w:rsidR="00890646" w:rsidRPr="00512200">
        <w:fldChar w:fldCharType="begin" w:fldLock="1"/>
      </w:r>
      <w:r w:rsidR="00890646" w:rsidRPr="00512200">
        <w:instrText xml:space="preserve"> STYLEREF 1 \s </w:instrText>
      </w:r>
      <w:r w:rsidR="00890646" w:rsidRPr="00512200">
        <w:fldChar w:fldCharType="separate"/>
      </w:r>
      <w:r w:rsidR="009B47F6">
        <w:rPr>
          <w:noProof/>
        </w:rPr>
        <w:t>3</w:t>
      </w:r>
      <w:r w:rsidR="00890646" w:rsidRPr="00512200">
        <w:fldChar w:fldCharType="end"/>
      </w:r>
      <w:r w:rsidR="0099502A" w:rsidRPr="00512200">
        <w:t>.</w:t>
      </w:r>
      <w:r w:rsidR="00890646" w:rsidRPr="00512200">
        <w:fldChar w:fldCharType="begin"/>
      </w:r>
      <w:r w:rsidR="00890646" w:rsidRPr="00512200">
        <w:instrText xml:space="preserve"> SEQ Table \* ARABIC \s 1 </w:instrText>
      </w:r>
      <w:r w:rsidR="00890646" w:rsidRPr="00512200">
        <w:fldChar w:fldCharType="separate"/>
      </w:r>
      <w:r w:rsidR="0000560C">
        <w:rPr>
          <w:noProof/>
        </w:rPr>
        <w:t>1</w:t>
      </w:r>
      <w:r w:rsidR="00890646" w:rsidRPr="00512200">
        <w:fldChar w:fldCharType="end"/>
      </w:r>
      <w:bookmarkEnd w:id="131"/>
      <w:r w:rsidRPr="00512200">
        <w:t xml:space="preserve"> Datasets contributing to th</w:t>
      </w:r>
      <w:r w:rsidR="00BB5E51" w:rsidRPr="00512200">
        <w:t>e</w:t>
      </w:r>
      <w:r w:rsidRPr="00512200">
        <w:t xml:space="preserve"> Ecosystem Diversity evaluation</w:t>
      </w:r>
      <w:bookmarkEnd w:id="132"/>
    </w:p>
    <w:tbl>
      <w:tblPr>
        <w:tblStyle w:val="TableFlow-MER"/>
        <w:tblW w:w="9525" w:type="dxa"/>
        <w:tblLook w:val="04A0" w:firstRow="1" w:lastRow="0" w:firstColumn="1" w:lastColumn="0" w:noHBand="0" w:noVBand="1"/>
      </w:tblPr>
      <w:tblGrid>
        <w:gridCol w:w="2948"/>
        <w:gridCol w:w="4479"/>
        <w:gridCol w:w="2098"/>
      </w:tblGrid>
      <w:tr w:rsidR="00877EB9" w:rsidRPr="0087396F" w14:paraId="41D653FA" w14:textId="005C583C" w:rsidTr="007A0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8" w:type="dxa"/>
          </w:tcPr>
          <w:p w14:paraId="03FDFCC2" w14:textId="704366DA" w:rsidR="00877EB9" w:rsidRPr="0087396F" w:rsidRDefault="00877EB9" w:rsidP="005D426B">
            <w:pPr>
              <w:pStyle w:val="ColumnHeading"/>
            </w:pPr>
            <w:r>
              <w:t>Data</w:t>
            </w:r>
            <w:r w:rsidR="00B05A40">
              <w:t>s</w:t>
            </w:r>
            <w:r>
              <w:t>et</w:t>
            </w:r>
          </w:p>
        </w:tc>
        <w:tc>
          <w:tcPr>
            <w:tcW w:w="4479" w:type="dxa"/>
          </w:tcPr>
          <w:p w14:paraId="49A69734" w14:textId="00CACF89" w:rsidR="00877EB9" w:rsidRDefault="00877EB9" w:rsidP="005D426B">
            <w:pPr>
              <w:pStyle w:val="ColumnHeading"/>
              <w:cnfStyle w:val="100000000000" w:firstRow="1" w:lastRow="0" w:firstColumn="0" w:lastColumn="0" w:oddVBand="0" w:evenVBand="0" w:oddHBand="0" w:evenHBand="0" w:firstRowFirstColumn="0" w:firstRowLastColumn="0" w:lastRowFirstColumn="0" w:lastRowLastColumn="0"/>
            </w:pPr>
            <w:r>
              <w:t>Purpose</w:t>
            </w:r>
          </w:p>
        </w:tc>
        <w:tc>
          <w:tcPr>
            <w:tcW w:w="2098" w:type="dxa"/>
          </w:tcPr>
          <w:p w14:paraId="71B1B4CF" w14:textId="318EAD99" w:rsidR="00877EB9" w:rsidRDefault="00877EB9" w:rsidP="005D426B">
            <w:pPr>
              <w:pStyle w:val="ColumnHeading"/>
              <w:cnfStyle w:val="100000000000" w:firstRow="1" w:lastRow="0" w:firstColumn="0" w:lastColumn="0" w:oddVBand="0" w:evenVBand="0" w:oddHBand="0" w:evenHBand="0" w:firstRowFirstColumn="0" w:firstRowLastColumn="0" w:lastRowFirstColumn="0" w:lastRowLastColumn="0"/>
            </w:pPr>
            <w:r>
              <w:t>Reference</w:t>
            </w:r>
          </w:p>
        </w:tc>
      </w:tr>
      <w:tr w:rsidR="00877EB9" w:rsidRPr="0087396F" w14:paraId="648BEAD7" w14:textId="49726030" w:rsidTr="007A0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8" w:type="dxa"/>
          </w:tcPr>
          <w:p w14:paraId="4C153480" w14:textId="51553D10" w:rsidR="00877EB9" w:rsidRPr="0087396F" w:rsidRDefault="00CD0D9D" w:rsidP="005D426B">
            <w:pPr>
              <w:pStyle w:val="TableText"/>
            </w:pPr>
            <w:r>
              <w:t xml:space="preserve">The </w:t>
            </w:r>
            <w:r w:rsidR="00877EB9">
              <w:t>Australian National Aquatic Ecosystem (ANAE) Classification of the Murray</w:t>
            </w:r>
            <w:r w:rsidR="00B05A40">
              <w:t>–</w:t>
            </w:r>
            <w:r w:rsidR="00877EB9">
              <w:t>Darling Basin v3.0</w:t>
            </w:r>
          </w:p>
        </w:tc>
        <w:tc>
          <w:tcPr>
            <w:tcW w:w="4479" w:type="dxa"/>
          </w:tcPr>
          <w:p w14:paraId="7ED75D1E" w14:textId="57E58ED7" w:rsidR="00877EB9" w:rsidRDefault="00A94887" w:rsidP="005D426B">
            <w:pPr>
              <w:pStyle w:val="TableText"/>
              <w:cnfStyle w:val="000000100000" w:firstRow="0" w:lastRow="0" w:firstColumn="0" w:lastColumn="0" w:oddVBand="0" w:evenVBand="0" w:oddHBand="1" w:evenHBand="0" w:firstRowFirstColumn="0" w:firstRowLastColumn="0" w:lastRowFirstColumn="0" w:lastRowLastColumn="0"/>
            </w:pPr>
            <w:r>
              <w:t>Spatial dataset mapping all</w:t>
            </w:r>
            <w:r w:rsidR="004754B9">
              <w:t xml:space="preserve"> the</w:t>
            </w:r>
            <w:r>
              <w:t xml:space="preserve"> estuary, lakes, wetlands, floodplain</w:t>
            </w:r>
            <w:r w:rsidR="00B05A40">
              <w:t>s</w:t>
            </w:r>
            <w:r>
              <w:t xml:space="preserve"> and rivers </w:t>
            </w:r>
            <w:r w:rsidR="004754B9">
              <w:t xml:space="preserve">in the Basin. </w:t>
            </w:r>
            <w:r w:rsidR="00877EB9">
              <w:t>The</w:t>
            </w:r>
            <w:r w:rsidR="00FD6916">
              <w:t xml:space="preserve"> richness of</w:t>
            </w:r>
            <w:r w:rsidR="00877EB9">
              <w:t xml:space="preserve"> ANAE types</w:t>
            </w:r>
            <w:r w:rsidR="00FD6916">
              <w:t xml:space="preserve"> </w:t>
            </w:r>
            <w:r w:rsidR="00877EB9">
              <w:t>define</w:t>
            </w:r>
            <w:r w:rsidR="00FD6916">
              <w:t>s</w:t>
            </w:r>
            <w:r w:rsidR="004754B9">
              <w:t xml:space="preserve"> </w:t>
            </w:r>
            <w:r w:rsidR="00877EB9">
              <w:t>Ecosystem Diversity</w:t>
            </w:r>
          </w:p>
        </w:tc>
        <w:tc>
          <w:tcPr>
            <w:tcW w:w="2098" w:type="dxa"/>
          </w:tcPr>
          <w:p w14:paraId="43E0E462" w14:textId="152D0306" w:rsidR="00877EB9" w:rsidRDefault="00877EB9" w:rsidP="005D426B">
            <w:pPr>
              <w:pStyle w:val="TableText"/>
              <w:cnfStyle w:val="000000100000" w:firstRow="0" w:lastRow="0" w:firstColumn="0" w:lastColumn="0" w:oddVBand="0" w:evenVBand="0" w:oddHBand="1" w:evenHBand="0" w:firstRowFirstColumn="0" w:firstRowLastColumn="0" w:lastRowFirstColumn="0" w:lastRowLastColumn="0"/>
            </w:pPr>
            <w:r>
              <w:t xml:space="preserve">Brooks </w:t>
            </w:r>
            <w:r>
              <w:fldChar w:fldCharType="begin"/>
            </w:r>
            <w:r w:rsidR="00BC1A6D">
              <w:instrText xml:space="preserve"> ADDIN ZOTERO_ITEM CSL_CITATION {"citationID":"dikkjH7F","properties":{"formattedCitation":"(2021a)","plainCitation":"(2021a)","noteIndex":0},"citationItems":[{"id":3336,"uris":["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URL":"http://www.environment.gov.au/fed/catalog/search/resource/details.page?uuid=%7B9A26F3E7-DDE4-483B-A85C-06F9DF663124%7D","author":[{"family":"Brooks","given":"Shane"}],"accessed":{"date-parts":[["2023",5,16]]},"issued":{"date-parts":[["2021"]]}},"label":"page","suppress-author":true}],"schema":"https://github.com/citation-style-language/schema/raw/master/csl-citation.json"} </w:instrText>
            </w:r>
            <w:r>
              <w:fldChar w:fldCharType="separate"/>
            </w:r>
            <w:r w:rsidR="00102F95" w:rsidRPr="00102F95">
              <w:rPr>
                <w:rFonts w:cs="Calibri"/>
              </w:rPr>
              <w:t>(2021a)</w:t>
            </w:r>
            <w:r>
              <w:fldChar w:fldCharType="end"/>
            </w:r>
          </w:p>
        </w:tc>
      </w:tr>
      <w:tr w:rsidR="00877EB9" w:rsidRPr="0087396F" w14:paraId="3B4B8D3F" w14:textId="25A6605D" w:rsidTr="007A0497">
        <w:tc>
          <w:tcPr>
            <w:cnfStyle w:val="001000000000" w:firstRow="0" w:lastRow="0" w:firstColumn="1" w:lastColumn="0" w:oddVBand="0" w:evenVBand="0" w:oddHBand="0" w:evenHBand="0" w:firstRowFirstColumn="0" w:firstRowLastColumn="0" w:lastRowFirstColumn="0" w:lastRowLastColumn="0"/>
            <w:tcW w:w="2948" w:type="dxa"/>
          </w:tcPr>
          <w:p w14:paraId="7F96125E" w14:textId="1F6B8425" w:rsidR="00877EB9" w:rsidRPr="0087396F" w:rsidRDefault="00877EB9" w:rsidP="005D426B">
            <w:pPr>
              <w:pStyle w:val="TableText"/>
            </w:pPr>
            <w:r>
              <w:t>Inundation by Commonwealth environmental water</w:t>
            </w:r>
          </w:p>
        </w:tc>
        <w:tc>
          <w:tcPr>
            <w:tcW w:w="4479" w:type="dxa"/>
          </w:tcPr>
          <w:p w14:paraId="00214090" w14:textId="3189ADEC" w:rsidR="00877EB9" w:rsidRPr="00970025" w:rsidRDefault="00A94887" w:rsidP="005D426B">
            <w:pPr>
              <w:pStyle w:val="TableText"/>
              <w:cnfStyle w:val="000000000000" w:firstRow="0" w:lastRow="0" w:firstColumn="0" w:lastColumn="0" w:oddVBand="0" w:evenVBand="0" w:oddHBand="0" w:evenHBand="0" w:firstRowFirstColumn="0" w:firstRowLastColumn="0" w:lastRowFirstColumn="0" w:lastRowLastColumn="0"/>
              <w:rPr>
                <w:rFonts w:cs="Calibri"/>
              </w:rPr>
            </w:pPr>
            <w:r>
              <w:t>Maps the a</w:t>
            </w:r>
            <w:r w:rsidR="00877EB9">
              <w:t xml:space="preserve">nnual </w:t>
            </w:r>
            <w:r>
              <w:t>extent of i</w:t>
            </w:r>
            <w:r w:rsidR="00877EB9">
              <w:t>nundation by Commonwealth environmental water</w:t>
            </w:r>
            <w:r>
              <w:t xml:space="preserve"> in each year of monitoring</w:t>
            </w:r>
          </w:p>
        </w:tc>
        <w:tc>
          <w:tcPr>
            <w:tcW w:w="2098" w:type="dxa"/>
          </w:tcPr>
          <w:p w14:paraId="7ACBA4AD" w14:textId="4F85ED2A" w:rsidR="00A94887" w:rsidRPr="0087396F" w:rsidRDefault="00877EB9" w:rsidP="005D426B">
            <w:pPr>
              <w:pStyle w:val="TableText"/>
              <w:cnfStyle w:val="000000000000" w:firstRow="0" w:lastRow="0" w:firstColumn="0" w:lastColumn="0" w:oddVBand="0" w:evenVBand="0" w:oddHBand="0" w:evenHBand="0" w:firstRowFirstColumn="0" w:firstRowLastColumn="0" w:lastRowFirstColumn="0" w:lastRowLastColumn="0"/>
            </w:pPr>
            <w:r>
              <w:fldChar w:fldCharType="begin"/>
            </w:r>
            <w:r w:rsidR="00E25756">
              <w:instrText xml:space="preserve"> ADDIN ZOTERO_ITEM CSL_CITATION {"citationID":"yWgspQKh","properties":{"formattedCitation":"(Sengupta et al. 2025)","plainCitation":"(Sengupta et al. 2025)","noteIndex":0},"citationItems":[{"id":4226,"uris":["http://zotero.org/users/536544/items/FEC7RIC5"],"itemData":{"id":4226,"type":"report","collection-title":"Flow-MER Program","event-place":"Australia","publisher":"Commonwealth Environmental Water Holder, Department of Climate Change, Energy, the Environment and Water","publisher-place":"Australia","title":"Basin-scale evaluation of 2023–24 Commonwealth environmental water: Hydrology","author":[{"family":"Sengupta","given":"Ashmita"},{"family":"Egger","given":"Felix"},{"family":"Webber","given":"Tony"}],"issued":{"date-parts":[["2025"]]}}}],"schema":"https://github.com/citation-style-language/schema/raw/master/csl-citation.json"} </w:instrText>
            </w:r>
            <w:r>
              <w:fldChar w:fldCharType="separate"/>
            </w:r>
            <w:r w:rsidR="00E25756" w:rsidRPr="00E25756">
              <w:rPr>
                <w:rFonts w:cs="Calibri"/>
              </w:rPr>
              <w:t>(Sengupta et al. 2025)</w:t>
            </w:r>
            <w:r>
              <w:fldChar w:fldCharType="end"/>
            </w:r>
            <w:r w:rsidR="00A94887">
              <w:t xml:space="preserve"> for the </w:t>
            </w:r>
            <w:r w:rsidR="001A7904">
              <w:t>2023–24</w:t>
            </w:r>
            <w:r w:rsidR="00A94887">
              <w:t xml:space="preserve"> year</w:t>
            </w:r>
          </w:p>
        </w:tc>
      </w:tr>
      <w:tr w:rsidR="00877EB9" w:rsidRPr="0087396F" w14:paraId="2D17C9A7" w14:textId="71797954" w:rsidTr="007A0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8" w:type="dxa"/>
          </w:tcPr>
          <w:p w14:paraId="469A6B6B" w14:textId="150569F7" w:rsidR="00877EB9" w:rsidRPr="0087396F" w:rsidRDefault="005E2EEC" w:rsidP="005D426B">
            <w:pPr>
              <w:pStyle w:val="TableText"/>
            </w:pPr>
            <w:r>
              <w:t>C</w:t>
            </w:r>
            <w:r w:rsidR="00D60C17">
              <w:t xml:space="preserve">ommonwealth </w:t>
            </w:r>
            <w:r>
              <w:t>E</w:t>
            </w:r>
            <w:r w:rsidR="00D60C17">
              <w:t xml:space="preserve">nvironmental </w:t>
            </w:r>
            <w:r>
              <w:t>W</w:t>
            </w:r>
            <w:r w:rsidR="00D60C17">
              <w:t xml:space="preserve">ater </w:t>
            </w:r>
            <w:r w:rsidR="00744F97">
              <w:t>H</w:t>
            </w:r>
            <w:r w:rsidR="00D60C17">
              <w:t>older</w:t>
            </w:r>
            <w:r w:rsidR="00744F97">
              <w:t xml:space="preserve"> </w:t>
            </w:r>
            <w:r w:rsidR="00877EB9" w:rsidRPr="000C151F">
              <w:t>Basin valley</w:t>
            </w:r>
            <w:r w:rsidR="009A7C33">
              <w:t xml:space="preserve"> boundaries</w:t>
            </w:r>
          </w:p>
        </w:tc>
        <w:tc>
          <w:tcPr>
            <w:tcW w:w="4479" w:type="dxa"/>
          </w:tcPr>
          <w:p w14:paraId="72DA89AF" w14:textId="0FDBEBEB" w:rsidR="00877EB9" w:rsidRDefault="00A94887" w:rsidP="005D426B">
            <w:pPr>
              <w:pStyle w:val="TableText"/>
              <w:cnfStyle w:val="000000100000" w:firstRow="0" w:lastRow="0" w:firstColumn="0" w:lastColumn="0" w:oddVBand="0" w:evenVBand="0" w:oddHBand="1" w:evenHBand="0" w:firstRowFirstColumn="0" w:firstRowLastColumn="0" w:lastRowFirstColumn="0" w:lastRowLastColumn="0"/>
            </w:pPr>
            <w:r>
              <w:t>Spatia</w:t>
            </w:r>
            <w:r w:rsidR="004754B9">
              <w:t xml:space="preserve">l mapping of </w:t>
            </w:r>
            <w:r>
              <w:t>b</w:t>
            </w:r>
            <w:r w:rsidR="00877EB9">
              <w:t>oundari</w:t>
            </w:r>
            <w:r>
              <w:t xml:space="preserve">es </w:t>
            </w:r>
            <w:r w:rsidR="004754B9">
              <w:t xml:space="preserve">for the </w:t>
            </w:r>
            <w:r w:rsidR="00877EB9">
              <w:t>25</w:t>
            </w:r>
            <w:r w:rsidR="00145C04">
              <w:t xml:space="preserve"> </w:t>
            </w:r>
            <w:r w:rsidR="00877EB9">
              <w:t>major river valleys</w:t>
            </w:r>
            <w:r w:rsidR="00877EB9" w:rsidRPr="000C151F">
              <w:t xml:space="preserve"> </w:t>
            </w:r>
            <w:r w:rsidR="00877EB9">
              <w:t xml:space="preserve">in the </w:t>
            </w:r>
            <w:r w:rsidR="00877EB9" w:rsidRPr="000C151F">
              <w:t>Basi</w:t>
            </w:r>
            <w:r w:rsidR="00877EB9">
              <w:t>n</w:t>
            </w:r>
          </w:p>
        </w:tc>
        <w:tc>
          <w:tcPr>
            <w:tcW w:w="2098" w:type="dxa"/>
          </w:tcPr>
          <w:p w14:paraId="5C308EB7" w14:textId="1A336D56" w:rsidR="00877EB9" w:rsidRPr="0087396F" w:rsidRDefault="005E2EEC" w:rsidP="005D426B">
            <w:pPr>
              <w:pStyle w:val="TableText"/>
              <w:cnfStyle w:val="000000100000" w:firstRow="0" w:lastRow="0" w:firstColumn="0" w:lastColumn="0" w:oddVBand="0" w:evenVBand="0" w:oddHBand="1" w:evenHBand="0" w:firstRowFirstColumn="0" w:firstRowLastColumn="0" w:lastRowFirstColumn="0" w:lastRowLastColumn="0"/>
            </w:pPr>
            <w:r>
              <w:t>CEW</w:t>
            </w:r>
            <w:r w:rsidR="009A7C33">
              <w:t>H Flow-MER</w:t>
            </w:r>
            <w:r>
              <w:t xml:space="preserve"> </w:t>
            </w:r>
            <w:r w:rsidR="00877EB9">
              <w:fldChar w:fldCharType="begin"/>
            </w:r>
            <w:r w:rsidR="00A0718F">
              <w:instrText xml:space="preserve"> ADDIN ZOTERO_ITEM CSL_CITATION {"citationID":"6cERROpW","properties":{"formattedCitation":"(2022)","plainCitation":"(2022)","noteIndex":0},"citationItems":[{"id":3709,"uris":["http://zotero.org/users/536544/items/IWJSWUQ2"],"itemData":{"id":3709,"type":"dataset","event-place":"Canberra","publisher":"Flow-MER Program. Commonwealth Environmental Water Office, Australian Government Department of Climate Change, Energy, the Environment and Water","publisher-place":"Canberra","title":"CEWO Murray-Darling Basin valley boundaries","URL":"https://data.gov.au/data/dataset/cewo-mdb-valleys","author":[{"literal":"CEWH Flow-MER"}],"accessed":{"date-parts":[["2023",2,1]]},"issued":{"date-parts":[["2022"]]}},"label":"page","suppress-author":true}],"schema":"https://github.com/citation-style-language/schema/raw/master/csl-citation.json"} </w:instrText>
            </w:r>
            <w:r w:rsidR="00877EB9">
              <w:fldChar w:fldCharType="separate"/>
            </w:r>
            <w:r w:rsidR="00A0718F" w:rsidRPr="00A0718F">
              <w:rPr>
                <w:rFonts w:cs="Calibri"/>
              </w:rPr>
              <w:t>(2022)</w:t>
            </w:r>
            <w:r w:rsidR="00877EB9">
              <w:fldChar w:fldCharType="end"/>
            </w:r>
          </w:p>
        </w:tc>
      </w:tr>
      <w:tr w:rsidR="00877EB9" w:rsidRPr="0087396F" w14:paraId="66FDA340" w14:textId="77777777" w:rsidTr="007A0497">
        <w:tc>
          <w:tcPr>
            <w:cnfStyle w:val="001000000000" w:firstRow="0" w:lastRow="0" w:firstColumn="1" w:lastColumn="0" w:oddVBand="0" w:evenVBand="0" w:oddHBand="0" w:evenHBand="0" w:firstRowFirstColumn="0" w:firstRowLastColumn="0" w:lastRowFirstColumn="0" w:lastRowLastColumn="0"/>
            <w:tcW w:w="2948" w:type="dxa"/>
          </w:tcPr>
          <w:p w14:paraId="23838DC3" w14:textId="0B3EAC27" w:rsidR="00877EB9" w:rsidRPr="000C151F" w:rsidRDefault="00877EB9" w:rsidP="005D426B">
            <w:pPr>
              <w:pStyle w:val="TableText"/>
            </w:pPr>
            <w:r w:rsidRPr="00877EB9">
              <w:t xml:space="preserve">Flow-MER </w:t>
            </w:r>
            <w:r w:rsidR="00744F97">
              <w:t>Basin</w:t>
            </w:r>
            <w:r w:rsidRPr="00877EB9">
              <w:t xml:space="preserve"> managed floodplain</w:t>
            </w:r>
          </w:p>
        </w:tc>
        <w:tc>
          <w:tcPr>
            <w:tcW w:w="4479" w:type="dxa"/>
          </w:tcPr>
          <w:p w14:paraId="04E265E2" w14:textId="33DC39E8" w:rsidR="00877EB9" w:rsidRDefault="004754B9" w:rsidP="005D426B">
            <w:pPr>
              <w:pStyle w:val="TableText"/>
              <w:cnfStyle w:val="000000000000" w:firstRow="0" w:lastRow="0" w:firstColumn="0" w:lastColumn="0" w:oddVBand="0" w:evenVBand="0" w:oddHBand="0" w:evenHBand="0" w:firstRowFirstColumn="0" w:firstRowLastColumn="0" w:lastRowFirstColumn="0" w:lastRowLastColumn="0"/>
            </w:pPr>
            <w:r>
              <w:t>Mapped e</w:t>
            </w:r>
            <w:r w:rsidR="00877EB9">
              <w:t xml:space="preserve">xtent </w:t>
            </w:r>
            <w:r>
              <w:t>estimating the area of the Basin that can be influenced by management of water for environmental outcomes</w:t>
            </w:r>
          </w:p>
        </w:tc>
        <w:tc>
          <w:tcPr>
            <w:tcW w:w="2098" w:type="dxa"/>
          </w:tcPr>
          <w:p w14:paraId="08E226F8" w14:textId="79CD1683" w:rsidR="00877EB9" w:rsidRDefault="005D2210" w:rsidP="005D426B">
            <w:pPr>
              <w:pStyle w:val="TableText"/>
              <w:cnfStyle w:val="000000000000" w:firstRow="0" w:lastRow="0" w:firstColumn="0" w:lastColumn="0" w:oddVBand="0" w:evenVBand="0" w:oddHBand="0" w:evenHBand="0" w:firstRowFirstColumn="0" w:firstRowLastColumn="0" w:lastRowFirstColumn="0" w:lastRowLastColumn="0"/>
            </w:pPr>
            <w:r>
              <w:t>CEW</w:t>
            </w:r>
            <w:r w:rsidR="00062B7A">
              <w:t>H Flow-MER</w:t>
            </w:r>
            <w:r w:rsidR="00877EB9">
              <w:t xml:space="preserve"> </w:t>
            </w:r>
            <w:r w:rsidR="00877EB9">
              <w:fldChar w:fldCharType="begin"/>
            </w:r>
            <w:r w:rsidR="000C5FB8">
              <w:instrText xml:space="preserve"> ADDIN ZOTERO_ITEM CSL_CITATION {"citationID":"mrJWYUC4","properties":{"formattedCitation":"(2025)","plainCitation":"(2025)","noteIndex":0},"citationItems":[{"id":3710,"uris":["http://zotero.org/users/536544/items/7HYVJDBA"],"itemData":{"id":3710,"type":"dataset","event-place":"Canberra","publisher":"Flow-MER Program. Commonwealth Environmental Water Office, Australian Government Department of Climate Change, Energy, the Environment and Water","publisher-place":"Canberra","title":"Flow-MER MDB managed floodplain","URL":"https://data.gov.au/data/dataset/flow-mer-managed-floodplain","author":[{"literal":"CEWH"}],"accessed":{"date-parts":[["2025",4,1]]},"issued":{"date-parts":[["2025"]]}},"label":"page","suppress-author":true}],"schema":"https://github.com/citation-style-language/schema/raw/master/csl-citation.json"} </w:instrText>
            </w:r>
            <w:r w:rsidR="00877EB9">
              <w:fldChar w:fldCharType="separate"/>
            </w:r>
            <w:r w:rsidR="000C5FB8" w:rsidRPr="000C5FB8">
              <w:rPr>
                <w:rFonts w:cs="Calibri"/>
              </w:rPr>
              <w:t>(2025)</w:t>
            </w:r>
            <w:r w:rsidR="00877EB9">
              <w:fldChar w:fldCharType="end"/>
            </w:r>
          </w:p>
        </w:tc>
      </w:tr>
    </w:tbl>
    <w:p w14:paraId="20EEFDB3" w14:textId="006B97BE" w:rsidR="00713279" w:rsidRPr="00067484" w:rsidRDefault="00CD0D9D" w:rsidP="00067484">
      <w:pPr>
        <w:pStyle w:val="Heading2"/>
      </w:pPr>
      <w:bookmarkStart w:id="133" w:name="_Toc138971672"/>
      <w:bookmarkStart w:id="134" w:name="_Toc201854423"/>
      <w:bookmarkStart w:id="135" w:name="_Toc201867246"/>
      <w:r w:rsidRPr="00067484">
        <w:t>T</w:t>
      </w:r>
      <w:r w:rsidR="00713279" w:rsidRPr="00067484">
        <w:t xml:space="preserve">he </w:t>
      </w:r>
      <w:r w:rsidRPr="00067484">
        <w:t xml:space="preserve">Australian National Aquatic Ecosystem </w:t>
      </w:r>
      <w:r w:rsidR="00713279" w:rsidRPr="00067484">
        <w:t>classification of the Murray–Darling Basin</w:t>
      </w:r>
      <w:r w:rsidRPr="00067484">
        <w:t xml:space="preserve"> v3.0</w:t>
      </w:r>
      <w:bookmarkEnd w:id="133"/>
      <w:bookmarkEnd w:id="134"/>
      <w:bookmarkEnd w:id="135"/>
    </w:p>
    <w:p w14:paraId="06A7D240" w14:textId="6D75FF9B" w:rsidR="00713279" w:rsidRPr="005C2333" w:rsidRDefault="00713279" w:rsidP="005D426B">
      <w:pPr>
        <w:pStyle w:val="BodyText"/>
      </w:pPr>
      <w:r w:rsidRPr="00357367">
        <w:t xml:space="preserve">Ecosystem types in the Basin are defined </w:t>
      </w:r>
      <w:r>
        <w:t xml:space="preserve">by </w:t>
      </w:r>
      <w:r w:rsidRPr="00357367">
        <w:t xml:space="preserve">the </w:t>
      </w:r>
      <w:r w:rsidR="003568D9">
        <w:t>ANAE</w:t>
      </w:r>
      <w:r w:rsidRPr="00357367">
        <w:t xml:space="preserve"> Classification Framework </w:t>
      </w:r>
      <w:r w:rsidRPr="000348EB">
        <w:rPr>
          <w:rFonts w:cs="Calibri"/>
        </w:rPr>
        <w:t>(Aquatic Ecosystems Task Group 2012)</w:t>
      </w:r>
      <w:r w:rsidRPr="00357367">
        <w:t xml:space="preserve">. The </w:t>
      </w:r>
      <w:r w:rsidR="00BD45CB">
        <w:t xml:space="preserve">ANAE </w:t>
      </w:r>
      <w:r w:rsidRPr="00357367">
        <w:t xml:space="preserve">framework </w:t>
      </w:r>
      <w:r>
        <w:t>was designed to support adaptive management and monitoring of water-dependent ecosystems</w:t>
      </w:r>
      <w:r w:rsidRPr="009B434A">
        <w:t xml:space="preserve"> </w:t>
      </w:r>
      <w:r>
        <w:t>a</w:t>
      </w:r>
      <w:r w:rsidRPr="00357367">
        <w:t>cross the multiple jurisdictions in the Basin</w:t>
      </w:r>
      <w:r>
        <w:t xml:space="preserve"> by </w:t>
      </w:r>
      <w:r w:rsidRPr="00357367">
        <w:t>provid</w:t>
      </w:r>
      <w:r>
        <w:t>ing</w:t>
      </w:r>
      <w:r w:rsidRPr="00357367">
        <w:t xml:space="preserve"> a common language</w:t>
      </w:r>
      <w:r>
        <w:t xml:space="preserve"> </w:t>
      </w:r>
      <w:r w:rsidRPr="00357367">
        <w:t xml:space="preserve">for </w:t>
      </w:r>
      <w:r>
        <w:t xml:space="preserve">describing and naming </w:t>
      </w:r>
      <w:r w:rsidRPr="00357367">
        <w:t>aquatic ecosystem</w:t>
      </w:r>
      <w:r>
        <w:t xml:space="preserve"> types</w:t>
      </w:r>
      <w:r w:rsidRPr="00357367">
        <w:t>.</w:t>
      </w:r>
      <w:r w:rsidR="003568D9">
        <w:t xml:space="preserve"> </w:t>
      </w:r>
      <w:r w:rsidRPr="00357367">
        <w:t xml:space="preserve">The </w:t>
      </w:r>
      <w:r w:rsidR="00950417">
        <w:t xml:space="preserve">ANAE </w:t>
      </w:r>
      <w:r w:rsidR="008B2B25">
        <w:t xml:space="preserve">v3.0 </w:t>
      </w:r>
      <w:r w:rsidR="00950417">
        <w:t xml:space="preserve">classification of the Basin </w:t>
      </w:r>
      <w:r w:rsidRPr="005C2333">
        <w:t>provides the most complete contemporary mapping of the distribution and extent of water</w:t>
      </w:r>
      <w:r>
        <w:t>-</w:t>
      </w:r>
      <w:r w:rsidRPr="005C2333">
        <w:t xml:space="preserve">dependent ecosystems in the Basin </w:t>
      </w:r>
      <w:r w:rsidR="00950417">
        <w:rPr>
          <w:rFonts w:cs="Calibri"/>
        </w:rPr>
        <w:fldChar w:fldCharType="begin"/>
      </w:r>
      <w:r w:rsidR="00BC1A6D">
        <w:rPr>
          <w:rFonts w:cs="Calibri"/>
        </w:rPr>
        <w:instrText xml:space="preserve"> ADDIN ZOTERO_ITEM CSL_CITATION {"citationID":"uYIxCK1N","properties":{"formattedCitation":"(Brooks 2021a)","plainCitation":"(Brooks 2021a)","noteIndex":0},"citationItems":[{"id":3336,"uris":["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URL":"http://www.environment.gov.au/fed/catalog/search/resource/details.page?uuid=%7B9A26F3E7-DDE4-483B-A85C-06F9DF663124%7D","author":[{"family":"Brooks","given":"Shane"}],"accessed":{"date-parts":[["2023",5,16]]},"issued":{"date-parts":[["2021"]]}}}],"schema":"https://github.com/citation-style-language/schema/raw/master/csl-citation.json"} </w:instrText>
      </w:r>
      <w:r w:rsidR="00950417">
        <w:rPr>
          <w:rFonts w:cs="Calibri"/>
        </w:rPr>
        <w:fldChar w:fldCharType="separate"/>
      </w:r>
      <w:r w:rsidR="00102F95" w:rsidRPr="00102F95">
        <w:rPr>
          <w:rFonts w:cs="Calibri"/>
        </w:rPr>
        <w:t>(Brooks 2021a)</w:t>
      </w:r>
      <w:r w:rsidR="00950417">
        <w:rPr>
          <w:rFonts w:cs="Calibri"/>
        </w:rPr>
        <w:fldChar w:fldCharType="end"/>
      </w:r>
      <w:r w:rsidRPr="005C2333">
        <w:t xml:space="preserve">. The areas of approximately 300,000 aquatic ecosystems have been mapped </w:t>
      </w:r>
      <w:r w:rsidR="00950417">
        <w:t xml:space="preserve">to </w:t>
      </w:r>
      <w:r w:rsidR="004B24E4">
        <w:t>5</w:t>
      </w:r>
      <w:r w:rsidR="00417774">
        <w:t> </w:t>
      </w:r>
      <w:r w:rsidR="00950417">
        <w:t>high</w:t>
      </w:r>
      <w:r w:rsidR="00F40087">
        <w:t>-</w:t>
      </w:r>
      <w:r w:rsidR="00950417">
        <w:t>level system classes (</w:t>
      </w:r>
      <w:r w:rsidR="0064420B">
        <w:rPr>
          <w:szCs w:val="24"/>
        </w:rPr>
        <w:fldChar w:fldCharType="begin" w:fldLock="1"/>
      </w:r>
      <w:r w:rsidR="0064420B">
        <w:rPr>
          <w:szCs w:val="24"/>
        </w:rPr>
        <w:instrText xml:space="preserve"> REF _Ref131666326 \h </w:instrText>
      </w:r>
      <w:r w:rsidR="0064420B">
        <w:rPr>
          <w:szCs w:val="24"/>
        </w:rPr>
      </w:r>
      <w:r w:rsidR="0064420B">
        <w:rPr>
          <w:szCs w:val="24"/>
        </w:rPr>
        <w:fldChar w:fldCharType="separate"/>
      </w:r>
      <w:r w:rsidR="009B47F6" w:rsidRPr="00357367">
        <w:t>Figure</w:t>
      </w:r>
      <w:r w:rsidR="009B47F6">
        <w:t> </w:t>
      </w:r>
      <w:r w:rsidR="009B47F6">
        <w:rPr>
          <w:noProof/>
        </w:rPr>
        <w:t>3</w:t>
      </w:r>
      <w:r w:rsidR="009B47F6">
        <w:t>.</w:t>
      </w:r>
      <w:r w:rsidR="009B47F6">
        <w:rPr>
          <w:noProof/>
        </w:rPr>
        <w:t>1</w:t>
      </w:r>
      <w:r w:rsidR="0064420B">
        <w:rPr>
          <w:szCs w:val="24"/>
        </w:rPr>
        <w:fldChar w:fldCharType="end"/>
      </w:r>
      <w:r w:rsidR="00950417">
        <w:t>)</w:t>
      </w:r>
      <w:r w:rsidR="004A558A">
        <w:t>.</w:t>
      </w:r>
      <w:r w:rsidR="00950417">
        <w:t xml:space="preserve"> </w:t>
      </w:r>
      <w:r w:rsidR="004A558A">
        <w:t xml:space="preserve">These </w:t>
      </w:r>
      <w:r w:rsidR="00950417">
        <w:t xml:space="preserve">are further </w:t>
      </w:r>
      <w:r w:rsidRPr="005C2333">
        <w:t xml:space="preserve">classified into </w:t>
      </w:r>
      <w:r w:rsidR="00493ACB">
        <w:t>66</w:t>
      </w:r>
      <w:r w:rsidRPr="005C2333">
        <w:t xml:space="preserve"> </w:t>
      </w:r>
      <w:r w:rsidR="00BD45CB">
        <w:t>ecosystem</w:t>
      </w:r>
      <w:r w:rsidRPr="005C2333">
        <w:t xml:space="preserve"> types, </w:t>
      </w:r>
      <w:r w:rsidR="007B457D">
        <w:t>comprising</w:t>
      </w:r>
      <w:r w:rsidR="004A558A">
        <w:t>:</w:t>
      </w:r>
      <w:r w:rsidRPr="005C2333">
        <w:t xml:space="preserve"> 8 types of lake, 29 types of palustrine wetland</w:t>
      </w:r>
      <w:r w:rsidR="004C6CAB">
        <w:t xml:space="preserve"> (also includes waterholes and springs)</w:t>
      </w:r>
      <w:r w:rsidRPr="005C2333">
        <w:t xml:space="preserve">, 12 </w:t>
      </w:r>
      <w:r w:rsidR="00EF7974">
        <w:t xml:space="preserve">types of </w:t>
      </w:r>
      <w:r w:rsidRPr="005C2333">
        <w:t xml:space="preserve">floodplain, 9 </w:t>
      </w:r>
      <w:r w:rsidR="00EF7974">
        <w:t xml:space="preserve">types of </w:t>
      </w:r>
      <w:r w:rsidRPr="005C2333">
        <w:t>estuarine ecosystems</w:t>
      </w:r>
      <w:r w:rsidR="004A558A">
        <w:t>,</w:t>
      </w:r>
      <w:r w:rsidR="0036691B">
        <w:t xml:space="preserve"> </w:t>
      </w:r>
      <w:r w:rsidR="00BD45CB">
        <w:t>and 8</w:t>
      </w:r>
      <w:r w:rsidR="00BD45CB" w:rsidRPr="005C2333">
        <w:t xml:space="preserve"> </w:t>
      </w:r>
      <w:r w:rsidR="00EF7974">
        <w:t xml:space="preserve">types of </w:t>
      </w:r>
      <w:r w:rsidR="00BD45CB" w:rsidRPr="005C2333">
        <w:t>river</w:t>
      </w:r>
      <w:r w:rsidR="00BD45CB">
        <w:rPr>
          <w:szCs w:val="24"/>
        </w:rPr>
        <w:t xml:space="preserve"> (</w:t>
      </w:r>
      <w:r w:rsidR="00BD45CB">
        <w:rPr>
          <w:szCs w:val="24"/>
        </w:rPr>
        <w:fldChar w:fldCharType="begin" w:fldLock="1"/>
      </w:r>
      <w:r w:rsidR="00BD45CB">
        <w:rPr>
          <w:szCs w:val="24"/>
        </w:rPr>
        <w:instrText xml:space="preserve"> REF _Ref131666390 \h </w:instrText>
      </w:r>
      <w:r w:rsidR="00BD45CB">
        <w:rPr>
          <w:szCs w:val="24"/>
        </w:rPr>
      </w:r>
      <w:r w:rsidR="00BD45CB">
        <w:rPr>
          <w:szCs w:val="24"/>
        </w:rPr>
        <w:fldChar w:fldCharType="separate"/>
      </w:r>
      <w:r w:rsidR="009B47F6" w:rsidRPr="00357367">
        <w:t>Figure</w:t>
      </w:r>
      <w:r w:rsidR="009B47F6">
        <w:t> </w:t>
      </w:r>
      <w:r w:rsidR="009B47F6">
        <w:rPr>
          <w:noProof/>
        </w:rPr>
        <w:t>3</w:t>
      </w:r>
      <w:r w:rsidR="009B47F6">
        <w:t>.</w:t>
      </w:r>
      <w:r w:rsidR="009B47F6">
        <w:rPr>
          <w:noProof/>
        </w:rPr>
        <w:t>2</w:t>
      </w:r>
      <w:r w:rsidR="00BD45CB">
        <w:rPr>
          <w:szCs w:val="24"/>
        </w:rPr>
        <w:fldChar w:fldCharType="end"/>
      </w:r>
      <w:r w:rsidR="00BD45CB">
        <w:rPr>
          <w:szCs w:val="24"/>
        </w:rPr>
        <w:t>)</w:t>
      </w:r>
      <w:r w:rsidRPr="005C2333">
        <w:t xml:space="preserve">. </w:t>
      </w:r>
      <w:r>
        <w:t>The</w:t>
      </w:r>
      <w:r w:rsidR="00BD45CB">
        <w:t xml:space="preserve"> aquatic ecosystems of the Basin collectively cover </w:t>
      </w:r>
      <w:r>
        <w:t>approximately 83,</w:t>
      </w:r>
      <w:r w:rsidR="004A558A">
        <w:t>000 </w:t>
      </w:r>
      <w:r>
        <w:t>km</w:t>
      </w:r>
      <w:r w:rsidRPr="00DC5D23">
        <w:rPr>
          <w:vertAlign w:val="superscript"/>
        </w:rPr>
        <w:t>2</w:t>
      </w:r>
      <w:r>
        <w:t xml:space="preserve"> or nearly 8% of the Basin</w:t>
      </w:r>
      <w:r w:rsidR="00BD45CB">
        <w:t xml:space="preserve"> area.</w:t>
      </w:r>
    </w:p>
    <w:p w14:paraId="6F398A29" w14:textId="7E477C95" w:rsidR="00713279" w:rsidRDefault="00713279" w:rsidP="005D426B">
      <w:pPr>
        <w:pStyle w:val="BodyText"/>
      </w:pPr>
      <w:r>
        <w:t xml:space="preserve">Only the </w:t>
      </w:r>
      <w:r w:rsidR="00BD45CB">
        <w:t xml:space="preserve">widest sections of </w:t>
      </w:r>
      <w:r>
        <w:t>larger rivers</w:t>
      </w:r>
      <w:r w:rsidR="00BD45CB">
        <w:t xml:space="preserve"> </w:t>
      </w:r>
      <w:r>
        <w:t xml:space="preserve">are mapped </w:t>
      </w:r>
      <w:r w:rsidR="00BD45CB">
        <w:t>by</w:t>
      </w:r>
      <w:r>
        <w:t xml:space="preserve"> </w:t>
      </w:r>
      <w:r w:rsidR="004B6F41">
        <w:t xml:space="preserve">their </w:t>
      </w:r>
      <w:r>
        <w:t>areas. To provide a comprehensive map of all rivers</w:t>
      </w:r>
      <w:r w:rsidR="004B6F41">
        <w:t>,</w:t>
      </w:r>
      <w:r>
        <w:t xml:space="preserve"> </w:t>
      </w:r>
      <w:r w:rsidR="00BD45CB">
        <w:t>including the</w:t>
      </w:r>
      <w:r>
        <w:t xml:space="preserve"> smaller streams, the </w:t>
      </w:r>
      <w:r w:rsidRPr="00357367">
        <w:t xml:space="preserve">ANAE v3.0 uses </w:t>
      </w:r>
      <w:r>
        <w:t>the</w:t>
      </w:r>
      <w:r w:rsidRPr="00357367">
        <w:t xml:space="preserve"> Geofabric v3.2 Network Streams</w:t>
      </w:r>
      <w:r>
        <w:t xml:space="preserve"> line mapping</w:t>
      </w:r>
      <w:r w:rsidRPr="00357367">
        <w:t xml:space="preserve"> </w:t>
      </w:r>
      <w:r w:rsidR="0064420B">
        <w:rPr>
          <w:rFonts w:cs="Calibri"/>
        </w:rPr>
        <w:fldChar w:fldCharType="begin"/>
      </w:r>
      <w:r w:rsidR="00BC1A6D">
        <w:rPr>
          <w:rFonts w:cs="Calibri"/>
        </w:rPr>
        <w:instrText xml:space="preserve"> ADDIN ZOTERO_ITEM CSL_CITATION {"citationID":"XBnTtTSf","properties":{"formattedCitation":"(BOM 2020)","plainCitation":"(BOM 2020)","noteIndex":0},"citationItems":[{"id":3036,"uris":["http://zotero.org/users/536544/items/JMFPSHPX"],"itemData":{"id":3036,"type":"dataset","event-place":"Canberra","publisher":"Commonwealth of Australia, Bureau of Meteorology","publisher-place":"Canberra","title":"Australian Hydrological Geospatial Fabric (Geofabric) v3.2","URL":"http://www.bom.gov.au/water/geofabric/","author":[{"literal":"BOM"}],"accessed":{"date-parts":[["2023",2,2]]},"issued":{"date-parts":[["2020"]]}}}],"schema":"https://github.com/citation-style-language/schema/raw/master/csl-citation.json"} </w:instrText>
      </w:r>
      <w:r w:rsidR="0064420B">
        <w:rPr>
          <w:rFonts w:cs="Calibri"/>
        </w:rPr>
        <w:fldChar w:fldCharType="separate"/>
      </w:r>
      <w:r w:rsidR="0064420B" w:rsidRPr="0064420B">
        <w:rPr>
          <w:rFonts w:cs="Calibri"/>
        </w:rPr>
        <w:t>(BOM 2020)</w:t>
      </w:r>
      <w:r w:rsidR="0064420B">
        <w:rPr>
          <w:rFonts w:cs="Calibri"/>
        </w:rPr>
        <w:fldChar w:fldCharType="end"/>
      </w:r>
      <w:r>
        <w:t xml:space="preserve"> (</w:t>
      </w:r>
      <w:r w:rsidR="0064420B">
        <w:fldChar w:fldCharType="begin" w:fldLock="1"/>
      </w:r>
      <w:r w:rsidR="0064420B">
        <w:instrText xml:space="preserve"> REF _Ref131666390 \h </w:instrText>
      </w:r>
      <w:r w:rsidR="0064420B">
        <w:fldChar w:fldCharType="separate"/>
      </w:r>
      <w:r w:rsidR="009B47F6" w:rsidRPr="00357367">
        <w:t>Figure</w:t>
      </w:r>
      <w:r w:rsidR="009B47F6">
        <w:t> </w:t>
      </w:r>
      <w:r w:rsidR="009B47F6">
        <w:rPr>
          <w:noProof/>
        </w:rPr>
        <w:t>3</w:t>
      </w:r>
      <w:r w:rsidR="009B47F6">
        <w:t>.</w:t>
      </w:r>
      <w:r w:rsidR="009B47F6">
        <w:rPr>
          <w:noProof/>
        </w:rPr>
        <w:t>2</w:t>
      </w:r>
      <w:r w:rsidR="0064420B">
        <w:fldChar w:fldCharType="end"/>
      </w:r>
      <w:r>
        <w:t>)</w:t>
      </w:r>
      <w:r w:rsidRPr="00357367">
        <w:t xml:space="preserve">. The </w:t>
      </w:r>
      <w:r>
        <w:t xml:space="preserve">Geofabric </w:t>
      </w:r>
      <w:r w:rsidRPr="00357367">
        <w:t xml:space="preserve">line mapping was generated consistently for </w:t>
      </w:r>
      <w:r>
        <w:t>the Australian continent u</w:t>
      </w:r>
      <w:r w:rsidRPr="00357367">
        <w:t xml:space="preserve">sing a </w:t>
      </w:r>
      <w:r w:rsidR="004A558A" w:rsidRPr="00357367">
        <w:t>1</w:t>
      </w:r>
      <w:r w:rsidR="008B2B25">
        <w:t>-</w:t>
      </w:r>
      <w:r w:rsidRPr="00357367">
        <w:t>second (30</w:t>
      </w:r>
      <w:r w:rsidR="008B2B25">
        <w:t>-</w:t>
      </w:r>
      <w:r w:rsidRPr="00357367">
        <w:t xml:space="preserve">m) resolution </w:t>
      </w:r>
      <w:r>
        <w:t>digital elevation model</w:t>
      </w:r>
      <w:r w:rsidR="004A558A">
        <w:t>.</w:t>
      </w:r>
      <w:r w:rsidRPr="00357367">
        <w:t xml:space="preserve"> This consistency is important because river</w:t>
      </w:r>
      <w:r w:rsidR="00D34404">
        <w:t>-</w:t>
      </w:r>
      <w:r w:rsidRPr="00357367">
        <w:t xml:space="preserve">length measurement is highly dependent on the level of </w:t>
      </w:r>
      <w:r w:rsidR="00D828EE">
        <w:t xml:space="preserve">detail in </w:t>
      </w:r>
      <w:r w:rsidRPr="00357367">
        <w:t>mapping</w:t>
      </w:r>
      <w:r w:rsidR="00971303">
        <w:t xml:space="preserve"> – </w:t>
      </w:r>
      <w:r w:rsidRPr="00357367">
        <w:t>higher</w:t>
      </w:r>
      <w:r w:rsidR="00D34404">
        <w:t>-</w:t>
      </w:r>
      <w:r w:rsidRPr="00357367">
        <w:t xml:space="preserve">resolution mapping </w:t>
      </w:r>
      <w:r w:rsidR="00971303" w:rsidRPr="00357367">
        <w:t>captur</w:t>
      </w:r>
      <w:r w:rsidR="00971303">
        <w:t>es</w:t>
      </w:r>
      <w:r w:rsidR="00971303" w:rsidRPr="00357367">
        <w:t xml:space="preserve"> </w:t>
      </w:r>
      <w:r w:rsidRPr="00357367">
        <w:t xml:space="preserve">more </w:t>
      </w:r>
      <w:r>
        <w:t>bends</w:t>
      </w:r>
      <w:r w:rsidRPr="00357367">
        <w:t xml:space="preserve"> in </w:t>
      </w:r>
      <w:r>
        <w:t xml:space="preserve">the </w:t>
      </w:r>
      <w:r w:rsidRPr="00357367">
        <w:t>river planform</w:t>
      </w:r>
      <w:r w:rsidR="00971303">
        <w:t>,</w:t>
      </w:r>
      <w:r w:rsidRPr="00357367">
        <w:t xml:space="preserve"> </w:t>
      </w:r>
      <w:r w:rsidR="00971303">
        <w:t xml:space="preserve">which </w:t>
      </w:r>
      <w:r w:rsidR="00971303" w:rsidRPr="00357367">
        <w:t>increas</w:t>
      </w:r>
      <w:r w:rsidR="00971303">
        <w:t>es</w:t>
      </w:r>
      <w:r w:rsidR="00257254">
        <w:t xml:space="preserve"> the</w:t>
      </w:r>
      <w:r w:rsidR="00971303">
        <w:t xml:space="preserve"> </w:t>
      </w:r>
      <w:r w:rsidR="00D828EE">
        <w:t>measurement</w:t>
      </w:r>
      <w:r w:rsidR="00971303">
        <w:t>s</w:t>
      </w:r>
      <w:r w:rsidR="00D828EE">
        <w:t xml:space="preserve"> of ri</w:t>
      </w:r>
      <w:r w:rsidRPr="00357367">
        <w:t xml:space="preserve">ver length between </w:t>
      </w:r>
      <w:r>
        <w:t>2</w:t>
      </w:r>
      <w:r w:rsidRPr="00357367">
        <w:t xml:space="preserve"> points.</w:t>
      </w:r>
      <w:r>
        <w:t xml:space="preserve"> The</w:t>
      </w:r>
      <w:r w:rsidR="00BD45CB">
        <w:t xml:space="preserve"> mapping includes </w:t>
      </w:r>
      <w:r>
        <w:t xml:space="preserve">200,000 </w:t>
      </w:r>
      <w:r w:rsidR="00BD45CB">
        <w:t>river</w:t>
      </w:r>
      <w:r>
        <w:t xml:space="preserve"> features </w:t>
      </w:r>
      <w:r w:rsidR="00BD45CB">
        <w:t xml:space="preserve">that </w:t>
      </w:r>
      <w:r>
        <w:t>represent 50,000</w:t>
      </w:r>
      <w:r w:rsidR="004A558A">
        <w:t> </w:t>
      </w:r>
      <w:r>
        <w:t>km of perennial flowing rivers</w:t>
      </w:r>
      <w:r w:rsidR="00971303">
        <w:t>,</w:t>
      </w:r>
      <w:r>
        <w:t xml:space="preserve"> and more than 400,000</w:t>
      </w:r>
      <w:r w:rsidR="004A558A">
        <w:t> </w:t>
      </w:r>
      <w:r>
        <w:t>km of temporary flowing rivers and stream</w:t>
      </w:r>
      <w:r w:rsidR="0060089D">
        <w:t>s (</w:t>
      </w:r>
      <w:r w:rsidR="0064420B">
        <w:fldChar w:fldCharType="begin" w:fldLock="1"/>
      </w:r>
      <w:r w:rsidR="0064420B">
        <w:instrText xml:space="preserve"> REF _Ref131666390 \h </w:instrText>
      </w:r>
      <w:r w:rsidR="0064420B">
        <w:fldChar w:fldCharType="separate"/>
      </w:r>
      <w:r w:rsidR="009B47F6" w:rsidRPr="00357367">
        <w:t>Figure</w:t>
      </w:r>
      <w:r w:rsidR="009B47F6">
        <w:t> </w:t>
      </w:r>
      <w:r w:rsidR="009B47F6">
        <w:rPr>
          <w:noProof/>
        </w:rPr>
        <w:t>3</w:t>
      </w:r>
      <w:r w:rsidR="009B47F6">
        <w:t>.</w:t>
      </w:r>
      <w:r w:rsidR="009B47F6">
        <w:rPr>
          <w:noProof/>
        </w:rPr>
        <w:t>2</w:t>
      </w:r>
      <w:r w:rsidR="0064420B">
        <w:fldChar w:fldCharType="end"/>
      </w:r>
      <w:r w:rsidR="0064420B">
        <w:t>)</w:t>
      </w:r>
      <w:r w:rsidR="0060089D">
        <w:t xml:space="preserve">. </w:t>
      </w:r>
      <w:r w:rsidR="00BD45CB">
        <w:t xml:space="preserve">In this evaluation, these linear river ecosystems </w:t>
      </w:r>
      <w:r>
        <w:t>are quantified by length (</w:t>
      </w:r>
      <w:r w:rsidR="00BD45CB">
        <w:t>km</w:t>
      </w:r>
      <w:r>
        <w:t>), in contrast to wetlands and floodplains that are quantified by area (</w:t>
      </w:r>
      <w:r w:rsidR="00475F45">
        <w:t>ha</w:t>
      </w:r>
      <w:r>
        <w:t>).</w:t>
      </w:r>
    </w:p>
    <w:p w14:paraId="08D55268" w14:textId="570C4954" w:rsidR="00713279" w:rsidRDefault="00713279" w:rsidP="00512200">
      <w:pPr>
        <w:pStyle w:val="CaptionWithNote"/>
      </w:pPr>
      <w:bookmarkStart w:id="136" w:name="_Ref131666326"/>
      <w:bookmarkStart w:id="137" w:name="_Toc201867360"/>
      <w:r w:rsidRPr="00357367">
        <w:lastRenderedPageBreak/>
        <w:t>Figure</w:t>
      </w:r>
      <w:r w:rsidR="00724855">
        <w:t> </w:t>
      </w:r>
      <w:r w:rsidR="00137FF4">
        <w:fldChar w:fldCharType="begin" w:fldLock="1"/>
      </w:r>
      <w:r w:rsidR="00137FF4">
        <w:instrText xml:space="preserve"> STYLEREF 1 \s </w:instrText>
      </w:r>
      <w:r w:rsidR="00137FF4">
        <w:fldChar w:fldCharType="separate"/>
      </w:r>
      <w:r w:rsidR="009B47F6">
        <w:rPr>
          <w:noProof/>
        </w:rPr>
        <w:t>3</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w:t>
      </w:r>
      <w:r w:rsidR="00137FF4">
        <w:fldChar w:fldCharType="end"/>
      </w:r>
      <w:bookmarkEnd w:id="136"/>
      <w:r w:rsidRPr="00357367">
        <w:t xml:space="preserve"> </w:t>
      </w:r>
      <w:r w:rsidR="00714DD3">
        <w:t xml:space="preserve">Map </w:t>
      </w:r>
      <w:r w:rsidR="00660AB0">
        <w:t>of the</w:t>
      </w:r>
      <w:r w:rsidR="00F07891">
        <w:t xml:space="preserve"> </w:t>
      </w:r>
      <w:r w:rsidR="00890D6C">
        <w:t xml:space="preserve">ANAE </w:t>
      </w:r>
      <w:r w:rsidRPr="00357367">
        <w:t xml:space="preserve">types </w:t>
      </w:r>
      <w:r w:rsidR="00660AB0">
        <w:t xml:space="preserve">across </w:t>
      </w:r>
      <w:r w:rsidRPr="00357367">
        <w:t>the Murray</w:t>
      </w:r>
      <w:r>
        <w:rPr>
          <w:rFonts w:cs="Calibri"/>
        </w:rPr>
        <w:t>–</w:t>
      </w:r>
      <w:r w:rsidRPr="00357367">
        <w:t>Darling Basin</w:t>
      </w:r>
      <w:bookmarkEnd w:id="137"/>
    </w:p>
    <w:p w14:paraId="13D9D596" w14:textId="24FC9B3F" w:rsidR="007A0497" w:rsidRPr="007702AE" w:rsidRDefault="009F7A50" w:rsidP="00512200">
      <w:pPr>
        <w:pStyle w:val="CaptionNote"/>
      </w:pPr>
      <w:r>
        <w:t xml:space="preserve">The types are estuary, floodplain, lakes, wetlands and rivers. </w:t>
      </w:r>
      <w:r w:rsidR="007702AE">
        <w:t>T</w:t>
      </w:r>
      <w:r w:rsidR="00857004">
        <w:t xml:space="preserve">he </w:t>
      </w:r>
      <w:r w:rsidR="003568D9">
        <w:t>full diversity of</w:t>
      </w:r>
      <w:r w:rsidR="00857004">
        <w:t xml:space="preserve"> </w:t>
      </w:r>
      <w:r w:rsidR="00F40087">
        <w:t>Australian National Aquatic Ecosystem (</w:t>
      </w:r>
      <w:r w:rsidR="00857004">
        <w:t>ANAE</w:t>
      </w:r>
      <w:r w:rsidR="00F40087">
        <w:t>)</w:t>
      </w:r>
      <w:r w:rsidR="00857004">
        <w:t xml:space="preserve"> types can be seen in the Basin summaries in </w:t>
      </w:r>
      <w:r w:rsidR="003568D9">
        <w:t>Chapter</w:t>
      </w:r>
      <w:r w:rsidR="00277018">
        <w:t> </w:t>
      </w:r>
      <w:r w:rsidR="007702AE">
        <w:fldChar w:fldCharType="begin" w:fldLock="1"/>
      </w:r>
      <w:r w:rsidR="007702AE">
        <w:instrText xml:space="preserve"> REF _Ref196997998 \r \h </w:instrText>
      </w:r>
      <w:r w:rsidR="007702AE">
        <w:fldChar w:fldCharType="separate"/>
      </w:r>
      <w:r w:rsidR="009B47F6">
        <w:t>4</w:t>
      </w:r>
      <w:r w:rsidR="007702AE">
        <w:fldChar w:fldCharType="end"/>
      </w:r>
      <w:r w:rsidR="00C816EB">
        <w:t xml:space="preserve">. </w:t>
      </w:r>
      <w:r w:rsidR="007A0497" w:rsidRPr="00246A84">
        <w:t xml:space="preserve">Data source: Brooks </w:t>
      </w:r>
      <w:r w:rsidR="007A0497">
        <w:fldChar w:fldCharType="begin"/>
      </w:r>
      <w:r w:rsidR="007A0497">
        <w:instrText xml:space="preserve"> ADDIN ZOTERO_ITEM CSL_CITATION {"citationID":"C2uMGeno","properties":{"formattedCitation":"(2021a)","plainCitation":"(2021a)","noteIndex":0},"citationItems":[{"id":3336,"uris":["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URL":"http://www.environment.gov.au/fed/catalog/search/resource/details.page?uuid=%7B9A26F3E7-DDE4-483B-A85C-06F9DF663124%7D","author":[{"family":"Brooks","given":"Shane"}],"accessed":{"date-parts":[["2023",5,16]]},"issued":{"date-parts":[["2021"]]}},"label":"page","suppress-author":true}],"schema":"https://github.com/citation-style-language/schema/raw/master/csl-citation.json"} </w:instrText>
      </w:r>
      <w:r w:rsidR="007A0497">
        <w:fldChar w:fldCharType="separate"/>
      </w:r>
      <w:r w:rsidR="007A0497" w:rsidRPr="00102F95">
        <w:t>(2021a)</w:t>
      </w:r>
      <w:r w:rsidR="007A0497">
        <w:fldChar w:fldCharType="end"/>
      </w:r>
      <w:r w:rsidR="00C816EB">
        <w:t>.</w:t>
      </w:r>
    </w:p>
    <w:p w14:paraId="4AB595D1" w14:textId="77777777" w:rsidR="00BE7849" w:rsidRPr="00357367" w:rsidRDefault="00BE7849" w:rsidP="00306A5D">
      <w:pPr>
        <w:pStyle w:val="Figure"/>
      </w:pPr>
      <w:r>
        <w:rPr>
          <w:noProof/>
        </w:rPr>
        <w:drawing>
          <wp:inline distT="0" distB="0" distL="0" distR="0" wp14:anchorId="04A3A2FD" wp14:editId="6FE66DC2">
            <wp:extent cx="6120000" cy="6072388"/>
            <wp:effectExtent l="0" t="0" r="0" b="5080"/>
            <wp:docPr id="1473139013" name="Picture 14731390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139013" name="Picture 1473139013">
                      <a:extLst>
                        <a:ext uri="{C183D7F6-B498-43B3-948B-1728B52AA6E4}">
                          <adec:decorative xmlns:adec="http://schemas.microsoft.com/office/drawing/2017/decorative" val="1"/>
                        </a:ext>
                      </a:extLst>
                    </pic:cNvPr>
                    <pic:cNvPicPr/>
                  </pic:nvPicPr>
                  <pic:blipFill rotWithShape="1">
                    <a:blip r:embed="rId41"/>
                    <a:srcRect l="6328"/>
                    <a:stretch/>
                  </pic:blipFill>
                  <pic:spPr bwMode="auto">
                    <a:xfrm>
                      <a:off x="0" y="0"/>
                      <a:ext cx="6120000" cy="6072388"/>
                    </a:xfrm>
                    <a:prstGeom prst="rect">
                      <a:avLst/>
                    </a:prstGeom>
                    <a:ln>
                      <a:noFill/>
                    </a:ln>
                    <a:extLst>
                      <a:ext uri="{53640926-AAD7-44D8-BBD7-CCE9431645EC}">
                        <a14:shadowObscured xmlns:a14="http://schemas.microsoft.com/office/drawing/2010/main"/>
                      </a:ext>
                    </a:extLst>
                  </pic:spPr>
                </pic:pic>
              </a:graphicData>
            </a:graphic>
          </wp:inline>
        </w:drawing>
      </w:r>
    </w:p>
    <w:p w14:paraId="1248B3AC" w14:textId="39877C35" w:rsidR="00713279" w:rsidRDefault="00713279" w:rsidP="00512200">
      <w:pPr>
        <w:pStyle w:val="CaptionWithNote"/>
      </w:pPr>
      <w:bookmarkStart w:id="138" w:name="_Ref131666390"/>
      <w:bookmarkStart w:id="139" w:name="_Toc201867361"/>
      <w:r w:rsidRPr="00357367">
        <w:lastRenderedPageBreak/>
        <w:t>Figure</w:t>
      </w:r>
      <w:r w:rsidR="00724855">
        <w:t> </w:t>
      </w:r>
      <w:r w:rsidR="00137FF4">
        <w:fldChar w:fldCharType="begin" w:fldLock="1"/>
      </w:r>
      <w:r w:rsidR="00137FF4">
        <w:instrText xml:space="preserve"> STYLEREF 1 \s </w:instrText>
      </w:r>
      <w:r w:rsidR="00137FF4">
        <w:fldChar w:fldCharType="separate"/>
      </w:r>
      <w:r w:rsidR="009B47F6">
        <w:rPr>
          <w:noProof/>
        </w:rPr>
        <w:t>3</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2</w:t>
      </w:r>
      <w:r w:rsidR="00137FF4">
        <w:fldChar w:fldCharType="end"/>
      </w:r>
      <w:bookmarkEnd w:id="138"/>
      <w:r w:rsidRPr="00357367">
        <w:t xml:space="preserve"> </w:t>
      </w:r>
      <w:r w:rsidR="000A1245">
        <w:t xml:space="preserve">Map of </w:t>
      </w:r>
      <w:r w:rsidR="00E41B92">
        <w:t xml:space="preserve">the </w:t>
      </w:r>
      <w:r>
        <w:t>A</w:t>
      </w:r>
      <w:r w:rsidR="0038753B">
        <w:t>NAE</w:t>
      </w:r>
      <w:r w:rsidR="009933B5">
        <w:t xml:space="preserve"> </w:t>
      </w:r>
      <w:r w:rsidRPr="00357367">
        <w:t>riverine types in the Murray</w:t>
      </w:r>
      <w:r w:rsidRPr="00BF3A87">
        <w:t>–</w:t>
      </w:r>
      <w:r w:rsidRPr="00357367">
        <w:t>Darling Basin</w:t>
      </w:r>
      <w:bookmarkEnd w:id="139"/>
    </w:p>
    <w:p w14:paraId="2B5DD110" w14:textId="0168B1F0" w:rsidR="007A0497" w:rsidRPr="004342B2" w:rsidRDefault="007A0497" w:rsidP="00512200">
      <w:pPr>
        <w:pStyle w:val="CaptionNote"/>
      </w:pPr>
      <w:r w:rsidRPr="00246A84">
        <w:t xml:space="preserve">Data source: Brooks </w:t>
      </w:r>
      <w:r>
        <w:fldChar w:fldCharType="begin"/>
      </w:r>
      <w:r>
        <w:instrText xml:space="preserve"> ADDIN ZOTERO_ITEM CSL_CITATION {"citationID":"PwSjkOk7","properties":{"formattedCitation":"(2021a)","plainCitation":"(2021a)","noteIndex":0},"citationItems":[{"id":3336,"uris":["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URL":"http://www.environment.gov.au/fed/catalog/search/resource/details.page?uuid=%7B9A26F3E7-DDE4-483B-A85C-06F9DF663124%7D","author":[{"family":"Brooks","given":"Shane"}],"accessed":{"date-parts":[["2023",5,16]]},"issued":{"date-parts":[["2021"]]}},"label":"page","suppress-author":true}],"schema":"https://github.com/citation-style-language/schema/raw/master/csl-citation.json"} </w:instrText>
      </w:r>
      <w:r>
        <w:fldChar w:fldCharType="separate"/>
      </w:r>
      <w:r w:rsidRPr="00102F95">
        <w:t>(2021a)</w:t>
      </w:r>
      <w:r>
        <w:fldChar w:fldCharType="end"/>
      </w:r>
      <w:r w:rsidR="00D913E4">
        <w:t>.</w:t>
      </w:r>
    </w:p>
    <w:p w14:paraId="33741233" w14:textId="49B5A3D2" w:rsidR="002324E6" w:rsidRPr="00357367" w:rsidRDefault="002324E6" w:rsidP="00306A5D">
      <w:pPr>
        <w:pStyle w:val="Figure"/>
      </w:pPr>
      <w:r>
        <w:rPr>
          <w:noProof/>
        </w:rPr>
        <w:drawing>
          <wp:inline distT="0" distB="0" distL="0" distR="0" wp14:anchorId="522893E5" wp14:editId="7AD57558">
            <wp:extent cx="6120000" cy="5899194"/>
            <wp:effectExtent l="0" t="0" r="0" b="6350"/>
            <wp:docPr id="1704192975" name="Picture 170419297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192975" name="Picture 1704192975">
                      <a:extLst>
                        <a:ext uri="{C183D7F6-B498-43B3-948B-1728B52AA6E4}">
                          <adec:decorative xmlns:adec="http://schemas.microsoft.com/office/drawing/2017/decorative" val="1"/>
                        </a:ext>
                      </a:extLst>
                    </pic:cNvPr>
                    <pic:cNvPicPr/>
                  </pic:nvPicPr>
                  <pic:blipFill rotWithShape="1">
                    <a:blip r:embed="rId42"/>
                    <a:srcRect l="1153"/>
                    <a:stretch/>
                  </pic:blipFill>
                  <pic:spPr bwMode="auto">
                    <a:xfrm>
                      <a:off x="0" y="0"/>
                      <a:ext cx="6120000" cy="5899194"/>
                    </a:xfrm>
                    <a:prstGeom prst="rect">
                      <a:avLst/>
                    </a:prstGeom>
                    <a:ln>
                      <a:noFill/>
                    </a:ln>
                    <a:extLst>
                      <a:ext uri="{53640926-AAD7-44D8-BBD7-CCE9431645EC}">
                        <a14:shadowObscured xmlns:a14="http://schemas.microsoft.com/office/drawing/2010/main"/>
                      </a:ext>
                    </a:extLst>
                  </pic:spPr>
                </pic:pic>
              </a:graphicData>
            </a:graphic>
          </wp:inline>
        </w:drawing>
      </w:r>
    </w:p>
    <w:p w14:paraId="4499354E" w14:textId="084CA758" w:rsidR="00713279" w:rsidRPr="00067484" w:rsidRDefault="00067484" w:rsidP="00067484">
      <w:pPr>
        <w:pStyle w:val="Heading2"/>
      </w:pPr>
      <w:bookmarkStart w:id="140" w:name="_Ref131672342"/>
      <w:bookmarkStart w:id="141" w:name="_Ref132289259"/>
      <w:bookmarkStart w:id="142" w:name="_Ref132289324"/>
      <w:bookmarkStart w:id="143" w:name="_Ref132289332"/>
      <w:bookmarkStart w:id="144" w:name="_Ref132289350"/>
      <w:bookmarkStart w:id="145" w:name="_Ref132297855"/>
      <w:bookmarkStart w:id="146" w:name="_Ref132297869"/>
      <w:bookmarkStart w:id="147" w:name="_Toc138971673"/>
      <w:bookmarkStart w:id="148" w:name="_Toc201854424"/>
      <w:bookmarkStart w:id="149" w:name="_Toc201867247"/>
      <w:r w:rsidRPr="00067484">
        <w:t>Inundation</w:t>
      </w:r>
      <w:r w:rsidR="00713279" w:rsidRPr="00067484">
        <w:t xml:space="preserve"> by Commonwealth environmental water </w:t>
      </w:r>
      <w:r w:rsidR="001A7904" w:rsidRPr="00067484">
        <w:t>2023–24</w:t>
      </w:r>
      <w:bookmarkEnd w:id="140"/>
      <w:bookmarkEnd w:id="141"/>
      <w:bookmarkEnd w:id="142"/>
      <w:bookmarkEnd w:id="143"/>
      <w:bookmarkEnd w:id="144"/>
      <w:bookmarkEnd w:id="145"/>
      <w:bookmarkEnd w:id="146"/>
      <w:bookmarkEnd w:id="147"/>
      <w:bookmarkEnd w:id="148"/>
      <w:bookmarkEnd w:id="149"/>
    </w:p>
    <w:p w14:paraId="30BFDBE3" w14:textId="028BD505" w:rsidR="00D65F30" w:rsidRDefault="00D0599E" w:rsidP="005D426B">
      <w:pPr>
        <w:pStyle w:val="BodyText"/>
      </w:pPr>
      <w:r>
        <w:t>In</w:t>
      </w:r>
      <w:r w:rsidR="00D65F30" w:rsidRPr="001D693D">
        <w:t xml:space="preserve"> </w:t>
      </w:r>
      <w:r w:rsidR="001A7904">
        <w:t>2023–24</w:t>
      </w:r>
      <w:r>
        <w:t>,</w:t>
      </w:r>
      <w:r w:rsidR="00D828EE">
        <w:t xml:space="preserve"> </w:t>
      </w:r>
      <w:r w:rsidR="00D65F30" w:rsidRPr="001D693D">
        <w:t>1</w:t>
      </w:r>
      <w:r w:rsidR="00E63F9A">
        <w:t>14</w:t>
      </w:r>
      <w:r w:rsidR="00D65F30" w:rsidRPr="001D693D">
        <w:t xml:space="preserve"> watering actions</w:t>
      </w:r>
      <w:r w:rsidR="00D828EE">
        <w:t xml:space="preserve"> delivered </w:t>
      </w:r>
      <w:r w:rsidR="00147295">
        <w:t>CEW</w:t>
      </w:r>
      <w:r w:rsidR="00D65F30" w:rsidRPr="001D693D">
        <w:t xml:space="preserve"> to aquatic </w:t>
      </w:r>
      <w:r w:rsidR="00C63BD7">
        <w:t>eco</w:t>
      </w:r>
      <w:r w:rsidR="00D65F30" w:rsidRPr="001D693D">
        <w:t xml:space="preserve">systems in the Basin. </w:t>
      </w:r>
      <w:r w:rsidR="00147295">
        <w:t>CEW</w:t>
      </w:r>
      <w:r w:rsidR="00660B32" w:rsidRPr="00660B32">
        <w:t xml:space="preserve"> supported </w:t>
      </w:r>
      <w:r w:rsidR="00D21288">
        <w:t>88</w:t>
      </w:r>
      <w:r w:rsidR="005A66BD">
        <w:t> </w:t>
      </w:r>
      <w:r w:rsidR="00660B32" w:rsidRPr="00660B32">
        <w:t>actions for instream flow components: base flows (3</w:t>
      </w:r>
      <w:r w:rsidR="00E63F9A">
        <w:t>4</w:t>
      </w:r>
      <w:r w:rsidR="00660B32" w:rsidRPr="00660B32">
        <w:t xml:space="preserve"> actions), freshes (</w:t>
      </w:r>
      <w:r w:rsidR="00E63F9A">
        <w:t>33</w:t>
      </w:r>
      <w:r w:rsidR="002C3AB9" w:rsidRPr="00660B32">
        <w:t xml:space="preserve"> </w:t>
      </w:r>
      <w:r w:rsidR="00660B32" w:rsidRPr="00660B32">
        <w:t xml:space="preserve">actions), </w:t>
      </w:r>
      <w:r w:rsidR="00A00BEF">
        <w:t xml:space="preserve">and </w:t>
      </w:r>
      <w:r w:rsidR="00660B32" w:rsidRPr="00660B32">
        <w:t>combinations of base flows and freshes (</w:t>
      </w:r>
      <w:r w:rsidR="00E63F9A">
        <w:t>21</w:t>
      </w:r>
      <w:r w:rsidR="00971303">
        <w:t xml:space="preserve"> </w:t>
      </w:r>
      <w:r w:rsidR="00660B32" w:rsidRPr="00660B32">
        <w:t>actions)</w:t>
      </w:r>
      <w:r w:rsidR="005A66BD">
        <w:t>. T</w:t>
      </w:r>
      <w:r w:rsidR="00E63F9A">
        <w:t>he remaining 26 actions supported combinations of overbank flows and wetland inundation</w:t>
      </w:r>
      <w:r w:rsidR="00D5048B">
        <w:t>.</w:t>
      </w:r>
    </w:p>
    <w:p w14:paraId="449EBC44" w14:textId="6CB22DE1" w:rsidR="00713279" w:rsidRDefault="0060089D" w:rsidP="005D426B">
      <w:pPr>
        <w:pStyle w:val="BodyText"/>
      </w:pPr>
      <w:r>
        <w:t xml:space="preserve">The </w:t>
      </w:r>
      <w:r w:rsidR="00713279" w:rsidRPr="00357367">
        <w:t xml:space="preserve">maximum extent </w:t>
      </w:r>
      <w:r>
        <w:t xml:space="preserve">of inundation by all </w:t>
      </w:r>
      <w:r w:rsidR="00147295">
        <w:t>CEW</w:t>
      </w:r>
      <w:r w:rsidR="00713279" w:rsidRPr="00357367">
        <w:t xml:space="preserve"> delivered in </w:t>
      </w:r>
      <w:r w:rsidR="001A7904">
        <w:t>2023–24</w:t>
      </w:r>
      <w:r w:rsidR="00713279" w:rsidRPr="00357367">
        <w:t xml:space="preserve"> has been </w:t>
      </w:r>
      <w:r>
        <w:t xml:space="preserve">mapped </w:t>
      </w:r>
      <w:r w:rsidR="00713279" w:rsidRPr="00357367">
        <w:t>by</w:t>
      </w:r>
      <w:r w:rsidR="005C789C">
        <w:t xml:space="preserve"> </w:t>
      </w:r>
      <w:r w:rsidR="005C789C" w:rsidRPr="005C789C">
        <w:rPr>
          <w:rFonts w:cs="Calibri"/>
        </w:rPr>
        <w:t xml:space="preserve">Sengupta et al. </w:t>
      </w:r>
      <w:r w:rsidR="005C789C">
        <w:fldChar w:fldCharType="begin"/>
      </w:r>
      <w:r w:rsidR="00F13131">
        <w:instrText xml:space="preserve"> ADDIN ZOTERO_ITEM CSL_CITATION {"citationID":"gX4nJ7e6","properties":{"formattedCitation":"(2025)","plainCitation":"(2025)","noteIndex":0},"citationItems":[{"id":4226,"uris":["http://zotero.org/users/536544/items/FEC7RIC5"],"itemData":{"id":4226,"type":"report","collection-title":"Flow-MER Program","event-place":"Australia","publisher":"Commonwealth Environmental Water Holder, Department of Climate Change, Energy, the Environment and Water","publisher-place":"Australia","title":"Basin-scale evaluation of 2023–24 Commonwealth environmental water: Hydrology","author":[{"family":"Sengupta","given":"Ashmita"},{"family":"Egger","given":"Felix"},{"family":"Webber","given":"Tony"}],"issued":{"date-parts":[["2025"]]}},"suppress-author":true}],"schema":"https://github.com/citation-style-language/schema/raw/master/csl-citation.json"} </w:instrText>
      </w:r>
      <w:r w:rsidR="005C789C">
        <w:fldChar w:fldCharType="separate"/>
      </w:r>
      <w:r w:rsidR="00F13131" w:rsidRPr="00F13131">
        <w:rPr>
          <w:rFonts w:cs="Calibri"/>
        </w:rPr>
        <w:t>(2025)</w:t>
      </w:r>
      <w:r w:rsidR="005C789C">
        <w:fldChar w:fldCharType="end"/>
      </w:r>
      <w:r w:rsidR="00713279">
        <w:t xml:space="preserve"> </w:t>
      </w:r>
      <w:r w:rsidR="00922C46">
        <w:t xml:space="preserve">as a combined </w:t>
      </w:r>
      <w:r w:rsidR="008127CD">
        <w:t xml:space="preserve">maximum </w:t>
      </w:r>
      <w:r w:rsidR="00922C46">
        <w:t xml:space="preserve">annual </w:t>
      </w:r>
      <w:r w:rsidR="008127CD">
        <w:t>extent</w:t>
      </w:r>
      <w:r w:rsidR="00922C46">
        <w:t xml:space="preserve"> </w:t>
      </w:r>
      <w:r w:rsidR="00713279">
        <w:t>(</w:t>
      </w:r>
      <w:r w:rsidR="00403F04">
        <w:fldChar w:fldCharType="begin" w:fldLock="1"/>
      </w:r>
      <w:r w:rsidR="00403F04">
        <w:instrText xml:space="preserve"> REF _Ref131470870 \h </w:instrText>
      </w:r>
      <w:r w:rsidR="00403F04">
        <w:fldChar w:fldCharType="separate"/>
      </w:r>
      <w:r w:rsidR="009B47F6">
        <w:t>Figure </w:t>
      </w:r>
      <w:r w:rsidR="009B47F6">
        <w:rPr>
          <w:noProof/>
        </w:rPr>
        <w:t>3</w:t>
      </w:r>
      <w:r w:rsidR="009B47F6">
        <w:t>.</w:t>
      </w:r>
      <w:r w:rsidR="009B47F6">
        <w:rPr>
          <w:noProof/>
        </w:rPr>
        <w:t>3</w:t>
      </w:r>
      <w:r w:rsidR="00403F04">
        <w:fldChar w:fldCharType="end"/>
      </w:r>
      <w:r w:rsidR="00713279">
        <w:t>)</w:t>
      </w:r>
      <w:r>
        <w:t xml:space="preserve">. </w:t>
      </w:r>
      <w:r w:rsidR="00713279">
        <w:t xml:space="preserve">Where </w:t>
      </w:r>
      <w:r w:rsidR="00147295">
        <w:t>CEW</w:t>
      </w:r>
      <w:r w:rsidR="00713279" w:rsidRPr="00357367">
        <w:t xml:space="preserve"> </w:t>
      </w:r>
      <w:r w:rsidR="00713279">
        <w:t xml:space="preserve">is provided in conjunction with </w:t>
      </w:r>
      <w:r w:rsidR="00713279" w:rsidRPr="00357367">
        <w:t>other environmental water (</w:t>
      </w:r>
      <w:r w:rsidR="00713279">
        <w:t>such as</w:t>
      </w:r>
      <w:r w:rsidR="00713279" w:rsidRPr="00357367">
        <w:t xml:space="preserve"> from </w:t>
      </w:r>
      <w:r w:rsidR="00713279">
        <w:t>s</w:t>
      </w:r>
      <w:r w:rsidR="00713279" w:rsidRPr="00357367">
        <w:t>tate agencies)</w:t>
      </w:r>
      <w:r w:rsidR="00713279">
        <w:t xml:space="preserve">, </w:t>
      </w:r>
      <w:r w:rsidR="00713279" w:rsidRPr="00357367">
        <w:t xml:space="preserve">the combined </w:t>
      </w:r>
      <w:r w:rsidR="00624AE9">
        <w:t>extent is mapped</w:t>
      </w:r>
      <w:r w:rsidR="00713279" w:rsidRPr="00357367">
        <w:t xml:space="preserve">. </w:t>
      </w:r>
      <w:r w:rsidR="00A24A2A">
        <w:t xml:space="preserve">The data </w:t>
      </w:r>
      <w:r w:rsidR="00922C46">
        <w:t>do not include</w:t>
      </w:r>
      <w:r w:rsidR="00713279" w:rsidRPr="00357367">
        <w:t xml:space="preserve"> watering actions delivered by other stakeholde</w:t>
      </w:r>
      <w:r w:rsidR="00803E83">
        <w:t>rs</w:t>
      </w:r>
      <w:r w:rsidR="00922C46">
        <w:t xml:space="preserve"> </w:t>
      </w:r>
      <w:r w:rsidR="00A24A2A">
        <w:t xml:space="preserve">where </w:t>
      </w:r>
      <w:r w:rsidR="00147295">
        <w:t>CEW</w:t>
      </w:r>
      <w:r w:rsidR="00A24A2A">
        <w:t xml:space="preserve"> is not included. </w:t>
      </w:r>
      <w:r w:rsidR="00713279">
        <w:t xml:space="preserve">This is a limitation of the current evaluation </w:t>
      </w:r>
      <w:r w:rsidR="00624AE9">
        <w:t xml:space="preserve">– Chapter </w:t>
      </w:r>
      <w:r w:rsidR="00F13131">
        <w:fldChar w:fldCharType="begin" w:fldLock="1"/>
      </w:r>
      <w:r w:rsidR="00F13131">
        <w:instrText xml:space="preserve"> REF _Ref105942717 \r \h </w:instrText>
      </w:r>
      <w:r w:rsidR="00F13131">
        <w:fldChar w:fldCharType="separate"/>
      </w:r>
      <w:r w:rsidR="009B47F6">
        <w:t>8</w:t>
      </w:r>
      <w:r w:rsidR="00F13131">
        <w:fldChar w:fldCharType="end"/>
      </w:r>
      <w:r w:rsidR="00624AE9">
        <w:t xml:space="preserve"> includes </w:t>
      </w:r>
      <w:r w:rsidR="00713279">
        <w:t>a recommendation to improve the capture of all environmental water.</w:t>
      </w:r>
    </w:p>
    <w:p w14:paraId="7078FBE4" w14:textId="77777777" w:rsidR="00067484" w:rsidRDefault="005B33A7" w:rsidP="001913D3">
      <w:pPr>
        <w:pStyle w:val="BodyText"/>
      </w:pPr>
      <w:r>
        <w:t xml:space="preserve">Mapping of CEW </w:t>
      </w:r>
      <w:r w:rsidR="00713279" w:rsidRPr="00410787">
        <w:t>inundation is in 2 datasets</w:t>
      </w:r>
      <w:r w:rsidR="00624AE9">
        <w:t>,</w:t>
      </w:r>
      <w:r w:rsidR="00713279" w:rsidRPr="00410787">
        <w:t xml:space="preserve"> which are combined </w:t>
      </w:r>
      <w:r w:rsidR="005967D7">
        <w:t xml:space="preserve">as shown </w:t>
      </w:r>
      <w:r w:rsidR="00713279" w:rsidRPr="00410787">
        <w:t xml:space="preserve">in </w:t>
      </w:r>
      <w:r w:rsidR="00890CA2" w:rsidRPr="00410787">
        <w:fldChar w:fldCharType="begin" w:fldLock="1"/>
      </w:r>
      <w:r w:rsidR="00890CA2" w:rsidRPr="00410787">
        <w:instrText xml:space="preserve"> REF _Ref131470870 \h </w:instrText>
      </w:r>
      <w:r w:rsidR="00890CA2" w:rsidRPr="00410787">
        <w:fldChar w:fldCharType="separate"/>
      </w:r>
      <w:r w:rsidR="009B47F6">
        <w:t>Figure </w:t>
      </w:r>
      <w:r w:rsidR="009B47F6">
        <w:rPr>
          <w:noProof/>
        </w:rPr>
        <w:t>3</w:t>
      </w:r>
      <w:r w:rsidR="009B47F6">
        <w:t>.</w:t>
      </w:r>
      <w:r w:rsidR="009B47F6">
        <w:rPr>
          <w:noProof/>
        </w:rPr>
        <w:t>3</w:t>
      </w:r>
      <w:r w:rsidR="00890CA2" w:rsidRPr="00410787">
        <w:fldChar w:fldCharType="end"/>
      </w:r>
      <w:r w:rsidR="00624AE9">
        <w:t xml:space="preserve">. </w:t>
      </w:r>
    </w:p>
    <w:p w14:paraId="18A948C2" w14:textId="5E6554F4" w:rsidR="00713279" w:rsidRPr="00410787" w:rsidRDefault="006E41E4" w:rsidP="001913D3">
      <w:pPr>
        <w:pStyle w:val="BodyText"/>
      </w:pPr>
      <w:r>
        <w:lastRenderedPageBreak/>
        <w:t>They</w:t>
      </w:r>
      <w:r w:rsidR="00624AE9">
        <w:t xml:space="preserve"> include</w:t>
      </w:r>
      <w:r w:rsidR="00890CA2" w:rsidRPr="00410787">
        <w:t>:</w:t>
      </w:r>
    </w:p>
    <w:p w14:paraId="3158FBF7" w14:textId="4840ADA2" w:rsidR="00713279" w:rsidRPr="00357367" w:rsidRDefault="00713279" w:rsidP="005D426B">
      <w:pPr>
        <w:pStyle w:val="ListBullet"/>
      </w:pPr>
      <w:r w:rsidRPr="00357367">
        <w:t>a raster data</w:t>
      </w:r>
      <w:r>
        <w:t>set</w:t>
      </w:r>
      <w:r w:rsidRPr="00357367">
        <w:t xml:space="preserve"> representing inundation </w:t>
      </w:r>
      <w:r w:rsidR="006A46F0">
        <w:t>of wetlands and floodplain</w:t>
      </w:r>
      <w:r w:rsidR="009B3231">
        <w:t>s</w:t>
      </w:r>
      <w:r w:rsidR="006A46F0">
        <w:t xml:space="preserve"> </w:t>
      </w:r>
      <w:r>
        <w:t>by</w:t>
      </w:r>
      <w:r w:rsidRPr="00357367">
        <w:t xml:space="preserve"> environmental water outside of river channels</w:t>
      </w:r>
    </w:p>
    <w:p w14:paraId="16CFDF02" w14:textId="69BE6BCA" w:rsidR="00713279" w:rsidRPr="00357367" w:rsidRDefault="00F47EA5" w:rsidP="005D426B">
      <w:pPr>
        <w:pStyle w:val="ListBullet"/>
      </w:pPr>
      <w:r>
        <w:t xml:space="preserve">a vector dataset of the </w:t>
      </w:r>
      <w:r w:rsidRPr="00F47EA5">
        <w:t>Australian Hydrological Geospatial Fabric</w:t>
      </w:r>
      <w:r>
        <w:t xml:space="preserve"> (Geofabric v3</w:t>
      </w:r>
      <w:r w:rsidR="001272DF">
        <w:t>.2</w:t>
      </w:r>
      <w:r>
        <w:t xml:space="preserve">) </w:t>
      </w:r>
      <w:r w:rsidR="00713279" w:rsidRPr="00357367">
        <w:t xml:space="preserve">river </w:t>
      </w:r>
      <w:r w:rsidR="00713279" w:rsidRPr="00067484">
        <w:t>segments</w:t>
      </w:r>
      <w:r w:rsidRPr="00067484">
        <w:rPr>
          <w:rStyle w:val="FootnoteReference"/>
          <w:rFonts w:cs="Calibri"/>
        </w:rPr>
        <w:footnoteReference w:id="11"/>
      </w:r>
      <w:r>
        <w:t xml:space="preserve"> </w:t>
      </w:r>
      <w:r w:rsidR="00713279" w:rsidRPr="00357367">
        <w:t>that contained environmental water during the water year.</w:t>
      </w:r>
      <w:r w:rsidR="006A46F0">
        <w:t xml:space="preserve"> </w:t>
      </w:r>
      <w:r w:rsidR="00713279" w:rsidRPr="00357367">
        <w:t xml:space="preserve">River reaches that received in-channel pulses, freshes and passing flows are identified; however, the river channel inundation mapping is not of sufficient resolution to quantify increases in river width nor to identify </w:t>
      </w:r>
      <w:r w:rsidR="006A46F0">
        <w:t xml:space="preserve">local </w:t>
      </w:r>
      <w:r w:rsidR="00713279" w:rsidRPr="00357367">
        <w:t>inundation of riverbanks, benches or fringing habitats along channel margins.</w:t>
      </w:r>
    </w:p>
    <w:p w14:paraId="32C69DCC" w14:textId="0D49050A" w:rsidR="008E48B4" w:rsidRPr="008848FA" w:rsidRDefault="008E48B4" w:rsidP="00512200">
      <w:pPr>
        <w:pStyle w:val="Caption"/>
      </w:pPr>
      <w:bookmarkStart w:id="150" w:name="_Ref131470870"/>
      <w:bookmarkStart w:id="151" w:name="_Toc201867362"/>
      <w:r>
        <w:t>Figure</w:t>
      </w:r>
      <w:r w:rsidR="00724855">
        <w:t> </w:t>
      </w:r>
      <w:r w:rsidR="00137FF4">
        <w:fldChar w:fldCharType="begin" w:fldLock="1"/>
      </w:r>
      <w:r w:rsidR="00137FF4">
        <w:instrText xml:space="preserve"> STYLEREF 1 \s </w:instrText>
      </w:r>
      <w:r w:rsidR="00137FF4">
        <w:fldChar w:fldCharType="separate"/>
      </w:r>
      <w:r w:rsidR="009B47F6">
        <w:rPr>
          <w:noProof/>
        </w:rPr>
        <w:t>3</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3</w:t>
      </w:r>
      <w:r w:rsidR="00137FF4">
        <w:fldChar w:fldCharType="end"/>
      </w:r>
      <w:bookmarkEnd w:id="150"/>
      <w:r w:rsidRPr="008848FA">
        <w:t xml:space="preserve"> </w:t>
      </w:r>
      <w:r w:rsidR="00C942E3">
        <w:t>Map showing m</w:t>
      </w:r>
      <w:r w:rsidRPr="008848FA">
        <w:t xml:space="preserve">aximum extent of all </w:t>
      </w:r>
      <w:r>
        <w:t>C</w:t>
      </w:r>
      <w:r w:rsidR="00B23C7F">
        <w:t>EW</w:t>
      </w:r>
      <w:r w:rsidRPr="008848FA">
        <w:t xml:space="preserve"> in rivers, wetland</w:t>
      </w:r>
      <w:r>
        <w:t>s</w:t>
      </w:r>
      <w:r w:rsidRPr="008848FA">
        <w:t xml:space="preserve"> and floodplains</w:t>
      </w:r>
      <w:r>
        <w:t>,</w:t>
      </w:r>
      <w:r w:rsidRPr="008848FA">
        <w:t xml:space="preserve"> </w:t>
      </w:r>
      <w:r w:rsidR="001A7904">
        <w:t>2023–24</w:t>
      </w:r>
      <w:bookmarkEnd w:id="151"/>
    </w:p>
    <w:p w14:paraId="3FAB1749" w14:textId="33359074" w:rsidR="00713279" w:rsidRPr="00357367" w:rsidRDefault="00A04167" w:rsidP="00306A5D">
      <w:pPr>
        <w:pStyle w:val="Figure"/>
      </w:pPr>
      <w:r>
        <w:rPr>
          <w:noProof/>
        </w:rPr>
        <w:drawing>
          <wp:inline distT="0" distB="0" distL="0" distR="0" wp14:anchorId="28F36F49" wp14:editId="73385134">
            <wp:extent cx="6120000" cy="6455560"/>
            <wp:effectExtent l="0" t="0" r="0" b="2540"/>
            <wp:docPr id="2046756224" name="Picture 20467562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756224" name="Picture 2046756224">
                      <a:extLst>
                        <a:ext uri="{C183D7F6-B498-43B3-948B-1728B52AA6E4}">
                          <adec:decorative xmlns:adec="http://schemas.microsoft.com/office/drawing/2017/decorative" val="1"/>
                        </a:ext>
                      </a:extLst>
                    </pic:cNvPr>
                    <pic:cNvPicPr/>
                  </pic:nvPicPr>
                  <pic:blipFill rotWithShape="1">
                    <a:blip r:embed="rId43"/>
                    <a:srcRect l="4517" t="3586" r="4183" b="3461"/>
                    <a:stretch/>
                  </pic:blipFill>
                  <pic:spPr bwMode="auto">
                    <a:xfrm>
                      <a:off x="0" y="0"/>
                      <a:ext cx="6120000" cy="6455560"/>
                    </a:xfrm>
                    <a:prstGeom prst="rect">
                      <a:avLst/>
                    </a:prstGeom>
                    <a:ln>
                      <a:noFill/>
                    </a:ln>
                    <a:extLst>
                      <a:ext uri="{53640926-AAD7-44D8-BBD7-CCE9431645EC}">
                        <a14:shadowObscured xmlns:a14="http://schemas.microsoft.com/office/drawing/2010/main"/>
                      </a:ext>
                    </a:extLst>
                  </pic:spPr>
                </pic:pic>
              </a:graphicData>
            </a:graphic>
          </wp:inline>
        </w:drawing>
      </w:r>
    </w:p>
    <w:p w14:paraId="3ADED6EA" w14:textId="5AB92195" w:rsidR="00397FC6" w:rsidRDefault="00713279" w:rsidP="00854FC8">
      <w:pPr>
        <w:pStyle w:val="Boxedtext"/>
      </w:pPr>
      <w:r>
        <w:lastRenderedPageBreak/>
        <w:t xml:space="preserve">For this evaluation, </w:t>
      </w:r>
      <w:r w:rsidRPr="00ED4E3F">
        <w:rPr>
          <w:rStyle w:val="Strong"/>
        </w:rPr>
        <w:t>river and floodplain ecosystem types</w:t>
      </w:r>
      <w:r>
        <w:t xml:space="preserve"> are deemed </w:t>
      </w:r>
      <w:r w:rsidRPr="00ED4E3F">
        <w:rPr>
          <w:b/>
          <w:bCs/>
        </w:rPr>
        <w:t>supported</w:t>
      </w:r>
      <w:r>
        <w:t xml:space="preserve"> by</w:t>
      </w:r>
      <w:r w:rsidR="00031D3D">
        <w:t xml:space="preserve"> Commonwealth</w:t>
      </w:r>
      <w:r>
        <w:t xml:space="preserve"> environmental water in the areas that are </w:t>
      </w:r>
      <w:r w:rsidRPr="00ED4E3F">
        <w:t>inundated</w:t>
      </w:r>
      <w:r>
        <w:t>. The inundated area is the floodplain area that is overlapped by the mapped extent of inundation</w:t>
      </w:r>
      <w:r w:rsidR="00397FC6">
        <w:t>.</w:t>
      </w:r>
    </w:p>
    <w:p w14:paraId="36C4E1F5" w14:textId="365E2E13" w:rsidR="00713279" w:rsidRPr="00357367" w:rsidRDefault="00713279" w:rsidP="00854FC8">
      <w:pPr>
        <w:pStyle w:val="BodyText"/>
      </w:pPr>
      <w:r>
        <w:t>Floodplains occur as broad continuous expanses</w:t>
      </w:r>
      <w:r w:rsidR="002B5BE3">
        <w:t>,</w:t>
      </w:r>
      <w:r>
        <w:t xml:space="preserve"> and most ecosystem responses are limited to the wetted area. For rivers, the sum length of all channel segments containing </w:t>
      </w:r>
      <w:r w:rsidR="00147295">
        <w:t>CEW</w:t>
      </w:r>
      <w:r>
        <w:t xml:space="preserve"> is calculated directly </w:t>
      </w:r>
      <w:r w:rsidR="00410787">
        <w:t xml:space="preserve">from the </w:t>
      </w:r>
      <w:r>
        <w:t>inundation mapping (</w:t>
      </w:r>
      <w:r>
        <w:fldChar w:fldCharType="begin" w:fldLock="1"/>
      </w:r>
      <w:r>
        <w:instrText xml:space="preserve"> REF _Ref131470870 \h </w:instrText>
      </w:r>
      <w:r w:rsidR="008228D4">
        <w:instrText xml:space="preserve"> \* MERGEFORMAT </w:instrText>
      </w:r>
      <w:r>
        <w:fldChar w:fldCharType="separate"/>
      </w:r>
      <w:r w:rsidR="009B47F6">
        <w:t>Figure 3.3</w:t>
      </w:r>
      <w:r>
        <w:fldChar w:fldCharType="end"/>
      </w:r>
      <w:r>
        <w:t>).</w:t>
      </w:r>
    </w:p>
    <w:p w14:paraId="11E79239" w14:textId="69483F16" w:rsidR="00397FC6" w:rsidRDefault="00410787" w:rsidP="00ED4E3F">
      <w:pPr>
        <w:pStyle w:val="Boxedtext"/>
      </w:pPr>
      <w:r w:rsidRPr="00ED4E3F">
        <w:rPr>
          <w:rStyle w:val="Strong"/>
        </w:rPr>
        <w:t>Depressional wetlands (lakes and swamps)</w:t>
      </w:r>
      <w:r w:rsidRPr="00410787">
        <w:t xml:space="preserve"> are deemed </w:t>
      </w:r>
      <w:r w:rsidRPr="00ED4E3F">
        <w:rPr>
          <w:b/>
          <w:bCs/>
        </w:rPr>
        <w:t>supported</w:t>
      </w:r>
      <w:r w:rsidRPr="00410787">
        <w:t xml:space="preserve"> by </w:t>
      </w:r>
      <w:r w:rsidR="00031D3D">
        <w:t xml:space="preserve">Commonwealth </w:t>
      </w:r>
      <w:r w:rsidRPr="00410787">
        <w:t>environmental water when all or part of their mapped extent coincides with environmental water inundation</w:t>
      </w:r>
      <w:r w:rsidR="00397FC6">
        <w:t>.</w:t>
      </w:r>
    </w:p>
    <w:p w14:paraId="7BE1458F" w14:textId="336D90AF" w:rsidR="00397FC6" w:rsidRDefault="00410787" w:rsidP="00ED4E3F">
      <w:pPr>
        <w:pStyle w:val="Boxedtext"/>
      </w:pPr>
      <w:r w:rsidRPr="00410787">
        <w:t xml:space="preserve">The </w:t>
      </w:r>
      <w:r w:rsidRPr="00ED4E3F">
        <w:rPr>
          <w:rStyle w:val="Strong"/>
        </w:rPr>
        <w:t>entire wetland</w:t>
      </w:r>
      <w:r w:rsidR="005C0D1A" w:rsidRPr="00ED4E3F">
        <w:rPr>
          <w:rStyle w:val="Strong"/>
        </w:rPr>
        <w:t xml:space="preserve"> area</w:t>
      </w:r>
      <w:r w:rsidRPr="00410787">
        <w:t xml:space="preserve"> is considered </w:t>
      </w:r>
      <w:r w:rsidRPr="00ED4E3F">
        <w:rPr>
          <w:b/>
          <w:bCs/>
        </w:rPr>
        <w:t>influenced</w:t>
      </w:r>
      <w:r w:rsidRPr="00AF7325">
        <w:t xml:space="preserve"> </w:t>
      </w:r>
      <w:r w:rsidRPr="00410787">
        <w:t xml:space="preserve">by the </w:t>
      </w:r>
      <w:r w:rsidR="005C0D1A">
        <w:t>water management</w:t>
      </w:r>
      <w:r w:rsidR="00397FC6">
        <w:t>.</w:t>
      </w:r>
    </w:p>
    <w:p w14:paraId="0C366947" w14:textId="4F4C8332" w:rsidR="00397FC6" w:rsidRDefault="005C0D1A" w:rsidP="008228D4">
      <w:pPr>
        <w:pStyle w:val="BodyText"/>
      </w:pPr>
      <w:r>
        <w:t xml:space="preserve">This approach </w:t>
      </w:r>
      <w:r w:rsidR="00713279">
        <w:t xml:space="preserve">acknowledges that </w:t>
      </w:r>
      <w:r>
        <w:t xml:space="preserve">wetland </w:t>
      </w:r>
      <w:r w:rsidR="00713279">
        <w:t>ecosystem</w:t>
      </w:r>
      <w:r>
        <w:t xml:space="preserve">s, particularly vegetated palustrine systems, are not limited to the open </w:t>
      </w:r>
      <w:r w:rsidR="00713279">
        <w:t>water’s edge.</w:t>
      </w:r>
      <w:r>
        <w:t xml:space="preserve"> They include areas of wet </w:t>
      </w:r>
      <w:hyperlink w:anchor="hydric_soil" w:history="1">
        <w:r w:rsidRPr="00FF6078">
          <w:rPr>
            <w:rStyle w:val="Hyperlink"/>
          </w:rPr>
          <w:t xml:space="preserve">hydric soils </w:t>
        </w:r>
      </w:hyperlink>
      <w:r>
        <w:t xml:space="preserve">and vegetation that are connected by </w:t>
      </w:r>
      <w:r w:rsidR="00713279">
        <w:t>local water</w:t>
      </w:r>
      <w:r w:rsidR="00B460EE">
        <w:t xml:space="preserve"> </w:t>
      </w:r>
      <w:r w:rsidR="00713279">
        <w:t>tables</w:t>
      </w:r>
      <w:r>
        <w:t>. Providing water to the deepest parts of the wetland</w:t>
      </w:r>
      <w:r w:rsidR="00713279">
        <w:t xml:space="preserve"> </w:t>
      </w:r>
      <w:r>
        <w:t xml:space="preserve">also </w:t>
      </w:r>
      <w:r w:rsidR="00713279">
        <w:t>benefit</w:t>
      </w:r>
      <w:r w:rsidR="00031D3D">
        <w:t>s</w:t>
      </w:r>
      <w:r w:rsidR="00713279">
        <w:t xml:space="preserve"> fringing vegetation and provide</w:t>
      </w:r>
      <w:r w:rsidR="00031D3D">
        <w:t>s</w:t>
      </w:r>
      <w:r w:rsidR="00713279">
        <w:t xml:space="preserve"> habitat for waterbirds</w:t>
      </w:r>
      <w:r w:rsidR="006A7876">
        <w:t>, frogs and turtles that can be found outside of the waterbodies</w:t>
      </w:r>
      <w:r w:rsidR="00713279">
        <w:t>. Quantifying the total area of the wetland influenced also addresses the underestimation of inundation extent in wetlands</w:t>
      </w:r>
      <w:r w:rsidR="00713279" w:rsidDel="00F04EAC">
        <w:t xml:space="preserve"> where water is obscured by the </w:t>
      </w:r>
      <w:r w:rsidR="00713279">
        <w:t>thick overstorey of emergent vegetation</w:t>
      </w:r>
      <w:r w:rsidR="00F04EAC">
        <w:t xml:space="preserve"> </w:t>
      </w:r>
      <w:r w:rsidR="00031D3D" w:rsidDel="00F04EAC">
        <w:t>in which</w:t>
      </w:r>
      <w:r w:rsidR="006A7876" w:rsidDel="00F04EAC">
        <w:t xml:space="preserve"> water </w:t>
      </w:r>
      <w:r w:rsidR="00713279" w:rsidDel="00F04EAC">
        <w:t>is</w:t>
      </w:r>
      <w:r w:rsidR="00713279">
        <w:t xml:space="preserve"> not reliably mapped </w:t>
      </w:r>
      <w:r w:rsidR="00713279" w:rsidDel="00F04EAC">
        <w:t xml:space="preserve">from </w:t>
      </w:r>
      <w:r w:rsidR="00713279">
        <w:t>satellite imagery. This is particularly notable in tall marsh, grass marshes, sedgelands and meadows</w:t>
      </w:r>
      <w:r w:rsidR="00E31085">
        <w:t>,</w:t>
      </w:r>
      <w:r w:rsidR="00713279">
        <w:t xml:space="preserve"> where </w:t>
      </w:r>
      <w:r w:rsidR="00B460EE">
        <w:t xml:space="preserve">dense </w:t>
      </w:r>
      <w:r w:rsidR="00713279">
        <w:t>vegetation obscures a high proportion of the water</w:t>
      </w:r>
      <w:r w:rsidR="00F04EAC">
        <w:t xml:space="preserve"> </w:t>
      </w:r>
      <w:r w:rsidR="00713279" w:rsidDel="00F04EAC">
        <w:t>such that</w:t>
      </w:r>
      <w:r w:rsidR="00F04EAC">
        <w:t xml:space="preserve"> </w:t>
      </w:r>
      <w:r w:rsidR="00DB76CD" w:rsidDel="00F04EAC">
        <w:t xml:space="preserve">water detection in </w:t>
      </w:r>
      <w:r w:rsidR="00DB76CD">
        <w:t xml:space="preserve">satellite </w:t>
      </w:r>
      <w:r w:rsidR="00DB76CD" w:rsidDel="002C7FC5">
        <w:t xml:space="preserve">imagery </w:t>
      </w:r>
      <w:r w:rsidR="00713279">
        <w:t>may only show a few scattered pixels of water when</w:t>
      </w:r>
      <w:r w:rsidR="00172FF4">
        <w:t>, in fact,</w:t>
      </w:r>
      <w:r w:rsidR="00713279">
        <w:t xml:space="preserve"> the entire wetland is filled (</w:t>
      </w:r>
      <w:r w:rsidR="001433DD">
        <w:t>a</w:t>
      </w:r>
      <w:r w:rsidR="00771AAB">
        <w:t>s demonstrated in a</w:t>
      </w:r>
      <w:r w:rsidR="001433DD">
        <w:t xml:space="preserve"> 2019–20 image of the Great Cumbung Swamp</w:t>
      </w:r>
      <w:r w:rsidR="00771AAB">
        <w:t xml:space="preserve">, </w:t>
      </w:r>
      <w:r w:rsidR="006A7876">
        <w:fldChar w:fldCharType="begin" w:fldLock="1"/>
      </w:r>
      <w:r w:rsidR="006A7876">
        <w:instrText xml:space="preserve"> REF _Ref131471664 \h </w:instrText>
      </w:r>
      <w:r w:rsidR="008228D4">
        <w:instrText xml:space="preserve"> \* MERGEFORMAT </w:instrText>
      </w:r>
      <w:r w:rsidR="006A7876">
        <w:fldChar w:fldCharType="separate"/>
      </w:r>
      <w:r w:rsidR="009B47F6" w:rsidRPr="008848FA">
        <w:t>Figure</w:t>
      </w:r>
      <w:r w:rsidR="009B47F6">
        <w:t> 3.4</w:t>
      </w:r>
      <w:r w:rsidR="006A7876">
        <w:fldChar w:fldCharType="end"/>
      </w:r>
      <w:r w:rsidR="00713279">
        <w:t>)</w:t>
      </w:r>
      <w:r w:rsidR="00397FC6">
        <w:t>.</w:t>
      </w:r>
    </w:p>
    <w:p w14:paraId="6AC385C5" w14:textId="16FE9A57" w:rsidR="00811268" w:rsidRDefault="00713279" w:rsidP="008228D4">
      <w:pPr>
        <w:pStyle w:val="BodyText"/>
      </w:pPr>
      <w:r>
        <w:t xml:space="preserve">GIS workflows for calculating these 2 measures are provided in </w:t>
      </w:r>
      <w:r w:rsidR="00811268">
        <w:t xml:space="preserve">companion </w:t>
      </w:r>
      <w:r w:rsidR="00172FF4">
        <w:t>m</w:t>
      </w:r>
      <w:r w:rsidR="00511E5B">
        <w:t>ethod</w:t>
      </w:r>
      <w:r w:rsidR="00235D8F">
        <w:t>s</w:t>
      </w:r>
      <w:r w:rsidR="00511E5B">
        <w:t xml:space="preserve"> </w:t>
      </w:r>
      <w:r w:rsidR="00811268">
        <w:t>report</w:t>
      </w:r>
      <w:r w:rsidR="00511E5B">
        <w:t xml:space="preserve"> (O’Sullivan and Cuddy </w:t>
      </w:r>
      <w:r w:rsidR="00452649">
        <w:t>2025</w:t>
      </w:r>
      <w:r w:rsidR="00511E5B">
        <w:t>)</w:t>
      </w:r>
      <w:r w:rsidR="00811268">
        <w:t>.</w:t>
      </w:r>
    </w:p>
    <w:p w14:paraId="5B5D8410" w14:textId="28DACF7F" w:rsidR="00713279" w:rsidRDefault="00713279" w:rsidP="00512200">
      <w:pPr>
        <w:pStyle w:val="CaptionWithNote"/>
      </w:pPr>
      <w:bookmarkStart w:id="152" w:name="_Ref131471664"/>
      <w:bookmarkStart w:id="153" w:name="_Toc201867363"/>
      <w:r w:rsidRPr="008848FA">
        <w:lastRenderedPageBreak/>
        <w:t>Figure</w:t>
      </w:r>
      <w:r w:rsidR="00724855">
        <w:t> </w:t>
      </w:r>
      <w:r w:rsidR="00137FF4">
        <w:fldChar w:fldCharType="begin" w:fldLock="1"/>
      </w:r>
      <w:r w:rsidR="00137FF4">
        <w:instrText xml:space="preserve"> STYLEREF 1 \s </w:instrText>
      </w:r>
      <w:r w:rsidR="00137FF4">
        <w:fldChar w:fldCharType="separate"/>
      </w:r>
      <w:r w:rsidR="009B47F6">
        <w:rPr>
          <w:noProof/>
        </w:rPr>
        <w:t>3</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4</w:t>
      </w:r>
      <w:r w:rsidR="00137FF4">
        <w:fldChar w:fldCharType="end"/>
      </w:r>
      <w:bookmarkEnd w:id="152"/>
      <w:r w:rsidRPr="008848FA">
        <w:t xml:space="preserve"> </w:t>
      </w:r>
      <w:r w:rsidR="00EE6007">
        <w:t>Satellite image of the a</w:t>
      </w:r>
      <w:r>
        <w:t>rea of the Great Cumbung Swamp showing visible inundation by C</w:t>
      </w:r>
      <w:r w:rsidR="00402880">
        <w:t>EW</w:t>
      </w:r>
      <w:r w:rsidR="00031D3D">
        <w:t>, whereas</w:t>
      </w:r>
      <w:r>
        <w:t xml:space="preserve"> that mapped by Sentinel-2 satellite</w:t>
      </w:r>
      <w:r w:rsidR="00146E8D">
        <w:t xml:space="preserve"> is limited to </w:t>
      </w:r>
      <w:r w:rsidR="00546D46">
        <w:t xml:space="preserve">where open water is visible </w:t>
      </w:r>
      <w:r w:rsidR="00146E8D">
        <w:t>between the reed beds</w:t>
      </w:r>
      <w:bookmarkEnd w:id="153"/>
    </w:p>
    <w:p w14:paraId="0DB9C9E2" w14:textId="5D1446C9" w:rsidR="007A0497" w:rsidRPr="00EF75FA" w:rsidRDefault="000A1633" w:rsidP="00512200">
      <w:pPr>
        <w:pStyle w:val="CaptionNote"/>
      </w:pPr>
      <w:r>
        <w:t>The orange ANAE boundary is the extent of the wetland</w:t>
      </w:r>
      <w:r w:rsidR="00FD0DD4">
        <w:t xml:space="preserve"> (i.e. the Great Cumbung Swamp) as per the ANAE.</w:t>
      </w:r>
      <w:r w:rsidR="00D01F7F">
        <w:t xml:space="preserve"> </w:t>
      </w:r>
      <w:r w:rsidR="00FD0DD4">
        <w:t>Blue shaded area is the extent of CEW as mapped by Sentinel.</w:t>
      </w:r>
      <w:r w:rsidR="00D01F7F">
        <w:t xml:space="preserve"> </w:t>
      </w:r>
      <w:r w:rsidR="00F20007">
        <w:t>ANAE = Australian National Aquatic Ecosystem</w:t>
      </w:r>
      <w:r w:rsidR="00172FF4">
        <w:t xml:space="preserve">. </w:t>
      </w:r>
      <w:r w:rsidR="007A0497">
        <w:t>Source: Brooks (2021b)</w:t>
      </w:r>
      <w:r w:rsidR="00172FF4">
        <w:t>.</w:t>
      </w:r>
    </w:p>
    <w:p w14:paraId="14C72F0D" w14:textId="77777777" w:rsidR="00910E66" w:rsidRPr="00357367" w:rsidRDefault="00910E66" w:rsidP="00306A5D">
      <w:pPr>
        <w:pStyle w:val="Figure"/>
      </w:pPr>
      <w:r>
        <w:rPr>
          <w:noProof/>
        </w:rPr>
        <w:drawing>
          <wp:inline distT="0" distB="0" distL="0" distR="0" wp14:anchorId="2240BABC" wp14:editId="3AAACAF7">
            <wp:extent cx="5632578" cy="4214495"/>
            <wp:effectExtent l="0" t="0" r="6350" b="0"/>
            <wp:docPr id="1096210748" name="Picture 109621074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210748" name="Picture 1096210748">
                      <a:extLst>
                        <a:ext uri="{C183D7F6-B498-43B3-948B-1728B52AA6E4}">
                          <adec:decorative xmlns:adec="http://schemas.microsoft.com/office/drawing/2017/decorative" val="1"/>
                        </a:ext>
                      </a:extLst>
                    </pic:cNvPr>
                    <pic:cNvPicPr/>
                  </pic:nvPicPr>
                  <pic:blipFill>
                    <a:blip r:embed="rId44">
                      <a:extLst>
                        <a:ext uri="{28A0092B-C50C-407E-A947-70E740481C1C}">
                          <a14:useLocalDpi xmlns:a14="http://schemas.microsoft.com/office/drawing/2010/main" val="0"/>
                        </a:ext>
                      </a:extLst>
                    </a:blip>
                    <a:stretch>
                      <a:fillRect/>
                    </a:stretch>
                  </pic:blipFill>
                  <pic:spPr>
                    <a:xfrm>
                      <a:off x="0" y="0"/>
                      <a:ext cx="5636362" cy="4217326"/>
                    </a:xfrm>
                    <a:prstGeom prst="rect">
                      <a:avLst/>
                    </a:prstGeom>
                  </pic:spPr>
                </pic:pic>
              </a:graphicData>
            </a:graphic>
          </wp:inline>
        </w:drawing>
      </w:r>
    </w:p>
    <w:p w14:paraId="6A7324CF" w14:textId="768AE708" w:rsidR="00713279" w:rsidRPr="00067484" w:rsidRDefault="00713279" w:rsidP="00067484">
      <w:pPr>
        <w:pStyle w:val="Heading2"/>
      </w:pPr>
      <w:bookmarkStart w:id="154" w:name="_Toc138971674"/>
      <w:bookmarkStart w:id="155" w:name="_Toc201854425"/>
      <w:bookmarkStart w:id="156" w:name="_Toc201867248"/>
      <w:r w:rsidRPr="00067484">
        <w:t>Basin valleys</w:t>
      </w:r>
      <w:bookmarkEnd w:id="154"/>
      <w:bookmarkEnd w:id="155"/>
      <w:bookmarkEnd w:id="156"/>
    </w:p>
    <w:p w14:paraId="5E5806F8" w14:textId="3C4060DF" w:rsidR="00713279" w:rsidRPr="00357367" w:rsidRDefault="00B460EE" w:rsidP="005D426B">
      <w:pPr>
        <w:pStyle w:val="BodyText"/>
      </w:pPr>
      <w:r>
        <w:t xml:space="preserve">This evaluation uses the map of 25 major river valleys that </w:t>
      </w:r>
      <w:r w:rsidR="00713279">
        <w:t>was developed for LTIM (</w:t>
      </w:r>
      <w:r w:rsidR="004E04C7">
        <w:t>see</w:t>
      </w:r>
      <w:r w:rsidR="00D410F7">
        <w:t xml:space="preserve"> </w:t>
      </w:r>
      <w:r w:rsidR="00BE165F">
        <w:rPr>
          <w:rStyle w:val="BodyTextChar"/>
          <w:color w:val="auto"/>
        </w:rPr>
        <w:t xml:space="preserve"> </w:t>
      </w:r>
      <w:r w:rsidR="00D73F64">
        <w:t xml:space="preserve">and </w:t>
      </w:r>
      <w:r w:rsidR="00D410F7">
        <w:fldChar w:fldCharType="begin" w:fldLock="1"/>
      </w:r>
      <w:r w:rsidR="00D410F7">
        <w:instrText xml:space="preserve"> REF _Ref131470870 \h </w:instrText>
      </w:r>
      <w:r w:rsidR="00D410F7">
        <w:fldChar w:fldCharType="separate"/>
      </w:r>
      <w:r w:rsidR="009B47F6">
        <w:t>Figure </w:t>
      </w:r>
      <w:r w:rsidR="009B47F6">
        <w:rPr>
          <w:noProof/>
        </w:rPr>
        <w:t>3</w:t>
      </w:r>
      <w:r w:rsidR="009B47F6">
        <w:t>.</w:t>
      </w:r>
      <w:r w:rsidR="009B47F6">
        <w:rPr>
          <w:noProof/>
        </w:rPr>
        <w:t>3</w:t>
      </w:r>
      <w:r w:rsidR="00D410F7">
        <w:fldChar w:fldCharType="end"/>
      </w:r>
      <w:r w:rsidR="00713279">
        <w:t xml:space="preserve">). These boundaries were derived from the Sustainable Rivers Audit catchment boundaries </w:t>
      </w:r>
      <w:r w:rsidR="004E3353">
        <w:fldChar w:fldCharType="begin"/>
      </w:r>
      <w:r w:rsidR="00BC1A6D">
        <w:instrText xml:space="preserve"> ADDIN ZOTERO_ITEM CSL_CITATION {"citationID":"lxGuUObi","properties":{"formattedCitation":"(MDBA 2012)","plainCitation":"(MDBA 2012)","noteIndex":0},"citationItems":[{"id":3711,"uris":["http://zotero.org/users/536544/items/CEG8WT3Z"],"itemData":{"id":3711,"type":"dataset","event-place":"Canberra","publisher":"Murray-Darling Basin Authority","publisher-place":"Canberra","title":"Sustainable Rivers Audit 2 Valley and Zone Spatial Layers","URL":"https://data.gov.au/data/dataset/sustainable-rivers-audit-2-valley-and-zone-spatial-layers","author":[{"literal":"MDBA"}],"accessed":{"date-parts":[["2023",2,1]]},"issued":{"date-parts":[["2012"]]}}}],"schema":"https://github.com/citation-style-language/schema/raw/master/csl-citation.json"} </w:instrText>
      </w:r>
      <w:r w:rsidR="004E3353">
        <w:fldChar w:fldCharType="separate"/>
      </w:r>
      <w:r w:rsidR="004E3353" w:rsidRPr="004E3353">
        <w:rPr>
          <w:rFonts w:cs="Calibri"/>
        </w:rPr>
        <w:t>(MDBA 2012)</w:t>
      </w:r>
      <w:r w:rsidR="004E3353">
        <w:fldChar w:fldCharType="end"/>
      </w:r>
      <w:r w:rsidR="002C7FC5">
        <w:t>.</w:t>
      </w:r>
      <w:r w:rsidR="00DB76CD">
        <w:t xml:space="preserve"> </w:t>
      </w:r>
      <w:r w:rsidR="002C7FC5">
        <w:t>The boundaries were</w:t>
      </w:r>
      <w:r w:rsidR="00713279" w:rsidDel="002C7FC5">
        <w:t xml:space="preserve"> </w:t>
      </w:r>
      <w:r w:rsidR="002C7FC5">
        <w:t xml:space="preserve">modified </w:t>
      </w:r>
      <w:r w:rsidR="00CD6600">
        <w:t xml:space="preserve">in 2016 </w:t>
      </w:r>
      <w:r w:rsidR="00713279">
        <w:t xml:space="preserve">to separate the Edward/Kolety–Wakool </w:t>
      </w:r>
      <w:r w:rsidR="00EF75FA">
        <w:t>V</w:t>
      </w:r>
      <w:r w:rsidR="00713279">
        <w:t xml:space="preserve">alley from the Central Murray and to assign wetlands near valley boundaries to the valley to which they are allocated by water managers and </w:t>
      </w:r>
      <w:r w:rsidR="00147295">
        <w:t>CEW</w:t>
      </w:r>
      <w:r w:rsidR="00653AF5">
        <w:t>-</w:t>
      </w:r>
      <w:r w:rsidR="00713279">
        <w:t xml:space="preserve">accounting procedures </w:t>
      </w:r>
      <w:r w:rsidR="004E3353">
        <w:rPr>
          <w:rFonts w:cs="Calibri"/>
        </w:rPr>
        <w:fldChar w:fldCharType="begin"/>
      </w:r>
      <w:r w:rsidR="004E3353">
        <w:rPr>
          <w:rFonts w:cs="Calibri"/>
        </w:rPr>
        <w:instrText xml:space="preserve"> ADDIN ZOTERO_ITEM CSL_CITATION {"citationID":"0StamjHc","properties":{"formattedCitation":"(Stewardson and Guarino 2016)","plainCitation":"(Stewardson and Guarino 2016)","noteIndex":0},"citationItems":[{"id":3351,"uris":["http://zotero.org/users/536544/items/DFBDFA9G"],"itemData":{"id":3351,"type":"report","collection-title":"MDFRC Publication 104/2016","event-place":"Albury","genre":"Final Report prepared for the Commonwealth Environmental Water Office","publisher":"The Murray–Darling Freshwater Research Centre","publisher-place":"Albury","title":"2014–15 Basin-scale evaluation of Commonwealth environmental water — Hydrology","author":[{"family":"Stewardson","given":"M. J."},{"family":"Guarino","given":"Fiorenzo"}],"issued":{"date-parts":[["2016"]]}}}],"schema":"https://github.com/citation-style-language/schema/raw/master/csl-citation.json"} </w:instrText>
      </w:r>
      <w:r w:rsidR="004E3353">
        <w:rPr>
          <w:rFonts w:cs="Calibri"/>
        </w:rPr>
        <w:fldChar w:fldCharType="separate"/>
      </w:r>
      <w:r w:rsidR="004E3353" w:rsidRPr="004E3353">
        <w:rPr>
          <w:rFonts w:cs="Calibri"/>
        </w:rPr>
        <w:t>(Stewardson and Guarino 2016)</w:t>
      </w:r>
      <w:r w:rsidR="004E3353">
        <w:rPr>
          <w:rFonts w:cs="Calibri"/>
        </w:rPr>
        <w:fldChar w:fldCharType="end"/>
      </w:r>
      <w:r w:rsidR="00713279">
        <w:t>.</w:t>
      </w:r>
    </w:p>
    <w:p w14:paraId="721035E7" w14:textId="282B814D" w:rsidR="00713279" w:rsidRPr="00067484" w:rsidRDefault="00C91C8F" w:rsidP="00067484">
      <w:pPr>
        <w:pStyle w:val="Heading2"/>
      </w:pPr>
      <w:bookmarkStart w:id="157" w:name="_Ref132297749"/>
      <w:bookmarkStart w:id="158" w:name="_Toc138971675"/>
      <w:bookmarkStart w:id="159" w:name="_Toc201854426"/>
      <w:bookmarkStart w:id="160" w:name="_Toc201867249"/>
      <w:r w:rsidRPr="00067484">
        <w:t>Extent of</w:t>
      </w:r>
      <w:r w:rsidR="00713279" w:rsidRPr="00067484">
        <w:t xml:space="preserve"> </w:t>
      </w:r>
      <w:r w:rsidR="000C151F" w:rsidRPr="00067484">
        <w:t>m</w:t>
      </w:r>
      <w:r w:rsidR="00713279" w:rsidRPr="00067484">
        <w:t>anaged floodplain</w:t>
      </w:r>
      <w:bookmarkEnd w:id="157"/>
      <w:bookmarkEnd w:id="158"/>
      <w:bookmarkEnd w:id="159"/>
      <w:bookmarkEnd w:id="160"/>
    </w:p>
    <w:p w14:paraId="32CC8B1D" w14:textId="66F43B82" w:rsidR="00A06BA2" w:rsidRDefault="00713279" w:rsidP="00A06BA2">
      <w:pPr>
        <w:pStyle w:val="Boxedtext"/>
        <w:rPr>
          <w:rStyle w:val="BodyTextChar"/>
        </w:rPr>
      </w:pPr>
      <w:r w:rsidRPr="00357367">
        <w:t xml:space="preserve">The </w:t>
      </w:r>
      <w:r w:rsidR="00DB76CD" w:rsidRPr="00ED4E3F">
        <w:rPr>
          <w:rStyle w:val="Strong"/>
        </w:rPr>
        <w:t>managed floodplain</w:t>
      </w:r>
      <w:r w:rsidR="00DB76CD">
        <w:t xml:space="preserve"> </w:t>
      </w:r>
      <w:r w:rsidR="001B1CAC">
        <w:t xml:space="preserve">is the estimated </w:t>
      </w:r>
      <w:r w:rsidR="00DB76CD">
        <w:t xml:space="preserve">area of the </w:t>
      </w:r>
      <w:r w:rsidR="00C91C8F">
        <w:t>B</w:t>
      </w:r>
      <w:r w:rsidR="00DB76CD">
        <w:t xml:space="preserve">asin </w:t>
      </w:r>
      <w:r>
        <w:rPr>
          <w:rStyle w:val="BodyTextChar"/>
        </w:rPr>
        <w:t xml:space="preserve">that can be </w:t>
      </w:r>
      <w:r w:rsidRPr="00E84610">
        <w:rPr>
          <w:rStyle w:val="BodyTextChar"/>
        </w:rPr>
        <w:t xml:space="preserve">influenced </w:t>
      </w:r>
      <w:r w:rsidR="00A06FDA">
        <w:rPr>
          <w:rStyle w:val="BodyTextChar"/>
        </w:rPr>
        <w:t xml:space="preserve">by environmental water management </w:t>
      </w:r>
      <w:r w:rsidR="00A06FDA">
        <w:rPr>
          <w:rStyle w:val="BodyTextChar"/>
        </w:rPr>
        <w:fldChar w:fldCharType="begin"/>
      </w:r>
      <w:r w:rsidR="00A06FDA">
        <w:rPr>
          <w:rStyle w:val="BodyTextChar"/>
        </w:rPr>
        <w:instrText xml:space="preserve"> ADDIN ZOTERO_ITEM CSL_CITATION {"citationID":"Q1kpUTWz","properties":{"formattedCitation":"(MDBA 2019)","plainCitation":"(MDBA 2019)","noteIndex":0},"citationItems":[{"id":3183,"uris":["http://zotero.org/users/536544/items/MD5D3ATD"],"itemData":{"id":3183,"type":"report","event-place":"Canberra, ACT","language":"en","number":"42/19","page":"154","publisher":"Murray–Darling Basin Authority","publisher-place":"Canberra, ACT","source":"Zotero","title":"Basin-wide environmental watering strategy","author":[{"literal":"MDBA"}],"issued":{"date-parts":[["2019"]]}}}],"schema":"https://github.com/citation-style-language/schema/raw/master/csl-citation.json"} </w:instrText>
      </w:r>
      <w:r w:rsidR="00A06FDA">
        <w:rPr>
          <w:rStyle w:val="BodyTextChar"/>
        </w:rPr>
        <w:fldChar w:fldCharType="separate"/>
      </w:r>
      <w:r w:rsidR="00A06FDA" w:rsidRPr="00A06FDA">
        <w:rPr>
          <w:rFonts w:cs="Calibri"/>
        </w:rPr>
        <w:t>(MDBA 2019)</w:t>
      </w:r>
      <w:r w:rsidR="00A06FDA">
        <w:rPr>
          <w:rStyle w:val="BodyTextChar"/>
        </w:rPr>
        <w:fldChar w:fldCharType="end"/>
      </w:r>
      <w:r>
        <w:rPr>
          <w:rStyle w:val="BodyTextChar"/>
        </w:rPr>
        <w:t xml:space="preserve">. </w:t>
      </w:r>
      <w:r w:rsidR="00DB76CD">
        <w:rPr>
          <w:rStyle w:val="BodyTextChar"/>
        </w:rPr>
        <w:t xml:space="preserve">It </w:t>
      </w:r>
      <w:r w:rsidRPr="00E84610">
        <w:rPr>
          <w:rStyle w:val="BodyTextChar"/>
        </w:rPr>
        <w:t xml:space="preserve">includes actively managed areas that can receive environmental water delivered from large headwater storages or via </w:t>
      </w:r>
      <w:r>
        <w:rPr>
          <w:rStyle w:val="BodyTextChar"/>
        </w:rPr>
        <w:t>‘environmental works’ sites on the Murray River floodplain from The Living Murray Program</w:t>
      </w:r>
      <w:r w:rsidRPr="00E84610">
        <w:rPr>
          <w:rStyle w:val="BodyTextChar"/>
        </w:rPr>
        <w:t>. It also includes passively managed areas that receive environmental water via flow rules in water resource plans or via natural events.</w:t>
      </w:r>
    </w:p>
    <w:p w14:paraId="72F0C8A4" w14:textId="070E0DA1" w:rsidR="00713279" w:rsidRDefault="00A06FDA" w:rsidP="00A06BA2">
      <w:pPr>
        <w:pStyle w:val="BodyText"/>
        <w:rPr>
          <w:rStyle w:val="BodyTextChar"/>
        </w:rPr>
      </w:pPr>
      <w:r>
        <w:rPr>
          <w:rStyle w:val="BodyTextChar"/>
        </w:rPr>
        <w:t xml:space="preserve">The managed floodplain was initially mapped by </w:t>
      </w:r>
      <w:r w:rsidR="00D84599">
        <w:rPr>
          <w:rStyle w:val="BodyTextChar"/>
        </w:rPr>
        <w:t>the Murray–Darling Basin Authority (</w:t>
      </w:r>
      <w:r>
        <w:rPr>
          <w:rStyle w:val="BodyTextChar"/>
        </w:rPr>
        <w:t xml:space="preserve">MDBA </w:t>
      </w:r>
      <w:r>
        <w:rPr>
          <w:rStyle w:val="BodyTextChar"/>
        </w:rPr>
        <w:fldChar w:fldCharType="begin"/>
      </w:r>
      <w:r w:rsidR="00D21288">
        <w:rPr>
          <w:rStyle w:val="BodyTextChar"/>
        </w:rPr>
        <w:instrText xml:space="preserve"> ADDIN ZOTERO_ITEM CSL_CITATION {"citationID":"aWJkU8Fh","properties":{"formattedCitation":"(2018)","plainCitation":"(2018)","dontUpdate":true,"noteIndex":0},"citationItems":[{"id":3497,"uris":["http://zotero.org/users/536544/items/RHT8BAJE"],"itemData":{"id":3497,"type":"dataset","language":"en","publisher":"Murray–Darling Basin Authority","source":"Zotero","title":"Managed floodplain with current constraints","URL":"https://data.gov.au/data/dataset/9f97aebc-d89e-48ae-8586-67120a8cfcfa","author":[{"literal":"MDBA"}],"accessed":{"date-parts":[["2023",2,1]]},"issued":{"date-parts":[["2018"]]}},"label":"page","suppress-author":true}],"schema":"https://github.com/citation-style-language/schema/raw/master/csl-citation.json"} </w:instrText>
      </w:r>
      <w:r>
        <w:rPr>
          <w:rStyle w:val="BodyTextChar"/>
        </w:rPr>
        <w:fldChar w:fldCharType="separate"/>
      </w:r>
      <w:r w:rsidRPr="00A06FDA">
        <w:rPr>
          <w:rFonts w:cs="Calibri"/>
        </w:rPr>
        <w:t>2018)</w:t>
      </w:r>
      <w:r>
        <w:rPr>
          <w:rStyle w:val="BodyTextChar"/>
        </w:rPr>
        <w:fldChar w:fldCharType="end"/>
      </w:r>
      <w:r>
        <w:rPr>
          <w:rStyle w:val="BodyTextChar"/>
        </w:rPr>
        <w:t xml:space="preserve">. </w:t>
      </w:r>
      <w:r w:rsidR="00713279" w:rsidRPr="00E84610">
        <w:rPr>
          <w:rStyle w:val="BodyTextChar"/>
        </w:rPr>
        <w:t xml:space="preserve">Approximately 32% of the Basin’s total area of lakes occurs on or adjacent to the managed floodplain, as well as 37% of total Basin palustrine wetland area, 25% of </w:t>
      </w:r>
      <w:r w:rsidR="00847E45">
        <w:rPr>
          <w:rStyle w:val="BodyTextChar"/>
        </w:rPr>
        <w:t xml:space="preserve">the Basin </w:t>
      </w:r>
      <w:r w:rsidR="008C32BB" w:rsidRPr="00E84610">
        <w:rPr>
          <w:rStyle w:val="BodyTextChar"/>
        </w:rPr>
        <w:t xml:space="preserve">floodplains and </w:t>
      </w:r>
      <w:r w:rsidR="00713279" w:rsidRPr="00E84610">
        <w:rPr>
          <w:rStyle w:val="BodyTextChar"/>
        </w:rPr>
        <w:t xml:space="preserve">10% of </w:t>
      </w:r>
      <w:r w:rsidR="00994D8B">
        <w:rPr>
          <w:rStyle w:val="BodyTextChar"/>
        </w:rPr>
        <w:t>the total combined length of r</w:t>
      </w:r>
      <w:r w:rsidR="00713279" w:rsidRPr="00E84610">
        <w:rPr>
          <w:rStyle w:val="BodyTextChar"/>
        </w:rPr>
        <w:t>iver</w:t>
      </w:r>
      <w:r w:rsidR="00825AC1">
        <w:rPr>
          <w:rStyle w:val="BodyTextChar"/>
        </w:rPr>
        <w:t xml:space="preserve">s </w:t>
      </w:r>
      <w:r w:rsidR="00994D8B">
        <w:rPr>
          <w:rStyle w:val="BodyTextChar"/>
        </w:rPr>
        <w:t>in the Basin</w:t>
      </w:r>
      <w:r w:rsidR="00713279">
        <w:rPr>
          <w:rStyle w:val="BodyTextChar"/>
        </w:rPr>
        <w:t xml:space="preserve"> </w:t>
      </w:r>
      <w:r w:rsidR="00102F95">
        <w:rPr>
          <w:rFonts w:cs="Calibri"/>
        </w:rPr>
        <w:fldChar w:fldCharType="begin"/>
      </w:r>
      <w:r w:rsidR="00A0718F">
        <w:rPr>
          <w:rFonts w:cs="Calibri"/>
        </w:rPr>
        <w:instrText xml:space="preserve"> ADDIN ZOTERO_ITEM CSL_CITATION {"citationID":"d3QKsEAw","properties":{"formattedCitation":"(Brooks 2021b)","plainCitation":"(Brooks 2021b)","noteIndex":0},"citationItems":[{"id":3489,"uris":["http://zotero.org/users/536544/items/PV4YHLTV"],"itemData":{"id":3489,"type":"report","event-place":"Department of Agriculture, Water and the Environment, Australia","language":"en","page":"81","publisher":"Flow-MER Program. Commonwealth Environmental Water Office (CEWO): Monitoring, Evaluation and Research Program","publisher-place":"Department of Agriculture, Water and the Environment, Australia","source":"Zotero","title":"Basin-scale evaluation of 2019–20 Commonwealth environmental water: Ecosystem Diversity","URL":"https://www.dcceew.gov.au/sites/default/files/documents/basin-scale-evaluation-2019-20-cew-ecosystem-diversity.pdf","author":[{"family":"Brooks","given":"Shane"}],"issued":{"date-parts":[["2021"]]}}}],"schema":"https://github.com/citation-style-language/schema/raw/master/csl-citation.json"} </w:instrText>
      </w:r>
      <w:r w:rsidR="00102F95">
        <w:rPr>
          <w:rFonts w:cs="Calibri"/>
        </w:rPr>
        <w:fldChar w:fldCharType="separate"/>
      </w:r>
      <w:r w:rsidR="00102F95" w:rsidRPr="00102F95">
        <w:rPr>
          <w:rFonts w:cs="Calibri"/>
        </w:rPr>
        <w:t>(Brooks 2021b)</w:t>
      </w:r>
      <w:r w:rsidR="00102F95">
        <w:rPr>
          <w:rFonts w:cs="Calibri"/>
        </w:rPr>
        <w:fldChar w:fldCharType="end"/>
      </w:r>
      <w:r w:rsidR="00713279">
        <w:rPr>
          <w:rStyle w:val="BodyTextChar"/>
        </w:rPr>
        <w:t>.</w:t>
      </w:r>
    </w:p>
    <w:p w14:paraId="5A5AAE99" w14:textId="03401384" w:rsidR="00361812" w:rsidRDefault="00361812" w:rsidP="00361812">
      <w:pPr>
        <w:pStyle w:val="BodyText"/>
        <w:rPr>
          <w:rStyle w:val="BodyTextChar"/>
        </w:rPr>
      </w:pPr>
      <w:r>
        <w:rPr>
          <w:rStyle w:val="BodyTextChar"/>
        </w:rPr>
        <w:lastRenderedPageBreak/>
        <w:t xml:space="preserve">The LTIM and Flow-MER projects have mapped inundation by </w:t>
      </w:r>
      <w:r w:rsidR="00D15B76">
        <w:rPr>
          <w:rStyle w:val="BodyTextChar"/>
        </w:rPr>
        <w:t>CEW</w:t>
      </w:r>
      <w:r>
        <w:rPr>
          <w:rStyle w:val="BodyTextChar"/>
        </w:rPr>
        <w:t xml:space="preserve"> annually since 2014 using satellite imagery and observations by water managers (e.g. </w:t>
      </w:r>
      <w:r>
        <w:rPr>
          <w:rStyle w:val="BodyTextChar"/>
        </w:rPr>
        <w:fldChar w:fldCharType="begin" w:fldLock="1"/>
      </w:r>
      <w:r>
        <w:rPr>
          <w:rStyle w:val="BodyTextChar"/>
        </w:rPr>
        <w:instrText xml:space="preserve"> REF _Ref131470870 \h </w:instrText>
      </w:r>
      <w:r>
        <w:rPr>
          <w:rStyle w:val="BodyTextChar"/>
        </w:rPr>
      </w:r>
      <w:r>
        <w:rPr>
          <w:rStyle w:val="BodyTextChar"/>
        </w:rPr>
        <w:fldChar w:fldCharType="separate"/>
      </w:r>
      <w:r w:rsidR="009B47F6">
        <w:t>Figure </w:t>
      </w:r>
      <w:r w:rsidR="009B47F6">
        <w:rPr>
          <w:noProof/>
        </w:rPr>
        <w:t>3</w:t>
      </w:r>
      <w:r w:rsidR="009B47F6">
        <w:t>.</w:t>
      </w:r>
      <w:r w:rsidR="009B47F6">
        <w:rPr>
          <w:noProof/>
        </w:rPr>
        <w:t>3</w:t>
      </w:r>
      <w:r>
        <w:rPr>
          <w:rStyle w:val="BodyTextChar"/>
        </w:rPr>
        <w:fldChar w:fldCharType="end"/>
      </w:r>
      <w:r>
        <w:rPr>
          <w:rStyle w:val="BodyTextChar"/>
        </w:rPr>
        <w:t xml:space="preserve">). These maps provide </w:t>
      </w:r>
      <w:r w:rsidR="00F7360E">
        <w:rPr>
          <w:rStyle w:val="BodyTextChar"/>
        </w:rPr>
        <w:t>10</w:t>
      </w:r>
      <w:r>
        <w:rPr>
          <w:rStyle w:val="BodyTextChar"/>
        </w:rPr>
        <w:t xml:space="preserve"> years of additional evidence to support an update to the managed floodplain extent</w:t>
      </w:r>
      <w:r w:rsidR="000C5FB8">
        <w:rPr>
          <w:rStyle w:val="BodyTextChar"/>
        </w:rPr>
        <w:t xml:space="preserve"> to include all </w:t>
      </w:r>
      <w:r>
        <w:rPr>
          <w:rStyle w:val="BodyTextChar"/>
        </w:rPr>
        <w:t xml:space="preserve">areas </w:t>
      </w:r>
      <w:r w:rsidR="000C5FB8">
        <w:rPr>
          <w:rStyle w:val="BodyTextChar"/>
        </w:rPr>
        <w:t xml:space="preserve">where water </w:t>
      </w:r>
      <w:r w:rsidR="00376470">
        <w:rPr>
          <w:rStyle w:val="BodyTextChar"/>
        </w:rPr>
        <w:t xml:space="preserve">for the environment </w:t>
      </w:r>
      <w:r w:rsidR="000C5FB8">
        <w:rPr>
          <w:rStyle w:val="BodyTextChar"/>
        </w:rPr>
        <w:t>was managed by the</w:t>
      </w:r>
      <w:r w:rsidR="00376470">
        <w:rPr>
          <w:rStyle w:val="BodyTextChar"/>
        </w:rPr>
        <w:t xml:space="preserve"> CEWH</w:t>
      </w:r>
      <w:r>
        <w:rPr>
          <w:rStyle w:val="BodyTextChar"/>
        </w:rPr>
        <w:t xml:space="preserve">. The combined maximum extent of all wetland, floodplain and river inundation from </w:t>
      </w:r>
      <w:r w:rsidR="001A7904">
        <w:rPr>
          <w:rStyle w:val="BodyTextChar"/>
        </w:rPr>
        <w:t>2014–24</w:t>
      </w:r>
      <w:r>
        <w:rPr>
          <w:rStyle w:val="BodyTextChar"/>
        </w:rPr>
        <w:t xml:space="preserve"> was added to the managed floodplain (</w:t>
      </w:r>
      <w:r>
        <w:rPr>
          <w:rStyle w:val="BodyTextChar"/>
        </w:rPr>
        <w:fldChar w:fldCharType="begin" w:fldLock="1"/>
      </w:r>
      <w:r>
        <w:rPr>
          <w:rStyle w:val="BodyTextChar"/>
        </w:rPr>
        <w:instrText xml:space="preserve"> REF _Ref100065229 \h </w:instrText>
      </w:r>
      <w:r>
        <w:rPr>
          <w:rStyle w:val="BodyTextChar"/>
        </w:rPr>
      </w:r>
      <w:r>
        <w:rPr>
          <w:rStyle w:val="BodyTextChar"/>
        </w:rPr>
        <w:fldChar w:fldCharType="separate"/>
      </w:r>
      <w:r w:rsidR="009B47F6" w:rsidRPr="00E36A51">
        <w:t>Table</w:t>
      </w:r>
      <w:r w:rsidR="009B47F6">
        <w:t> </w:t>
      </w:r>
      <w:r w:rsidR="009B47F6">
        <w:rPr>
          <w:noProof/>
        </w:rPr>
        <w:t>3</w:t>
      </w:r>
      <w:r w:rsidR="009B47F6" w:rsidRPr="00E36A51">
        <w:t>.</w:t>
      </w:r>
      <w:r w:rsidR="009B47F6">
        <w:rPr>
          <w:noProof/>
        </w:rPr>
        <w:t>2</w:t>
      </w:r>
      <w:r>
        <w:rPr>
          <w:rStyle w:val="BodyTextChar"/>
        </w:rPr>
        <w:fldChar w:fldCharType="end"/>
      </w:r>
      <w:r>
        <w:rPr>
          <w:rStyle w:val="BodyTextChar"/>
        </w:rPr>
        <w:t xml:space="preserve">, </w:t>
      </w:r>
      <w:r>
        <w:rPr>
          <w:rStyle w:val="BodyTextChar"/>
        </w:rPr>
        <w:fldChar w:fldCharType="begin" w:fldLock="1"/>
      </w:r>
      <w:r>
        <w:rPr>
          <w:rStyle w:val="BodyTextChar"/>
        </w:rPr>
        <w:instrText xml:space="preserve"> REF _Ref131472659 \h </w:instrText>
      </w:r>
      <w:r>
        <w:rPr>
          <w:rStyle w:val="BodyTextChar"/>
        </w:rPr>
      </w:r>
      <w:r>
        <w:rPr>
          <w:rStyle w:val="BodyTextChar"/>
        </w:rPr>
        <w:fldChar w:fldCharType="separate"/>
      </w:r>
      <w:r w:rsidR="009B47F6" w:rsidRPr="000E1CD3">
        <w:t>Figure</w:t>
      </w:r>
      <w:r w:rsidR="009B47F6">
        <w:t> </w:t>
      </w:r>
      <w:r w:rsidR="009B47F6">
        <w:rPr>
          <w:noProof/>
        </w:rPr>
        <w:t>3</w:t>
      </w:r>
      <w:r w:rsidR="009B47F6">
        <w:t>.</w:t>
      </w:r>
      <w:r w:rsidR="009B47F6">
        <w:rPr>
          <w:noProof/>
        </w:rPr>
        <w:t>5</w:t>
      </w:r>
      <w:r>
        <w:rPr>
          <w:rStyle w:val="BodyTextChar"/>
        </w:rPr>
        <w:fldChar w:fldCharType="end"/>
      </w:r>
      <w:r>
        <w:rPr>
          <w:rStyle w:val="BodyTextChar"/>
        </w:rPr>
        <w:t>). River channels mapped by lines were buffered to 300</w:t>
      </w:r>
      <w:r w:rsidR="00F37152">
        <w:rPr>
          <w:rStyle w:val="BodyTextChar"/>
        </w:rPr>
        <w:t>-</w:t>
      </w:r>
      <w:r>
        <w:rPr>
          <w:rStyle w:val="BodyTextChar"/>
        </w:rPr>
        <w:t>m maximum width</w:t>
      </w:r>
      <w:r w:rsidR="00513C8C">
        <w:rPr>
          <w:rStyle w:val="BodyTextChar"/>
        </w:rPr>
        <w:t>,</w:t>
      </w:r>
      <w:r>
        <w:rPr>
          <w:rStyle w:val="BodyTextChar"/>
        </w:rPr>
        <w:t xml:space="preserve"> which is consistent with the original map</w:t>
      </w:r>
      <w:r w:rsidR="000C5FB8">
        <w:rPr>
          <w:rStyle w:val="BodyTextChar"/>
        </w:rPr>
        <w:t>ping</w:t>
      </w:r>
      <w:r>
        <w:rPr>
          <w:rStyle w:val="BodyTextChar"/>
        </w:rPr>
        <w:t xml:space="preserve">. </w:t>
      </w:r>
      <w:r w:rsidR="005D439C">
        <w:rPr>
          <w:rStyle w:val="BodyTextChar"/>
        </w:rPr>
        <w:t xml:space="preserve">The </w:t>
      </w:r>
      <w:r w:rsidR="00F7360E">
        <w:rPr>
          <w:rStyle w:val="BodyTextChar"/>
        </w:rPr>
        <w:t>10 years</w:t>
      </w:r>
      <w:r w:rsidR="005D439C">
        <w:rPr>
          <w:rStyle w:val="BodyTextChar"/>
        </w:rPr>
        <w:t xml:space="preserve"> of </w:t>
      </w:r>
      <w:r w:rsidR="00B460EE">
        <w:rPr>
          <w:rStyle w:val="BodyTextChar"/>
        </w:rPr>
        <w:t xml:space="preserve">monitoring </w:t>
      </w:r>
      <w:r w:rsidR="005D439C">
        <w:rPr>
          <w:rStyle w:val="BodyTextChar"/>
        </w:rPr>
        <w:t>has added</w:t>
      </w:r>
      <w:r>
        <w:rPr>
          <w:rStyle w:val="BodyTextChar"/>
        </w:rPr>
        <w:t xml:space="preserve"> </w:t>
      </w:r>
      <w:r w:rsidR="00F13131" w:rsidRPr="00663D78">
        <w:t>373,844</w:t>
      </w:r>
      <w:r w:rsidR="00513C8C">
        <w:t> </w:t>
      </w:r>
      <w:r>
        <w:t>h</w:t>
      </w:r>
      <w:r w:rsidR="00D93A3E">
        <w:t>a</w:t>
      </w:r>
      <w:r>
        <w:t xml:space="preserve"> </w:t>
      </w:r>
      <w:r w:rsidR="00B460EE">
        <w:t>to the</w:t>
      </w:r>
      <w:r>
        <w:t xml:space="preserve"> managed floodplain</w:t>
      </w:r>
      <w:r w:rsidR="005D439C">
        <w:t xml:space="preserve">, </w:t>
      </w:r>
      <w:r>
        <w:t xml:space="preserve">a 10% increase over the 2014 mapping </w:t>
      </w:r>
      <w:r>
        <w:rPr>
          <w:rStyle w:val="BodyTextChar"/>
        </w:rPr>
        <w:t>(</w:t>
      </w:r>
      <w:r>
        <w:rPr>
          <w:rStyle w:val="BodyTextChar"/>
        </w:rPr>
        <w:fldChar w:fldCharType="begin" w:fldLock="1"/>
      </w:r>
      <w:r>
        <w:rPr>
          <w:rStyle w:val="BodyTextChar"/>
        </w:rPr>
        <w:instrText xml:space="preserve"> REF _Ref100065229 \h </w:instrText>
      </w:r>
      <w:r>
        <w:rPr>
          <w:rStyle w:val="BodyTextChar"/>
        </w:rPr>
      </w:r>
      <w:r>
        <w:rPr>
          <w:rStyle w:val="BodyTextChar"/>
        </w:rPr>
        <w:fldChar w:fldCharType="separate"/>
      </w:r>
      <w:r w:rsidR="009B47F6" w:rsidRPr="00E36A51">
        <w:t>Table</w:t>
      </w:r>
      <w:r w:rsidR="009B47F6">
        <w:t> </w:t>
      </w:r>
      <w:r w:rsidR="009B47F6">
        <w:rPr>
          <w:noProof/>
        </w:rPr>
        <w:t>3</w:t>
      </w:r>
      <w:r w:rsidR="009B47F6" w:rsidRPr="00E36A51">
        <w:t>.</w:t>
      </w:r>
      <w:r w:rsidR="009B47F6">
        <w:rPr>
          <w:noProof/>
        </w:rPr>
        <w:t>2</w:t>
      </w:r>
      <w:r>
        <w:rPr>
          <w:rStyle w:val="BodyTextChar"/>
        </w:rPr>
        <w:fldChar w:fldCharType="end"/>
      </w:r>
      <w:r>
        <w:rPr>
          <w:rStyle w:val="BodyTextChar"/>
        </w:rPr>
        <w:t xml:space="preserve">, </w:t>
      </w:r>
      <w:r>
        <w:rPr>
          <w:rStyle w:val="BodyTextChar"/>
        </w:rPr>
        <w:fldChar w:fldCharType="begin" w:fldLock="1"/>
      </w:r>
      <w:r>
        <w:rPr>
          <w:rStyle w:val="BodyTextChar"/>
        </w:rPr>
        <w:instrText xml:space="preserve"> REF _Ref131472659 \h </w:instrText>
      </w:r>
      <w:r>
        <w:rPr>
          <w:rStyle w:val="BodyTextChar"/>
        </w:rPr>
      </w:r>
      <w:r>
        <w:rPr>
          <w:rStyle w:val="BodyTextChar"/>
        </w:rPr>
        <w:fldChar w:fldCharType="separate"/>
      </w:r>
      <w:r w:rsidR="009B47F6" w:rsidRPr="000E1CD3">
        <w:t>Figure</w:t>
      </w:r>
      <w:r w:rsidR="009B47F6">
        <w:t> </w:t>
      </w:r>
      <w:r w:rsidR="009B47F6">
        <w:rPr>
          <w:noProof/>
        </w:rPr>
        <w:t>3</w:t>
      </w:r>
      <w:r w:rsidR="009B47F6">
        <w:t>.</w:t>
      </w:r>
      <w:r w:rsidR="009B47F6">
        <w:rPr>
          <w:noProof/>
        </w:rPr>
        <w:t>5</w:t>
      </w:r>
      <w:r>
        <w:rPr>
          <w:rStyle w:val="BodyTextChar"/>
        </w:rPr>
        <w:fldChar w:fldCharType="end"/>
      </w:r>
      <w:r>
        <w:rPr>
          <w:rStyle w:val="BodyTextChar"/>
        </w:rPr>
        <w:t>)</w:t>
      </w:r>
      <w:r w:rsidR="000C5FB8">
        <w:rPr>
          <w:rStyle w:val="BodyTextChar"/>
        </w:rPr>
        <w:t>. Of this area, 14,753</w:t>
      </w:r>
      <w:r w:rsidR="000C5FB8">
        <w:t> ha was added from new areas watered in 2023–24</w:t>
      </w:r>
      <w:r>
        <w:t xml:space="preserve">. </w:t>
      </w:r>
      <w:r>
        <w:rPr>
          <w:rStyle w:val="BodyTextChar"/>
        </w:rPr>
        <w:t>Th</w:t>
      </w:r>
      <w:r w:rsidR="00F13131">
        <w:rPr>
          <w:rStyle w:val="BodyTextChar"/>
        </w:rPr>
        <w:t xml:space="preserve">e extended </w:t>
      </w:r>
      <w:r w:rsidR="000C5FB8">
        <w:rPr>
          <w:rStyle w:val="BodyTextChar"/>
        </w:rPr>
        <w:t xml:space="preserve">managed floodplain </w:t>
      </w:r>
      <w:r>
        <w:rPr>
          <w:rStyle w:val="BodyTextChar"/>
        </w:rPr>
        <w:t xml:space="preserve">intersects </w:t>
      </w:r>
      <w:r w:rsidR="000C5FB8">
        <w:rPr>
          <w:rStyle w:val="BodyTextChar"/>
        </w:rPr>
        <w:t>a further 8,001</w:t>
      </w:r>
      <w:r>
        <w:rPr>
          <w:rStyle w:val="BodyTextChar"/>
        </w:rPr>
        <w:t xml:space="preserve"> mapped ANAE wetlands and floodplains</w:t>
      </w:r>
      <w:r w:rsidR="004602D4">
        <w:rPr>
          <w:rStyle w:val="BodyTextChar"/>
        </w:rPr>
        <w:t>,</w:t>
      </w:r>
      <w:r>
        <w:rPr>
          <w:rStyle w:val="BodyTextChar"/>
        </w:rPr>
        <w:t xml:space="preserve"> </w:t>
      </w:r>
      <w:r w:rsidR="004602D4">
        <w:rPr>
          <w:rStyle w:val="BodyTextChar"/>
        </w:rPr>
        <w:t xml:space="preserve">increasing </w:t>
      </w:r>
      <w:r>
        <w:rPr>
          <w:rStyle w:val="BodyTextChar"/>
        </w:rPr>
        <w:t>our knowledge of ecosystems ‘in scope’ for environmental water management</w:t>
      </w:r>
      <w:r w:rsidR="00F13131">
        <w:rPr>
          <w:rStyle w:val="BodyTextChar"/>
        </w:rPr>
        <w:t xml:space="preserve"> in the Basin</w:t>
      </w:r>
      <w:r>
        <w:rPr>
          <w:rStyle w:val="BodyTextChar"/>
        </w:rPr>
        <w:t xml:space="preserve">. All figures and tables that refer to the managed floodplain in this report are using the </w:t>
      </w:r>
      <w:r w:rsidR="000C5FB8">
        <w:rPr>
          <w:rStyle w:val="BodyTextChar"/>
        </w:rPr>
        <w:t>updated m</w:t>
      </w:r>
      <w:r>
        <w:rPr>
          <w:rStyle w:val="BodyTextChar"/>
        </w:rPr>
        <w:t>anaged floodplain extent</w:t>
      </w:r>
      <w:r w:rsidR="000C5FB8">
        <w:rPr>
          <w:rStyle w:val="BodyTextChar"/>
        </w:rPr>
        <w:t xml:space="preserve"> </w:t>
      </w:r>
      <w:r w:rsidR="000C5FB8">
        <w:rPr>
          <w:rStyle w:val="BodyTextChar"/>
        </w:rPr>
        <w:fldChar w:fldCharType="begin"/>
      </w:r>
      <w:r w:rsidR="000C5FB8">
        <w:rPr>
          <w:rStyle w:val="BodyTextChar"/>
        </w:rPr>
        <w:instrText xml:space="preserve"> ADDIN ZOTERO_ITEM CSL_CITATION {"citationID":"nk5JECZ6","properties":{"formattedCitation":"(CEWH 2025)","plainCitation":"(CEWH 2025)","noteIndex":0},"citationItems":[{"id":3710,"uris":["http://zotero.org/users/536544/items/7HYVJDBA"],"itemData":{"id":3710,"type":"dataset","event-place":"Canberra","publisher":"Flow-MER Program. Commonwealth Environmental Water Office, Australian Government Department of Climate Change, Energy, the Environment and Water","publisher-place":"Canberra","title":"Flow-MER MDB managed floodplain","URL":"https://data.gov.au/data/dataset/flow-mer-managed-floodplain","author":[{"literal":"CEWH"}],"accessed":{"date-parts":[["2025",4,1]]},"issued":{"date-parts":[["2025"]]}}}],"schema":"https://github.com/citation-style-language/schema/raw/master/csl-citation.json"} </w:instrText>
      </w:r>
      <w:r w:rsidR="000C5FB8">
        <w:rPr>
          <w:rStyle w:val="BodyTextChar"/>
        </w:rPr>
        <w:fldChar w:fldCharType="separate"/>
      </w:r>
      <w:r w:rsidR="000C5FB8" w:rsidRPr="000C5FB8">
        <w:rPr>
          <w:rFonts w:cs="Calibri"/>
        </w:rPr>
        <w:t>(CEWH 2025)</w:t>
      </w:r>
      <w:r w:rsidR="000C5FB8">
        <w:rPr>
          <w:rStyle w:val="BodyTextChar"/>
        </w:rPr>
        <w:fldChar w:fldCharType="end"/>
      </w:r>
      <w:r>
        <w:rPr>
          <w:rStyle w:val="BodyTextChar"/>
        </w:rPr>
        <w:t>.</w:t>
      </w:r>
    </w:p>
    <w:p w14:paraId="3A224BC7" w14:textId="169A0ED0" w:rsidR="00361812" w:rsidRDefault="00361812" w:rsidP="00512200">
      <w:pPr>
        <w:pStyle w:val="CaptionWithNote"/>
      </w:pPr>
      <w:bookmarkStart w:id="161" w:name="_Ref100065229"/>
      <w:bookmarkStart w:id="162" w:name="_Toc106803116"/>
      <w:bookmarkStart w:id="163" w:name="_Toc201867415"/>
      <w:r w:rsidRPr="00E36A51">
        <w:t>Table</w:t>
      </w:r>
      <w:r w:rsidR="00D15B76">
        <w:t> </w:t>
      </w:r>
      <w:r w:rsidR="00890646">
        <w:fldChar w:fldCharType="begin" w:fldLock="1"/>
      </w:r>
      <w:r w:rsidR="00890646">
        <w:instrText xml:space="preserve"> STYLEREF 1 \s </w:instrText>
      </w:r>
      <w:r w:rsidR="00890646">
        <w:fldChar w:fldCharType="separate"/>
      </w:r>
      <w:r w:rsidR="009B47F6">
        <w:rPr>
          <w:noProof/>
        </w:rPr>
        <w:t>3</w:t>
      </w:r>
      <w:r w:rsidR="00890646">
        <w:rPr>
          <w:noProof/>
        </w:rPr>
        <w:fldChar w:fldCharType="end"/>
      </w:r>
      <w:r w:rsidRPr="00E36A51">
        <w:t>.</w:t>
      </w:r>
      <w:r w:rsidR="00890646">
        <w:fldChar w:fldCharType="begin"/>
      </w:r>
      <w:r w:rsidR="00890646">
        <w:instrText xml:space="preserve"> SEQ Table \* ARABIC \s 1 </w:instrText>
      </w:r>
      <w:r w:rsidR="00890646">
        <w:fldChar w:fldCharType="separate"/>
      </w:r>
      <w:r w:rsidR="0000560C">
        <w:rPr>
          <w:noProof/>
        </w:rPr>
        <w:t>2</w:t>
      </w:r>
      <w:r w:rsidR="00890646">
        <w:rPr>
          <w:noProof/>
        </w:rPr>
        <w:fldChar w:fldCharType="end"/>
      </w:r>
      <w:bookmarkEnd w:id="161"/>
      <w:r w:rsidRPr="00E36A51">
        <w:t xml:space="preserve"> Additions to the managed floodplain for each Basin valley</w:t>
      </w:r>
      <w:bookmarkEnd w:id="162"/>
      <w:r w:rsidR="000F37F5">
        <w:t xml:space="preserve"> from </w:t>
      </w:r>
      <w:r w:rsidR="00F7360E">
        <w:t>10 years of mapping environmental water</w:t>
      </w:r>
      <w:r w:rsidR="00D15B76">
        <w:t>,</w:t>
      </w:r>
      <w:r w:rsidR="00F7360E">
        <w:t xml:space="preserve"> </w:t>
      </w:r>
      <w:r w:rsidR="000F37F5">
        <w:t>2014</w:t>
      </w:r>
      <w:r w:rsidR="001B5BA8">
        <w:t>–</w:t>
      </w:r>
      <w:r w:rsidR="000F37F5">
        <w:t>202</w:t>
      </w:r>
      <w:r w:rsidR="002B0600">
        <w:t>4</w:t>
      </w:r>
      <w:bookmarkEnd w:id="163"/>
    </w:p>
    <w:p w14:paraId="44D0A5ED" w14:textId="6A01FABF" w:rsidR="00C7536F" w:rsidRPr="00857A4A" w:rsidRDefault="00C7536F" w:rsidP="00512200">
      <w:pPr>
        <w:pStyle w:val="CaptionNote"/>
        <w:rPr>
          <w:rStyle w:val="BodyTextChar"/>
        </w:rPr>
      </w:pPr>
      <w:r>
        <w:t xml:space="preserve">* </w:t>
      </w:r>
      <w:r w:rsidRPr="009C25AF">
        <w:rPr>
          <w:i/>
          <w:iCs/>
        </w:rPr>
        <w:t>Basin-wide environmental watering strategy</w:t>
      </w:r>
      <w:r>
        <w:t xml:space="preserve"> (the Strategy) (MDBA 2019)</w:t>
      </w:r>
      <w:r w:rsidR="00BB4134">
        <w:t xml:space="preserve"> (At the time of writing, the 2025 Edition of the Strategy was not available.)</w:t>
      </w:r>
    </w:p>
    <w:tbl>
      <w:tblPr>
        <w:tblStyle w:val="TableFlow-MER"/>
        <w:tblW w:w="5031" w:type="pct"/>
        <w:tblInd w:w="0" w:type="dxa"/>
        <w:tblLayout w:type="fixed"/>
        <w:tblLook w:val="04E0" w:firstRow="1" w:lastRow="1" w:firstColumn="1" w:lastColumn="0" w:noHBand="0" w:noVBand="1"/>
      </w:tblPr>
      <w:tblGrid>
        <w:gridCol w:w="1417"/>
        <w:gridCol w:w="1362"/>
        <w:gridCol w:w="908"/>
        <w:gridCol w:w="1193"/>
        <w:gridCol w:w="4818"/>
      </w:tblGrid>
      <w:tr w:rsidR="00884D6D" w:rsidRPr="000004C3" w14:paraId="62C56B57" w14:textId="77777777" w:rsidTr="00F736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hideMark/>
          </w:tcPr>
          <w:p w14:paraId="50C1D58D" w14:textId="77777777" w:rsidR="00361812" w:rsidRPr="000004C3" w:rsidRDefault="00361812" w:rsidP="000004C3">
            <w:pPr>
              <w:pStyle w:val="ColumnHeading"/>
            </w:pPr>
            <w:r w:rsidRPr="000004C3">
              <w:t>Valley</w:t>
            </w:r>
          </w:p>
        </w:tc>
        <w:tc>
          <w:tcPr>
            <w:tcW w:w="702" w:type="pct"/>
            <w:noWrap/>
            <w:hideMark/>
          </w:tcPr>
          <w:p w14:paraId="372A6E45" w14:textId="77777777" w:rsidR="00361812" w:rsidRPr="000004C3" w:rsidRDefault="00361812" w:rsidP="000004C3">
            <w:pPr>
              <w:pStyle w:val="ColumnHeading"/>
              <w:cnfStyle w:val="100000000000" w:firstRow="1" w:lastRow="0" w:firstColumn="0" w:lastColumn="0" w:oddVBand="0" w:evenVBand="0" w:oddHBand="0" w:evenHBand="0" w:firstRowFirstColumn="0" w:firstRowLastColumn="0" w:lastRowFirstColumn="0" w:lastRowLastColumn="0"/>
            </w:pPr>
            <w:r w:rsidRPr="000004C3">
              <w:t>Strategy* managed floodplain area (ha)</w:t>
            </w:r>
          </w:p>
        </w:tc>
        <w:tc>
          <w:tcPr>
            <w:tcW w:w="468" w:type="pct"/>
            <w:noWrap/>
            <w:hideMark/>
          </w:tcPr>
          <w:p w14:paraId="18D528DF" w14:textId="3F1AD873" w:rsidR="00361812" w:rsidRPr="000004C3" w:rsidRDefault="00361812" w:rsidP="000004C3">
            <w:pPr>
              <w:pStyle w:val="ColumnHeading"/>
              <w:cnfStyle w:val="100000000000" w:firstRow="1" w:lastRow="0" w:firstColumn="0" w:lastColumn="0" w:oddVBand="0" w:evenVBand="0" w:oddHBand="0" w:evenHBand="0" w:firstRowFirstColumn="0" w:firstRowLastColumn="0" w:lastRowFirstColumn="0" w:lastRowLastColumn="0"/>
            </w:pPr>
            <w:r w:rsidRPr="000004C3">
              <w:t>Area</w:t>
            </w:r>
            <w:r w:rsidR="00884D6D">
              <w:t xml:space="preserve"> </w:t>
            </w:r>
            <w:r w:rsidRPr="000004C3">
              <w:t>added</w:t>
            </w:r>
          </w:p>
          <w:p w14:paraId="448DA92F" w14:textId="77777777" w:rsidR="00361812" w:rsidRPr="000004C3" w:rsidRDefault="00361812" w:rsidP="000004C3">
            <w:pPr>
              <w:pStyle w:val="ColumnHeading"/>
              <w:cnfStyle w:val="100000000000" w:firstRow="1" w:lastRow="0" w:firstColumn="0" w:lastColumn="0" w:oddVBand="0" w:evenVBand="0" w:oddHBand="0" w:evenHBand="0" w:firstRowFirstColumn="0" w:firstRowLastColumn="0" w:lastRowFirstColumn="0" w:lastRowLastColumn="0"/>
            </w:pPr>
            <w:r w:rsidRPr="000004C3">
              <w:t>(ha)</w:t>
            </w:r>
          </w:p>
        </w:tc>
        <w:tc>
          <w:tcPr>
            <w:tcW w:w="615" w:type="pct"/>
            <w:noWrap/>
            <w:hideMark/>
          </w:tcPr>
          <w:p w14:paraId="09A0566E" w14:textId="77777777" w:rsidR="00361812" w:rsidRPr="000004C3" w:rsidRDefault="00361812" w:rsidP="000004C3">
            <w:pPr>
              <w:pStyle w:val="ColumnHeading"/>
              <w:cnfStyle w:val="100000000000" w:firstRow="1" w:lastRow="0" w:firstColumn="0" w:lastColumn="0" w:oddVBand="0" w:evenVBand="0" w:oddHBand="0" w:evenHBand="0" w:firstRowFirstColumn="0" w:firstRowLastColumn="0" w:lastRowFirstColumn="0" w:lastRowLastColumn="0"/>
            </w:pPr>
            <w:r w:rsidRPr="000004C3">
              <w:t>Percentage increase</w:t>
            </w:r>
            <w:r w:rsidRPr="000004C3">
              <w:br/>
              <w:t>(%)</w:t>
            </w:r>
          </w:p>
        </w:tc>
        <w:tc>
          <w:tcPr>
            <w:tcW w:w="2484" w:type="pct"/>
            <w:noWrap/>
            <w:hideMark/>
          </w:tcPr>
          <w:p w14:paraId="67207215" w14:textId="77777777" w:rsidR="00361812" w:rsidRPr="000004C3" w:rsidRDefault="00361812" w:rsidP="000004C3">
            <w:pPr>
              <w:pStyle w:val="ColumnHeading"/>
              <w:cnfStyle w:val="100000000000" w:firstRow="1" w:lastRow="0" w:firstColumn="0" w:lastColumn="0" w:oddVBand="0" w:evenVBand="0" w:oddHBand="0" w:evenHBand="0" w:firstRowFirstColumn="0" w:firstRowLastColumn="0" w:lastRowFirstColumn="0" w:lastRowLastColumn="0"/>
            </w:pPr>
            <w:r w:rsidRPr="000004C3">
              <w:t>Comments</w:t>
            </w:r>
          </w:p>
        </w:tc>
      </w:tr>
      <w:tr w:rsidR="00884D6D" w:rsidRPr="00FD4751" w14:paraId="157102B8"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shd w:val="clear" w:color="auto" w:fill="D0EAFF"/>
            <w:noWrap/>
          </w:tcPr>
          <w:p w14:paraId="4AB3CF08" w14:textId="77777777" w:rsidR="00361812" w:rsidRPr="00B57248" w:rsidRDefault="00361812" w:rsidP="00A76C54">
            <w:pPr>
              <w:pStyle w:val="RowHeading"/>
              <w:keepNext/>
              <w:spacing w:line="240" w:lineRule="auto"/>
            </w:pPr>
            <w:r w:rsidRPr="00B57248">
              <w:t>Northern Basin</w:t>
            </w:r>
          </w:p>
        </w:tc>
        <w:tc>
          <w:tcPr>
            <w:tcW w:w="702" w:type="pct"/>
            <w:shd w:val="clear" w:color="auto" w:fill="D0EAFF"/>
            <w:noWrap/>
          </w:tcPr>
          <w:p w14:paraId="6F1A4B5B" w14:textId="77777777" w:rsidR="00361812" w:rsidRPr="00FD4751" w:rsidRDefault="00361812" w:rsidP="00884D6D">
            <w:pPr>
              <w:pStyle w:val="TableText"/>
              <w:spacing w:line="240" w:lineRule="auto"/>
              <w:ind w:right="319"/>
              <w:jc w:val="right"/>
              <w:cnfStyle w:val="000000100000" w:firstRow="0" w:lastRow="0" w:firstColumn="0" w:lastColumn="0" w:oddVBand="0" w:evenVBand="0" w:oddHBand="1" w:evenHBand="0" w:firstRowFirstColumn="0" w:firstRowLastColumn="0" w:lastRowFirstColumn="0" w:lastRowLastColumn="0"/>
            </w:pPr>
          </w:p>
        </w:tc>
        <w:tc>
          <w:tcPr>
            <w:tcW w:w="468" w:type="pct"/>
            <w:shd w:val="clear" w:color="auto" w:fill="D0EAFF"/>
            <w:noWrap/>
          </w:tcPr>
          <w:p w14:paraId="5EC9E003" w14:textId="77777777" w:rsidR="00361812" w:rsidRPr="00FD4751" w:rsidRDefault="00361812" w:rsidP="00EE4967">
            <w:pPr>
              <w:pStyle w:val="TableText"/>
              <w:spacing w:line="240" w:lineRule="auto"/>
              <w:jc w:val="right"/>
              <w:cnfStyle w:val="000000100000" w:firstRow="0" w:lastRow="0" w:firstColumn="0" w:lastColumn="0" w:oddVBand="0" w:evenVBand="0" w:oddHBand="1" w:evenHBand="0" w:firstRowFirstColumn="0" w:firstRowLastColumn="0" w:lastRowFirstColumn="0" w:lastRowLastColumn="0"/>
            </w:pPr>
          </w:p>
        </w:tc>
        <w:tc>
          <w:tcPr>
            <w:tcW w:w="615" w:type="pct"/>
            <w:shd w:val="clear" w:color="auto" w:fill="D0EAFF"/>
            <w:noWrap/>
          </w:tcPr>
          <w:p w14:paraId="01A3B9F8" w14:textId="77777777" w:rsidR="00361812" w:rsidRDefault="00361812" w:rsidP="000004C3">
            <w:pPr>
              <w:pStyle w:val="TableTextRight"/>
              <w:cnfStyle w:val="000000100000" w:firstRow="0" w:lastRow="0" w:firstColumn="0" w:lastColumn="0" w:oddVBand="0" w:evenVBand="0" w:oddHBand="1" w:evenHBand="0" w:firstRowFirstColumn="0" w:firstRowLastColumn="0" w:lastRowFirstColumn="0" w:lastRowLastColumn="0"/>
            </w:pPr>
          </w:p>
        </w:tc>
        <w:tc>
          <w:tcPr>
            <w:tcW w:w="2484" w:type="pct"/>
            <w:shd w:val="clear" w:color="auto" w:fill="D0EAFF"/>
            <w:noWrap/>
          </w:tcPr>
          <w:p w14:paraId="012221A2" w14:textId="77777777" w:rsidR="00361812" w:rsidRPr="00FD4751" w:rsidRDefault="00361812" w:rsidP="00EE4967">
            <w:pPr>
              <w:pStyle w:val="TableText"/>
              <w:spacing w:line="240" w:lineRule="auto"/>
              <w:ind w:left="58"/>
              <w:cnfStyle w:val="000000100000" w:firstRow="0" w:lastRow="0" w:firstColumn="0" w:lastColumn="0" w:oddVBand="0" w:evenVBand="0" w:oddHBand="1" w:evenHBand="0" w:firstRowFirstColumn="0" w:firstRowLastColumn="0" w:lastRowFirstColumn="0" w:lastRowLastColumn="0"/>
            </w:pPr>
          </w:p>
        </w:tc>
      </w:tr>
      <w:tr w:rsidR="00F7360E" w:rsidRPr="00FD4751" w14:paraId="3D5793CE" w14:textId="77777777" w:rsidTr="00F7360E">
        <w:tc>
          <w:tcPr>
            <w:cnfStyle w:val="001000000000" w:firstRow="0" w:lastRow="0" w:firstColumn="1" w:lastColumn="0" w:oddVBand="0" w:evenVBand="0" w:oddHBand="0" w:evenHBand="0" w:firstRowFirstColumn="0" w:firstRowLastColumn="0" w:lastRowFirstColumn="0" w:lastRowLastColumn="0"/>
            <w:tcW w:w="731" w:type="pct"/>
            <w:noWrap/>
            <w:hideMark/>
          </w:tcPr>
          <w:p w14:paraId="2B821B08" w14:textId="4A124369" w:rsidR="00F7360E" w:rsidRPr="00287A7A" w:rsidRDefault="00F7360E" w:rsidP="00F7360E">
            <w:pPr>
              <w:pStyle w:val="TableText"/>
              <w:spacing w:line="240" w:lineRule="auto"/>
            </w:pPr>
            <w:r w:rsidRPr="00287A7A">
              <w:t>Barwon Darling</w:t>
            </w:r>
          </w:p>
        </w:tc>
        <w:tc>
          <w:tcPr>
            <w:tcW w:w="702" w:type="pct"/>
            <w:noWrap/>
            <w:hideMark/>
          </w:tcPr>
          <w:p w14:paraId="3953C65B" w14:textId="31315094" w:rsidR="00F7360E" w:rsidRPr="00287A7A"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BD6296">
              <w:t>125,425</w:t>
            </w:r>
          </w:p>
        </w:tc>
        <w:tc>
          <w:tcPr>
            <w:tcW w:w="468" w:type="pct"/>
            <w:noWrap/>
            <w:hideMark/>
          </w:tcPr>
          <w:p w14:paraId="5DED54FB" w14:textId="5F50E244" w:rsidR="00F7360E" w:rsidRPr="00287A7A"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BD6296">
              <w:t>7,057</w:t>
            </w:r>
          </w:p>
        </w:tc>
        <w:tc>
          <w:tcPr>
            <w:tcW w:w="615" w:type="pct"/>
            <w:noWrap/>
            <w:tcMar>
              <w:right w:w="284" w:type="dxa"/>
            </w:tcMar>
            <w:hideMark/>
          </w:tcPr>
          <w:p w14:paraId="74E20117" w14:textId="0D1AAED9" w:rsidR="00F7360E" w:rsidRPr="00287A7A"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BD6296">
              <w:t>6%</w:t>
            </w:r>
          </w:p>
        </w:tc>
        <w:tc>
          <w:tcPr>
            <w:tcW w:w="2484" w:type="pct"/>
            <w:noWrap/>
            <w:hideMark/>
          </w:tcPr>
          <w:p w14:paraId="1D50BC61" w14:textId="61F42857" w:rsidR="00F7360E" w:rsidRPr="00287A7A" w:rsidRDefault="00F7360E" w:rsidP="00F7360E">
            <w:pPr>
              <w:pStyle w:val="TableText"/>
              <w:spacing w:line="240" w:lineRule="auto"/>
              <w:ind w:left="58"/>
              <w:cnfStyle w:val="000000000000" w:firstRow="0" w:lastRow="0" w:firstColumn="0" w:lastColumn="0" w:oddVBand="0" w:evenVBand="0" w:oddHBand="0" w:evenHBand="0" w:firstRowFirstColumn="0" w:firstRowLastColumn="0" w:lastRowFirstColumn="0" w:lastRowLastColumn="0"/>
            </w:pPr>
            <w:r w:rsidRPr="00287A7A">
              <w:t>Channel ma</w:t>
            </w:r>
            <w:r>
              <w:t>r</w:t>
            </w:r>
            <w:r w:rsidRPr="00287A7A">
              <w:t>gins and small anabranch channels</w:t>
            </w:r>
          </w:p>
        </w:tc>
      </w:tr>
      <w:tr w:rsidR="00F7360E" w:rsidRPr="00FD4751" w14:paraId="4B8628FA"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hideMark/>
          </w:tcPr>
          <w:p w14:paraId="63CE1303" w14:textId="313B74A5" w:rsidR="00F7360E" w:rsidRPr="00287A7A" w:rsidRDefault="00F7360E" w:rsidP="00F7360E">
            <w:pPr>
              <w:pStyle w:val="TableText"/>
              <w:spacing w:line="240" w:lineRule="auto"/>
            </w:pPr>
            <w:r w:rsidRPr="00287A7A">
              <w:t>Border Rivers</w:t>
            </w:r>
          </w:p>
        </w:tc>
        <w:tc>
          <w:tcPr>
            <w:tcW w:w="702" w:type="pct"/>
            <w:noWrap/>
            <w:hideMark/>
          </w:tcPr>
          <w:p w14:paraId="73BC375F" w14:textId="7F417E3D" w:rsidR="00F7360E" w:rsidRPr="00287A7A" w:rsidRDefault="00F7360E" w:rsidP="00F7360E">
            <w:pPr>
              <w:pStyle w:val="TableTextRight"/>
              <w:ind w:right="319"/>
              <w:cnfStyle w:val="000000100000" w:firstRow="0" w:lastRow="0" w:firstColumn="0" w:lastColumn="0" w:oddVBand="0" w:evenVBand="0" w:oddHBand="1" w:evenHBand="0" w:firstRowFirstColumn="0" w:firstRowLastColumn="0" w:lastRowFirstColumn="0" w:lastRowLastColumn="0"/>
            </w:pPr>
            <w:r w:rsidRPr="00BD6296">
              <w:t>161,677</w:t>
            </w:r>
          </w:p>
        </w:tc>
        <w:tc>
          <w:tcPr>
            <w:tcW w:w="468" w:type="pct"/>
            <w:noWrap/>
            <w:hideMark/>
          </w:tcPr>
          <w:p w14:paraId="16A53D30" w14:textId="01406B80" w:rsidR="00F7360E" w:rsidRPr="00287A7A"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BD6296">
              <w:t>10,879</w:t>
            </w:r>
          </w:p>
        </w:tc>
        <w:tc>
          <w:tcPr>
            <w:tcW w:w="615" w:type="pct"/>
            <w:noWrap/>
            <w:tcMar>
              <w:right w:w="284" w:type="dxa"/>
            </w:tcMar>
            <w:hideMark/>
          </w:tcPr>
          <w:p w14:paraId="5C290FB6" w14:textId="10332ED5" w:rsidR="00F7360E" w:rsidRPr="00287A7A"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BD6296">
              <w:t>7%</w:t>
            </w:r>
          </w:p>
        </w:tc>
        <w:tc>
          <w:tcPr>
            <w:tcW w:w="2484" w:type="pct"/>
            <w:noWrap/>
            <w:hideMark/>
          </w:tcPr>
          <w:p w14:paraId="2E4C9894" w14:textId="61F0ADC6" w:rsidR="00F7360E" w:rsidRPr="00287A7A" w:rsidRDefault="00F7360E" w:rsidP="00F7360E">
            <w:pPr>
              <w:pStyle w:val="TableText"/>
              <w:spacing w:line="240" w:lineRule="auto"/>
              <w:ind w:left="58"/>
              <w:cnfStyle w:val="000000100000" w:firstRow="0" w:lastRow="0" w:firstColumn="0" w:lastColumn="0" w:oddVBand="0" w:evenVBand="0" w:oddHBand="1" w:evenHBand="0" w:firstRowFirstColumn="0" w:firstRowLastColumn="0" w:lastRowFirstColumn="0" w:lastRowLastColumn="0"/>
            </w:pPr>
            <w:r w:rsidRPr="00287A7A">
              <w:t>Added Severn River</w:t>
            </w:r>
          </w:p>
        </w:tc>
      </w:tr>
      <w:tr w:rsidR="00F7360E" w:rsidRPr="00FD4751" w14:paraId="7FFB8FAD" w14:textId="77777777" w:rsidTr="00F7360E">
        <w:tc>
          <w:tcPr>
            <w:cnfStyle w:val="001000000000" w:firstRow="0" w:lastRow="0" w:firstColumn="1" w:lastColumn="0" w:oddVBand="0" w:evenVBand="0" w:oddHBand="0" w:evenHBand="0" w:firstRowFirstColumn="0" w:firstRowLastColumn="0" w:lastRowFirstColumn="0" w:lastRowLastColumn="0"/>
            <w:tcW w:w="731" w:type="pct"/>
            <w:noWrap/>
            <w:hideMark/>
          </w:tcPr>
          <w:p w14:paraId="74DED609" w14:textId="769D689A" w:rsidR="00F7360E" w:rsidRPr="00287A7A" w:rsidRDefault="00F7360E" w:rsidP="00F7360E">
            <w:pPr>
              <w:pStyle w:val="TableText"/>
              <w:spacing w:line="240" w:lineRule="auto"/>
            </w:pPr>
            <w:r w:rsidRPr="00287A7A">
              <w:t>Castlereagh</w:t>
            </w:r>
          </w:p>
        </w:tc>
        <w:tc>
          <w:tcPr>
            <w:tcW w:w="702" w:type="pct"/>
            <w:noWrap/>
            <w:hideMark/>
          </w:tcPr>
          <w:p w14:paraId="23C60198" w14:textId="702832B1" w:rsidR="00F7360E" w:rsidRPr="00287A7A"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BD6296">
              <w:t>36,184</w:t>
            </w:r>
          </w:p>
        </w:tc>
        <w:tc>
          <w:tcPr>
            <w:tcW w:w="468" w:type="pct"/>
            <w:noWrap/>
            <w:hideMark/>
          </w:tcPr>
          <w:p w14:paraId="7E37F477" w14:textId="61A97D32" w:rsidR="00F7360E" w:rsidRPr="00287A7A"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BD6296">
              <w:t>0</w:t>
            </w:r>
          </w:p>
        </w:tc>
        <w:tc>
          <w:tcPr>
            <w:tcW w:w="615" w:type="pct"/>
            <w:noWrap/>
            <w:tcMar>
              <w:right w:w="284" w:type="dxa"/>
            </w:tcMar>
            <w:hideMark/>
          </w:tcPr>
          <w:p w14:paraId="43AA67AD" w14:textId="0A8961C5" w:rsidR="00F7360E" w:rsidRPr="00287A7A"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BD6296">
              <w:t>0%</w:t>
            </w:r>
          </w:p>
        </w:tc>
        <w:tc>
          <w:tcPr>
            <w:tcW w:w="2484" w:type="pct"/>
            <w:noWrap/>
            <w:hideMark/>
          </w:tcPr>
          <w:p w14:paraId="7B5827CB" w14:textId="7BE5A85B" w:rsidR="00F7360E" w:rsidRPr="00287A7A" w:rsidRDefault="00F7360E" w:rsidP="00F7360E">
            <w:pPr>
              <w:pStyle w:val="TableText"/>
              <w:spacing w:line="240" w:lineRule="auto"/>
              <w:ind w:left="58"/>
              <w:cnfStyle w:val="000000000000" w:firstRow="0" w:lastRow="0" w:firstColumn="0" w:lastColumn="0" w:oddVBand="0" w:evenVBand="0" w:oddHBand="0" w:evenHBand="0" w:firstRowFirstColumn="0" w:firstRowLastColumn="0" w:lastRowFirstColumn="0" w:lastRowLastColumn="0"/>
            </w:pPr>
            <w:r w:rsidRPr="00287A7A">
              <w:t>No change</w:t>
            </w:r>
          </w:p>
        </w:tc>
      </w:tr>
      <w:tr w:rsidR="00F7360E" w:rsidRPr="00FD4751" w14:paraId="1E261461"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hideMark/>
          </w:tcPr>
          <w:p w14:paraId="70C3E6A4" w14:textId="1423DCF4" w:rsidR="00F7360E" w:rsidRPr="00287A7A" w:rsidRDefault="00F7360E" w:rsidP="00F7360E">
            <w:pPr>
              <w:pStyle w:val="TableText"/>
              <w:spacing w:line="240" w:lineRule="auto"/>
            </w:pPr>
            <w:r w:rsidRPr="00287A7A">
              <w:t>Condamine Balonne</w:t>
            </w:r>
          </w:p>
        </w:tc>
        <w:tc>
          <w:tcPr>
            <w:tcW w:w="702" w:type="pct"/>
            <w:noWrap/>
            <w:hideMark/>
          </w:tcPr>
          <w:p w14:paraId="26741917" w14:textId="4F3B76D5" w:rsidR="00F7360E" w:rsidRPr="00287A7A" w:rsidRDefault="00F7360E" w:rsidP="00F7360E">
            <w:pPr>
              <w:pStyle w:val="TableTextRight"/>
              <w:ind w:right="319"/>
              <w:cnfStyle w:val="000000100000" w:firstRow="0" w:lastRow="0" w:firstColumn="0" w:lastColumn="0" w:oddVBand="0" w:evenVBand="0" w:oddHBand="1" w:evenHBand="0" w:firstRowFirstColumn="0" w:firstRowLastColumn="0" w:lastRowFirstColumn="0" w:lastRowLastColumn="0"/>
            </w:pPr>
            <w:r w:rsidRPr="00BD6296">
              <w:t>368,101</w:t>
            </w:r>
          </w:p>
        </w:tc>
        <w:tc>
          <w:tcPr>
            <w:tcW w:w="468" w:type="pct"/>
            <w:noWrap/>
            <w:hideMark/>
          </w:tcPr>
          <w:p w14:paraId="4EF35667" w14:textId="45224FFD" w:rsidR="00F7360E" w:rsidRPr="00287A7A"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BD6296">
              <w:t>21,277</w:t>
            </w:r>
          </w:p>
        </w:tc>
        <w:tc>
          <w:tcPr>
            <w:tcW w:w="615" w:type="pct"/>
            <w:noWrap/>
            <w:tcMar>
              <w:right w:w="284" w:type="dxa"/>
            </w:tcMar>
            <w:hideMark/>
          </w:tcPr>
          <w:p w14:paraId="68469F75" w14:textId="1572F708" w:rsidR="00F7360E" w:rsidRPr="00287A7A"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BD6296">
              <w:t>6%</w:t>
            </w:r>
          </w:p>
        </w:tc>
        <w:tc>
          <w:tcPr>
            <w:tcW w:w="2484" w:type="pct"/>
            <w:noWrap/>
            <w:hideMark/>
          </w:tcPr>
          <w:p w14:paraId="786036DF" w14:textId="5E6F6411" w:rsidR="00F7360E" w:rsidRPr="00287A7A" w:rsidRDefault="000C5FB8" w:rsidP="00F7360E">
            <w:pPr>
              <w:pStyle w:val="TableText"/>
              <w:spacing w:line="240" w:lineRule="auto"/>
              <w:ind w:left="58"/>
              <w:cnfStyle w:val="000000100000" w:firstRow="0" w:lastRow="0" w:firstColumn="0" w:lastColumn="0" w:oddVBand="0" w:evenVBand="0" w:oddHBand="1" w:evenHBand="0" w:firstRowFirstColumn="0" w:firstRowLastColumn="0" w:lastRowFirstColumn="0" w:lastRowLastColumn="0"/>
            </w:pPr>
            <w:r>
              <w:t>Ballandool River and c</w:t>
            </w:r>
            <w:r w:rsidR="00F7360E" w:rsidRPr="00287A7A">
              <w:t>hannel margins</w:t>
            </w:r>
            <w:r>
              <w:t>, addition of floodout west of Narran Lake</w:t>
            </w:r>
          </w:p>
        </w:tc>
      </w:tr>
      <w:tr w:rsidR="00F7360E" w:rsidRPr="00FD4751" w14:paraId="45AD75A1" w14:textId="77777777" w:rsidTr="00F7360E">
        <w:tc>
          <w:tcPr>
            <w:cnfStyle w:val="001000000000" w:firstRow="0" w:lastRow="0" w:firstColumn="1" w:lastColumn="0" w:oddVBand="0" w:evenVBand="0" w:oddHBand="0" w:evenHBand="0" w:firstRowFirstColumn="0" w:firstRowLastColumn="0" w:lastRowFirstColumn="0" w:lastRowLastColumn="0"/>
            <w:tcW w:w="731" w:type="pct"/>
            <w:noWrap/>
            <w:hideMark/>
          </w:tcPr>
          <w:p w14:paraId="35E8A162" w14:textId="2386BC97" w:rsidR="00F7360E" w:rsidRPr="00287A7A" w:rsidRDefault="00F7360E" w:rsidP="00F7360E">
            <w:pPr>
              <w:pStyle w:val="TableText"/>
              <w:spacing w:line="240" w:lineRule="auto"/>
            </w:pPr>
            <w:r w:rsidRPr="00287A7A">
              <w:t>Gwydir</w:t>
            </w:r>
          </w:p>
        </w:tc>
        <w:tc>
          <w:tcPr>
            <w:tcW w:w="702" w:type="pct"/>
            <w:noWrap/>
            <w:hideMark/>
          </w:tcPr>
          <w:p w14:paraId="388405C4" w14:textId="04322D01" w:rsidR="00F7360E" w:rsidRPr="00287A7A"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BD6296">
              <w:t>30,074</w:t>
            </w:r>
          </w:p>
        </w:tc>
        <w:tc>
          <w:tcPr>
            <w:tcW w:w="468" w:type="pct"/>
            <w:noWrap/>
            <w:hideMark/>
          </w:tcPr>
          <w:p w14:paraId="3BDE0FE3" w14:textId="41082FA4" w:rsidR="00F7360E" w:rsidRPr="00287A7A"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BD6296">
              <w:t>23,715</w:t>
            </w:r>
          </w:p>
        </w:tc>
        <w:tc>
          <w:tcPr>
            <w:tcW w:w="615" w:type="pct"/>
            <w:noWrap/>
            <w:tcMar>
              <w:right w:w="284" w:type="dxa"/>
            </w:tcMar>
            <w:hideMark/>
          </w:tcPr>
          <w:p w14:paraId="51144F94" w14:textId="2E6E384A" w:rsidR="00F7360E" w:rsidRPr="00287A7A"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BD6296">
              <w:t>79%</w:t>
            </w:r>
          </w:p>
        </w:tc>
        <w:tc>
          <w:tcPr>
            <w:tcW w:w="2484" w:type="pct"/>
            <w:noWrap/>
            <w:hideMark/>
          </w:tcPr>
          <w:p w14:paraId="133DD1FC" w14:textId="59E450BE" w:rsidR="00F7360E" w:rsidRPr="00287A7A" w:rsidRDefault="00F7360E" w:rsidP="00F7360E">
            <w:pPr>
              <w:pStyle w:val="TableText"/>
              <w:spacing w:line="240" w:lineRule="auto"/>
              <w:ind w:left="58"/>
              <w:cnfStyle w:val="000000000000" w:firstRow="0" w:lastRow="0" w:firstColumn="0" w:lastColumn="0" w:oddVBand="0" w:evenVBand="0" w:oddHBand="0" w:evenHBand="0" w:firstRowFirstColumn="0" w:firstRowLastColumn="0" w:lastRowFirstColumn="0" w:lastRowLastColumn="0"/>
            </w:pPr>
            <w:r w:rsidRPr="00287A7A">
              <w:t>Addition of Carole Creek, Noomin Creek, Mallowa Creek, Ballin Boora Creek; expansion of floodplains along Gingham watercourse and Gwydir River</w:t>
            </w:r>
          </w:p>
        </w:tc>
      </w:tr>
      <w:tr w:rsidR="00F7360E" w:rsidRPr="00FD4751" w14:paraId="16311135"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tcPr>
          <w:p w14:paraId="2A868D76" w14:textId="6DAFB577" w:rsidR="00F7360E" w:rsidRPr="00287A7A" w:rsidRDefault="00F7360E" w:rsidP="00F7360E">
            <w:pPr>
              <w:pStyle w:val="TableText"/>
              <w:spacing w:line="240" w:lineRule="auto"/>
            </w:pPr>
            <w:r w:rsidRPr="00287A7A">
              <w:t>Macquarie</w:t>
            </w:r>
          </w:p>
        </w:tc>
        <w:tc>
          <w:tcPr>
            <w:tcW w:w="702" w:type="pct"/>
            <w:noWrap/>
          </w:tcPr>
          <w:p w14:paraId="06EDB7E5" w14:textId="1A9C470E" w:rsidR="00F7360E" w:rsidRPr="00287A7A" w:rsidRDefault="00F7360E" w:rsidP="00F7360E">
            <w:pPr>
              <w:pStyle w:val="TableTextRight"/>
              <w:ind w:right="319"/>
              <w:cnfStyle w:val="000000100000" w:firstRow="0" w:lastRow="0" w:firstColumn="0" w:lastColumn="0" w:oddVBand="0" w:evenVBand="0" w:oddHBand="1" w:evenHBand="0" w:firstRowFirstColumn="0" w:firstRowLastColumn="0" w:lastRowFirstColumn="0" w:lastRowLastColumn="0"/>
            </w:pPr>
            <w:r w:rsidRPr="00BD6296">
              <w:t>277,482</w:t>
            </w:r>
          </w:p>
        </w:tc>
        <w:tc>
          <w:tcPr>
            <w:tcW w:w="468" w:type="pct"/>
            <w:noWrap/>
          </w:tcPr>
          <w:p w14:paraId="68B47F5E" w14:textId="64334F94" w:rsidR="00F7360E" w:rsidRPr="00287A7A"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BD6296">
              <w:t>26,780</w:t>
            </w:r>
          </w:p>
        </w:tc>
        <w:tc>
          <w:tcPr>
            <w:tcW w:w="615" w:type="pct"/>
            <w:noWrap/>
            <w:tcMar>
              <w:right w:w="284" w:type="dxa"/>
            </w:tcMar>
          </w:tcPr>
          <w:p w14:paraId="6F87154F" w14:textId="2DFE5EDF" w:rsidR="00F7360E" w:rsidRPr="00287A7A"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BD6296">
              <w:t>10%</w:t>
            </w:r>
          </w:p>
        </w:tc>
        <w:tc>
          <w:tcPr>
            <w:tcW w:w="2484" w:type="pct"/>
            <w:noWrap/>
          </w:tcPr>
          <w:p w14:paraId="2C496193" w14:textId="313E7581" w:rsidR="00F7360E" w:rsidRPr="00287A7A" w:rsidRDefault="00F7360E" w:rsidP="00F7360E">
            <w:pPr>
              <w:pStyle w:val="TableText"/>
              <w:spacing w:line="240" w:lineRule="auto"/>
              <w:ind w:left="58"/>
              <w:cnfStyle w:val="000000100000" w:firstRow="0" w:lastRow="0" w:firstColumn="0" w:lastColumn="0" w:oddVBand="0" w:evenVBand="0" w:oddHBand="1" w:evenHBand="0" w:firstRowFirstColumn="0" w:firstRowLastColumn="0" w:lastRowFirstColumn="0" w:lastRowLastColumn="0"/>
            </w:pPr>
            <w:r w:rsidRPr="00287A7A">
              <w:t xml:space="preserve">Added sections of </w:t>
            </w:r>
            <w:r w:rsidR="000C5FB8">
              <w:t xml:space="preserve">Crooked, Five Mile, </w:t>
            </w:r>
            <w:r w:rsidRPr="00287A7A">
              <w:t xml:space="preserve">Marthaguy, Bulgeraga </w:t>
            </w:r>
            <w:r>
              <w:t>and</w:t>
            </w:r>
            <w:r w:rsidRPr="00287A7A">
              <w:t xml:space="preserve"> Milmiland Creek</w:t>
            </w:r>
            <w:r w:rsidR="000C5FB8">
              <w:t>s</w:t>
            </w:r>
          </w:p>
        </w:tc>
      </w:tr>
      <w:tr w:rsidR="00F7360E" w:rsidRPr="00FD4751" w14:paraId="389911A1" w14:textId="77777777" w:rsidTr="00F7360E">
        <w:tc>
          <w:tcPr>
            <w:cnfStyle w:val="001000000000" w:firstRow="0" w:lastRow="0" w:firstColumn="1" w:lastColumn="0" w:oddVBand="0" w:evenVBand="0" w:oddHBand="0" w:evenHBand="0" w:firstRowFirstColumn="0" w:firstRowLastColumn="0" w:lastRowFirstColumn="0" w:lastRowLastColumn="0"/>
            <w:tcW w:w="731" w:type="pct"/>
            <w:noWrap/>
          </w:tcPr>
          <w:p w14:paraId="736DD8B2" w14:textId="13762F0F" w:rsidR="00F7360E" w:rsidRPr="00287A7A" w:rsidRDefault="00F7360E" w:rsidP="00F7360E">
            <w:pPr>
              <w:pStyle w:val="TableText"/>
              <w:spacing w:line="240" w:lineRule="auto"/>
            </w:pPr>
            <w:r w:rsidRPr="00287A7A">
              <w:t>Namoi</w:t>
            </w:r>
          </w:p>
        </w:tc>
        <w:tc>
          <w:tcPr>
            <w:tcW w:w="702" w:type="pct"/>
            <w:noWrap/>
          </w:tcPr>
          <w:p w14:paraId="581F1894" w14:textId="60B3DB93" w:rsidR="00F7360E" w:rsidRPr="00287A7A"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BD6296">
              <w:t>23,143</w:t>
            </w:r>
          </w:p>
        </w:tc>
        <w:tc>
          <w:tcPr>
            <w:tcW w:w="468" w:type="pct"/>
            <w:noWrap/>
          </w:tcPr>
          <w:p w14:paraId="3BFEBF9B" w14:textId="43DC14D8" w:rsidR="00F7360E" w:rsidRPr="00287A7A"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BD6296">
              <w:t>4,907</w:t>
            </w:r>
          </w:p>
        </w:tc>
        <w:tc>
          <w:tcPr>
            <w:tcW w:w="615" w:type="pct"/>
            <w:noWrap/>
            <w:tcMar>
              <w:right w:w="284" w:type="dxa"/>
            </w:tcMar>
          </w:tcPr>
          <w:p w14:paraId="37096EFB" w14:textId="5F7CB356" w:rsidR="00F7360E" w:rsidRPr="00287A7A"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BD6296">
              <w:t>21%</w:t>
            </w:r>
          </w:p>
        </w:tc>
        <w:tc>
          <w:tcPr>
            <w:tcW w:w="2484" w:type="pct"/>
            <w:noWrap/>
          </w:tcPr>
          <w:p w14:paraId="7FF36C92" w14:textId="0BB70EB3" w:rsidR="00F7360E" w:rsidRPr="00287A7A" w:rsidRDefault="00F7360E" w:rsidP="00F7360E">
            <w:pPr>
              <w:pStyle w:val="TableText"/>
              <w:spacing w:line="240" w:lineRule="auto"/>
              <w:ind w:left="58"/>
              <w:cnfStyle w:val="000000000000" w:firstRow="0" w:lastRow="0" w:firstColumn="0" w:lastColumn="0" w:oddVBand="0" w:evenVBand="0" w:oddHBand="0" w:evenHBand="0" w:firstRowFirstColumn="0" w:firstRowLastColumn="0" w:lastRowFirstColumn="0" w:lastRowLastColumn="0"/>
            </w:pPr>
            <w:r w:rsidRPr="00287A7A">
              <w:t>Added Peel River</w:t>
            </w:r>
          </w:p>
        </w:tc>
      </w:tr>
      <w:tr w:rsidR="00F7360E" w:rsidRPr="00FD4751" w14:paraId="2E2EEB5C"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tcPr>
          <w:p w14:paraId="6346193D" w14:textId="20337541" w:rsidR="00F7360E" w:rsidRPr="00287A7A" w:rsidRDefault="00F7360E" w:rsidP="00F7360E">
            <w:pPr>
              <w:pStyle w:val="TableText"/>
              <w:spacing w:line="240" w:lineRule="auto"/>
            </w:pPr>
            <w:r w:rsidRPr="00287A7A">
              <w:t>Paroo</w:t>
            </w:r>
          </w:p>
        </w:tc>
        <w:tc>
          <w:tcPr>
            <w:tcW w:w="702" w:type="pct"/>
            <w:noWrap/>
          </w:tcPr>
          <w:p w14:paraId="13432B81" w14:textId="5C4AA281" w:rsidR="00F7360E" w:rsidRPr="00287A7A" w:rsidRDefault="00F7360E" w:rsidP="00F7360E">
            <w:pPr>
              <w:pStyle w:val="TableTextRight"/>
              <w:ind w:right="319"/>
              <w:cnfStyle w:val="000000100000" w:firstRow="0" w:lastRow="0" w:firstColumn="0" w:lastColumn="0" w:oddVBand="0" w:evenVBand="0" w:oddHBand="1" w:evenHBand="0" w:firstRowFirstColumn="0" w:firstRowLastColumn="0" w:lastRowFirstColumn="0" w:lastRowLastColumn="0"/>
            </w:pPr>
            <w:r w:rsidRPr="00BD6296">
              <w:t>804,525</w:t>
            </w:r>
          </w:p>
        </w:tc>
        <w:tc>
          <w:tcPr>
            <w:tcW w:w="468" w:type="pct"/>
            <w:noWrap/>
          </w:tcPr>
          <w:p w14:paraId="12E8AE63" w14:textId="2ECDC5CD" w:rsidR="00F7360E" w:rsidRPr="00287A7A"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BD6296">
              <w:t>149</w:t>
            </w:r>
          </w:p>
        </w:tc>
        <w:tc>
          <w:tcPr>
            <w:tcW w:w="615" w:type="pct"/>
            <w:noWrap/>
            <w:tcMar>
              <w:right w:w="284" w:type="dxa"/>
            </w:tcMar>
          </w:tcPr>
          <w:p w14:paraId="0376BA20" w14:textId="1318AE16" w:rsidR="00F7360E" w:rsidRPr="00287A7A"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BD6296">
              <w:t>0%</w:t>
            </w:r>
          </w:p>
        </w:tc>
        <w:tc>
          <w:tcPr>
            <w:tcW w:w="2484" w:type="pct"/>
            <w:noWrap/>
          </w:tcPr>
          <w:p w14:paraId="7CCF0CE7" w14:textId="014FD497" w:rsidR="00F7360E" w:rsidRPr="00287A7A" w:rsidRDefault="00F7360E" w:rsidP="00F7360E">
            <w:pPr>
              <w:pStyle w:val="TableText"/>
              <w:spacing w:line="240" w:lineRule="auto"/>
              <w:ind w:left="58"/>
              <w:cnfStyle w:val="000000100000" w:firstRow="0" w:lastRow="0" w:firstColumn="0" w:lastColumn="0" w:oddVBand="0" w:evenVBand="0" w:oddHBand="1" w:evenHBand="0" w:firstRowFirstColumn="0" w:firstRowLastColumn="0" w:lastRowFirstColumn="0" w:lastRowLastColumn="0"/>
            </w:pPr>
            <w:r w:rsidRPr="00287A7A">
              <w:t>No change</w:t>
            </w:r>
          </w:p>
        </w:tc>
      </w:tr>
      <w:tr w:rsidR="00F7360E" w:rsidRPr="00FD4751" w14:paraId="59924CA8" w14:textId="77777777" w:rsidTr="00F7360E">
        <w:tc>
          <w:tcPr>
            <w:cnfStyle w:val="001000000000" w:firstRow="0" w:lastRow="0" w:firstColumn="1" w:lastColumn="0" w:oddVBand="0" w:evenVBand="0" w:oddHBand="0" w:evenHBand="0" w:firstRowFirstColumn="0" w:firstRowLastColumn="0" w:lastRowFirstColumn="0" w:lastRowLastColumn="0"/>
            <w:tcW w:w="731" w:type="pct"/>
            <w:noWrap/>
          </w:tcPr>
          <w:p w14:paraId="5908028F" w14:textId="5A02B641" w:rsidR="00F7360E" w:rsidRPr="00287A7A" w:rsidRDefault="00F7360E" w:rsidP="00F7360E">
            <w:pPr>
              <w:pStyle w:val="TableText"/>
              <w:spacing w:line="240" w:lineRule="auto"/>
            </w:pPr>
            <w:r w:rsidRPr="00287A7A">
              <w:t>Warrego</w:t>
            </w:r>
          </w:p>
        </w:tc>
        <w:tc>
          <w:tcPr>
            <w:tcW w:w="702" w:type="pct"/>
            <w:noWrap/>
          </w:tcPr>
          <w:p w14:paraId="2357157F" w14:textId="5B84ACE6" w:rsidR="00F7360E" w:rsidRPr="00287A7A"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BD6296">
              <w:t>769,421</w:t>
            </w:r>
          </w:p>
        </w:tc>
        <w:tc>
          <w:tcPr>
            <w:tcW w:w="468" w:type="pct"/>
            <w:noWrap/>
          </w:tcPr>
          <w:p w14:paraId="5EE0720A" w14:textId="250BDB42" w:rsidR="00F7360E" w:rsidRPr="00287A7A"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BD6296">
              <w:t>1,292</w:t>
            </w:r>
          </w:p>
        </w:tc>
        <w:tc>
          <w:tcPr>
            <w:tcW w:w="615" w:type="pct"/>
            <w:noWrap/>
            <w:tcMar>
              <w:right w:w="284" w:type="dxa"/>
            </w:tcMar>
          </w:tcPr>
          <w:p w14:paraId="6383DFB8" w14:textId="0E3002F7" w:rsidR="00F7360E" w:rsidRPr="00287A7A"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BD6296">
              <w:t>0%</w:t>
            </w:r>
          </w:p>
        </w:tc>
        <w:tc>
          <w:tcPr>
            <w:tcW w:w="2484" w:type="pct"/>
            <w:noWrap/>
          </w:tcPr>
          <w:p w14:paraId="552A79DF" w14:textId="326E983E" w:rsidR="00F7360E" w:rsidRPr="00287A7A" w:rsidRDefault="00F7360E" w:rsidP="00F7360E">
            <w:pPr>
              <w:pStyle w:val="TableText"/>
              <w:spacing w:line="240" w:lineRule="auto"/>
              <w:ind w:left="58"/>
              <w:cnfStyle w:val="000000000000" w:firstRow="0" w:lastRow="0" w:firstColumn="0" w:lastColumn="0" w:oddVBand="0" w:evenVBand="0" w:oddHBand="0" w:evenHBand="0" w:firstRowFirstColumn="0" w:firstRowLastColumn="0" w:lastRowFirstColumn="0" w:lastRowLastColumn="0"/>
            </w:pPr>
            <w:r w:rsidRPr="00287A7A">
              <w:t>No change</w:t>
            </w:r>
          </w:p>
        </w:tc>
      </w:tr>
      <w:tr w:rsidR="00884D6D" w:rsidRPr="00FD4751" w14:paraId="2DBBF50C"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shd w:val="clear" w:color="auto" w:fill="D0EAFF"/>
            <w:noWrap/>
          </w:tcPr>
          <w:p w14:paraId="5C93B168" w14:textId="77777777" w:rsidR="00361812" w:rsidRPr="00FD4751" w:rsidRDefault="00361812" w:rsidP="00A76C54">
            <w:pPr>
              <w:pStyle w:val="RowHeading"/>
              <w:keepNext/>
              <w:spacing w:line="240" w:lineRule="auto"/>
            </w:pPr>
            <w:r>
              <w:t>Southern Basin</w:t>
            </w:r>
          </w:p>
        </w:tc>
        <w:tc>
          <w:tcPr>
            <w:tcW w:w="702" w:type="pct"/>
            <w:shd w:val="clear" w:color="auto" w:fill="D0EAFF"/>
            <w:noWrap/>
          </w:tcPr>
          <w:p w14:paraId="2909BD99" w14:textId="77777777" w:rsidR="00361812" w:rsidRPr="00FD4751" w:rsidRDefault="00361812" w:rsidP="00884D6D">
            <w:pPr>
              <w:pStyle w:val="TableTextRight"/>
              <w:ind w:right="319"/>
              <w:cnfStyle w:val="000000100000" w:firstRow="0" w:lastRow="0" w:firstColumn="0" w:lastColumn="0" w:oddVBand="0" w:evenVBand="0" w:oddHBand="1" w:evenHBand="0" w:firstRowFirstColumn="0" w:firstRowLastColumn="0" w:lastRowFirstColumn="0" w:lastRowLastColumn="0"/>
            </w:pPr>
          </w:p>
        </w:tc>
        <w:tc>
          <w:tcPr>
            <w:tcW w:w="468" w:type="pct"/>
            <w:shd w:val="clear" w:color="auto" w:fill="D0EAFF"/>
            <w:noWrap/>
          </w:tcPr>
          <w:p w14:paraId="75BB4FC0" w14:textId="77777777" w:rsidR="00361812" w:rsidRPr="00FD4751" w:rsidRDefault="00361812" w:rsidP="00884D6D">
            <w:pPr>
              <w:pStyle w:val="TableTextRight"/>
              <w:cnfStyle w:val="000000100000" w:firstRow="0" w:lastRow="0" w:firstColumn="0" w:lastColumn="0" w:oddVBand="0" w:evenVBand="0" w:oddHBand="1" w:evenHBand="0" w:firstRowFirstColumn="0" w:firstRowLastColumn="0" w:lastRowFirstColumn="0" w:lastRowLastColumn="0"/>
            </w:pPr>
          </w:p>
        </w:tc>
        <w:tc>
          <w:tcPr>
            <w:tcW w:w="615" w:type="pct"/>
            <w:shd w:val="clear" w:color="auto" w:fill="D0EAFF"/>
            <w:noWrap/>
            <w:tcMar>
              <w:right w:w="284" w:type="dxa"/>
            </w:tcMar>
          </w:tcPr>
          <w:p w14:paraId="2DEF694B" w14:textId="77777777" w:rsidR="00361812" w:rsidRDefault="00361812" w:rsidP="000004C3">
            <w:pPr>
              <w:pStyle w:val="TableTextRight"/>
              <w:cnfStyle w:val="000000100000" w:firstRow="0" w:lastRow="0" w:firstColumn="0" w:lastColumn="0" w:oddVBand="0" w:evenVBand="0" w:oddHBand="1" w:evenHBand="0" w:firstRowFirstColumn="0" w:firstRowLastColumn="0" w:lastRowFirstColumn="0" w:lastRowLastColumn="0"/>
            </w:pPr>
          </w:p>
        </w:tc>
        <w:tc>
          <w:tcPr>
            <w:tcW w:w="2484" w:type="pct"/>
            <w:shd w:val="clear" w:color="auto" w:fill="D0EAFF"/>
            <w:noWrap/>
          </w:tcPr>
          <w:p w14:paraId="54A7357E" w14:textId="77777777" w:rsidR="00361812" w:rsidRPr="00FD4751" w:rsidRDefault="00361812" w:rsidP="00EE4967">
            <w:pPr>
              <w:pStyle w:val="TableText"/>
              <w:spacing w:line="240" w:lineRule="auto"/>
              <w:ind w:left="58"/>
              <w:cnfStyle w:val="000000100000" w:firstRow="0" w:lastRow="0" w:firstColumn="0" w:lastColumn="0" w:oddVBand="0" w:evenVBand="0" w:oddHBand="1" w:evenHBand="0" w:firstRowFirstColumn="0" w:firstRowLastColumn="0" w:lastRowFirstColumn="0" w:lastRowLastColumn="0"/>
            </w:pPr>
          </w:p>
        </w:tc>
      </w:tr>
      <w:tr w:rsidR="00F7360E" w:rsidRPr="00FD4751" w14:paraId="2ACF73FB" w14:textId="77777777" w:rsidTr="00F7360E">
        <w:tc>
          <w:tcPr>
            <w:cnfStyle w:val="001000000000" w:firstRow="0" w:lastRow="0" w:firstColumn="1" w:lastColumn="0" w:oddVBand="0" w:evenVBand="0" w:oddHBand="0" w:evenHBand="0" w:firstRowFirstColumn="0" w:firstRowLastColumn="0" w:lastRowFirstColumn="0" w:lastRowLastColumn="0"/>
            <w:tcW w:w="731" w:type="pct"/>
            <w:noWrap/>
          </w:tcPr>
          <w:p w14:paraId="1EB491C5" w14:textId="1865BDE4" w:rsidR="00F7360E" w:rsidRPr="00FD4751" w:rsidRDefault="00F7360E" w:rsidP="00F7360E">
            <w:pPr>
              <w:pStyle w:val="TableText"/>
              <w:spacing w:beforeLines="20" w:before="48" w:afterLines="20" w:after="48" w:line="240" w:lineRule="auto"/>
            </w:pPr>
            <w:r w:rsidRPr="00A33B20">
              <w:t>Avoca</w:t>
            </w:r>
          </w:p>
        </w:tc>
        <w:tc>
          <w:tcPr>
            <w:tcW w:w="702" w:type="pct"/>
            <w:noWrap/>
          </w:tcPr>
          <w:p w14:paraId="10490631" w14:textId="33E4D61B" w:rsidR="00F7360E" w:rsidRPr="00FD4751"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F405C8">
              <w:t>13,909</w:t>
            </w:r>
          </w:p>
        </w:tc>
        <w:tc>
          <w:tcPr>
            <w:tcW w:w="468" w:type="pct"/>
            <w:noWrap/>
          </w:tcPr>
          <w:p w14:paraId="5C7F2E30" w14:textId="4A366867"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0</w:t>
            </w:r>
          </w:p>
        </w:tc>
        <w:tc>
          <w:tcPr>
            <w:tcW w:w="615" w:type="pct"/>
            <w:noWrap/>
            <w:tcMar>
              <w:right w:w="284" w:type="dxa"/>
            </w:tcMar>
          </w:tcPr>
          <w:p w14:paraId="161BBD9C" w14:textId="2F3CDC71" w:rsidR="00F7360E"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0%</w:t>
            </w:r>
          </w:p>
        </w:tc>
        <w:tc>
          <w:tcPr>
            <w:tcW w:w="2484" w:type="pct"/>
            <w:noWrap/>
          </w:tcPr>
          <w:p w14:paraId="4145B8CD" w14:textId="164EF3E4" w:rsidR="00F7360E" w:rsidRPr="00FD4751" w:rsidRDefault="00F7360E" w:rsidP="00F7360E">
            <w:pPr>
              <w:pStyle w:val="TableText"/>
              <w:spacing w:beforeLines="20" w:before="48" w:afterLines="20" w:after="48" w:line="240" w:lineRule="auto"/>
              <w:ind w:left="58"/>
              <w:cnfStyle w:val="000000000000" w:firstRow="0" w:lastRow="0" w:firstColumn="0" w:lastColumn="0" w:oddVBand="0" w:evenVBand="0" w:oddHBand="0" w:evenHBand="0" w:firstRowFirstColumn="0" w:firstRowLastColumn="0" w:lastRowFirstColumn="0" w:lastRowLastColumn="0"/>
            </w:pPr>
            <w:r w:rsidRPr="00A33B20">
              <w:t>No change</w:t>
            </w:r>
          </w:p>
        </w:tc>
      </w:tr>
      <w:tr w:rsidR="00F7360E" w:rsidRPr="00FD4751" w14:paraId="6812DE63"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tcPr>
          <w:p w14:paraId="73A1200C" w14:textId="0ADE6E5B" w:rsidR="00F7360E" w:rsidRPr="00FD4751" w:rsidRDefault="00F7360E" w:rsidP="00F7360E">
            <w:pPr>
              <w:pStyle w:val="TableText"/>
              <w:spacing w:beforeLines="20" w:before="48" w:afterLines="20" w:after="48" w:line="240" w:lineRule="auto"/>
            </w:pPr>
            <w:r w:rsidRPr="00A33B20">
              <w:t>Broken</w:t>
            </w:r>
          </w:p>
        </w:tc>
        <w:tc>
          <w:tcPr>
            <w:tcW w:w="702" w:type="pct"/>
            <w:noWrap/>
          </w:tcPr>
          <w:p w14:paraId="07577196" w14:textId="08EE2BA0" w:rsidR="00F7360E" w:rsidRPr="00FD4751" w:rsidRDefault="00F7360E" w:rsidP="00F7360E">
            <w:pPr>
              <w:pStyle w:val="TableTextRight"/>
              <w:ind w:right="319"/>
              <w:cnfStyle w:val="000000100000" w:firstRow="0" w:lastRow="0" w:firstColumn="0" w:lastColumn="0" w:oddVBand="0" w:evenVBand="0" w:oddHBand="1" w:evenHBand="0" w:firstRowFirstColumn="0" w:firstRowLastColumn="0" w:lastRowFirstColumn="0" w:lastRowLastColumn="0"/>
            </w:pPr>
            <w:r w:rsidRPr="00F405C8">
              <w:t>12,218</w:t>
            </w:r>
          </w:p>
        </w:tc>
        <w:tc>
          <w:tcPr>
            <w:tcW w:w="468" w:type="pct"/>
            <w:noWrap/>
          </w:tcPr>
          <w:p w14:paraId="40AD3978" w14:textId="5830F29D"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3,519</w:t>
            </w:r>
          </w:p>
        </w:tc>
        <w:tc>
          <w:tcPr>
            <w:tcW w:w="615" w:type="pct"/>
            <w:noWrap/>
            <w:tcMar>
              <w:right w:w="284" w:type="dxa"/>
            </w:tcMar>
          </w:tcPr>
          <w:p w14:paraId="5082905A" w14:textId="4FC56221" w:rsidR="00F7360E"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29%</w:t>
            </w:r>
          </w:p>
        </w:tc>
        <w:tc>
          <w:tcPr>
            <w:tcW w:w="2484" w:type="pct"/>
            <w:noWrap/>
          </w:tcPr>
          <w:p w14:paraId="3BE8ABC8" w14:textId="6DEBF6CC" w:rsidR="00F7360E" w:rsidRPr="00FD4751" w:rsidRDefault="00F7360E" w:rsidP="00F7360E">
            <w:pPr>
              <w:pStyle w:val="TableText"/>
              <w:spacing w:beforeLines="20" w:before="48" w:afterLines="20" w:after="48" w:line="240" w:lineRule="auto"/>
              <w:ind w:left="58"/>
              <w:cnfStyle w:val="000000100000" w:firstRow="0" w:lastRow="0" w:firstColumn="0" w:lastColumn="0" w:oddVBand="0" w:evenVBand="0" w:oddHBand="1" w:evenHBand="0" w:firstRowFirstColumn="0" w:firstRowLastColumn="0" w:lastRowFirstColumn="0" w:lastRowLastColumn="0"/>
            </w:pPr>
            <w:r w:rsidRPr="00A33B20">
              <w:t>Added Moodie Swamp and Broken Creek, Wild Dog Creek and Nine Mile Creek near the town of Numurka</w:t>
            </w:r>
          </w:p>
        </w:tc>
      </w:tr>
      <w:tr w:rsidR="00F7360E" w:rsidRPr="00FD4751" w14:paraId="4B336656" w14:textId="77777777" w:rsidTr="00F7360E">
        <w:tc>
          <w:tcPr>
            <w:cnfStyle w:val="001000000000" w:firstRow="0" w:lastRow="0" w:firstColumn="1" w:lastColumn="0" w:oddVBand="0" w:evenVBand="0" w:oddHBand="0" w:evenHBand="0" w:firstRowFirstColumn="0" w:firstRowLastColumn="0" w:lastRowFirstColumn="0" w:lastRowLastColumn="0"/>
            <w:tcW w:w="731" w:type="pct"/>
            <w:noWrap/>
          </w:tcPr>
          <w:p w14:paraId="36EA67CA" w14:textId="79DD93E2" w:rsidR="00F7360E" w:rsidRPr="00FD4751" w:rsidRDefault="00F7360E" w:rsidP="00F7360E">
            <w:pPr>
              <w:pStyle w:val="TableText"/>
              <w:spacing w:beforeLines="20" w:before="48" w:afterLines="20" w:after="48" w:line="240" w:lineRule="auto"/>
            </w:pPr>
            <w:r w:rsidRPr="00A33B20">
              <w:t>Campaspe</w:t>
            </w:r>
          </w:p>
        </w:tc>
        <w:tc>
          <w:tcPr>
            <w:tcW w:w="702" w:type="pct"/>
            <w:noWrap/>
          </w:tcPr>
          <w:p w14:paraId="599C7278" w14:textId="0E0248BA" w:rsidR="00F7360E" w:rsidRPr="00FD4751"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F405C8">
              <w:t>7,711</w:t>
            </w:r>
          </w:p>
        </w:tc>
        <w:tc>
          <w:tcPr>
            <w:tcW w:w="468" w:type="pct"/>
            <w:noWrap/>
          </w:tcPr>
          <w:p w14:paraId="61E04760" w14:textId="64B0571E"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181</w:t>
            </w:r>
          </w:p>
        </w:tc>
        <w:tc>
          <w:tcPr>
            <w:tcW w:w="615" w:type="pct"/>
            <w:noWrap/>
            <w:tcMar>
              <w:right w:w="284" w:type="dxa"/>
            </w:tcMar>
          </w:tcPr>
          <w:p w14:paraId="741F0949" w14:textId="2D51D305" w:rsidR="00F7360E"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2%</w:t>
            </w:r>
          </w:p>
        </w:tc>
        <w:tc>
          <w:tcPr>
            <w:tcW w:w="2484" w:type="pct"/>
            <w:noWrap/>
          </w:tcPr>
          <w:p w14:paraId="65B4266F" w14:textId="2B4664A8" w:rsidR="00F7360E" w:rsidRPr="00FD4751" w:rsidRDefault="00F7360E" w:rsidP="00F7360E">
            <w:pPr>
              <w:pStyle w:val="TableText"/>
              <w:spacing w:beforeLines="20" w:before="48" w:afterLines="20" w:after="48" w:line="240" w:lineRule="auto"/>
              <w:ind w:left="58"/>
              <w:cnfStyle w:val="000000000000" w:firstRow="0" w:lastRow="0" w:firstColumn="0" w:lastColumn="0" w:oddVBand="0" w:evenVBand="0" w:oddHBand="0" w:evenHBand="0" w:firstRowFirstColumn="0" w:firstRowLastColumn="0" w:lastRowFirstColumn="0" w:lastRowLastColumn="0"/>
            </w:pPr>
            <w:r w:rsidRPr="00A33B20">
              <w:t>Outflow of Tullaroop Reservoir to the confluence with the Loddon River</w:t>
            </w:r>
          </w:p>
        </w:tc>
      </w:tr>
      <w:tr w:rsidR="00F7360E" w:rsidRPr="00FD4751" w14:paraId="7663A06C"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tcPr>
          <w:p w14:paraId="0DE9CE4E" w14:textId="26F2FD1D" w:rsidR="00F7360E" w:rsidRPr="00FD4751" w:rsidRDefault="00F7360E" w:rsidP="00F7360E">
            <w:pPr>
              <w:pStyle w:val="TableText"/>
              <w:spacing w:beforeLines="20" w:before="48" w:afterLines="20" w:after="48" w:line="240" w:lineRule="auto"/>
            </w:pPr>
            <w:r w:rsidRPr="00A33B20">
              <w:t>Central Murray</w:t>
            </w:r>
          </w:p>
        </w:tc>
        <w:tc>
          <w:tcPr>
            <w:tcW w:w="702" w:type="pct"/>
            <w:noWrap/>
          </w:tcPr>
          <w:p w14:paraId="5D9C50BD" w14:textId="5DA18C69" w:rsidR="00F7360E" w:rsidRPr="00FD4751" w:rsidRDefault="00F7360E" w:rsidP="00F7360E">
            <w:pPr>
              <w:pStyle w:val="TableTextRight"/>
              <w:ind w:right="319"/>
              <w:cnfStyle w:val="000000100000" w:firstRow="0" w:lastRow="0" w:firstColumn="0" w:lastColumn="0" w:oddVBand="0" w:evenVBand="0" w:oddHBand="1" w:evenHBand="0" w:firstRowFirstColumn="0" w:firstRowLastColumn="0" w:lastRowFirstColumn="0" w:lastRowLastColumn="0"/>
            </w:pPr>
            <w:r w:rsidRPr="00F405C8">
              <w:t>132,504</w:t>
            </w:r>
          </w:p>
        </w:tc>
        <w:tc>
          <w:tcPr>
            <w:tcW w:w="468" w:type="pct"/>
            <w:noWrap/>
          </w:tcPr>
          <w:p w14:paraId="50D24AA9" w14:textId="710D8963"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42,254</w:t>
            </w:r>
          </w:p>
        </w:tc>
        <w:tc>
          <w:tcPr>
            <w:tcW w:w="615" w:type="pct"/>
            <w:noWrap/>
            <w:tcMar>
              <w:right w:w="284" w:type="dxa"/>
            </w:tcMar>
          </w:tcPr>
          <w:p w14:paraId="2E8713BB" w14:textId="0B107C88" w:rsidR="00F7360E"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32%</w:t>
            </w:r>
          </w:p>
        </w:tc>
        <w:tc>
          <w:tcPr>
            <w:tcW w:w="2484" w:type="pct"/>
            <w:noWrap/>
          </w:tcPr>
          <w:p w14:paraId="0F0CBAB6" w14:textId="64CF628A" w:rsidR="00F7360E" w:rsidRPr="00FD4751" w:rsidRDefault="00F7360E" w:rsidP="00F7360E">
            <w:pPr>
              <w:pStyle w:val="TableText"/>
              <w:spacing w:beforeLines="20" w:before="48" w:afterLines="20" w:after="48" w:line="240" w:lineRule="auto"/>
              <w:ind w:left="58"/>
              <w:cnfStyle w:val="000000100000" w:firstRow="0" w:lastRow="0" w:firstColumn="0" w:lastColumn="0" w:oddVBand="0" w:evenVBand="0" w:oddHBand="1" w:evenHBand="0" w:firstRowFirstColumn="0" w:firstRowLastColumn="0" w:lastRowFirstColumn="0" w:lastRowLastColumn="0"/>
            </w:pPr>
            <w:r w:rsidRPr="00A33B20">
              <w:t xml:space="preserve">Gunbower Creek, </w:t>
            </w:r>
            <w:r w:rsidR="000C5FB8">
              <w:t xml:space="preserve">bottom of Lodden River (Little Murray River), </w:t>
            </w:r>
            <w:r w:rsidRPr="00A33B20">
              <w:t>expansion of floodplain</w:t>
            </w:r>
            <w:r>
              <w:t xml:space="preserve"> </w:t>
            </w:r>
            <w:r w:rsidRPr="00A33B20">
              <w:t>near Margoya lagoon</w:t>
            </w:r>
            <w:r>
              <w:t xml:space="preserve">, </w:t>
            </w:r>
            <w:r w:rsidRPr="00A33B20">
              <w:t>Lake Benanee and Barmah</w:t>
            </w:r>
            <w:r>
              <w:t>–</w:t>
            </w:r>
            <w:r w:rsidRPr="00A33B20">
              <w:t>Millewa Forest</w:t>
            </w:r>
          </w:p>
        </w:tc>
      </w:tr>
      <w:tr w:rsidR="00F7360E" w:rsidRPr="00FD4751" w14:paraId="6B77D507" w14:textId="77777777" w:rsidTr="00F7360E">
        <w:tc>
          <w:tcPr>
            <w:cnfStyle w:val="001000000000" w:firstRow="0" w:lastRow="0" w:firstColumn="1" w:lastColumn="0" w:oddVBand="0" w:evenVBand="0" w:oddHBand="0" w:evenHBand="0" w:firstRowFirstColumn="0" w:firstRowLastColumn="0" w:lastRowFirstColumn="0" w:lastRowLastColumn="0"/>
            <w:tcW w:w="731" w:type="pct"/>
            <w:noWrap/>
          </w:tcPr>
          <w:p w14:paraId="670E33F0" w14:textId="03D716B2" w:rsidR="00F7360E" w:rsidRPr="00FD4751" w:rsidRDefault="00F7360E" w:rsidP="00F7360E">
            <w:pPr>
              <w:pStyle w:val="TableText"/>
              <w:spacing w:beforeLines="20" w:before="48" w:afterLines="20" w:after="48" w:line="240" w:lineRule="auto"/>
            </w:pPr>
            <w:r w:rsidRPr="00A33B20">
              <w:t>Edward</w:t>
            </w:r>
            <w:r>
              <w:t>/Kolety</w:t>
            </w:r>
            <w:r w:rsidR="00531B69">
              <w:t>–</w:t>
            </w:r>
            <w:r w:rsidRPr="00A33B20">
              <w:t>Wakool</w:t>
            </w:r>
          </w:p>
        </w:tc>
        <w:tc>
          <w:tcPr>
            <w:tcW w:w="702" w:type="pct"/>
            <w:noWrap/>
          </w:tcPr>
          <w:p w14:paraId="26EB5CD3" w14:textId="3FBF233B" w:rsidR="00F7360E" w:rsidRPr="00FD4751"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F405C8">
              <w:t>39,062</w:t>
            </w:r>
          </w:p>
        </w:tc>
        <w:tc>
          <w:tcPr>
            <w:tcW w:w="468" w:type="pct"/>
            <w:noWrap/>
          </w:tcPr>
          <w:p w14:paraId="2E54CDF0" w14:textId="6EACD3AE"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32,594</w:t>
            </w:r>
          </w:p>
        </w:tc>
        <w:tc>
          <w:tcPr>
            <w:tcW w:w="615" w:type="pct"/>
            <w:noWrap/>
            <w:tcMar>
              <w:right w:w="284" w:type="dxa"/>
            </w:tcMar>
          </w:tcPr>
          <w:p w14:paraId="066D4E60" w14:textId="2E09B828" w:rsidR="00F7360E"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83%</w:t>
            </w:r>
          </w:p>
        </w:tc>
        <w:tc>
          <w:tcPr>
            <w:tcW w:w="2484" w:type="pct"/>
            <w:noWrap/>
          </w:tcPr>
          <w:p w14:paraId="2A6478B7" w14:textId="66F42752" w:rsidR="00F7360E" w:rsidRPr="00FD4751" w:rsidRDefault="00F7360E" w:rsidP="00F7360E">
            <w:pPr>
              <w:pStyle w:val="TableText"/>
              <w:spacing w:beforeLines="20" w:before="48" w:afterLines="20" w:after="48" w:line="240" w:lineRule="auto"/>
              <w:ind w:left="58"/>
              <w:cnfStyle w:val="000000000000" w:firstRow="0" w:lastRow="0" w:firstColumn="0" w:lastColumn="0" w:oddVBand="0" w:evenVBand="0" w:oddHBand="0" w:evenHBand="0" w:firstRowFirstColumn="0" w:firstRowLastColumn="0" w:lastRowFirstColumn="0" w:lastRowLastColumn="0"/>
            </w:pPr>
            <w:r w:rsidRPr="00A33B20">
              <w:t>Expanded floodplain along channels that routinely carry Commonwealth environmental water</w:t>
            </w:r>
          </w:p>
        </w:tc>
      </w:tr>
      <w:tr w:rsidR="00F7360E" w:rsidRPr="00FD4751" w14:paraId="5A454A0A"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tcPr>
          <w:p w14:paraId="6F34517F" w14:textId="6004507E" w:rsidR="00F7360E" w:rsidRPr="00FD4751" w:rsidRDefault="00F7360E" w:rsidP="00F7360E">
            <w:pPr>
              <w:pStyle w:val="TableText"/>
              <w:spacing w:beforeLines="20" w:before="48" w:afterLines="20" w:after="48" w:line="240" w:lineRule="auto"/>
            </w:pPr>
            <w:r w:rsidRPr="00A33B20">
              <w:t>Goulburn</w:t>
            </w:r>
          </w:p>
        </w:tc>
        <w:tc>
          <w:tcPr>
            <w:tcW w:w="702" w:type="pct"/>
            <w:noWrap/>
          </w:tcPr>
          <w:p w14:paraId="45275AF7" w14:textId="570A035B" w:rsidR="00F7360E" w:rsidRPr="00FD4751" w:rsidRDefault="00F7360E" w:rsidP="00F7360E">
            <w:pPr>
              <w:pStyle w:val="TableTextRight"/>
              <w:ind w:right="319"/>
              <w:cnfStyle w:val="000000100000" w:firstRow="0" w:lastRow="0" w:firstColumn="0" w:lastColumn="0" w:oddVBand="0" w:evenVBand="0" w:oddHBand="1" w:evenHBand="0" w:firstRowFirstColumn="0" w:firstRowLastColumn="0" w:lastRowFirstColumn="0" w:lastRowLastColumn="0"/>
            </w:pPr>
            <w:r w:rsidRPr="00F405C8">
              <w:t>24,771</w:t>
            </w:r>
          </w:p>
        </w:tc>
        <w:tc>
          <w:tcPr>
            <w:tcW w:w="468" w:type="pct"/>
            <w:noWrap/>
          </w:tcPr>
          <w:p w14:paraId="11D989E1" w14:textId="5BED5D58"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438</w:t>
            </w:r>
          </w:p>
        </w:tc>
        <w:tc>
          <w:tcPr>
            <w:tcW w:w="615" w:type="pct"/>
            <w:noWrap/>
            <w:tcMar>
              <w:right w:w="284" w:type="dxa"/>
            </w:tcMar>
          </w:tcPr>
          <w:p w14:paraId="618B2F8A" w14:textId="20BE8CB3" w:rsidR="00F7360E"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2%</w:t>
            </w:r>
          </w:p>
        </w:tc>
        <w:tc>
          <w:tcPr>
            <w:tcW w:w="2484" w:type="pct"/>
            <w:noWrap/>
          </w:tcPr>
          <w:p w14:paraId="33ABA0D1" w14:textId="1F4DFED0" w:rsidR="00F7360E" w:rsidRPr="006315EF" w:rsidRDefault="00F7360E" w:rsidP="00F7360E">
            <w:pPr>
              <w:pStyle w:val="TableText"/>
              <w:spacing w:beforeLines="20" w:before="48" w:afterLines="20" w:after="48" w:line="240" w:lineRule="auto"/>
              <w:ind w:left="58"/>
              <w:cnfStyle w:val="000000100000" w:firstRow="0" w:lastRow="0" w:firstColumn="0" w:lastColumn="0" w:oddVBand="0" w:evenVBand="0" w:oddHBand="1" w:evenHBand="0" w:firstRowFirstColumn="0" w:firstRowLastColumn="0" w:lastRowFirstColumn="0" w:lastRowLastColumn="0"/>
              <w:rPr>
                <w:rFonts w:eastAsia="Times New Roman" w:cs="Calibri"/>
                <w:szCs w:val="18"/>
              </w:rPr>
            </w:pPr>
            <w:r w:rsidRPr="00A33B20">
              <w:t>Channel margins</w:t>
            </w:r>
          </w:p>
        </w:tc>
      </w:tr>
      <w:tr w:rsidR="00F7360E" w:rsidRPr="00FD4751" w14:paraId="481D6AD5" w14:textId="77777777" w:rsidTr="00F7360E">
        <w:tc>
          <w:tcPr>
            <w:cnfStyle w:val="001000000000" w:firstRow="0" w:lastRow="0" w:firstColumn="1" w:lastColumn="0" w:oddVBand="0" w:evenVBand="0" w:oddHBand="0" w:evenHBand="0" w:firstRowFirstColumn="0" w:firstRowLastColumn="0" w:lastRowFirstColumn="0" w:lastRowLastColumn="0"/>
            <w:tcW w:w="731" w:type="pct"/>
            <w:noWrap/>
            <w:hideMark/>
          </w:tcPr>
          <w:p w14:paraId="2F3652DA" w14:textId="27BB23BB" w:rsidR="00F7360E" w:rsidRPr="00FD4751" w:rsidRDefault="00F7360E" w:rsidP="00F7360E">
            <w:pPr>
              <w:pStyle w:val="TableText"/>
              <w:spacing w:beforeLines="20" w:before="48" w:afterLines="20" w:after="48" w:line="240" w:lineRule="auto"/>
            </w:pPr>
            <w:r w:rsidRPr="00A33B20">
              <w:t>Kiewa</w:t>
            </w:r>
          </w:p>
        </w:tc>
        <w:tc>
          <w:tcPr>
            <w:tcW w:w="702" w:type="pct"/>
            <w:noWrap/>
            <w:hideMark/>
          </w:tcPr>
          <w:p w14:paraId="52153A47" w14:textId="2EAAF147" w:rsidR="00F7360E" w:rsidRPr="00FD4751"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F405C8">
              <w:t>4,459</w:t>
            </w:r>
          </w:p>
        </w:tc>
        <w:tc>
          <w:tcPr>
            <w:tcW w:w="468" w:type="pct"/>
            <w:noWrap/>
            <w:hideMark/>
          </w:tcPr>
          <w:p w14:paraId="1369A1C5" w14:textId="126BE80D"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0</w:t>
            </w:r>
          </w:p>
        </w:tc>
        <w:tc>
          <w:tcPr>
            <w:tcW w:w="615" w:type="pct"/>
            <w:noWrap/>
            <w:tcMar>
              <w:right w:w="284" w:type="dxa"/>
            </w:tcMar>
            <w:hideMark/>
          </w:tcPr>
          <w:p w14:paraId="566FAC3A" w14:textId="53EC7922"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0%</w:t>
            </w:r>
          </w:p>
        </w:tc>
        <w:tc>
          <w:tcPr>
            <w:tcW w:w="2484" w:type="pct"/>
            <w:noWrap/>
            <w:hideMark/>
          </w:tcPr>
          <w:p w14:paraId="152F069D" w14:textId="3A8B9154" w:rsidR="00F7360E" w:rsidRPr="00FD4751" w:rsidRDefault="00F7360E" w:rsidP="00F7360E">
            <w:pPr>
              <w:pStyle w:val="TableText"/>
              <w:spacing w:beforeLines="20" w:before="48" w:afterLines="20" w:after="48" w:line="240" w:lineRule="auto"/>
              <w:ind w:left="58"/>
              <w:cnfStyle w:val="000000000000" w:firstRow="0" w:lastRow="0" w:firstColumn="0" w:lastColumn="0" w:oddVBand="0" w:evenVBand="0" w:oddHBand="0" w:evenHBand="0" w:firstRowFirstColumn="0" w:firstRowLastColumn="0" w:lastRowFirstColumn="0" w:lastRowLastColumn="0"/>
            </w:pPr>
            <w:r w:rsidRPr="00A33B20">
              <w:t>No change</w:t>
            </w:r>
          </w:p>
        </w:tc>
      </w:tr>
      <w:tr w:rsidR="00F7360E" w:rsidRPr="00FD4751" w14:paraId="332EF1D4"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hideMark/>
          </w:tcPr>
          <w:p w14:paraId="2B985741" w14:textId="6C070D4E" w:rsidR="00F7360E" w:rsidRPr="00FD4751" w:rsidRDefault="00F7360E" w:rsidP="00F7360E">
            <w:pPr>
              <w:pStyle w:val="TableText"/>
              <w:spacing w:beforeLines="20" w:before="48" w:afterLines="20" w:after="48" w:line="240" w:lineRule="auto"/>
            </w:pPr>
            <w:r w:rsidRPr="00A33B20">
              <w:t>Lachlan</w:t>
            </w:r>
          </w:p>
        </w:tc>
        <w:tc>
          <w:tcPr>
            <w:tcW w:w="702" w:type="pct"/>
            <w:noWrap/>
            <w:hideMark/>
          </w:tcPr>
          <w:p w14:paraId="0E582558" w14:textId="59F86651" w:rsidR="00F7360E" w:rsidRPr="00FD4751" w:rsidRDefault="00F7360E" w:rsidP="00F7360E">
            <w:pPr>
              <w:pStyle w:val="TableTextRight"/>
              <w:ind w:right="319"/>
              <w:cnfStyle w:val="000000100000" w:firstRow="0" w:lastRow="0" w:firstColumn="0" w:lastColumn="0" w:oddVBand="0" w:evenVBand="0" w:oddHBand="1" w:evenHBand="0" w:firstRowFirstColumn="0" w:firstRowLastColumn="0" w:lastRowFirstColumn="0" w:lastRowLastColumn="0"/>
            </w:pPr>
            <w:r w:rsidRPr="00F405C8">
              <w:t>460,210</w:t>
            </w:r>
          </w:p>
        </w:tc>
        <w:tc>
          <w:tcPr>
            <w:tcW w:w="468" w:type="pct"/>
            <w:noWrap/>
            <w:hideMark/>
          </w:tcPr>
          <w:p w14:paraId="669D5471" w14:textId="4EBACB93"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7,139</w:t>
            </w:r>
          </w:p>
        </w:tc>
        <w:tc>
          <w:tcPr>
            <w:tcW w:w="615" w:type="pct"/>
            <w:noWrap/>
            <w:tcMar>
              <w:right w:w="284" w:type="dxa"/>
            </w:tcMar>
            <w:hideMark/>
          </w:tcPr>
          <w:p w14:paraId="3CBD6B16" w14:textId="536AE847"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2%</w:t>
            </w:r>
          </w:p>
        </w:tc>
        <w:tc>
          <w:tcPr>
            <w:tcW w:w="2484" w:type="pct"/>
            <w:noWrap/>
            <w:hideMark/>
          </w:tcPr>
          <w:p w14:paraId="49C20462" w14:textId="3F55227D" w:rsidR="00F7360E" w:rsidRPr="00FD4751" w:rsidRDefault="00F7360E" w:rsidP="00F7360E">
            <w:pPr>
              <w:pStyle w:val="TableText"/>
              <w:spacing w:beforeLines="20" w:before="48" w:afterLines="20" w:after="48" w:line="240" w:lineRule="auto"/>
              <w:ind w:left="58"/>
              <w:cnfStyle w:val="000000100000" w:firstRow="0" w:lastRow="0" w:firstColumn="0" w:lastColumn="0" w:oddVBand="0" w:evenVBand="0" w:oddHBand="1" w:evenHBand="0" w:firstRowFirstColumn="0" w:firstRowLastColumn="0" w:lastRowFirstColumn="0" w:lastRowLastColumn="0"/>
            </w:pPr>
            <w:r w:rsidRPr="00A33B20">
              <w:t>Extensions to Moon Moon Swamp, Lachlan Swamp at Goonawarra and Great Cumbung Swamp</w:t>
            </w:r>
          </w:p>
        </w:tc>
      </w:tr>
      <w:tr w:rsidR="00F7360E" w:rsidRPr="00FD4751" w14:paraId="0B7A4058" w14:textId="77777777" w:rsidTr="00F7360E">
        <w:tc>
          <w:tcPr>
            <w:cnfStyle w:val="001000000000" w:firstRow="0" w:lastRow="0" w:firstColumn="1" w:lastColumn="0" w:oddVBand="0" w:evenVBand="0" w:oddHBand="0" w:evenHBand="0" w:firstRowFirstColumn="0" w:firstRowLastColumn="0" w:lastRowFirstColumn="0" w:lastRowLastColumn="0"/>
            <w:tcW w:w="731" w:type="pct"/>
            <w:noWrap/>
            <w:hideMark/>
          </w:tcPr>
          <w:p w14:paraId="2B001DC5" w14:textId="150739CD" w:rsidR="00F7360E" w:rsidRPr="00FD4751" w:rsidRDefault="00F7360E" w:rsidP="00F7360E">
            <w:pPr>
              <w:pStyle w:val="TableText"/>
              <w:spacing w:beforeLines="20" w:before="48" w:afterLines="20" w:after="48" w:line="240" w:lineRule="auto"/>
            </w:pPr>
            <w:r w:rsidRPr="00A33B20">
              <w:t>Loddon</w:t>
            </w:r>
          </w:p>
        </w:tc>
        <w:tc>
          <w:tcPr>
            <w:tcW w:w="702" w:type="pct"/>
            <w:noWrap/>
            <w:hideMark/>
          </w:tcPr>
          <w:p w14:paraId="3E82DA8B" w14:textId="76030C09" w:rsidR="00F7360E" w:rsidRPr="00FD4751"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F405C8">
              <w:t>13,284</w:t>
            </w:r>
          </w:p>
        </w:tc>
        <w:tc>
          <w:tcPr>
            <w:tcW w:w="468" w:type="pct"/>
            <w:noWrap/>
            <w:hideMark/>
          </w:tcPr>
          <w:p w14:paraId="3D06E761" w14:textId="69E61611"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1,733</w:t>
            </w:r>
          </w:p>
        </w:tc>
        <w:tc>
          <w:tcPr>
            <w:tcW w:w="615" w:type="pct"/>
            <w:noWrap/>
            <w:tcMar>
              <w:right w:w="284" w:type="dxa"/>
            </w:tcMar>
            <w:hideMark/>
          </w:tcPr>
          <w:p w14:paraId="4CE748C2" w14:textId="2BC7C46A"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13%</w:t>
            </w:r>
          </w:p>
        </w:tc>
        <w:tc>
          <w:tcPr>
            <w:tcW w:w="2484" w:type="pct"/>
            <w:noWrap/>
            <w:hideMark/>
          </w:tcPr>
          <w:p w14:paraId="5FDF101E" w14:textId="64C6850D" w:rsidR="00F7360E" w:rsidRPr="00FD4751" w:rsidRDefault="00F7360E" w:rsidP="00F7360E">
            <w:pPr>
              <w:pStyle w:val="TableText"/>
              <w:spacing w:beforeLines="20" w:before="48" w:afterLines="20" w:after="48" w:line="240" w:lineRule="auto"/>
              <w:ind w:left="58"/>
              <w:cnfStyle w:val="000000000000" w:firstRow="0" w:lastRow="0" w:firstColumn="0" w:lastColumn="0" w:oddVBand="0" w:evenVBand="0" w:oddHBand="0" w:evenHBand="0" w:firstRowFirstColumn="0" w:firstRowLastColumn="0" w:lastRowFirstColumn="0" w:lastRowLastColumn="0"/>
            </w:pPr>
            <w:r w:rsidRPr="00A33B20">
              <w:t>Addition of Tullaroop Creek</w:t>
            </w:r>
          </w:p>
        </w:tc>
      </w:tr>
      <w:tr w:rsidR="00F7360E" w:rsidRPr="00FD4751" w14:paraId="4499C32C"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hideMark/>
          </w:tcPr>
          <w:p w14:paraId="6C032398" w14:textId="0E07C169" w:rsidR="00F7360E" w:rsidRPr="00FD4751" w:rsidRDefault="00F7360E" w:rsidP="00F7360E">
            <w:pPr>
              <w:pStyle w:val="TableText"/>
              <w:spacing w:beforeLines="20" w:before="48" w:afterLines="20" w:after="48" w:line="240" w:lineRule="auto"/>
            </w:pPr>
            <w:r w:rsidRPr="00A33B20">
              <w:lastRenderedPageBreak/>
              <w:t>Lower Darling</w:t>
            </w:r>
          </w:p>
        </w:tc>
        <w:tc>
          <w:tcPr>
            <w:tcW w:w="702" w:type="pct"/>
            <w:noWrap/>
            <w:hideMark/>
          </w:tcPr>
          <w:p w14:paraId="4F795DD4" w14:textId="4B818BBC" w:rsidR="00F7360E" w:rsidRPr="00FD4751" w:rsidRDefault="00F7360E" w:rsidP="00F7360E">
            <w:pPr>
              <w:pStyle w:val="TableTextRight"/>
              <w:ind w:right="319"/>
              <w:cnfStyle w:val="000000100000" w:firstRow="0" w:lastRow="0" w:firstColumn="0" w:lastColumn="0" w:oddVBand="0" w:evenVBand="0" w:oddHBand="1" w:evenHBand="0" w:firstRowFirstColumn="0" w:firstRowLastColumn="0" w:lastRowFirstColumn="0" w:lastRowLastColumn="0"/>
            </w:pPr>
            <w:r w:rsidRPr="00F405C8">
              <w:t>54,479</w:t>
            </w:r>
          </w:p>
        </w:tc>
        <w:tc>
          <w:tcPr>
            <w:tcW w:w="468" w:type="pct"/>
            <w:noWrap/>
            <w:hideMark/>
          </w:tcPr>
          <w:p w14:paraId="7E115F29" w14:textId="30F3243C"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5,773</w:t>
            </w:r>
          </w:p>
        </w:tc>
        <w:tc>
          <w:tcPr>
            <w:tcW w:w="615" w:type="pct"/>
            <w:noWrap/>
            <w:tcMar>
              <w:right w:w="284" w:type="dxa"/>
            </w:tcMar>
            <w:hideMark/>
          </w:tcPr>
          <w:p w14:paraId="7B7C9D3B" w14:textId="78BF48D2"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11%</w:t>
            </w:r>
          </w:p>
        </w:tc>
        <w:tc>
          <w:tcPr>
            <w:tcW w:w="2484" w:type="pct"/>
            <w:noWrap/>
            <w:hideMark/>
          </w:tcPr>
          <w:p w14:paraId="76A8CBA7" w14:textId="66D021E8" w:rsidR="00F7360E" w:rsidRPr="00FD4751" w:rsidRDefault="00F7360E" w:rsidP="00F7360E">
            <w:pPr>
              <w:pStyle w:val="TableText"/>
              <w:spacing w:beforeLines="20" w:before="48" w:afterLines="20" w:after="48" w:line="240" w:lineRule="auto"/>
              <w:ind w:left="58"/>
              <w:cnfStyle w:val="000000100000" w:firstRow="0" w:lastRow="0" w:firstColumn="0" w:lastColumn="0" w:oddVBand="0" w:evenVBand="0" w:oddHBand="1" w:evenHBand="0" w:firstRowFirstColumn="0" w:firstRowLastColumn="0" w:lastRowFirstColumn="0" w:lastRowLastColumn="0"/>
            </w:pPr>
            <w:r w:rsidRPr="00A33B20">
              <w:t>Channel margins and anabranches</w:t>
            </w:r>
          </w:p>
        </w:tc>
      </w:tr>
      <w:tr w:rsidR="00F7360E" w:rsidRPr="00FD4751" w14:paraId="49F2C85E" w14:textId="77777777" w:rsidTr="00F7360E">
        <w:tc>
          <w:tcPr>
            <w:cnfStyle w:val="001000000000" w:firstRow="0" w:lastRow="0" w:firstColumn="1" w:lastColumn="0" w:oddVBand="0" w:evenVBand="0" w:oddHBand="0" w:evenHBand="0" w:firstRowFirstColumn="0" w:firstRowLastColumn="0" w:lastRowFirstColumn="0" w:lastRowLastColumn="0"/>
            <w:tcW w:w="731" w:type="pct"/>
            <w:noWrap/>
            <w:hideMark/>
          </w:tcPr>
          <w:p w14:paraId="59E1526A" w14:textId="0DCF637B" w:rsidR="00F7360E" w:rsidRPr="00FD4751" w:rsidRDefault="00F7360E" w:rsidP="00F7360E">
            <w:pPr>
              <w:pStyle w:val="TableText"/>
              <w:spacing w:beforeLines="20" w:before="48" w:afterLines="20" w:after="48" w:line="240" w:lineRule="auto"/>
            </w:pPr>
            <w:r w:rsidRPr="00A33B20">
              <w:t>Lower Murray</w:t>
            </w:r>
          </w:p>
        </w:tc>
        <w:tc>
          <w:tcPr>
            <w:tcW w:w="702" w:type="pct"/>
            <w:noWrap/>
            <w:hideMark/>
          </w:tcPr>
          <w:p w14:paraId="342387C6" w14:textId="5074EA48" w:rsidR="00F7360E" w:rsidRPr="00FD4751"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F405C8">
              <w:t>84,277</w:t>
            </w:r>
          </w:p>
        </w:tc>
        <w:tc>
          <w:tcPr>
            <w:tcW w:w="468" w:type="pct"/>
            <w:noWrap/>
            <w:hideMark/>
          </w:tcPr>
          <w:p w14:paraId="521C738C" w14:textId="07F91445"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125,289</w:t>
            </w:r>
          </w:p>
        </w:tc>
        <w:tc>
          <w:tcPr>
            <w:tcW w:w="615" w:type="pct"/>
            <w:noWrap/>
            <w:tcMar>
              <w:right w:w="284" w:type="dxa"/>
            </w:tcMar>
            <w:hideMark/>
          </w:tcPr>
          <w:p w14:paraId="288999AD" w14:textId="6F28E97C"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149%</w:t>
            </w:r>
          </w:p>
        </w:tc>
        <w:tc>
          <w:tcPr>
            <w:tcW w:w="2484" w:type="pct"/>
            <w:noWrap/>
            <w:hideMark/>
          </w:tcPr>
          <w:p w14:paraId="41D95731" w14:textId="03492025" w:rsidR="00F7360E" w:rsidRPr="00FD4751" w:rsidRDefault="00F7360E" w:rsidP="00F7360E">
            <w:pPr>
              <w:pStyle w:val="TableText"/>
              <w:spacing w:beforeLines="20" w:before="48" w:afterLines="20" w:after="48" w:line="240" w:lineRule="auto"/>
              <w:ind w:left="58"/>
              <w:cnfStyle w:val="000000000000" w:firstRow="0" w:lastRow="0" w:firstColumn="0" w:lastColumn="0" w:oddVBand="0" w:evenVBand="0" w:oddHBand="0" w:evenHBand="0" w:firstRowFirstColumn="0" w:firstRowLastColumn="0" w:lastRowFirstColumn="0" w:lastRowLastColumn="0"/>
            </w:pPr>
            <w:r w:rsidRPr="00A33B20">
              <w:t>Added the Coorong, Lake Alexandrina, Lake Albert and Murray Mouth</w:t>
            </w:r>
          </w:p>
        </w:tc>
      </w:tr>
      <w:tr w:rsidR="00F7360E" w:rsidRPr="00FD4751" w14:paraId="02D477E5"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hideMark/>
          </w:tcPr>
          <w:p w14:paraId="01FDA8A0" w14:textId="197B931D" w:rsidR="00F7360E" w:rsidRPr="00FD4751" w:rsidRDefault="00F7360E" w:rsidP="00F7360E">
            <w:pPr>
              <w:pStyle w:val="TableText"/>
              <w:spacing w:beforeLines="20" w:before="48" w:afterLines="20" w:after="48" w:line="240" w:lineRule="auto"/>
            </w:pPr>
            <w:r w:rsidRPr="00A33B20">
              <w:t>Mitta Mitta</w:t>
            </w:r>
          </w:p>
        </w:tc>
        <w:tc>
          <w:tcPr>
            <w:tcW w:w="702" w:type="pct"/>
            <w:noWrap/>
            <w:hideMark/>
          </w:tcPr>
          <w:p w14:paraId="7B3AB9DE" w14:textId="7821F75F" w:rsidR="00F7360E" w:rsidRPr="00FD4751" w:rsidRDefault="00F7360E" w:rsidP="00F7360E">
            <w:pPr>
              <w:pStyle w:val="TableTextRight"/>
              <w:ind w:right="319"/>
              <w:cnfStyle w:val="000000100000" w:firstRow="0" w:lastRow="0" w:firstColumn="0" w:lastColumn="0" w:oddVBand="0" w:evenVBand="0" w:oddHBand="1" w:evenHBand="0" w:firstRowFirstColumn="0" w:firstRowLastColumn="0" w:lastRowFirstColumn="0" w:lastRowLastColumn="0"/>
            </w:pPr>
            <w:r w:rsidRPr="00F405C8">
              <w:t>8,156</w:t>
            </w:r>
          </w:p>
        </w:tc>
        <w:tc>
          <w:tcPr>
            <w:tcW w:w="468" w:type="pct"/>
            <w:noWrap/>
            <w:hideMark/>
          </w:tcPr>
          <w:p w14:paraId="16F97F40" w14:textId="2EE98E92"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0</w:t>
            </w:r>
          </w:p>
        </w:tc>
        <w:tc>
          <w:tcPr>
            <w:tcW w:w="615" w:type="pct"/>
            <w:noWrap/>
            <w:tcMar>
              <w:right w:w="284" w:type="dxa"/>
            </w:tcMar>
            <w:hideMark/>
          </w:tcPr>
          <w:p w14:paraId="7C937F8E" w14:textId="505FDEC9"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0%</w:t>
            </w:r>
          </w:p>
        </w:tc>
        <w:tc>
          <w:tcPr>
            <w:tcW w:w="2484" w:type="pct"/>
            <w:noWrap/>
            <w:hideMark/>
          </w:tcPr>
          <w:p w14:paraId="41916B76" w14:textId="7A5A9B80" w:rsidR="00F7360E" w:rsidRPr="00FD4751" w:rsidRDefault="00F7360E" w:rsidP="00F7360E">
            <w:pPr>
              <w:pStyle w:val="TableText"/>
              <w:spacing w:beforeLines="20" w:before="48" w:afterLines="20" w:after="48" w:line="240" w:lineRule="auto"/>
              <w:ind w:left="58"/>
              <w:cnfStyle w:val="000000100000" w:firstRow="0" w:lastRow="0" w:firstColumn="0" w:lastColumn="0" w:oddVBand="0" w:evenVBand="0" w:oddHBand="1" w:evenHBand="0" w:firstRowFirstColumn="0" w:firstRowLastColumn="0" w:lastRowFirstColumn="0" w:lastRowLastColumn="0"/>
            </w:pPr>
            <w:r w:rsidRPr="00A33B20">
              <w:t>No change</w:t>
            </w:r>
          </w:p>
        </w:tc>
      </w:tr>
      <w:tr w:rsidR="00F7360E" w:rsidRPr="00FD4751" w14:paraId="71E38888" w14:textId="77777777" w:rsidTr="00F7360E">
        <w:tc>
          <w:tcPr>
            <w:cnfStyle w:val="001000000000" w:firstRow="0" w:lastRow="0" w:firstColumn="1" w:lastColumn="0" w:oddVBand="0" w:evenVBand="0" w:oddHBand="0" w:evenHBand="0" w:firstRowFirstColumn="0" w:firstRowLastColumn="0" w:lastRowFirstColumn="0" w:lastRowLastColumn="0"/>
            <w:tcW w:w="731" w:type="pct"/>
            <w:noWrap/>
            <w:hideMark/>
          </w:tcPr>
          <w:p w14:paraId="2C08407E" w14:textId="56509ECC" w:rsidR="00F7360E" w:rsidRPr="00FD4751" w:rsidRDefault="00F7360E" w:rsidP="00F7360E">
            <w:pPr>
              <w:pStyle w:val="TableText"/>
              <w:spacing w:beforeLines="20" w:before="48" w:afterLines="20" w:after="48" w:line="240" w:lineRule="auto"/>
            </w:pPr>
            <w:r w:rsidRPr="00A33B20">
              <w:t>Murrumbidgee</w:t>
            </w:r>
          </w:p>
        </w:tc>
        <w:tc>
          <w:tcPr>
            <w:tcW w:w="702" w:type="pct"/>
            <w:noWrap/>
            <w:hideMark/>
          </w:tcPr>
          <w:p w14:paraId="539EF35F" w14:textId="5EF60D65" w:rsidR="00F7360E" w:rsidRPr="00FD4751"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F405C8">
              <w:t>192,143</w:t>
            </w:r>
          </w:p>
        </w:tc>
        <w:tc>
          <w:tcPr>
            <w:tcW w:w="468" w:type="pct"/>
            <w:noWrap/>
            <w:hideMark/>
          </w:tcPr>
          <w:p w14:paraId="13EB6CF0" w14:textId="066B8959"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55,726</w:t>
            </w:r>
          </w:p>
        </w:tc>
        <w:tc>
          <w:tcPr>
            <w:tcW w:w="615" w:type="pct"/>
            <w:noWrap/>
            <w:tcMar>
              <w:right w:w="284" w:type="dxa"/>
            </w:tcMar>
            <w:hideMark/>
          </w:tcPr>
          <w:p w14:paraId="49BEFC78" w14:textId="76F50815"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29%</w:t>
            </w:r>
          </w:p>
        </w:tc>
        <w:tc>
          <w:tcPr>
            <w:tcW w:w="2484" w:type="pct"/>
            <w:noWrap/>
            <w:hideMark/>
          </w:tcPr>
          <w:p w14:paraId="3EE853CC" w14:textId="74E88B37" w:rsidR="00F7360E" w:rsidRPr="00FD4751" w:rsidRDefault="00F7360E" w:rsidP="00F7360E">
            <w:pPr>
              <w:pStyle w:val="TableText"/>
              <w:spacing w:beforeLines="20" w:before="48" w:afterLines="20" w:after="48" w:line="240" w:lineRule="auto"/>
              <w:ind w:left="58"/>
              <w:cnfStyle w:val="000000000000" w:firstRow="0" w:lastRow="0" w:firstColumn="0" w:lastColumn="0" w:oddVBand="0" w:evenVBand="0" w:oddHBand="0" w:evenHBand="0" w:firstRowFirstColumn="0" w:firstRowLastColumn="0" w:lastRowFirstColumn="0" w:lastRowLastColumn="0"/>
            </w:pPr>
            <w:r w:rsidRPr="00A33B20">
              <w:t>Expanded floodplain extent in Lowbidgee particularly along Uara Creek and</w:t>
            </w:r>
            <w:r>
              <w:t xml:space="preserve"> </w:t>
            </w:r>
            <w:r w:rsidRPr="00A33B20">
              <w:t>Paika Creek</w:t>
            </w:r>
          </w:p>
        </w:tc>
      </w:tr>
      <w:tr w:rsidR="00F7360E" w:rsidRPr="00FD4751" w14:paraId="610D53E0"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hideMark/>
          </w:tcPr>
          <w:p w14:paraId="40F9B7ED" w14:textId="74B8ADF2" w:rsidR="00F7360E" w:rsidRPr="00FD4751" w:rsidRDefault="00F7360E" w:rsidP="00F7360E">
            <w:pPr>
              <w:pStyle w:val="TableText"/>
              <w:spacing w:beforeLines="20" w:before="48" w:afterLines="20" w:after="48" w:line="240" w:lineRule="auto"/>
            </w:pPr>
            <w:r w:rsidRPr="00A33B20">
              <w:t>Ovens</w:t>
            </w:r>
          </w:p>
        </w:tc>
        <w:tc>
          <w:tcPr>
            <w:tcW w:w="702" w:type="pct"/>
            <w:noWrap/>
            <w:hideMark/>
          </w:tcPr>
          <w:p w14:paraId="4711D5F0" w14:textId="1AE7954C" w:rsidR="00F7360E" w:rsidRPr="00FD4751" w:rsidRDefault="00F7360E" w:rsidP="00F7360E">
            <w:pPr>
              <w:pStyle w:val="TableTextRight"/>
              <w:ind w:right="319"/>
              <w:cnfStyle w:val="000000100000" w:firstRow="0" w:lastRow="0" w:firstColumn="0" w:lastColumn="0" w:oddVBand="0" w:evenVBand="0" w:oddHBand="1" w:evenHBand="0" w:firstRowFirstColumn="0" w:firstRowLastColumn="0" w:lastRowFirstColumn="0" w:lastRowLastColumn="0"/>
            </w:pPr>
            <w:r w:rsidRPr="00F405C8">
              <w:t>19,523</w:t>
            </w:r>
          </w:p>
        </w:tc>
        <w:tc>
          <w:tcPr>
            <w:tcW w:w="468" w:type="pct"/>
            <w:noWrap/>
            <w:hideMark/>
          </w:tcPr>
          <w:p w14:paraId="12494609" w14:textId="4D81EDF6"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1,052</w:t>
            </w:r>
          </w:p>
        </w:tc>
        <w:tc>
          <w:tcPr>
            <w:tcW w:w="615" w:type="pct"/>
            <w:noWrap/>
            <w:tcMar>
              <w:right w:w="284" w:type="dxa"/>
            </w:tcMar>
            <w:hideMark/>
          </w:tcPr>
          <w:p w14:paraId="201085B0" w14:textId="7758B247"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5%</w:t>
            </w:r>
          </w:p>
        </w:tc>
        <w:tc>
          <w:tcPr>
            <w:tcW w:w="2484" w:type="pct"/>
            <w:noWrap/>
            <w:hideMark/>
          </w:tcPr>
          <w:p w14:paraId="34E5702E" w14:textId="56F54C13" w:rsidR="00F7360E" w:rsidRPr="00FD4751" w:rsidRDefault="00F7360E" w:rsidP="00F7360E">
            <w:pPr>
              <w:pStyle w:val="TableText"/>
              <w:spacing w:beforeLines="20" w:before="48" w:afterLines="20" w:after="48" w:line="240" w:lineRule="auto"/>
              <w:ind w:left="58"/>
              <w:cnfStyle w:val="000000100000" w:firstRow="0" w:lastRow="0" w:firstColumn="0" w:lastColumn="0" w:oddVBand="0" w:evenVBand="0" w:oddHBand="1" w:evenHBand="0" w:firstRowFirstColumn="0" w:firstRowLastColumn="0" w:lastRowFirstColumn="0" w:lastRowLastColumn="0"/>
            </w:pPr>
            <w:r w:rsidRPr="00A33B20">
              <w:t xml:space="preserve">Added Buffalo River </w:t>
            </w:r>
          </w:p>
        </w:tc>
      </w:tr>
      <w:tr w:rsidR="00F7360E" w:rsidRPr="00FD4751" w14:paraId="325B2D08" w14:textId="77777777" w:rsidTr="00F7360E">
        <w:tc>
          <w:tcPr>
            <w:cnfStyle w:val="001000000000" w:firstRow="0" w:lastRow="0" w:firstColumn="1" w:lastColumn="0" w:oddVBand="0" w:evenVBand="0" w:oddHBand="0" w:evenHBand="0" w:firstRowFirstColumn="0" w:firstRowLastColumn="0" w:lastRowFirstColumn="0" w:lastRowLastColumn="0"/>
            <w:tcW w:w="731" w:type="pct"/>
            <w:noWrap/>
            <w:hideMark/>
          </w:tcPr>
          <w:p w14:paraId="575796EF" w14:textId="5784E620" w:rsidR="00F7360E" w:rsidRPr="00FD4751" w:rsidRDefault="00F7360E" w:rsidP="00F7360E">
            <w:pPr>
              <w:pStyle w:val="TableText"/>
              <w:spacing w:beforeLines="20" w:before="48" w:afterLines="20" w:after="48" w:line="240" w:lineRule="auto"/>
            </w:pPr>
            <w:r w:rsidRPr="00A33B20">
              <w:t>Upper Murray</w:t>
            </w:r>
          </w:p>
        </w:tc>
        <w:tc>
          <w:tcPr>
            <w:tcW w:w="702" w:type="pct"/>
            <w:noWrap/>
            <w:hideMark/>
          </w:tcPr>
          <w:p w14:paraId="56463181" w14:textId="6FE145CC" w:rsidR="00F7360E" w:rsidRPr="00FD4751" w:rsidRDefault="00F7360E" w:rsidP="00F7360E">
            <w:pPr>
              <w:pStyle w:val="TableTextRight"/>
              <w:ind w:right="319"/>
              <w:cnfStyle w:val="000000000000" w:firstRow="0" w:lastRow="0" w:firstColumn="0" w:lastColumn="0" w:oddVBand="0" w:evenVBand="0" w:oddHBand="0" w:evenHBand="0" w:firstRowFirstColumn="0" w:firstRowLastColumn="0" w:lastRowFirstColumn="0" w:lastRowLastColumn="0"/>
            </w:pPr>
            <w:r w:rsidRPr="00F405C8">
              <w:t>11,348</w:t>
            </w:r>
          </w:p>
        </w:tc>
        <w:tc>
          <w:tcPr>
            <w:tcW w:w="468" w:type="pct"/>
            <w:noWrap/>
            <w:hideMark/>
          </w:tcPr>
          <w:p w14:paraId="5DE6042B" w14:textId="11BFC48A"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0</w:t>
            </w:r>
          </w:p>
        </w:tc>
        <w:tc>
          <w:tcPr>
            <w:tcW w:w="615" w:type="pct"/>
            <w:noWrap/>
            <w:tcMar>
              <w:right w:w="284" w:type="dxa"/>
            </w:tcMar>
            <w:hideMark/>
          </w:tcPr>
          <w:p w14:paraId="5C3ACB72" w14:textId="28D87FE4" w:rsidR="00F7360E" w:rsidRPr="00FD4751" w:rsidRDefault="00F7360E" w:rsidP="00F7360E">
            <w:pPr>
              <w:pStyle w:val="TableTextRight"/>
              <w:cnfStyle w:val="000000000000" w:firstRow="0" w:lastRow="0" w:firstColumn="0" w:lastColumn="0" w:oddVBand="0" w:evenVBand="0" w:oddHBand="0" w:evenHBand="0" w:firstRowFirstColumn="0" w:firstRowLastColumn="0" w:lastRowFirstColumn="0" w:lastRowLastColumn="0"/>
            </w:pPr>
            <w:r w:rsidRPr="00F405C8">
              <w:t>0%</w:t>
            </w:r>
          </w:p>
        </w:tc>
        <w:tc>
          <w:tcPr>
            <w:tcW w:w="2484" w:type="pct"/>
            <w:noWrap/>
            <w:hideMark/>
          </w:tcPr>
          <w:p w14:paraId="569BCED9" w14:textId="79E2DA73" w:rsidR="00F7360E" w:rsidRPr="00FD4751" w:rsidRDefault="00F7360E" w:rsidP="00F7360E">
            <w:pPr>
              <w:pStyle w:val="TableText"/>
              <w:spacing w:beforeLines="20" w:before="48" w:afterLines="20" w:after="48" w:line="240" w:lineRule="auto"/>
              <w:ind w:left="58"/>
              <w:cnfStyle w:val="000000000000" w:firstRow="0" w:lastRow="0" w:firstColumn="0" w:lastColumn="0" w:oddVBand="0" w:evenVBand="0" w:oddHBand="0" w:evenHBand="0" w:firstRowFirstColumn="0" w:firstRowLastColumn="0" w:lastRowFirstColumn="0" w:lastRowLastColumn="0"/>
            </w:pPr>
            <w:r w:rsidRPr="00A33B20">
              <w:t>No change</w:t>
            </w:r>
          </w:p>
        </w:tc>
      </w:tr>
      <w:tr w:rsidR="00F7360E" w:rsidRPr="00FD4751" w14:paraId="06311763" w14:textId="77777777" w:rsidTr="00F73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hideMark/>
          </w:tcPr>
          <w:p w14:paraId="6EDB4958" w14:textId="42A94E6A" w:rsidR="00F7360E" w:rsidRPr="00FD4751" w:rsidRDefault="00F7360E" w:rsidP="00F7360E">
            <w:pPr>
              <w:pStyle w:val="TableText"/>
              <w:spacing w:beforeLines="20" w:before="48" w:afterLines="20" w:after="48" w:line="240" w:lineRule="auto"/>
            </w:pPr>
            <w:r w:rsidRPr="00A33B20">
              <w:t>Wimmera</w:t>
            </w:r>
          </w:p>
        </w:tc>
        <w:tc>
          <w:tcPr>
            <w:tcW w:w="702" w:type="pct"/>
            <w:noWrap/>
            <w:hideMark/>
          </w:tcPr>
          <w:p w14:paraId="6D99B312" w14:textId="1B2AA3FB" w:rsidR="00F7360E" w:rsidRPr="00FD4751" w:rsidRDefault="00F7360E" w:rsidP="00F7360E">
            <w:pPr>
              <w:pStyle w:val="TableTextRight"/>
              <w:ind w:right="319"/>
              <w:cnfStyle w:val="000000100000" w:firstRow="0" w:lastRow="0" w:firstColumn="0" w:lastColumn="0" w:oddVBand="0" w:evenVBand="0" w:oddHBand="1" w:evenHBand="0" w:firstRowFirstColumn="0" w:firstRowLastColumn="0" w:lastRowFirstColumn="0" w:lastRowLastColumn="0"/>
            </w:pPr>
            <w:r w:rsidRPr="00F405C8">
              <w:t>15,178</w:t>
            </w:r>
          </w:p>
        </w:tc>
        <w:tc>
          <w:tcPr>
            <w:tcW w:w="468" w:type="pct"/>
            <w:noWrap/>
            <w:hideMark/>
          </w:tcPr>
          <w:p w14:paraId="3C77AE5A" w14:textId="6334AC80"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2,090</w:t>
            </w:r>
          </w:p>
        </w:tc>
        <w:tc>
          <w:tcPr>
            <w:tcW w:w="615" w:type="pct"/>
            <w:noWrap/>
            <w:tcMar>
              <w:right w:w="284" w:type="dxa"/>
            </w:tcMar>
            <w:hideMark/>
          </w:tcPr>
          <w:p w14:paraId="5668936D" w14:textId="54D611A9" w:rsidR="00F7360E" w:rsidRPr="00FD4751" w:rsidRDefault="00F7360E" w:rsidP="00F7360E">
            <w:pPr>
              <w:pStyle w:val="TableTextRight"/>
              <w:cnfStyle w:val="000000100000" w:firstRow="0" w:lastRow="0" w:firstColumn="0" w:lastColumn="0" w:oddVBand="0" w:evenVBand="0" w:oddHBand="1" w:evenHBand="0" w:firstRowFirstColumn="0" w:firstRowLastColumn="0" w:lastRowFirstColumn="0" w:lastRowLastColumn="0"/>
            </w:pPr>
            <w:r w:rsidRPr="00F405C8">
              <w:t>14%</w:t>
            </w:r>
          </w:p>
        </w:tc>
        <w:tc>
          <w:tcPr>
            <w:tcW w:w="2484" w:type="pct"/>
            <w:noWrap/>
            <w:hideMark/>
          </w:tcPr>
          <w:p w14:paraId="04ECA98C" w14:textId="74A0E589" w:rsidR="00F7360E" w:rsidRPr="00FD4751" w:rsidRDefault="00F7360E" w:rsidP="00F7360E">
            <w:pPr>
              <w:pStyle w:val="TableText"/>
              <w:spacing w:beforeLines="20" w:before="48" w:afterLines="20" w:after="48" w:line="240" w:lineRule="auto"/>
              <w:ind w:left="58"/>
              <w:cnfStyle w:val="000000100000" w:firstRow="0" w:lastRow="0" w:firstColumn="0" w:lastColumn="0" w:oddVBand="0" w:evenVBand="0" w:oddHBand="1" w:evenHBand="0" w:firstRowFirstColumn="0" w:firstRowLastColumn="0" w:lastRowFirstColumn="0" w:lastRowLastColumn="0"/>
            </w:pPr>
            <w:r w:rsidRPr="00A33B20">
              <w:t>Added Mount William Creek</w:t>
            </w:r>
          </w:p>
        </w:tc>
      </w:tr>
      <w:tr w:rsidR="000C5FB8" w:rsidRPr="00FD4751" w14:paraId="306533EE" w14:textId="77777777" w:rsidTr="00F7360E">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pct"/>
            <w:noWrap/>
            <w:hideMark/>
          </w:tcPr>
          <w:p w14:paraId="245AD4EF" w14:textId="77777777" w:rsidR="000C5FB8" w:rsidRPr="006760F8" w:rsidRDefault="000C5FB8" w:rsidP="000C5FB8">
            <w:pPr>
              <w:pStyle w:val="TableText"/>
              <w:spacing w:before="40" w:after="40" w:line="240" w:lineRule="auto"/>
              <w:rPr>
                <w:caps/>
              </w:rPr>
            </w:pPr>
            <w:r w:rsidRPr="006760F8">
              <w:rPr>
                <w:caps/>
              </w:rPr>
              <w:t>Total</w:t>
            </w:r>
          </w:p>
        </w:tc>
        <w:tc>
          <w:tcPr>
            <w:tcW w:w="702" w:type="pct"/>
            <w:noWrap/>
            <w:hideMark/>
          </w:tcPr>
          <w:p w14:paraId="4BA78F7E" w14:textId="263BAB10" w:rsidR="000C5FB8" w:rsidRPr="00FD4751" w:rsidRDefault="000C5FB8" w:rsidP="000C5FB8">
            <w:pPr>
              <w:pStyle w:val="TableTextRight"/>
              <w:ind w:right="319"/>
              <w:cnfStyle w:val="010000000000" w:firstRow="0" w:lastRow="1" w:firstColumn="0" w:lastColumn="0" w:oddVBand="0" w:evenVBand="0" w:oddHBand="0" w:evenHBand="0" w:firstRowFirstColumn="0" w:firstRowLastColumn="0" w:lastRowFirstColumn="0" w:lastRowLastColumn="0"/>
            </w:pPr>
            <w:r w:rsidRPr="00663D78">
              <w:t>3,689,264</w:t>
            </w:r>
          </w:p>
        </w:tc>
        <w:tc>
          <w:tcPr>
            <w:tcW w:w="468" w:type="pct"/>
            <w:noWrap/>
            <w:hideMark/>
          </w:tcPr>
          <w:p w14:paraId="7638B73A" w14:textId="5747DF30" w:rsidR="000C5FB8" w:rsidRPr="00FD4751" w:rsidRDefault="000C5FB8" w:rsidP="000C5FB8">
            <w:pPr>
              <w:pStyle w:val="TableTextRight"/>
              <w:cnfStyle w:val="010000000000" w:firstRow="0" w:lastRow="1" w:firstColumn="0" w:lastColumn="0" w:oddVBand="0" w:evenVBand="0" w:oddHBand="0" w:evenHBand="0" w:firstRowFirstColumn="0" w:firstRowLastColumn="0" w:lastRowFirstColumn="0" w:lastRowLastColumn="0"/>
            </w:pPr>
            <w:r w:rsidRPr="00663D78">
              <w:t>373,844</w:t>
            </w:r>
          </w:p>
        </w:tc>
        <w:tc>
          <w:tcPr>
            <w:tcW w:w="615" w:type="pct"/>
            <w:noWrap/>
            <w:tcMar>
              <w:right w:w="284" w:type="dxa"/>
            </w:tcMar>
            <w:hideMark/>
          </w:tcPr>
          <w:p w14:paraId="78DA1FD5" w14:textId="75EB06D4" w:rsidR="000C5FB8" w:rsidRPr="00FD4751" w:rsidRDefault="000C5FB8" w:rsidP="000C5FB8">
            <w:pPr>
              <w:pStyle w:val="TableTextRight"/>
              <w:cnfStyle w:val="010000000000" w:firstRow="0" w:lastRow="1" w:firstColumn="0" w:lastColumn="0" w:oddVBand="0" w:evenVBand="0" w:oddHBand="0" w:evenHBand="0" w:firstRowFirstColumn="0" w:firstRowLastColumn="0" w:lastRowFirstColumn="0" w:lastRowLastColumn="0"/>
            </w:pPr>
            <w:r w:rsidRPr="00573F87">
              <w:t>10%</w:t>
            </w:r>
          </w:p>
        </w:tc>
        <w:tc>
          <w:tcPr>
            <w:tcW w:w="2484" w:type="pct"/>
            <w:noWrap/>
            <w:hideMark/>
          </w:tcPr>
          <w:p w14:paraId="630420A5" w14:textId="77777777" w:rsidR="000C5FB8" w:rsidRPr="00FD4751" w:rsidRDefault="000C5FB8" w:rsidP="000C5FB8">
            <w:pPr>
              <w:pStyle w:val="TableText"/>
              <w:spacing w:before="40" w:after="40" w:line="240" w:lineRule="auto"/>
              <w:ind w:left="58"/>
              <w:cnfStyle w:val="010000000000" w:firstRow="0" w:lastRow="1" w:firstColumn="0" w:lastColumn="0" w:oddVBand="0" w:evenVBand="0" w:oddHBand="0" w:evenHBand="0" w:firstRowFirstColumn="0" w:firstRowLastColumn="0" w:lastRowFirstColumn="0" w:lastRowLastColumn="0"/>
            </w:pPr>
          </w:p>
        </w:tc>
      </w:tr>
    </w:tbl>
    <w:p w14:paraId="06A6A133" w14:textId="504022F9" w:rsidR="00FC5E51" w:rsidRDefault="00713279" w:rsidP="00512200">
      <w:pPr>
        <w:pStyle w:val="CaptionWithNote"/>
      </w:pPr>
      <w:bookmarkStart w:id="164" w:name="_Ref131472659"/>
      <w:bookmarkStart w:id="165" w:name="_Toc201867364"/>
      <w:r w:rsidRPr="000E1CD3">
        <w:t>Figure</w:t>
      </w:r>
      <w:r w:rsidR="00E21837">
        <w:t> </w:t>
      </w:r>
      <w:r w:rsidR="00137FF4">
        <w:fldChar w:fldCharType="begin" w:fldLock="1"/>
      </w:r>
      <w:r w:rsidR="00137FF4">
        <w:instrText xml:space="preserve"> STYLEREF 1 \s </w:instrText>
      </w:r>
      <w:r w:rsidR="00137FF4">
        <w:fldChar w:fldCharType="separate"/>
      </w:r>
      <w:r w:rsidR="009B47F6">
        <w:rPr>
          <w:noProof/>
        </w:rPr>
        <w:t>3</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5</w:t>
      </w:r>
      <w:r w:rsidR="00137FF4">
        <w:fldChar w:fldCharType="end"/>
      </w:r>
      <w:bookmarkEnd w:id="164"/>
      <w:r w:rsidRPr="000E1CD3">
        <w:t xml:space="preserve"> </w:t>
      </w:r>
      <w:r w:rsidR="00EB43E4">
        <w:t>Map of the e</w:t>
      </w:r>
      <w:r w:rsidRPr="000E1CD3">
        <w:t>xtent of the</w:t>
      </w:r>
      <w:r w:rsidR="00C34FA1">
        <w:t xml:space="preserve"> managed</w:t>
      </w:r>
      <w:r w:rsidR="003A6C68" w:rsidRPr="000E1CD3" w:rsidDel="003A6C68">
        <w:t xml:space="preserve"> </w:t>
      </w:r>
      <w:r w:rsidRPr="000E1CD3">
        <w:t>floodplain</w:t>
      </w:r>
      <w:r w:rsidR="003A6C68">
        <w:t xml:space="preserve"> </w:t>
      </w:r>
      <w:r w:rsidRPr="000E1CD3">
        <w:t xml:space="preserve">expanded to include </w:t>
      </w:r>
      <w:r w:rsidR="005D439C">
        <w:t xml:space="preserve">all </w:t>
      </w:r>
      <w:r w:rsidRPr="000E1CD3">
        <w:t xml:space="preserve">areas </w:t>
      </w:r>
      <w:r w:rsidR="000E1CD3" w:rsidRPr="000E1CD3">
        <w:t xml:space="preserve">receiving </w:t>
      </w:r>
      <w:r w:rsidR="005D439C" w:rsidDel="00D20F7A">
        <w:t>C</w:t>
      </w:r>
      <w:r w:rsidR="008B2BF3">
        <w:t>EW</w:t>
      </w:r>
      <w:r w:rsidR="00833DD6">
        <w:t>,</w:t>
      </w:r>
      <w:r w:rsidR="000C4402">
        <w:t xml:space="preserve"> </w:t>
      </w:r>
      <w:r w:rsidR="001A7904">
        <w:t>2014–24</w:t>
      </w:r>
      <w:bookmarkEnd w:id="165"/>
    </w:p>
    <w:p w14:paraId="783472F7" w14:textId="70C63510" w:rsidR="003A6C68" w:rsidRPr="003A6C68" w:rsidRDefault="003A6C68" w:rsidP="00512200">
      <w:pPr>
        <w:pStyle w:val="CaptionNote"/>
      </w:pPr>
      <w:r>
        <w:t xml:space="preserve">BEWS = </w:t>
      </w:r>
      <w:r>
        <w:rPr>
          <w:i/>
          <w:iCs/>
        </w:rPr>
        <w:t>Basin-wide environmental watering strategy</w:t>
      </w:r>
      <w:r>
        <w:t xml:space="preserve"> (the Strategy</w:t>
      </w:r>
      <w:r w:rsidR="007010AF">
        <w:t>; MDBA 2019</w:t>
      </w:r>
      <w:r>
        <w:t>). CEW = Commonwealth environmental water.</w:t>
      </w:r>
    </w:p>
    <w:p w14:paraId="627573A9" w14:textId="77777777" w:rsidR="00A76C54" w:rsidRDefault="00A76C54" w:rsidP="00306A5D">
      <w:pPr>
        <w:pStyle w:val="Figure"/>
      </w:pPr>
      <w:bookmarkStart w:id="166" w:name="_Ref131467713"/>
      <w:bookmarkStart w:id="167" w:name="_Ref131644401"/>
      <w:bookmarkStart w:id="168" w:name="_Toc138971676"/>
      <w:r>
        <w:rPr>
          <w:noProof/>
        </w:rPr>
        <w:drawing>
          <wp:inline distT="0" distB="0" distL="0" distR="0" wp14:anchorId="044B01C3" wp14:editId="6EBDBA17">
            <wp:extent cx="5881420" cy="6000318"/>
            <wp:effectExtent l="0" t="0" r="5080" b="635"/>
            <wp:docPr id="9823912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39125" name="Picture 1">
                      <a:extLst>
                        <a:ext uri="{C183D7F6-B498-43B3-948B-1728B52AA6E4}">
                          <adec:decorative xmlns:adec="http://schemas.microsoft.com/office/drawing/2017/decorative" val="1"/>
                        </a:ext>
                      </a:extLst>
                    </pic:cNvPr>
                    <pic:cNvPicPr/>
                  </pic:nvPicPr>
                  <pic:blipFill rotWithShape="1">
                    <a:blip r:embed="rId45"/>
                    <a:srcRect l="2267"/>
                    <a:stretch/>
                  </pic:blipFill>
                  <pic:spPr bwMode="auto">
                    <a:xfrm>
                      <a:off x="0" y="0"/>
                      <a:ext cx="5888030" cy="6007061"/>
                    </a:xfrm>
                    <a:prstGeom prst="rect">
                      <a:avLst/>
                    </a:prstGeom>
                    <a:ln>
                      <a:noFill/>
                    </a:ln>
                    <a:extLst>
                      <a:ext uri="{53640926-AAD7-44D8-BBD7-CCE9431645EC}">
                        <a14:shadowObscured xmlns:a14="http://schemas.microsoft.com/office/drawing/2010/main"/>
                      </a:ext>
                    </a:extLst>
                  </pic:spPr>
                </pic:pic>
              </a:graphicData>
            </a:graphic>
          </wp:inline>
        </w:drawing>
      </w:r>
    </w:p>
    <w:p w14:paraId="20168A34" w14:textId="00D0A21C" w:rsidR="000C4E3C" w:rsidRDefault="006D2801" w:rsidP="000911E5">
      <w:pPr>
        <w:pStyle w:val="Heading1"/>
      </w:pPr>
      <w:bookmarkStart w:id="169" w:name="_Ref196997998"/>
      <w:bookmarkStart w:id="170" w:name="_Toc201854427"/>
      <w:bookmarkStart w:id="171" w:name="_Toc201867250"/>
      <w:r>
        <w:lastRenderedPageBreak/>
        <w:t xml:space="preserve">Basin-scale evaluation </w:t>
      </w:r>
      <w:bookmarkEnd w:id="130"/>
      <w:r w:rsidR="001A7904">
        <w:t>2023–24</w:t>
      </w:r>
      <w:bookmarkEnd w:id="166"/>
      <w:bookmarkEnd w:id="167"/>
      <w:bookmarkEnd w:id="168"/>
      <w:bookmarkEnd w:id="169"/>
      <w:bookmarkEnd w:id="170"/>
      <w:bookmarkEnd w:id="171"/>
    </w:p>
    <w:p w14:paraId="09680592" w14:textId="3408169D" w:rsidR="0065594F" w:rsidRPr="009C25AF" w:rsidRDefault="003A53E4" w:rsidP="00662103">
      <w:pPr>
        <w:pStyle w:val="BodyText"/>
        <w:rPr>
          <w:rStyle w:val="Emphasis"/>
        </w:rPr>
      </w:pPr>
      <w:r w:rsidRPr="00591420">
        <w:rPr>
          <w:rStyle w:val="Emphasis"/>
        </w:rPr>
        <w:t xml:space="preserve">This chapter </w:t>
      </w:r>
      <w:r w:rsidR="00165012" w:rsidRPr="00591420">
        <w:rPr>
          <w:rStyle w:val="Emphasis"/>
        </w:rPr>
        <w:t>evaluat</w:t>
      </w:r>
      <w:r w:rsidR="00300389" w:rsidRPr="00591420">
        <w:rPr>
          <w:rStyle w:val="Emphasis"/>
        </w:rPr>
        <w:t>e</w:t>
      </w:r>
      <w:r w:rsidR="00165012" w:rsidRPr="00591420">
        <w:rPr>
          <w:rStyle w:val="Emphasis"/>
        </w:rPr>
        <w:t xml:space="preserve">s the contribution of </w:t>
      </w:r>
      <w:r w:rsidR="00147295" w:rsidRPr="00591420">
        <w:rPr>
          <w:rStyle w:val="Emphasis"/>
        </w:rPr>
        <w:t>C</w:t>
      </w:r>
      <w:r w:rsidR="00E66EBD">
        <w:rPr>
          <w:rStyle w:val="Emphasis"/>
        </w:rPr>
        <w:t>ommonwealth environmental water (C</w:t>
      </w:r>
      <w:r w:rsidR="00147295" w:rsidRPr="00591420">
        <w:rPr>
          <w:rStyle w:val="Emphasis"/>
        </w:rPr>
        <w:t>EW</w:t>
      </w:r>
      <w:r w:rsidR="00E66EBD">
        <w:rPr>
          <w:rStyle w:val="Emphasis"/>
        </w:rPr>
        <w:t>)</w:t>
      </w:r>
      <w:r w:rsidR="00165012" w:rsidRPr="00591420">
        <w:rPr>
          <w:rStyle w:val="Emphasis"/>
        </w:rPr>
        <w:t xml:space="preserve"> to ecosystem diversity in the Basin by examining </w:t>
      </w:r>
      <w:r w:rsidR="00DF73CF" w:rsidRPr="00591420">
        <w:rPr>
          <w:rStyle w:val="Emphasis"/>
        </w:rPr>
        <w:t>the</w:t>
      </w:r>
      <w:r w:rsidR="00165012" w:rsidRPr="00591420">
        <w:rPr>
          <w:rStyle w:val="Emphasis"/>
        </w:rPr>
        <w:t xml:space="preserve"> measured extent of lakes, wetlands and rivers t</w:t>
      </w:r>
      <w:r w:rsidR="00DF73CF" w:rsidRPr="00591420">
        <w:rPr>
          <w:rStyle w:val="Emphasis"/>
        </w:rPr>
        <w:t xml:space="preserve">hat </w:t>
      </w:r>
      <w:r w:rsidR="00165012" w:rsidRPr="00591420">
        <w:rPr>
          <w:rStyle w:val="Emphasis"/>
        </w:rPr>
        <w:t xml:space="preserve">received </w:t>
      </w:r>
      <w:r w:rsidR="00147295" w:rsidRPr="00591420">
        <w:rPr>
          <w:rStyle w:val="Emphasis"/>
        </w:rPr>
        <w:t>CEW</w:t>
      </w:r>
      <w:r w:rsidR="0065594F" w:rsidRPr="00591420">
        <w:rPr>
          <w:rStyle w:val="Emphasis"/>
        </w:rPr>
        <w:t xml:space="preserve"> across </w:t>
      </w:r>
      <w:r w:rsidR="00165012" w:rsidRPr="00591420">
        <w:rPr>
          <w:rStyle w:val="Emphasis"/>
        </w:rPr>
        <w:t xml:space="preserve">the whole Basin and </w:t>
      </w:r>
      <w:r w:rsidR="0065594F" w:rsidRPr="00591420">
        <w:rPr>
          <w:rStyle w:val="Emphasis"/>
        </w:rPr>
        <w:t xml:space="preserve">within </w:t>
      </w:r>
      <w:r w:rsidR="00165012" w:rsidRPr="00591420">
        <w:rPr>
          <w:rStyle w:val="Emphasis"/>
        </w:rPr>
        <w:t xml:space="preserve">Ramsar </w:t>
      </w:r>
      <w:r w:rsidR="00300389" w:rsidRPr="00591420">
        <w:rPr>
          <w:rStyle w:val="Emphasis"/>
        </w:rPr>
        <w:t>S</w:t>
      </w:r>
      <w:r w:rsidR="00165012" w:rsidRPr="00591420">
        <w:rPr>
          <w:rStyle w:val="Emphasis"/>
        </w:rPr>
        <w:t>ite</w:t>
      </w:r>
      <w:r w:rsidR="0065594F" w:rsidRPr="00591420">
        <w:rPr>
          <w:rStyle w:val="Emphasis"/>
        </w:rPr>
        <w:t>s.</w:t>
      </w:r>
    </w:p>
    <w:p w14:paraId="21A84000" w14:textId="1810AF83" w:rsidR="00F20A6E" w:rsidRPr="00067484" w:rsidRDefault="008D47D0" w:rsidP="00067484">
      <w:pPr>
        <w:pStyle w:val="Heading2"/>
      </w:pPr>
      <w:bookmarkStart w:id="172" w:name="_Toc138971677"/>
      <w:bookmarkStart w:id="173" w:name="_Toc201854428"/>
      <w:bookmarkStart w:id="174" w:name="_Toc201867251"/>
      <w:r w:rsidRPr="00067484">
        <w:t>Key findings</w:t>
      </w:r>
      <w:bookmarkEnd w:id="172"/>
      <w:bookmarkEnd w:id="173"/>
      <w:bookmarkEnd w:id="174"/>
    </w:p>
    <w:p w14:paraId="1B39F076" w14:textId="131E2988" w:rsidR="000C5FB8" w:rsidRPr="004C5853" w:rsidRDefault="004C5853" w:rsidP="004C5853">
      <w:pPr>
        <w:pStyle w:val="ListBullet"/>
      </w:pPr>
      <w:r w:rsidRPr="004C5853">
        <w:t>L</w:t>
      </w:r>
      <w:r w:rsidR="006F5720" w:rsidRPr="004C5853">
        <w:t>icen</w:t>
      </w:r>
      <w:r w:rsidR="00E66EBD">
        <w:t>c</w:t>
      </w:r>
      <w:r w:rsidR="006F5720" w:rsidRPr="004C5853">
        <w:t>e rules were triggered to retain high flows in the Warrego River</w:t>
      </w:r>
      <w:r w:rsidR="00662103">
        <w:t>,</w:t>
      </w:r>
      <w:r w:rsidR="006F5720" w:rsidRPr="004C5853">
        <w:t xml:space="preserve"> </w:t>
      </w:r>
      <w:r w:rsidRPr="004C5853">
        <w:t xml:space="preserve">resulting in </w:t>
      </w:r>
      <w:r w:rsidR="00147295">
        <w:t>CEW</w:t>
      </w:r>
      <w:r w:rsidRPr="004C5853">
        <w:t xml:space="preserve"> spilling </w:t>
      </w:r>
      <w:r w:rsidR="006F5720" w:rsidRPr="004C5853">
        <w:t>westward into the adjoining Cuttaburra distributary</w:t>
      </w:r>
      <w:r w:rsidRPr="004C5853">
        <w:t xml:space="preserve">. This delivered CEW to </w:t>
      </w:r>
      <w:r w:rsidR="006F5720" w:rsidRPr="004C5853">
        <w:t>the nationally significant Cuttaburra and Yantabulla wetlands in the Paroo valley</w:t>
      </w:r>
      <w:r w:rsidRPr="004C5853">
        <w:t xml:space="preserve"> for the first time since monitoring began in 2014</w:t>
      </w:r>
      <w:r w:rsidR="00FE77A4">
        <w:t>.</w:t>
      </w:r>
    </w:p>
    <w:p w14:paraId="0B0A456A" w14:textId="072BFE62" w:rsidR="00871EDD" w:rsidRPr="004C5853" w:rsidRDefault="00147295" w:rsidP="005D426B">
      <w:pPr>
        <w:pStyle w:val="ListBullet"/>
      </w:pPr>
      <w:bookmarkStart w:id="175" w:name="_Toc101476190"/>
      <w:bookmarkStart w:id="176" w:name="_Toc101476286"/>
      <w:bookmarkStart w:id="177" w:name="_Toc101477324"/>
      <w:bookmarkStart w:id="178" w:name="_Toc101477418"/>
      <w:bookmarkStart w:id="179" w:name="_Toc101478587"/>
      <w:bookmarkStart w:id="180" w:name="_Toc101476191"/>
      <w:bookmarkStart w:id="181" w:name="_Toc101476287"/>
      <w:bookmarkStart w:id="182" w:name="_Toc101477325"/>
      <w:bookmarkStart w:id="183" w:name="_Toc101477419"/>
      <w:bookmarkStart w:id="184" w:name="_Toc101478588"/>
      <w:bookmarkStart w:id="185" w:name="_Toc101474279"/>
      <w:bookmarkStart w:id="186" w:name="_Toc101476192"/>
      <w:bookmarkStart w:id="187" w:name="_Toc101476288"/>
      <w:bookmarkStart w:id="188" w:name="_Toc101477326"/>
      <w:bookmarkStart w:id="189" w:name="_Toc101477420"/>
      <w:bookmarkStart w:id="190" w:name="_Toc101478589"/>
      <w:bookmarkStart w:id="191" w:name="_Ref131496546"/>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r>
        <w:t>CEW</w:t>
      </w:r>
      <w:r w:rsidR="00871EDD" w:rsidRPr="004C5853">
        <w:t xml:space="preserve"> supported </w:t>
      </w:r>
      <w:r w:rsidR="00B71A7A" w:rsidRPr="004C5853">
        <w:t>5</w:t>
      </w:r>
      <w:r w:rsidR="00F90D8D" w:rsidRPr="004C5853">
        <w:t>2</w:t>
      </w:r>
      <w:r w:rsidR="00871EDD" w:rsidRPr="004C5853">
        <w:t xml:space="preserve"> ANAE ecosystem types (</w:t>
      </w:r>
      <w:r w:rsidR="00F90D8D" w:rsidRPr="004C5853">
        <w:t>79</w:t>
      </w:r>
      <w:r w:rsidR="00871EDD" w:rsidRPr="004C5853">
        <w:t xml:space="preserve">% of the ecosystem types currently mapped in the Basin and </w:t>
      </w:r>
      <w:r w:rsidR="00B71A7A" w:rsidRPr="004C5853">
        <w:t>8</w:t>
      </w:r>
      <w:r w:rsidR="00F90D8D" w:rsidRPr="004C5853">
        <w:t>1</w:t>
      </w:r>
      <w:r w:rsidR="00B71A7A" w:rsidRPr="004C5853">
        <w:t>%</w:t>
      </w:r>
      <w:r w:rsidR="00871EDD" w:rsidRPr="004C5853">
        <w:t xml:space="preserve"> of the types </w:t>
      </w:r>
      <w:r w:rsidR="0056763F" w:rsidRPr="004C5853">
        <w:t xml:space="preserve">found </w:t>
      </w:r>
      <w:r w:rsidR="00871EDD" w:rsidRPr="004C5853">
        <w:t>on the managed floodplain).</w:t>
      </w:r>
    </w:p>
    <w:p w14:paraId="24159AEC" w14:textId="20F66AC3" w:rsidR="00871EDD" w:rsidRPr="004C5853" w:rsidRDefault="00147295" w:rsidP="005D426B">
      <w:pPr>
        <w:pStyle w:val="ListBullet"/>
      </w:pPr>
      <w:r>
        <w:t>CEW</w:t>
      </w:r>
      <w:r w:rsidR="00871EDD" w:rsidRPr="004C5853">
        <w:t xml:space="preserve"> supported </w:t>
      </w:r>
      <w:r w:rsidR="003054AC" w:rsidRPr="004C5853">
        <w:t>20</w:t>
      </w:r>
      <w:r w:rsidR="00F90D8D" w:rsidRPr="004C5853">
        <w:t>0,890</w:t>
      </w:r>
      <w:r w:rsidR="005551A7" w:rsidRPr="004C5853">
        <w:t xml:space="preserve"> ha </w:t>
      </w:r>
      <w:r w:rsidR="00871EDD" w:rsidRPr="004C5853">
        <w:t>of lakes and wetlands of 2</w:t>
      </w:r>
      <w:r w:rsidR="009A5DED" w:rsidRPr="004C5853">
        <w:t>7</w:t>
      </w:r>
      <w:r w:rsidR="00871EDD" w:rsidRPr="004C5853">
        <w:t xml:space="preserve"> different types</w:t>
      </w:r>
      <w:r w:rsidR="00D93A3E" w:rsidRPr="004C5853">
        <w:t>,</w:t>
      </w:r>
      <w:r w:rsidR="00871EDD" w:rsidRPr="004C5853">
        <w:t xml:space="preserve"> representing </w:t>
      </w:r>
      <w:r w:rsidR="008A5676" w:rsidRPr="004C5853">
        <w:t>75</w:t>
      </w:r>
      <w:r w:rsidR="00871EDD" w:rsidRPr="004C5853">
        <w:t xml:space="preserve">% of the lake and wetland diversity and </w:t>
      </w:r>
      <w:r w:rsidR="004C5853" w:rsidRPr="004C5853">
        <w:t>27</w:t>
      </w:r>
      <w:r w:rsidR="00AB2F07" w:rsidRPr="004C5853">
        <w:t>%</w:t>
      </w:r>
      <w:r w:rsidR="00871EDD" w:rsidRPr="004C5853">
        <w:t xml:space="preserve"> of the total area of lakes and wetlands on the managed floodplain.</w:t>
      </w:r>
    </w:p>
    <w:p w14:paraId="6BE5180A" w14:textId="17B7B859" w:rsidR="00871EDD" w:rsidRPr="004C5853" w:rsidRDefault="00147295" w:rsidP="005D426B">
      <w:pPr>
        <w:pStyle w:val="ListBullet"/>
      </w:pPr>
      <w:r>
        <w:t>CEW</w:t>
      </w:r>
      <w:r w:rsidR="002915F8" w:rsidRPr="004C5853">
        <w:t xml:space="preserve"> supported longitudinal connectivity through </w:t>
      </w:r>
      <w:r w:rsidR="00906120" w:rsidRPr="004C5853">
        <w:t>2</w:t>
      </w:r>
      <w:r w:rsidR="004C5853" w:rsidRPr="004C5853">
        <w:t>1</w:t>
      </w:r>
      <w:r w:rsidR="00906120" w:rsidRPr="004C5853">
        <w:t>,</w:t>
      </w:r>
      <w:r w:rsidR="004C5853" w:rsidRPr="004C5853">
        <w:t>075</w:t>
      </w:r>
      <w:r w:rsidR="00D93A3E" w:rsidRPr="004C5853">
        <w:t> </w:t>
      </w:r>
      <w:r w:rsidR="002915F8" w:rsidRPr="004C5853">
        <w:t>km of rivers (</w:t>
      </w:r>
      <w:r w:rsidR="00332E41" w:rsidRPr="004C5853">
        <w:t>4</w:t>
      </w:r>
      <w:r w:rsidR="004C5853" w:rsidRPr="004C5853">
        <w:t>0</w:t>
      </w:r>
      <w:r w:rsidR="00332E41" w:rsidRPr="004C5853">
        <w:t>%</w:t>
      </w:r>
      <w:r w:rsidR="002915F8" w:rsidRPr="004C5853">
        <w:t xml:space="preserve"> of the river length on the managed floodplain). These were predominantly permanent and temporary lowland rivers (9</w:t>
      </w:r>
      <w:r w:rsidR="005E53D9" w:rsidRPr="004C5853">
        <w:t>7</w:t>
      </w:r>
      <w:r w:rsidR="002915F8" w:rsidRPr="004C5853">
        <w:t>%</w:t>
      </w:r>
      <w:r w:rsidR="00847A38">
        <w:t> </w:t>
      </w:r>
      <w:r w:rsidR="002915F8" w:rsidRPr="004C5853">
        <w:t xml:space="preserve">combined) that connected laterally with </w:t>
      </w:r>
      <w:r w:rsidR="004C5853" w:rsidRPr="004C5853">
        <w:t>47,770 </w:t>
      </w:r>
      <w:r w:rsidR="002915F8" w:rsidRPr="004C5853">
        <w:t>ha of floodplain</w:t>
      </w:r>
      <w:r w:rsidR="009E0755" w:rsidRPr="004C5853">
        <w:t>.</w:t>
      </w:r>
      <w:r w:rsidR="002915F8" w:rsidRPr="004C5853">
        <w:t xml:space="preserve"> </w:t>
      </w:r>
      <w:r w:rsidR="009E0755" w:rsidRPr="004C5853">
        <w:t xml:space="preserve">This </w:t>
      </w:r>
      <w:r w:rsidR="002915F8" w:rsidRPr="004C5853">
        <w:t xml:space="preserve">included </w:t>
      </w:r>
      <w:r w:rsidR="00906120" w:rsidRPr="004C5853">
        <w:t>11 different floodplain vegetation communities</w:t>
      </w:r>
      <w:r w:rsidR="002915F8" w:rsidRPr="004C5853">
        <w:t xml:space="preserve"> and represents </w:t>
      </w:r>
      <w:r w:rsidR="004C5853" w:rsidRPr="004C5853">
        <w:t>3</w:t>
      </w:r>
      <w:r w:rsidR="00332E41" w:rsidRPr="004C5853">
        <w:t>%</w:t>
      </w:r>
      <w:r w:rsidR="002915F8" w:rsidRPr="004C5853">
        <w:t xml:space="preserve"> of the managed floodplain in the Basin.</w:t>
      </w:r>
    </w:p>
    <w:p w14:paraId="469B8D15" w14:textId="4B6D8EC1" w:rsidR="00397FC6" w:rsidRDefault="00871EDD" w:rsidP="005D426B">
      <w:pPr>
        <w:pStyle w:val="ListBullet"/>
      </w:pPr>
      <w:r w:rsidRPr="004C5853">
        <w:t>End-of-system flows supported 23,768</w:t>
      </w:r>
      <w:r w:rsidR="005551A7" w:rsidRPr="004C5853">
        <w:t xml:space="preserve"> ha </w:t>
      </w:r>
      <w:r w:rsidRPr="004C5853">
        <w:t>of estuary habitat in the Coorong and Murray Mouth (100% of the estuary</w:t>
      </w:r>
      <w:r w:rsidR="00EE1243" w:rsidRPr="004C5853">
        <w:t xml:space="preserve"> on the managed floodplain</w:t>
      </w:r>
      <w:r w:rsidRPr="004C5853">
        <w:t xml:space="preserve">) and contributed to maintaining the ecological character of </w:t>
      </w:r>
      <w:r w:rsidR="00D93A3E" w:rsidRPr="004C5853">
        <w:t xml:space="preserve">the </w:t>
      </w:r>
      <w:r w:rsidRPr="004C5853">
        <w:t>Coorong, and Lakes Alexandrina and Albert Wetland Ramsar Site</w:t>
      </w:r>
      <w:r w:rsidR="00397FC6">
        <w:t>.</w:t>
      </w:r>
    </w:p>
    <w:p w14:paraId="53C3EDE0" w14:textId="7B067C9B" w:rsidR="00871EDD" w:rsidRPr="004C5853" w:rsidRDefault="00871EDD" w:rsidP="005D426B">
      <w:pPr>
        <w:pStyle w:val="ListBullet"/>
      </w:pPr>
      <w:r w:rsidRPr="004C5853">
        <w:t xml:space="preserve">Vegetated ecosystems were supported in agreement with the Strategy’s Basin-wide annual watering priorities for </w:t>
      </w:r>
      <w:r w:rsidR="001A7904" w:rsidRPr="004C5853">
        <w:t>2023–24</w:t>
      </w:r>
      <w:r w:rsidRPr="004C5853">
        <w:t>:</w:t>
      </w:r>
    </w:p>
    <w:p w14:paraId="1E719E8A" w14:textId="22795D4B" w:rsidR="003054AC" w:rsidRPr="004C5853" w:rsidRDefault="00E54C59">
      <w:pPr>
        <w:pStyle w:val="ListBullet2"/>
      </w:pPr>
      <w:r w:rsidRPr="004C5853">
        <w:t>N</w:t>
      </w:r>
      <w:r w:rsidR="00871EDD" w:rsidRPr="004C5853">
        <w:t>on-woody vegetation priorities to provide opportunities for growth</w:t>
      </w:r>
      <w:r w:rsidR="00ED5DAC" w:rsidRPr="004C5853">
        <w:t xml:space="preserve"> were met</w:t>
      </w:r>
      <w:r w:rsidR="007B5D27">
        <w:t>.</w:t>
      </w:r>
      <w:r w:rsidR="00ED5DAC" w:rsidRPr="004C5853">
        <w:t xml:space="preserve"> </w:t>
      </w:r>
      <w:r w:rsidR="00147295">
        <w:t>CEW</w:t>
      </w:r>
      <w:r w:rsidR="007B5D27">
        <w:t xml:space="preserve"> was</w:t>
      </w:r>
      <w:r w:rsidR="004C5853" w:rsidRPr="004C5853">
        <w:t xml:space="preserve"> delivered to 30,835 ha of meadow and marsh upstream of the Lower Lakes and another 9,803 ha of marsh around the Lower Lakes. 12 ha of sedge/forb/grassland riparian zone or floodplain, and 21,075 km of river channel </w:t>
      </w:r>
      <w:r w:rsidR="001636B2">
        <w:t xml:space="preserve">were </w:t>
      </w:r>
      <w:r w:rsidR="004C5853" w:rsidRPr="004C5853">
        <w:t>inundated</w:t>
      </w:r>
      <w:r w:rsidR="001636B2">
        <w:t>,</w:t>
      </w:r>
      <w:r w:rsidR="003054AC" w:rsidRPr="004C5853">
        <w:t xml:space="preserve"> supporting non-woody riverbank </w:t>
      </w:r>
      <w:r w:rsidR="00CE65F8" w:rsidRPr="004C5853">
        <w:t>vegetation.</w:t>
      </w:r>
    </w:p>
    <w:p w14:paraId="1F00885E" w14:textId="3253EABD" w:rsidR="00871EDD" w:rsidRPr="004C5853" w:rsidRDefault="003054AC" w:rsidP="0015041A">
      <w:pPr>
        <w:pStyle w:val="ListBullet2"/>
      </w:pPr>
      <w:r w:rsidRPr="004C5853">
        <w:t xml:space="preserve"> </w:t>
      </w:r>
      <w:r w:rsidR="00E54C59" w:rsidRPr="004C5853">
        <w:t>A</w:t>
      </w:r>
      <w:r w:rsidR="00C73F8D" w:rsidRPr="004C5853">
        <w:t xml:space="preserve"> rolling </w:t>
      </w:r>
      <w:r w:rsidR="008A37E3" w:rsidRPr="004C5853">
        <w:t xml:space="preserve">priority to </w:t>
      </w:r>
      <w:r w:rsidRPr="004C5853">
        <w:t>maintain</w:t>
      </w:r>
      <w:r w:rsidR="008A37E3" w:rsidRPr="004C5853">
        <w:t xml:space="preserve"> </w:t>
      </w:r>
      <w:r w:rsidRPr="004C5853">
        <w:t>the extent, improve the condition</w:t>
      </w:r>
      <w:r w:rsidR="001636B2">
        <w:t>,</w:t>
      </w:r>
      <w:r w:rsidRPr="004C5853">
        <w:t xml:space="preserve"> and promote recruitment of forests and woodlands</w:t>
      </w:r>
      <w:r w:rsidR="00ED5DAC" w:rsidRPr="004C5853">
        <w:t xml:space="preserve"> was met</w:t>
      </w:r>
      <w:r w:rsidR="007B5D27">
        <w:t>.</w:t>
      </w:r>
      <w:r w:rsidR="00ED5DAC" w:rsidRPr="004C5853">
        <w:t xml:space="preserve"> </w:t>
      </w:r>
      <w:r w:rsidR="00147295">
        <w:rPr>
          <w:bCs/>
        </w:rPr>
        <w:t>CEW</w:t>
      </w:r>
      <w:r w:rsidR="004C5853" w:rsidRPr="004C5853">
        <w:rPr>
          <w:bCs/>
        </w:rPr>
        <w:t xml:space="preserve"> </w:t>
      </w:r>
      <w:r w:rsidR="007B5D27">
        <w:rPr>
          <w:bCs/>
        </w:rPr>
        <w:t xml:space="preserve">was </w:t>
      </w:r>
      <w:r w:rsidR="004C5853" w:rsidRPr="004C5853">
        <w:rPr>
          <w:bCs/>
        </w:rPr>
        <w:t>delivered to 38,658 ha of woody wetlands (swamps) and 47,684 ha of woody floodplain vegetation</w:t>
      </w:r>
      <w:r w:rsidRPr="004C5853">
        <w:t>.</w:t>
      </w:r>
    </w:p>
    <w:p w14:paraId="727C3DFC" w14:textId="3E77EC71" w:rsidR="00871EDD" w:rsidRPr="004C5853" w:rsidRDefault="00E54C59" w:rsidP="00014977">
      <w:pPr>
        <w:pStyle w:val="ListBullet2"/>
      </w:pPr>
      <w:r w:rsidRPr="004C5853">
        <w:t>A</w:t>
      </w:r>
      <w:r w:rsidR="008A37E3" w:rsidRPr="004C5853">
        <w:t xml:space="preserve"> rolling priority to maintain the extent and improve the condition of lignum</w:t>
      </w:r>
      <w:r w:rsidRPr="004C5853">
        <w:t xml:space="preserve"> shrublands </w:t>
      </w:r>
      <w:r w:rsidR="003054AC" w:rsidRPr="004C5853">
        <w:t xml:space="preserve">and an annual priority to </w:t>
      </w:r>
      <w:r w:rsidR="004C5853" w:rsidRPr="004C5853">
        <w:t>support continued recovery of lignum shrublands at Narran Lakes and other key sites in the northern Basin</w:t>
      </w:r>
      <w:r w:rsidR="003054AC" w:rsidRPr="004C5853">
        <w:rPr>
          <w:bCs/>
        </w:rPr>
        <w:t xml:space="preserve"> were </w:t>
      </w:r>
      <w:r w:rsidRPr="004C5853">
        <w:t>met</w:t>
      </w:r>
      <w:r w:rsidR="007B5D27">
        <w:t>.</w:t>
      </w:r>
      <w:r w:rsidRPr="004C5853">
        <w:t xml:space="preserve"> </w:t>
      </w:r>
      <w:r w:rsidR="004C5853" w:rsidRPr="004C5853">
        <w:rPr>
          <w:bCs/>
        </w:rPr>
        <w:t>4,895 ha of lignum floodplain</w:t>
      </w:r>
      <w:r w:rsidR="007B5D27">
        <w:rPr>
          <w:bCs/>
        </w:rPr>
        <w:t xml:space="preserve"> were</w:t>
      </w:r>
      <w:r w:rsidR="004C5853" w:rsidRPr="004C5853">
        <w:rPr>
          <w:bCs/>
        </w:rPr>
        <w:t xml:space="preserve"> inundated, and another 215 ha of temporary lignum swamp</w:t>
      </w:r>
      <w:r w:rsidR="00871EDD" w:rsidRPr="004C5853">
        <w:t xml:space="preserve"> received </w:t>
      </w:r>
      <w:r w:rsidR="00147295">
        <w:t>CEW</w:t>
      </w:r>
      <w:r w:rsidR="00871EDD" w:rsidRPr="004C5853">
        <w:t>.</w:t>
      </w:r>
    </w:p>
    <w:p w14:paraId="441B756F" w14:textId="7FB3A230" w:rsidR="003054AC" w:rsidRPr="004C5853" w:rsidRDefault="003054AC" w:rsidP="00014977">
      <w:pPr>
        <w:pStyle w:val="ListBullet2"/>
      </w:pPr>
      <w:r w:rsidRPr="004C5853">
        <w:t xml:space="preserve">An annual priority to </w:t>
      </w:r>
      <w:r w:rsidR="004C5853" w:rsidRPr="004C5853">
        <w:t>provide flows to support core wetland vegetation at key sites in the Macquarie Marshe</w:t>
      </w:r>
      <w:r w:rsidRPr="004C5853">
        <w:rPr>
          <w:bCs/>
        </w:rPr>
        <w:t xml:space="preserve">s was met by watering </w:t>
      </w:r>
      <w:r w:rsidR="004C5853" w:rsidRPr="004C5853">
        <w:rPr>
          <w:bCs/>
        </w:rPr>
        <w:t>25,415 ha of wetlands and 18,927 ha of floodplains in the</w:t>
      </w:r>
      <w:r w:rsidR="004C5853" w:rsidRPr="004C5853">
        <w:t xml:space="preserve"> </w:t>
      </w:r>
      <w:r w:rsidRPr="004C5853">
        <w:t>Macquarie Valley</w:t>
      </w:r>
      <w:r w:rsidR="0024500E">
        <w:t>,</w:t>
      </w:r>
      <w:r w:rsidRPr="004C5853">
        <w:t xml:space="preserve"> including 10,2</w:t>
      </w:r>
      <w:r w:rsidR="004C5853" w:rsidRPr="004C5853">
        <w:t>90</w:t>
      </w:r>
      <w:r w:rsidR="005551A7" w:rsidRPr="004C5853">
        <w:t xml:space="preserve"> ha </w:t>
      </w:r>
      <w:r w:rsidRPr="004C5853">
        <w:t xml:space="preserve">(56%) of the Macquarie Marshes Ramsar </w:t>
      </w:r>
      <w:r w:rsidR="0024500E">
        <w:t>S</w:t>
      </w:r>
      <w:r w:rsidRPr="004C5853">
        <w:t>ite</w:t>
      </w:r>
      <w:r w:rsidR="0024500E">
        <w:t>.</w:t>
      </w:r>
    </w:p>
    <w:p w14:paraId="1327CDDA" w14:textId="3131A6A7" w:rsidR="003054AC" w:rsidRPr="004C5853" w:rsidRDefault="003054AC" w:rsidP="0015041A">
      <w:pPr>
        <w:pStyle w:val="ListBullet2"/>
      </w:pPr>
      <w:r w:rsidRPr="004C5853">
        <w:t>A rolling priority</w:t>
      </w:r>
      <w:r w:rsidR="004C5853" w:rsidRPr="004C5853">
        <w:t xml:space="preserve"> was</w:t>
      </w:r>
      <w:r w:rsidRPr="004C5853">
        <w:t xml:space="preserve"> to expand the extent and improve the condition of Moira grass in Barmah–Millewa Forest</w:t>
      </w:r>
      <w:r w:rsidR="0038282A">
        <w:t>,</w:t>
      </w:r>
      <w:r w:rsidRPr="004C5853">
        <w:t xml:space="preserve"> </w:t>
      </w:r>
      <w:r w:rsidR="004C5853" w:rsidRPr="004C5853">
        <w:t xml:space="preserve">and </w:t>
      </w:r>
      <w:r w:rsidR="004C5853" w:rsidRPr="004C5853">
        <w:rPr>
          <w:bCs/>
        </w:rPr>
        <w:t>99 ha of freshwater meadow was inundated in 2023–24</w:t>
      </w:r>
      <w:r w:rsidR="0038282A">
        <w:t>;</w:t>
      </w:r>
      <w:r w:rsidR="004C5853" w:rsidRPr="004C5853">
        <w:t xml:space="preserve"> however</w:t>
      </w:r>
      <w:r w:rsidR="0038282A">
        <w:t>,</w:t>
      </w:r>
      <w:r w:rsidR="004C5853" w:rsidRPr="004C5853">
        <w:t xml:space="preserve"> Moira grass was not monitored</w:t>
      </w:r>
      <w:r w:rsidR="0038282A">
        <w:t>.</w:t>
      </w:r>
    </w:p>
    <w:p w14:paraId="2071C50E" w14:textId="0E8BF727" w:rsidR="00871EDD" w:rsidRPr="004C5853" w:rsidRDefault="004C5853" w:rsidP="004C5853">
      <w:pPr>
        <w:pStyle w:val="ListBullet2"/>
      </w:pPr>
      <w:r w:rsidRPr="004C5853">
        <w:lastRenderedPageBreak/>
        <w:t>An a</w:t>
      </w:r>
      <w:r w:rsidR="00E54C59" w:rsidRPr="004C5853">
        <w:t>nnual</w:t>
      </w:r>
      <w:r w:rsidR="00871EDD" w:rsidRPr="004C5853">
        <w:t xml:space="preserve"> priorit</w:t>
      </w:r>
      <w:r w:rsidR="0038282A">
        <w:t>y</w:t>
      </w:r>
      <w:r w:rsidR="003054AC" w:rsidRPr="004C5853">
        <w:t xml:space="preserve"> to </w:t>
      </w:r>
      <w:r w:rsidRPr="004C5853">
        <w:t xml:space="preserve">support inundation of the Warrego floodplain was met </w:t>
      </w:r>
      <w:r w:rsidR="00E11C54">
        <w:t xml:space="preserve">– </w:t>
      </w:r>
      <w:r w:rsidRPr="004C5853">
        <w:rPr>
          <w:bCs/>
        </w:rPr>
        <w:t xml:space="preserve">65 ha of floodplain and 2,435 ha wetlands </w:t>
      </w:r>
      <w:r w:rsidR="00E11C54">
        <w:rPr>
          <w:bCs/>
        </w:rPr>
        <w:t xml:space="preserve">were </w:t>
      </w:r>
      <w:r w:rsidRPr="004C5853">
        <w:rPr>
          <w:bCs/>
        </w:rPr>
        <w:t xml:space="preserve">inundated by </w:t>
      </w:r>
      <w:r w:rsidR="00147295">
        <w:rPr>
          <w:bCs/>
        </w:rPr>
        <w:t>CEW</w:t>
      </w:r>
      <w:r w:rsidRPr="004C5853">
        <w:rPr>
          <w:bCs/>
        </w:rPr>
        <w:t xml:space="preserve"> in the Warrego Valley.</w:t>
      </w:r>
    </w:p>
    <w:p w14:paraId="656691B9" w14:textId="1E1465B2" w:rsidR="00871EDD" w:rsidRPr="004C5853" w:rsidRDefault="00147295">
      <w:pPr>
        <w:pStyle w:val="ListBullet"/>
      </w:pPr>
      <w:r>
        <w:t>CEW</w:t>
      </w:r>
      <w:r w:rsidR="00871EDD" w:rsidRPr="004C5853">
        <w:t xml:space="preserve"> delivered </w:t>
      </w:r>
      <w:r w:rsidR="004C5853" w:rsidRPr="004C5853">
        <w:t>1</w:t>
      </w:r>
      <w:r w:rsidR="004E4E31">
        <w:t>,</w:t>
      </w:r>
      <w:r w:rsidR="00D62282">
        <w:t>835</w:t>
      </w:r>
      <w:r w:rsidR="00871EDD" w:rsidRPr="004C5853">
        <w:t xml:space="preserve">GL to </w:t>
      </w:r>
      <w:r w:rsidR="00167718" w:rsidRPr="004C5853">
        <w:t>8</w:t>
      </w:r>
      <w:r w:rsidR="00B71A7A" w:rsidRPr="004C5853">
        <w:t xml:space="preserve"> Ramsar</w:t>
      </w:r>
      <w:r w:rsidR="00871EDD" w:rsidRPr="004C5853">
        <w:t xml:space="preserve"> Sites in the Basin</w:t>
      </w:r>
      <w:r w:rsidR="006C1E56" w:rsidRPr="004C5853">
        <w:t>,</w:t>
      </w:r>
      <w:r w:rsidR="00871EDD" w:rsidRPr="004C5853">
        <w:t xml:space="preserve"> supporting </w:t>
      </w:r>
      <w:r w:rsidR="004C5853" w:rsidRPr="004C5853">
        <w:t>v</w:t>
      </w:r>
      <w:r w:rsidR="006C1E56" w:rsidRPr="004C5853">
        <w:t xml:space="preserve">egetation </w:t>
      </w:r>
      <w:r w:rsidR="00871EDD" w:rsidRPr="004C5853">
        <w:t xml:space="preserve">listed as </w:t>
      </w:r>
      <w:r w:rsidR="004C5853" w:rsidRPr="004C5853">
        <w:t xml:space="preserve">a </w:t>
      </w:r>
      <w:r w:rsidR="00871EDD" w:rsidRPr="004C5853">
        <w:t xml:space="preserve">critical </w:t>
      </w:r>
      <w:r w:rsidR="004C5853" w:rsidRPr="004C5853">
        <w:t xml:space="preserve">component of the Ramsar </w:t>
      </w:r>
      <w:r w:rsidR="00EC09B6">
        <w:t>S</w:t>
      </w:r>
      <w:r w:rsidR="004C5853" w:rsidRPr="004C5853">
        <w:t>ites</w:t>
      </w:r>
      <w:r w:rsidR="00E17DB8">
        <w:t>.</w:t>
      </w:r>
      <w:r w:rsidR="00871EDD" w:rsidRPr="004C5853">
        <w:t xml:space="preserve"> </w:t>
      </w:r>
      <w:r w:rsidR="00E17DB8">
        <w:t>F</w:t>
      </w:r>
      <w:r w:rsidR="00871EDD" w:rsidRPr="004C5853">
        <w:t>or example:</w:t>
      </w:r>
    </w:p>
    <w:p w14:paraId="2AF156C0" w14:textId="6BDBE8FE" w:rsidR="00871EDD" w:rsidRPr="004C5853" w:rsidRDefault="004C5853" w:rsidP="00C62CF5">
      <w:pPr>
        <w:pStyle w:val="ListBullet3"/>
      </w:pPr>
      <w:r w:rsidRPr="004C5853">
        <w:t>23,495 </w:t>
      </w:r>
      <w:r w:rsidR="00871EDD" w:rsidRPr="004C5853">
        <w:t xml:space="preserve">ha </w:t>
      </w:r>
      <w:r w:rsidR="00452CC9" w:rsidRPr="004C5853">
        <w:t xml:space="preserve">(100%) </w:t>
      </w:r>
      <w:r w:rsidR="00871EDD" w:rsidRPr="004C5853">
        <w:t xml:space="preserve">of </w:t>
      </w:r>
      <w:r w:rsidR="00E17DB8">
        <w:t>r</w:t>
      </w:r>
      <w:r w:rsidRPr="004C5853">
        <w:t xml:space="preserve">iver red gum swamp in </w:t>
      </w:r>
      <w:r w:rsidR="00871EDD" w:rsidRPr="004C5853">
        <w:t>the Barmah Forest Ramsar Site</w:t>
      </w:r>
    </w:p>
    <w:p w14:paraId="76D01559" w14:textId="3EB71E78" w:rsidR="004C5853" w:rsidRPr="004C5853" w:rsidRDefault="004C5853" w:rsidP="00C62CF5">
      <w:pPr>
        <w:pStyle w:val="ListBullet3"/>
      </w:pPr>
      <w:r w:rsidRPr="004C5853">
        <w:t xml:space="preserve">8,895 ha of river red gum floodplain and another 658 ha </w:t>
      </w:r>
      <w:r w:rsidR="00741A6D">
        <w:t xml:space="preserve">of </w:t>
      </w:r>
      <w:r w:rsidRPr="004C5853">
        <w:t>river red gum swamps in the NSW Central Murray State Forests Ramsar Site</w:t>
      </w:r>
    </w:p>
    <w:p w14:paraId="33D4072B" w14:textId="516EF1C1" w:rsidR="00871EDD" w:rsidRPr="004C5853" w:rsidRDefault="00871EDD" w:rsidP="00452CC9">
      <w:pPr>
        <w:pStyle w:val="ListBullet3"/>
      </w:pPr>
      <w:r w:rsidRPr="004C5853">
        <w:t>extensive inundation (</w:t>
      </w:r>
      <w:r w:rsidR="00452CC9" w:rsidRPr="004C5853">
        <w:t>2,676</w:t>
      </w:r>
      <w:r w:rsidRPr="004C5853">
        <w:t xml:space="preserve"> ha, 99%) of the tall marsh of </w:t>
      </w:r>
      <w:r w:rsidR="004F6BE0" w:rsidRPr="004C5853">
        <w:t>t</w:t>
      </w:r>
      <w:r w:rsidRPr="004C5853">
        <w:t>he Macquarie Marshes Ramsar Site</w:t>
      </w:r>
    </w:p>
    <w:p w14:paraId="2FA97C53" w14:textId="585145ED" w:rsidR="00871EDD" w:rsidRPr="004C5853" w:rsidRDefault="00871EDD" w:rsidP="00C62CF5">
      <w:pPr>
        <w:pStyle w:val="ListBullet3"/>
      </w:pPr>
      <w:r w:rsidRPr="004C5853">
        <w:t xml:space="preserve">inundation </w:t>
      </w:r>
      <w:r w:rsidR="004C5853" w:rsidRPr="004C5853">
        <w:t>of 2,660</w:t>
      </w:r>
      <w:r w:rsidRPr="004C5853">
        <w:t> ha of lignum in the Narran Lakes Ramsar Site</w:t>
      </w:r>
      <w:r w:rsidR="00F96A1D" w:rsidRPr="004C5853">
        <w:t>.</w:t>
      </w:r>
    </w:p>
    <w:p w14:paraId="07EE7DCB" w14:textId="6746996E" w:rsidR="00D11C26" w:rsidRPr="00067484" w:rsidRDefault="00D11C26" w:rsidP="00067484">
      <w:pPr>
        <w:pStyle w:val="Heading2"/>
      </w:pPr>
      <w:bookmarkStart w:id="192" w:name="_Toc138971678"/>
      <w:bookmarkStart w:id="193" w:name="_Toc201854429"/>
      <w:bookmarkStart w:id="194" w:name="_Toc201867252"/>
      <w:r w:rsidRPr="00067484">
        <w:t xml:space="preserve">Outcomes for Basin </w:t>
      </w:r>
      <w:r w:rsidR="005E2E3D" w:rsidRPr="00067484">
        <w:t>e</w:t>
      </w:r>
      <w:r w:rsidRPr="00067484">
        <w:t>cosystems</w:t>
      </w:r>
      <w:bookmarkEnd w:id="191"/>
      <w:bookmarkEnd w:id="192"/>
      <w:bookmarkEnd w:id="193"/>
      <w:bookmarkEnd w:id="194"/>
    </w:p>
    <w:p w14:paraId="44F919BD" w14:textId="60E5337D" w:rsidR="00D65F30" w:rsidRPr="0018735F" w:rsidRDefault="009C6711" w:rsidP="005D426B">
      <w:pPr>
        <w:pStyle w:val="BodyText"/>
      </w:pPr>
      <w:r>
        <w:t>The 1</w:t>
      </w:r>
      <w:r w:rsidR="00F13131">
        <w:t>14</w:t>
      </w:r>
      <w:r>
        <w:t xml:space="preserve"> w</w:t>
      </w:r>
      <w:r w:rsidR="00C738EA" w:rsidRPr="00357367">
        <w:t xml:space="preserve">atering actions </w:t>
      </w:r>
      <w:r>
        <w:t xml:space="preserve">in </w:t>
      </w:r>
      <w:r w:rsidR="001A7904">
        <w:t>2023–24</w:t>
      </w:r>
      <w:r>
        <w:t xml:space="preserve"> </w:t>
      </w:r>
      <w:r w:rsidR="001D693D">
        <w:t xml:space="preserve">inundated </w:t>
      </w:r>
      <w:r w:rsidR="007A6CAC">
        <w:t>substantial areas (&gt;</w:t>
      </w:r>
      <w:r w:rsidR="00741A6D">
        <w:t> </w:t>
      </w:r>
      <w:r w:rsidR="007A6CAC">
        <w:t>1</w:t>
      </w:r>
      <w:r w:rsidR="00741A6D">
        <w:t>,</w:t>
      </w:r>
      <w:r w:rsidR="007A6CAC">
        <w:t>000</w:t>
      </w:r>
      <w:r w:rsidR="005551A7">
        <w:t xml:space="preserve"> ha </w:t>
      </w:r>
      <w:r w:rsidR="007A6CAC">
        <w:t xml:space="preserve">total) of </w:t>
      </w:r>
      <w:r w:rsidR="00C738EA" w:rsidRPr="00357367">
        <w:t xml:space="preserve">floodplains and floodplain wetlands </w:t>
      </w:r>
      <w:r w:rsidR="00F7360E">
        <w:t xml:space="preserve">in </w:t>
      </w:r>
      <w:r w:rsidR="00F13131">
        <w:t>8</w:t>
      </w:r>
      <w:r w:rsidR="00C738EA" w:rsidRPr="00357367">
        <w:t xml:space="preserve"> of the 2</w:t>
      </w:r>
      <w:r w:rsidR="00C738EA">
        <w:t>5</w:t>
      </w:r>
      <w:r w:rsidR="00C738EA" w:rsidRPr="00357367">
        <w:t xml:space="preserve"> valleys of the Basin (</w:t>
      </w:r>
      <w:r w:rsidR="0084717F">
        <w:fldChar w:fldCharType="begin" w:fldLock="1"/>
      </w:r>
      <w:r w:rsidR="0084717F">
        <w:instrText xml:space="preserve"> REF _Ref75903123 \h </w:instrText>
      </w:r>
      <w:r w:rsidR="00A70406">
        <w:instrText xml:space="preserve"> \* MERGEFORMAT </w:instrText>
      </w:r>
      <w:r w:rsidR="0084717F">
        <w:fldChar w:fldCharType="separate"/>
      </w:r>
      <w:r w:rsidR="009B47F6" w:rsidRPr="00C827EB">
        <w:rPr>
          <w:noProof/>
        </w:rPr>
        <w:t>Table</w:t>
      </w:r>
      <w:r w:rsidR="009B47F6">
        <w:rPr>
          <w:noProof/>
        </w:rPr>
        <w:t> 4.1</w:t>
      </w:r>
      <w:r w:rsidR="0084717F">
        <w:fldChar w:fldCharType="end"/>
      </w:r>
      <w:r w:rsidR="00C738EA" w:rsidRPr="00357367">
        <w:t>)</w:t>
      </w:r>
      <w:r w:rsidR="00324CC6">
        <w:t>.</w:t>
      </w:r>
      <w:r w:rsidR="00324CC6" w:rsidRPr="00324CC6">
        <w:t xml:space="preserve"> </w:t>
      </w:r>
      <w:r w:rsidR="00F13131">
        <w:t xml:space="preserve">In the </w:t>
      </w:r>
      <w:r w:rsidR="00741A6D">
        <w:t>s</w:t>
      </w:r>
      <w:r w:rsidR="00F13131">
        <w:t xml:space="preserve">outhern Basin, </w:t>
      </w:r>
      <w:r w:rsidR="00147295">
        <w:t>CEW</w:t>
      </w:r>
      <w:r w:rsidR="001D693D">
        <w:t xml:space="preserve"> delivered to the </w:t>
      </w:r>
      <w:r w:rsidR="007A6CAC">
        <w:t xml:space="preserve">Broken, </w:t>
      </w:r>
      <w:r w:rsidR="001D693D">
        <w:t>Campaspe</w:t>
      </w:r>
      <w:r w:rsidR="00CB0E14">
        <w:t>,</w:t>
      </w:r>
      <w:r w:rsidR="00A04167">
        <w:t xml:space="preserve"> </w:t>
      </w:r>
      <w:r w:rsidR="001D693D">
        <w:t>Goulburn</w:t>
      </w:r>
      <w:r w:rsidR="00CB0E14">
        <w:t>, Loddon</w:t>
      </w:r>
      <w:r w:rsidR="005D439C">
        <w:t>,</w:t>
      </w:r>
      <w:r w:rsidR="00CB0E14">
        <w:t xml:space="preserve"> Ovens</w:t>
      </w:r>
      <w:r w:rsidR="001D693D">
        <w:t xml:space="preserve"> </w:t>
      </w:r>
      <w:r w:rsidR="005D439C">
        <w:t xml:space="preserve">and Wimmera </w:t>
      </w:r>
      <w:r w:rsidR="001D693D">
        <w:t>rivers in Victoria</w:t>
      </w:r>
      <w:r w:rsidR="007A6CAC">
        <w:t xml:space="preserve"> was</w:t>
      </w:r>
      <w:r w:rsidR="001D693D">
        <w:t xml:space="preserve"> </w:t>
      </w:r>
      <w:r w:rsidR="007A6CAC">
        <w:t xml:space="preserve">confined </w:t>
      </w:r>
      <w:r w:rsidR="001D693D">
        <w:t>to the river channel</w:t>
      </w:r>
      <w:r w:rsidR="005D439C">
        <w:t>s</w:t>
      </w:r>
      <w:r w:rsidR="007A6CAC">
        <w:t>, benefiting a small number of in-channel weir pools and connected wetlands.</w:t>
      </w:r>
      <w:r w:rsidR="00D60E5C">
        <w:t xml:space="preserve"> </w:t>
      </w:r>
      <w:r w:rsidR="007A6CAC">
        <w:t xml:space="preserve">In the </w:t>
      </w:r>
      <w:r w:rsidR="00741A6D">
        <w:t>n</w:t>
      </w:r>
      <w:r w:rsidR="007A6CAC">
        <w:t>orthern Basin, a similar pattern was seen with in-channel flows in the Namoi, Barw</w:t>
      </w:r>
      <w:r w:rsidR="007C3C31">
        <w:t xml:space="preserve">on </w:t>
      </w:r>
      <w:r w:rsidR="007A6CAC">
        <w:t xml:space="preserve">Darling and Border </w:t>
      </w:r>
      <w:r w:rsidR="00F93FC4">
        <w:t>r</w:t>
      </w:r>
      <w:r w:rsidR="007A6CAC">
        <w:t>ivers.</w:t>
      </w:r>
      <w:r w:rsidR="00D60E5C">
        <w:t xml:space="preserve"> </w:t>
      </w:r>
      <w:r w:rsidR="00F13131">
        <w:t>Similar to the previous year, t</w:t>
      </w:r>
      <w:r w:rsidR="00351F60">
        <w:t xml:space="preserve">he largest </w:t>
      </w:r>
      <w:r>
        <w:t xml:space="preserve">areas </w:t>
      </w:r>
      <w:r w:rsidR="00351F60">
        <w:t xml:space="preserve">of inundated wetlands and </w:t>
      </w:r>
      <w:r>
        <w:t xml:space="preserve">floodplain </w:t>
      </w:r>
      <w:r w:rsidR="005D439C">
        <w:t>w</w:t>
      </w:r>
      <w:r w:rsidR="00351F60">
        <w:t xml:space="preserve">ere from </w:t>
      </w:r>
      <w:r w:rsidR="00147295">
        <w:t>CEW</w:t>
      </w:r>
      <w:r>
        <w:t xml:space="preserve"> </w:t>
      </w:r>
      <w:r w:rsidR="00351F60">
        <w:t xml:space="preserve">that </w:t>
      </w:r>
      <w:r>
        <w:t xml:space="preserve">was delivered to </w:t>
      </w:r>
      <w:r w:rsidR="00351F60">
        <w:t xml:space="preserve">extend the </w:t>
      </w:r>
      <w:r>
        <w:t>duration of widespread natural flooding</w:t>
      </w:r>
      <w:r w:rsidR="00351F60">
        <w:t xml:space="preserve"> and provide cues to support waterbird breeding</w:t>
      </w:r>
      <w:r w:rsidR="005952D0">
        <w:t xml:space="preserve"> rookeries</w:t>
      </w:r>
      <w:r w:rsidR="00351F60">
        <w:t xml:space="preserve"> (</w:t>
      </w:r>
      <w:r w:rsidR="005D439C" w:rsidRPr="003746FF">
        <w:t>Condamine Balonne</w:t>
      </w:r>
      <w:r w:rsidR="005D439C">
        <w:t xml:space="preserve">, </w:t>
      </w:r>
      <w:r w:rsidR="007A6CAC">
        <w:t xml:space="preserve">Lachlan, </w:t>
      </w:r>
      <w:r w:rsidR="00351F60">
        <w:t>Gwydir</w:t>
      </w:r>
      <w:r w:rsidR="005952D0">
        <w:t xml:space="preserve">, </w:t>
      </w:r>
      <w:r w:rsidR="00351F60">
        <w:t xml:space="preserve">Macquarie </w:t>
      </w:r>
      <w:r w:rsidR="005952D0">
        <w:t xml:space="preserve">and Murrumbidgee </w:t>
      </w:r>
      <w:r w:rsidR="00F96A1D">
        <w:t>v</w:t>
      </w:r>
      <w:r w:rsidR="00351F60">
        <w:t>alleys) and fish movement and breeding (Central Murray</w:t>
      </w:r>
      <w:r w:rsidR="00852CB7">
        <w:t xml:space="preserve"> and</w:t>
      </w:r>
      <w:r w:rsidR="005952D0">
        <w:t xml:space="preserve"> Murrumbidgee</w:t>
      </w:r>
      <w:r w:rsidR="00852CB7">
        <w:t xml:space="preserve"> valleys</w:t>
      </w:r>
      <w:r w:rsidR="00351F60">
        <w:t>).</w:t>
      </w:r>
      <w:r w:rsidR="00F13131">
        <w:t xml:space="preserve"> This is the first year since monitoring began that </w:t>
      </w:r>
      <w:r w:rsidR="00852CB7">
        <w:t>CEW</w:t>
      </w:r>
      <w:r w:rsidR="00F13131">
        <w:t xml:space="preserve"> inundated areas in the Paroo valley. These flows originated in the Warrego River</w:t>
      </w:r>
      <w:r w:rsidR="00852CB7">
        <w:t>,</w:t>
      </w:r>
      <w:r w:rsidR="00F13131">
        <w:t xml:space="preserve"> where licen</w:t>
      </w:r>
      <w:r w:rsidR="00E66EBD">
        <w:t>c</w:t>
      </w:r>
      <w:r w:rsidR="00F13131">
        <w:t>e</w:t>
      </w:r>
      <w:r w:rsidR="006F5720">
        <w:t xml:space="preserve"> rules </w:t>
      </w:r>
      <w:r w:rsidR="00F13131">
        <w:t xml:space="preserve">were triggered to retain </w:t>
      </w:r>
      <w:r w:rsidR="006F5720">
        <w:t>high flows in</w:t>
      </w:r>
      <w:r w:rsidR="00F13131">
        <w:t xml:space="preserve"> the Warrego River </w:t>
      </w:r>
      <w:r w:rsidR="006F5720">
        <w:t xml:space="preserve">that spilled westward into the adjoining Cuttaburra distributary and </w:t>
      </w:r>
      <w:r w:rsidR="006F5720" w:rsidRPr="006F5720">
        <w:rPr>
          <w:lang w:val="en-GB"/>
        </w:rPr>
        <w:t>to the nationally significant Cuttaburra and Yantabulla wetlands</w:t>
      </w:r>
      <w:r w:rsidR="006F5720">
        <w:rPr>
          <w:lang w:val="en-GB"/>
        </w:rPr>
        <w:t xml:space="preserve"> in the Paroo valley.</w:t>
      </w:r>
    </w:p>
    <w:p w14:paraId="0525C6C8" w14:textId="24EA4E22" w:rsidR="00C738EA" w:rsidRDefault="00C738EA" w:rsidP="00512200">
      <w:pPr>
        <w:pStyle w:val="CaptionWithNote"/>
      </w:pPr>
      <w:bookmarkStart w:id="195" w:name="_Ref75903123"/>
      <w:bookmarkStart w:id="196" w:name="_Toc80971126"/>
      <w:bookmarkStart w:id="197" w:name="_Toc201867416"/>
      <w:bookmarkStart w:id="198" w:name="_Hlk97586761"/>
      <w:r w:rsidRPr="00C827EB">
        <w:t>Table</w:t>
      </w:r>
      <w:r w:rsidR="00A9550F">
        <w:t> </w:t>
      </w:r>
      <w:r w:rsidR="00890646">
        <w:fldChar w:fldCharType="begin" w:fldLock="1"/>
      </w:r>
      <w:r w:rsidR="00890646">
        <w:instrText xml:space="preserve"> STYLEREF 1 \s </w:instrText>
      </w:r>
      <w:r w:rsidR="00890646">
        <w:fldChar w:fldCharType="separate"/>
      </w:r>
      <w:r w:rsidR="009B47F6">
        <w:rPr>
          <w:noProof/>
        </w:rPr>
        <w:t>4</w:t>
      </w:r>
      <w:r w:rsidR="00890646">
        <w:rPr>
          <w:noProof/>
        </w:rPr>
        <w:fldChar w:fldCharType="end"/>
      </w:r>
      <w:r w:rsidR="0099502A">
        <w:t>.</w:t>
      </w:r>
      <w:r w:rsidR="00890646">
        <w:fldChar w:fldCharType="begin"/>
      </w:r>
      <w:r w:rsidR="00890646">
        <w:instrText xml:space="preserve"> SEQ Table \* ARABIC \s 1 </w:instrText>
      </w:r>
      <w:r w:rsidR="00890646">
        <w:fldChar w:fldCharType="separate"/>
      </w:r>
      <w:r w:rsidR="0000560C">
        <w:rPr>
          <w:noProof/>
        </w:rPr>
        <w:t>1</w:t>
      </w:r>
      <w:r w:rsidR="00890646">
        <w:rPr>
          <w:noProof/>
        </w:rPr>
        <w:fldChar w:fldCharType="end"/>
      </w:r>
      <w:bookmarkEnd w:id="195"/>
      <w:r w:rsidRPr="00C827EB">
        <w:t xml:space="preserve"> </w:t>
      </w:r>
      <w:r w:rsidR="00E115FD">
        <w:t>Areas of estuary, lakes an</w:t>
      </w:r>
      <w:r w:rsidR="00F2735B">
        <w:t xml:space="preserve">d wetlands, and floodplains inundated or influenced, and the length of waterway connectivity supported by </w:t>
      </w:r>
      <w:r w:rsidR="001F55A3">
        <w:t>C</w:t>
      </w:r>
      <w:r w:rsidR="005D73C4">
        <w:t>EW</w:t>
      </w:r>
      <w:r w:rsidR="00CC0FC8">
        <w:t>,</w:t>
      </w:r>
      <w:r w:rsidRPr="00C827EB">
        <w:t xml:space="preserve"> </w:t>
      </w:r>
      <w:r w:rsidR="001A7904">
        <w:t>2023–24</w:t>
      </w:r>
      <w:bookmarkEnd w:id="196"/>
      <w:bookmarkEnd w:id="197"/>
    </w:p>
    <w:p w14:paraId="7ED5126B" w14:textId="54DB6CE2" w:rsidR="00190895" w:rsidRDefault="0080273A" w:rsidP="00512200">
      <w:pPr>
        <w:pStyle w:val="CaptionNote"/>
      </w:pPr>
      <w:r>
        <w:t xml:space="preserve">The Coorong, Lower Lakes and Murray Mouth is within the Lower Murray Valley but is reported separately in this </w:t>
      </w:r>
      <w:r w:rsidRPr="00167F25">
        <w:t>evaluation</w:t>
      </w:r>
      <w:r>
        <w:t>.</w:t>
      </w:r>
      <w:r w:rsidRPr="00F575CA">
        <w:t xml:space="preserve"> </w:t>
      </w:r>
      <w:r w:rsidR="00190895">
        <w:t>Dash</w:t>
      </w:r>
      <w:r w:rsidR="003C6EDE">
        <w:t> </w:t>
      </w:r>
      <w:r w:rsidR="00B82A11">
        <w:t>(</w:t>
      </w:r>
      <w:r w:rsidR="00B82A11" w:rsidRPr="002F5944">
        <w:t>–</w:t>
      </w:r>
      <w:r w:rsidR="00B82A11">
        <w:t xml:space="preserve">) </w:t>
      </w:r>
      <w:r w:rsidR="00190895">
        <w:t>indicate</w:t>
      </w:r>
      <w:r w:rsidR="00B82A11">
        <w:t>s</w:t>
      </w:r>
      <w:r w:rsidR="00190895">
        <w:t xml:space="preserve"> no inundation by </w:t>
      </w:r>
      <w:r w:rsidR="00190895" w:rsidRPr="000061D8">
        <w:t>C</w:t>
      </w:r>
      <w:r w:rsidR="005D73C4">
        <w:t>EW</w:t>
      </w:r>
      <w:r w:rsidR="00190895">
        <w:t>.</w:t>
      </w:r>
      <w:r w:rsidR="005D73C4">
        <w:t xml:space="preserve"> CEW = Commonwealth environmental water.</w:t>
      </w:r>
    </w:p>
    <w:tbl>
      <w:tblPr>
        <w:tblStyle w:val="TableFlow-MER"/>
        <w:tblW w:w="9353" w:type="dxa"/>
        <w:tblLook w:val="0460" w:firstRow="1" w:lastRow="1" w:firstColumn="0" w:lastColumn="0" w:noHBand="0" w:noVBand="1"/>
      </w:tblPr>
      <w:tblGrid>
        <w:gridCol w:w="2685"/>
        <w:gridCol w:w="2098"/>
        <w:gridCol w:w="919"/>
        <w:gridCol w:w="1355"/>
        <w:gridCol w:w="1120"/>
        <w:gridCol w:w="1176"/>
      </w:tblGrid>
      <w:tr w:rsidR="00381F45" w:rsidRPr="007624B6" w14:paraId="33341F88" w14:textId="77777777" w:rsidTr="002812DE">
        <w:trPr>
          <w:cnfStyle w:val="100000000000" w:firstRow="1" w:lastRow="0" w:firstColumn="0" w:lastColumn="0" w:oddVBand="0" w:evenVBand="0" w:oddHBand="0" w:evenHBand="0" w:firstRowFirstColumn="0" w:firstRowLastColumn="0" w:lastRowFirstColumn="0" w:lastRowLastColumn="0"/>
        </w:trPr>
        <w:tc>
          <w:tcPr>
            <w:tcW w:w="2685" w:type="dxa"/>
            <w:noWrap/>
            <w:hideMark/>
          </w:tcPr>
          <w:p w14:paraId="45E22504" w14:textId="77777777" w:rsidR="00381F45" w:rsidRPr="007624B6" w:rsidRDefault="00381F45" w:rsidP="007624B6">
            <w:pPr>
              <w:pStyle w:val="ColumnHeading"/>
            </w:pPr>
            <w:bookmarkStart w:id="199" w:name="_Hlk97805118"/>
            <w:r w:rsidRPr="007624B6">
              <w:t>Valley</w:t>
            </w:r>
          </w:p>
        </w:tc>
        <w:tc>
          <w:tcPr>
            <w:tcW w:w="2098" w:type="dxa"/>
            <w:hideMark/>
          </w:tcPr>
          <w:p w14:paraId="0FB2E438" w14:textId="77777777" w:rsidR="00381F45" w:rsidRPr="007624B6" w:rsidRDefault="00381F45" w:rsidP="007624B6">
            <w:pPr>
              <w:pStyle w:val="ColumnHeading"/>
            </w:pPr>
            <w:r w:rsidRPr="007624B6">
              <w:t>Selected Area</w:t>
            </w:r>
          </w:p>
        </w:tc>
        <w:tc>
          <w:tcPr>
            <w:tcW w:w="919" w:type="dxa"/>
            <w:hideMark/>
          </w:tcPr>
          <w:p w14:paraId="5CEA030C" w14:textId="77777777" w:rsidR="00381F45" w:rsidRPr="007624B6" w:rsidRDefault="00381F45" w:rsidP="007624B6">
            <w:pPr>
              <w:pStyle w:val="ColumnHeading"/>
            </w:pPr>
            <w:r w:rsidRPr="007624B6">
              <w:t>Estuary (ha)</w:t>
            </w:r>
          </w:p>
        </w:tc>
        <w:tc>
          <w:tcPr>
            <w:tcW w:w="1355" w:type="dxa"/>
            <w:hideMark/>
          </w:tcPr>
          <w:p w14:paraId="1883C0DF" w14:textId="77777777" w:rsidR="00381F45" w:rsidRPr="007624B6" w:rsidRDefault="00381F45" w:rsidP="007624B6">
            <w:pPr>
              <w:pStyle w:val="ColumnHeading"/>
            </w:pPr>
            <w:r w:rsidRPr="007624B6">
              <w:t>Lakes and wetlands area (ha)</w:t>
            </w:r>
          </w:p>
        </w:tc>
        <w:tc>
          <w:tcPr>
            <w:tcW w:w="1120" w:type="dxa"/>
            <w:hideMark/>
          </w:tcPr>
          <w:p w14:paraId="118AF8DE" w14:textId="77777777" w:rsidR="00381F45" w:rsidRPr="007624B6" w:rsidRDefault="00381F45" w:rsidP="007624B6">
            <w:pPr>
              <w:pStyle w:val="ColumnHeading"/>
            </w:pPr>
            <w:r w:rsidRPr="007624B6">
              <w:t>Floodplain area (ha)</w:t>
            </w:r>
          </w:p>
        </w:tc>
        <w:tc>
          <w:tcPr>
            <w:tcW w:w="1176" w:type="dxa"/>
            <w:hideMark/>
          </w:tcPr>
          <w:p w14:paraId="1B7A0590" w14:textId="77777777" w:rsidR="00381F45" w:rsidRPr="007624B6" w:rsidRDefault="00381F45" w:rsidP="007624B6">
            <w:pPr>
              <w:pStyle w:val="ColumnHeading"/>
            </w:pPr>
            <w:r w:rsidRPr="007624B6">
              <w:t>Length of waterways (km)</w:t>
            </w:r>
          </w:p>
        </w:tc>
      </w:tr>
      <w:tr w:rsidR="00ED4E3F" w:rsidRPr="002F2763" w14:paraId="4A002E6D"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shd w:val="clear" w:color="auto" w:fill="D0EAFF" w:themeFill="accent2" w:themeFillTint="1A"/>
          </w:tcPr>
          <w:p w14:paraId="71AA836A" w14:textId="77777777" w:rsidR="00381F45" w:rsidRPr="002F2763" w:rsidRDefault="00381F45" w:rsidP="00B53810">
            <w:pPr>
              <w:pStyle w:val="RowHeading"/>
              <w:keepNext/>
            </w:pPr>
            <w:r>
              <w:t>Northern Basin</w:t>
            </w:r>
          </w:p>
        </w:tc>
        <w:tc>
          <w:tcPr>
            <w:tcW w:w="2098" w:type="dxa"/>
            <w:shd w:val="clear" w:color="auto" w:fill="D0EAFF" w:themeFill="accent2" w:themeFillTint="1A"/>
          </w:tcPr>
          <w:p w14:paraId="35805FA3" w14:textId="77777777" w:rsidR="00381F45" w:rsidRPr="002F2763" w:rsidRDefault="00381F45">
            <w:pPr>
              <w:pStyle w:val="TableText"/>
            </w:pPr>
          </w:p>
        </w:tc>
        <w:tc>
          <w:tcPr>
            <w:tcW w:w="919" w:type="dxa"/>
            <w:shd w:val="clear" w:color="auto" w:fill="D0EAFF" w:themeFill="accent2" w:themeFillTint="1A"/>
          </w:tcPr>
          <w:p w14:paraId="18E1B9DF" w14:textId="77777777" w:rsidR="00381F45" w:rsidRPr="002F2763" w:rsidRDefault="00381F45">
            <w:pPr>
              <w:pStyle w:val="TableTextRight"/>
            </w:pPr>
          </w:p>
        </w:tc>
        <w:tc>
          <w:tcPr>
            <w:tcW w:w="1355" w:type="dxa"/>
            <w:shd w:val="clear" w:color="auto" w:fill="D0EAFF" w:themeFill="accent2" w:themeFillTint="1A"/>
            <w:noWrap/>
          </w:tcPr>
          <w:p w14:paraId="26A468B2" w14:textId="77777777" w:rsidR="00381F45" w:rsidRPr="002F2763" w:rsidRDefault="00381F45" w:rsidP="003C7428">
            <w:pPr>
              <w:pStyle w:val="TableTextRight"/>
              <w:ind w:right="395"/>
            </w:pPr>
          </w:p>
        </w:tc>
        <w:tc>
          <w:tcPr>
            <w:tcW w:w="1120" w:type="dxa"/>
            <w:shd w:val="clear" w:color="auto" w:fill="D0EAFF" w:themeFill="accent2" w:themeFillTint="1A"/>
            <w:noWrap/>
          </w:tcPr>
          <w:p w14:paraId="0C512F7C" w14:textId="77777777" w:rsidR="00381F45" w:rsidRPr="002F2763" w:rsidRDefault="00381F45" w:rsidP="003C7428">
            <w:pPr>
              <w:pStyle w:val="TableTextRight"/>
              <w:ind w:right="179"/>
            </w:pPr>
          </w:p>
        </w:tc>
        <w:tc>
          <w:tcPr>
            <w:tcW w:w="1176" w:type="dxa"/>
            <w:shd w:val="clear" w:color="auto" w:fill="D0EAFF" w:themeFill="accent2" w:themeFillTint="1A"/>
            <w:noWrap/>
          </w:tcPr>
          <w:p w14:paraId="21977214" w14:textId="77777777" w:rsidR="00381F45" w:rsidRPr="002F2763" w:rsidRDefault="00381F45" w:rsidP="003C7428">
            <w:pPr>
              <w:pStyle w:val="TableTextRight"/>
              <w:ind w:right="333"/>
            </w:pPr>
          </w:p>
        </w:tc>
      </w:tr>
      <w:tr w:rsidR="001A7904" w:rsidRPr="002F2763" w14:paraId="75FF4100" w14:textId="77777777" w:rsidTr="002812DE">
        <w:tc>
          <w:tcPr>
            <w:tcW w:w="2685" w:type="dxa"/>
            <w:hideMark/>
          </w:tcPr>
          <w:p w14:paraId="0401D82E" w14:textId="4B91F52B" w:rsidR="001A7904" w:rsidRPr="00B01959" w:rsidRDefault="001A7904" w:rsidP="001A7904">
            <w:pPr>
              <w:pStyle w:val="TableText"/>
              <w:contextualSpacing/>
            </w:pPr>
            <w:r w:rsidRPr="000B635C">
              <w:t>Barwon Darling</w:t>
            </w:r>
          </w:p>
        </w:tc>
        <w:tc>
          <w:tcPr>
            <w:tcW w:w="2098" w:type="dxa"/>
            <w:hideMark/>
          </w:tcPr>
          <w:p w14:paraId="55CF0240" w14:textId="77777777" w:rsidR="001A7904" w:rsidRPr="002F2763" w:rsidRDefault="001A7904" w:rsidP="001A7904">
            <w:pPr>
              <w:pStyle w:val="TableText"/>
              <w:contextualSpacing/>
            </w:pPr>
          </w:p>
        </w:tc>
        <w:tc>
          <w:tcPr>
            <w:tcW w:w="919" w:type="dxa"/>
            <w:hideMark/>
          </w:tcPr>
          <w:p w14:paraId="01962B2B" w14:textId="332720BC" w:rsidR="001A7904" w:rsidRPr="002F2763" w:rsidRDefault="001A7904" w:rsidP="001A7904">
            <w:pPr>
              <w:pStyle w:val="TableTextRight"/>
              <w:contextualSpacing/>
            </w:pPr>
            <w:r w:rsidRPr="000B635C">
              <w:t>–</w:t>
            </w:r>
          </w:p>
        </w:tc>
        <w:tc>
          <w:tcPr>
            <w:tcW w:w="1355" w:type="dxa"/>
            <w:noWrap/>
            <w:hideMark/>
          </w:tcPr>
          <w:p w14:paraId="7902C2E5" w14:textId="7B97457F" w:rsidR="001A7904" w:rsidRPr="002F2763" w:rsidRDefault="001A7904" w:rsidP="001A7904">
            <w:pPr>
              <w:pStyle w:val="TableTextRight"/>
              <w:ind w:right="395"/>
              <w:contextualSpacing/>
            </w:pPr>
            <w:r w:rsidRPr="000B635C">
              <w:t>115</w:t>
            </w:r>
          </w:p>
        </w:tc>
        <w:tc>
          <w:tcPr>
            <w:tcW w:w="1120" w:type="dxa"/>
            <w:noWrap/>
            <w:hideMark/>
          </w:tcPr>
          <w:p w14:paraId="79FBC6D2" w14:textId="690D7713" w:rsidR="001A7904" w:rsidRPr="002F2763" w:rsidRDefault="001A7904" w:rsidP="001A7904">
            <w:pPr>
              <w:pStyle w:val="TableTextRight"/>
              <w:ind w:right="179"/>
              <w:contextualSpacing/>
            </w:pPr>
            <w:r w:rsidRPr="000B635C">
              <w:t>–</w:t>
            </w:r>
          </w:p>
        </w:tc>
        <w:tc>
          <w:tcPr>
            <w:tcW w:w="1176" w:type="dxa"/>
            <w:noWrap/>
            <w:hideMark/>
          </w:tcPr>
          <w:p w14:paraId="4B0766CA" w14:textId="7E11B183" w:rsidR="001A7904" w:rsidRPr="002F2763" w:rsidRDefault="001A7904" w:rsidP="001A7904">
            <w:pPr>
              <w:pStyle w:val="TableTextRight"/>
              <w:ind w:right="333"/>
              <w:contextualSpacing/>
            </w:pPr>
            <w:r w:rsidRPr="000B635C">
              <w:t>1,909</w:t>
            </w:r>
          </w:p>
        </w:tc>
      </w:tr>
      <w:tr w:rsidR="001A7904" w:rsidRPr="002F2763" w14:paraId="03E8B3BF"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hideMark/>
          </w:tcPr>
          <w:p w14:paraId="5C6D933C" w14:textId="6A42DF0F" w:rsidR="001A7904" w:rsidRPr="00B01959" w:rsidRDefault="001A7904" w:rsidP="001A7904">
            <w:pPr>
              <w:pStyle w:val="TableText"/>
            </w:pPr>
            <w:r w:rsidRPr="000B635C">
              <w:t>Border Rivers</w:t>
            </w:r>
          </w:p>
        </w:tc>
        <w:tc>
          <w:tcPr>
            <w:tcW w:w="2098" w:type="dxa"/>
            <w:hideMark/>
          </w:tcPr>
          <w:p w14:paraId="72B656E9" w14:textId="77777777" w:rsidR="001A7904" w:rsidRPr="002F2763" w:rsidRDefault="001A7904" w:rsidP="001A7904">
            <w:pPr>
              <w:pStyle w:val="TableText"/>
            </w:pPr>
          </w:p>
        </w:tc>
        <w:tc>
          <w:tcPr>
            <w:tcW w:w="919" w:type="dxa"/>
            <w:hideMark/>
          </w:tcPr>
          <w:p w14:paraId="58311AFC" w14:textId="5C90677E" w:rsidR="001A7904" w:rsidRPr="002F2763" w:rsidRDefault="001A7904" w:rsidP="001A7904">
            <w:pPr>
              <w:pStyle w:val="TableTextRight"/>
            </w:pPr>
            <w:r w:rsidRPr="000B635C">
              <w:t>–</w:t>
            </w:r>
          </w:p>
        </w:tc>
        <w:tc>
          <w:tcPr>
            <w:tcW w:w="1355" w:type="dxa"/>
            <w:noWrap/>
            <w:hideMark/>
          </w:tcPr>
          <w:p w14:paraId="6EE51694" w14:textId="4EA53D86" w:rsidR="001A7904" w:rsidRPr="002F2763" w:rsidRDefault="001A7904" w:rsidP="001A7904">
            <w:pPr>
              <w:pStyle w:val="TableTextRight"/>
              <w:ind w:right="395"/>
            </w:pPr>
            <w:r w:rsidRPr="000B635C">
              <w:t>137</w:t>
            </w:r>
          </w:p>
        </w:tc>
        <w:tc>
          <w:tcPr>
            <w:tcW w:w="1120" w:type="dxa"/>
            <w:noWrap/>
            <w:hideMark/>
          </w:tcPr>
          <w:p w14:paraId="65A00E38" w14:textId="1C44E311" w:rsidR="001A7904" w:rsidRPr="002F2763" w:rsidRDefault="001A7904" w:rsidP="001A7904">
            <w:pPr>
              <w:pStyle w:val="TableTextRight"/>
              <w:ind w:right="179"/>
            </w:pPr>
            <w:r w:rsidRPr="000B635C">
              <w:t>–</w:t>
            </w:r>
          </w:p>
        </w:tc>
        <w:tc>
          <w:tcPr>
            <w:tcW w:w="1176" w:type="dxa"/>
            <w:noWrap/>
            <w:hideMark/>
          </w:tcPr>
          <w:p w14:paraId="484E6E42" w14:textId="1E608EB6" w:rsidR="001A7904" w:rsidRPr="002F2763" w:rsidRDefault="001A7904" w:rsidP="001A7904">
            <w:pPr>
              <w:pStyle w:val="TableTextRight"/>
              <w:ind w:right="333"/>
            </w:pPr>
            <w:r w:rsidRPr="000B635C">
              <w:t>1,103</w:t>
            </w:r>
          </w:p>
        </w:tc>
      </w:tr>
      <w:tr w:rsidR="001A7904" w:rsidRPr="002F2763" w14:paraId="11F4BFA1" w14:textId="77777777" w:rsidTr="002812DE">
        <w:tc>
          <w:tcPr>
            <w:tcW w:w="2685" w:type="dxa"/>
            <w:hideMark/>
          </w:tcPr>
          <w:p w14:paraId="11444ABB" w14:textId="0001C0D4" w:rsidR="001A7904" w:rsidRPr="00B01959" w:rsidRDefault="001A7904" w:rsidP="001A7904">
            <w:pPr>
              <w:pStyle w:val="TableText"/>
            </w:pPr>
            <w:r w:rsidRPr="000B635C">
              <w:t>Castlereagh</w:t>
            </w:r>
          </w:p>
        </w:tc>
        <w:tc>
          <w:tcPr>
            <w:tcW w:w="2098" w:type="dxa"/>
            <w:hideMark/>
          </w:tcPr>
          <w:p w14:paraId="03F39F16" w14:textId="77777777" w:rsidR="001A7904" w:rsidRPr="002F2763" w:rsidRDefault="001A7904" w:rsidP="001A7904">
            <w:pPr>
              <w:pStyle w:val="TableText"/>
            </w:pPr>
          </w:p>
        </w:tc>
        <w:tc>
          <w:tcPr>
            <w:tcW w:w="919" w:type="dxa"/>
            <w:hideMark/>
          </w:tcPr>
          <w:p w14:paraId="342AB67B" w14:textId="2178FCF7" w:rsidR="001A7904" w:rsidRPr="002F2763" w:rsidRDefault="001A7904" w:rsidP="001A7904">
            <w:pPr>
              <w:pStyle w:val="TableTextRight"/>
            </w:pPr>
            <w:r w:rsidRPr="000B635C">
              <w:t>–</w:t>
            </w:r>
          </w:p>
        </w:tc>
        <w:tc>
          <w:tcPr>
            <w:tcW w:w="1355" w:type="dxa"/>
            <w:noWrap/>
            <w:hideMark/>
          </w:tcPr>
          <w:p w14:paraId="65A75BF5" w14:textId="7D2CA4D8" w:rsidR="001A7904" w:rsidRPr="002F2763" w:rsidRDefault="001A7904" w:rsidP="001A7904">
            <w:pPr>
              <w:pStyle w:val="TableTextRight"/>
              <w:ind w:right="395"/>
            </w:pPr>
            <w:r w:rsidRPr="000B635C">
              <w:t>–</w:t>
            </w:r>
          </w:p>
        </w:tc>
        <w:tc>
          <w:tcPr>
            <w:tcW w:w="1120" w:type="dxa"/>
            <w:noWrap/>
            <w:hideMark/>
          </w:tcPr>
          <w:p w14:paraId="607FA696" w14:textId="4CB704B0" w:rsidR="001A7904" w:rsidRPr="002F2763" w:rsidRDefault="001A7904" w:rsidP="001A7904">
            <w:pPr>
              <w:pStyle w:val="TableTextRight"/>
              <w:ind w:right="179"/>
            </w:pPr>
            <w:r w:rsidRPr="000B635C">
              <w:t>–</w:t>
            </w:r>
          </w:p>
        </w:tc>
        <w:tc>
          <w:tcPr>
            <w:tcW w:w="1176" w:type="dxa"/>
            <w:noWrap/>
            <w:hideMark/>
          </w:tcPr>
          <w:p w14:paraId="1C26A781" w14:textId="1EA0B2D3" w:rsidR="001A7904" w:rsidRPr="002F2763" w:rsidRDefault="001A7904" w:rsidP="001A7904">
            <w:pPr>
              <w:pStyle w:val="TableTextRight"/>
              <w:ind w:right="333"/>
            </w:pPr>
            <w:r w:rsidRPr="000B635C">
              <w:t>–</w:t>
            </w:r>
          </w:p>
        </w:tc>
      </w:tr>
      <w:tr w:rsidR="001A7904" w:rsidRPr="002F2763" w14:paraId="0D865B74"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tcBorders>
              <w:bottom w:val="nil"/>
            </w:tcBorders>
            <w:hideMark/>
          </w:tcPr>
          <w:p w14:paraId="75684D11" w14:textId="0CBF2639" w:rsidR="001A7904" w:rsidRPr="00B01959" w:rsidRDefault="001A7904" w:rsidP="001A7904">
            <w:pPr>
              <w:pStyle w:val="TableText"/>
            </w:pPr>
            <w:r w:rsidRPr="000B635C">
              <w:t>Condamine Balonne</w:t>
            </w:r>
          </w:p>
        </w:tc>
        <w:tc>
          <w:tcPr>
            <w:tcW w:w="2098" w:type="dxa"/>
            <w:tcBorders>
              <w:bottom w:val="nil"/>
            </w:tcBorders>
            <w:hideMark/>
          </w:tcPr>
          <w:p w14:paraId="3D616D40" w14:textId="77777777" w:rsidR="001A7904" w:rsidRPr="002F2763" w:rsidRDefault="001A7904" w:rsidP="001A7904">
            <w:pPr>
              <w:pStyle w:val="TableText"/>
            </w:pPr>
          </w:p>
        </w:tc>
        <w:tc>
          <w:tcPr>
            <w:tcW w:w="919" w:type="dxa"/>
            <w:tcBorders>
              <w:bottom w:val="nil"/>
            </w:tcBorders>
            <w:hideMark/>
          </w:tcPr>
          <w:p w14:paraId="5DA915A0" w14:textId="14F9CF0D" w:rsidR="001A7904" w:rsidRPr="002F2763" w:rsidRDefault="001A7904" w:rsidP="001A7904">
            <w:pPr>
              <w:pStyle w:val="TableTextRight"/>
            </w:pPr>
            <w:r w:rsidRPr="000B635C">
              <w:t>–</w:t>
            </w:r>
          </w:p>
        </w:tc>
        <w:tc>
          <w:tcPr>
            <w:tcW w:w="1355" w:type="dxa"/>
            <w:tcBorders>
              <w:bottom w:val="nil"/>
            </w:tcBorders>
            <w:noWrap/>
            <w:hideMark/>
          </w:tcPr>
          <w:p w14:paraId="3AAF921D" w14:textId="729CAFB9" w:rsidR="001A7904" w:rsidRPr="002F2763" w:rsidRDefault="001A7904" w:rsidP="001A7904">
            <w:pPr>
              <w:pStyle w:val="TableTextRight"/>
              <w:ind w:right="395"/>
            </w:pPr>
            <w:r w:rsidRPr="000B635C">
              <w:t>5,741</w:t>
            </w:r>
          </w:p>
        </w:tc>
        <w:tc>
          <w:tcPr>
            <w:tcW w:w="1120" w:type="dxa"/>
            <w:tcBorders>
              <w:bottom w:val="nil"/>
            </w:tcBorders>
            <w:noWrap/>
            <w:hideMark/>
          </w:tcPr>
          <w:p w14:paraId="7C852717" w14:textId="3E235AA6" w:rsidR="001A7904" w:rsidRPr="002F2763" w:rsidRDefault="001A7904" w:rsidP="001A7904">
            <w:pPr>
              <w:pStyle w:val="TableTextRight"/>
              <w:ind w:right="179"/>
            </w:pPr>
            <w:r w:rsidRPr="000B635C">
              <w:t>4,216</w:t>
            </w:r>
          </w:p>
        </w:tc>
        <w:tc>
          <w:tcPr>
            <w:tcW w:w="1176" w:type="dxa"/>
            <w:tcBorders>
              <w:bottom w:val="nil"/>
            </w:tcBorders>
            <w:noWrap/>
            <w:hideMark/>
          </w:tcPr>
          <w:p w14:paraId="1B39A547" w14:textId="1BCA38EA" w:rsidR="001A7904" w:rsidRPr="002F2763" w:rsidRDefault="001A7904" w:rsidP="001A7904">
            <w:pPr>
              <w:pStyle w:val="TableTextRight"/>
              <w:ind w:right="333"/>
            </w:pPr>
            <w:r w:rsidRPr="000B635C">
              <w:t>1,761</w:t>
            </w:r>
          </w:p>
        </w:tc>
      </w:tr>
      <w:tr w:rsidR="001A7904" w:rsidRPr="00A04167" w14:paraId="2C1209B2" w14:textId="77777777" w:rsidTr="002812DE">
        <w:tc>
          <w:tcPr>
            <w:tcW w:w="2685" w:type="dxa"/>
            <w:tcBorders>
              <w:bottom w:val="nil"/>
            </w:tcBorders>
            <w:hideMark/>
          </w:tcPr>
          <w:p w14:paraId="766F2FA1" w14:textId="7ADFEDFD" w:rsidR="001A7904" w:rsidRPr="00A04167" w:rsidRDefault="001A7904" w:rsidP="001A7904">
            <w:pPr>
              <w:pStyle w:val="TableText"/>
            </w:pPr>
            <w:r w:rsidRPr="000B635C">
              <w:t>Gwydir</w:t>
            </w:r>
          </w:p>
        </w:tc>
        <w:tc>
          <w:tcPr>
            <w:tcW w:w="2098" w:type="dxa"/>
            <w:tcBorders>
              <w:bottom w:val="nil"/>
            </w:tcBorders>
            <w:hideMark/>
          </w:tcPr>
          <w:p w14:paraId="22832010" w14:textId="2719A3AF" w:rsidR="001A7904" w:rsidRPr="00A04167" w:rsidRDefault="001A7904" w:rsidP="001A7904">
            <w:pPr>
              <w:pStyle w:val="TableText"/>
            </w:pPr>
            <w:r w:rsidRPr="000B635C">
              <w:t>Gwydir River System</w:t>
            </w:r>
          </w:p>
        </w:tc>
        <w:tc>
          <w:tcPr>
            <w:tcW w:w="919" w:type="dxa"/>
            <w:tcBorders>
              <w:bottom w:val="nil"/>
            </w:tcBorders>
            <w:hideMark/>
          </w:tcPr>
          <w:p w14:paraId="1B71C0EF" w14:textId="0122E6FF" w:rsidR="001A7904" w:rsidRPr="00A04167" w:rsidRDefault="001A7904" w:rsidP="001A7904">
            <w:pPr>
              <w:pStyle w:val="TableTextRight"/>
            </w:pPr>
            <w:r w:rsidRPr="000B635C">
              <w:t>–</w:t>
            </w:r>
          </w:p>
        </w:tc>
        <w:tc>
          <w:tcPr>
            <w:tcW w:w="1355" w:type="dxa"/>
            <w:tcBorders>
              <w:top w:val="nil"/>
              <w:left w:val="nil"/>
              <w:bottom w:val="nil"/>
              <w:right w:val="nil"/>
            </w:tcBorders>
            <w:noWrap/>
            <w:hideMark/>
          </w:tcPr>
          <w:p w14:paraId="7603505C" w14:textId="4D3BC550" w:rsidR="001A7904" w:rsidRPr="00A04167" w:rsidRDefault="001A7904" w:rsidP="001A7904">
            <w:pPr>
              <w:pStyle w:val="TableTextRight"/>
              <w:ind w:right="395"/>
            </w:pPr>
            <w:r w:rsidRPr="000B635C">
              <w:t>5,352</w:t>
            </w:r>
          </w:p>
        </w:tc>
        <w:tc>
          <w:tcPr>
            <w:tcW w:w="1120" w:type="dxa"/>
            <w:tcBorders>
              <w:top w:val="nil"/>
              <w:left w:val="nil"/>
              <w:bottom w:val="nil"/>
              <w:right w:val="nil"/>
            </w:tcBorders>
            <w:noWrap/>
            <w:hideMark/>
          </w:tcPr>
          <w:p w14:paraId="782EDAD2" w14:textId="6192F37C" w:rsidR="001A7904" w:rsidRPr="00A04167" w:rsidRDefault="001A7904" w:rsidP="001A7904">
            <w:pPr>
              <w:pStyle w:val="TableTextRight"/>
              <w:ind w:right="179"/>
            </w:pPr>
            <w:r w:rsidRPr="000B635C">
              <w:t>646</w:t>
            </w:r>
          </w:p>
        </w:tc>
        <w:tc>
          <w:tcPr>
            <w:tcW w:w="1176" w:type="dxa"/>
            <w:tcBorders>
              <w:top w:val="nil"/>
              <w:left w:val="nil"/>
              <w:bottom w:val="nil"/>
              <w:right w:val="nil"/>
            </w:tcBorders>
            <w:noWrap/>
            <w:hideMark/>
          </w:tcPr>
          <w:p w14:paraId="388D9ECE" w14:textId="09397A2C" w:rsidR="001A7904" w:rsidRPr="00A04167" w:rsidRDefault="001A7904" w:rsidP="001A7904">
            <w:pPr>
              <w:pStyle w:val="TableTextRight"/>
              <w:ind w:right="333"/>
            </w:pPr>
            <w:r w:rsidRPr="000B635C">
              <w:t>876</w:t>
            </w:r>
          </w:p>
        </w:tc>
      </w:tr>
      <w:tr w:rsidR="001A7904" w:rsidRPr="00A04167" w14:paraId="013EF222"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tcBorders>
              <w:top w:val="nil"/>
            </w:tcBorders>
          </w:tcPr>
          <w:p w14:paraId="4B0AC8BB" w14:textId="01084E75" w:rsidR="001A7904" w:rsidRPr="00A04167" w:rsidRDefault="001A7904" w:rsidP="001A7904">
            <w:pPr>
              <w:pStyle w:val="TableText"/>
            </w:pPr>
            <w:r w:rsidRPr="000B635C">
              <w:t>Macquarie</w:t>
            </w:r>
          </w:p>
        </w:tc>
        <w:tc>
          <w:tcPr>
            <w:tcW w:w="2098" w:type="dxa"/>
            <w:tcBorders>
              <w:top w:val="nil"/>
            </w:tcBorders>
          </w:tcPr>
          <w:p w14:paraId="77C38A51" w14:textId="77777777" w:rsidR="001A7904" w:rsidRPr="00A04167" w:rsidRDefault="001A7904" w:rsidP="001A7904">
            <w:pPr>
              <w:pStyle w:val="TableText"/>
            </w:pPr>
          </w:p>
        </w:tc>
        <w:tc>
          <w:tcPr>
            <w:tcW w:w="919" w:type="dxa"/>
            <w:tcBorders>
              <w:top w:val="nil"/>
            </w:tcBorders>
          </w:tcPr>
          <w:p w14:paraId="239E4435" w14:textId="15729734" w:rsidR="001A7904" w:rsidRPr="00A04167" w:rsidRDefault="001A7904" w:rsidP="001A7904">
            <w:pPr>
              <w:pStyle w:val="TableTextRight"/>
            </w:pPr>
            <w:r w:rsidRPr="000B635C">
              <w:t>–</w:t>
            </w:r>
          </w:p>
        </w:tc>
        <w:tc>
          <w:tcPr>
            <w:tcW w:w="1355" w:type="dxa"/>
            <w:tcBorders>
              <w:top w:val="nil"/>
            </w:tcBorders>
            <w:noWrap/>
          </w:tcPr>
          <w:p w14:paraId="09AB659F" w14:textId="181E4105" w:rsidR="001A7904" w:rsidRPr="00A04167" w:rsidRDefault="001A7904" w:rsidP="001A7904">
            <w:pPr>
              <w:pStyle w:val="TableTextRight"/>
              <w:ind w:right="395"/>
            </w:pPr>
            <w:r w:rsidRPr="000B635C">
              <w:t>22,415</w:t>
            </w:r>
          </w:p>
        </w:tc>
        <w:tc>
          <w:tcPr>
            <w:tcW w:w="1120" w:type="dxa"/>
            <w:tcBorders>
              <w:top w:val="nil"/>
            </w:tcBorders>
            <w:noWrap/>
          </w:tcPr>
          <w:p w14:paraId="0F66395D" w14:textId="322CC608" w:rsidR="001A7904" w:rsidRPr="00A04167" w:rsidRDefault="001A7904" w:rsidP="001A7904">
            <w:pPr>
              <w:pStyle w:val="TableTextRight"/>
              <w:ind w:right="179"/>
            </w:pPr>
            <w:r w:rsidRPr="000B635C">
              <w:t>18,927</w:t>
            </w:r>
          </w:p>
        </w:tc>
        <w:tc>
          <w:tcPr>
            <w:tcW w:w="1176" w:type="dxa"/>
            <w:tcBorders>
              <w:top w:val="nil"/>
            </w:tcBorders>
            <w:noWrap/>
          </w:tcPr>
          <w:p w14:paraId="5FB36BE4" w14:textId="31C8E9EA" w:rsidR="001A7904" w:rsidRPr="00A04167" w:rsidRDefault="001A7904" w:rsidP="001A7904">
            <w:pPr>
              <w:pStyle w:val="TableTextRight"/>
              <w:ind w:right="333"/>
            </w:pPr>
            <w:r w:rsidRPr="000B635C">
              <w:t>1,401</w:t>
            </w:r>
          </w:p>
        </w:tc>
      </w:tr>
      <w:tr w:rsidR="001A7904" w:rsidRPr="00A04167" w14:paraId="21CCB50D" w14:textId="77777777" w:rsidTr="002812DE">
        <w:tc>
          <w:tcPr>
            <w:tcW w:w="2685" w:type="dxa"/>
          </w:tcPr>
          <w:p w14:paraId="66DBAFD5" w14:textId="58439E74" w:rsidR="001A7904" w:rsidRPr="00A04167" w:rsidRDefault="001A7904" w:rsidP="001A7904">
            <w:pPr>
              <w:pStyle w:val="TableText"/>
            </w:pPr>
            <w:r w:rsidRPr="000B635C">
              <w:t>Namoi</w:t>
            </w:r>
          </w:p>
        </w:tc>
        <w:tc>
          <w:tcPr>
            <w:tcW w:w="2098" w:type="dxa"/>
          </w:tcPr>
          <w:p w14:paraId="14F5620A" w14:textId="77777777" w:rsidR="001A7904" w:rsidRPr="00A04167" w:rsidRDefault="001A7904" w:rsidP="001A7904">
            <w:pPr>
              <w:pStyle w:val="TableText"/>
            </w:pPr>
          </w:p>
        </w:tc>
        <w:tc>
          <w:tcPr>
            <w:tcW w:w="919" w:type="dxa"/>
          </w:tcPr>
          <w:p w14:paraId="24BEC88A" w14:textId="0EEBD1FE" w:rsidR="001A7904" w:rsidRPr="00A04167" w:rsidRDefault="001A7904" w:rsidP="001A7904">
            <w:pPr>
              <w:pStyle w:val="TableTextRight"/>
            </w:pPr>
            <w:r w:rsidRPr="000B635C">
              <w:t>–</w:t>
            </w:r>
          </w:p>
        </w:tc>
        <w:tc>
          <w:tcPr>
            <w:tcW w:w="1355" w:type="dxa"/>
            <w:noWrap/>
          </w:tcPr>
          <w:p w14:paraId="462024BC" w14:textId="47E6260E" w:rsidR="001A7904" w:rsidRPr="00A04167" w:rsidRDefault="001A7904" w:rsidP="001A7904">
            <w:pPr>
              <w:pStyle w:val="TableTextRight"/>
              <w:ind w:right="395"/>
            </w:pPr>
            <w:r w:rsidRPr="000B635C">
              <w:t>688</w:t>
            </w:r>
          </w:p>
        </w:tc>
        <w:tc>
          <w:tcPr>
            <w:tcW w:w="1120" w:type="dxa"/>
            <w:noWrap/>
          </w:tcPr>
          <w:p w14:paraId="5A2E0887" w14:textId="60DE83AA" w:rsidR="001A7904" w:rsidRPr="00A04167" w:rsidRDefault="001A7904" w:rsidP="001A7904">
            <w:pPr>
              <w:pStyle w:val="TableTextRight"/>
              <w:ind w:right="179"/>
            </w:pPr>
            <w:r w:rsidRPr="000B635C">
              <w:t>–</w:t>
            </w:r>
          </w:p>
        </w:tc>
        <w:tc>
          <w:tcPr>
            <w:tcW w:w="1176" w:type="dxa"/>
            <w:noWrap/>
          </w:tcPr>
          <w:p w14:paraId="330A00C8" w14:textId="3A83049E" w:rsidR="001A7904" w:rsidRPr="00A04167" w:rsidRDefault="001A7904" w:rsidP="001A7904">
            <w:pPr>
              <w:pStyle w:val="TableTextRight"/>
              <w:ind w:right="333"/>
            </w:pPr>
            <w:r w:rsidRPr="000B635C">
              <w:t>685</w:t>
            </w:r>
          </w:p>
        </w:tc>
      </w:tr>
      <w:tr w:rsidR="001A7904" w:rsidRPr="00A04167" w14:paraId="30250BEB"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tcPr>
          <w:p w14:paraId="454A76A2" w14:textId="08F53352" w:rsidR="001A7904" w:rsidRPr="00A04167" w:rsidRDefault="001A7904" w:rsidP="001A7904">
            <w:pPr>
              <w:pStyle w:val="TableText"/>
            </w:pPr>
            <w:r w:rsidRPr="000B635C">
              <w:t>Paroo</w:t>
            </w:r>
          </w:p>
        </w:tc>
        <w:tc>
          <w:tcPr>
            <w:tcW w:w="2098" w:type="dxa"/>
          </w:tcPr>
          <w:p w14:paraId="54B6068F" w14:textId="77777777" w:rsidR="001A7904" w:rsidRPr="00A04167" w:rsidRDefault="001A7904" w:rsidP="001A7904">
            <w:pPr>
              <w:pStyle w:val="TableText"/>
            </w:pPr>
          </w:p>
        </w:tc>
        <w:tc>
          <w:tcPr>
            <w:tcW w:w="919" w:type="dxa"/>
          </w:tcPr>
          <w:p w14:paraId="66267064" w14:textId="4501B515" w:rsidR="001A7904" w:rsidRPr="00A04167" w:rsidRDefault="001A7904" w:rsidP="001A7904">
            <w:pPr>
              <w:pStyle w:val="TableTextRight"/>
            </w:pPr>
            <w:r w:rsidRPr="000B635C">
              <w:t>–</w:t>
            </w:r>
          </w:p>
        </w:tc>
        <w:tc>
          <w:tcPr>
            <w:tcW w:w="1355" w:type="dxa"/>
            <w:noWrap/>
          </w:tcPr>
          <w:p w14:paraId="6BB2A15D" w14:textId="4B4212F5" w:rsidR="001A7904" w:rsidRPr="00A04167" w:rsidRDefault="001A7904" w:rsidP="001A7904">
            <w:pPr>
              <w:pStyle w:val="TableTextRight"/>
              <w:ind w:right="395"/>
            </w:pPr>
            <w:r w:rsidRPr="000B635C">
              <w:t>159</w:t>
            </w:r>
          </w:p>
        </w:tc>
        <w:tc>
          <w:tcPr>
            <w:tcW w:w="1120" w:type="dxa"/>
            <w:noWrap/>
          </w:tcPr>
          <w:p w14:paraId="3EE56259" w14:textId="221AB4C4" w:rsidR="001A7904" w:rsidRPr="00A04167" w:rsidRDefault="001A7904" w:rsidP="001A7904">
            <w:pPr>
              <w:pStyle w:val="TableTextRight"/>
              <w:ind w:right="179"/>
            </w:pPr>
            <w:r w:rsidRPr="000B635C">
              <w:t>–</w:t>
            </w:r>
          </w:p>
        </w:tc>
        <w:tc>
          <w:tcPr>
            <w:tcW w:w="1176" w:type="dxa"/>
            <w:noWrap/>
          </w:tcPr>
          <w:p w14:paraId="00FACA06" w14:textId="049764A0" w:rsidR="001A7904" w:rsidRPr="00A04167" w:rsidRDefault="001A7904" w:rsidP="001A7904">
            <w:pPr>
              <w:pStyle w:val="TableTextRight"/>
              <w:ind w:right="333"/>
            </w:pPr>
            <w:r w:rsidRPr="000B635C">
              <w:t>161</w:t>
            </w:r>
          </w:p>
        </w:tc>
      </w:tr>
      <w:tr w:rsidR="001A7904" w:rsidRPr="00A04167" w14:paraId="412ED4F2" w14:textId="77777777" w:rsidTr="002812DE">
        <w:tc>
          <w:tcPr>
            <w:tcW w:w="2685" w:type="dxa"/>
          </w:tcPr>
          <w:p w14:paraId="1846F1A5" w14:textId="63FBCC72" w:rsidR="001A7904" w:rsidRPr="00A04167" w:rsidRDefault="001A7904" w:rsidP="001A7904">
            <w:pPr>
              <w:pStyle w:val="TableText"/>
            </w:pPr>
            <w:r w:rsidRPr="000B635C">
              <w:t>Warrego</w:t>
            </w:r>
          </w:p>
        </w:tc>
        <w:tc>
          <w:tcPr>
            <w:tcW w:w="2098" w:type="dxa"/>
          </w:tcPr>
          <w:p w14:paraId="74B0F98D" w14:textId="019FC434" w:rsidR="001A7904" w:rsidRPr="00A04167" w:rsidRDefault="001A7904" w:rsidP="001A7904">
            <w:pPr>
              <w:pStyle w:val="TableText"/>
            </w:pPr>
            <w:r w:rsidRPr="000B635C">
              <w:t>Junction of Warrego and Darling rivers</w:t>
            </w:r>
          </w:p>
        </w:tc>
        <w:tc>
          <w:tcPr>
            <w:tcW w:w="919" w:type="dxa"/>
          </w:tcPr>
          <w:p w14:paraId="44629E08" w14:textId="7026ABAF" w:rsidR="001A7904" w:rsidRPr="00A04167" w:rsidRDefault="001A7904" w:rsidP="001A7904">
            <w:pPr>
              <w:pStyle w:val="TableTextRight"/>
            </w:pPr>
            <w:r w:rsidRPr="000B635C">
              <w:t>–</w:t>
            </w:r>
          </w:p>
        </w:tc>
        <w:tc>
          <w:tcPr>
            <w:tcW w:w="1355" w:type="dxa"/>
            <w:noWrap/>
          </w:tcPr>
          <w:p w14:paraId="16556842" w14:textId="792B4B3E" w:rsidR="001A7904" w:rsidRPr="00A04167" w:rsidRDefault="001A7904" w:rsidP="001A7904">
            <w:pPr>
              <w:pStyle w:val="TableTextRight"/>
              <w:ind w:right="395"/>
            </w:pPr>
            <w:r w:rsidRPr="000B635C">
              <w:t>2,435</w:t>
            </w:r>
          </w:p>
        </w:tc>
        <w:tc>
          <w:tcPr>
            <w:tcW w:w="1120" w:type="dxa"/>
            <w:noWrap/>
          </w:tcPr>
          <w:p w14:paraId="658D6D2A" w14:textId="4F249BB2" w:rsidR="001A7904" w:rsidRPr="00A04167" w:rsidRDefault="001A7904" w:rsidP="001A7904">
            <w:pPr>
              <w:pStyle w:val="TableTextRight"/>
              <w:ind w:right="179"/>
            </w:pPr>
            <w:r w:rsidRPr="000B635C">
              <w:t>65</w:t>
            </w:r>
          </w:p>
        </w:tc>
        <w:tc>
          <w:tcPr>
            <w:tcW w:w="1176" w:type="dxa"/>
            <w:noWrap/>
          </w:tcPr>
          <w:p w14:paraId="7DA1BF24" w14:textId="242537B4" w:rsidR="001A7904" w:rsidRPr="00A04167" w:rsidRDefault="001A7904" w:rsidP="001A7904">
            <w:pPr>
              <w:pStyle w:val="TableTextRight"/>
              <w:ind w:right="333"/>
            </w:pPr>
            <w:r w:rsidRPr="000B635C">
              <w:t>1,338</w:t>
            </w:r>
          </w:p>
        </w:tc>
      </w:tr>
      <w:tr w:rsidR="00ED4E3F" w:rsidRPr="002F2763" w14:paraId="5BF0DB30"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shd w:val="clear" w:color="auto" w:fill="D0EAFF" w:themeFill="accent2" w:themeFillTint="1A"/>
          </w:tcPr>
          <w:p w14:paraId="3CAC0DF9" w14:textId="38B8273D" w:rsidR="00790AB7" w:rsidRPr="002F2763" w:rsidRDefault="00790AB7" w:rsidP="00CB7AF8">
            <w:pPr>
              <w:pStyle w:val="RowHeading"/>
              <w:keepNext/>
              <w:widowControl w:val="0"/>
            </w:pPr>
            <w:r w:rsidRPr="003746FF">
              <w:t>Southern Basin</w:t>
            </w:r>
          </w:p>
        </w:tc>
        <w:tc>
          <w:tcPr>
            <w:tcW w:w="2098" w:type="dxa"/>
            <w:shd w:val="clear" w:color="auto" w:fill="D0EAFF" w:themeFill="accent2" w:themeFillTint="1A"/>
            <w:noWrap/>
          </w:tcPr>
          <w:p w14:paraId="2FA0DCEE" w14:textId="77777777" w:rsidR="00790AB7" w:rsidRPr="002F2763" w:rsidRDefault="00790AB7" w:rsidP="00CB7AF8">
            <w:pPr>
              <w:pStyle w:val="TableText"/>
              <w:keepNext/>
              <w:widowControl w:val="0"/>
            </w:pPr>
          </w:p>
        </w:tc>
        <w:tc>
          <w:tcPr>
            <w:tcW w:w="919" w:type="dxa"/>
            <w:shd w:val="clear" w:color="auto" w:fill="D0EAFF" w:themeFill="accent2" w:themeFillTint="1A"/>
          </w:tcPr>
          <w:p w14:paraId="49485746" w14:textId="77777777" w:rsidR="00790AB7" w:rsidRPr="002F2763" w:rsidRDefault="00790AB7" w:rsidP="00CB7AF8">
            <w:pPr>
              <w:pStyle w:val="TableTextRight"/>
              <w:keepNext/>
              <w:widowControl w:val="0"/>
            </w:pPr>
          </w:p>
        </w:tc>
        <w:tc>
          <w:tcPr>
            <w:tcW w:w="1355" w:type="dxa"/>
            <w:shd w:val="clear" w:color="auto" w:fill="D0EAFF" w:themeFill="accent2" w:themeFillTint="1A"/>
            <w:noWrap/>
          </w:tcPr>
          <w:p w14:paraId="7748F6D6" w14:textId="77777777" w:rsidR="00790AB7" w:rsidRPr="002F2763" w:rsidRDefault="00790AB7" w:rsidP="00CB7AF8">
            <w:pPr>
              <w:pStyle w:val="TableTextRight"/>
              <w:keepNext/>
              <w:widowControl w:val="0"/>
              <w:ind w:right="395"/>
            </w:pPr>
          </w:p>
        </w:tc>
        <w:tc>
          <w:tcPr>
            <w:tcW w:w="1120" w:type="dxa"/>
            <w:shd w:val="clear" w:color="auto" w:fill="D0EAFF" w:themeFill="accent2" w:themeFillTint="1A"/>
            <w:noWrap/>
          </w:tcPr>
          <w:p w14:paraId="45326AD9" w14:textId="77777777" w:rsidR="00790AB7" w:rsidRPr="002F2763" w:rsidRDefault="00790AB7" w:rsidP="00CB7AF8">
            <w:pPr>
              <w:pStyle w:val="TableTextRight"/>
              <w:keepNext/>
              <w:widowControl w:val="0"/>
              <w:ind w:right="179"/>
            </w:pPr>
          </w:p>
        </w:tc>
        <w:tc>
          <w:tcPr>
            <w:tcW w:w="1176" w:type="dxa"/>
            <w:shd w:val="clear" w:color="auto" w:fill="D0EAFF" w:themeFill="accent2" w:themeFillTint="1A"/>
            <w:noWrap/>
          </w:tcPr>
          <w:p w14:paraId="3A39F175" w14:textId="77777777" w:rsidR="00790AB7" w:rsidRPr="002F2763" w:rsidRDefault="00790AB7" w:rsidP="00CB7AF8">
            <w:pPr>
              <w:pStyle w:val="TableTextRight"/>
              <w:keepNext/>
              <w:widowControl w:val="0"/>
              <w:ind w:right="333"/>
            </w:pPr>
          </w:p>
        </w:tc>
      </w:tr>
      <w:tr w:rsidR="001A7904" w:rsidRPr="002F2763" w14:paraId="231751B3" w14:textId="77777777" w:rsidTr="002812DE">
        <w:tc>
          <w:tcPr>
            <w:tcW w:w="2685" w:type="dxa"/>
          </w:tcPr>
          <w:p w14:paraId="4215976E" w14:textId="1BC61AC2" w:rsidR="001A7904" w:rsidRPr="002F2763" w:rsidRDefault="001A7904" w:rsidP="001A7904">
            <w:pPr>
              <w:pStyle w:val="TableText"/>
              <w:widowControl w:val="0"/>
            </w:pPr>
            <w:r w:rsidRPr="009D3B32">
              <w:t>Avoca</w:t>
            </w:r>
          </w:p>
        </w:tc>
        <w:tc>
          <w:tcPr>
            <w:tcW w:w="2098" w:type="dxa"/>
            <w:noWrap/>
          </w:tcPr>
          <w:p w14:paraId="515F2C61" w14:textId="77777777" w:rsidR="001A7904" w:rsidRPr="002F2763" w:rsidRDefault="001A7904" w:rsidP="001A7904">
            <w:pPr>
              <w:pStyle w:val="TableText"/>
              <w:widowControl w:val="0"/>
            </w:pPr>
          </w:p>
        </w:tc>
        <w:tc>
          <w:tcPr>
            <w:tcW w:w="919" w:type="dxa"/>
          </w:tcPr>
          <w:p w14:paraId="4B3661C6" w14:textId="26C4EA5C" w:rsidR="001A7904" w:rsidRPr="002F2763" w:rsidRDefault="001A7904" w:rsidP="001A7904">
            <w:pPr>
              <w:pStyle w:val="TableTextRight"/>
              <w:widowControl w:val="0"/>
            </w:pPr>
            <w:r w:rsidRPr="009D3B32">
              <w:t>–</w:t>
            </w:r>
          </w:p>
        </w:tc>
        <w:tc>
          <w:tcPr>
            <w:tcW w:w="1355" w:type="dxa"/>
            <w:noWrap/>
          </w:tcPr>
          <w:p w14:paraId="0051CF49" w14:textId="4D656341" w:rsidR="001A7904" w:rsidRPr="002F2763" w:rsidRDefault="001A7904" w:rsidP="001A7904">
            <w:pPr>
              <w:pStyle w:val="TableTextRight"/>
              <w:widowControl w:val="0"/>
              <w:ind w:right="395"/>
            </w:pPr>
            <w:r w:rsidRPr="009D3B32">
              <w:t>–</w:t>
            </w:r>
          </w:p>
        </w:tc>
        <w:tc>
          <w:tcPr>
            <w:tcW w:w="1120" w:type="dxa"/>
            <w:noWrap/>
          </w:tcPr>
          <w:p w14:paraId="5D89DBA4" w14:textId="4B20AAC6" w:rsidR="001A7904" w:rsidRPr="002F2763" w:rsidRDefault="001A7904" w:rsidP="001A7904">
            <w:pPr>
              <w:pStyle w:val="TableTextRight"/>
              <w:widowControl w:val="0"/>
              <w:ind w:right="179"/>
            </w:pPr>
            <w:r w:rsidRPr="009D3B32">
              <w:t>–</w:t>
            </w:r>
          </w:p>
        </w:tc>
        <w:tc>
          <w:tcPr>
            <w:tcW w:w="1176" w:type="dxa"/>
            <w:noWrap/>
          </w:tcPr>
          <w:p w14:paraId="0CBBFE4C" w14:textId="3AB2D488" w:rsidR="001A7904" w:rsidRPr="002F2763" w:rsidRDefault="001A7904" w:rsidP="001A7904">
            <w:pPr>
              <w:pStyle w:val="TableTextRight"/>
              <w:widowControl w:val="0"/>
              <w:ind w:right="333"/>
            </w:pPr>
            <w:r w:rsidRPr="009D3B32">
              <w:t>–</w:t>
            </w:r>
          </w:p>
        </w:tc>
      </w:tr>
      <w:tr w:rsidR="001A7904" w:rsidRPr="002F2763" w14:paraId="704BADA3"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tcPr>
          <w:p w14:paraId="50A5FA52" w14:textId="2B8CBFF1" w:rsidR="001A7904" w:rsidRPr="002F2763" w:rsidRDefault="001A7904" w:rsidP="001A7904">
            <w:pPr>
              <w:pStyle w:val="TableText"/>
              <w:widowControl w:val="0"/>
            </w:pPr>
            <w:r w:rsidRPr="009D3B32">
              <w:t>Broken</w:t>
            </w:r>
          </w:p>
        </w:tc>
        <w:tc>
          <w:tcPr>
            <w:tcW w:w="2098" w:type="dxa"/>
            <w:noWrap/>
          </w:tcPr>
          <w:p w14:paraId="0A8101C5" w14:textId="77777777" w:rsidR="001A7904" w:rsidRPr="002F2763" w:rsidRDefault="001A7904" w:rsidP="001A7904">
            <w:pPr>
              <w:pStyle w:val="TableText"/>
              <w:widowControl w:val="0"/>
            </w:pPr>
          </w:p>
        </w:tc>
        <w:tc>
          <w:tcPr>
            <w:tcW w:w="919" w:type="dxa"/>
          </w:tcPr>
          <w:p w14:paraId="122D9E36" w14:textId="5B8A8635" w:rsidR="001A7904" w:rsidRPr="002F2763" w:rsidRDefault="001A7904" w:rsidP="001A7904">
            <w:pPr>
              <w:pStyle w:val="TableTextRight"/>
              <w:widowControl w:val="0"/>
            </w:pPr>
            <w:r w:rsidRPr="009D3B32">
              <w:t>–</w:t>
            </w:r>
          </w:p>
        </w:tc>
        <w:tc>
          <w:tcPr>
            <w:tcW w:w="1355" w:type="dxa"/>
            <w:noWrap/>
          </w:tcPr>
          <w:p w14:paraId="7B1B4791" w14:textId="274615D3" w:rsidR="001A7904" w:rsidRPr="002F2763" w:rsidRDefault="001A7904" w:rsidP="001A7904">
            <w:pPr>
              <w:pStyle w:val="TableTextRight"/>
              <w:widowControl w:val="0"/>
              <w:ind w:right="395"/>
            </w:pPr>
            <w:r w:rsidRPr="009D3B32">
              <w:t>171</w:t>
            </w:r>
          </w:p>
        </w:tc>
        <w:tc>
          <w:tcPr>
            <w:tcW w:w="1120" w:type="dxa"/>
            <w:noWrap/>
          </w:tcPr>
          <w:p w14:paraId="60959097" w14:textId="4D188813" w:rsidR="001A7904" w:rsidRPr="002F2763" w:rsidRDefault="001A7904" w:rsidP="001A7904">
            <w:pPr>
              <w:pStyle w:val="TableTextRight"/>
              <w:widowControl w:val="0"/>
              <w:ind w:right="179"/>
            </w:pPr>
            <w:r w:rsidRPr="009D3B32">
              <w:t>–</w:t>
            </w:r>
          </w:p>
        </w:tc>
        <w:tc>
          <w:tcPr>
            <w:tcW w:w="1176" w:type="dxa"/>
            <w:noWrap/>
          </w:tcPr>
          <w:p w14:paraId="64D8E811" w14:textId="6008074C" w:rsidR="001A7904" w:rsidRPr="002F2763" w:rsidRDefault="001A7904" w:rsidP="001A7904">
            <w:pPr>
              <w:pStyle w:val="TableTextRight"/>
              <w:widowControl w:val="0"/>
              <w:ind w:right="333"/>
            </w:pPr>
            <w:r w:rsidRPr="009D3B32">
              <w:t>408</w:t>
            </w:r>
          </w:p>
        </w:tc>
      </w:tr>
      <w:tr w:rsidR="001A7904" w:rsidRPr="002F2763" w14:paraId="61F09206" w14:textId="77777777" w:rsidTr="002812DE">
        <w:tc>
          <w:tcPr>
            <w:tcW w:w="2685" w:type="dxa"/>
          </w:tcPr>
          <w:p w14:paraId="225141C6" w14:textId="1D0780B0" w:rsidR="001A7904" w:rsidRPr="002F2763" w:rsidRDefault="001A7904" w:rsidP="001A7904">
            <w:pPr>
              <w:pStyle w:val="TableText"/>
              <w:widowControl w:val="0"/>
            </w:pPr>
            <w:r w:rsidRPr="009D3B32">
              <w:t>Campaspe</w:t>
            </w:r>
          </w:p>
        </w:tc>
        <w:tc>
          <w:tcPr>
            <w:tcW w:w="2098" w:type="dxa"/>
            <w:noWrap/>
          </w:tcPr>
          <w:p w14:paraId="225510A3" w14:textId="77777777" w:rsidR="001A7904" w:rsidRPr="002F2763" w:rsidRDefault="001A7904" w:rsidP="001A7904">
            <w:pPr>
              <w:pStyle w:val="TableText"/>
              <w:widowControl w:val="0"/>
            </w:pPr>
          </w:p>
        </w:tc>
        <w:tc>
          <w:tcPr>
            <w:tcW w:w="919" w:type="dxa"/>
          </w:tcPr>
          <w:p w14:paraId="346C1089" w14:textId="1A6FD094" w:rsidR="001A7904" w:rsidRPr="002F2763" w:rsidRDefault="001A7904" w:rsidP="001A7904">
            <w:pPr>
              <w:pStyle w:val="TableTextRight"/>
              <w:widowControl w:val="0"/>
            </w:pPr>
            <w:r w:rsidRPr="009D3B32">
              <w:t>–</w:t>
            </w:r>
          </w:p>
        </w:tc>
        <w:tc>
          <w:tcPr>
            <w:tcW w:w="1355" w:type="dxa"/>
            <w:noWrap/>
          </w:tcPr>
          <w:p w14:paraId="30C33103" w14:textId="238A9D4D" w:rsidR="001A7904" w:rsidRPr="002F2763" w:rsidRDefault="001A7904" w:rsidP="001A7904">
            <w:pPr>
              <w:pStyle w:val="TableTextRight"/>
              <w:widowControl w:val="0"/>
              <w:ind w:right="395"/>
            </w:pPr>
            <w:r w:rsidRPr="009D3B32">
              <w:t>454</w:t>
            </w:r>
          </w:p>
        </w:tc>
        <w:tc>
          <w:tcPr>
            <w:tcW w:w="1120" w:type="dxa"/>
            <w:noWrap/>
          </w:tcPr>
          <w:p w14:paraId="4B3C0061" w14:textId="6D53B477" w:rsidR="001A7904" w:rsidRPr="002F2763" w:rsidRDefault="001A7904" w:rsidP="001A7904">
            <w:pPr>
              <w:pStyle w:val="TableTextRight"/>
              <w:widowControl w:val="0"/>
              <w:ind w:right="179"/>
            </w:pPr>
            <w:r w:rsidRPr="009D3B32">
              <w:t>–</w:t>
            </w:r>
          </w:p>
        </w:tc>
        <w:tc>
          <w:tcPr>
            <w:tcW w:w="1176" w:type="dxa"/>
            <w:noWrap/>
          </w:tcPr>
          <w:p w14:paraId="57E75D3B" w14:textId="72DF5EDE" w:rsidR="001A7904" w:rsidRPr="002F2763" w:rsidRDefault="001A7904" w:rsidP="001A7904">
            <w:pPr>
              <w:pStyle w:val="TableTextRight"/>
              <w:widowControl w:val="0"/>
              <w:ind w:right="333"/>
            </w:pPr>
            <w:r w:rsidRPr="009D3B32">
              <w:t>112</w:t>
            </w:r>
          </w:p>
        </w:tc>
      </w:tr>
      <w:tr w:rsidR="001A7904" w:rsidRPr="002F2763" w14:paraId="671B3FF9"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tcPr>
          <w:p w14:paraId="651ED81A" w14:textId="14092876" w:rsidR="001A7904" w:rsidRPr="002F2763" w:rsidRDefault="001A7904" w:rsidP="001A7904">
            <w:pPr>
              <w:pStyle w:val="TableText"/>
              <w:widowControl w:val="0"/>
            </w:pPr>
            <w:r w:rsidRPr="009D3B32">
              <w:lastRenderedPageBreak/>
              <w:t>Central Murray</w:t>
            </w:r>
          </w:p>
        </w:tc>
        <w:tc>
          <w:tcPr>
            <w:tcW w:w="2098" w:type="dxa"/>
            <w:noWrap/>
          </w:tcPr>
          <w:p w14:paraId="6B555B2C" w14:textId="77777777" w:rsidR="001A7904" w:rsidRPr="002F2763" w:rsidRDefault="001A7904" w:rsidP="001A7904">
            <w:pPr>
              <w:pStyle w:val="TableText"/>
              <w:widowControl w:val="0"/>
            </w:pPr>
          </w:p>
        </w:tc>
        <w:tc>
          <w:tcPr>
            <w:tcW w:w="919" w:type="dxa"/>
          </w:tcPr>
          <w:p w14:paraId="44979F3F" w14:textId="4E8776B5" w:rsidR="001A7904" w:rsidRPr="002F2763" w:rsidRDefault="001A7904" w:rsidP="001A7904">
            <w:pPr>
              <w:pStyle w:val="TableTextRight"/>
              <w:widowControl w:val="0"/>
            </w:pPr>
            <w:r w:rsidRPr="009D3B32">
              <w:t>–</w:t>
            </w:r>
          </w:p>
        </w:tc>
        <w:tc>
          <w:tcPr>
            <w:tcW w:w="1355" w:type="dxa"/>
            <w:noWrap/>
          </w:tcPr>
          <w:p w14:paraId="07C4FBE6" w14:textId="1D82E399" w:rsidR="001A7904" w:rsidRPr="002F2763" w:rsidRDefault="001A7904" w:rsidP="001A7904">
            <w:pPr>
              <w:pStyle w:val="TableTextRight"/>
              <w:widowControl w:val="0"/>
              <w:ind w:right="395"/>
            </w:pPr>
            <w:r w:rsidRPr="009D3B32">
              <w:t>28,723</w:t>
            </w:r>
          </w:p>
        </w:tc>
        <w:tc>
          <w:tcPr>
            <w:tcW w:w="1120" w:type="dxa"/>
            <w:noWrap/>
          </w:tcPr>
          <w:p w14:paraId="2B004906" w14:textId="6DDCAB1D" w:rsidR="001A7904" w:rsidRPr="002F2763" w:rsidRDefault="001A7904" w:rsidP="001A7904">
            <w:pPr>
              <w:pStyle w:val="TableTextRight"/>
              <w:widowControl w:val="0"/>
              <w:ind w:right="179"/>
            </w:pPr>
            <w:r w:rsidRPr="009D3B32">
              <w:t>9,743</w:t>
            </w:r>
          </w:p>
        </w:tc>
        <w:tc>
          <w:tcPr>
            <w:tcW w:w="1176" w:type="dxa"/>
            <w:noWrap/>
          </w:tcPr>
          <w:p w14:paraId="44FE33EF" w14:textId="45691B03" w:rsidR="001A7904" w:rsidRPr="002F2763" w:rsidRDefault="001A7904" w:rsidP="001A7904">
            <w:pPr>
              <w:pStyle w:val="TableTextRight"/>
              <w:widowControl w:val="0"/>
              <w:ind w:right="333"/>
            </w:pPr>
            <w:r w:rsidRPr="009D3B32">
              <w:t>2,240</w:t>
            </w:r>
          </w:p>
        </w:tc>
      </w:tr>
      <w:tr w:rsidR="001A7904" w:rsidRPr="002F2763" w14:paraId="1FBD8E73" w14:textId="77777777" w:rsidTr="002812DE">
        <w:tc>
          <w:tcPr>
            <w:tcW w:w="2685" w:type="dxa"/>
          </w:tcPr>
          <w:p w14:paraId="1B721FBB" w14:textId="22FC4B14" w:rsidR="001A7904" w:rsidRPr="002F2763" w:rsidRDefault="001A7904" w:rsidP="001A7904">
            <w:pPr>
              <w:pStyle w:val="TableText"/>
              <w:widowControl w:val="0"/>
            </w:pPr>
            <w:r w:rsidRPr="009D3B32">
              <w:t>Edward/Kolety–Wakool</w:t>
            </w:r>
          </w:p>
        </w:tc>
        <w:tc>
          <w:tcPr>
            <w:tcW w:w="2098" w:type="dxa"/>
            <w:noWrap/>
          </w:tcPr>
          <w:p w14:paraId="04380E79" w14:textId="77C13508" w:rsidR="001A7904" w:rsidRPr="002F2763" w:rsidRDefault="001A7904" w:rsidP="001A7904">
            <w:pPr>
              <w:pStyle w:val="TableText"/>
              <w:widowControl w:val="0"/>
            </w:pPr>
            <w:r w:rsidRPr="009D3B32">
              <w:t>Edward/Kolety–Wakool river systems</w:t>
            </w:r>
          </w:p>
        </w:tc>
        <w:tc>
          <w:tcPr>
            <w:tcW w:w="919" w:type="dxa"/>
          </w:tcPr>
          <w:p w14:paraId="758FDAA5" w14:textId="41C45ABA" w:rsidR="001A7904" w:rsidRPr="002F2763" w:rsidRDefault="001A7904" w:rsidP="001A7904">
            <w:pPr>
              <w:pStyle w:val="TableTextRight"/>
              <w:widowControl w:val="0"/>
            </w:pPr>
            <w:r w:rsidRPr="009D3B32">
              <w:t>–</w:t>
            </w:r>
          </w:p>
        </w:tc>
        <w:tc>
          <w:tcPr>
            <w:tcW w:w="1355" w:type="dxa"/>
            <w:noWrap/>
          </w:tcPr>
          <w:p w14:paraId="2AC3EFF7" w14:textId="4533BEB8" w:rsidR="001A7904" w:rsidRPr="002F2763" w:rsidRDefault="001A7904" w:rsidP="001A7904">
            <w:pPr>
              <w:pStyle w:val="TableTextRight"/>
              <w:widowControl w:val="0"/>
              <w:ind w:right="395"/>
            </w:pPr>
            <w:r w:rsidRPr="009D3B32">
              <w:t>264</w:t>
            </w:r>
          </w:p>
        </w:tc>
        <w:tc>
          <w:tcPr>
            <w:tcW w:w="1120" w:type="dxa"/>
            <w:noWrap/>
          </w:tcPr>
          <w:p w14:paraId="39D9B2AB" w14:textId="455F82C1" w:rsidR="001A7904" w:rsidRPr="002F2763" w:rsidRDefault="001A7904" w:rsidP="001A7904">
            <w:pPr>
              <w:pStyle w:val="TableTextRight"/>
              <w:widowControl w:val="0"/>
              <w:ind w:right="179"/>
            </w:pPr>
            <w:r w:rsidRPr="009D3B32">
              <w:t>61</w:t>
            </w:r>
          </w:p>
        </w:tc>
        <w:tc>
          <w:tcPr>
            <w:tcW w:w="1176" w:type="dxa"/>
            <w:noWrap/>
          </w:tcPr>
          <w:p w14:paraId="6FA81F16" w14:textId="2370DDE3" w:rsidR="001A7904" w:rsidRPr="002F2763" w:rsidRDefault="001A7904" w:rsidP="001A7904">
            <w:pPr>
              <w:pStyle w:val="TableTextRight"/>
              <w:widowControl w:val="0"/>
              <w:ind w:right="333"/>
            </w:pPr>
            <w:r w:rsidRPr="009D3B32">
              <w:t>1,383</w:t>
            </w:r>
          </w:p>
        </w:tc>
      </w:tr>
      <w:tr w:rsidR="001A7904" w:rsidRPr="002F2763" w14:paraId="1B25596F"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tcPr>
          <w:p w14:paraId="460E8434" w14:textId="766454D6" w:rsidR="001A7904" w:rsidRPr="002F2763" w:rsidRDefault="001A7904" w:rsidP="001A7904">
            <w:pPr>
              <w:pStyle w:val="TableText"/>
              <w:widowControl w:val="0"/>
            </w:pPr>
            <w:r w:rsidRPr="009D3B32">
              <w:t>Goulburn</w:t>
            </w:r>
          </w:p>
        </w:tc>
        <w:tc>
          <w:tcPr>
            <w:tcW w:w="2098" w:type="dxa"/>
            <w:noWrap/>
          </w:tcPr>
          <w:p w14:paraId="35F2A219" w14:textId="5E4D71BF" w:rsidR="001A7904" w:rsidRPr="002F2763" w:rsidRDefault="001A7904" w:rsidP="001A7904">
            <w:pPr>
              <w:pStyle w:val="TableText"/>
              <w:widowControl w:val="0"/>
            </w:pPr>
            <w:r w:rsidRPr="009D3B32">
              <w:t>Goulburn River</w:t>
            </w:r>
          </w:p>
        </w:tc>
        <w:tc>
          <w:tcPr>
            <w:tcW w:w="919" w:type="dxa"/>
          </w:tcPr>
          <w:p w14:paraId="38415F71" w14:textId="27D8A1ED" w:rsidR="001A7904" w:rsidRPr="002F2763" w:rsidRDefault="001A7904" w:rsidP="001A7904">
            <w:pPr>
              <w:pStyle w:val="TableTextRight"/>
              <w:widowControl w:val="0"/>
            </w:pPr>
            <w:r w:rsidRPr="009D3B32">
              <w:t>–</w:t>
            </w:r>
          </w:p>
        </w:tc>
        <w:tc>
          <w:tcPr>
            <w:tcW w:w="1355" w:type="dxa"/>
            <w:noWrap/>
          </w:tcPr>
          <w:p w14:paraId="3EF73B08" w14:textId="000B404C" w:rsidR="001A7904" w:rsidRPr="002F2763" w:rsidRDefault="001A7904" w:rsidP="001A7904">
            <w:pPr>
              <w:pStyle w:val="TableTextRight"/>
              <w:widowControl w:val="0"/>
              <w:ind w:right="395"/>
            </w:pPr>
            <w:r w:rsidRPr="009D3B32">
              <w:t>65</w:t>
            </w:r>
          </w:p>
        </w:tc>
        <w:tc>
          <w:tcPr>
            <w:tcW w:w="1120" w:type="dxa"/>
            <w:noWrap/>
          </w:tcPr>
          <w:p w14:paraId="2DA0789A" w14:textId="1A6FD9C7" w:rsidR="001A7904" w:rsidRPr="002F2763" w:rsidRDefault="001A7904" w:rsidP="001A7904">
            <w:pPr>
              <w:pStyle w:val="TableTextRight"/>
              <w:widowControl w:val="0"/>
              <w:ind w:right="179"/>
            </w:pPr>
            <w:r w:rsidRPr="009D3B32">
              <w:t>–</w:t>
            </w:r>
          </w:p>
        </w:tc>
        <w:tc>
          <w:tcPr>
            <w:tcW w:w="1176" w:type="dxa"/>
            <w:noWrap/>
          </w:tcPr>
          <w:p w14:paraId="003F657F" w14:textId="047B1397" w:rsidR="001A7904" w:rsidRPr="002F2763" w:rsidRDefault="001A7904" w:rsidP="001A7904">
            <w:pPr>
              <w:pStyle w:val="TableTextRight"/>
              <w:widowControl w:val="0"/>
              <w:ind w:right="333"/>
            </w:pPr>
            <w:r w:rsidRPr="009D3B32">
              <w:t>412</w:t>
            </w:r>
          </w:p>
        </w:tc>
      </w:tr>
      <w:tr w:rsidR="001A7904" w:rsidRPr="002F2763" w14:paraId="458FF942" w14:textId="77777777" w:rsidTr="002812DE">
        <w:tc>
          <w:tcPr>
            <w:tcW w:w="2685" w:type="dxa"/>
            <w:hideMark/>
          </w:tcPr>
          <w:p w14:paraId="02E4B5D2" w14:textId="41A8D93A" w:rsidR="001A7904" w:rsidRPr="002F2763" w:rsidRDefault="001A7904" w:rsidP="001A7904">
            <w:pPr>
              <w:pStyle w:val="TableText"/>
              <w:widowControl w:val="0"/>
            </w:pPr>
            <w:r w:rsidRPr="009D3B32">
              <w:t>Kiewa</w:t>
            </w:r>
          </w:p>
        </w:tc>
        <w:tc>
          <w:tcPr>
            <w:tcW w:w="2098" w:type="dxa"/>
            <w:noWrap/>
            <w:hideMark/>
          </w:tcPr>
          <w:p w14:paraId="1B1FE786" w14:textId="77777777" w:rsidR="001A7904" w:rsidRPr="002F2763" w:rsidRDefault="001A7904" w:rsidP="001A7904">
            <w:pPr>
              <w:pStyle w:val="TableText"/>
              <w:widowControl w:val="0"/>
            </w:pPr>
          </w:p>
        </w:tc>
        <w:tc>
          <w:tcPr>
            <w:tcW w:w="919" w:type="dxa"/>
            <w:hideMark/>
          </w:tcPr>
          <w:p w14:paraId="3201B5EE" w14:textId="4123CC55" w:rsidR="001A7904" w:rsidRPr="002F2763" w:rsidRDefault="001A7904" w:rsidP="001A7904">
            <w:pPr>
              <w:pStyle w:val="TableTextRight"/>
              <w:widowControl w:val="0"/>
            </w:pPr>
            <w:r w:rsidRPr="009D3B32">
              <w:t>–</w:t>
            </w:r>
          </w:p>
        </w:tc>
        <w:tc>
          <w:tcPr>
            <w:tcW w:w="1355" w:type="dxa"/>
            <w:noWrap/>
            <w:hideMark/>
          </w:tcPr>
          <w:p w14:paraId="06AD496D" w14:textId="06D3A9FE" w:rsidR="001A7904" w:rsidRPr="002F2763" w:rsidRDefault="001A7904" w:rsidP="001A7904">
            <w:pPr>
              <w:pStyle w:val="TableTextRight"/>
              <w:widowControl w:val="0"/>
              <w:ind w:right="395"/>
            </w:pPr>
            <w:r w:rsidRPr="009D3B32">
              <w:t>–</w:t>
            </w:r>
          </w:p>
        </w:tc>
        <w:tc>
          <w:tcPr>
            <w:tcW w:w="1120" w:type="dxa"/>
            <w:noWrap/>
            <w:hideMark/>
          </w:tcPr>
          <w:p w14:paraId="40E68588" w14:textId="3DD1704B" w:rsidR="001A7904" w:rsidRPr="002F2763" w:rsidRDefault="001A7904" w:rsidP="001A7904">
            <w:pPr>
              <w:pStyle w:val="TableTextRight"/>
              <w:widowControl w:val="0"/>
              <w:ind w:right="179"/>
            </w:pPr>
            <w:r w:rsidRPr="009D3B32">
              <w:t>–</w:t>
            </w:r>
          </w:p>
        </w:tc>
        <w:tc>
          <w:tcPr>
            <w:tcW w:w="1176" w:type="dxa"/>
            <w:noWrap/>
            <w:hideMark/>
          </w:tcPr>
          <w:p w14:paraId="669D8F51" w14:textId="3C05BA8A" w:rsidR="001A7904" w:rsidRPr="002F2763" w:rsidRDefault="001A7904" w:rsidP="001A7904">
            <w:pPr>
              <w:pStyle w:val="TableTextRight"/>
              <w:widowControl w:val="0"/>
              <w:ind w:right="333"/>
            </w:pPr>
            <w:r w:rsidRPr="009D3B32">
              <w:t>–</w:t>
            </w:r>
          </w:p>
        </w:tc>
      </w:tr>
      <w:tr w:rsidR="001A7904" w:rsidRPr="002F2763" w14:paraId="2F42AD93"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hideMark/>
          </w:tcPr>
          <w:p w14:paraId="3F5A22DB" w14:textId="0F698C15" w:rsidR="001A7904" w:rsidRPr="002F2763" w:rsidRDefault="001A7904" w:rsidP="001A7904">
            <w:pPr>
              <w:pStyle w:val="TableText"/>
              <w:widowControl w:val="0"/>
            </w:pPr>
            <w:r w:rsidRPr="009D3B32">
              <w:t>Lachlan</w:t>
            </w:r>
          </w:p>
        </w:tc>
        <w:tc>
          <w:tcPr>
            <w:tcW w:w="2098" w:type="dxa"/>
            <w:hideMark/>
          </w:tcPr>
          <w:p w14:paraId="7FF80924" w14:textId="4682849D" w:rsidR="001A7904" w:rsidRPr="002F2763" w:rsidRDefault="001A7904" w:rsidP="001A7904">
            <w:pPr>
              <w:pStyle w:val="TableText"/>
              <w:widowControl w:val="0"/>
            </w:pPr>
            <w:r w:rsidRPr="009D3B32">
              <w:t>Lachlan River System</w:t>
            </w:r>
          </w:p>
        </w:tc>
        <w:tc>
          <w:tcPr>
            <w:tcW w:w="919" w:type="dxa"/>
            <w:hideMark/>
          </w:tcPr>
          <w:p w14:paraId="6983A542" w14:textId="147885AF" w:rsidR="001A7904" w:rsidRPr="002F2763" w:rsidRDefault="001A7904" w:rsidP="001A7904">
            <w:pPr>
              <w:pStyle w:val="TableTextRight"/>
              <w:widowControl w:val="0"/>
            </w:pPr>
            <w:r w:rsidRPr="009D3B32">
              <w:t>–</w:t>
            </w:r>
          </w:p>
        </w:tc>
        <w:tc>
          <w:tcPr>
            <w:tcW w:w="1355" w:type="dxa"/>
            <w:noWrap/>
            <w:hideMark/>
          </w:tcPr>
          <w:p w14:paraId="7A67C67D" w14:textId="08C4B84B" w:rsidR="001A7904" w:rsidRPr="002F2763" w:rsidRDefault="001A7904" w:rsidP="001A7904">
            <w:pPr>
              <w:pStyle w:val="TableTextRight"/>
              <w:widowControl w:val="0"/>
              <w:ind w:right="395"/>
            </w:pPr>
            <w:r w:rsidRPr="009D3B32">
              <w:t>10,423</w:t>
            </w:r>
          </w:p>
        </w:tc>
        <w:tc>
          <w:tcPr>
            <w:tcW w:w="1120" w:type="dxa"/>
            <w:noWrap/>
            <w:hideMark/>
          </w:tcPr>
          <w:p w14:paraId="7A36B0BA" w14:textId="668235FB" w:rsidR="001A7904" w:rsidRPr="002F2763" w:rsidRDefault="001A7904" w:rsidP="001A7904">
            <w:pPr>
              <w:pStyle w:val="TableTextRight"/>
              <w:widowControl w:val="0"/>
              <w:ind w:right="179"/>
            </w:pPr>
            <w:r w:rsidRPr="009D3B32">
              <w:t>889</w:t>
            </w:r>
          </w:p>
        </w:tc>
        <w:tc>
          <w:tcPr>
            <w:tcW w:w="1176" w:type="dxa"/>
            <w:noWrap/>
            <w:hideMark/>
          </w:tcPr>
          <w:p w14:paraId="1F26D193" w14:textId="25B0EA17" w:rsidR="001A7904" w:rsidRPr="002F2763" w:rsidRDefault="001A7904" w:rsidP="001A7904">
            <w:pPr>
              <w:pStyle w:val="TableTextRight"/>
              <w:widowControl w:val="0"/>
              <w:ind w:right="333"/>
            </w:pPr>
            <w:r w:rsidRPr="009D3B32">
              <w:t>1,510</w:t>
            </w:r>
          </w:p>
        </w:tc>
      </w:tr>
      <w:tr w:rsidR="001A7904" w:rsidRPr="002F2763" w14:paraId="0E5DB806" w14:textId="77777777" w:rsidTr="002812DE">
        <w:tc>
          <w:tcPr>
            <w:tcW w:w="2685" w:type="dxa"/>
            <w:hideMark/>
          </w:tcPr>
          <w:p w14:paraId="2C09AA95" w14:textId="23C3FEED" w:rsidR="001A7904" w:rsidRPr="002F2763" w:rsidRDefault="001A7904" w:rsidP="001A7904">
            <w:pPr>
              <w:pStyle w:val="TableText"/>
              <w:widowControl w:val="0"/>
            </w:pPr>
            <w:r w:rsidRPr="009D3B32">
              <w:t>Loddon</w:t>
            </w:r>
          </w:p>
        </w:tc>
        <w:tc>
          <w:tcPr>
            <w:tcW w:w="2098" w:type="dxa"/>
            <w:noWrap/>
            <w:hideMark/>
          </w:tcPr>
          <w:p w14:paraId="09E1E93A" w14:textId="77777777" w:rsidR="001A7904" w:rsidRPr="002F2763" w:rsidRDefault="001A7904" w:rsidP="001A7904">
            <w:pPr>
              <w:pStyle w:val="TableText"/>
              <w:widowControl w:val="0"/>
            </w:pPr>
          </w:p>
        </w:tc>
        <w:tc>
          <w:tcPr>
            <w:tcW w:w="919" w:type="dxa"/>
            <w:noWrap/>
            <w:hideMark/>
          </w:tcPr>
          <w:p w14:paraId="3ABD1A68" w14:textId="71FC0B3D" w:rsidR="001A7904" w:rsidRPr="002F2763" w:rsidRDefault="001A7904" w:rsidP="001A7904">
            <w:pPr>
              <w:pStyle w:val="TableTextRight"/>
              <w:widowControl w:val="0"/>
            </w:pPr>
            <w:r w:rsidRPr="009D3B32">
              <w:t>–</w:t>
            </w:r>
          </w:p>
        </w:tc>
        <w:tc>
          <w:tcPr>
            <w:tcW w:w="1355" w:type="dxa"/>
            <w:noWrap/>
            <w:hideMark/>
          </w:tcPr>
          <w:p w14:paraId="03AAD470" w14:textId="004B5D86" w:rsidR="001A7904" w:rsidRPr="002F2763" w:rsidRDefault="001A7904" w:rsidP="001A7904">
            <w:pPr>
              <w:pStyle w:val="TableTextRight"/>
              <w:widowControl w:val="0"/>
              <w:ind w:right="395"/>
            </w:pPr>
            <w:r w:rsidRPr="009D3B32">
              <w:t>308</w:t>
            </w:r>
          </w:p>
        </w:tc>
        <w:tc>
          <w:tcPr>
            <w:tcW w:w="1120" w:type="dxa"/>
            <w:noWrap/>
            <w:hideMark/>
          </w:tcPr>
          <w:p w14:paraId="4BA47932" w14:textId="14E54431" w:rsidR="001A7904" w:rsidRPr="002F2763" w:rsidRDefault="001A7904" w:rsidP="001A7904">
            <w:pPr>
              <w:pStyle w:val="TableTextRight"/>
              <w:widowControl w:val="0"/>
              <w:ind w:right="179"/>
            </w:pPr>
            <w:r w:rsidRPr="009D3B32">
              <w:t>–</w:t>
            </w:r>
          </w:p>
        </w:tc>
        <w:tc>
          <w:tcPr>
            <w:tcW w:w="1176" w:type="dxa"/>
            <w:noWrap/>
            <w:hideMark/>
          </w:tcPr>
          <w:p w14:paraId="7FCA48F4" w14:textId="53294D9A" w:rsidR="001A7904" w:rsidRPr="002F2763" w:rsidRDefault="001A7904" w:rsidP="001A7904">
            <w:pPr>
              <w:pStyle w:val="TableTextRight"/>
              <w:widowControl w:val="0"/>
              <w:ind w:right="333"/>
            </w:pPr>
            <w:r w:rsidRPr="009D3B32">
              <w:t>365</w:t>
            </w:r>
          </w:p>
        </w:tc>
      </w:tr>
      <w:tr w:rsidR="001A7904" w:rsidRPr="002F2763" w14:paraId="3DFE90F9"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hideMark/>
          </w:tcPr>
          <w:p w14:paraId="3C696990" w14:textId="0878C106" w:rsidR="001A7904" w:rsidRPr="002F2763" w:rsidRDefault="001A7904" w:rsidP="001A7904">
            <w:pPr>
              <w:pStyle w:val="TableText"/>
              <w:widowControl w:val="0"/>
            </w:pPr>
            <w:r w:rsidRPr="009D3B32">
              <w:t>Lower Darling</w:t>
            </w:r>
          </w:p>
        </w:tc>
        <w:tc>
          <w:tcPr>
            <w:tcW w:w="2098" w:type="dxa"/>
            <w:hideMark/>
          </w:tcPr>
          <w:p w14:paraId="330399AC" w14:textId="77777777" w:rsidR="001A7904" w:rsidRPr="002F2763" w:rsidRDefault="001A7904" w:rsidP="001A7904">
            <w:pPr>
              <w:pStyle w:val="TableText"/>
              <w:widowControl w:val="0"/>
            </w:pPr>
          </w:p>
        </w:tc>
        <w:tc>
          <w:tcPr>
            <w:tcW w:w="919" w:type="dxa"/>
            <w:hideMark/>
          </w:tcPr>
          <w:p w14:paraId="2C2B2597" w14:textId="3FA621E0" w:rsidR="001A7904" w:rsidRPr="002F2763" w:rsidRDefault="001A7904" w:rsidP="001A7904">
            <w:pPr>
              <w:pStyle w:val="TableTextRight"/>
              <w:widowControl w:val="0"/>
            </w:pPr>
            <w:r w:rsidRPr="009D3B32">
              <w:t>–</w:t>
            </w:r>
          </w:p>
        </w:tc>
        <w:tc>
          <w:tcPr>
            <w:tcW w:w="1355" w:type="dxa"/>
            <w:noWrap/>
            <w:hideMark/>
          </w:tcPr>
          <w:p w14:paraId="0E4DDDFC" w14:textId="1F4484C6" w:rsidR="001A7904" w:rsidRPr="002F2763" w:rsidRDefault="001A7904" w:rsidP="001A7904">
            <w:pPr>
              <w:pStyle w:val="TableTextRight"/>
              <w:widowControl w:val="0"/>
              <w:ind w:right="395"/>
            </w:pPr>
            <w:r w:rsidRPr="009D3B32">
              <w:t>580</w:t>
            </w:r>
          </w:p>
        </w:tc>
        <w:tc>
          <w:tcPr>
            <w:tcW w:w="1120" w:type="dxa"/>
            <w:noWrap/>
            <w:hideMark/>
          </w:tcPr>
          <w:p w14:paraId="5C49D500" w14:textId="639AFA47" w:rsidR="001A7904" w:rsidRPr="002F2763" w:rsidRDefault="001A7904" w:rsidP="001A7904">
            <w:pPr>
              <w:pStyle w:val="TableTextRight"/>
              <w:widowControl w:val="0"/>
              <w:ind w:right="179"/>
            </w:pPr>
            <w:r w:rsidRPr="009D3B32">
              <w:t>–</w:t>
            </w:r>
          </w:p>
        </w:tc>
        <w:tc>
          <w:tcPr>
            <w:tcW w:w="1176" w:type="dxa"/>
            <w:noWrap/>
            <w:hideMark/>
          </w:tcPr>
          <w:p w14:paraId="177D53A5" w14:textId="15CEFC44" w:rsidR="001A7904" w:rsidRPr="002F2763" w:rsidRDefault="001A7904" w:rsidP="001A7904">
            <w:pPr>
              <w:pStyle w:val="TableTextRight"/>
              <w:widowControl w:val="0"/>
              <w:ind w:right="333"/>
            </w:pPr>
            <w:r w:rsidRPr="009D3B32">
              <w:t>1,167</w:t>
            </w:r>
          </w:p>
        </w:tc>
      </w:tr>
      <w:tr w:rsidR="001A7904" w:rsidRPr="002F2763" w14:paraId="61E6ED20" w14:textId="77777777" w:rsidTr="002812DE">
        <w:tc>
          <w:tcPr>
            <w:tcW w:w="2685" w:type="dxa"/>
            <w:hideMark/>
          </w:tcPr>
          <w:p w14:paraId="6A0C647D" w14:textId="4D9851B1" w:rsidR="001A7904" w:rsidRPr="002F2763" w:rsidRDefault="001A7904" w:rsidP="001A7904">
            <w:pPr>
              <w:pStyle w:val="TableText"/>
              <w:widowControl w:val="0"/>
            </w:pPr>
            <w:r w:rsidRPr="009D3B32">
              <w:t>Lower Murray</w:t>
            </w:r>
          </w:p>
        </w:tc>
        <w:tc>
          <w:tcPr>
            <w:tcW w:w="2098" w:type="dxa"/>
            <w:hideMark/>
          </w:tcPr>
          <w:p w14:paraId="78780CE9" w14:textId="1EDF7CF2" w:rsidR="001A7904" w:rsidRPr="002F2763" w:rsidRDefault="001A7904" w:rsidP="001A7904">
            <w:pPr>
              <w:pStyle w:val="TableText"/>
              <w:widowControl w:val="0"/>
            </w:pPr>
            <w:r w:rsidRPr="009D3B32">
              <w:t>Lower Murray River</w:t>
            </w:r>
          </w:p>
        </w:tc>
        <w:tc>
          <w:tcPr>
            <w:tcW w:w="919" w:type="dxa"/>
            <w:hideMark/>
          </w:tcPr>
          <w:p w14:paraId="3094505D" w14:textId="004368A0" w:rsidR="001A7904" w:rsidRPr="002F2763" w:rsidRDefault="001A7904" w:rsidP="001A7904">
            <w:pPr>
              <w:pStyle w:val="TableTextRight"/>
              <w:widowControl w:val="0"/>
            </w:pPr>
            <w:r w:rsidRPr="009D3B32">
              <w:t>–</w:t>
            </w:r>
          </w:p>
        </w:tc>
        <w:tc>
          <w:tcPr>
            <w:tcW w:w="1355" w:type="dxa"/>
            <w:noWrap/>
            <w:hideMark/>
          </w:tcPr>
          <w:p w14:paraId="44DBD43B" w14:textId="79D9669E" w:rsidR="001A7904" w:rsidRPr="002F2763" w:rsidRDefault="001A7904" w:rsidP="001A7904">
            <w:pPr>
              <w:pStyle w:val="TableTextRight"/>
              <w:widowControl w:val="0"/>
              <w:ind w:right="395"/>
            </w:pPr>
            <w:r w:rsidRPr="009D3B32">
              <w:t>5,372</w:t>
            </w:r>
          </w:p>
        </w:tc>
        <w:tc>
          <w:tcPr>
            <w:tcW w:w="1120" w:type="dxa"/>
            <w:noWrap/>
            <w:hideMark/>
          </w:tcPr>
          <w:p w14:paraId="4069AA1C" w14:textId="2B7ABEDB" w:rsidR="001A7904" w:rsidRPr="002F2763" w:rsidRDefault="001A7904" w:rsidP="001A7904">
            <w:pPr>
              <w:pStyle w:val="TableTextRight"/>
              <w:widowControl w:val="0"/>
              <w:ind w:right="179"/>
            </w:pPr>
            <w:r w:rsidRPr="009D3B32">
              <w:t>74</w:t>
            </w:r>
          </w:p>
        </w:tc>
        <w:tc>
          <w:tcPr>
            <w:tcW w:w="1176" w:type="dxa"/>
            <w:noWrap/>
            <w:hideMark/>
          </w:tcPr>
          <w:p w14:paraId="30AFC35F" w14:textId="41117D66" w:rsidR="001A7904" w:rsidRPr="002F2763" w:rsidRDefault="001A7904" w:rsidP="001A7904">
            <w:pPr>
              <w:pStyle w:val="TableTextRight"/>
              <w:widowControl w:val="0"/>
              <w:ind w:right="333"/>
            </w:pPr>
            <w:r w:rsidRPr="009D3B32">
              <w:t>1,287</w:t>
            </w:r>
          </w:p>
        </w:tc>
      </w:tr>
      <w:tr w:rsidR="001A7904" w:rsidRPr="002F2763" w14:paraId="44BFE78A"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hideMark/>
          </w:tcPr>
          <w:p w14:paraId="7323C7C1" w14:textId="61FC5E71" w:rsidR="001A7904" w:rsidRPr="002F2763" w:rsidRDefault="001A7904" w:rsidP="001A7904">
            <w:pPr>
              <w:pStyle w:val="TableText"/>
              <w:widowControl w:val="0"/>
            </w:pPr>
            <w:r w:rsidRPr="009D3B32">
              <w:t>Lower Murray: Coorong, Lower Lakes and Murray Mouth</w:t>
            </w:r>
          </w:p>
        </w:tc>
        <w:tc>
          <w:tcPr>
            <w:tcW w:w="2098" w:type="dxa"/>
            <w:hideMark/>
          </w:tcPr>
          <w:p w14:paraId="3EB31CDE" w14:textId="476CA243" w:rsidR="001A7904" w:rsidRPr="002F2763" w:rsidRDefault="001A7904" w:rsidP="001A7904">
            <w:pPr>
              <w:pStyle w:val="TableText"/>
              <w:widowControl w:val="0"/>
            </w:pPr>
            <w:r w:rsidRPr="009D3B32">
              <w:t>Lower Murray River</w:t>
            </w:r>
          </w:p>
        </w:tc>
        <w:tc>
          <w:tcPr>
            <w:tcW w:w="919" w:type="dxa"/>
            <w:hideMark/>
          </w:tcPr>
          <w:p w14:paraId="78673DE5" w14:textId="7DABE1AF" w:rsidR="001A7904" w:rsidRPr="002F2763" w:rsidRDefault="001A7904" w:rsidP="001A7904">
            <w:pPr>
              <w:pStyle w:val="TableTextRight"/>
              <w:widowControl w:val="0"/>
            </w:pPr>
            <w:r w:rsidRPr="009D3B32">
              <w:t>23,768</w:t>
            </w:r>
          </w:p>
        </w:tc>
        <w:tc>
          <w:tcPr>
            <w:tcW w:w="1355" w:type="dxa"/>
            <w:noWrap/>
            <w:hideMark/>
          </w:tcPr>
          <w:p w14:paraId="2BBE84CF" w14:textId="37730A30" w:rsidR="001A7904" w:rsidRPr="002F2763" w:rsidRDefault="001A7904" w:rsidP="001A7904">
            <w:pPr>
              <w:pStyle w:val="TableTextRight"/>
              <w:widowControl w:val="0"/>
              <w:ind w:right="395"/>
            </w:pPr>
            <w:r w:rsidRPr="009D3B32">
              <w:t>103,600</w:t>
            </w:r>
          </w:p>
        </w:tc>
        <w:tc>
          <w:tcPr>
            <w:tcW w:w="1120" w:type="dxa"/>
            <w:noWrap/>
            <w:hideMark/>
          </w:tcPr>
          <w:p w14:paraId="46F9D489" w14:textId="553E166D" w:rsidR="001A7904" w:rsidRPr="002F2763" w:rsidRDefault="001A7904" w:rsidP="001A7904">
            <w:pPr>
              <w:pStyle w:val="TableTextRight"/>
              <w:widowControl w:val="0"/>
              <w:ind w:right="179"/>
            </w:pPr>
            <w:r w:rsidRPr="009D3B32">
              <w:t>73</w:t>
            </w:r>
          </w:p>
        </w:tc>
        <w:tc>
          <w:tcPr>
            <w:tcW w:w="1176" w:type="dxa"/>
            <w:noWrap/>
            <w:hideMark/>
          </w:tcPr>
          <w:p w14:paraId="795B75B7" w14:textId="78BA4754" w:rsidR="001A7904" w:rsidRPr="002F2763" w:rsidRDefault="001A7904" w:rsidP="001A7904">
            <w:pPr>
              <w:pStyle w:val="TableTextRight"/>
              <w:widowControl w:val="0"/>
              <w:ind w:right="333"/>
            </w:pPr>
            <w:r w:rsidRPr="009D3B32">
              <w:t>–</w:t>
            </w:r>
          </w:p>
        </w:tc>
      </w:tr>
      <w:tr w:rsidR="001A7904" w:rsidRPr="002F2763" w14:paraId="09E35A6D" w14:textId="77777777" w:rsidTr="002812DE">
        <w:tc>
          <w:tcPr>
            <w:tcW w:w="2685" w:type="dxa"/>
            <w:hideMark/>
          </w:tcPr>
          <w:p w14:paraId="11226EEE" w14:textId="0961C1CC" w:rsidR="001A7904" w:rsidRPr="002F2763" w:rsidRDefault="001A7904" w:rsidP="001A7904">
            <w:pPr>
              <w:pStyle w:val="TableText"/>
              <w:widowControl w:val="0"/>
            </w:pPr>
            <w:r w:rsidRPr="009D3B32">
              <w:t>Mitta Mitta</w:t>
            </w:r>
          </w:p>
        </w:tc>
        <w:tc>
          <w:tcPr>
            <w:tcW w:w="2098" w:type="dxa"/>
            <w:hideMark/>
          </w:tcPr>
          <w:p w14:paraId="7106531C" w14:textId="77777777" w:rsidR="001A7904" w:rsidRPr="002F2763" w:rsidRDefault="001A7904" w:rsidP="001A7904">
            <w:pPr>
              <w:pStyle w:val="TableText"/>
              <w:widowControl w:val="0"/>
            </w:pPr>
          </w:p>
        </w:tc>
        <w:tc>
          <w:tcPr>
            <w:tcW w:w="919" w:type="dxa"/>
            <w:hideMark/>
          </w:tcPr>
          <w:p w14:paraId="1AAF5149" w14:textId="70FA67C5" w:rsidR="001A7904" w:rsidRPr="002F2763" w:rsidRDefault="001A7904" w:rsidP="001A7904">
            <w:pPr>
              <w:pStyle w:val="TableTextRight"/>
              <w:widowControl w:val="0"/>
            </w:pPr>
            <w:r w:rsidRPr="009D3B32">
              <w:t>–</w:t>
            </w:r>
          </w:p>
        </w:tc>
        <w:tc>
          <w:tcPr>
            <w:tcW w:w="1355" w:type="dxa"/>
            <w:noWrap/>
            <w:hideMark/>
          </w:tcPr>
          <w:p w14:paraId="52CE1797" w14:textId="3387F82E" w:rsidR="001A7904" w:rsidRPr="002F2763" w:rsidRDefault="001A7904" w:rsidP="001A7904">
            <w:pPr>
              <w:pStyle w:val="TableTextRight"/>
              <w:widowControl w:val="0"/>
              <w:ind w:right="395"/>
            </w:pPr>
            <w:r w:rsidRPr="009D3B32">
              <w:t>–</w:t>
            </w:r>
          </w:p>
        </w:tc>
        <w:tc>
          <w:tcPr>
            <w:tcW w:w="1120" w:type="dxa"/>
            <w:noWrap/>
            <w:hideMark/>
          </w:tcPr>
          <w:p w14:paraId="476BCCEE" w14:textId="3FB4CCE3" w:rsidR="001A7904" w:rsidRPr="002F2763" w:rsidRDefault="001A7904" w:rsidP="001A7904">
            <w:pPr>
              <w:pStyle w:val="TableTextRight"/>
              <w:widowControl w:val="0"/>
              <w:ind w:right="179"/>
            </w:pPr>
            <w:r w:rsidRPr="009D3B32">
              <w:t>–</w:t>
            </w:r>
          </w:p>
        </w:tc>
        <w:tc>
          <w:tcPr>
            <w:tcW w:w="1176" w:type="dxa"/>
            <w:noWrap/>
            <w:hideMark/>
          </w:tcPr>
          <w:p w14:paraId="0DA18E78" w14:textId="21AC61A5" w:rsidR="001A7904" w:rsidRPr="002F2763" w:rsidRDefault="001A7904" w:rsidP="001A7904">
            <w:pPr>
              <w:pStyle w:val="TableTextRight"/>
              <w:widowControl w:val="0"/>
              <w:ind w:right="333"/>
            </w:pPr>
            <w:r w:rsidRPr="009D3B32">
              <w:t>–</w:t>
            </w:r>
          </w:p>
        </w:tc>
      </w:tr>
      <w:tr w:rsidR="001A7904" w:rsidRPr="002F2763" w14:paraId="549A97B4"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hideMark/>
          </w:tcPr>
          <w:p w14:paraId="7210D05A" w14:textId="1C033813" w:rsidR="001A7904" w:rsidRPr="002F2763" w:rsidRDefault="001A7904" w:rsidP="001A7904">
            <w:pPr>
              <w:pStyle w:val="TableText"/>
              <w:widowControl w:val="0"/>
            </w:pPr>
            <w:r w:rsidRPr="009D3B32">
              <w:t>Murrumbidgee</w:t>
            </w:r>
          </w:p>
        </w:tc>
        <w:tc>
          <w:tcPr>
            <w:tcW w:w="2098" w:type="dxa"/>
            <w:hideMark/>
          </w:tcPr>
          <w:p w14:paraId="0A15F4D9" w14:textId="696780DE" w:rsidR="001A7904" w:rsidRPr="002F2763" w:rsidRDefault="001A7904" w:rsidP="001A7904">
            <w:pPr>
              <w:pStyle w:val="TableText"/>
              <w:widowControl w:val="0"/>
            </w:pPr>
            <w:r w:rsidRPr="009D3B32">
              <w:t>Murrumbidgee River System</w:t>
            </w:r>
          </w:p>
        </w:tc>
        <w:tc>
          <w:tcPr>
            <w:tcW w:w="919" w:type="dxa"/>
            <w:hideMark/>
          </w:tcPr>
          <w:p w14:paraId="075EEEE5" w14:textId="036201AF" w:rsidR="001A7904" w:rsidRPr="002F2763" w:rsidRDefault="001A7904" w:rsidP="001A7904">
            <w:pPr>
              <w:pStyle w:val="TableTextRight"/>
              <w:widowControl w:val="0"/>
            </w:pPr>
            <w:r w:rsidRPr="009D3B32">
              <w:t>–</w:t>
            </w:r>
          </w:p>
        </w:tc>
        <w:tc>
          <w:tcPr>
            <w:tcW w:w="1355" w:type="dxa"/>
            <w:noWrap/>
            <w:hideMark/>
          </w:tcPr>
          <w:p w14:paraId="5FFF744C" w14:textId="00CBA981" w:rsidR="001A7904" w:rsidRPr="002F2763" w:rsidRDefault="001A7904" w:rsidP="001A7904">
            <w:pPr>
              <w:pStyle w:val="TableTextRight"/>
              <w:widowControl w:val="0"/>
              <w:ind w:right="395"/>
            </w:pPr>
            <w:r w:rsidRPr="009D3B32">
              <w:t>13,792</w:t>
            </w:r>
          </w:p>
        </w:tc>
        <w:tc>
          <w:tcPr>
            <w:tcW w:w="1120" w:type="dxa"/>
            <w:noWrap/>
            <w:hideMark/>
          </w:tcPr>
          <w:p w14:paraId="661D6EC9" w14:textId="471B50FD" w:rsidR="001A7904" w:rsidRPr="002F2763" w:rsidRDefault="001A7904" w:rsidP="001A7904">
            <w:pPr>
              <w:pStyle w:val="TableTextRight"/>
              <w:widowControl w:val="0"/>
              <w:ind w:right="179"/>
            </w:pPr>
            <w:r w:rsidRPr="009D3B32">
              <w:t>13,076</w:t>
            </w:r>
          </w:p>
        </w:tc>
        <w:tc>
          <w:tcPr>
            <w:tcW w:w="1176" w:type="dxa"/>
            <w:noWrap/>
            <w:hideMark/>
          </w:tcPr>
          <w:p w14:paraId="122FF36F" w14:textId="34D60579" w:rsidR="001A7904" w:rsidRPr="002F2763" w:rsidRDefault="001A7904" w:rsidP="001A7904">
            <w:pPr>
              <w:pStyle w:val="TableTextRight"/>
              <w:widowControl w:val="0"/>
              <w:ind w:right="333"/>
            </w:pPr>
            <w:r w:rsidRPr="009D3B32">
              <w:t>2,462</w:t>
            </w:r>
          </w:p>
        </w:tc>
      </w:tr>
      <w:tr w:rsidR="001A7904" w:rsidRPr="002F2763" w14:paraId="4C585E73" w14:textId="77777777" w:rsidTr="002812DE">
        <w:tc>
          <w:tcPr>
            <w:tcW w:w="2685" w:type="dxa"/>
            <w:hideMark/>
          </w:tcPr>
          <w:p w14:paraId="49BABEF0" w14:textId="45361921" w:rsidR="001A7904" w:rsidRPr="002F2763" w:rsidRDefault="001A7904" w:rsidP="001A7904">
            <w:pPr>
              <w:pStyle w:val="TableText"/>
              <w:widowControl w:val="0"/>
            </w:pPr>
            <w:r w:rsidRPr="009D3B32">
              <w:t>Ovens</w:t>
            </w:r>
          </w:p>
        </w:tc>
        <w:tc>
          <w:tcPr>
            <w:tcW w:w="2098" w:type="dxa"/>
            <w:hideMark/>
          </w:tcPr>
          <w:p w14:paraId="1C3BE245" w14:textId="77777777" w:rsidR="001A7904" w:rsidRPr="002F2763" w:rsidRDefault="001A7904" w:rsidP="001A7904">
            <w:pPr>
              <w:pStyle w:val="TableText"/>
              <w:widowControl w:val="0"/>
            </w:pPr>
          </w:p>
        </w:tc>
        <w:tc>
          <w:tcPr>
            <w:tcW w:w="919" w:type="dxa"/>
            <w:hideMark/>
          </w:tcPr>
          <w:p w14:paraId="406425D1" w14:textId="03F333D9" w:rsidR="001A7904" w:rsidRPr="002F2763" w:rsidRDefault="001A7904" w:rsidP="001A7904">
            <w:pPr>
              <w:pStyle w:val="TableTextRight"/>
              <w:widowControl w:val="0"/>
            </w:pPr>
            <w:r w:rsidRPr="009D3B32">
              <w:t>–</w:t>
            </w:r>
          </w:p>
        </w:tc>
        <w:tc>
          <w:tcPr>
            <w:tcW w:w="1355" w:type="dxa"/>
            <w:noWrap/>
            <w:hideMark/>
          </w:tcPr>
          <w:p w14:paraId="5D0B97F8" w14:textId="62482433" w:rsidR="001A7904" w:rsidRPr="002F2763" w:rsidRDefault="001A7904" w:rsidP="001A7904">
            <w:pPr>
              <w:pStyle w:val="TableTextRight"/>
              <w:widowControl w:val="0"/>
              <w:ind w:right="395"/>
            </w:pPr>
            <w:r w:rsidRPr="009D3B32">
              <w:t>59</w:t>
            </w:r>
          </w:p>
        </w:tc>
        <w:tc>
          <w:tcPr>
            <w:tcW w:w="1120" w:type="dxa"/>
            <w:noWrap/>
            <w:hideMark/>
          </w:tcPr>
          <w:p w14:paraId="20D1E527" w14:textId="48FF8936" w:rsidR="001A7904" w:rsidRPr="002F2763" w:rsidRDefault="001A7904" w:rsidP="001A7904">
            <w:pPr>
              <w:pStyle w:val="TableTextRight"/>
              <w:widowControl w:val="0"/>
              <w:ind w:right="179"/>
            </w:pPr>
            <w:r w:rsidRPr="009D3B32">
              <w:t>–</w:t>
            </w:r>
          </w:p>
        </w:tc>
        <w:tc>
          <w:tcPr>
            <w:tcW w:w="1176" w:type="dxa"/>
            <w:noWrap/>
            <w:hideMark/>
          </w:tcPr>
          <w:p w14:paraId="2F50DDC3" w14:textId="3EC2E71B" w:rsidR="001A7904" w:rsidRPr="002F2763" w:rsidRDefault="001A7904" w:rsidP="001A7904">
            <w:pPr>
              <w:pStyle w:val="TableTextRight"/>
              <w:widowControl w:val="0"/>
              <w:ind w:right="333"/>
            </w:pPr>
            <w:r w:rsidRPr="009D3B32">
              <w:t>257</w:t>
            </w:r>
          </w:p>
        </w:tc>
      </w:tr>
      <w:tr w:rsidR="001A7904" w:rsidRPr="002F2763" w14:paraId="7D001192" w14:textId="77777777" w:rsidTr="002812DE">
        <w:trPr>
          <w:cnfStyle w:val="000000100000" w:firstRow="0" w:lastRow="0" w:firstColumn="0" w:lastColumn="0" w:oddVBand="0" w:evenVBand="0" w:oddHBand="1" w:evenHBand="0" w:firstRowFirstColumn="0" w:firstRowLastColumn="0" w:lastRowFirstColumn="0" w:lastRowLastColumn="0"/>
        </w:trPr>
        <w:tc>
          <w:tcPr>
            <w:tcW w:w="2685" w:type="dxa"/>
            <w:hideMark/>
          </w:tcPr>
          <w:p w14:paraId="752C4F18" w14:textId="75BF8EA6" w:rsidR="001A7904" w:rsidRPr="002F2763" w:rsidRDefault="001A7904" w:rsidP="001A7904">
            <w:pPr>
              <w:pStyle w:val="TableText"/>
              <w:widowControl w:val="0"/>
            </w:pPr>
            <w:r w:rsidRPr="009D3B32">
              <w:t>Upper Murray</w:t>
            </w:r>
          </w:p>
        </w:tc>
        <w:tc>
          <w:tcPr>
            <w:tcW w:w="2098" w:type="dxa"/>
            <w:hideMark/>
          </w:tcPr>
          <w:p w14:paraId="3FE34C72" w14:textId="77777777" w:rsidR="001A7904" w:rsidRPr="002F2763" w:rsidRDefault="001A7904" w:rsidP="001A7904">
            <w:pPr>
              <w:pStyle w:val="TableText"/>
              <w:widowControl w:val="0"/>
            </w:pPr>
          </w:p>
        </w:tc>
        <w:tc>
          <w:tcPr>
            <w:tcW w:w="919" w:type="dxa"/>
            <w:hideMark/>
          </w:tcPr>
          <w:p w14:paraId="0DF88DA7" w14:textId="65964B0B" w:rsidR="001A7904" w:rsidRPr="002F2763" w:rsidRDefault="001A7904" w:rsidP="001A7904">
            <w:pPr>
              <w:pStyle w:val="TableTextRight"/>
              <w:widowControl w:val="0"/>
            </w:pPr>
            <w:r w:rsidRPr="009D3B32">
              <w:t>–</w:t>
            </w:r>
          </w:p>
        </w:tc>
        <w:tc>
          <w:tcPr>
            <w:tcW w:w="1355" w:type="dxa"/>
            <w:noWrap/>
            <w:hideMark/>
          </w:tcPr>
          <w:p w14:paraId="135F0A26" w14:textId="4853D3BE" w:rsidR="001A7904" w:rsidRPr="002F2763" w:rsidRDefault="001A7904" w:rsidP="001A7904">
            <w:pPr>
              <w:pStyle w:val="TableTextRight"/>
              <w:widowControl w:val="0"/>
              <w:ind w:right="395"/>
            </w:pPr>
            <w:r w:rsidRPr="009D3B32">
              <w:t>–</w:t>
            </w:r>
          </w:p>
        </w:tc>
        <w:tc>
          <w:tcPr>
            <w:tcW w:w="1120" w:type="dxa"/>
            <w:noWrap/>
            <w:hideMark/>
          </w:tcPr>
          <w:p w14:paraId="40151C69" w14:textId="374D29EE" w:rsidR="001A7904" w:rsidRPr="002F2763" w:rsidRDefault="001A7904" w:rsidP="001A7904">
            <w:pPr>
              <w:pStyle w:val="TableTextRight"/>
              <w:widowControl w:val="0"/>
              <w:ind w:right="179"/>
            </w:pPr>
            <w:r w:rsidRPr="009D3B32">
              <w:t>–</w:t>
            </w:r>
          </w:p>
        </w:tc>
        <w:tc>
          <w:tcPr>
            <w:tcW w:w="1176" w:type="dxa"/>
            <w:noWrap/>
            <w:hideMark/>
          </w:tcPr>
          <w:p w14:paraId="04EFC25D" w14:textId="26813F4C" w:rsidR="001A7904" w:rsidRPr="002F2763" w:rsidRDefault="001A7904" w:rsidP="001A7904">
            <w:pPr>
              <w:pStyle w:val="TableTextRight"/>
              <w:widowControl w:val="0"/>
              <w:ind w:right="333"/>
            </w:pPr>
            <w:r w:rsidRPr="009D3B32">
              <w:t>–</w:t>
            </w:r>
          </w:p>
        </w:tc>
      </w:tr>
      <w:tr w:rsidR="001A7904" w:rsidRPr="002F2763" w14:paraId="72F1E509" w14:textId="77777777" w:rsidTr="002812DE">
        <w:trPr>
          <w:trHeight w:val="300"/>
        </w:trPr>
        <w:tc>
          <w:tcPr>
            <w:tcW w:w="2685" w:type="dxa"/>
            <w:hideMark/>
          </w:tcPr>
          <w:p w14:paraId="06AEF931" w14:textId="30CA320D" w:rsidR="001A7904" w:rsidRPr="002F2763" w:rsidRDefault="001A7904" w:rsidP="001A7904">
            <w:pPr>
              <w:pStyle w:val="TableText"/>
              <w:widowControl w:val="0"/>
            </w:pPr>
            <w:r w:rsidRPr="009D3B32">
              <w:t>Wimmera</w:t>
            </w:r>
          </w:p>
        </w:tc>
        <w:tc>
          <w:tcPr>
            <w:tcW w:w="2098" w:type="dxa"/>
            <w:noWrap/>
            <w:hideMark/>
          </w:tcPr>
          <w:p w14:paraId="019A76B1" w14:textId="77777777" w:rsidR="001A7904" w:rsidRPr="002F2763" w:rsidRDefault="001A7904" w:rsidP="001A7904">
            <w:pPr>
              <w:pStyle w:val="TableText"/>
              <w:widowControl w:val="0"/>
            </w:pPr>
          </w:p>
        </w:tc>
        <w:tc>
          <w:tcPr>
            <w:tcW w:w="919" w:type="dxa"/>
            <w:hideMark/>
          </w:tcPr>
          <w:p w14:paraId="1DC80605" w14:textId="01F20C78" w:rsidR="001A7904" w:rsidRPr="002F2763" w:rsidRDefault="001A7904" w:rsidP="001A7904">
            <w:pPr>
              <w:pStyle w:val="TableTextRight"/>
              <w:widowControl w:val="0"/>
            </w:pPr>
            <w:r w:rsidRPr="009D3B32">
              <w:t>–</w:t>
            </w:r>
          </w:p>
        </w:tc>
        <w:tc>
          <w:tcPr>
            <w:tcW w:w="1355" w:type="dxa"/>
            <w:noWrap/>
            <w:hideMark/>
          </w:tcPr>
          <w:p w14:paraId="1D9BBD9E" w14:textId="2EDA7CF3" w:rsidR="001A7904" w:rsidRPr="002F2763" w:rsidRDefault="001A7904" w:rsidP="001A7904">
            <w:pPr>
              <w:pStyle w:val="TableTextRight"/>
              <w:widowControl w:val="0"/>
              <w:ind w:right="395"/>
            </w:pPr>
            <w:r w:rsidRPr="009D3B32">
              <w:t>37</w:t>
            </w:r>
          </w:p>
        </w:tc>
        <w:tc>
          <w:tcPr>
            <w:tcW w:w="1120" w:type="dxa"/>
            <w:noWrap/>
            <w:hideMark/>
          </w:tcPr>
          <w:p w14:paraId="7AC62688" w14:textId="66F2A2E5" w:rsidR="001A7904" w:rsidRPr="002F2763" w:rsidRDefault="001A7904" w:rsidP="001A7904">
            <w:pPr>
              <w:pStyle w:val="TableTextRight"/>
              <w:widowControl w:val="0"/>
              <w:ind w:right="179"/>
            </w:pPr>
            <w:r w:rsidRPr="009D3B32">
              <w:t>–</w:t>
            </w:r>
          </w:p>
        </w:tc>
        <w:tc>
          <w:tcPr>
            <w:tcW w:w="1176" w:type="dxa"/>
            <w:noWrap/>
            <w:hideMark/>
          </w:tcPr>
          <w:p w14:paraId="1EC12695" w14:textId="54FA9889" w:rsidR="001A7904" w:rsidRPr="002F2763" w:rsidRDefault="001A7904" w:rsidP="001A7904">
            <w:pPr>
              <w:pStyle w:val="TableTextRight"/>
              <w:widowControl w:val="0"/>
              <w:ind w:right="333"/>
            </w:pPr>
            <w:r w:rsidRPr="009D3B32">
              <w:t>238</w:t>
            </w:r>
          </w:p>
        </w:tc>
      </w:tr>
      <w:tr w:rsidR="001A7904" w:rsidRPr="00361B70" w14:paraId="5E15182B" w14:textId="77777777" w:rsidTr="002812DE">
        <w:trPr>
          <w:cnfStyle w:val="010000000000" w:firstRow="0" w:lastRow="1" w:firstColumn="0" w:lastColumn="0" w:oddVBand="0" w:evenVBand="0" w:oddHBand="0" w:evenHBand="0" w:firstRowFirstColumn="0" w:firstRowLastColumn="0" w:lastRowFirstColumn="0" w:lastRowLastColumn="0"/>
          <w:trHeight w:val="300"/>
        </w:trPr>
        <w:tc>
          <w:tcPr>
            <w:tcW w:w="2685" w:type="dxa"/>
            <w:hideMark/>
          </w:tcPr>
          <w:p w14:paraId="44EC9257" w14:textId="0F477477" w:rsidR="001A7904" w:rsidRPr="005A1F59" w:rsidRDefault="001A7904" w:rsidP="001A7904">
            <w:pPr>
              <w:pStyle w:val="TableText"/>
              <w:widowControl w:val="0"/>
              <w:rPr>
                <w:rStyle w:val="Bold"/>
                <w:b/>
                <w:bCs w:val="0"/>
                <w:caps/>
              </w:rPr>
            </w:pPr>
            <w:r w:rsidRPr="009D3B32">
              <w:t>Total</w:t>
            </w:r>
          </w:p>
        </w:tc>
        <w:tc>
          <w:tcPr>
            <w:tcW w:w="2098" w:type="dxa"/>
            <w:hideMark/>
          </w:tcPr>
          <w:p w14:paraId="42B6E80D" w14:textId="77777777" w:rsidR="001A7904" w:rsidRPr="005A1F59" w:rsidRDefault="001A7904" w:rsidP="001A7904">
            <w:pPr>
              <w:pStyle w:val="TableText"/>
              <w:widowControl w:val="0"/>
              <w:rPr>
                <w:rStyle w:val="Bold"/>
                <w:b/>
                <w:bCs w:val="0"/>
              </w:rPr>
            </w:pPr>
          </w:p>
        </w:tc>
        <w:tc>
          <w:tcPr>
            <w:tcW w:w="919" w:type="dxa"/>
            <w:noWrap/>
            <w:hideMark/>
          </w:tcPr>
          <w:p w14:paraId="7DF10965" w14:textId="4AEDD940" w:rsidR="001A7904" w:rsidRPr="005A1F59" w:rsidRDefault="001A7904" w:rsidP="001A7904">
            <w:pPr>
              <w:pStyle w:val="TableTextRight"/>
              <w:widowControl w:val="0"/>
              <w:rPr>
                <w:rStyle w:val="Bold"/>
                <w:b/>
                <w:bCs w:val="0"/>
              </w:rPr>
            </w:pPr>
            <w:r w:rsidRPr="009D3B32">
              <w:t>23,768</w:t>
            </w:r>
          </w:p>
        </w:tc>
        <w:tc>
          <w:tcPr>
            <w:tcW w:w="1355" w:type="dxa"/>
            <w:noWrap/>
            <w:hideMark/>
          </w:tcPr>
          <w:p w14:paraId="23025D42" w14:textId="1D44E2C5" w:rsidR="001A7904" w:rsidRPr="005A1F59" w:rsidRDefault="001A7904" w:rsidP="001A7904">
            <w:pPr>
              <w:pStyle w:val="TableTextRight"/>
              <w:widowControl w:val="0"/>
              <w:ind w:right="395"/>
              <w:rPr>
                <w:rStyle w:val="Bold"/>
                <w:b/>
                <w:bCs w:val="0"/>
              </w:rPr>
            </w:pPr>
            <w:r w:rsidRPr="009D3B32">
              <w:t>200,890</w:t>
            </w:r>
          </w:p>
        </w:tc>
        <w:tc>
          <w:tcPr>
            <w:tcW w:w="1120" w:type="dxa"/>
            <w:noWrap/>
            <w:hideMark/>
          </w:tcPr>
          <w:p w14:paraId="2CC0604E" w14:textId="339689FA" w:rsidR="001A7904" w:rsidRPr="005A1F59" w:rsidRDefault="001A7904" w:rsidP="001A7904">
            <w:pPr>
              <w:pStyle w:val="TableTextRight"/>
              <w:widowControl w:val="0"/>
              <w:ind w:right="179"/>
              <w:rPr>
                <w:rStyle w:val="Bold"/>
                <w:b/>
                <w:bCs w:val="0"/>
              </w:rPr>
            </w:pPr>
            <w:r w:rsidRPr="009D3B32">
              <w:t>47,770</w:t>
            </w:r>
          </w:p>
        </w:tc>
        <w:tc>
          <w:tcPr>
            <w:tcW w:w="1176" w:type="dxa"/>
            <w:noWrap/>
            <w:hideMark/>
          </w:tcPr>
          <w:p w14:paraId="6B3B5412" w14:textId="4E845300" w:rsidR="001A7904" w:rsidRPr="005A1F59" w:rsidRDefault="001A7904" w:rsidP="001A7904">
            <w:pPr>
              <w:pStyle w:val="TableTextRight"/>
              <w:widowControl w:val="0"/>
              <w:ind w:right="333"/>
              <w:rPr>
                <w:rStyle w:val="Bold"/>
                <w:b/>
                <w:bCs w:val="0"/>
              </w:rPr>
            </w:pPr>
            <w:r w:rsidRPr="009D3B32">
              <w:t>21,075</w:t>
            </w:r>
          </w:p>
        </w:tc>
      </w:tr>
    </w:tbl>
    <w:bookmarkEnd w:id="198"/>
    <w:bookmarkEnd w:id="199"/>
    <w:p w14:paraId="1477E231" w14:textId="6C51EF38" w:rsidR="003501BC" w:rsidRDefault="00125135" w:rsidP="005D426B">
      <w:pPr>
        <w:pStyle w:val="BodyTextExtraSpaceBefore"/>
      </w:pPr>
      <w:r w:rsidRPr="00357367">
        <w:t>Ecosystem diversity</w:t>
      </w:r>
      <w:r w:rsidR="0018735F">
        <w:t>,</w:t>
      </w:r>
      <w:r w:rsidR="005952D0">
        <w:t xml:space="preserve"> </w:t>
      </w:r>
      <w:r w:rsidR="0018735F">
        <w:t>a</w:t>
      </w:r>
      <w:r w:rsidR="005952D0">
        <w:t xml:space="preserve">s </w:t>
      </w:r>
      <w:r w:rsidRPr="00357367">
        <w:t>expressed as the number of ANAE types or ‘richness’ of ecosystem types</w:t>
      </w:r>
      <w:r>
        <w:t>,</w:t>
      </w:r>
      <w:r w:rsidRPr="00357367">
        <w:t xml:space="preserve"> is shown </w:t>
      </w:r>
      <w:r w:rsidR="002E7C0E">
        <w:t xml:space="preserve">for </w:t>
      </w:r>
      <w:r w:rsidR="008122D2">
        <w:t xml:space="preserve">the managed floodplain in </w:t>
      </w:r>
      <w:r w:rsidR="002E7C0E">
        <w:t>each</w:t>
      </w:r>
      <w:r w:rsidRPr="00357367">
        <w:t xml:space="preserve"> valley in </w:t>
      </w:r>
      <w:r w:rsidR="001F0FAE">
        <w:fldChar w:fldCharType="begin" w:fldLock="1"/>
      </w:r>
      <w:r w:rsidR="001F0FAE">
        <w:instrText xml:space="preserve"> REF _Ref68955969 \h </w:instrText>
      </w:r>
      <w:r w:rsidR="001F0FAE">
        <w:fldChar w:fldCharType="separate"/>
      </w:r>
      <w:r w:rsidR="009B47F6" w:rsidRPr="00357367">
        <w:t>Figure</w:t>
      </w:r>
      <w:r w:rsidR="009B47F6">
        <w:t> </w:t>
      </w:r>
      <w:r w:rsidR="009B47F6">
        <w:rPr>
          <w:noProof/>
        </w:rPr>
        <w:t>4</w:t>
      </w:r>
      <w:r w:rsidR="009B47F6">
        <w:t>.</w:t>
      </w:r>
      <w:r w:rsidR="009B47F6">
        <w:rPr>
          <w:noProof/>
        </w:rPr>
        <w:t>1</w:t>
      </w:r>
      <w:r w:rsidR="001F0FAE">
        <w:fldChar w:fldCharType="end"/>
      </w:r>
      <w:r w:rsidR="00467294">
        <w:t xml:space="preserve">. </w:t>
      </w:r>
      <w:r w:rsidR="004E3D3A">
        <w:t>The Coorong, Lower Lakes and Murray Mouth</w:t>
      </w:r>
      <w:r w:rsidR="005952D0">
        <w:t xml:space="preserve"> (CLLMM)</w:t>
      </w:r>
      <w:r w:rsidR="00DC6511">
        <w:t xml:space="preserve"> </w:t>
      </w:r>
      <w:r w:rsidR="00282F01">
        <w:t>in</w:t>
      </w:r>
      <w:r w:rsidR="00DC6511">
        <w:t xml:space="preserve"> </w:t>
      </w:r>
      <w:r w:rsidR="001F0FAE">
        <w:fldChar w:fldCharType="begin" w:fldLock="1"/>
      </w:r>
      <w:r w:rsidR="001F0FAE">
        <w:instrText xml:space="preserve"> REF _Ref68955969 \h </w:instrText>
      </w:r>
      <w:r w:rsidR="001F0FAE">
        <w:fldChar w:fldCharType="separate"/>
      </w:r>
      <w:r w:rsidR="009B47F6" w:rsidRPr="00357367">
        <w:t>Figure</w:t>
      </w:r>
      <w:r w:rsidR="009B47F6">
        <w:t> </w:t>
      </w:r>
      <w:r w:rsidR="009B47F6">
        <w:rPr>
          <w:noProof/>
        </w:rPr>
        <w:t>4</w:t>
      </w:r>
      <w:r w:rsidR="009B47F6">
        <w:t>.</w:t>
      </w:r>
      <w:r w:rsidR="009B47F6">
        <w:rPr>
          <w:noProof/>
        </w:rPr>
        <w:t>1</w:t>
      </w:r>
      <w:r w:rsidR="001F0FAE">
        <w:fldChar w:fldCharType="end"/>
      </w:r>
      <w:r w:rsidR="004E3D3A">
        <w:t xml:space="preserve"> is part of the Lower Murray </w:t>
      </w:r>
      <w:r w:rsidR="00EE7035">
        <w:t>V</w:t>
      </w:r>
      <w:r w:rsidR="00402429">
        <w:t>alley</w:t>
      </w:r>
      <w:r w:rsidR="00621FD9">
        <w:t>;</w:t>
      </w:r>
      <w:r w:rsidR="00EE7035">
        <w:t xml:space="preserve"> however, it</w:t>
      </w:r>
      <w:r w:rsidR="004E3D3A">
        <w:t xml:space="preserve"> is evaluated separately </w:t>
      </w:r>
      <w:r w:rsidR="00DC6511">
        <w:t xml:space="preserve">in this report </w:t>
      </w:r>
      <w:r w:rsidR="004E3D3A">
        <w:t xml:space="preserve">to </w:t>
      </w:r>
      <w:r w:rsidR="00BB6539">
        <w:t>isolate</w:t>
      </w:r>
      <w:r w:rsidR="004E3D3A">
        <w:t xml:space="preserve"> the overwhelming influence of </w:t>
      </w:r>
      <w:r w:rsidR="00DC6511">
        <w:t xml:space="preserve">the very large areas of </w:t>
      </w:r>
      <w:r w:rsidR="006F4E1A">
        <w:t xml:space="preserve">lakes </w:t>
      </w:r>
      <w:r w:rsidR="004E3D3A">
        <w:t>Alexandrina and Albert</w:t>
      </w:r>
      <w:r w:rsidR="007B16DB">
        <w:t xml:space="preserve"> and the 9</w:t>
      </w:r>
      <w:r w:rsidR="00621FD9">
        <w:t> </w:t>
      </w:r>
      <w:r w:rsidR="007B16DB">
        <w:t>estuary ecosystem types that are unique to the CLLMM</w:t>
      </w:r>
      <w:r w:rsidR="004E3D3A">
        <w:t>.</w:t>
      </w:r>
    </w:p>
    <w:p w14:paraId="040D3383" w14:textId="064BE7B0" w:rsidR="00BB6539" w:rsidRDefault="00BB6539" w:rsidP="00BA5CB6">
      <w:pPr>
        <w:pStyle w:val="BodyText"/>
      </w:pPr>
      <w:r w:rsidRPr="00357367">
        <w:t>Ecosystem diversity</w:t>
      </w:r>
      <w:r w:rsidR="007A6CAC">
        <w:t xml:space="preserve"> on the managed floodplain</w:t>
      </w:r>
      <w:r w:rsidRPr="00357367">
        <w:t xml:space="preserve"> </w:t>
      </w:r>
      <w:r w:rsidR="007A6CAC">
        <w:t xml:space="preserve">broadly follows a logarithmic diversity area curve </w:t>
      </w:r>
      <w:r w:rsidR="007A6CAC">
        <w:fldChar w:fldCharType="begin"/>
      </w:r>
      <w:r w:rsidR="00BC4A21">
        <w:instrText xml:space="preserve"> ADDIN ZOTERO_ITEM CSL_CITATION {"citationID":"ZOTOv7uz","properties":{"formattedCitation":"(species-area relationship, {\\i{}sensu} MacArthur and Wilson, 1967)","plainCitation":"(species-area relationship, sensu MacArthur and Wilson, 1967)","noteIndex":0},"citationItems":[{"id":4064,"uris":["http://zotero.org/users/536544/items/G37GQHZ6"],"itemData":{"id":4064,"type":"book","collection-title":"Monographs in population biology,","number-of-pages":"203","publisher":"Princeton","source":"Google Scholar","title":"The Theory of Island Biogeography","volume":"1","author":[{"family":"MacArthur","given":"R.H."},{"family":"Wilson,","given":"E.O."}],"issued":{"date-parts":[["1967"]]}},"label":"page","prefix":"species-area relationship, &lt;i&gt;sensu&lt;/i&gt;"}],"schema":"https://github.com/citation-style-language/schema/raw/master/csl-citation.json"} </w:instrText>
      </w:r>
      <w:r w:rsidR="007A6CAC">
        <w:fldChar w:fldCharType="separate"/>
      </w:r>
      <w:r w:rsidR="00BC4A21" w:rsidRPr="00BC4A21">
        <w:rPr>
          <w:rFonts w:cs="Calibri"/>
        </w:rPr>
        <w:t xml:space="preserve">(species-area relationship, </w:t>
      </w:r>
      <w:r w:rsidR="00BC4A21" w:rsidRPr="00BC4A21">
        <w:rPr>
          <w:rFonts w:cs="Calibri"/>
          <w:i/>
          <w:iCs/>
        </w:rPr>
        <w:t>sensu</w:t>
      </w:r>
      <w:r w:rsidR="00BC4A21" w:rsidRPr="00BC4A21">
        <w:rPr>
          <w:rFonts w:cs="Calibri"/>
        </w:rPr>
        <w:t xml:space="preserve"> MacArthur and Wilson, 1967)</w:t>
      </w:r>
      <w:r w:rsidR="007A6CAC">
        <w:fldChar w:fldCharType="end"/>
      </w:r>
      <w:r w:rsidR="006F2740">
        <w:t xml:space="preserve"> </w:t>
      </w:r>
      <w:r w:rsidR="007F5ADC">
        <w:t>(</w:t>
      </w:r>
      <w:r w:rsidR="007F5ADC">
        <w:fldChar w:fldCharType="begin" w:fldLock="1"/>
      </w:r>
      <w:r w:rsidR="007F5ADC">
        <w:instrText xml:space="preserve"> REF _Ref100100578 \h </w:instrText>
      </w:r>
      <w:r w:rsidR="002F2763">
        <w:instrText xml:space="preserve"> \* MERGEFORMAT </w:instrText>
      </w:r>
      <w:r w:rsidR="007F5ADC">
        <w:fldChar w:fldCharType="separate"/>
      </w:r>
      <w:r w:rsidR="009B47F6" w:rsidRPr="00B5187A">
        <w:t>Figure </w:t>
      </w:r>
      <w:r w:rsidR="009B47F6">
        <w:t>4</w:t>
      </w:r>
      <w:r w:rsidR="009B47F6" w:rsidRPr="00B5187A">
        <w:t>.</w:t>
      </w:r>
      <w:r w:rsidR="009B47F6">
        <w:t>2</w:t>
      </w:r>
      <w:r w:rsidR="007F5ADC">
        <w:fldChar w:fldCharType="end"/>
      </w:r>
      <w:r w:rsidR="007F5ADC">
        <w:t>)</w:t>
      </w:r>
      <w:r w:rsidR="00E5393A">
        <w:t>. It is</w:t>
      </w:r>
      <w:r>
        <w:t xml:space="preserve"> </w:t>
      </w:r>
      <w:r w:rsidRPr="00357367">
        <w:t>low</w:t>
      </w:r>
      <w:r w:rsidR="007A6CAC">
        <w:t>est</w:t>
      </w:r>
      <w:r w:rsidRPr="00357367">
        <w:t xml:space="preserve"> in the</w:t>
      </w:r>
      <w:r w:rsidR="00D84B46">
        <w:t xml:space="preserve"> </w:t>
      </w:r>
      <w:r w:rsidR="002A02EB">
        <w:t xml:space="preserve">smaller </w:t>
      </w:r>
      <w:r w:rsidR="00C2739F">
        <w:t xml:space="preserve">Victorian catchments of the </w:t>
      </w:r>
      <w:r w:rsidR="007A6CAC">
        <w:t xml:space="preserve">Kiewa, </w:t>
      </w:r>
      <w:r w:rsidR="004B6AA2">
        <w:t xml:space="preserve">Mitta Mitta, Campaspe and </w:t>
      </w:r>
      <w:r w:rsidR="007A6CAC">
        <w:t xml:space="preserve">Avoca </w:t>
      </w:r>
      <w:r w:rsidR="004B6AA2">
        <w:t>valleys</w:t>
      </w:r>
      <w:r w:rsidR="00C2739F">
        <w:t xml:space="preserve"> (</w:t>
      </w:r>
      <w:r w:rsidR="007A6CAC">
        <w:t>45</w:t>
      </w:r>
      <w:r w:rsidR="000B65FD">
        <w:t>–139 </w:t>
      </w:r>
      <w:r w:rsidR="003501BC" w:rsidRPr="00357367">
        <w:t>km</w:t>
      </w:r>
      <w:r w:rsidR="003501BC" w:rsidRPr="00357367">
        <w:rPr>
          <w:vertAlign w:val="superscript"/>
        </w:rPr>
        <w:t>2</w:t>
      </w:r>
      <w:r w:rsidR="007A6CAC" w:rsidRPr="007A6CAC">
        <w:t xml:space="preserve"> of managed floodplain</w:t>
      </w:r>
      <w:r w:rsidR="003501BC" w:rsidRPr="007A6CAC">
        <w:t>,</w:t>
      </w:r>
      <w:r w:rsidR="003501BC" w:rsidRPr="009C25AF">
        <w:t xml:space="preserve"> </w:t>
      </w:r>
      <w:r w:rsidR="00C2739F">
        <w:t>13</w:t>
      </w:r>
      <w:r w:rsidR="00E5393A">
        <w:t>–</w:t>
      </w:r>
      <w:r w:rsidR="00C2739F">
        <w:t>17</w:t>
      </w:r>
      <w:r w:rsidRPr="00357367">
        <w:t xml:space="preserve"> ecosystem types</w:t>
      </w:r>
      <w:r w:rsidR="00943F07">
        <w:t>)</w:t>
      </w:r>
      <w:r w:rsidR="00D84B46">
        <w:t xml:space="preserve"> and </w:t>
      </w:r>
      <w:r w:rsidRPr="00357367">
        <w:t>highest in the largest valley</w:t>
      </w:r>
      <w:r w:rsidR="007F5ADC">
        <w:t>,</w:t>
      </w:r>
      <w:r w:rsidR="00D84B46">
        <w:t xml:space="preserve"> the </w:t>
      </w:r>
      <w:r w:rsidRPr="00357367">
        <w:t>Condamine Balonne (164,</w:t>
      </w:r>
      <w:r w:rsidR="000B65FD" w:rsidRPr="00357367">
        <w:t>000</w:t>
      </w:r>
      <w:r w:rsidR="000B65FD">
        <w:t> </w:t>
      </w:r>
      <w:r w:rsidRPr="00357367">
        <w:t>km</w:t>
      </w:r>
      <w:r w:rsidRPr="00357367">
        <w:rPr>
          <w:vertAlign w:val="superscript"/>
        </w:rPr>
        <w:t>2</w:t>
      </w:r>
      <w:r w:rsidRPr="00357367">
        <w:t>,</w:t>
      </w:r>
      <w:r w:rsidR="007A6CAC">
        <w:t xml:space="preserve"> </w:t>
      </w:r>
      <w:r w:rsidR="00F739CE">
        <w:t>encompassing</w:t>
      </w:r>
      <w:r w:rsidR="007A6CAC">
        <w:t xml:space="preserve"> 4</w:t>
      </w:r>
      <w:r w:rsidR="000B65FD">
        <w:t>,019 </w:t>
      </w:r>
      <w:r w:rsidR="007A6CAC" w:rsidRPr="00357367">
        <w:t>km</w:t>
      </w:r>
      <w:r w:rsidR="007A6CAC" w:rsidRPr="00357367">
        <w:rPr>
          <w:vertAlign w:val="superscript"/>
        </w:rPr>
        <w:t>2</w:t>
      </w:r>
      <w:r w:rsidR="007A6CAC">
        <w:t xml:space="preserve"> of managed floodplain containing</w:t>
      </w:r>
      <w:r w:rsidRPr="00357367">
        <w:t xml:space="preserve"> </w:t>
      </w:r>
      <w:r w:rsidR="007A6CAC">
        <w:t>40</w:t>
      </w:r>
      <w:r w:rsidRPr="00357367">
        <w:t xml:space="preserve"> </w:t>
      </w:r>
      <w:r w:rsidR="00D84B46">
        <w:t xml:space="preserve">ecosystem </w:t>
      </w:r>
      <w:r w:rsidRPr="00357367">
        <w:t>types</w:t>
      </w:r>
      <w:r w:rsidR="007A6CAC">
        <w:t>)</w:t>
      </w:r>
      <w:r w:rsidR="00B63827">
        <w:t xml:space="preserve">. </w:t>
      </w:r>
      <w:r w:rsidR="00D84B46">
        <w:t xml:space="preserve">The </w:t>
      </w:r>
      <w:r w:rsidR="00F5146A">
        <w:t xml:space="preserve">Paroo, Central Murray and Lower Murray valleys </w:t>
      </w:r>
      <w:r w:rsidR="00D84B46">
        <w:t>are the second</w:t>
      </w:r>
      <w:r w:rsidR="003D43BD">
        <w:t>-</w:t>
      </w:r>
      <w:r w:rsidR="00D84B46">
        <w:t>most diverse</w:t>
      </w:r>
      <w:r w:rsidR="00E5393A">
        <w:t>,</w:t>
      </w:r>
      <w:r w:rsidR="00D84B46">
        <w:t xml:space="preserve"> </w:t>
      </w:r>
      <w:r w:rsidR="003D43BD">
        <w:t>containing</w:t>
      </w:r>
      <w:r w:rsidR="00D84B46">
        <w:t xml:space="preserve"> </w:t>
      </w:r>
      <w:r w:rsidR="00D55649">
        <w:t>35</w:t>
      </w:r>
      <w:r w:rsidR="00D84B46">
        <w:t xml:space="preserve"> ecosystem types in each </w:t>
      </w:r>
      <w:r w:rsidR="006E5FAA">
        <w:t>(</w:t>
      </w:r>
      <w:r w:rsidR="00A27ED8">
        <w:fldChar w:fldCharType="begin" w:fldLock="1"/>
      </w:r>
      <w:r w:rsidR="00A27ED8">
        <w:instrText xml:space="preserve"> REF _Ref68955969 \h </w:instrText>
      </w:r>
      <w:r w:rsidR="00BA5CB6">
        <w:instrText xml:space="preserve"> \* MERGEFORMAT </w:instrText>
      </w:r>
      <w:r w:rsidR="00A27ED8">
        <w:fldChar w:fldCharType="separate"/>
      </w:r>
      <w:r w:rsidR="009B47F6" w:rsidRPr="00357367">
        <w:t>Figure</w:t>
      </w:r>
      <w:r w:rsidR="009B47F6">
        <w:t> 4.1</w:t>
      </w:r>
      <w:r w:rsidR="00A27ED8">
        <w:fldChar w:fldCharType="end"/>
      </w:r>
      <w:r w:rsidR="006E5FAA">
        <w:t>)</w:t>
      </w:r>
      <w:r w:rsidR="00D84B46">
        <w:t>.</w:t>
      </w:r>
      <w:r w:rsidR="00D60E5C">
        <w:t xml:space="preserve"> </w:t>
      </w:r>
      <w:r w:rsidR="007A6CAC">
        <w:t>The valleys of the Paroo and Warrego have the largest area mapped as managed floodplain (</w:t>
      </w:r>
      <w:r w:rsidR="007A6CAC">
        <w:fldChar w:fldCharType="begin" w:fldLock="1"/>
      </w:r>
      <w:r w:rsidR="007A6CAC">
        <w:instrText xml:space="preserve"> REF _Ref100100578 \h </w:instrText>
      </w:r>
      <w:r w:rsidR="007A6CAC">
        <w:fldChar w:fldCharType="separate"/>
      </w:r>
      <w:r w:rsidR="009B47F6" w:rsidRPr="00B5187A">
        <w:t>Figure </w:t>
      </w:r>
      <w:r w:rsidR="009B47F6">
        <w:rPr>
          <w:noProof/>
        </w:rPr>
        <w:t>4</w:t>
      </w:r>
      <w:r w:rsidR="009B47F6" w:rsidRPr="00B5187A">
        <w:t>.</w:t>
      </w:r>
      <w:r w:rsidR="009B47F6">
        <w:rPr>
          <w:noProof/>
        </w:rPr>
        <w:t>2</w:t>
      </w:r>
      <w:r w:rsidR="007A6CAC">
        <w:fldChar w:fldCharType="end"/>
      </w:r>
      <w:r w:rsidR="007A6CAC">
        <w:t xml:space="preserve"> and see </w:t>
      </w:r>
      <w:r w:rsidR="007A6CAC">
        <w:fldChar w:fldCharType="begin" w:fldLock="1"/>
      </w:r>
      <w:r w:rsidR="007A6CAC">
        <w:instrText xml:space="preserve"> REF _Ref131472659 \h </w:instrText>
      </w:r>
      <w:r w:rsidR="007A6CAC">
        <w:fldChar w:fldCharType="separate"/>
      </w:r>
      <w:r w:rsidR="009B47F6" w:rsidRPr="000E1CD3">
        <w:t>Figure</w:t>
      </w:r>
      <w:r w:rsidR="009B47F6">
        <w:t> </w:t>
      </w:r>
      <w:r w:rsidR="009B47F6">
        <w:rPr>
          <w:noProof/>
        </w:rPr>
        <w:t>3</w:t>
      </w:r>
      <w:r w:rsidR="009B47F6">
        <w:t>.</w:t>
      </w:r>
      <w:r w:rsidR="009B47F6">
        <w:rPr>
          <w:noProof/>
        </w:rPr>
        <w:t>5</w:t>
      </w:r>
      <w:r w:rsidR="007A6CAC">
        <w:fldChar w:fldCharType="end"/>
      </w:r>
      <w:r w:rsidR="007A6CAC">
        <w:t>)</w:t>
      </w:r>
      <w:r w:rsidR="002A02EB">
        <w:t xml:space="preserve"> although they </w:t>
      </w:r>
      <w:r w:rsidR="007A6CAC">
        <w:t>are largely unregulated</w:t>
      </w:r>
      <w:r w:rsidR="000B65FD">
        <w:t>,</w:t>
      </w:r>
      <w:r w:rsidR="007A6CAC">
        <w:t xml:space="preserve"> and opportunities to manage environmental water are limited.</w:t>
      </w:r>
    </w:p>
    <w:p w14:paraId="6BF16930" w14:textId="0723F07D" w:rsidR="004A1020" w:rsidRDefault="004A1020" w:rsidP="00512200">
      <w:pPr>
        <w:pStyle w:val="CaptionWithNote"/>
      </w:pPr>
      <w:bookmarkStart w:id="200" w:name="_Ref68955969"/>
      <w:bookmarkStart w:id="201" w:name="_Toc80902557"/>
      <w:bookmarkStart w:id="202" w:name="_Toc201867365"/>
      <w:r w:rsidRPr="00357367">
        <w:lastRenderedPageBreak/>
        <w:t>Figure</w:t>
      </w:r>
      <w:r w:rsidR="003A480F">
        <w:t> </w:t>
      </w:r>
      <w:r w:rsidR="00137FF4">
        <w:fldChar w:fldCharType="begin" w:fldLock="1"/>
      </w:r>
      <w:r w:rsidR="00137FF4">
        <w:instrText xml:space="preserve"> STYLEREF 1 \s </w:instrText>
      </w:r>
      <w:r w:rsidR="00137FF4">
        <w:fldChar w:fldCharType="separate"/>
      </w:r>
      <w:r w:rsidR="009B47F6">
        <w:rPr>
          <w:noProof/>
        </w:rPr>
        <w:t>4</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w:t>
      </w:r>
      <w:r w:rsidR="00137FF4">
        <w:fldChar w:fldCharType="end"/>
      </w:r>
      <w:bookmarkEnd w:id="200"/>
      <w:r w:rsidRPr="00357367">
        <w:t xml:space="preserve"> </w:t>
      </w:r>
      <w:bookmarkEnd w:id="201"/>
      <w:r>
        <w:t>Map of e</w:t>
      </w:r>
      <w:r w:rsidRPr="00357367">
        <w:t xml:space="preserve">cosystem diversity </w:t>
      </w:r>
      <w:r w:rsidR="00547CD5" w:rsidRPr="00B5187A">
        <w:t>(number of A</w:t>
      </w:r>
      <w:r w:rsidR="00547CD5">
        <w:t xml:space="preserve">NAE </w:t>
      </w:r>
      <w:r w:rsidR="00547CD5" w:rsidRPr="00B5187A">
        <w:t>types on the managed floodplain)</w:t>
      </w:r>
      <w:r w:rsidR="00547CD5">
        <w:t>,</w:t>
      </w:r>
      <w:r w:rsidR="00547CD5" w:rsidRPr="00B5187A">
        <w:t xml:space="preserve"> </w:t>
      </w:r>
      <w:r w:rsidRPr="00357367">
        <w:t>by valley</w:t>
      </w:r>
      <w:r w:rsidR="00111025">
        <w:t>, 2023–24</w:t>
      </w:r>
      <w:bookmarkEnd w:id="202"/>
    </w:p>
    <w:p w14:paraId="05F50B59" w14:textId="0AC422B6" w:rsidR="00397FC6" w:rsidRDefault="004A1020" w:rsidP="00512200">
      <w:pPr>
        <w:pStyle w:val="CaptionNote"/>
      </w:pPr>
      <w:r w:rsidRPr="00357367">
        <w:t xml:space="preserve">Numbers </w:t>
      </w:r>
      <w:r w:rsidR="005F657C">
        <w:t xml:space="preserve">in each valley </w:t>
      </w:r>
      <w:r>
        <w:t xml:space="preserve">are </w:t>
      </w:r>
      <w:r w:rsidRPr="00357367">
        <w:t xml:space="preserve">the </w:t>
      </w:r>
      <w:r>
        <w:t xml:space="preserve">number of </w:t>
      </w:r>
      <w:r w:rsidRPr="00357367">
        <w:t xml:space="preserve">mapped </w:t>
      </w:r>
      <w:r>
        <w:t>A</w:t>
      </w:r>
      <w:r w:rsidR="009247D6">
        <w:t>NAE</w:t>
      </w:r>
      <w:r>
        <w:t xml:space="preserve"> </w:t>
      </w:r>
      <w:r w:rsidRPr="00357367">
        <w:t>types</w:t>
      </w:r>
      <w:r>
        <w:t xml:space="preserve"> on the managed floodplain </w:t>
      </w:r>
      <w:r w:rsidRPr="00357367">
        <w:t>in each valley</w:t>
      </w:r>
      <w:r>
        <w:t>. Depth of shading indicates lowest (lightest) to highest (darkest) ecosystem diversity</w:t>
      </w:r>
      <w:r w:rsidR="00397FC6">
        <w:t>.</w:t>
      </w:r>
    </w:p>
    <w:p w14:paraId="37F4D604" w14:textId="19E9FADA" w:rsidR="00125135" w:rsidRPr="00357367" w:rsidRDefault="00444F1C" w:rsidP="00306A5D">
      <w:pPr>
        <w:pStyle w:val="Figure"/>
      </w:pPr>
      <w:r>
        <w:rPr>
          <w:noProof/>
        </w:rPr>
        <w:drawing>
          <wp:inline distT="0" distB="0" distL="0" distR="0" wp14:anchorId="40494893" wp14:editId="1A656462">
            <wp:extent cx="6120000" cy="5617472"/>
            <wp:effectExtent l="0" t="0" r="0" b="2540"/>
            <wp:docPr id="101" name="Picture 10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a:extLst>
                        <a:ext uri="{C183D7F6-B498-43B3-948B-1728B52AA6E4}">
                          <adec:decorative xmlns:adec="http://schemas.microsoft.com/office/drawing/2017/decorative" val="1"/>
                        </a:ext>
                      </a:extLst>
                    </pic:cNvPr>
                    <pic:cNvPicPr/>
                  </pic:nvPicPr>
                  <pic:blipFill rotWithShape="1">
                    <a:blip r:embed="rId46"/>
                    <a:srcRect l="2455" t="1225" r="2455"/>
                    <a:stretch/>
                  </pic:blipFill>
                  <pic:spPr bwMode="auto">
                    <a:xfrm>
                      <a:off x="0" y="0"/>
                      <a:ext cx="6120000" cy="5617472"/>
                    </a:xfrm>
                    <a:prstGeom prst="rect">
                      <a:avLst/>
                    </a:prstGeom>
                    <a:ln>
                      <a:noFill/>
                    </a:ln>
                    <a:extLst>
                      <a:ext uri="{53640926-AAD7-44D8-BBD7-CCE9431645EC}">
                        <a14:shadowObscured xmlns:a14="http://schemas.microsoft.com/office/drawing/2010/main"/>
                      </a:ext>
                    </a:extLst>
                  </pic:spPr>
                </pic:pic>
              </a:graphicData>
            </a:graphic>
          </wp:inline>
        </w:drawing>
      </w:r>
    </w:p>
    <w:p w14:paraId="484BF15E" w14:textId="5F99A3AA" w:rsidR="00376687" w:rsidRPr="00B5187A" w:rsidRDefault="00376687" w:rsidP="00512200">
      <w:pPr>
        <w:pStyle w:val="CaptionWithNote"/>
      </w:pPr>
      <w:bookmarkStart w:id="203" w:name="_Ref100100578"/>
      <w:bookmarkStart w:id="204" w:name="_Toc201867366"/>
      <w:r w:rsidRPr="00B5187A">
        <w:lastRenderedPageBreak/>
        <w:t>Figure</w:t>
      </w:r>
      <w:r w:rsidR="003A480F" w:rsidRPr="00B5187A">
        <w:t> </w:t>
      </w:r>
      <w:r w:rsidR="00137FF4" w:rsidRPr="00B5187A">
        <w:fldChar w:fldCharType="begin" w:fldLock="1"/>
      </w:r>
      <w:r w:rsidR="00137FF4" w:rsidRPr="00B5187A">
        <w:instrText xml:space="preserve"> STYLEREF 1 \s </w:instrText>
      </w:r>
      <w:r w:rsidR="00137FF4" w:rsidRPr="00B5187A">
        <w:fldChar w:fldCharType="separate"/>
      </w:r>
      <w:r w:rsidR="009B47F6">
        <w:rPr>
          <w:noProof/>
        </w:rPr>
        <w:t>4</w:t>
      </w:r>
      <w:r w:rsidR="00137FF4" w:rsidRPr="00B5187A">
        <w:fldChar w:fldCharType="end"/>
      </w:r>
      <w:r w:rsidR="00137FF4" w:rsidRPr="00B5187A">
        <w:t>.</w:t>
      </w:r>
      <w:r w:rsidR="00137FF4" w:rsidRPr="00B5187A">
        <w:fldChar w:fldCharType="begin"/>
      </w:r>
      <w:r w:rsidR="00137FF4" w:rsidRPr="00B5187A">
        <w:instrText xml:space="preserve"> SEQ Figure \* ARABIC \s 1 </w:instrText>
      </w:r>
      <w:r w:rsidR="00137FF4" w:rsidRPr="00B5187A">
        <w:fldChar w:fldCharType="separate"/>
      </w:r>
      <w:r w:rsidR="0000560C">
        <w:rPr>
          <w:noProof/>
        </w:rPr>
        <w:t>2</w:t>
      </w:r>
      <w:r w:rsidR="00137FF4" w:rsidRPr="00B5187A">
        <w:fldChar w:fldCharType="end"/>
      </w:r>
      <w:bookmarkEnd w:id="203"/>
      <w:r w:rsidRPr="00B5187A">
        <w:t xml:space="preserve"> Ecosystem diversity (number of </w:t>
      </w:r>
      <w:r w:rsidR="00DF61EC" w:rsidRPr="00B5187A">
        <w:t>A</w:t>
      </w:r>
      <w:r w:rsidR="00A242CC">
        <w:t xml:space="preserve">NAE </w:t>
      </w:r>
      <w:r w:rsidRPr="00B5187A">
        <w:t>types</w:t>
      </w:r>
      <w:r w:rsidR="008122D2" w:rsidRPr="00B5187A">
        <w:t xml:space="preserve"> on the managed floodplain</w:t>
      </w:r>
      <w:r w:rsidRPr="00B5187A">
        <w:t xml:space="preserve">) scaled with </w:t>
      </w:r>
      <w:r w:rsidR="007A6CAC" w:rsidRPr="00B5187A">
        <w:t>area of the managed floodplain in each valley</w:t>
      </w:r>
      <w:r w:rsidR="00CC0C05" w:rsidRPr="00B5187A">
        <w:t xml:space="preserve"> (km</w:t>
      </w:r>
      <w:r w:rsidR="00CC0C05" w:rsidRPr="00A242CC">
        <w:rPr>
          <w:vertAlign w:val="superscript"/>
        </w:rPr>
        <w:t>2</w:t>
      </w:r>
      <w:r w:rsidR="00CC0C05" w:rsidRPr="00B5187A">
        <w:t>)</w:t>
      </w:r>
      <w:bookmarkEnd w:id="204"/>
    </w:p>
    <w:p w14:paraId="0AD3B501" w14:textId="1F2DD2E3" w:rsidR="00376687" w:rsidRDefault="00F3698D" w:rsidP="00512200">
      <w:pPr>
        <w:pStyle w:val="CaptionNote"/>
      </w:pPr>
      <w:r>
        <w:t>Lower Murray exclud</w:t>
      </w:r>
      <w:r w:rsidR="001E6945">
        <w:t>es</w:t>
      </w:r>
      <w:r>
        <w:t xml:space="preserve"> the 9 estuarine ecosystem types found in the Coorong and Murray Mouth</w:t>
      </w:r>
      <w:r w:rsidR="001E6945">
        <w:t>.</w:t>
      </w:r>
    </w:p>
    <w:p w14:paraId="26967A7D" w14:textId="77777777" w:rsidR="004A1020" w:rsidRPr="00375868" w:rsidRDefault="004A1020" w:rsidP="00306A5D">
      <w:pPr>
        <w:pStyle w:val="Figure"/>
      </w:pPr>
      <w:bookmarkStart w:id="205" w:name="_Hlk80970029"/>
      <w:r>
        <w:rPr>
          <w:noProof/>
        </w:rPr>
        <w:drawing>
          <wp:inline distT="0" distB="0" distL="0" distR="0" wp14:anchorId="6506C2BF" wp14:editId="567923EC">
            <wp:extent cx="6120000" cy="3620024"/>
            <wp:effectExtent l="0" t="0" r="0" b="0"/>
            <wp:docPr id="71621368" name="Picture 5" descr="Regression plot showing the relationship between area of the managed floodplain on the x-axis and ecosystem diversity on the y-axis. It broadly follows a logarithmic relation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750378" name="Picture 5" descr="Regression plot showing the relationship between area of the managed floodplain on the x-axis and ecosystem diversity on the y-axis. It broadly follows a logarithmic relationshi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20000" cy="3620024"/>
                    </a:xfrm>
                    <a:prstGeom prst="rect">
                      <a:avLst/>
                    </a:prstGeom>
                    <a:noFill/>
                  </pic:spPr>
                </pic:pic>
              </a:graphicData>
            </a:graphic>
          </wp:inline>
        </w:drawing>
      </w:r>
    </w:p>
    <w:p w14:paraId="2DD2F73F" w14:textId="794F9A4F" w:rsidR="00125135" w:rsidRPr="00357367" w:rsidRDefault="007A6B38" w:rsidP="005D426B">
      <w:pPr>
        <w:pStyle w:val="BodyTextExtraSpaceBefore"/>
      </w:pPr>
      <w:r>
        <w:t>I</w:t>
      </w:r>
      <w:r w:rsidRPr="00357367">
        <w:t xml:space="preserve">n </w:t>
      </w:r>
      <w:r w:rsidR="001A7904">
        <w:t>2023–24</w:t>
      </w:r>
      <w:r>
        <w:t xml:space="preserve">, </w:t>
      </w:r>
      <w:r w:rsidR="00147295">
        <w:t>CEW</w:t>
      </w:r>
      <w:r w:rsidR="00125135">
        <w:t xml:space="preserve"> </w:t>
      </w:r>
      <w:r>
        <w:t xml:space="preserve">was </w:t>
      </w:r>
      <w:r w:rsidR="00125135" w:rsidRPr="00357367">
        <w:t xml:space="preserve">delivered </w:t>
      </w:r>
      <w:r>
        <w:t xml:space="preserve">to rivers in </w:t>
      </w:r>
      <w:r w:rsidR="000C5FB8">
        <w:t>20</w:t>
      </w:r>
      <w:r>
        <w:t xml:space="preserve"> valleys</w:t>
      </w:r>
      <w:r w:rsidR="00E04B03">
        <w:t>. There was</w:t>
      </w:r>
      <w:r>
        <w:t xml:space="preserve"> substantial </w:t>
      </w:r>
      <w:r w:rsidR="00125135" w:rsidRPr="00357367">
        <w:t>i</w:t>
      </w:r>
      <w:r w:rsidR="00125135">
        <w:t>nundat</w:t>
      </w:r>
      <w:r>
        <w:t>ion (</w:t>
      </w:r>
      <w:r w:rsidR="007A6CAC">
        <w:t>more than 1</w:t>
      </w:r>
      <w:r w:rsidR="00D84052">
        <w:t>,</w:t>
      </w:r>
      <w:r w:rsidR="007A6CAC">
        <w:t>000</w:t>
      </w:r>
      <w:r w:rsidR="000B65FD">
        <w:t> </w:t>
      </w:r>
      <w:r w:rsidR="007A6CAC">
        <w:t>ha</w:t>
      </w:r>
      <w:r>
        <w:t>)</w:t>
      </w:r>
      <w:r w:rsidR="007A6CAC">
        <w:t xml:space="preserve"> of </w:t>
      </w:r>
      <w:r w:rsidR="00075D58">
        <w:t>floodplains and floodplain wetlands</w:t>
      </w:r>
      <w:r w:rsidR="002A02EB">
        <w:t xml:space="preserve"> </w:t>
      </w:r>
      <w:r w:rsidR="00F7360E">
        <w:t xml:space="preserve">in </w:t>
      </w:r>
      <w:r w:rsidR="006F5720">
        <w:t>9</w:t>
      </w:r>
      <w:r w:rsidR="002A02EB">
        <w:t xml:space="preserve"> valleys</w:t>
      </w:r>
      <w:r>
        <w:t xml:space="preserve"> that contributed </w:t>
      </w:r>
      <w:r w:rsidR="00075D58">
        <w:t>to the diversity</w:t>
      </w:r>
      <w:r w:rsidR="001D679B">
        <w:t xml:space="preserve"> </w:t>
      </w:r>
      <w:r w:rsidR="002A02EB">
        <w:t xml:space="preserve">of </w:t>
      </w:r>
      <w:r w:rsidR="003624C1">
        <w:t>1</w:t>
      </w:r>
      <w:r w:rsidR="006F5720">
        <w:t>3</w:t>
      </w:r>
      <w:r w:rsidR="00E04B03">
        <w:t>–</w:t>
      </w:r>
      <w:r w:rsidR="007A6CAC">
        <w:t>33</w:t>
      </w:r>
      <w:r w:rsidR="00E04B03">
        <w:t> </w:t>
      </w:r>
      <w:r w:rsidR="003624C1">
        <w:t>ecosystem types</w:t>
      </w:r>
      <w:r w:rsidR="002A02EB">
        <w:t xml:space="preserve"> (</w:t>
      </w:r>
      <w:r w:rsidR="00937D54">
        <w:fldChar w:fldCharType="begin" w:fldLock="1"/>
      </w:r>
      <w:r w:rsidR="00937D54">
        <w:instrText xml:space="preserve"> REF _Ref68782175 \h </w:instrText>
      </w:r>
      <w:r w:rsidR="00937D54">
        <w:fldChar w:fldCharType="separate"/>
      </w:r>
      <w:r w:rsidR="009B47F6" w:rsidRPr="00357367">
        <w:t>Figure</w:t>
      </w:r>
      <w:r w:rsidR="009B47F6">
        <w:t> </w:t>
      </w:r>
      <w:r w:rsidR="009B47F6">
        <w:rPr>
          <w:noProof/>
        </w:rPr>
        <w:t>4</w:t>
      </w:r>
      <w:r w:rsidR="009B47F6">
        <w:t>.</w:t>
      </w:r>
      <w:r w:rsidR="009B47F6">
        <w:rPr>
          <w:noProof/>
        </w:rPr>
        <w:t>3</w:t>
      </w:r>
      <w:r w:rsidR="00937D54">
        <w:fldChar w:fldCharType="end"/>
      </w:r>
      <w:r w:rsidR="00FB311E">
        <w:t>)</w:t>
      </w:r>
      <w:r w:rsidR="00B63827">
        <w:t xml:space="preserve">. </w:t>
      </w:r>
      <w:r w:rsidR="00A1368B">
        <w:t xml:space="preserve">In </w:t>
      </w:r>
      <w:r>
        <w:t>the 1</w:t>
      </w:r>
      <w:r w:rsidR="006F5720">
        <w:t>1</w:t>
      </w:r>
      <w:r w:rsidR="00A1368B">
        <w:t xml:space="preserve"> valleys</w:t>
      </w:r>
      <w:r>
        <w:t xml:space="preserve"> where </w:t>
      </w:r>
      <w:r w:rsidR="00147295">
        <w:t>CEW</w:t>
      </w:r>
      <w:r w:rsidR="00CB6552">
        <w:t xml:space="preserve"> </w:t>
      </w:r>
      <w:r w:rsidR="00A1368B">
        <w:t xml:space="preserve">was </w:t>
      </w:r>
      <w:r>
        <w:t>largely confined in-channel</w:t>
      </w:r>
      <w:r w:rsidR="000B65FD">
        <w:t>,</w:t>
      </w:r>
      <w:r>
        <w:t xml:space="preserve"> it supported </w:t>
      </w:r>
      <w:r w:rsidR="006F5720">
        <w:t>3</w:t>
      </w:r>
      <w:r w:rsidR="00EF4D0A">
        <w:t>–</w:t>
      </w:r>
      <w:r w:rsidR="006F5720">
        <w:rPr>
          <w:rFonts w:cs="Calibri"/>
        </w:rPr>
        <w:t>10</w:t>
      </w:r>
      <w:r w:rsidR="003624C1">
        <w:t xml:space="preserve"> ecosystem types (</w:t>
      </w:r>
      <w:r w:rsidR="003C5034">
        <w:t xml:space="preserve">permanent and temporary lowland </w:t>
      </w:r>
      <w:r w:rsidR="003624C1">
        <w:t>or transitional rivers</w:t>
      </w:r>
      <w:r w:rsidR="000B65FD">
        <w:t>,</w:t>
      </w:r>
      <w:r w:rsidR="007A6CAC">
        <w:t xml:space="preserve"> and a small number of in-channel </w:t>
      </w:r>
      <w:r w:rsidR="004B62FB">
        <w:t>and</w:t>
      </w:r>
      <w:r w:rsidR="00D60E5C">
        <w:t xml:space="preserve"> </w:t>
      </w:r>
      <w:r w:rsidR="007A6CAC">
        <w:t>adjacent connected wetlands</w:t>
      </w:r>
      <w:r w:rsidR="006F5720">
        <w:t xml:space="preserve"> and lacustrine waterholes in Cuttaburra Creek in the Paroo valley</w:t>
      </w:r>
      <w:r w:rsidR="003624C1">
        <w:t>)</w:t>
      </w:r>
      <w:r w:rsidR="003C5034">
        <w:t>.</w:t>
      </w:r>
      <w:r w:rsidR="007A6CAC">
        <w:t xml:space="preserve"> </w:t>
      </w:r>
      <w:r w:rsidR="00125135" w:rsidRPr="00357367">
        <w:t>The hig</w:t>
      </w:r>
      <w:r w:rsidR="00864BDC">
        <w:t>h</w:t>
      </w:r>
      <w:r w:rsidR="00937D54">
        <w:t>est</w:t>
      </w:r>
      <w:r w:rsidR="00864BDC">
        <w:t xml:space="preserve"> diversity of ecosystem types receiving </w:t>
      </w:r>
      <w:r w:rsidR="00147295">
        <w:t>CEW</w:t>
      </w:r>
      <w:r w:rsidR="00125135">
        <w:t xml:space="preserve"> </w:t>
      </w:r>
      <w:r w:rsidR="00937D54">
        <w:t>was 33 types in the</w:t>
      </w:r>
      <w:r w:rsidR="00125135" w:rsidRPr="00357367">
        <w:t xml:space="preserve"> </w:t>
      </w:r>
      <w:r w:rsidR="003C5034">
        <w:t>CLLMM</w:t>
      </w:r>
      <w:r w:rsidR="004B62FB">
        <w:t>, consisting of the la</w:t>
      </w:r>
      <w:r w:rsidR="00864BDC">
        <w:t>kes, fringing wetlands</w:t>
      </w:r>
      <w:r w:rsidR="000B65FD">
        <w:t>,</w:t>
      </w:r>
      <w:r w:rsidR="00864BDC">
        <w:t xml:space="preserve"> and the</w:t>
      </w:r>
      <w:r w:rsidR="00937D54">
        <w:t xml:space="preserve"> additional 9 estuarine ecosystem types</w:t>
      </w:r>
      <w:r w:rsidR="004B62FB">
        <w:t xml:space="preserve"> in the Coorong and Murray Mouth</w:t>
      </w:r>
      <w:r w:rsidR="000B65FD">
        <w:t xml:space="preserve"> which</w:t>
      </w:r>
      <w:r w:rsidR="00937D54">
        <w:t xml:space="preserve"> are not found elsewhere in the Basin.</w:t>
      </w:r>
      <w:r w:rsidR="006F5720">
        <w:t xml:space="preserve"> </w:t>
      </w:r>
      <w:r w:rsidR="00937D54">
        <w:t>In</w:t>
      </w:r>
      <w:r w:rsidR="004B62FB">
        <w:t xml:space="preserve"> </w:t>
      </w:r>
      <w:r w:rsidR="001A7904">
        <w:t>2023–24</w:t>
      </w:r>
      <w:r w:rsidR="006F5720">
        <w:t xml:space="preserve">, </w:t>
      </w:r>
      <w:r w:rsidR="00937D54">
        <w:t xml:space="preserve">there was no </w:t>
      </w:r>
      <w:r w:rsidR="00147295">
        <w:t>CEW</w:t>
      </w:r>
      <w:r w:rsidR="00937D54">
        <w:t xml:space="preserve"> delivered to the</w:t>
      </w:r>
      <w:r w:rsidR="006F5720">
        <w:t xml:space="preserve"> </w:t>
      </w:r>
      <w:r w:rsidR="00937D54">
        <w:t>Castlereagh, Upper Murray, Mitta Mitta, Kiewa</w:t>
      </w:r>
      <w:r w:rsidR="00AA1CC2">
        <w:t xml:space="preserve"> </w:t>
      </w:r>
      <w:r w:rsidR="007A6CAC">
        <w:t xml:space="preserve">and </w:t>
      </w:r>
      <w:r w:rsidR="00AA1CC2">
        <w:t>Avoca</w:t>
      </w:r>
      <w:r w:rsidR="007A6CAC">
        <w:t xml:space="preserve"> </w:t>
      </w:r>
      <w:r w:rsidR="00AA1CC2">
        <w:t>valleys</w:t>
      </w:r>
      <w:r w:rsidR="006F5720">
        <w:t>.</w:t>
      </w:r>
    </w:p>
    <w:p w14:paraId="143DA72D" w14:textId="08A40F5D" w:rsidR="00673E9E" w:rsidRDefault="00125135" w:rsidP="00512200">
      <w:pPr>
        <w:pStyle w:val="CaptionWithNote"/>
      </w:pPr>
      <w:bookmarkStart w:id="206" w:name="_Ref68782175"/>
      <w:bookmarkStart w:id="207" w:name="_Toc201867367"/>
      <w:bookmarkStart w:id="208" w:name="_Toc80902559"/>
      <w:bookmarkEnd w:id="205"/>
      <w:r w:rsidRPr="00357367">
        <w:lastRenderedPageBreak/>
        <w:t>Figure</w:t>
      </w:r>
      <w:r w:rsidR="00187D59">
        <w:t> </w:t>
      </w:r>
      <w:r w:rsidR="00137FF4">
        <w:fldChar w:fldCharType="begin" w:fldLock="1"/>
      </w:r>
      <w:r w:rsidR="00137FF4">
        <w:instrText xml:space="preserve"> STYLEREF 1 \s </w:instrText>
      </w:r>
      <w:r w:rsidR="00137FF4">
        <w:fldChar w:fldCharType="separate"/>
      </w:r>
      <w:r w:rsidR="009B47F6">
        <w:rPr>
          <w:noProof/>
        </w:rPr>
        <w:t>4</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3</w:t>
      </w:r>
      <w:r w:rsidR="00137FF4">
        <w:fldChar w:fldCharType="end"/>
      </w:r>
      <w:bookmarkEnd w:id="206"/>
      <w:r w:rsidRPr="00357367">
        <w:t xml:space="preserve"> </w:t>
      </w:r>
      <w:r>
        <w:t>Map of e</w:t>
      </w:r>
      <w:r w:rsidRPr="00357367">
        <w:t xml:space="preserve">cosystem diversity </w:t>
      </w:r>
      <w:r w:rsidR="008C7181" w:rsidRPr="00B5187A">
        <w:t>(number of A</w:t>
      </w:r>
      <w:r w:rsidR="008C7181">
        <w:t xml:space="preserve">NAE </w:t>
      </w:r>
      <w:r w:rsidR="008C7181" w:rsidRPr="00B5187A">
        <w:t xml:space="preserve">types on the managed floodplain) </w:t>
      </w:r>
      <w:r w:rsidRPr="00357367">
        <w:t xml:space="preserve">supported by </w:t>
      </w:r>
      <w:r w:rsidR="001F55A3">
        <w:t>C</w:t>
      </w:r>
      <w:r w:rsidR="0068144D">
        <w:t>EW</w:t>
      </w:r>
      <w:r w:rsidR="00D84052">
        <w:t xml:space="preserve">, </w:t>
      </w:r>
      <w:r w:rsidR="001A7904">
        <w:t>2023–24</w:t>
      </w:r>
      <w:bookmarkEnd w:id="207"/>
    </w:p>
    <w:p w14:paraId="24C1031D" w14:textId="0F04E3AA" w:rsidR="00397FC6" w:rsidRDefault="00B8196F" w:rsidP="00512200">
      <w:pPr>
        <w:pStyle w:val="CaptionNote"/>
      </w:pPr>
      <w:r>
        <w:t xml:space="preserve">Numbers </w:t>
      </w:r>
      <w:r w:rsidR="00FD60DB">
        <w:t xml:space="preserve">in each valley </w:t>
      </w:r>
      <w:r>
        <w:t>are</w:t>
      </w:r>
      <w:r w:rsidR="00673E9E">
        <w:t xml:space="preserve"> the </w:t>
      </w:r>
      <w:r w:rsidR="00125135" w:rsidRPr="00357367">
        <w:t xml:space="preserve">number of </w:t>
      </w:r>
      <w:r w:rsidR="001E6945">
        <w:t>A</w:t>
      </w:r>
      <w:r w:rsidR="008C7181">
        <w:t>NAE</w:t>
      </w:r>
      <w:r w:rsidR="00DF61EC">
        <w:t xml:space="preserve"> </w:t>
      </w:r>
      <w:r w:rsidR="00125135" w:rsidRPr="00357367">
        <w:t xml:space="preserve">types </w:t>
      </w:r>
      <w:r w:rsidR="00125135">
        <w:t xml:space="preserve">inundated or influenced by </w:t>
      </w:r>
      <w:r w:rsidR="001F55A3">
        <w:t>C</w:t>
      </w:r>
      <w:r w:rsidR="008C7181">
        <w:t>EW</w:t>
      </w:r>
      <w:r w:rsidR="00125135" w:rsidRPr="00357367">
        <w:t xml:space="preserve"> </w:t>
      </w:r>
      <w:r w:rsidR="002A3E55">
        <w:t xml:space="preserve">on the managed floodplain </w:t>
      </w:r>
      <w:r w:rsidR="00125135">
        <w:t xml:space="preserve">in each valley </w:t>
      </w:r>
      <w:r w:rsidR="00125135" w:rsidRPr="00357367">
        <w:t xml:space="preserve">(see  </w:t>
      </w:r>
      <w:r w:rsidR="00673E9E">
        <w:fldChar w:fldCharType="begin" w:fldLock="1"/>
      </w:r>
      <w:r w:rsidR="00673E9E">
        <w:instrText xml:space="preserve"> REF _Ref68795106 \n \h </w:instrText>
      </w:r>
      <w:r w:rsidR="00EE4E14">
        <w:instrText xml:space="preserve"> \* MERGEFORMAT </w:instrText>
      </w:r>
      <w:r w:rsidR="00673E9E">
        <w:fldChar w:fldCharType="separate"/>
      </w:r>
      <w:r w:rsidR="009B47F6">
        <w:t>Appendix A</w:t>
      </w:r>
      <w:r w:rsidR="00673E9E">
        <w:fldChar w:fldCharType="end"/>
      </w:r>
      <w:r w:rsidR="00B572C5">
        <w:t xml:space="preserve"> for lists of ecosystem types within valleys</w:t>
      </w:r>
      <w:r w:rsidR="00125135" w:rsidRPr="00357367">
        <w:t>)</w:t>
      </w:r>
      <w:bookmarkEnd w:id="208"/>
      <w:r w:rsidR="00F575CA">
        <w:t xml:space="preserve">. Depth of shading indicates lowest </w:t>
      </w:r>
      <w:r w:rsidR="00CB6552">
        <w:t xml:space="preserve">(lightest) </w:t>
      </w:r>
      <w:r w:rsidR="00F575CA">
        <w:t>to highest</w:t>
      </w:r>
      <w:r w:rsidR="00CB6552">
        <w:t xml:space="preserve"> (darkest) ecosystem diversity</w:t>
      </w:r>
      <w:r w:rsidR="00397FC6">
        <w:t>.</w:t>
      </w:r>
    </w:p>
    <w:p w14:paraId="5174A3F7" w14:textId="77777777" w:rsidR="000F31B7" w:rsidRDefault="000F31B7" w:rsidP="00306A5D">
      <w:pPr>
        <w:pStyle w:val="Figure"/>
      </w:pPr>
      <w:r w:rsidRPr="00F847B6">
        <w:rPr>
          <w:noProof/>
        </w:rPr>
        <w:drawing>
          <wp:inline distT="0" distB="0" distL="0" distR="0" wp14:anchorId="41E366E5" wp14:editId="7FBF2EA1">
            <wp:extent cx="6120000" cy="5772197"/>
            <wp:effectExtent l="0" t="0" r="0" b="0"/>
            <wp:docPr id="1154157427" name="Picture 11541574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157427" name="Picture 1154157427">
                      <a:extLst>
                        <a:ext uri="{C183D7F6-B498-43B3-948B-1728B52AA6E4}">
                          <adec:decorative xmlns:adec="http://schemas.microsoft.com/office/drawing/2017/decorative" val="1"/>
                        </a:ext>
                      </a:extLst>
                    </pic:cNvPr>
                    <pic:cNvPicPr/>
                  </pic:nvPicPr>
                  <pic:blipFill rotWithShape="1">
                    <a:blip r:embed="rId48"/>
                    <a:srcRect l="3837" t="1456" r="3837"/>
                    <a:stretch/>
                  </pic:blipFill>
                  <pic:spPr bwMode="auto">
                    <a:xfrm>
                      <a:off x="0" y="0"/>
                      <a:ext cx="6120000" cy="5772197"/>
                    </a:xfrm>
                    <a:prstGeom prst="rect">
                      <a:avLst/>
                    </a:prstGeom>
                    <a:ln>
                      <a:noFill/>
                    </a:ln>
                    <a:extLst>
                      <a:ext uri="{53640926-AAD7-44D8-BBD7-CCE9431645EC}">
                        <a14:shadowObscured xmlns:a14="http://schemas.microsoft.com/office/drawing/2010/main"/>
                      </a:ext>
                    </a:extLst>
                  </pic:spPr>
                </pic:pic>
              </a:graphicData>
            </a:graphic>
          </wp:inline>
        </w:drawing>
      </w:r>
    </w:p>
    <w:p w14:paraId="515B2F68" w14:textId="239A09EA" w:rsidR="00125135" w:rsidRPr="005D426B" w:rsidRDefault="00125135" w:rsidP="008F59F0">
      <w:pPr>
        <w:pStyle w:val="BodyTextExtraSpaceBefore"/>
      </w:pPr>
      <w:r w:rsidRPr="005D426B">
        <w:t xml:space="preserve">The contribution of </w:t>
      </w:r>
      <w:r w:rsidR="00147295">
        <w:t>CEW</w:t>
      </w:r>
      <w:r w:rsidRPr="005D426B">
        <w:t xml:space="preserve"> to ecosystem diversity upstream of Lake Alexandrina is tabulated in broad ecosystem categories for lakes and wetlands (</w:t>
      </w:r>
      <w:r w:rsidR="00AA1CC2" w:rsidRPr="005D426B">
        <w:fldChar w:fldCharType="begin" w:fldLock="1"/>
      </w:r>
      <w:r w:rsidR="00AA1CC2" w:rsidRPr="005D426B">
        <w:instrText xml:space="preserve"> REF _Ref68789582 \h </w:instrText>
      </w:r>
      <w:r w:rsidR="005D426B">
        <w:instrText xml:space="preserve"> \* MERGEFORMAT </w:instrText>
      </w:r>
      <w:r w:rsidR="00AA1CC2" w:rsidRPr="005D426B">
        <w:fldChar w:fldCharType="separate"/>
      </w:r>
      <w:r w:rsidR="009B47F6" w:rsidRPr="00357367">
        <w:t>Table</w:t>
      </w:r>
      <w:r w:rsidR="009B47F6">
        <w:t> 4.2</w:t>
      </w:r>
      <w:r w:rsidR="00AA1CC2" w:rsidRPr="005D426B">
        <w:fldChar w:fldCharType="end"/>
      </w:r>
      <w:r w:rsidRPr="005D426B">
        <w:t>), floodplains (</w:t>
      </w:r>
      <w:r w:rsidR="00860998" w:rsidRPr="005D426B">
        <w:fldChar w:fldCharType="begin" w:fldLock="1"/>
      </w:r>
      <w:r w:rsidR="00860998" w:rsidRPr="005D426B">
        <w:instrText xml:space="preserve"> REF _Ref134870691 \h </w:instrText>
      </w:r>
      <w:r w:rsidR="005D426B">
        <w:instrText xml:space="preserve"> \* MERGEFORMAT </w:instrText>
      </w:r>
      <w:r w:rsidR="00860998" w:rsidRPr="005D426B">
        <w:fldChar w:fldCharType="separate"/>
      </w:r>
      <w:r w:rsidR="009B47F6" w:rsidRPr="00357367">
        <w:t>Table</w:t>
      </w:r>
      <w:r w:rsidR="009B47F6">
        <w:t> 4.3</w:t>
      </w:r>
      <w:r w:rsidR="00860998" w:rsidRPr="005D426B">
        <w:fldChar w:fldCharType="end"/>
      </w:r>
      <w:r w:rsidRPr="005D426B">
        <w:t>) and river channels (</w:t>
      </w:r>
      <w:r w:rsidR="00AA1CC2" w:rsidRPr="005D426B">
        <w:fldChar w:fldCharType="begin" w:fldLock="1"/>
      </w:r>
      <w:r w:rsidR="00AA1CC2" w:rsidRPr="005D426B">
        <w:instrText xml:space="preserve"> REF _Ref131549192 \h </w:instrText>
      </w:r>
      <w:r w:rsidR="005D426B">
        <w:instrText xml:space="preserve"> \* MERGEFORMAT </w:instrText>
      </w:r>
      <w:r w:rsidR="00AA1CC2" w:rsidRPr="005D426B">
        <w:fldChar w:fldCharType="separate"/>
      </w:r>
      <w:r w:rsidR="009B47F6" w:rsidRPr="00C4729F">
        <w:t>Table</w:t>
      </w:r>
      <w:r w:rsidR="009B47F6">
        <w:t> 4.4</w:t>
      </w:r>
      <w:r w:rsidR="00AA1CC2" w:rsidRPr="005D426B">
        <w:fldChar w:fldCharType="end"/>
      </w:r>
      <w:r w:rsidRPr="005D426B">
        <w:t xml:space="preserve">). The contribution of </w:t>
      </w:r>
      <w:r w:rsidR="00147295">
        <w:t>CEW</w:t>
      </w:r>
      <w:r w:rsidRPr="005D426B">
        <w:t xml:space="preserve"> to </w:t>
      </w:r>
      <w:r w:rsidR="003624C1" w:rsidRPr="005D426B">
        <w:t>e</w:t>
      </w:r>
      <w:r w:rsidRPr="005D426B">
        <w:t xml:space="preserve">cosystem </w:t>
      </w:r>
      <w:r w:rsidR="003624C1" w:rsidRPr="005D426B">
        <w:t>d</w:t>
      </w:r>
      <w:r w:rsidRPr="005D426B">
        <w:t>iversity in the CLLMM</w:t>
      </w:r>
      <w:r w:rsidR="003624C1" w:rsidRPr="005D426B">
        <w:t xml:space="preserve"> </w:t>
      </w:r>
      <w:r w:rsidR="00F8608D" w:rsidRPr="005D426B">
        <w:t>is</w:t>
      </w:r>
      <w:r w:rsidRPr="005D426B">
        <w:t xml:space="preserve"> presented separately in </w:t>
      </w:r>
      <w:r w:rsidR="00AA1CC2" w:rsidRPr="005D426B">
        <w:fldChar w:fldCharType="begin" w:fldLock="1"/>
      </w:r>
      <w:r w:rsidR="00AA1CC2" w:rsidRPr="005D426B">
        <w:instrText xml:space="preserve"> REF _Ref131549205 \h </w:instrText>
      </w:r>
      <w:r w:rsidR="005D426B">
        <w:instrText xml:space="preserve"> \* MERGEFORMAT </w:instrText>
      </w:r>
      <w:r w:rsidR="00AA1CC2" w:rsidRPr="005D426B">
        <w:fldChar w:fldCharType="separate"/>
      </w:r>
      <w:r w:rsidR="009B47F6" w:rsidRPr="00FB02E2">
        <w:t>Table</w:t>
      </w:r>
      <w:r w:rsidR="009B47F6">
        <w:t> 4.5</w:t>
      </w:r>
      <w:r w:rsidR="00AA1CC2" w:rsidRPr="005D426B">
        <w:fldChar w:fldCharType="end"/>
      </w:r>
      <w:r w:rsidR="000B65FD">
        <w:t>,</w:t>
      </w:r>
      <w:r w:rsidRPr="005D426B">
        <w:t xml:space="preserve"> to prevent </w:t>
      </w:r>
      <w:r w:rsidR="004B62FB">
        <w:t xml:space="preserve">the large area of </w:t>
      </w:r>
      <w:r w:rsidR="00BB6BEC" w:rsidRPr="005D426B">
        <w:t>l</w:t>
      </w:r>
      <w:r w:rsidRPr="005D426B">
        <w:t>akes Alexandrina and Albert</w:t>
      </w:r>
      <w:r w:rsidR="004B62FB">
        <w:t xml:space="preserve"> </w:t>
      </w:r>
      <w:r w:rsidR="00D31BC2">
        <w:t>(</w:t>
      </w:r>
      <w:r w:rsidR="004B62FB">
        <w:t xml:space="preserve">that are consistently supported by end-of-system flows containing </w:t>
      </w:r>
      <w:r w:rsidR="00147295">
        <w:t>CEW</w:t>
      </w:r>
      <w:r w:rsidR="004B62FB">
        <w:t xml:space="preserve"> in every year</w:t>
      </w:r>
      <w:r w:rsidR="00D31BC2">
        <w:t>)</w:t>
      </w:r>
      <w:r w:rsidR="004B62FB">
        <w:t xml:space="preserve"> </w:t>
      </w:r>
      <w:r w:rsidRPr="005D426B">
        <w:t xml:space="preserve">from </w:t>
      </w:r>
      <w:r w:rsidR="00542947" w:rsidRPr="005D426B">
        <w:t xml:space="preserve">reducing </w:t>
      </w:r>
      <w:r w:rsidR="007916E4">
        <w:t xml:space="preserve">the </w:t>
      </w:r>
      <w:r w:rsidR="00542947" w:rsidRPr="005D426B">
        <w:t>sensitivity to detect</w:t>
      </w:r>
      <w:r w:rsidRPr="005D426B">
        <w:t xml:space="preserve"> patterns of inundation elsewhere</w:t>
      </w:r>
      <w:r w:rsidR="00542947" w:rsidRPr="005D426B">
        <w:t xml:space="preserve"> in the Basin.</w:t>
      </w:r>
    </w:p>
    <w:p w14:paraId="323687CB" w14:textId="4E2D36BA" w:rsidR="00125135" w:rsidRPr="005D426B" w:rsidRDefault="00125135" w:rsidP="001913D3">
      <w:pPr>
        <w:pStyle w:val="BodyText"/>
      </w:pPr>
      <w:r w:rsidRPr="005D426B">
        <w:t>At the Basin</w:t>
      </w:r>
      <w:r w:rsidR="005E4523" w:rsidRPr="005D426B">
        <w:t xml:space="preserve"> </w:t>
      </w:r>
      <w:r w:rsidRPr="005D426B">
        <w:t xml:space="preserve">scale, </w:t>
      </w:r>
      <w:r w:rsidR="00147295">
        <w:t>CEW</w:t>
      </w:r>
      <w:r w:rsidRPr="005D426B">
        <w:t xml:space="preserve"> in </w:t>
      </w:r>
      <w:r w:rsidR="001A7904">
        <w:t>2023–24</w:t>
      </w:r>
      <w:r w:rsidRPr="005D426B">
        <w:t xml:space="preserve"> contributed to the inundation of </w:t>
      </w:r>
      <w:r w:rsidR="00CD26E3" w:rsidRPr="005D426B">
        <w:t>5</w:t>
      </w:r>
      <w:r w:rsidR="006F5720">
        <w:t>2</w:t>
      </w:r>
      <w:r w:rsidR="00F02CD9">
        <w:t xml:space="preserve"> </w:t>
      </w:r>
      <w:r w:rsidRPr="005D426B">
        <w:t>of 6</w:t>
      </w:r>
      <w:r w:rsidR="007F0E06" w:rsidRPr="005D426B">
        <w:t>4</w:t>
      </w:r>
      <w:r w:rsidRPr="005D426B">
        <w:t xml:space="preserve"> ecosystem types found </w:t>
      </w:r>
      <w:r w:rsidR="002A3E55" w:rsidRPr="005D426B">
        <w:t>on the managed floodplain</w:t>
      </w:r>
      <w:r w:rsidR="00A238B8" w:rsidRPr="005D426B">
        <w:t xml:space="preserve"> (8</w:t>
      </w:r>
      <w:r w:rsidR="006F5720">
        <w:t>1</w:t>
      </w:r>
      <w:r w:rsidR="00A238B8" w:rsidRPr="005D426B">
        <w:t>%)</w:t>
      </w:r>
      <w:r w:rsidRPr="005D426B">
        <w:t xml:space="preserve">. This is </w:t>
      </w:r>
      <w:r w:rsidR="006F5720">
        <w:t>similar to p</w:t>
      </w:r>
      <w:r w:rsidRPr="005D426B">
        <w:t xml:space="preserve">revious years and included </w:t>
      </w:r>
      <w:r w:rsidR="006F5720">
        <w:t>27</w:t>
      </w:r>
      <w:r w:rsidR="00B80690" w:rsidRPr="005D426B">
        <w:t xml:space="preserve"> of </w:t>
      </w:r>
      <w:r w:rsidR="006F5720">
        <w:t>36</w:t>
      </w:r>
      <w:r w:rsidR="008D1975" w:rsidRPr="005D426B">
        <w:t xml:space="preserve"> </w:t>
      </w:r>
      <w:r w:rsidRPr="005D426B">
        <w:t>(</w:t>
      </w:r>
      <w:r w:rsidR="006F5720">
        <w:t>75</w:t>
      </w:r>
      <w:r w:rsidRPr="005D426B">
        <w:t>%) lakes and palustrine wetland types</w:t>
      </w:r>
      <w:r w:rsidR="00B80690" w:rsidRPr="005D426B">
        <w:t xml:space="preserve"> (</w:t>
      </w:r>
      <w:r w:rsidR="00B80690" w:rsidRPr="005D426B">
        <w:fldChar w:fldCharType="begin" w:fldLock="1"/>
      </w:r>
      <w:r w:rsidR="00B80690" w:rsidRPr="005D426B">
        <w:instrText xml:space="preserve"> REF _Ref68789582 \h </w:instrText>
      </w:r>
      <w:r w:rsidR="005D426B">
        <w:instrText xml:space="preserve"> \* MERGEFORMAT </w:instrText>
      </w:r>
      <w:r w:rsidR="00B80690" w:rsidRPr="005D426B">
        <w:fldChar w:fldCharType="separate"/>
      </w:r>
      <w:r w:rsidR="009B47F6" w:rsidRPr="00357367">
        <w:t>Table</w:t>
      </w:r>
      <w:r w:rsidR="009B47F6">
        <w:t> 4.2</w:t>
      </w:r>
      <w:r w:rsidR="00B80690" w:rsidRPr="005D426B">
        <w:fldChar w:fldCharType="end"/>
      </w:r>
      <w:r w:rsidR="002A3E55" w:rsidRPr="005D426B">
        <w:t>,</w:t>
      </w:r>
      <w:r w:rsidR="00777A95" w:rsidRPr="005D426B">
        <w:t xml:space="preserve"> </w:t>
      </w:r>
      <w:r w:rsidR="00777A95" w:rsidRPr="005D426B">
        <w:fldChar w:fldCharType="begin" w:fldLock="1"/>
      </w:r>
      <w:r w:rsidR="00777A95" w:rsidRPr="005D426B">
        <w:instrText xml:space="preserve"> REF _Ref131549205 \h </w:instrText>
      </w:r>
      <w:r w:rsidR="005D426B">
        <w:instrText xml:space="preserve"> \* MERGEFORMAT </w:instrText>
      </w:r>
      <w:r w:rsidR="00777A95" w:rsidRPr="005D426B">
        <w:fldChar w:fldCharType="separate"/>
      </w:r>
      <w:r w:rsidR="009B47F6" w:rsidRPr="00FB02E2">
        <w:t>Table</w:t>
      </w:r>
      <w:r w:rsidR="009B47F6">
        <w:t> 4.5</w:t>
      </w:r>
      <w:r w:rsidR="00777A95" w:rsidRPr="005D426B">
        <w:fldChar w:fldCharType="end"/>
      </w:r>
      <w:r w:rsidR="00B80690" w:rsidRPr="005D426B">
        <w:t>)</w:t>
      </w:r>
      <w:r w:rsidRPr="005D426B">
        <w:t xml:space="preserve">, </w:t>
      </w:r>
      <w:r w:rsidR="00B27183" w:rsidRPr="005D426B">
        <w:t>1</w:t>
      </w:r>
      <w:r w:rsidR="006F5720">
        <w:t>1</w:t>
      </w:r>
      <w:r w:rsidR="00D22617" w:rsidRPr="005D426B">
        <w:t xml:space="preserve"> </w:t>
      </w:r>
      <w:r w:rsidR="00B80690" w:rsidRPr="005D426B">
        <w:t>of 12</w:t>
      </w:r>
      <w:r w:rsidRPr="005D426B">
        <w:t xml:space="preserve"> (</w:t>
      </w:r>
      <w:r w:rsidR="004D181F" w:rsidRPr="005D426B">
        <w:t>92</w:t>
      </w:r>
      <w:r w:rsidRPr="005D426B">
        <w:t>%) floodplain ecosystem types (</w:t>
      </w:r>
      <w:r w:rsidR="005D426B" w:rsidRPr="005D426B">
        <w:fldChar w:fldCharType="begin" w:fldLock="1"/>
      </w:r>
      <w:r w:rsidR="005D426B" w:rsidRPr="005D426B">
        <w:instrText xml:space="preserve"> REF _Ref134870691 \h </w:instrText>
      </w:r>
      <w:r w:rsidR="005D426B">
        <w:instrText xml:space="preserve"> \* MERGEFORMAT </w:instrText>
      </w:r>
      <w:r w:rsidR="005D426B" w:rsidRPr="005D426B">
        <w:fldChar w:fldCharType="separate"/>
      </w:r>
      <w:r w:rsidR="009B47F6" w:rsidRPr="00357367">
        <w:t>Table</w:t>
      </w:r>
      <w:r w:rsidR="009B47F6">
        <w:t> 4.3</w:t>
      </w:r>
      <w:r w:rsidR="005D426B" w:rsidRPr="005D426B">
        <w:fldChar w:fldCharType="end"/>
      </w:r>
      <w:r w:rsidR="002A538C" w:rsidRPr="005D426B">
        <w:t xml:space="preserve">, </w:t>
      </w:r>
      <w:r w:rsidR="002A538C" w:rsidRPr="005D426B">
        <w:fldChar w:fldCharType="begin" w:fldLock="1"/>
      </w:r>
      <w:r w:rsidR="002A538C" w:rsidRPr="005D426B">
        <w:instrText xml:space="preserve"> REF _Ref131549205 \h </w:instrText>
      </w:r>
      <w:r w:rsidR="005D426B">
        <w:instrText xml:space="preserve"> \* MERGEFORMAT </w:instrText>
      </w:r>
      <w:r w:rsidR="002A538C" w:rsidRPr="005D426B">
        <w:fldChar w:fldCharType="separate"/>
      </w:r>
      <w:r w:rsidR="009B47F6" w:rsidRPr="00FB02E2">
        <w:t>Table</w:t>
      </w:r>
      <w:r w:rsidR="009B47F6">
        <w:t> 4.5</w:t>
      </w:r>
      <w:r w:rsidR="002A538C" w:rsidRPr="005D426B">
        <w:fldChar w:fldCharType="end"/>
      </w:r>
      <w:r w:rsidR="002A538C" w:rsidRPr="005D426B">
        <w:t>)</w:t>
      </w:r>
      <w:r w:rsidRPr="005D426B">
        <w:t xml:space="preserve">, </w:t>
      </w:r>
      <w:r w:rsidR="006F5720">
        <w:t>5</w:t>
      </w:r>
      <w:r w:rsidRPr="005D426B">
        <w:t xml:space="preserve"> of 8 (</w:t>
      </w:r>
      <w:r w:rsidR="006F5720">
        <w:t>63</w:t>
      </w:r>
      <w:r w:rsidRPr="005D426B">
        <w:t>%) river channel types (</w:t>
      </w:r>
      <w:r w:rsidR="00A238B8" w:rsidRPr="005D426B">
        <w:fldChar w:fldCharType="begin" w:fldLock="1"/>
      </w:r>
      <w:r w:rsidR="00A238B8" w:rsidRPr="005D426B">
        <w:instrText xml:space="preserve"> REF _Ref131549192 \h </w:instrText>
      </w:r>
      <w:r w:rsidR="005D426B">
        <w:instrText xml:space="preserve"> \* MERGEFORMAT </w:instrText>
      </w:r>
      <w:r w:rsidR="00A238B8" w:rsidRPr="005D426B">
        <w:fldChar w:fldCharType="separate"/>
      </w:r>
      <w:r w:rsidR="009B47F6" w:rsidRPr="00C4729F">
        <w:t>Table</w:t>
      </w:r>
      <w:r w:rsidR="009B47F6">
        <w:t> 4.4</w:t>
      </w:r>
      <w:r w:rsidR="00A238B8" w:rsidRPr="005D426B">
        <w:fldChar w:fldCharType="end"/>
      </w:r>
      <w:r w:rsidRPr="005D426B">
        <w:t>) and all 9 estuarine ecosystem types in the CLLMM (</w:t>
      </w:r>
      <w:r w:rsidR="00A238B8" w:rsidRPr="005D426B">
        <w:fldChar w:fldCharType="begin" w:fldLock="1"/>
      </w:r>
      <w:r w:rsidR="00A238B8" w:rsidRPr="005D426B">
        <w:instrText xml:space="preserve"> REF _Ref131549205 \h </w:instrText>
      </w:r>
      <w:r w:rsidR="005D426B">
        <w:instrText xml:space="preserve"> \* MERGEFORMAT </w:instrText>
      </w:r>
      <w:r w:rsidR="00A238B8" w:rsidRPr="005D426B">
        <w:fldChar w:fldCharType="separate"/>
      </w:r>
      <w:r w:rsidR="009B47F6" w:rsidRPr="00FB02E2">
        <w:t>Table</w:t>
      </w:r>
      <w:r w:rsidR="009B47F6">
        <w:t> 4.5</w:t>
      </w:r>
      <w:r w:rsidR="00A238B8" w:rsidRPr="005D426B">
        <w:fldChar w:fldCharType="end"/>
      </w:r>
      <w:r w:rsidRPr="005D426B">
        <w:t>)</w:t>
      </w:r>
      <w:r w:rsidR="00E83287" w:rsidRPr="005D426B">
        <w:t>.</w:t>
      </w:r>
      <w:r w:rsidRPr="005D426B">
        <w:t xml:space="preserve"> A detailed breakdown of ecosystem types receiving </w:t>
      </w:r>
      <w:r w:rsidR="00147295">
        <w:t>CEW</w:t>
      </w:r>
      <w:r w:rsidRPr="005D426B">
        <w:t xml:space="preserve"> in each valley is provided in </w:t>
      </w:r>
      <w:r w:rsidR="00020C01">
        <w:fldChar w:fldCharType="begin" w:fldLock="1"/>
      </w:r>
      <w:r w:rsidR="00020C01">
        <w:instrText xml:space="preserve"> REF _Ref133930589 \h </w:instrText>
      </w:r>
      <w:r w:rsidR="00020C01">
        <w:fldChar w:fldCharType="separate"/>
      </w:r>
      <w:r w:rsidR="009B47F6">
        <w:t>Table </w:t>
      </w:r>
      <w:r w:rsidR="009B47F6">
        <w:rPr>
          <w:noProof/>
        </w:rPr>
        <w:t>A</w:t>
      </w:r>
      <w:r w:rsidR="009B47F6">
        <w:t>.</w:t>
      </w:r>
      <w:r w:rsidR="009B47F6">
        <w:rPr>
          <w:noProof/>
        </w:rPr>
        <w:t>4</w:t>
      </w:r>
      <w:r w:rsidR="00020C01">
        <w:fldChar w:fldCharType="end"/>
      </w:r>
      <w:r w:rsidR="00AB492D">
        <w:t xml:space="preserve"> </w:t>
      </w:r>
      <w:r w:rsidRPr="005D426B">
        <w:t>(</w:t>
      </w:r>
      <w:r w:rsidR="004D181F" w:rsidRPr="005D426B">
        <w:t>lakes</w:t>
      </w:r>
      <w:r w:rsidR="00444A87">
        <w:t>)</w:t>
      </w:r>
      <w:r w:rsidR="004D181F" w:rsidRPr="005D426B">
        <w:t xml:space="preserve">, </w:t>
      </w:r>
      <w:r w:rsidR="00444A87">
        <w:lastRenderedPageBreak/>
        <w:fldChar w:fldCharType="begin" w:fldLock="1"/>
      </w:r>
      <w:r w:rsidR="00444A87">
        <w:instrText xml:space="preserve"> REF _Ref133966764 \h </w:instrText>
      </w:r>
      <w:r w:rsidR="00444A87">
        <w:fldChar w:fldCharType="separate"/>
      </w:r>
      <w:r w:rsidR="009B47F6">
        <w:t>Table </w:t>
      </w:r>
      <w:r w:rsidR="009B47F6">
        <w:rPr>
          <w:noProof/>
        </w:rPr>
        <w:t>A</w:t>
      </w:r>
      <w:r w:rsidR="009B47F6">
        <w:t>.</w:t>
      </w:r>
      <w:r w:rsidR="009B47F6">
        <w:rPr>
          <w:noProof/>
        </w:rPr>
        <w:t>5</w:t>
      </w:r>
      <w:r w:rsidR="00444A87">
        <w:fldChar w:fldCharType="end"/>
      </w:r>
      <w:r w:rsidR="00444A87">
        <w:t xml:space="preserve"> (</w:t>
      </w:r>
      <w:r w:rsidR="004D181F" w:rsidRPr="005D426B">
        <w:t xml:space="preserve">palustrine </w:t>
      </w:r>
      <w:r w:rsidRPr="005D426B">
        <w:t>wetland</w:t>
      </w:r>
      <w:r w:rsidR="004D181F" w:rsidRPr="005D426B">
        <w:t>s</w:t>
      </w:r>
      <w:r w:rsidRPr="005D426B">
        <w:t xml:space="preserve"> and estuarine ecosystems), </w:t>
      </w:r>
      <w:r w:rsidR="00997827">
        <w:fldChar w:fldCharType="begin" w:fldLock="1"/>
      </w:r>
      <w:r w:rsidR="00997827">
        <w:instrText xml:space="preserve"> REF _Ref100528566 \h </w:instrText>
      </w:r>
      <w:r w:rsidR="00997827">
        <w:fldChar w:fldCharType="separate"/>
      </w:r>
      <w:r w:rsidR="009B47F6">
        <w:t>Table </w:t>
      </w:r>
      <w:r w:rsidR="009B47F6">
        <w:rPr>
          <w:noProof/>
        </w:rPr>
        <w:t>A</w:t>
      </w:r>
      <w:r w:rsidR="009B47F6">
        <w:t>.</w:t>
      </w:r>
      <w:r w:rsidR="009B47F6">
        <w:rPr>
          <w:noProof/>
        </w:rPr>
        <w:t>2</w:t>
      </w:r>
      <w:r w:rsidR="00997827">
        <w:fldChar w:fldCharType="end"/>
      </w:r>
      <w:r w:rsidR="00AB492D">
        <w:t xml:space="preserve"> </w:t>
      </w:r>
      <w:r w:rsidRPr="005D426B">
        <w:t xml:space="preserve">(floodplains) and </w:t>
      </w:r>
      <w:r w:rsidR="00997827">
        <w:fldChar w:fldCharType="begin" w:fldLock="1"/>
      </w:r>
      <w:r w:rsidR="00997827">
        <w:instrText xml:space="preserve"> REF _Ref133935219 \h </w:instrText>
      </w:r>
      <w:r w:rsidR="00997827">
        <w:fldChar w:fldCharType="separate"/>
      </w:r>
      <w:r w:rsidR="009B47F6">
        <w:t>Table </w:t>
      </w:r>
      <w:r w:rsidR="009B47F6">
        <w:rPr>
          <w:noProof/>
        </w:rPr>
        <w:t>A</w:t>
      </w:r>
      <w:r w:rsidR="009B47F6">
        <w:t>.</w:t>
      </w:r>
      <w:r w:rsidR="009B47F6">
        <w:rPr>
          <w:noProof/>
        </w:rPr>
        <w:t>3</w:t>
      </w:r>
      <w:r w:rsidR="00997827">
        <w:fldChar w:fldCharType="end"/>
      </w:r>
      <w:r w:rsidR="00AB492D">
        <w:t xml:space="preserve"> </w:t>
      </w:r>
      <w:r w:rsidRPr="005D426B">
        <w:t>(river channels).</w:t>
      </w:r>
    </w:p>
    <w:p w14:paraId="5F9C3E9C" w14:textId="392749DD" w:rsidR="005E125A" w:rsidRPr="005D426B" w:rsidRDefault="00EB4314" w:rsidP="005D426B">
      <w:pPr>
        <w:pStyle w:val="BodyText"/>
      </w:pPr>
      <w:r w:rsidRPr="005D426B">
        <w:t>As for previous years, t</w:t>
      </w:r>
      <w:r w:rsidR="00125135" w:rsidRPr="005D426B">
        <w:t xml:space="preserve">he ecosystem diversity supported by </w:t>
      </w:r>
      <w:r w:rsidR="00147295">
        <w:t>CEW</w:t>
      </w:r>
      <w:r w:rsidRPr="005D426B">
        <w:t xml:space="preserve"> i</w:t>
      </w:r>
      <w:r w:rsidR="00125135" w:rsidRPr="005D426B">
        <w:t xml:space="preserve">n </w:t>
      </w:r>
      <w:r w:rsidR="001A7904">
        <w:t>2023–24</w:t>
      </w:r>
      <w:r w:rsidR="00125135" w:rsidRPr="005D426B">
        <w:t xml:space="preserve"> was heavily skewed towards temporary </w:t>
      </w:r>
      <w:r w:rsidR="000A7BB4" w:rsidRPr="005D426B">
        <w:t>river red gum</w:t>
      </w:r>
      <w:r w:rsidR="00125135" w:rsidRPr="005D426B">
        <w:t xml:space="preserve"> swamps</w:t>
      </w:r>
      <w:r w:rsidR="00F739CE">
        <w:t xml:space="preserve"> –</w:t>
      </w:r>
      <w:r w:rsidR="00125135" w:rsidRPr="005D426B">
        <w:t xml:space="preserve"> </w:t>
      </w:r>
      <w:r w:rsidR="006F5720" w:rsidRPr="006F5720">
        <w:t>34,693</w:t>
      </w:r>
      <w:r w:rsidR="004B62FB">
        <w:t> </w:t>
      </w:r>
      <w:r w:rsidR="00125135" w:rsidRPr="005D426B">
        <w:t>ha</w:t>
      </w:r>
      <w:r w:rsidR="00542947" w:rsidRPr="005D426B">
        <w:t xml:space="preserve"> (</w:t>
      </w:r>
      <w:r w:rsidR="004B62FB">
        <w:t>6</w:t>
      </w:r>
      <w:r w:rsidR="006F5720">
        <w:t>0</w:t>
      </w:r>
      <w:r w:rsidR="00542947" w:rsidRPr="005D426B">
        <w:t xml:space="preserve">% of all temporary </w:t>
      </w:r>
      <w:r w:rsidR="000A7BB4" w:rsidRPr="005D426B">
        <w:t>river red gum</w:t>
      </w:r>
      <w:r w:rsidR="00542947" w:rsidRPr="005D426B">
        <w:t xml:space="preserve"> swamp on the managed floodplain) </w:t>
      </w:r>
      <w:r w:rsidR="00125135" w:rsidRPr="005D426B">
        <w:t>potentially benefit</w:t>
      </w:r>
      <w:r w:rsidR="00F739CE">
        <w:t>ed</w:t>
      </w:r>
      <w:r w:rsidR="00125135" w:rsidRPr="005D426B">
        <w:t xml:space="preserve"> from </w:t>
      </w:r>
      <w:r w:rsidR="00147295">
        <w:t>CEW</w:t>
      </w:r>
      <w:r w:rsidR="00125135" w:rsidRPr="005D426B">
        <w:t xml:space="preserve"> (</w:t>
      </w:r>
      <w:r w:rsidR="00994E21" w:rsidRPr="005D426B">
        <w:fldChar w:fldCharType="begin" w:fldLock="1"/>
      </w:r>
      <w:r w:rsidR="00994E21" w:rsidRPr="005D426B">
        <w:instrText xml:space="preserve"> REF _Ref68789582 \h </w:instrText>
      </w:r>
      <w:r w:rsidR="005D426B">
        <w:instrText xml:space="preserve"> \* MERGEFORMAT </w:instrText>
      </w:r>
      <w:r w:rsidR="00994E21" w:rsidRPr="005D426B">
        <w:fldChar w:fldCharType="separate"/>
      </w:r>
      <w:r w:rsidR="009B47F6" w:rsidRPr="00357367">
        <w:t>Table</w:t>
      </w:r>
      <w:r w:rsidR="009B47F6">
        <w:t> 4.2</w:t>
      </w:r>
      <w:r w:rsidR="00994E21" w:rsidRPr="005D426B">
        <w:fldChar w:fldCharType="end"/>
      </w:r>
      <w:r w:rsidR="00125135" w:rsidRPr="005D426B">
        <w:t xml:space="preserve">). Much of the temporary </w:t>
      </w:r>
      <w:r w:rsidR="000A7BB4" w:rsidRPr="005D426B">
        <w:t>river red gum</w:t>
      </w:r>
      <w:r w:rsidR="00125135" w:rsidRPr="005D426B">
        <w:t xml:space="preserve"> swamp was watered through actions to flood Barmah </w:t>
      </w:r>
      <w:r w:rsidR="00E45A75" w:rsidRPr="005D426B">
        <w:t>F</w:t>
      </w:r>
      <w:r w:rsidR="00125135" w:rsidRPr="005D426B">
        <w:t>orest</w:t>
      </w:r>
      <w:r w:rsidR="004B62FB">
        <w:t xml:space="preserve">, the Macquarie Marshes </w:t>
      </w:r>
      <w:r w:rsidR="00127132" w:rsidRPr="005D426B">
        <w:t>and the Lowbidgee Redbank system</w:t>
      </w:r>
      <w:r w:rsidR="00060AF6">
        <w:t>. Many</w:t>
      </w:r>
      <w:r w:rsidR="00125135" w:rsidRPr="005D426B">
        <w:t xml:space="preserve"> smaller swamps connected </w:t>
      </w:r>
      <w:r w:rsidR="004B62FB">
        <w:t>to river channels along</w:t>
      </w:r>
      <w:r w:rsidR="00125135" w:rsidRPr="005D426B">
        <w:t xml:space="preserve"> the </w:t>
      </w:r>
      <w:r w:rsidR="004B62FB">
        <w:t>Edward/Kolety</w:t>
      </w:r>
      <w:r w:rsidR="00721302">
        <w:t>–</w:t>
      </w:r>
      <w:r w:rsidR="004B62FB">
        <w:t xml:space="preserve">Wakool </w:t>
      </w:r>
      <w:r w:rsidR="007438C6">
        <w:t>r</w:t>
      </w:r>
      <w:r w:rsidR="004B62FB">
        <w:t xml:space="preserve">ivers, </w:t>
      </w:r>
      <w:r w:rsidR="00125135" w:rsidRPr="005D426B">
        <w:t xml:space="preserve">Murray, </w:t>
      </w:r>
      <w:r w:rsidR="004B62FB">
        <w:t xml:space="preserve">Namoi, </w:t>
      </w:r>
      <w:r w:rsidR="00125135" w:rsidRPr="005D426B">
        <w:t>Loddon</w:t>
      </w:r>
      <w:r w:rsidR="004B62FB">
        <w:t>, Campaspe, Broken</w:t>
      </w:r>
      <w:r w:rsidR="00125135" w:rsidRPr="005D426B">
        <w:t xml:space="preserve"> and Goulburn </w:t>
      </w:r>
      <w:r w:rsidR="00955434" w:rsidRPr="005D426B">
        <w:t>r</w:t>
      </w:r>
      <w:r w:rsidR="00125135" w:rsidRPr="005D426B">
        <w:t xml:space="preserve">ivers </w:t>
      </w:r>
      <w:r w:rsidR="00060AF6" w:rsidRPr="005D426B">
        <w:t>benefit</w:t>
      </w:r>
      <w:r w:rsidR="00060AF6">
        <w:t>ted</w:t>
      </w:r>
      <w:r w:rsidR="00060AF6" w:rsidRPr="005D426B">
        <w:t xml:space="preserve"> </w:t>
      </w:r>
      <w:r w:rsidR="00125135" w:rsidRPr="005D426B">
        <w:t>from freshes in these systems. This is a similar pattern to that seen in previous years when</w:t>
      </w:r>
      <w:r w:rsidR="00BF07C4" w:rsidRPr="005D426B">
        <w:t>ever the</w:t>
      </w:r>
      <w:r w:rsidR="00125135" w:rsidRPr="005D426B">
        <w:t xml:space="preserve"> </w:t>
      </w:r>
      <w:r w:rsidR="00744190" w:rsidRPr="005D426B">
        <w:t xml:space="preserve">large expanse of the </w:t>
      </w:r>
      <w:r w:rsidR="00125135" w:rsidRPr="005D426B">
        <w:t>Barmah</w:t>
      </w:r>
      <w:r w:rsidR="00BA4905" w:rsidRPr="005D426B">
        <w:t>–</w:t>
      </w:r>
      <w:r w:rsidR="00BF07C4" w:rsidRPr="005D426B">
        <w:t>Millewa</w:t>
      </w:r>
      <w:r w:rsidR="00125135" w:rsidRPr="005D426B">
        <w:t xml:space="preserve"> </w:t>
      </w:r>
      <w:r w:rsidR="00CB2627" w:rsidRPr="005D426B">
        <w:t>F</w:t>
      </w:r>
      <w:r w:rsidR="00125135" w:rsidRPr="005D426B">
        <w:t>orest</w:t>
      </w:r>
      <w:r w:rsidR="00BF07C4" w:rsidRPr="005D426B">
        <w:t xml:space="preserve"> complex</w:t>
      </w:r>
      <w:r w:rsidR="004B131C">
        <w:t xml:space="preserve"> receives</w:t>
      </w:r>
      <w:r w:rsidR="00125135" w:rsidRPr="005D426B">
        <w:t xml:space="preserve"> </w:t>
      </w:r>
      <w:r w:rsidR="00147295">
        <w:t>CEW</w:t>
      </w:r>
      <w:r w:rsidR="00125135" w:rsidRPr="005D426B">
        <w:t>.</w:t>
      </w:r>
    </w:p>
    <w:p w14:paraId="49AC092B" w14:textId="7CC24614" w:rsidR="00125135" w:rsidRPr="005D426B" w:rsidRDefault="00066DEE" w:rsidP="005D426B">
      <w:pPr>
        <w:pStyle w:val="BodyText"/>
      </w:pPr>
      <w:r w:rsidRPr="005D426B">
        <w:t xml:space="preserve">Excluding the large Lower </w:t>
      </w:r>
      <w:r w:rsidR="00BA4905" w:rsidRPr="005D426B">
        <w:t>L</w:t>
      </w:r>
      <w:r w:rsidRPr="005D426B">
        <w:t>akes in South Australia (</w:t>
      </w:r>
      <w:r w:rsidR="00BA4905" w:rsidRPr="005D426B">
        <w:t>l</w:t>
      </w:r>
      <w:r w:rsidRPr="005D426B">
        <w:t>akes Alexandrina and Albert; 82,</w:t>
      </w:r>
      <w:r w:rsidR="001C7982" w:rsidRPr="005D426B">
        <w:t xml:space="preserve">325 </w:t>
      </w:r>
      <w:r w:rsidRPr="005D426B">
        <w:t xml:space="preserve">ha), </w:t>
      </w:r>
      <w:r w:rsidR="00147295">
        <w:t>CEW</w:t>
      </w:r>
      <w:r w:rsidRPr="005D426B">
        <w:t xml:space="preserve"> also </w:t>
      </w:r>
      <w:r w:rsidR="00125135" w:rsidRPr="005D426B">
        <w:t>top</w:t>
      </w:r>
      <w:r w:rsidR="00994E21" w:rsidRPr="005D426B">
        <w:t>p</w:t>
      </w:r>
      <w:r w:rsidRPr="005D426B">
        <w:t xml:space="preserve">ed </w:t>
      </w:r>
      <w:r w:rsidR="00125135" w:rsidRPr="005D426B">
        <w:t xml:space="preserve">up </w:t>
      </w:r>
      <w:r w:rsidR="004B62FB" w:rsidRPr="004B62FB">
        <w:t>1</w:t>
      </w:r>
      <w:r w:rsidR="006F5720">
        <w:t>1</w:t>
      </w:r>
      <w:r w:rsidR="004B62FB" w:rsidRPr="004B62FB">
        <w:t>,</w:t>
      </w:r>
      <w:r w:rsidR="006F5720">
        <w:t>085</w:t>
      </w:r>
      <w:r w:rsidR="004B62FB">
        <w:t> </w:t>
      </w:r>
      <w:r w:rsidR="00125135" w:rsidRPr="005D426B">
        <w:t>ha</w:t>
      </w:r>
      <w:r w:rsidRPr="005D426B">
        <w:t xml:space="preserve"> of permanent lakes</w:t>
      </w:r>
      <w:r w:rsidR="00DF4F03">
        <w:t>,</w:t>
      </w:r>
      <w:r w:rsidRPr="005D426B">
        <w:t xml:space="preserve"> </w:t>
      </w:r>
      <w:r w:rsidR="00125135" w:rsidRPr="005D426B">
        <w:t xml:space="preserve">representing </w:t>
      </w:r>
      <w:r w:rsidR="00AD2B89" w:rsidRPr="005D426B">
        <w:t>1</w:t>
      </w:r>
      <w:r w:rsidR="004B62FB">
        <w:t>3</w:t>
      </w:r>
      <w:r w:rsidR="00125135" w:rsidRPr="005D426B">
        <w:t>% of the permanent lakes on the managed floodplain</w:t>
      </w:r>
      <w:r w:rsidRPr="005D426B">
        <w:t xml:space="preserve"> above Lake Alexandrina</w:t>
      </w:r>
      <w:r w:rsidR="00125135" w:rsidRPr="005D426B">
        <w:t xml:space="preserve">; </w:t>
      </w:r>
      <w:r w:rsidRPr="005D426B">
        <w:fldChar w:fldCharType="begin" w:fldLock="1"/>
      </w:r>
      <w:r w:rsidRPr="005D426B">
        <w:instrText xml:space="preserve"> REF _Ref68789582 \h </w:instrText>
      </w:r>
      <w:r w:rsidR="005D426B">
        <w:instrText xml:space="preserve"> \* MERGEFORMAT </w:instrText>
      </w:r>
      <w:r w:rsidRPr="005D426B">
        <w:fldChar w:fldCharType="separate"/>
      </w:r>
      <w:r w:rsidR="009B47F6" w:rsidRPr="00357367">
        <w:t>Table</w:t>
      </w:r>
      <w:r w:rsidR="009B47F6">
        <w:t> 4.2</w:t>
      </w:r>
      <w:r w:rsidRPr="005D426B">
        <w:fldChar w:fldCharType="end"/>
      </w:r>
      <w:r w:rsidR="00125135" w:rsidRPr="005D426B">
        <w:t>)</w:t>
      </w:r>
      <w:r w:rsidRPr="005D426B">
        <w:t xml:space="preserve">. </w:t>
      </w:r>
      <w:r w:rsidR="004B62FB">
        <w:t xml:space="preserve">This is mostly comprised of </w:t>
      </w:r>
      <w:r w:rsidR="00125135" w:rsidRPr="005D426B">
        <w:t>Narran Lake in the Condamine</w:t>
      </w:r>
      <w:r w:rsidR="00126AE8" w:rsidRPr="005D426B">
        <w:t xml:space="preserve"> </w:t>
      </w:r>
      <w:r w:rsidR="00125135" w:rsidRPr="005D426B">
        <w:t xml:space="preserve">Balonne </w:t>
      </w:r>
      <w:r w:rsidR="00597BD5" w:rsidRPr="005D426B">
        <w:t>V</w:t>
      </w:r>
      <w:r w:rsidR="00963DEF" w:rsidRPr="005D426B">
        <w:t xml:space="preserve">alley </w:t>
      </w:r>
      <w:r w:rsidR="00125135" w:rsidRPr="005D426B">
        <w:t>(5,200 ha)</w:t>
      </w:r>
      <w:r w:rsidR="004B62FB">
        <w:t xml:space="preserve"> and approximately 3,000</w:t>
      </w:r>
      <w:r w:rsidR="005551A7">
        <w:t xml:space="preserve"> ha </w:t>
      </w:r>
      <w:r w:rsidR="004B62FB">
        <w:t xml:space="preserve">of permanent lake habitat adjacent to the weir pools of the </w:t>
      </w:r>
      <w:r w:rsidR="00361FCD">
        <w:t xml:space="preserve">River </w:t>
      </w:r>
      <w:r w:rsidR="004B62FB">
        <w:t>Murray in South Australia</w:t>
      </w:r>
      <w:r w:rsidR="00125135" w:rsidRPr="005D426B">
        <w:t>.</w:t>
      </w:r>
    </w:p>
    <w:p w14:paraId="67E89ED8" w14:textId="1B147B6E" w:rsidR="00125135" w:rsidRPr="005D426B" w:rsidRDefault="009C2A71" w:rsidP="005D426B">
      <w:pPr>
        <w:pStyle w:val="BodyText"/>
      </w:pPr>
      <w:r>
        <w:t>CEW</w:t>
      </w:r>
      <w:r w:rsidR="00125135" w:rsidRPr="005D426B">
        <w:t xml:space="preserve"> </w:t>
      </w:r>
      <w:r>
        <w:t>supported</w:t>
      </w:r>
      <w:r w:rsidR="00125135" w:rsidRPr="005D426B">
        <w:t xml:space="preserve"> a significant area (</w:t>
      </w:r>
      <w:r w:rsidR="0098754E">
        <w:t>3</w:t>
      </w:r>
      <w:r w:rsidR="006F5720">
        <w:t>0</w:t>
      </w:r>
      <w:r w:rsidR="0098754E">
        <w:t>,</w:t>
      </w:r>
      <w:r w:rsidR="006F5720">
        <w:t>835</w:t>
      </w:r>
      <w:r w:rsidR="002B68A9" w:rsidRPr="005D426B">
        <w:t xml:space="preserve"> </w:t>
      </w:r>
      <w:r w:rsidR="00125135" w:rsidRPr="005D426B">
        <w:t xml:space="preserve">ha) of </w:t>
      </w:r>
      <w:r w:rsidR="00392BC6" w:rsidRPr="005D426B">
        <w:t xml:space="preserve">meadows and </w:t>
      </w:r>
      <w:r w:rsidR="00125135" w:rsidRPr="005D426B">
        <w:t xml:space="preserve">marshes, consisting of permanent and temporary tall emergent marshes, </w:t>
      </w:r>
      <w:bookmarkStart w:id="209" w:name="_Ref476322828"/>
      <w:bookmarkStart w:id="210" w:name="_Toc16675605"/>
      <w:r w:rsidR="00125135" w:rsidRPr="005D426B">
        <w:t>temporary sedge/grass/forb marsh, permanent grass marsh</w:t>
      </w:r>
      <w:r w:rsidR="00392BC6" w:rsidRPr="005D426B">
        <w:t xml:space="preserve"> and freshwater meadow</w:t>
      </w:r>
      <w:r w:rsidR="00125135" w:rsidRPr="005D426B">
        <w:t>. Th</w:t>
      </w:r>
      <w:r w:rsidR="003F4E34" w:rsidRPr="005D426B">
        <w:t xml:space="preserve">is includes </w:t>
      </w:r>
      <w:r w:rsidR="004B62FB">
        <w:t>sedge marshes (</w:t>
      </w:r>
      <w:r w:rsidR="006F5720" w:rsidRPr="006F5720">
        <w:t>8,674</w:t>
      </w:r>
      <w:r w:rsidR="004B62FB">
        <w:t xml:space="preserve"> ha), </w:t>
      </w:r>
      <w:r w:rsidR="007A3E19" w:rsidRPr="005D426B">
        <w:t>tall marsh reed beds (5</w:t>
      </w:r>
      <w:r w:rsidR="00597BD5" w:rsidRPr="005D426B">
        <w:t>,</w:t>
      </w:r>
      <w:r w:rsidR="007A3E19" w:rsidRPr="005D426B">
        <w:t>1</w:t>
      </w:r>
      <w:r w:rsidR="006F5720">
        <w:t>34</w:t>
      </w:r>
      <w:r w:rsidR="007A3E19" w:rsidRPr="005D426B">
        <w:t xml:space="preserve"> ha)</w:t>
      </w:r>
      <w:r w:rsidR="003F4E34" w:rsidRPr="005D426B">
        <w:t xml:space="preserve"> and freshwater meadows (</w:t>
      </w:r>
      <w:r w:rsidR="006F5720">
        <w:t>2,092</w:t>
      </w:r>
      <w:r w:rsidR="003F4E34" w:rsidRPr="005D426B">
        <w:t xml:space="preserve"> ha) in the Macquarie Marshes</w:t>
      </w:r>
      <w:r w:rsidR="009C3DA0">
        <w:t>,</w:t>
      </w:r>
      <w:r w:rsidR="004B62FB">
        <w:t xml:space="preserve"> </w:t>
      </w:r>
      <w:r w:rsidR="007A3E19" w:rsidRPr="005D426B">
        <w:t xml:space="preserve">and grassy freshwater meadows </w:t>
      </w:r>
      <w:r w:rsidR="006F5720">
        <w:t xml:space="preserve">and tall marsh </w:t>
      </w:r>
      <w:r w:rsidR="007A3E19" w:rsidRPr="005D426B">
        <w:t xml:space="preserve">of the Gwydir </w:t>
      </w:r>
      <w:r w:rsidR="00597BD5" w:rsidRPr="005D426B">
        <w:t>V</w:t>
      </w:r>
      <w:r w:rsidR="003F4E34" w:rsidRPr="005D426B">
        <w:t xml:space="preserve">alley floodplains </w:t>
      </w:r>
      <w:r w:rsidR="007A3E19" w:rsidRPr="007B61C1">
        <w:t>(</w:t>
      </w:r>
      <w:r w:rsidR="006F5720">
        <w:t>5,250</w:t>
      </w:r>
      <w:r w:rsidR="003F4E34" w:rsidRPr="007B61C1">
        <w:t xml:space="preserve"> ha)</w:t>
      </w:r>
      <w:r w:rsidR="00CC4CFF" w:rsidRPr="007B61C1">
        <w:t>.</w:t>
      </w:r>
      <w:r w:rsidR="00CC4CFF" w:rsidRPr="005D426B">
        <w:t xml:space="preserve"> </w:t>
      </w:r>
      <w:r w:rsidR="004B62FB">
        <w:t xml:space="preserve">The water delivered in </w:t>
      </w:r>
      <w:r w:rsidR="001A7904">
        <w:t>2023–24</w:t>
      </w:r>
      <w:r w:rsidR="004B62FB">
        <w:t xml:space="preserve"> </w:t>
      </w:r>
      <w:r w:rsidR="00224143">
        <w:t>wa</w:t>
      </w:r>
      <w:r w:rsidR="006F5720">
        <w:t xml:space="preserve">s similar to the preceding year, </w:t>
      </w:r>
      <w:r w:rsidR="004B62FB">
        <w:t>consolid</w:t>
      </w:r>
      <w:r w:rsidR="006F5720">
        <w:t>ating</w:t>
      </w:r>
      <w:r w:rsidR="004B62FB">
        <w:t xml:space="preserve"> the recovery of bird breeding areas in Narran Lakes, the Gwydir wetlands and Macquarie Marshes</w:t>
      </w:r>
      <w:r w:rsidR="006F5720">
        <w:t xml:space="preserve"> from the impacts of the acute </w:t>
      </w:r>
      <w:r w:rsidR="00224143">
        <w:t>‘T</w:t>
      </w:r>
      <w:r w:rsidR="006F5720">
        <w:t>inderbox drought</w:t>
      </w:r>
      <w:r w:rsidR="00224143">
        <w:t>’</w:t>
      </w:r>
      <w:r w:rsidR="006F5720">
        <w:t xml:space="preserve"> 2018–2020.</w:t>
      </w:r>
    </w:p>
    <w:p w14:paraId="1BA148B4" w14:textId="7B0326B5" w:rsidR="00397FC6" w:rsidRDefault="00EE584E" w:rsidP="005D426B">
      <w:pPr>
        <w:pStyle w:val="BodyText"/>
      </w:pPr>
      <w:r w:rsidRPr="005D426B">
        <w:t xml:space="preserve">In </w:t>
      </w:r>
      <w:r w:rsidR="001A7904">
        <w:t>2023–24</w:t>
      </w:r>
      <w:r w:rsidRPr="005D426B">
        <w:t xml:space="preserve">, </w:t>
      </w:r>
      <w:r w:rsidR="00147295">
        <w:t>CEW</w:t>
      </w:r>
      <w:r w:rsidR="00306CEE">
        <w:t xml:space="preserve"> </w:t>
      </w:r>
      <w:r w:rsidR="00125135" w:rsidRPr="007B61C1">
        <w:t>inundate</w:t>
      </w:r>
      <w:r w:rsidR="003866D1" w:rsidRPr="007B61C1">
        <w:t>d</w:t>
      </w:r>
      <w:r w:rsidR="00125135" w:rsidRPr="007B61C1">
        <w:t xml:space="preserve"> </w:t>
      </w:r>
      <w:r w:rsidR="006F5720" w:rsidRPr="006F5720">
        <w:t>47,696</w:t>
      </w:r>
      <w:r w:rsidR="00666CAD" w:rsidRPr="005D426B">
        <w:t> ha</w:t>
      </w:r>
      <w:r w:rsidR="006F5720">
        <w:t xml:space="preserve"> of floodplain ecosystems </w:t>
      </w:r>
      <w:r w:rsidR="006F5720" w:rsidRPr="005D426B">
        <w:t>upstream of the CLLMM</w:t>
      </w:r>
      <w:r w:rsidR="006F5720">
        <w:t xml:space="preserve"> (3</w:t>
      </w:r>
      <w:r w:rsidR="00A06FDA" w:rsidRPr="005D426B">
        <w:t>%</w:t>
      </w:r>
      <w:r w:rsidR="00A06FDA">
        <w:t xml:space="preserve"> </w:t>
      </w:r>
      <w:r w:rsidR="004B62FB">
        <w:t xml:space="preserve">of </w:t>
      </w:r>
      <w:r w:rsidR="00A06FDA">
        <w:t xml:space="preserve">the managed </w:t>
      </w:r>
      <w:r w:rsidR="004B62FB">
        <w:t>floodplain</w:t>
      </w:r>
      <w:r w:rsidR="006F5720">
        <w:t>)</w:t>
      </w:r>
      <w:r w:rsidR="00A06FDA">
        <w:t xml:space="preserve">. </w:t>
      </w:r>
      <w:r w:rsidR="005E65CE" w:rsidRPr="005D426B">
        <w:t xml:space="preserve">The </w:t>
      </w:r>
      <w:r w:rsidR="000B2AA4" w:rsidRPr="005D426B">
        <w:t xml:space="preserve">largest contributors to this total were </w:t>
      </w:r>
      <w:r w:rsidR="006F5720" w:rsidRPr="006F5720">
        <w:t>14,649</w:t>
      </w:r>
      <w:r w:rsidR="006F5720">
        <w:t> </w:t>
      </w:r>
      <w:r w:rsidR="00C82EAB" w:rsidRPr="005D426B">
        <w:t xml:space="preserve">ha of river red gum floodplain in the Macquarie </w:t>
      </w:r>
      <w:r w:rsidR="006D4AF5" w:rsidRPr="005D426B">
        <w:t>V</w:t>
      </w:r>
      <w:r w:rsidR="00C82EAB" w:rsidRPr="005D426B">
        <w:t>alley (combining river</w:t>
      </w:r>
      <w:r w:rsidR="006D4AF5" w:rsidRPr="005D426B">
        <w:t xml:space="preserve"> </w:t>
      </w:r>
      <w:r w:rsidR="00C82EAB" w:rsidRPr="005D426B">
        <w:t>red gum forest and woodland),</w:t>
      </w:r>
      <w:r w:rsidR="006F5720" w:rsidRPr="006F5720">
        <w:t xml:space="preserve"> 9,617</w:t>
      </w:r>
      <w:r w:rsidR="006F5720">
        <w:t> ha of river red gum floodplain in the Central Murray, 5,939</w:t>
      </w:r>
      <w:r w:rsidR="005551A7">
        <w:t xml:space="preserve"> ha </w:t>
      </w:r>
      <w:r w:rsidR="000B2AA4" w:rsidRPr="005D426B">
        <w:t xml:space="preserve">of </w:t>
      </w:r>
      <w:r w:rsidR="004B62FB">
        <w:t xml:space="preserve">river red gum </w:t>
      </w:r>
      <w:r w:rsidR="006F5720">
        <w:t xml:space="preserve">and 5,880 ha of black box floodplain </w:t>
      </w:r>
      <w:r w:rsidR="004B62FB">
        <w:t xml:space="preserve">in the Murrumbidgee Valley, and </w:t>
      </w:r>
      <w:r w:rsidR="006F5720">
        <w:t>3,542</w:t>
      </w:r>
      <w:r w:rsidR="005551A7">
        <w:t xml:space="preserve"> ha </w:t>
      </w:r>
      <w:r w:rsidR="004B62FB">
        <w:t>of lignum floodplain in the Condamine Balonne</w:t>
      </w:r>
      <w:r w:rsidR="00397FC6">
        <w:t>.</w:t>
      </w:r>
    </w:p>
    <w:p w14:paraId="68EE8287" w14:textId="6EF60714" w:rsidR="00C4729F" w:rsidRPr="005D426B" w:rsidRDefault="00125135" w:rsidP="005D426B">
      <w:pPr>
        <w:pStyle w:val="BodyText"/>
      </w:pPr>
      <w:r w:rsidRPr="005D426B">
        <w:t xml:space="preserve">The pattern of </w:t>
      </w:r>
      <w:r w:rsidR="00147295">
        <w:t>CEW</w:t>
      </w:r>
      <w:r w:rsidRPr="005D426B">
        <w:t xml:space="preserve"> supporting ecosystem diversity of river channels was similar to previous years</w:t>
      </w:r>
      <w:r w:rsidR="004B62FB">
        <w:t xml:space="preserve"> </w:t>
      </w:r>
      <w:r w:rsidR="00B3636B">
        <w:t>–</w:t>
      </w:r>
      <w:r w:rsidR="004B62FB">
        <w:t xml:space="preserve"> th</w:t>
      </w:r>
      <w:r w:rsidRPr="005D426B">
        <w:t>e majority (</w:t>
      </w:r>
      <w:r w:rsidR="005B1F44" w:rsidRPr="005D426B">
        <w:t>9</w:t>
      </w:r>
      <w:r w:rsidR="00AD431D" w:rsidRPr="005D426B">
        <w:t>7</w:t>
      </w:r>
      <w:r w:rsidRPr="005D426B">
        <w:t xml:space="preserve">%) of watered channels </w:t>
      </w:r>
      <w:r w:rsidR="00B3636B">
        <w:t>were</w:t>
      </w:r>
      <w:r w:rsidR="005B1F44" w:rsidRPr="005D426B">
        <w:t xml:space="preserve"> lowland rivers </w:t>
      </w:r>
      <w:r w:rsidRPr="005D426B">
        <w:t>(</w:t>
      </w:r>
      <w:r w:rsidR="004B62FB" w:rsidRPr="004B62FB">
        <w:t>15</w:t>
      </w:r>
      <w:r w:rsidR="006F5720">
        <w:t>,227</w:t>
      </w:r>
      <w:r w:rsidRPr="005D426B">
        <w:t xml:space="preserve"> km of permanent lowland </w:t>
      </w:r>
      <w:r w:rsidR="00EF1744">
        <w:t>stream</w:t>
      </w:r>
      <w:r w:rsidRPr="005D426B">
        <w:t xml:space="preserve"> and </w:t>
      </w:r>
      <w:r w:rsidR="004B62FB" w:rsidRPr="004B62FB">
        <w:t>5,</w:t>
      </w:r>
      <w:r w:rsidR="006F5720">
        <w:t>285</w:t>
      </w:r>
      <w:r w:rsidRPr="005D426B">
        <w:t xml:space="preserve"> km of temporary </w:t>
      </w:r>
      <w:r w:rsidR="005B1F44" w:rsidRPr="005D426B">
        <w:t xml:space="preserve">lowland </w:t>
      </w:r>
      <w:r w:rsidR="00EF1744">
        <w:t>st</w:t>
      </w:r>
      <w:r w:rsidR="000F653A">
        <w:t>ream</w:t>
      </w:r>
      <w:r w:rsidRPr="005D426B">
        <w:t>)</w:t>
      </w:r>
      <w:r w:rsidR="00AD431D" w:rsidRPr="005D426B">
        <w:t xml:space="preserve">. In total, </w:t>
      </w:r>
      <w:r w:rsidR="00332E41" w:rsidRPr="005D426B">
        <w:t>4</w:t>
      </w:r>
      <w:r w:rsidR="006F5720">
        <w:t>0</w:t>
      </w:r>
      <w:r w:rsidR="00332E41" w:rsidRPr="005D426B">
        <w:t>%</w:t>
      </w:r>
      <w:r w:rsidR="00AD431D" w:rsidRPr="005D426B">
        <w:t xml:space="preserve"> of river length on the managed floodplain</w:t>
      </w:r>
      <w:r w:rsidR="00B379C2" w:rsidRPr="005D426B">
        <w:t>,</w:t>
      </w:r>
      <w:r w:rsidR="00AD431D" w:rsidRPr="005D426B">
        <w:t xml:space="preserve"> representing </w:t>
      </w:r>
      <w:r w:rsidR="006F5720">
        <w:t>5</w:t>
      </w:r>
      <w:r w:rsidR="00AD431D" w:rsidRPr="005D426B">
        <w:t xml:space="preserve"> of the 8 ANAE river types</w:t>
      </w:r>
      <w:r w:rsidR="00B379C2" w:rsidRPr="005D426B">
        <w:t>,</w:t>
      </w:r>
      <w:r w:rsidR="00AD431D" w:rsidRPr="005D426B">
        <w:t xml:space="preserve"> included </w:t>
      </w:r>
      <w:r w:rsidR="00147295">
        <w:t>CEW</w:t>
      </w:r>
      <w:r w:rsidR="00AD431D" w:rsidRPr="005D426B">
        <w:t xml:space="preserve"> during </w:t>
      </w:r>
      <w:r w:rsidR="001A7904">
        <w:t>2023–24</w:t>
      </w:r>
      <w:r w:rsidR="00AD431D" w:rsidRPr="005D426B">
        <w:t xml:space="preserve"> (</w:t>
      </w:r>
      <w:r w:rsidR="00AD431D" w:rsidRPr="005D426B">
        <w:fldChar w:fldCharType="begin" w:fldLock="1"/>
      </w:r>
      <w:r w:rsidR="00AD431D" w:rsidRPr="005D426B">
        <w:instrText xml:space="preserve"> REF _Ref131549192 \h </w:instrText>
      </w:r>
      <w:r w:rsidR="005D426B">
        <w:instrText xml:space="preserve"> \* MERGEFORMAT </w:instrText>
      </w:r>
      <w:r w:rsidR="00AD431D" w:rsidRPr="005D426B">
        <w:fldChar w:fldCharType="separate"/>
      </w:r>
      <w:r w:rsidR="009B47F6" w:rsidRPr="00C4729F">
        <w:t>Table</w:t>
      </w:r>
      <w:r w:rsidR="009B47F6">
        <w:t> 4.4</w:t>
      </w:r>
      <w:r w:rsidR="00AD431D" w:rsidRPr="005D426B">
        <w:fldChar w:fldCharType="end"/>
      </w:r>
      <w:r w:rsidR="00AD431D" w:rsidRPr="005D426B">
        <w:t>)</w:t>
      </w:r>
      <w:r w:rsidRPr="005D426B">
        <w:t>.</w:t>
      </w:r>
      <w:r w:rsidR="004B62FB">
        <w:t xml:space="preserve"> </w:t>
      </w:r>
      <w:r w:rsidR="009C2A71">
        <w:t>CEW</w:t>
      </w:r>
      <w:r w:rsidR="004B62FB" w:rsidRPr="005D426B">
        <w:t xml:space="preserve"> </w:t>
      </w:r>
      <w:r w:rsidR="004B62FB">
        <w:t xml:space="preserve">from the Macquarie, Namoi, Gwydir and Barwon Darling </w:t>
      </w:r>
      <w:r w:rsidR="00C02186">
        <w:t xml:space="preserve">valleys </w:t>
      </w:r>
      <w:r w:rsidR="004B62FB">
        <w:t xml:space="preserve">supported the full length of the Darling/Baaka to </w:t>
      </w:r>
      <w:r w:rsidR="00C02186">
        <w:t xml:space="preserve">its </w:t>
      </w:r>
      <w:r w:rsidR="004B62FB">
        <w:t>confluence with the Murray River (</w:t>
      </w:r>
      <w:r w:rsidR="004B62FB">
        <w:fldChar w:fldCharType="begin" w:fldLock="1"/>
      </w:r>
      <w:r w:rsidR="004B62FB">
        <w:instrText xml:space="preserve"> REF _Ref131470870 \h </w:instrText>
      </w:r>
      <w:r w:rsidR="004B62FB">
        <w:fldChar w:fldCharType="separate"/>
      </w:r>
      <w:r w:rsidR="009B47F6">
        <w:t>Figure </w:t>
      </w:r>
      <w:r w:rsidR="009B47F6">
        <w:rPr>
          <w:noProof/>
        </w:rPr>
        <w:t>3</w:t>
      </w:r>
      <w:r w:rsidR="009B47F6">
        <w:t>.</w:t>
      </w:r>
      <w:r w:rsidR="009B47F6">
        <w:rPr>
          <w:noProof/>
        </w:rPr>
        <w:t>3</w:t>
      </w:r>
      <w:r w:rsidR="004B62FB">
        <w:fldChar w:fldCharType="end"/>
      </w:r>
      <w:r w:rsidR="004B62FB">
        <w:t>)</w:t>
      </w:r>
      <w:r w:rsidR="00D84052">
        <w:t>.</w:t>
      </w:r>
    </w:p>
    <w:p w14:paraId="211264D7" w14:textId="4BAFA98B" w:rsidR="00125135" w:rsidRDefault="00125135" w:rsidP="00512200">
      <w:pPr>
        <w:pStyle w:val="CaptionWithNote"/>
      </w:pPr>
      <w:bookmarkStart w:id="211" w:name="_Ref68789582"/>
      <w:bookmarkStart w:id="212" w:name="_Toc80971127"/>
      <w:bookmarkStart w:id="213" w:name="_Toc201867417"/>
      <w:r w:rsidRPr="00357367">
        <w:lastRenderedPageBreak/>
        <w:t>Table</w:t>
      </w:r>
      <w:r w:rsidR="0033677E">
        <w:t> </w:t>
      </w:r>
      <w:r w:rsidR="00890646">
        <w:fldChar w:fldCharType="begin" w:fldLock="1"/>
      </w:r>
      <w:r w:rsidR="00890646">
        <w:instrText xml:space="preserve"> STYLEREF 1 \s </w:instrText>
      </w:r>
      <w:r w:rsidR="00890646">
        <w:fldChar w:fldCharType="separate"/>
      </w:r>
      <w:r w:rsidR="009B47F6">
        <w:rPr>
          <w:noProof/>
        </w:rPr>
        <w:t>4</w:t>
      </w:r>
      <w:r w:rsidR="00890646">
        <w:rPr>
          <w:noProof/>
        </w:rPr>
        <w:fldChar w:fldCharType="end"/>
      </w:r>
      <w:r w:rsidR="0099502A">
        <w:t>.</w:t>
      </w:r>
      <w:r w:rsidR="00890646">
        <w:fldChar w:fldCharType="begin"/>
      </w:r>
      <w:r w:rsidR="00890646">
        <w:instrText xml:space="preserve"> SEQ Table \* ARABIC \s 1 </w:instrText>
      </w:r>
      <w:r w:rsidR="00890646">
        <w:fldChar w:fldCharType="separate"/>
      </w:r>
      <w:r w:rsidR="0000560C">
        <w:rPr>
          <w:noProof/>
        </w:rPr>
        <w:t>2</w:t>
      </w:r>
      <w:r w:rsidR="00890646">
        <w:rPr>
          <w:noProof/>
        </w:rPr>
        <w:fldChar w:fldCharType="end"/>
      </w:r>
      <w:bookmarkEnd w:id="209"/>
      <w:bookmarkEnd w:id="211"/>
      <w:r w:rsidRPr="00357367">
        <w:t xml:space="preserve"> </w:t>
      </w:r>
      <w:r w:rsidR="005A0C10">
        <w:t xml:space="preserve">ANAE </w:t>
      </w:r>
      <w:r w:rsidR="007B2F1B">
        <w:t>l</w:t>
      </w:r>
      <w:r w:rsidRPr="00357367">
        <w:t xml:space="preserve">ake and wetland ecosystem types </w:t>
      </w:r>
      <w:r w:rsidR="007233F5">
        <w:t>on the managed floodplain</w:t>
      </w:r>
      <w:r w:rsidR="006F7FAC">
        <w:t xml:space="preserve"> </w:t>
      </w:r>
      <w:r w:rsidR="007233F5" w:rsidRPr="005D01F4">
        <w:t>supported</w:t>
      </w:r>
      <w:r w:rsidRPr="00357367">
        <w:t xml:space="preserve">* by </w:t>
      </w:r>
      <w:r w:rsidR="001F55A3">
        <w:t>C</w:t>
      </w:r>
      <w:r w:rsidR="00820334">
        <w:t>EW</w:t>
      </w:r>
      <w:r w:rsidR="000C7B84">
        <w:t>,</w:t>
      </w:r>
      <w:r w:rsidR="00E84608">
        <w:t xml:space="preserve"> ordered by area inundated,</w:t>
      </w:r>
      <w:r>
        <w:t xml:space="preserve"> </w:t>
      </w:r>
      <w:r w:rsidR="001A7904">
        <w:t>2023–24</w:t>
      </w:r>
      <w:bookmarkEnd w:id="210"/>
      <w:bookmarkEnd w:id="212"/>
      <w:bookmarkEnd w:id="213"/>
    </w:p>
    <w:p w14:paraId="67678E6F" w14:textId="64D9F930" w:rsidR="00AE58FB" w:rsidRDefault="007233F5" w:rsidP="00512200">
      <w:pPr>
        <w:pStyle w:val="CaptionNote"/>
      </w:pPr>
      <w:r w:rsidRPr="007233F5">
        <w:t xml:space="preserve">Excludes </w:t>
      </w:r>
      <w:r w:rsidR="00CF0756">
        <w:t xml:space="preserve">the </w:t>
      </w:r>
      <w:r w:rsidRPr="007233F5">
        <w:t>Coorong, Lower Lakes and Murray Mouth</w:t>
      </w:r>
      <w:r w:rsidR="002D1EB6">
        <w:t xml:space="preserve"> area</w:t>
      </w:r>
      <w:r w:rsidR="00744883">
        <w:t>,</w:t>
      </w:r>
      <w:r>
        <w:t xml:space="preserve"> which is tabulated separately</w:t>
      </w:r>
      <w:r w:rsidR="004D1650">
        <w:t xml:space="preserve"> (</w:t>
      </w:r>
      <w:r w:rsidR="004D1650">
        <w:fldChar w:fldCharType="begin" w:fldLock="1"/>
      </w:r>
      <w:r w:rsidR="004D1650">
        <w:instrText xml:space="preserve"> REF _Ref131549205 \h </w:instrText>
      </w:r>
      <w:r w:rsidR="004D1650">
        <w:fldChar w:fldCharType="separate"/>
      </w:r>
      <w:r w:rsidR="009B47F6" w:rsidRPr="00FB02E2">
        <w:t>Table</w:t>
      </w:r>
      <w:r w:rsidR="009B47F6">
        <w:t> </w:t>
      </w:r>
      <w:r w:rsidR="009B47F6">
        <w:rPr>
          <w:noProof/>
        </w:rPr>
        <w:t>4</w:t>
      </w:r>
      <w:r w:rsidR="009B47F6">
        <w:t>.</w:t>
      </w:r>
      <w:r w:rsidR="009B47F6">
        <w:rPr>
          <w:noProof/>
        </w:rPr>
        <w:t>5</w:t>
      </w:r>
      <w:r w:rsidR="004D1650">
        <w:fldChar w:fldCharType="end"/>
      </w:r>
      <w:r w:rsidR="004D1650">
        <w:t>)</w:t>
      </w:r>
      <w:r w:rsidR="002D1EB6">
        <w:t xml:space="preserve">. *See Section </w:t>
      </w:r>
      <w:r w:rsidR="0052011A" w:rsidRPr="0052011A">
        <w:fldChar w:fldCharType="begin" w:fldLock="1"/>
      </w:r>
      <w:r w:rsidR="0052011A" w:rsidRPr="0052011A">
        <w:instrText xml:space="preserve"> REF _Ref131672342 \r \h </w:instrText>
      </w:r>
      <w:r w:rsidR="0052011A" w:rsidRPr="0052011A">
        <w:fldChar w:fldCharType="separate"/>
      </w:r>
      <w:r w:rsidR="009B47F6">
        <w:t>3.2</w:t>
      </w:r>
      <w:r w:rsidR="0052011A" w:rsidRPr="0052011A">
        <w:fldChar w:fldCharType="end"/>
      </w:r>
      <w:r w:rsidR="002D1EB6">
        <w:t xml:space="preserve"> for the definition of area supported by C</w:t>
      </w:r>
      <w:r w:rsidR="00253436">
        <w:t>EW</w:t>
      </w:r>
      <w:r w:rsidR="002D1EB6">
        <w:t>.</w:t>
      </w:r>
      <w:r w:rsidR="001D1463">
        <w:t xml:space="preserve"> ANAE = Australian National Aquatic Ecosystem.</w:t>
      </w:r>
      <w:r w:rsidR="00F017E5">
        <w:t xml:space="preserve"> </w:t>
      </w:r>
    </w:p>
    <w:p w14:paraId="4CDDC88E" w14:textId="3A9E25A9" w:rsidR="004D1650" w:rsidRDefault="00F017E5" w:rsidP="00512200">
      <w:pPr>
        <w:pStyle w:val="CaptionNote"/>
      </w:pPr>
      <w:r>
        <w:t>Note</w:t>
      </w:r>
      <w:r w:rsidR="00AE58FB">
        <w:t xml:space="preserve">: Total area </w:t>
      </w:r>
      <w:r w:rsidR="00644BA1">
        <w:t>is not the total area of the Basin as types that do not occur on the managed floodplain are not included.</w:t>
      </w:r>
    </w:p>
    <w:tbl>
      <w:tblPr>
        <w:tblStyle w:val="TableFlow-MER"/>
        <w:tblW w:w="9441" w:type="dxa"/>
        <w:tblLayout w:type="fixed"/>
        <w:tblLook w:val="04E0" w:firstRow="1" w:lastRow="1" w:firstColumn="1" w:lastColumn="0" w:noHBand="0" w:noVBand="1"/>
      </w:tblPr>
      <w:tblGrid>
        <w:gridCol w:w="3828"/>
        <w:gridCol w:w="1417"/>
        <w:gridCol w:w="1644"/>
        <w:gridCol w:w="1191"/>
        <w:gridCol w:w="1361"/>
      </w:tblGrid>
      <w:tr w:rsidR="007233F5" w:rsidRPr="00B06CCC" w14:paraId="2BEAD712" w14:textId="77777777" w:rsidTr="00D56C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4389286D" w14:textId="1D70D41B" w:rsidR="007233F5" w:rsidRPr="00B06CCC" w:rsidRDefault="007233F5" w:rsidP="0052011A">
            <w:pPr>
              <w:pStyle w:val="ColumnHeading"/>
            </w:pPr>
            <w:r w:rsidRPr="00B06CCC">
              <w:t>ANAE wetland type</w:t>
            </w:r>
          </w:p>
        </w:tc>
        <w:tc>
          <w:tcPr>
            <w:tcW w:w="1417" w:type="dxa"/>
            <w:noWrap/>
          </w:tcPr>
          <w:p w14:paraId="7FE0AB72" w14:textId="6AB403B9" w:rsidR="007233F5" w:rsidRPr="00B06CCC" w:rsidRDefault="007233F5" w:rsidP="0052011A">
            <w:pPr>
              <w:pStyle w:val="ColumnHeading"/>
              <w:cnfStyle w:val="100000000000" w:firstRow="1" w:lastRow="0" w:firstColumn="0" w:lastColumn="0" w:oddVBand="0" w:evenVBand="0" w:oddHBand="0" w:evenHBand="0" w:firstRowFirstColumn="0" w:firstRowLastColumn="0" w:lastRowFirstColumn="0" w:lastRowLastColumn="0"/>
            </w:pPr>
            <w:r w:rsidRPr="00B06CCC">
              <w:t>Total area (ha)</w:t>
            </w:r>
          </w:p>
        </w:tc>
        <w:tc>
          <w:tcPr>
            <w:tcW w:w="1644" w:type="dxa"/>
            <w:noWrap/>
          </w:tcPr>
          <w:p w14:paraId="691E2A0D" w14:textId="569FDA0E" w:rsidR="007233F5" w:rsidRPr="00B06CCC" w:rsidRDefault="007233F5" w:rsidP="0052011A">
            <w:pPr>
              <w:pStyle w:val="ColumnHeading"/>
              <w:cnfStyle w:val="100000000000" w:firstRow="1" w:lastRow="0" w:firstColumn="0" w:lastColumn="0" w:oddVBand="0" w:evenVBand="0" w:oddHBand="0" w:evenHBand="0" w:firstRowFirstColumn="0" w:firstRowLastColumn="0" w:lastRowFirstColumn="0" w:lastRowLastColumn="0"/>
            </w:pPr>
            <w:r w:rsidRPr="00B06CCC">
              <w:t>Area on managed floodplain (ha)</w:t>
            </w:r>
          </w:p>
        </w:tc>
        <w:tc>
          <w:tcPr>
            <w:tcW w:w="1191" w:type="dxa"/>
            <w:noWrap/>
          </w:tcPr>
          <w:p w14:paraId="45401575" w14:textId="583B83AA" w:rsidR="007233F5" w:rsidRPr="00B06CCC" w:rsidRDefault="007233F5" w:rsidP="0052011A">
            <w:pPr>
              <w:pStyle w:val="ColumnHeading"/>
              <w:cnfStyle w:val="100000000000" w:firstRow="1" w:lastRow="0" w:firstColumn="0" w:lastColumn="0" w:oddVBand="0" w:evenVBand="0" w:oddHBand="0" w:evenHBand="0" w:firstRowFirstColumn="0" w:firstRowLastColumn="0" w:lastRowFirstColumn="0" w:lastRowLastColumn="0"/>
            </w:pPr>
            <w:r w:rsidRPr="00B06CCC">
              <w:t>Area of CEW (ha)</w:t>
            </w:r>
          </w:p>
        </w:tc>
        <w:tc>
          <w:tcPr>
            <w:tcW w:w="1361" w:type="dxa"/>
            <w:noWrap/>
          </w:tcPr>
          <w:p w14:paraId="4E9E59E0" w14:textId="547B4FBE" w:rsidR="007233F5" w:rsidRPr="00B06CCC" w:rsidRDefault="007233F5" w:rsidP="0052011A">
            <w:pPr>
              <w:pStyle w:val="ColumnHeading"/>
              <w:cnfStyle w:val="100000000000" w:firstRow="1" w:lastRow="0" w:firstColumn="0" w:lastColumn="0" w:oddVBand="0" w:evenVBand="0" w:oddHBand="0" w:evenHBand="0" w:firstRowFirstColumn="0" w:firstRowLastColumn="0" w:lastRowFirstColumn="0" w:lastRowLastColumn="0"/>
            </w:pPr>
            <w:r w:rsidRPr="00B06CCC">
              <w:t>% of managed floodplain</w:t>
            </w:r>
          </w:p>
        </w:tc>
      </w:tr>
      <w:tr w:rsidR="001A7904" w:rsidRPr="00357367" w14:paraId="04629515"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756FB32E" w14:textId="70E72271" w:rsidR="001A7904" w:rsidRPr="00357367" w:rsidRDefault="001A7904" w:rsidP="001A7904">
            <w:pPr>
              <w:pStyle w:val="TableText"/>
              <w:keepNext/>
              <w:keepLines/>
              <w:spacing w:beforeLines="20" w:before="48" w:afterLines="20" w:after="48"/>
            </w:pPr>
            <w:r w:rsidRPr="00BA40BB">
              <w:t>Pt1.1.2: Temporary river red gum swamp</w:t>
            </w:r>
          </w:p>
        </w:tc>
        <w:tc>
          <w:tcPr>
            <w:tcW w:w="1417" w:type="dxa"/>
            <w:noWrap/>
          </w:tcPr>
          <w:p w14:paraId="5939E4F2" w14:textId="0C43A88A" w:rsidR="001A7904" w:rsidRPr="00357367" w:rsidRDefault="001A7904" w:rsidP="001A7904">
            <w:pPr>
              <w:pStyle w:val="TableTextRight"/>
              <w:keepNext/>
              <w:keepLines/>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76,067</w:t>
            </w:r>
          </w:p>
        </w:tc>
        <w:tc>
          <w:tcPr>
            <w:tcW w:w="1644" w:type="dxa"/>
            <w:noWrap/>
          </w:tcPr>
          <w:p w14:paraId="1D10EDDC" w14:textId="5669DC00" w:rsidR="001A7904" w:rsidRPr="00357367" w:rsidRDefault="001A7904" w:rsidP="001A7904">
            <w:pPr>
              <w:pStyle w:val="TableTextRight"/>
              <w:keepNext/>
              <w:keepLines/>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58,141</w:t>
            </w:r>
          </w:p>
        </w:tc>
        <w:tc>
          <w:tcPr>
            <w:tcW w:w="1191" w:type="dxa"/>
            <w:noWrap/>
          </w:tcPr>
          <w:p w14:paraId="2D81D183" w14:textId="7AC2E458" w:rsidR="001A7904" w:rsidRPr="00357367" w:rsidRDefault="001A7904" w:rsidP="001A7904">
            <w:pPr>
              <w:pStyle w:val="TableTextRight"/>
              <w:keepNext/>
              <w:keepLines/>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34,693</w:t>
            </w:r>
          </w:p>
        </w:tc>
        <w:tc>
          <w:tcPr>
            <w:tcW w:w="1361" w:type="dxa"/>
            <w:noWrap/>
          </w:tcPr>
          <w:p w14:paraId="46F371D3" w14:textId="37B3E1DF" w:rsidR="001A7904" w:rsidRPr="00357367" w:rsidRDefault="001A7904" w:rsidP="001A7904">
            <w:pPr>
              <w:pStyle w:val="TableTextRight"/>
              <w:keepNext/>
              <w:keepLines/>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59.7</w:t>
            </w:r>
          </w:p>
        </w:tc>
      </w:tr>
      <w:tr w:rsidR="001A7904" w:rsidRPr="00357367" w14:paraId="08AE2ED6"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54FDE98B" w14:textId="3F2B13DD" w:rsidR="001A7904" w:rsidRPr="00357367" w:rsidRDefault="001A7904" w:rsidP="001A7904">
            <w:pPr>
              <w:pStyle w:val="TableText"/>
              <w:keepNext/>
              <w:keepLines/>
              <w:spacing w:beforeLines="20" w:before="48" w:afterLines="20" w:after="48"/>
            </w:pPr>
            <w:r w:rsidRPr="00BA40BB">
              <w:t>Pt2.2.2: Temporary sedge/grass/forb marsh</w:t>
            </w:r>
          </w:p>
        </w:tc>
        <w:tc>
          <w:tcPr>
            <w:tcW w:w="1417" w:type="dxa"/>
            <w:noWrap/>
          </w:tcPr>
          <w:p w14:paraId="2BF56C10" w14:textId="5E039C1A" w:rsidR="001A7904" w:rsidRPr="00357367" w:rsidRDefault="001A7904" w:rsidP="001A7904">
            <w:pPr>
              <w:pStyle w:val="TableTextRight"/>
              <w:keepNext/>
              <w:keepLines/>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329,304</w:t>
            </w:r>
          </w:p>
        </w:tc>
        <w:tc>
          <w:tcPr>
            <w:tcW w:w="1644" w:type="dxa"/>
            <w:noWrap/>
          </w:tcPr>
          <w:p w14:paraId="013F713E" w14:textId="4C071B80" w:rsidR="001A7904" w:rsidRPr="00357367" w:rsidRDefault="001A7904" w:rsidP="001A7904">
            <w:pPr>
              <w:pStyle w:val="TableTextRight"/>
              <w:keepNext/>
              <w:keepLines/>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130,904</w:t>
            </w:r>
          </w:p>
        </w:tc>
        <w:tc>
          <w:tcPr>
            <w:tcW w:w="1191" w:type="dxa"/>
            <w:noWrap/>
          </w:tcPr>
          <w:p w14:paraId="79E7F950" w14:textId="4DF124F2" w:rsidR="001A7904" w:rsidRPr="00357367" w:rsidRDefault="001A7904" w:rsidP="001A7904">
            <w:pPr>
              <w:pStyle w:val="TableTextRight"/>
              <w:keepNext/>
              <w:keepLines/>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12,359</w:t>
            </w:r>
          </w:p>
        </w:tc>
        <w:tc>
          <w:tcPr>
            <w:tcW w:w="1361" w:type="dxa"/>
            <w:noWrap/>
          </w:tcPr>
          <w:p w14:paraId="693A9D37" w14:textId="5FA26378" w:rsidR="001A7904" w:rsidRPr="00357367" w:rsidRDefault="001A7904" w:rsidP="001A7904">
            <w:pPr>
              <w:pStyle w:val="TableTextRight"/>
              <w:keepNext/>
              <w:keepLines/>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9.4</w:t>
            </w:r>
          </w:p>
        </w:tc>
      </w:tr>
      <w:tr w:rsidR="001A7904" w:rsidRPr="00357367" w14:paraId="2BCCFD41"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1D4771C8" w14:textId="616E3A02" w:rsidR="001A7904" w:rsidRPr="00357367" w:rsidRDefault="001A7904" w:rsidP="001A7904">
            <w:pPr>
              <w:pStyle w:val="TableText"/>
              <w:keepNext/>
              <w:keepLines/>
              <w:spacing w:beforeLines="20" w:before="48" w:afterLines="20" w:after="48"/>
            </w:pPr>
            <w:r w:rsidRPr="00BA40BB">
              <w:t>Lp1.1: Permanent lake</w:t>
            </w:r>
          </w:p>
        </w:tc>
        <w:tc>
          <w:tcPr>
            <w:tcW w:w="1417" w:type="dxa"/>
            <w:noWrap/>
          </w:tcPr>
          <w:p w14:paraId="58E4B54F" w14:textId="0D18343E" w:rsidR="001A7904" w:rsidRPr="00357367" w:rsidRDefault="001A7904" w:rsidP="001A7904">
            <w:pPr>
              <w:pStyle w:val="TableTextRight"/>
              <w:keepNext/>
              <w:keepLines/>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130,559</w:t>
            </w:r>
          </w:p>
        </w:tc>
        <w:tc>
          <w:tcPr>
            <w:tcW w:w="1644" w:type="dxa"/>
            <w:noWrap/>
          </w:tcPr>
          <w:p w14:paraId="590C859E" w14:textId="284B29DD" w:rsidR="001A7904" w:rsidRPr="00357367" w:rsidRDefault="001A7904" w:rsidP="001A7904">
            <w:pPr>
              <w:pStyle w:val="TableTextRight"/>
              <w:keepNext/>
              <w:keepLines/>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82,721</w:t>
            </w:r>
          </w:p>
        </w:tc>
        <w:tc>
          <w:tcPr>
            <w:tcW w:w="1191" w:type="dxa"/>
            <w:noWrap/>
          </w:tcPr>
          <w:p w14:paraId="506EEA25" w14:textId="01E60871" w:rsidR="001A7904" w:rsidRPr="00357367" w:rsidRDefault="001A7904" w:rsidP="001A7904">
            <w:pPr>
              <w:pStyle w:val="TableTextRight"/>
              <w:keepNext/>
              <w:keepLines/>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11,085</w:t>
            </w:r>
          </w:p>
        </w:tc>
        <w:tc>
          <w:tcPr>
            <w:tcW w:w="1361" w:type="dxa"/>
            <w:noWrap/>
          </w:tcPr>
          <w:p w14:paraId="4CC139A3" w14:textId="2674D7B3" w:rsidR="001A7904" w:rsidRPr="00357367" w:rsidRDefault="001A7904" w:rsidP="001A7904">
            <w:pPr>
              <w:pStyle w:val="TableTextRight"/>
              <w:keepNext/>
              <w:keepLines/>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13.4</w:t>
            </w:r>
          </w:p>
        </w:tc>
      </w:tr>
      <w:tr w:rsidR="001A7904" w:rsidRPr="00357367" w14:paraId="3024D2B2"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721C74B0" w14:textId="3689847F" w:rsidR="001A7904" w:rsidRPr="00357367" w:rsidRDefault="001A7904" w:rsidP="001A7904">
            <w:pPr>
              <w:pStyle w:val="TableText"/>
              <w:keepNext/>
              <w:keepLines/>
              <w:spacing w:beforeLines="20" w:before="48" w:afterLines="20" w:after="48"/>
            </w:pPr>
            <w:r w:rsidRPr="00BA40BB">
              <w:t>Lt1.1: Temporary lake</w:t>
            </w:r>
          </w:p>
        </w:tc>
        <w:tc>
          <w:tcPr>
            <w:tcW w:w="1417" w:type="dxa"/>
            <w:noWrap/>
          </w:tcPr>
          <w:p w14:paraId="48B5681E" w14:textId="06D01B87" w:rsidR="001A7904" w:rsidRPr="00357367" w:rsidRDefault="001A7904" w:rsidP="001A7904">
            <w:pPr>
              <w:pStyle w:val="TableTextRight"/>
              <w:keepNext/>
              <w:keepLines/>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457,526</w:t>
            </w:r>
          </w:p>
        </w:tc>
        <w:tc>
          <w:tcPr>
            <w:tcW w:w="1644" w:type="dxa"/>
            <w:noWrap/>
          </w:tcPr>
          <w:p w14:paraId="72681B31" w14:textId="7DF88F61" w:rsidR="001A7904" w:rsidRPr="00357367" w:rsidRDefault="001A7904" w:rsidP="001A7904">
            <w:pPr>
              <w:pStyle w:val="TableTextRight"/>
              <w:keepNext/>
              <w:keepLines/>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119,992</w:t>
            </w:r>
          </w:p>
        </w:tc>
        <w:tc>
          <w:tcPr>
            <w:tcW w:w="1191" w:type="dxa"/>
            <w:noWrap/>
          </w:tcPr>
          <w:p w14:paraId="1EE80DE8" w14:textId="2391DF6C" w:rsidR="001A7904" w:rsidRPr="00357367" w:rsidRDefault="001A7904" w:rsidP="001A7904">
            <w:pPr>
              <w:pStyle w:val="TableTextRight"/>
              <w:keepNext/>
              <w:keepLines/>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7,576</w:t>
            </w:r>
          </w:p>
        </w:tc>
        <w:tc>
          <w:tcPr>
            <w:tcW w:w="1361" w:type="dxa"/>
            <w:noWrap/>
          </w:tcPr>
          <w:p w14:paraId="4F815849" w14:textId="42093E80" w:rsidR="001A7904" w:rsidRPr="00357367" w:rsidRDefault="001A7904" w:rsidP="001A7904">
            <w:pPr>
              <w:pStyle w:val="TableTextRight"/>
              <w:keepNext/>
              <w:keepLines/>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6.3</w:t>
            </w:r>
          </w:p>
        </w:tc>
      </w:tr>
      <w:tr w:rsidR="001A7904" w:rsidRPr="00357367" w14:paraId="00E62457"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0FB3B8E7" w14:textId="24285A76" w:rsidR="001A7904" w:rsidRPr="00357367" w:rsidRDefault="001A7904" w:rsidP="001A7904">
            <w:pPr>
              <w:pStyle w:val="TableText"/>
              <w:keepNext/>
              <w:keepLines/>
              <w:spacing w:beforeLines="20" w:before="48" w:afterLines="20" w:after="48"/>
            </w:pPr>
            <w:r w:rsidRPr="00BA40BB">
              <w:t>Pt2.3.2: Freshwater meadow</w:t>
            </w:r>
          </w:p>
        </w:tc>
        <w:tc>
          <w:tcPr>
            <w:tcW w:w="1417" w:type="dxa"/>
            <w:noWrap/>
          </w:tcPr>
          <w:p w14:paraId="7CC93F45" w14:textId="4F5C9CC6" w:rsidR="001A7904" w:rsidRPr="00357367" w:rsidRDefault="001A7904" w:rsidP="001A7904">
            <w:pPr>
              <w:pStyle w:val="TableTextRight"/>
              <w:keepNext/>
              <w:keepLines/>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103,117</w:t>
            </w:r>
          </w:p>
        </w:tc>
        <w:tc>
          <w:tcPr>
            <w:tcW w:w="1644" w:type="dxa"/>
            <w:noWrap/>
          </w:tcPr>
          <w:p w14:paraId="4F8D3399" w14:textId="5C7C6164" w:rsidR="001A7904" w:rsidRPr="00357367" w:rsidRDefault="001A7904" w:rsidP="001A7904">
            <w:pPr>
              <w:pStyle w:val="TableTextRight"/>
              <w:keepNext/>
              <w:keepLines/>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29,091</w:t>
            </w:r>
          </w:p>
        </w:tc>
        <w:tc>
          <w:tcPr>
            <w:tcW w:w="1191" w:type="dxa"/>
            <w:noWrap/>
          </w:tcPr>
          <w:p w14:paraId="77016665" w14:textId="69D100E8" w:rsidR="001A7904" w:rsidRPr="00357367" w:rsidRDefault="001A7904" w:rsidP="001A7904">
            <w:pPr>
              <w:pStyle w:val="TableTextRight"/>
              <w:keepNext/>
              <w:keepLines/>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7,544</w:t>
            </w:r>
          </w:p>
        </w:tc>
        <w:tc>
          <w:tcPr>
            <w:tcW w:w="1361" w:type="dxa"/>
            <w:noWrap/>
          </w:tcPr>
          <w:p w14:paraId="335938D5" w14:textId="72717453" w:rsidR="001A7904" w:rsidRPr="00357367" w:rsidRDefault="001A7904" w:rsidP="001A7904">
            <w:pPr>
              <w:pStyle w:val="TableTextRight"/>
              <w:keepNext/>
              <w:keepLines/>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25.9</w:t>
            </w:r>
          </w:p>
        </w:tc>
      </w:tr>
      <w:tr w:rsidR="001A7904" w:rsidRPr="00357367" w14:paraId="19C031CF"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180CD2BB" w14:textId="5F6BE9F3" w:rsidR="001A7904" w:rsidRPr="00357367" w:rsidRDefault="001A7904" w:rsidP="001A7904">
            <w:pPr>
              <w:pStyle w:val="TableText"/>
              <w:keepNext/>
              <w:keepLines/>
              <w:spacing w:beforeLines="20" w:before="48" w:afterLines="20" w:after="48"/>
            </w:pPr>
            <w:r w:rsidRPr="00BA40BB">
              <w:t>Pt2.1.2: Temporary tall emergent marsh</w:t>
            </w:r>
          </w:p>
        </w:tc>
        <w:tc>
          <w:tcPr>
            <w:tcW w:w="1417" w:type="dxa"/>
            <w:noWrap/>
          </w:tcPr>
          <w:p w14:paraId="3EFD2175" w14:textId="39BF9638" w:rsidR="001A7904" w:rsidRPr="00357367" w:rsidRDefault="001A7904" w:rsidP="001A7904">
            <w:pPr>
              <w:pStyle w:val="TableTextRight"/>
              <w:keepNext/>
              <w:keepLines/>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70,414</w:t>
            </w:r>
          </w:p>
        </w:tc>
        <w:tc>
          <w:tcPr>
            <w:tcW w:w="1644" w:type="dxa"/>
            <w:noWrap/>
          </w:tcPr>
          <w:p w14:paraId="0FF95C76" w14:textId="496FA82C" w:rsidR="001A7904" w:rsidRPr="00357367" w:rsidRDefault="001A7904" w:rsidP="001A7904">
            <w:pPr>
              <w:pStyle w:val="TableTextRight"/>
              <w:keepNext/>
              <w:keepLines/>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55,754</w:t>
            </w:r>
          </w:p>
        </w:tc>
        <w:tc>
          <w:tcPr>
            <w:tcW w:w="1191" w:type="dxa"/>
            <w:noWrap/>
          </w:tcPr>
          <w:p w14:paraId="6C5CD9A8" w14:textId="443C7F3F" w:rsidR="001A7904" w:rsidRPr="00357367" w:rsidRDefault="001A7904" w:rsidP="001A7904">
            <w:pPr>
              <w:pStyle w:val="TableTextRight"/>
              <w:keepNext/>
              <w:keepLines/>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6,745</w:t>
            </w:r>
          </w:p>
        </w:tc>
        <w:tc>
          <w:tcPr>
            <w:tcW w:w="1361" w:type="dxa"/>
            <w:noWrap/>
          </w:tcPr>
          <w:p w14:paraId="2639FD89" w14:textId="3F272E40" w:rsidR="001A7904" w:rsidRPr="00357367" w:rsidRDefault="001A7904" w:rsidP="001A7904">
            <w:pPr>
              <w:pStyle w:val="TableTextRight"/>
              <w:keepNext/>
              <w:keepLines/>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12.1</w:t>
            </w:r>
          </w:p>
        </w:tc>
      </w:tr>
      <w:tr w:rsidR="001A7904" w:rsidRPr="00357367" w14:paraId="17B98965"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7D439F26" w14:textId="1D8AF9F3" w:rsidR="001A7904" w:rsidRPr="00357367" w:rsidRDefault="001A7904" w:rsidP="001A7904">
            <w:pPr>
              <w:pStyle w:val="TableText"/>
              <w:keepNext/>
              <w:keepLines/>
              <w:spacing w:beforeLines="20" w:before="48" w:afterLines="20" w:after="48"/>
            </w:pPr>
            <w:r w:rsidRPr="00BA40BB">
              <w:t>Pp4.2: Permanent wetland</w:t>
            </w:r>
          </w:p>
        </w:tc>
        <w:tc>
          <w:tcPr>
            <w:tcW w:w="1417" w:type="dxa"/>
            <w:noWrap/>
          </w:tcPr>
          <w:p w14:paraId="263D638D" w14:textId="5C020819" w:rsidR="001A7904" w:rsidRPr="00357367" w:rsidRDefault="001A7904" w:rsidP="001A7904">
            <w:pPr>
              <w:pStyle w:val="TableTextRight"/>
              <w:keepNext/>
              <w:keepLines/>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57,991</w:t>
            </w:r>
          </w:p>
        </w:tc>
        <w:tc>
          <w:tcPr>
            <w:tcW w:w="1644" w:type="dxa"/>
            <w:noWrap/>
          </w:tcPr>
          <w:p w14:paraId="1C20DDAF" w14:textId="202482EC" w:rsidR="001A7904" w:rsidRPr="00357367" w:rsidRDefault="001A7904" w:rsidP="001A7904">
            <w:pPr>
              <w:pStyle w:val="TableTextRight"/>
              <w:keepNext/>
              <w:keepLines/>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23,101</w:t>
            </w:r>
          </w:p>
        </w:tc>
        <w:tc>
          <w:tcPr>
            <w:tcW w:w="1191" w:type="dxa"/>
            <w:noWrap/>
          </w:tcPr>
          <w:p w14:paraId="33E544A9" w14:textId="4CE8E5F6" w:rsidR="001A7904" w:rsidRPr="00357367" w:rsidRDefault="001A7904" w:rsidP="001A7904">
            <w:pPr>
              <w:pStyle w:val="TableTextRight"/>
              <w:keepNext/>
              <w:keepLines/>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5,569</w:t>
            </w:r>
          </w:p>
        </w:tc>
        <w:tc>
          <w:tcPr>
            <w:tcW w:w="1361" w:type="dxa"/>
            <w:noWrap/>
          </w:tcPr>
          <w:p w14:paraId="62093EC2" w14:textId="0C8B874F" w:rsidR="001A7904" w:rsidRPr="00357367" w:rsidRDefault="001A7904" w:rsidP="001A7904">
            <w:pPr>
              <w:pStyle w:val="TableTextRight"/>
              <w:keepNext/>
              <w:keepLines/>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24.1</w:t>
            </w:r>
          </w:p>
        </w:tc>
      </w:tr>
      <w:tr w:rsidR="001A7904" w:rsidRPr="00357367" w14:paraId="76C9995D"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43D8B744" w14:textId="2C94F250" w:rsidR="001A7904" w:rsidRPr="00357367" w:rsidRDefault="001A7904" w:rsidP="001A7904">
            <w:pPr>
              <w:pStyle w:val="TableText"/>
              <w:keepNext/>
              <w:keepLines/>
              <w:spacing w:beforeLines="20" w:before="48" w:afterLines="20" w:after="48"/>
            </w:pPr>
            <w:r w:rsidRPr="00BA40BB">
              <w:t>Pp2.1.2: Permanent tall emergent marsh</w:t>
            </w:r>
          </w:p>
        </w:tc>
        <w:tc>
          <w:tcPr>
            <w:tcW w:w="1417" w:type="dxa"/>
            <w:noWrap/>
          </w:tcPr>
          <w:p w14:paraId="6BFB81CB" w14:textId="28F12B74" w:rsidR="001A7904" w:rsidRPr="00357367" w:rsidRDefault="001A7904" w:rsidP="001A7904">
            <w:pPr>
              <w:pStyle w:val="TableTextRight"/>
              <w:keepNext/>
              <w:keepLines/>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8,001</w:t>
            </w:r>
          </w:p>
        </w:tc>
        <w:tc>
          <w:tcPr>
            <w:tcW w:w="1644" w:type="dxa"/>
            <w:noWrap/>
          </w:tcPr>
          <w:p w14:paraId="2AAF3DA3" w14:textId="36747E9A" w:rsidR="001A7904" w:rsidRPr="00357367" w:rsidRDefault="001A7904" w:rsidP="001A7904">
            <w:pPr>
              <w:pStyle w:val="TableTextRight"/>
              <w:keepNext/>
              <w:keepLines/>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7,690</w:t>
            </w:r>
          </w:p>
        </w:tc>
        <w:tc>
          <w:tcPr>
            <w:tcW w:w="1191" w:type="dxa"/>
            <w:noWrap/>
          </w:tcPr>
          <w:p w14:paraId="1FDC577B" w14:textId="0F228BDF" w:rsidR="001A7904" w:rsidRPr="00357367" w:rsidRDefault="001A7904" w:rsidP="001A7904">
            <w:pPr>
              <w:pStyle w:val="TableTextRight"/>
              <w:keepNext/>
              <w:keepLines/>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4,172</w:t>
            </w:r>
          </w:p>
        </w:tc>
        <w:tc>
          <w:tcPr>
            <w:tcW w:w="1361" w:type="dxa"/>
            <w:noWrap/>
          </w:tcPr>
          <w:p w14:paraId="2EDD31BB" w14:textId="699CE6E4" w:rsidR="001A7904" w:rsidRPr="00357367" w:rsidRDefault="001A7904" w:rsidP="001A7904">
            <w:pPr>
              <w:pStyle w:val="TableTextRight"/>
              <w:keepNext/>
              <w:keepLines/>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54.3</w:t>
            </w:r>
          </w:p>
        </w:tc>
      </w:tr>
      <w:tr w:rsidR="001A7904" w:rsidRPr="00357367" w14:paraId="4556C378"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2F0D7B19" w14:textId="574C3CAE" w:rsidR="001A7904" w:rsidRPr="00357367" w:rsidRDefault="001A7904" w:rsidP="001A7904">
            <w:pPr>
              <w:pStyle w:val="TableText"/>
              <w:keepNext/>
              <w:keepLines/>
              <w:spacing w:beforeLines="20" w:before="48" w:afterLines="20" w:after="48"/>
            </w:pPr>
            <w:r w:rsidRPr="00BA40BB">
              <w:t>Pt3.1.2: Clay pan</w:t>
            </w:r>
          </w:p>
        </w:tc>
        <w:tc>
          <w:tcPr>
            <w:tcW w:w="1417" w:type="dxa"/>
            <w:noWrap/>
          </w:tcPr>
          <w:p w14:paraId="333840BB" w14:textId="59C993E4" w:rsidR="001A7904" w:rsidRPr="00357367" w:rsidRDefault="001A7904" w:rsidP="001A7904">
            <w:pPr>
              <w:pStyle w:val="TableTextRight"/>
              <w:keepNext/>
              <w:keepLines/>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117,887</w:t>
            </w:r>
          </w:p>
        </w:tc>
        <w:tc>
          <w:tcPr>
            <w:tcW w:w="1644" w:type="dxa"/>
            <w:noWrap/>
          </w:tcPr>
          <w:p w14:paraId="101806D3" w14:textId="72ACDBA7" w:rsidR="001A7904" w:rsidRPr="00357367" w:rsidRDefault="001A7904" w:rsidP="001A7904">
            <w:pPr>
              <w:pStyle w:val="TableTextRight"/>
              <w:keepNext/>
              <w:keepLines/>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42,606</w:t>
            </w:r>
          </w:p>
        </w:tc>
        <w:tc>
          <w:tcPr>
            <w:tcW w:w="1191" w:type="dxa"/>
            <w:noWrap/>
          </w:tcPr>
          <w:p w14:paraId="04CA8BAC" w14:textId="295A9CFC" w:rsidR="001A7904" w:rsidRPr="00357367" w:rsidRDefault="001A7904" w:rsidP="001A7904">
            <w:pPr>
              <w:pStyle w:val="TableTextRight"/>
              <w:keepNext/>
              <w:keepLines/>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2,847</w:t>
            </w:r>
          </w:p>
        </w:tc>
        <w:tc>
          <w:tcPr>
            <w:tcW w:w="1361" w:type="dxa"/>
            <w:noWrap/>
          </w:tcPr>
          <w:p w14:paraId="2D6636F3" w14:textId="3E658BEF" w:rsidR="001A7904" w:rsidRPr="00357367" w:rsidRDefault="001A7904" w:rsidP="001A7904">
            <w:pPr>
              <w:pStyle w:val="TableTextRight"/>
              <w:keepNext/>
              <w:keepLines/>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6.7</w:t>
            </w:r>
          </w:p>
        </w:tc>
      </w:tr>
      <w:tr w:rsidR="001A7904" w:rsidRPr="00357367" w14:paraId="4ACCB651"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2C95BF77" w14:textId="5F523176" w:rsidR="001A7904" w:rsidRPr="00357367" w:rsidRDefault="001A7904" w:rsidP="001A7904">
            <w:pPr>
              <w:pStyle w:val="TableText"/>
              <w:spacing w:beforeLines="20" w:before="48" w:afterLines="20" w:after="48"/>
            </w:pPr>
            <w:r w:rsidRPr="00BA40BB">
              <w:t>Pt1.8.2: Temporary shrub swamp</w:t>
            </w:r>
          </w:p>
        </w:tc>
        <w:tc>
          <w:tcPr>
            <w:tcW w:w="1417" w:type="dxa"/>
            <w:noWrap/>
          </w:tcPr>
          <w:p w14:paraId="07DF0F27" w14:textId="17045A4D" w:rsidR="001A7904" w:rsidRPr="00357367" w:rsidRDefault="001A7904" w:rsidP="001A7904">
            <w:pPr>
              <w:pStyle w:val="TableTextRight"/>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189,953</w:t>
            </w:r>
          </w:p>
        </w:tc>
        <w:tc>
          <w:tcPr>
            <w:tcW w:w="1644" w:type="dxa"/>
            <w:noWrap/>
          </w:tcPr>
          <w:p w14:paraId="1354F342" w14:textId="7CF34822" w:rsidR="001A7904" w:rsidRPr="00357367" w:rsidRDefault="001A7904" w:rsidP="001A7904">
            <w:pPr>
              <w:pStyle w:val="TableTextRight"/>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52,796</w:t>
            </w:r>
          </w:p>
        </w:tc>
        <w:tc>
          <w:tcPr>
            <w:tcW w:w="1191" w:type="dxa"/>
            <w:noWrap/>
          </w:tcPr>
          <w:p w14:paraId="3D04E545" w14:textId="0E3FA70B" w:rsidR="001A7904" w:rsidRPr="00357367" w:rsidRDefault="001A7904" w:rsidP="001A7904">
            <w:pPr>
              <w:pStyle w:val="TableTextRight"/>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1,946</w:t>
            </w:r>
          </w:p>
        </w:tc>
        <w:tc>
          <w:tcPr>
            <w:tcW w:w="1361" w:type="dxa"/>
            <w:noWrap/>
          </w:tcPr>
          <w:p w14:paraId="46767E01" w14:textId="5B03A2C5" w:rsidR="001A7904" w:rsidRPr="00357367" w:rsidRDefault="001A7904" w:rsidP="001A7904">
            <w:pPr>
              <w:pStyle w:val="TableTextRight"/>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3.7</w:t>
            </w:r>
          </w:p>
        </w:tc>
      </w:tr>
      <w:tr w:rsidR="001A7904" w:rsidRPr="00357367" w14:paraId="72EB480C"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2A7B25FB" w14:textId="483423C0" w:rsidR="001A7904" w:rsidRPr="00357367" w:rsidRDefault="001A7904" w:rsidP="001A7904">
            <w:pPr>
              <w:pStyle w:val="TableText"/>
              <w:spacing w:beforeLines="20" w:before="48" w:afterLines="20" w:after="48"/>
            </w:pPr>
            <w:r w:rsidRPr="00BA40BB">
              <w:t>Pt1.2.2: Temporary black box swamp</w:t>
            </w:r>
          </w:p>
        </w:tc>
        <w:tc>
          <w:tcPr>
            <w:tcW w:w="1417" w:type="dxa"/>
            <w:noWrap/>
          </w:tcPr>
          <w:p w14:paraId="516CDEE1" w14:textId="7557715B" w:rsidR="001A7904" w:rsidRPr="00357367" w:rsidRDefault="001A7904" w:rsidP="001A7904">
            <w:pPr>
              <w:pStyle w:val="TableTextRight"/>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61,058</w:t>
            </w:r>
          </w:p>
        </w:tc>
        <w:tc>
          <w:tcPr>
            <w:tcW w:w="1644" w:type="dxa"/>
            <w:noWrap/>
          </w:tcPr>
          <w:p w14:paraId="58AF4FA1" w14:textId="679D6590" w:rsidR="001A7904" w:rsidRPr="00357367" w:rsidRDefault="001A7904" w:rsidP="001A7904">
            <w:pPr>
              <w:pStyle w:val="TableTextRight"/>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22,027</w:t>
            </w:r>
          </w:p>
        </w:tc>
        <w:tc>
          <w:tcPr>
            <w:tcW w:w="1191" w:type="dxa"/>
            <w:noWrap/>
          </w:tcPr>
          <w:p w14:paraId="588EB0EC" w14:textId="0112D309" w:rsidR="001A7904" w:rsidRPr="00357367" w:rsidRDefault="001A7904" w:rsidP="001A7904">
            <w:pPr>
              <w:pStyle w:val="TableTextRight"/>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1,059</w:t>
            </w:r>
          </w:p>
        </w:tc>
        <w:tc>
          <w:tcPr>
            <w:tcW w:w="1361" w:type="dxa"/>
            <w:noWrap/>
          </w:tcPr>
          <w:p w14:paraId="56B18294" w14:textId="2F6F5A00" w:rsidR="001A7904" w:rsidRPr="00357367" w:rsidRDefault="001A7904" w:rsidP="001A7904">
            <w:pPr>
              <w:pStyle w:val="TableTextRight"/>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4.8</w:t>
            </w:r>
          </w:p>
        </w:tc>
      </w:tr>
      <w:tr w:rsidR="001A7904" w:rsidRPr="00357367" w14:paraId="383F7B82"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4737DDDC" w14:textId="70580F80" w:rsidR="001A7904" w:rsidRPr="00357367" w:rsidRDefault="001A7904" w:rsidP="001A7904">
            <w:pPr>
              <w:pStyle w:val="TableText"/>
              <w:spacing w:beforeLines="20" w:before="48" w:afterLines="20" w:after="48"/>
            </w:pPr>
            <w:r w:rsidRPr="00BA40BB">
              <w:t>Psp4: Permanent saline wetland</w:t>
            </w:r>
          </w:p>
        </w:tc>
        <w:tc>
          <w:tcPr>
            <w:tcW w:w="1417" w:type="dxa"/>
            <w:noWrap/>
          </w:tcPr>
          <w:p w14:paraId="4547112C" w14:textId="2370A455" w:rsidR="001A7904" w:rsidRPr="00357367" w:rsidRDefault="001A7904" w:rsidP="001A7904">
            <w:pPr>
              <w:pStyle w:val="TableTextRight"/>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2,029</w:t>
            </w:r>
          </w:p>
        </w:tc>
        <w:tc>
          <w:tcPr>
            <w:tcW w:w="1644" w:type="dxa"/>
            <w:noWrap/>
          </w:tcPr>
          <w:p w14:paraId="526A8D11" w14:textId="15E101AD" w:rsidR="001A7904" w:rsidRPr="00357367" w:rsidRDefault="001A7904" w:rsidP="001A7904">
            <w:pPr>
              <w:pStyle w:val="TableTextRight"/>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1,617</w:t>
            </w:r>
          </w:p>
        </w:tc>
        <w:tc>
          <w:tcPr>
            <w:tcW w:w="1191" w:type="dxa"/>
            <w:noWrap/>
          </w:tcPr>
          <w:p w14:paraId="5CB294F9" w14:textId="416D069D" w:rsidR="001A7904" w:rsidRPr="00357367" w:rsidRDefault="001A7904" w:rsidP="001A7904">
            <w:pPr>
              <w:pStyle w:val="TableTextRight"/>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578</w:t>
            </w:r>
          </w:p>
        </w:tc>
        <w:tc>
          <w:tcPr>
            <w:tcW w:w="1361" w:type="dxa"/>
            <w:noWrap/>
          </w:tcPr>
          <w:p w14:paraId="7C99EDAA" w14:textId="332E7EBD" w:rsidR="001A7904" w:rsidRPr="00357367" w:rsidRDefault="001A7904" w:rsidP="001A7904">
            <w:pPr>
              <w:pStyle w:val="TableTextRight"/>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35.7</w:t>
            </w:r>
          </w:p>
        </w:tc>
      </w:tr>
      <w:tr w:rsidR="001A7904" w:rsidRPr="00357367" w14:paraId="33C4C793"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767201AA" w14:textId="18803D0E" w:rsidR="001A7904" w:rsidRPr="00357367" w:rsidRDefault="001A7904" w:rsidP="001A7904">
            <w:pPr>
              <w:pStyle w:val="TableText"/>
              <w:spacing w:beforeLines="20" w:before="48" w:afterLines="20" w:after="48"/>
            </w:pPr>
            <w:r w:rsidRPr="00BA40BB">
              <w:t>Pt1.6.2: Temporary woodland swamp</w:t>
            </w:r>
          </w:p>
        </w:tc>
        <w:tc>
          <w:tcPr>
            <w:tcW w:w="1417" w:type="dxa"/>
            <w:noWrap/>
          </w:tcPr>
          <w:p w14:paraId="0EB6D5FD" w14:textId="12603A80" w:rsidR="001A7904" w:rsidRPr="00357367" w:rsidRDefault="001A7904" w:rsidP="001A7904">
            <w:pPr>
              <w:pStyle w:val="TableTextRight"/>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96,360</w:t>
            </w:r>
          </w:p>
        </w:tc>
        <w:tc>
          <w:tcPr>
            <w:tcW w:w="1644" w:type="dxa"/>
            <w:noWrap/>
          </w:tcPr>
          <w:p w14:paraId="173C0EDF" w14:textId="6FC04D29" w:rsidR="001A7904" w:rsidRPr="00357367" w:rsidRDefault="001A7904" w:rsidP="001A7904">
            <w:pPr>
              <w:pStyle w:val="TableTextRight"/>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31,119</w:t>
            </w:r>
          </w:p>
        </w:tc>
        <w:tc>
          <w:tcPr>
            <w:tcW w:w="1191" w:type="dxa"/>
            <w:noWrap/>
          </w:tcPr>
          <w:p w14:paraId="7613512F" w14:textId="72A8F334" w:rsidR="001A7904" w:rsidRPr="00357367" w:rsidRDefault="001A7904" w:rsidP="001A7904">
            <w:pPr>
              <w:pStyle w:val="TableTextRight"/>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553</w:t>
            </w:r>
          </w:p>
        </w:tc>
        <w:tc>
          <w:tcPr>
            <w:tcW w:w="1361" w:type="dxa"/>
            <w:noWrap/>
          </w:tcPr>
          <w:p w14:paraId="4E447837" w14:textId="17BC89CF" w:rsidR="001A7904" w:rsidRPr="00357367" w:rsidRDefault="001A7904" w:rsidP="001A7904">
            <w:pPr>
              <w:pStyle w:val="TableTextRight"/>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1.8</w:t>
            </w:r>
          </w:p>
        </w:tc>
      </w:tr>
      <w:tr w:rsidR="001A7904" w:rsidRPr="00357367" w14:paraId="48BD8842"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1F2913F8" w14:textId="05062AAF" w:rsidR="001A7904" w:rsidRPr="00357367" w:rsidRDefault="001A7904" w:rsidP="001A7904">
            <w:pPr>
              <w:pStyle w:val="TableText"/>
              <w:spacing w:beforeLines="20" w:before="48" w:afterLines="20" w:after="48"/>
            </w:pPr>
            <w:r w:rsidRPr="00BA40BB">
              <w:t>Pt1.7.2: Temporary lignum swamp</w:t>
            </w:r>
          </w:p>
        </w:tc>
        <w:tc>
          <w:tcPr>
            <w:tcW w:w="1417" w:type="dxa"/>
            <w:noWrap/>
          </w:tcPr>
          <w:p w14:paraId="05EFC21A" w14:textId="146AB533" w:rsidR="001A7904" w:rsidRPr="00357367" w:rsidRDefault="001A7904" w:rsidP="001A7904">
            <w:pPr>
              <w:pStyle w:val="TableTextRight"/>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37,613</w:t>
            </w:r>
          </w:p>
        </w:tc>
        <w:tc>
          <w:tcPr>
            <w:tcW w:w="1644" w:type="dxa"/>
            <w:noWrap/>
          </w:tcPr>
          <w:p w14:paraId="59F60AFA" w14:textId="51D8A24D" w:rsidR="001A7904" w:rsidRPr="00357367" w:rsidRDefault="001A7904" w:rsidP="001A7904">
            <w:pPr>
              <w:pStyle w:val="TableTextRight"/>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8,013</w:t>
            </w:r>
          </w:p>
        </w:tc>
        <w:tc>
          <w:tcPr>
            <w:tcW w:w="1191" w:type="dxa"/>
            <w:noWrap/>
          </w:tcPr>
          <w:p w14:paraId="4F10071D" w14:textId="22D58174" w:rsidR="001A7904" w:rsidRPr="00357367" w:rsidRDefault="001A7904" w:rsidP="001A7904">
            <w:pPr>
              <w:pStyle w:val="TableTextRight"/>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215</w:t>
            </w:r>
          </w:p>
        </w:tc>
        <w:tc>
          <w:tcPr>
            <w:tcW w:w="1361" w:type="dxa"/>
            <w:noWrap/>
          </w:tcPr>
          <w:p w14:paraId="21AEC4B8" w14:textId="2526680A" w:rsidR="001A7904" w:rsidRPr="00357367" w:rsidRDefault="001A7904" w:rsidP="001A7904">
            <w:pPr>
              <w:pStyle w:val="TableTextRight"/>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2.7</w:t>
            </w:r>
          </w:p>
        </w:tc>
      </w:tr>
      <w:tr w:rsidR="001A7904" w:rsidRPr="00357367" w14:paraId="1E9E27D5"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2A211568" w14:textId="297EAA0D" w:rsidR="001A7904" w:rsidRPr="00357367" w:rsidRDefault="001A7904" w:rsidP="001A7904">
            <w:pPr>
              <w:pStyle w:val="TableText"/>
              <w:spacing w:beforeLines="20" w:before="48" w:afterLines="20" w:after="48"/>
            </w:pPr>
            <w:r w:rsidRPr="00BA40BB">
              <w:t>Pt1: Temporary swamps</w:t>
            </w:r>
          </w:p>
        </w:tc>
        <w:tc>
          <w:tcPr>
            <w:tcW w:w="1417" w:type="dxa"/>
            <w:noWrap/>
          </w:tcPr>
          <w:p w14:paraId="523F10EB" w14:textId="0DEE50F0" w:rsidR="001A7904" w:rsidRPr="00357367" w:rsidRDefault="001A7904" w:rsidP="001A7904">
            <w:pPr>
              <w:pStyle w:val="TableTextRight"/>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3,744</w:t>
            </w:r>
          </w:p>
        </w:tc>
        <w:tc>
          <w:tcPr>
            <w:tcW w:w="1644" w:type="dxa"/>
            <w:noWrap/>
          </w:tcPr>
          <w:p w14:paraId="5878F4EA" w14:textId="487BC390" w:rsidR="001A7904" w:rsidRPr="00357367" w:rsidRDefault="001A7904" w:rsidP="001A7904">
            <w:pPr>
              <w:pStyle w:val="TableTextRight"/>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3,247</w:t>
            </w:r>
          </w:p>
        </w:tc>
        <w:tc>
          <w:tcPr>
            <w:tcW w:w="1191" w:type="dxa"/>
            <w:noWrap/>
          </w:tcPr>
          <w:p w14:paraId="3358A447" w14:textId="5AF15979" w:rsidR="001A7904" w:rsidRPr="00357367" w:rsidRDefault="001A7904" w:rsidP="001A7904">
            <w:pPr>
              <w:pStyle w:val="TableTextRight"/>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190</w:t>
            </w:r>
          </w:p>
        </w:tc>
        <w:tc>
          <w:tcPr>
            <w:tcW w:w="1361" w:type="dxa"/>
            <w:noWrap/>
          </w:tcPr>
          <w:p w14:paraId="0B6436FC" w14:textId="0D74E1AE" w:rsidR="001A7904" w:rsidRPr="00357367" w:rsidRDefault="001A7904" w:rsidP="001A7904">
            <w:pPr>
              <w:pStyle w:val="TableTextRight"/>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5.9</w:t>
            </w:r>
          </w:p>
        </w:tc>
      </w:tr>
      <w:tr w:rsidR="001A7904" w:rsidRPr="00357367" w14:paraId="75344907"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346AD864" w14:textId="733DCBB6" w:rsidR="001A7904" w:rsidRPr="00357367" w:rsidRDefault="001A7904" w:rsidP="001A7904">
            <w:pPr>
              <w:pStyle w:val="TableText"/>
              <w:spacing w:beforeLines="20" w:before="48" w:afterLines="20" w:after="48"/>
            </w:pPr>
            <w:r w:rsidRPr="00BA40BB">
              <w:t>Pt4.2: Temporary wetland</w:t>
            </w:r>
          </w:p>
        </w:tc>
        <w:tc>
          <w:tcPr>
            <w:tcW w:w="1417" w:type="dxa"/>
            <w:noWrap/>
          </w:tcPr>
          <w:p w14:paraId="01FC4F25" w14:textId="0003C940" w:rsidR="001A7904" w:rsidRPr="00357367" w:rsidRDefault="001A7904" w:rsidP="001A7904">
            <w:pPr>
              <w:pStyle w:val="TableTextRight"/>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17,407</w:t>
            </w:r>
          </w:p>
        </w:tc>
        <w:tc>
          <w:tcPr>
            <w:tcW w:w="1644" w:type="dxa"/>
            <w:noWrap/>
          </w:tcPr>
          <w:p w14:paraId="4774F79D" w14:textId="06B54315" w:rsidR="001A7904" w:rsidRPr="00357367" w:rsidRDefault="001A7904" w:rsidP="001A7904">
            <w:pPr>
              <w:pStyle w:val="TableTextRight"/>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2,737</w:t>
            </w:r>
          </w:p>
        </w:tc>
        <w:tc>
          <w:tcPr>
            <w:tcW w:w="1191" w:type="dxa"/>
            <w:noWrap/>
          </w:tcPr>
          <w:p w14:paraId="6D4C0C37" w14:textId="60034432" w:rsidR="001A7904" w:rsidRPr="00357367" w:rsidRDefault="001A7904" w:rsidP="001A7904">
            <w:pPr>
              <w:pStyle w:val="TableTextRight"/>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124</w:t>
            </w:r>
          </w:p>
        </w:tc>
        <w:tc>
          <w:tcPr>
            <w:tcW w:w="1361" w:type="dxa"/>
            <w:noWrap/>
          </w:tcPr>
          <w:p w14:paraId="7F40D4E5" w14:textId="0113F3B5" w:rsidR="001A7904" w:rsidRPr="00357367" w:rsidRDefault="001A7904" w:rsidP="001A7904">
            <w:pPr>
              <w:pStyle w:val="TableTextRight"/>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4.5</w:t>
            </w:r>
          </w:p>
        </w:tc>
      </w:tr>
      <w:tr w:rsidR="001A7904" w:rsidRPr="00357367" w14:paraId="612B7FF6"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71E28AD9" w14:textId="42B39250" w:rsidR="001A7904" w:rsidRPr="00357367" w:rsidRDefault="001A7904" w:rsidP="001A7904">
            <w:pPr>
              <w:pStyle w:val="TableText"/>
              <w:spacing w:beforeLines="20" w:before="48" w:afterLines="20" w:after="48"/>
            </w:pPr>
            <w:r w:rsidRPr="00BA40BB">
              <w:t>Pu1: Unspecified wetland</w:t>
            </w:r>
          </w:p>
        </w:tc>
        <w:tc>
          <w:tcPr>
            <w:tcW w:w="1417" w:type="dxa"/>
            <w:noWrap/>
          </w:tcPr>
          <w:p w14:paraId="1AF5AA09" w14:textId="02A9D0A1" w:rsidR="001A7904" w:rsidRPr="00357367" w:rsidRDefault="001A7904" w:rsidP="001A7904">
            <w:pPr>
              <w:pStyle w:val="TableTextRight"/>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63</w:t>
            </w:r>
          </w:p>
        </w:tc>
        <w:tc>
          <w:tcPr>
            <w:tcW w:w="1644" w:type="dxa"/>
            <w:noWrap/>
          </w:tcPr>
          <w:p w14:paraId="5D88D0D7" w14:textId="13EE563D" w:rsidR="001A7904" w:rsidRPr="00357367" w:rsidRDefault="001A7904" w:rsidP="001A7904">
            <w:pPr>
              <w:pStyle w:val="TableTextRight"/>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60</w:t>
            </w:r>
          </w:p>
        </w:tc>
        <w:tc>
          <w:tcPr>
            <w:tcW w:w="1191" w:type="dxa"/>
            <w:noWrap/>
          </w:tcPr>
          <w:p w14:paraId="64C0C36F" w14:textId="7430D04F" w:rsidR="001A7904" w:rsidRPr="00357367" w:rsidRDefault="001A7904" w:rsidP="001A7904">
            <w:pPr>
              <w:pStyle w:val="TableTextRight"/>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22</w:t>
            </w:r>
          </w:p>
        </w:tc>
        <w:tc>
          <w:tcPr>
            <w:tcW w:w="1361" w:type="dxa"/>
            <w:noWrap/>
          </w:tcPr>
          <w:p w14:paraId="43244302" w14:textId="14BD362F" w:rsidR="001A7904" w:rsidRPr="00357367" w:rsidRDefault="001A7904" w:rsidP="001A7904">
            <w:pPr>
              <w:pStyle w:val="TableTextRight"/>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36.7</w:t>
            </w:r>
          </w:p>
        </w:tc>
      </w:tr>
      <w:tr w:rsidR="001A7904" w:rsidRPr="00357367" w14:paraId="21B6D6EB"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5CD8F135" w14:textId="26B25392" w:rsidR="001A7904" w:rsidRPr="00357367" w:rsidRDefault="001A7904" w:rsidP="001A7904">
            <w:pPr>
              <w:pStyle w:val="TableText"/>
              <w:spacing w:beforeLines="20" w:before="48" w:afterLines="20" w:after="48"/>
            </w:pPr>
            <w:r w:rsidRPr="00BA40BB">
              <w:t>Pp2.4.2: Permanent forb marsh</w:t>
            </w:r>
          </w:p>
        </w:tc>
        <w:tc>
          <w:tcPr>
            <w:tcW w:w="1417" w:type="dxa"/>
            <w:noWrap/>
          </w:tcPr>
          <w:p w14:paraId="09AA6D3A" w14:textId="14B52649" w:rsidR="001A7904" w:rsidRPr="00357367" w:rsidRDefault="001A7904" w:rsidP="001A7904">
            <w:pPr>
              <w:pStyle w:val="TableTextRight"/>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740</w:t>
            </w:r>
          </w:p>
        </w:tc>
        <w:tc>
          <w:tcPr>
            <w:tcW w:w="1644" w:type="dxa"/>
            <w:noWrap/>
          </w:tcPr>
          <w:p w14:paraId="6A2CFDEB" w14:textId="4D94BD32" w:rsidR="001A7904" w:rsidRPr="00357367" w:rsidRDefault="001A7904" w:rsidP="001A7904">
            <w:pPr>
              <w:pStyle w:val="TableTextRight"/>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149</w:t>
            </w:r>
          </w:p>
        </w:tc>
        <w:tc>
          <w:tcPr>
            <w:tcW w:w="1191" w:type="dxa"/>
            <w:noWrap/>
          </w:tcPr>
          <w:p w14:paraId="5B1614E2" w14:textId="35EE9136" w:rsidR="001A7904" w:rsidRPr="00357367" w:rsidRDefault="001A7904" w:rsidP="001A7904">
            <w:pPr>
              <w:pStyle w:val="TableTextRight"/>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6</w:t>
            </w:r>
          </w:p>
        </w:tc>
        <w:tc>
          <w:tcPr>
            <w:tcW w:w="1361" w:type="dxa"/>
            <w:noWrap/>
          </w:tcPr>
          <w:p w14:paraId="2A05205A" w14:textId="3732D0C9" w:rsidR="001A7904" w:rsidRPr="00357367" w:rsidRDefault="001A7904" w:rsidP="001A7904">
            <w:pPr>
              <w:pStyle w:val="TableTextRight"/>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4.0</w:t>
            </w:r>
          </w:p>
        </w:tc>
      </w:tr>
      <w:tr w:rsidR="001A7904" w:rsidRPr="00357367" w14:paraId="14507777"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7E5FAE03" w14:textId="663D0403" w:rsidR="001A7904" w:rsidRPr="00357367" w:rsidRDefault="001A7904" w:rsidP="001A7904">
            <w:pPr>
              <w:pStyle w:val="TableText"/>
              <w:spacing w:beforeLines="20" w:before="48" w:afterLines="20" w:after="48"/>
            </w:pPr>
            <w:r w:rsidRPr="00BA40BB">
              <w:t>Pst2.2: Temporary salt marsh</w:t>
            </w:r>
          </w:p>
        </w:tc>
        <w:tc>
          <w:tcPr>
            <w:tcW w:w="1417" w:type="dxa"/>
            <w:noWrap/>
          </w:tcPr>
          <w:p w14:paraId="37A3B595" w14:textId="3A3CAD30" w:rsidR="001A7904" w:rsidRPr="00357367" w:rsidRDefault="001A7904" w:rsidP="001A7904">
            <w:pPr>
              <w:pStyle w:val="TableTextRight"/>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15,906</w:t>
            </w:r>
          </w:p>
        </w:tc>
        <w:tc>
          <w:tcPr>
            <w:tcW w:w="1644" w:type="dxa"/>
            <w:noWrap/>
          </w:tcPr>
          <w:p w14:paraId="1E79DEC9" w14:textId="0355A9DB" w:rsidR="001A7904" w:rsidRPr="00357367" w:rsidRDefault="001A7904" w:rsidP="001A7904">
            <w:pPr>
              <w:pStyle w:val="TableTextRight"/>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1,813</w:t>
            </w:r>
          </w:p>
        </w:tc>
        <w:tc>
          <w:tcPr>
            <w:tcW w:w="1191" w:type="dxa"/>
            <w:noWrap/>
          </w:tcPr>
          <w:p w14:paraId="44648DB3" w14:textId="31253861" w:rsidR="001A7904" w:rsidRPr="00357367" w:rsidRDefault="001A7904" w:rsidP="001A7904">
            <w:pPr>
              <w:pStyle w:val="TableTextRight"/>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5</w:t>
            </w:r>
          </w:p>
        </w:tc>
        <w:tc>
          <w:tcPr>
            <w:tcW w:w="1361" w:type="dxa"/>
            <w:noWrap/>
          </w:tcPr>
          <w:p w14:paraId="7F44FAA5" w14:textId="5CBEA604" w:rsidR="001A7904" w:rsidRPr="00357367" w:rsidRDefault="001A7904" w:rsidP="001A7904">
            <w:pPr>
              <w:pStyle w:val="TableTextRight"/>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0.3</w:t>
            </w:r>
          </w:p>
        </w:tc>
      </w:tr>
      <w:tr w:rsidR="001A7904" w:rsidRPr="00357367" w14:paraId="7ABB178E"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6E03DCE1" w14:textId="5A84A955" w:rsidR="001A7904" w:rsidRPr="00357367" w:rsidRDefault="001A7904" w:rsidP="001A7904">
            <w:pPr>
              <w:pStyle w:val="TableText"/>
              <w:spacing w:beforeLines="20" w:before="48" w:afterLines="20" w:after="48"/>
            </w:pPr>
            <w:r w:rsidRPr="00BA40BB">
              <w:t>Pp2.3.2: Permanent grass marsh</w:t>
            </w:r>
          </w:p>
        </w:tc>
        <w:tc>
          <w:tcPr>
            <w:tcW w:w="1417" w:type="dxa"/>
            <w:noWrap/>
          </w:tcPr>
          <w:p w14:paraId="253D9CF9" w14:textId="58B9DE1E" w:rsidR="001A7904" w:rsidRPr="00357367" w:rsidRDefault="001A7904" w:rsidP="001A7904">
            <w:pPr>
              <w:pStyle w:val="TableTextRight"/>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329</w:t>
            </w:r>
          </w:p>
        </w:tc>
        <w:tc>
          <w:tcPr>
            <w:tcW w:w="1644" w:type="dxa"/>
            <w:noWrap/>
          </w:tcPr>
          <w:p w14:paraId="47BBD266" w14:textId="0CF03592" w:rsidR="001A7904" w:rsidRPr="00357367" w:rsidRDefault="001A7904" w:rsidP="001A7904">
            <w:pPr>
              <w:pStyle w:val="TableTextRight"/>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250</w:t>
            </w:r>
          </w:p>
        </w:tc>
        <w:tc>
          <w:tcPr>
            <w:tcW w:w="1191" w:type="dxa"/>
            <w:noWrap/>
          </w:tcPr>
          <w:p w14:paraId="0B837A02" w14:textId="24546FC3" w:rsidR="001A7904" w:rsidRPr="00357367" w:rsidRDefault="001A7904" w:rsidP="001A7904">
            <w:pPr>
              <w:pStyle w:val="TableTextRight"/>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2</w:t>
            </w:r>
          </w:p>
        </w:tc>
        <w:tc>
          <w:tcPr>
            <w:tcW w:w="1361" w:type="dxa"/>
            <w:noWrap/>
          </w:tcPr>
          <w:p w14:paraId="0167808B" w14:textId="652B97F3" w:rsidR="001A7904" w:rsidRPr="00357367" w:rsidRDefault="001A7904" w:rsidP="001A7904">
            <w:pPr>
              <w:pStyle w:val="TableTextRight"/>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0.8</w:t>
            </w:r>
          </w:p>
        </w:tc>
      </w:tr>
      <w:tr w:rsidR="001A7904" w:rsidRPr="00357367" w14:paraId="111F42CD"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7683923A" w14:textId="16D424C2" w:rsidR="001A7904" w:rsidRPr="00357367" w:rsidRDefault="001A7904" w:rsidP="001A7904">
            <w:pPr>
              <w:pStyle w:val="TableText"/>
              <w:spacing w:beforeLines="20" w:before="48" w:afterLines="20" w:after="48"/>
            </w:pPr>
            <w:r w:rsidRPr="00BA40BB">
              <w:t>Pst1.1: Temporary saline swamp</w:t>
            </w:r>
          </w:p>
        </w:tc>
        <w:tc>
          <w:tcPr>
            <w:tcW w:w="1417" w:type="dxa"/>
            <w:noWrap/>
          </w:tcPr>
          <w:p w14:paraId="308DB92D" w14:textId="1455B097" w:rsidR="001A7904" w:rsidRPr="00357367" w:rsidRDefault="001A7904" w:rsidP="001A7904">
            <w:pPr>
              <w:pStyle w:val="TableTextRight"/>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5,391</w:t>
            </w:r>
          </w:p>
        </w:tc>
        <w:tc>
          <w:tcPr>
            <w:tcW w:w="1644" w:type="dxa"/>
            <w:noWrap/>
          </w:tcPr>
          <w:p w14:paraId="4805C1CC" w14:textId="41EE67E9" w:rsidR="001A7904" w:rsidRPr="00357367" w:rsidRDefault="001A7904" w:rsidP="001A7904">
            <w:pPr>
              <w:pStyle w:val="TableTextRight"/>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9</w:t>
            </w:r>
          </w:p>
        </w:tc>
        <w:tc>
          <w:tcPr>
            <w:tcW w:w="1191" w:type="dxa"/>
            <w:noWrap/>
          </w:tcPr>
          <w:p w14:paraId="1FE88FC5" w14:textId="30FC8308" w:rsidR="001A7904" w:rsidRPr="00357367" w:rsidRDefault="001A7904" w:rsidP="001A7904">
            <w:pPr>
              <w:pStyle w:val="TableTextRight"/>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2</w:t>
            </w:r>
          </w:p>
        </w:tc>
        <w:tc>
          <w:tcPr>
            <w:tcW w:w="1361" w:type="dxa"/>
            <w:noWrap/>
          </w:tcPr>
          <w:p w14:paraId="2FD81EB8" w14:textId="23733A2B" w:rsidR="001A7904" w:rsidRPr="00357367" w:rsidRDefault="001A7904" w:rsidP="001A7904">
            <w:pPr>
              <w:pStyle w:val="TableTextRight"/>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22.2</w:t>
            </w:r>
          </w:p>
        </w:tc>
      </w:tr>
      <w:tr w:rsidR="001A7904" w:rsidRPr="00357367" w14:paraId="282B9A6F"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775270A9" w14:textId="75F5C9F1" w:rsidR="001A7904" w:rsidRPr="00357367" w:rsidRDefault="001A7904" w:rsidP="001A7904">
            <w:pPr>
              <w:pStyle w:val="TableText"/>
              <w:spacing w:beforeLines="20" w:before="48" w:afterLines="20" w:after="48"/>
            </w:pPr>
            <w:r w:rsidRPr="00BA40BB">
              <w:t>Pp2.2.2: Permanent sedge/grass/forb marsh</w:t>
            </w:r>
          </w:p>
        </w:tc>
        <w:tc>
          <w:tcPr>
            <w:tcW w:w="1417" w:type="dxa"/>
            <w:noWrap/>
          </w:tcPr>
          <w:p w14:paraId="30B8FA75" w14:textId="4DB83A00" w:rsidR="001A7904" w:rsidRPr="00357367" w:rsidRDefault="001A7904" w:rsidP="001A7904">
            <w:pPr>
              <w:pStyle w:val="TableTextRight"/>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4,395</w:t>
            </w:r>
          </w:p>
        </w:tc>
        <w:tc>
          <w:tcPr>
            <w:tcW w:w="1644" w:type="dxa"/>
            <w:noWrap/>
          </w:tcPr>
          <w:p w14:paraId="436D261B" w14:textId="2893459A" w:rsidR="001A7904" w:rsidRPr="00357367" w:rsidRDefault="001A7904" w:rsidP="001A7904">
            <w:pPr>
              <w:pStyle w:val="TableTextRight"/>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396</w:t>
            </w:r>
          </w:p>
        </w:tc>
        <w:tc>
          <w:tcPr>
            <w:tcW w:w="1191" w:type="dxa"/>
            <w:noWrap/>
          </w:tcPr>
          <w:p w14:paraId="4D5BBE36" w14:textId="5BA505F3" w:rsidR="001A7904" w:rsidRPr="00357367" w:rsidRDefault="001A7904" w:rsidP="001A7904">
            <w:pPr>
              <w:pStyle w:val="TableTextRight"/>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2</w:t>
            </w:r>
          </w:p>
        </w:tc>
        <w:tc>
          <w:tcPr>
            <w:tcW w:w="1361" w:type="dxa"/>
            <w:noWrap/>
          </w:tcPr>
          <w:p w14:paraId="4A187ACB" w14:textId="54224599" w:rsidR="001A7904" w:rsidRPr="00357367" w:rsidRDefault="001A7904" w:rsidP="001A7904">
            <w:pPr>
              <w:pStyle w:val="TableTextRight"/>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0.5</w:t>
            </w:r>
          </w:p>
        </w:tc>
      </w:tr>
      <w:tr w:rsidR="001A7904" w:rsidRPr="00357367" w14:paraId="15373246"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2BD06240" w14:textId="202B9A21" w:rsidR="001A7904" w:rsidRPr="00357367" w:rsidRDefault="001A7904" w:rsidP="001A7904">
            <w:pPr>
              <w:pStyle w:val="TableText"/>
              <w:spacing w:beforeLines="20" w:before="48" w:afterLines="20" w:after="48"/>
            </w:pPr>
            <w:r w:rsidRPr="00BA40BB">
              <w:t>Lt1.2: Temporary lake with aquatic bed</w:t>
            </w:r>
          </w:p>
        </w:tc>
        <w:tc>
          <w:tcPr>
            <w:tcW w:w="1417" w:type="dxa"/>
            <w:noWrap/>
          </w:tcPr>
          <w:p w14:paraId="7456077D" w14:textId="6A6065F7" w:rsidR="001A7904" w:rsidRPr="00357367" w:rsidRDefault="001A7904" w:rsidP="001A7904">
            <w:pPr>
              <w:pStyle w:val="TableTextRight"/>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9,052</w:t>
            </w:r>
          </w:p>
        </w:tc>
        <w:tc>
          <w:tcPr>
            <w:tcW w:w="1644" w:type="dxa"/>
            <w:noWrap/>
          </w:tcPr>
          <w:p w14:paraId="236A493D" w14:textId="72D1D4B8" w:rsidR="001A7904" w:rsidRPr="00357367" w:rsidRDefault="001A7904" w:rsidP="001A7904">
            <w:pPr>
              <w:pStyle w:val="TableTextRight"/>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8,177</w:t>
            </w:r>
          </w:p>
        </w:tc>
        <w:tc>
          <w:tcPr>
            <w:tcW w:w="1191" w:type="dxa"/>
            <w:noWrap/>
          </w:tcPr>
          <w:p w14:paraId="3F886255" w14:textId="39C2060A" w:rsidR="001A7904" w:rsidRPr="00357367" w:rsidRDefault="001A7904" w:rsidP="001A7904">
            <w:pPr>
              <w:pStyle w:val="TableTextRight"/>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0</w:t>
            </w:r>
          </w:p>
        </w:tc>
        <w:tc>
          <w:tcPr>
            <w:tcW w:w="1361" w:type="dxa"/>
            <w:noWrap/>
          </w:tcPr>
          <w:p w14:paraId="6DCE0F8B" w14:textId="21D18452" w:rsidR="001A7904" w:rsidRPr="00357367" w:rsidRDefault="001A7904" w:rsidP="001A7904">
            <w:pPr>
              <w:pStyle w:val="TableTextRight"/>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0.0</w:t>
            </w:r>
          </w:p>
        </w:tc>
      </w:tr>
      <w:tr w:rsidR="001A7904" w:rsidRPr="00357367" w14:paraId="04EE6373"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019054C4" w14:textId="64C9A00A" w:rsidR="001A7904" w:rsidRPr="00357367" w:rsidRDefault="001A7904" w:rsidP="001A7904">
            <w:pPr>
              <w:pStyle w:val="TableText"/>
              <w:spacing w:beforeLines="20" w:before="48" w:afterLines="20" w:after="48"/>
            </w:pPr>
            <w:r w:rsidRPr="00BA40BB">
              <w:t>Lsp1.1: Permanent saline lake</w:t>
            </w:r>
          </w:p>
        </w:tc>
        <w:tc>
          <w:tcPr>
            <w:tcW w:w="1417" w:type="dxa"/>
            <w:noWrap/>
          </w:tcPr>
          <w:p w14:paraId="1910928F" w14:textId="71D6BC23" w:rsidR="001A7904" w:rsidRPr="00357367" w:rsidRDefault="001A7904" w:rsidP="001A7904">
            <w:pPr>
              <w:pStyle w:val="TableTextRight"/>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8,988</w:t>
            </w:r>
          </w:p>
        </w:tc>
        <w:tc>
          <w:tcPr>
            <w:tcW w:w="1644" w:type="dxa"/>
            <w:noWrap/>
          </w:tcPr>
          <w:p w14:paraId="2BD34A00" w14:textId="549DE8CA" w:rsidR="001A7904" w:rsidRPr="00357367" w:rsidRDefault="001A7904" w:rsidP="001A7904">
            <w:pPr>
              <w:pStyle w:val="TableTextRight"/>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6,041</w:t>
            </w:r>
          </w:p>
        </w:tc>
        <w:tc>
          <w:tcPr>
            <w:tcW w:w="1191" w:type="dxa"/>
            <w:noWrap/>
          </w:tcPr>
          <w:p w14:paraId="63CA9D01" w14:textId="7DF897BA" w:rsidR="001A7904" w:rsidRPr="00357367" w:rsidRDefault="001A7904" w:rsidP="001A7904">
            <w:pPr>
              <w:pStyle w:val="TableTextRight"/>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0</w:t>
            </w:r>
          </w:p>
        </w:tc>
        <w:tc>
          <w:tcPr>
            <w:tcW w:w="1361" w:type="dxa"/>
            <w:noWrap/>
          </w:tcPr>
          <w:p w14:paraId="72E98DB6" w14:textId="22B8B066" w:rsidR="001A7904" w:rsidRPr="00357367" w:rsidRDefault="001A7904" w:rsidP="001A7904">
            <w:pPr>
              <w:pStyle w:val="TableTextRight"/>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0.0</w:t>
            </w:r>
          </w:p>
        </w:tc>
      </w:tr>
      <w:tr w:rsidR="001A7904" w:rsidRPr="00357367" w14:paraId="0E1865E5"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4869EEA5" w14:textId="0DC1D43D" w:rsidR="001A7904" w:rsidRPr="00357367" w:rsidRDefault="001A7904" w:rsidP="001A7904">
            <w:pPr>
              <w:pStyle w:val="TableText"/>
              <w:spacing w:beforeLines="20" w:before="48" w:afterLines="20" w:after="48"/>
            </w:pPr>
            <w:r w:rsidRPr="00BA40BB">
              <w:t>Pt1.3.2: Temporary coolibah swamp</w:t>
            </w:r>
          </w:p>
        </w:tc>
        <w:tc>
          <w:tcPr>
            <w:tcW w:w="1417" w:type="dxa"/>
            <w:noWrap/>
          </w:tcPr>
          <w:p w14:paraId="22F50ECD" w14:textId="4355A684" w:rsidR="001A7904" w:rsidRPr="00357367" w:rsidRDefault="001A7904" w:rsidP="001A7904">
            <w:pPr>
              <w:pStyle w:val="TableTextRight"/>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8,274</w:t>
            </w:r>
          </w:p>
        </w:tc>
        <w:tc>
          <w:tcPr>
            <w:tcW w:w="1644" w:type="dxa"/>
            <w:noWrap/>
          </w:tcPr>
          <w:p w14:paraId="2E45A6AA" w14:textId="40F2B957" w:rsidR="001A7904" w:rsidRPr="00357367" w:rsidRDefault="001A7904" w:rsidP="001A7904">
            <w:pPr>
              <w:pStyle w:val="TableTextRight"/>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5,148</w:t>
            </w:r>
          </w:p>
        </w:tc>
        <w:tc>
          <w:tcPr>
            <w:tcW w:w="1191" w:type="dxa"/>
            <w:noWrap/>
          </w:tcPr>
          <w:p w14:paraId="41179994" w14:textId="05ACE494" w:rsidR="001A7904" w:rsidRPr="00357367" w:rsidRDefault="001A7904" w:rsidP="001A7904">
            <w:pPr>
              <w:pStyle w:val="TableTextRight"/>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0</w:t>
            </w:r>
          </w:p>
        </w:tc>
        <w:tc>
          <w:tcPr>
            <w:tcW w:w="1361" w:type="dxa"/>
            <w:noWrap/>
          </w:tcPr>
          <w:p w14:paraId="5A6920B3" w14:textId="5909FF65" w:rsidR="001A7904" w:rsidRPr="00357367" w:rsidRDefault="001A7904" w:rsidP="001A7904">
            <w:pPr>
              <w:pStyle w:val="TableTextRight"/>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0.0</w:t>
            </w:r>
          </w:p>
        </w:tc>
      </w:tr>
      <w:tr w:rsidR="001A7904" w:rsidRPr="00357367" w14:paraId="6D1A99EE"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5909C720" w14:textId="25BEE25E" w:rsidR="001A7904" w:rsidRPr="00357367" w:rsidRDefault="001A7904" w:rsidP="001A7904">
            <w:pPr>
              <w:pStyle w:val="TableText"/>
              <w:spacing w:beforeLines="20" w:before="48" w:afterLines="20" w:after="48"/>
            </w:pPr>
            <w:r w:rsidRPr="00BA40BB">
              <w:t>Lst1.1: Temporary saline lake</w:t>
            </w:r>
          </w:p>
        </w:tc>
        <w:tc>
          <w:tcPr>
            <w:tcW w:w="1417" w:type="dxa"/>
            <w:noWrap/>
          </w:tcPr>
          <w:p w14:paraId="6728F4A8" w14:textId="1C8EB5DE" w:rsidR="001A7904" w:rsidRPr="00357367" w:rsidRDefault="001A7904" w:rsidP="001A7904">
            <w:pPr>
              <w:pStyle w:val="TableTextRight"/>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27,898</w:t>
            </w:r>
          </w:p>
        </w:tc>
        <w:tc>
          <w:tcPr>
            <w:tcW w:w="1644" w:type="dxa"/>
            <w:noWrap/>
          </w:tcPr>
          <w:p w14:paraId="293ECFA9" w14:textId="21AC0201" w:rsidR="001A7904" w:rsidRPr="00357367" w:rsidRDefault="001A7904" w:rsidP="001A7904">
            <w:pPr>
              <w:pStyle w:val="TableTextRight"/>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1,656</w:t>
            </w:r>
          </w:p>
        </w:tc>
        <w:tc>
          <w:tcPr>
            <w:tcW w:w="1191" w:type="dxa"/>
            <w:noWrap/>
          </w:tcPr>
          <w:p w14:paraId="69B15F2F" w14:textId="453052C6" w:rsidR="001A7904" w:rsidRPr="00357367" w:rsidRDefault="001A7904" w:rsidP="001A7904">
            <w:pPr>
              <w:pStyle w:val="TableTextRight"/>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0</w:t>
            </w:r>
          </w:p>
        </w:tc>
        <w:tc>
          <w:tcPr>
            <w:tcW w:w="1361" w:type="dxa"/>
            <w:noWrap/>
          </w:tcPr>
          <w:p w14:paraId="370F9D84" w14:textId="7736C5D7" w:rsidR="001A7904" w:rsidRPr="00357367" w:rsidRDefault="001A7904" w:rsidP="001A7904">
            <w:pPr>
              <w:pStyle w:val="TableTextRight"/>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0.0</w:t>
            </w:r>
          </w:p>
        </w:tc>
      </w:tr>
      <w:tr w:rsidR="001A7904" w:rsidRPr="00357367" w14:paraId="3FF41C57"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30903C84" w14:textId="3176596B" w:rsidR="001A7904" w:rsidRPr="00357367" w:rsidRDefault="001A7904" w:rsidP="001A7904">
            <w:pPr>
              <w:pStyle w:val="TableText"/>
              <w:spacing w:beforeLines="20" w:before="48" w:afterLines="20" w:after="48"/>
            </w:pPr>
            <w:r w:rsidRPr="00BA40BB">
              <w:t>Pst3.2: Salt pan or salt flat</w:t>
            </w:r>
          </w:p>
        </w:tc>
        <w:tc>
          <w:tcPr>
            <w:tcW w:w="1417" w:type="dxa"/>
            <w:noWrap/>
          </w:tcPr>
          <w:p w14:paraId="286E73F0" w14:textId="590FC718" w:rsidR="001A7904" w:rsidRPr="00357367" w:rsidRDefault="001A7904" w:rsidP="001A7904">
            <w:pPr>
              <w:pStyle w:val="TableTextRight"/>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2,847</w:t>
            </w:r>
          </w:p>
        </w:tc>
        <w:tc>
          <w:tcPr>
            <w:tcW w:w="1644" w:type="dxa"/>
            <w:noWrap/>
          </w:tcPr>
          <w:p w14:paraId="30628BD1" w14:textId="6C7E5251" w:rsidR="001A7904" w:rsidRPr="00357367" w:rsidRDefault="001A7904" w:rsidP="001A7904">
            <w:pPr>
              <w:pStyle w:val="TableTextRight"/>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253</w:t>
            </w:r>
          </w:p>
        </w:tc>
        <w:tc>
          <w:tcPr>
            <w:tcW w:w="1191" w:type="dxa"/>
            <w:noWrap/>
          </w:tcPr>
          <w:p w14:paraId="4F9A8B4B" w14:textId="4E732856" w:rsidR="001A7904" w:rsidRPr="00357367" w:rsidRDefault="001A7904" w:rsidP="001A7904">
            <w:pPr>
              <w:pStyle w:val="TableTextRight"/>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0</w:t>
            </w:r>
          </w:p>
        </w:tc>
        <w:tc>
          <w:tcPr>
            <w:tcW w:w="1361" w:type="dxa"/>
            <w:noWrap/>
          </w:tcPr>
          <w:p w14:paraId="570D9AAF" w14:textId="39BAB031" w:rsidR="001A7904" w:rsidRPr="00357367" w:rsidRDefault="001A7904" w:rsidP="001A7904">
            <w:pPr>
              <w:pStyle w:val="TableTextRight"/>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0.0</w:t>
            </w:r>
          </w:p>
        </w:tc>
      </w:tr>
      <w:tr w:rsidR="001A7904" w:rsidRPr="00357367" w14:paraId="4E5D0792"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12F01D9C" w14:textId="65A1E0A4" w:rsidR="001A7904" w:rsidRPr="00357367" w:rsidRDefault="001A7904" w:rsidP="001A7904">
            <w:pPr>
              <w:pStyle w:val="TableText"/>
              <w:spacing w:beforeLines="20" w:before="48" w:afterLines="20" w:after="48"/>
            </w:pPr>
            <w:r w:rsidRPr="00BA40BB">
              <w:t>Lp1.2: Permanent lake with aquatic bed</w:t>
            </w:r>
          </w:p>
        </w:tc>
        <w:tc>
          <w:tcPr>
            <w:tcW w:w="1417" w:type="dxa"/>
            <w:noWrap/>
          </w:tcPr>
          <w:p w14:paraId="20ACA1A5" w14:textId="75B26426" w:rsidR="001A7904" w:rsidRPr="00357367" w:rsidRDefault="001A7904" w:rsidP="001A7904">
            <w:pPr>
              <w:pStyle w:val="TableTextRight"/>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2,067</w:t>
            </w:r>
          </w:p>
        </w:tc>
        <w:tc>
          <w:tcPr>
            <w:tcW w:w="1644" w:type="dxa"/>
            <w:noWrap/>
          </w:tcPr>
          <w:p w14:paraId="19C204B8" w14:textId="71561ED1" w:rsidR="001A7904" w:rsidRPr="00357367" w:rsidRDefault="001A7904" w:rsidP="001A7904">
            <w:pPr>
              <w:pStyle w:val="TableTextRight"/>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196</w:t>
            </w:r>
          </w:p>
        </w:tc>
        <w:tc>
          <w:tcPr>
            <w:tcW w:w="1191" w:type="dxa"/>
            <w:noWrap/>
          </w:tcPr>
          <w:p w14:paraId="433BCF26" w14:textId="7F6ECF13" w:rsidR="001A7904" w:rsidRPr="00357367" w:rsidRDefault="001A7904" w:rsidP="001A7904">
            <w:pPr>
              <w:pStyle w:val="TableTextRight"/>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0</w:t>
            </w:r>
          </w:p>
        </w:tc>
        <w:tc>
          <w:tcPr>
            <w:tcW w:w="1361" w:type="dxa"/>
            <w:noWrap/>
          </w:tcPr>
          <w:p w14:paraId="15ED5EDD" w14:textId="19EA41F7" w:rsidR="001A7904" w:rsidRPr="00357367" w:rsidRDefault="001A7904" w:rsidP="001A7904">
            <w:pPr>
              <w:pStyle w:val="TableTextRight"/>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0.0</w:t>
            </w:r>
          </w:p>
        </w:tc>
      </w:tr>
      <w:tr w:rsidR="001A7904" w:rsidRPr="00357367" w14:paraId="7271342D"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61F84A39" w14:textId="2B34B904" w:rsidR="001A7904" w:rsidRPr="00357367" w:rsidRDefault="001A7904" w:rsidP="001A7904">
            <w:pPr>
              <w:pStyle w:val="TableText"/>
              <w:spacing w:beforeLines="20" w:before="48" w:afterLines="20" w:after="48"/>
            </w:pPr>
            <w:r w:rsidRPr="00BA40BB">
              <w:t>Pp3: Peat bog or fen marsh</w:t>
            </w:r>
          </w:p>
        </w:tc>
        <w:tc>
          <w:tcPr>
            <w:tcW w:w="1417" w:type="dxa"/>
            <w:noWrap/>
          </w:tcPr>
          <w:p w14:paraId="0D4452EA" w14:textId="4D2F809E" w:rsidR="001A7904" w:rsidRPr="00357367" w:rsidRDefault="001A7904" w:rsidP="001A7904">
            <w:pPr>
              <w:pStyle w:val="TableTextRight"/>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3,307</w:t>
            </w:r>
          </w:p>
        </w:tc>
        <w:tc>
          <w:tcPr>
            <w:tcW w:w="1644" w:type="dxa"/>
            <w:noWrap/>
          </w:tcPr>
          <w:p w14:paraId="112D8532" w14:textId="0F729DDC" w:rsidR="001A7904" w:rsidRPr="00357367" w:rsidRDefault="001A7904" w:rsidP="001A7904">
            <w:pPr>
              <w:pStyle w:val="TableTextRight"/>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187</w:t>
            </w:r>
          </w:p>
        </w:tc>
        <w:tc>
          <w:tcPr>
            <w:tcW w:w="1191" w:type="dxa"/>
            <w:noWrap/>
          </w:tcPr>
          <w:p w14:paraId="1A5B8CC2" w14:textId="26F53C75" w:rsidR="001A7904" w:rsidRPr="00357367" w:rsidRDefault="001A7904" w:rsidP="001A7904">
            <w:pPr>
              <w:pStyle w:val="TableTextRight"/>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0</w:t>
            </w:r>
          </w:p>
        </w:tc>
        <w:tc>
          <w:tcPr>
            <w:tcW w:w="1361" w:type="dxa"/>
            <w:noWrap/>
          </w:tcPr>
          <w:p w14:paraId="6A9F0AE0" w14:textId="5CC77753" w:rsidR="001A7904" w:rsidRPr="00357367" w:rsidRDefault="001A7904" w:rsidP="001A7904">
            <w:pPr>
              <w:pStyle w:val="TableTextRight"/>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0.0</w:t>
            </w:r>
          </w:p>
        </w:tc>
      </w:tr>
      <w:tr w:rsidR="001A7904" w:rsidRPr="00357367" w14:paraId="1A0ED91E"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7BEB8566" w14:textId="1A7321A5" w:rsidR="001A7904" w:rsidRPr="00357367" w:rsidRDefault="001A7904" w:rsidP="001A7904">
            <w:pPr>
              <w:pStyle w:val="TableText"/>
              <w:spacing w:beforeLines="20" w:before="48" w:afterLines="20" w:after="48"/>
            </w:pPr>
            <w:r w:rsidRPr="00BA40BB">
              <w:t>Lst1.2: Temporary saline lake with aquatic bed</w:t>
            </w:r>
          </w:p>
        </w:tc>
        <w:tc>
          <w:tcPr>
            <w:tcW w:w="1417" w:type="dxa"/>
            <w:noWrap/>
          </w:tcPr>
          <w:p w14:paraId="15699F5B" w14:textId="695D5444" w:rsidR="001A7904" w:rsidRPr="00357367" w:rsidRDefault="001A7904" w:rsidP="001A7904">
            <w:pPr>
              <w:pStyle w:val="TableTextRight"/>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2,238</w:t>
            </w:r>
          </w:p>
        </w:tc>
        <w:tc>
          <w:tcPr>
            <w:tcW w:w="1644" w:type="dxa"/>
            <w:noWrap/>
          </w:tcPr>
          <w:p w14:paraId="10131EEF" w14:textId="2BEDF4AB" w:rsidR="001A7904" w:rsidRPr="00357367" w:rsidRDefault="001A7904" w:rsidP="001A7904">
            <w:pPr>
              <w:pStyle w:val="TableTextRight"/>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180</w:t>
            </w:r>
          </w:p>
        </w:tc>
        <w:tc>
          <w:tcPr>
            <w:tcW w:w="1191" w:type="dxa"/>
            <w:noWrap/>
          </w:tcPr>
          <w:p w14:paraId="48966521" w14:textId="63B5C813" w:rsidR="001A7904" w:rsidRPr="00357367" w:rsidRDefault="001A7904" w:rsidP="001A7904">
            <w:pPr>
              <w:pStyle w:val="TableTextRight"/>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0</w:t>
            </w:r>
          </w:p>
        </w:tc>
        <w:tc>
          <w:tcPr>
            <w:tcW w:w="1361" w:type="dxa"/>
            <w:noWrap/>
          </w:tcPr>
          <w:p w14:paraId="77E151DF" w14:textId="7C712842" w:rsidR="001A7904" w:rsidRPr="00357367" w:rsidRDefault="001A7904" w:rsidP="001A7904">
            <w:pPr>
              <w:pStyle w:val="TableTextRight"/>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0.0</w:t>
            </w:r>
          </w:p>
        </w:tc>
      </w:tr>
      <w:tr w:rsidR="001A7904" w:rsidRPr="00357367" w14:paraId="7C349E04"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46AC062D" w14:textId="6FB3F16C" w:rsidR="001A7904" w:rsidRPr="00357367" w:rsidRDefault="001A7904" w:rsidP="001A7904">
            <w:pPr>
              <w:pStyle w:val="TableText"/>
              <w:spacing w:beforeLines="20" w:before="48" w:afterLines="20" w:after="48"/>
            </w:pPr>
            <w:r w:rsidRPr="00BA40BB">
              <w:t>Pst4: Temporary saline wetland</w:t>
            </w:r>
          </w:p>
        </w:tc>
        <w:tc>
          <w:tcPr>
            <w:tcW w:w="1417" w:type="dxa"/>
            <w:noWrap/>
          </w:tcPr>
          <w:p w14:paraId="5075C19E" w14:textId="21F0342A" w:rsidR="001A7904" w:rsidRPr="00357367" w:rsidRDefault="001A7904" w:rsidP="001A7904">
            <w:pPr>
              <w:pStyle w:val="TableTextRight"/>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6,003</w:t>
            </w:r>
          </w:p>
        </w:tc>
        <w:tc>
          <w:tcPr>
            <w:tcW w:w="1644" w:type="dxa"/>
            <w:noWrap/>
          </w:tcPr>
          <w:p w14:paraId="509198FF" w14:textId="0C4FA5FF" w:rsidR="001A7904" w:rsidRPr="00357367" w:rsidRDefault="001A7904" w:rsidP="001A7904">
            <w:pPr>
              <w:pStyle w:val="TableTextRight"/>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50</w:t>
            </w:r>
          </w:p>
        </w:tc>
        <w:tc>
          <w:tcPr>
            <w:tcW w:w="1191" w:type="dxa"/>
            <w:noWrap/>
          </w:tcPr>
          <w:p w14:paraId="7CA75D3A" w14:textId="1DF91575" w:rsidR="001A7904" w:rsidRPr="00357367" w:rsidRDefault="001A7904" w:rsidP="001A7904">
            <w:pPr>
              <w:pStyle w:val="TableTextRight"/>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0</w:t>
            </w:r>
          </w:p>
        </w:tc>
        <w:tc>
          <w:tcPr>
            <w:tcW w:w="1361" w:type="dxa"/>
            <w:noWrap/>
          </w:tcPr>
          <w:p w14:paraId="7CE51A73" w14:textId="0F07410D" w:rsidR="001A7904" w:rsidRPr="00357367" w:rsidRDefault="001A7904" w:rsidP="001A7904">
            <w:pPr>
              <w:pStyle w:val="TableTextRight"/>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0.0</w:t>
            </w:r>
          </w:p>
        </w:tc>
      </w:tr>
      <w:tr w:rsidR="001A7904" w:rsidRPr="00357367" w14:paraId="22098A3A" w14:textId="77777777" w:rsidTr="00D56CDD">
        <w:tc>
          <w:tcPr>
            <w:cnfStyle w:val="001000000000" w:firstRow="0" w:lastRow="0" w:firstColumn="1" w:lastColumn="0" w:oddVBand="0" w:evenVBand="0" w:oddHBand="0" w:evenHBand="0" w:firstRowFirstColumn="0" w:firstRowLastColumn="0" w:lastRowFirstColumn="0" w:lastRowLastColumn="0"/>
            <w:tcW w:w="3828" w:type="dxa"/>
            <w:noWrap/>
          </w:tcPr>
          <w:p w14:paraId="1190A378" w14:textId="42918F03" w:rsidR="001A7904" w:rsidRPr="0062721A" w:rsidRDefault="001A7904" w:rsidP="001A7904">
            <w:pPr>
              <w:pStyle w:val="TableText"/>
              <w:spacing w:beforeLines="20" w:before="48" w:afterLines="20" w:after="48"/>
            </w:pPr>
            <w:r w:rsidRPr="00BA40BB">
              <w:t>Pps5: Permanent spring</w:t>
            </w:r>
          </w:p>
        </w:tc>
        <w:tc>
          <w:tcPr>
            <w:tcW w:w="1417" w:type="dxa"/>
            <w:noWrap/>
          </w:tcPr>
          <w:p w14:paraId="74DBE53E" w14:textId="513E00C2" w:rsidR="001A7904" w:rsidRPr="0062721A" w:rsidRDefault="001A7904" w:rsidP="001A7904">
            <w:pPr>
              <w:pStyle w:val="TableTextRight"/>
              <w:spacing w:beforeLines="20" w:before="48" w:afterLines="20" w:after="48"/>
              <w:ind w:right="428"/>
              <w:cnfStyle w:val="000000000000" w:firstRow="0" w:lastRow="0" w:firstColumn="0" w:lastColumn="0" w:oddVBand="0" w:evenVBand="0" w:oddHBand="0" w:evenHBand="0" w:firstRowFirstColumn="0" w:firstRowLastColumn="0" w:lastRowFirstColumn="0" w:lastRowLastColumn="0"/>
            </w:pPr>
            <w:r w:rsidRPr="00BA40BB">
              <w:t>122</w:t>
            </w:r>
          </w:p>
        </w:tc>
        <w:tc>
          <w:tcPr>
            <w:tcW w:w="1644" w:type="dxa"/>
            <w:noWrap/>
          </w:tcPr>
          <w:p w14:paraId="32F673A2" w14:textId="4190F688" w:rsidR="001A7904" w:rsidRPr="0062721A" w:rsidRDefault="001A7904" w:rsidP="001A7904">
            <w:pPr>
              <w:pStyle w:val="TableTextRight"/>
              <w:spacing w:beforeLines="20" w:before="48" w:afterLines="20" w:after="48"/>
              <w:ind w:right="535"/>
              <w:cnfStyle w:val="000000000000" w:firstRow="0" w:lastRow="0" w:firstColumn="0" w:lastColumn="0" w:oddVBand="0" w:evenVBand="0" w:oddHBand="0" w:evenHBand="0" w:firstRowFirstColumn="0" w:firstRowLastColumn="0" w:lastRowFirstColumn="0" w:lastRowLastColumn="0"/>
            </w:pPr>
            <w:r w:rsidRPr="00BA40BB">
              <w:t>2</w:t>
            </w:r>
          </w:p>
        </w:tc>
        <w:tc>
          <w:tcPr>
            <w:tcW w:w="1191" w:type="dxa"/>
            <w:noWrap/>
          </w:tcPr>
          <w:p w14:paraId="33BEEE49" w14:textId="6C79F8AA" w:rsidR="001A7904" w:rsidRPr="0062721A" w:rsidRDefault="001A7904" w:rsidP="001A7904">
            <w:pPr>
              <w:pStyle w:val="TableTextRight"/>
              <w:spacing w:beforeLines="20" w:before="48" w:afterLines="20" w:after="48"/>
              <w:ind w:right="172"/>
              <w:cnfStyle w:val="000000000000" w:firstRow="0" w:lastRow="0" w:firstColumn="0" w:lastColumn="0" w:oddVBand="0" w:evenVBand="0" w:oddHBand="0" w:evenHBand="0" w:firstRowFirstColumn="0" w:firstRowLastColumn="0" w:lastRowFirstColumn="0" w:lastRowLastColumn="0"/>
            </w:pPr>
            <w:r w:rsidRPr="00BA40BB">
              <w:t>0</w:t>
            </w:r>
          </w:p>
        </w:tc>
        <w:tc>
          <w:tcPr>
            <w:tcW w:w="1361" w:type="dxa"/>
            <w:noWrap/>
          </w:tcPr>
          <w:p w14:paraId="3EC83798" w14:textId="6B11FDBD" w:rsidR="001A7904" w:rsidRPr="0062721A" w:rsidRDefault="001A7904" w:rsidP="001A7904">
            <w:pPr>
              <w:pStyle w:val="TableTextRight"/>
              <w:spacing w:beforeLines="20" w:before="48" w:afterLines="20" w:after="48"/>
              <w:ind w:right="320"/>
              <w:cnfStyle w:val="000000000000" w:firstRow="0" w:lastRow="0" w:firstColumn="0" w:lastColumn="0" w:oddVBand="0" w:evenVBand="0" w:oddHBand="0" w:evenHBand="0" w:firstRowFirstColumn="0" w:firstRowLastColumn="0" w:lastRowFirstColumn="0" w:lastRowLastColumn="0"/>
            </w:pPr>
            <w:r w:rsidRPr="00BA40BB">
              <w:t>0.0</w:t>
            </w:r>
          </w:p>
        </w:tc>
      </w:tr>
      <w:tr w:rsidR="001A7904" w:rsidRPr="00357367" w14:paraId="680FD0F3" w14:textId="77777777" w:rsidTr="00D56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63089BE6" w14:textId="32183ABA" w:rsidR="001A7904" w:rsidRPr="0062721A" w:rsidRDefault="001A7904" w:rsidP="001A7904">
            <w:pPr>
              <w:pStyle w:val="TableText"/>
              <w:spacing w:beforeLines="20" w:before="48" w:afterLines="20" w:after="48"/>
            </w:pPr>
            <w:r w:rsidRPr="00BA40BB">
              <w:t>Pp1.1.2: Permanent paperbark swamp</w:t>
            </w:r>
          </w:p>
        </w:tc>
        <w:tc>
          <w:tcPr>
            <w:tcW w:w="1417" w:type="dxa"/>
            <w:noWrap/>
          </w:tcPr>
          <w:p w14:paraId="5C51B5AC" w14:textId="017A753A" w:rsidR="001A7904" w:rsidRPr="0062721A" w:rsidRDefault="001A7904" w:rsidP="001A7904">
            <w:pPr>
              <w:pStyle w:val="TableTextRight"/>
              <w:spacing w:beforeLines="20" w:before="48" w:afterLines="20" w:after="48"/>
              <w:ind w:right="428"/>
              <w:cnfStyle w:val="000000100000" w:firstRow="0" w:lastRow="0" w:firstColumn="0" w:lastColumn="0" w:oddVBand="0" w:evenVBand="0" w:oddHBand="1" w:evenHBand="0" w:firstRowFirstColumn="0" w:firstRowLastColumn="0" w:lastRowFirstColumn="0" w:lastRowLastColumn="0"/>
            </w:pPr>
            <w:r w:rsidRPr="00BA40BB">
              <w:t>1</w:t>
            </w:r>
          </w:p>
        </w:tc>
        <w:tc>
          <w:tcPr>
            <w:tcW w:w="1644" w:type="dxa"/>
            <w:noWrap/>
          </w:tcPr>
          <w:p w14:paraId="45B36FA2" w14:textId="7B1ADF78" w:rsidR="001A7904" w:rsidRPr="0062721A" w:rsidRDefault="001A7904" w:rsidP="001A7904">
            <w:pPr>
              <w:pStyle w:val="TableTextRight"/>
              <w:spacing w:beforeLines="20" w:before="48" w:afterLines="20" w:after="48"/>
              <w:ind w:right="535"/>
              <w:cnfStyle w:val="000000100000" w:firstRow="0" w:lastRow="0" w:firstColumn="0" w:lastColumn="0" w:oddVBand="0" w:evenVBand="0" w:oddHBand="1" w:evenHBand="0" w:firstRowFirstColumn="0" w:firstRowLastColumn="0" w:lastRowFirstColumn="0" w:lastRowLastColumn="0"/>
            </w:pPr>
            <w:r w:rsidRPr="00BA40BB">
              <w:t>1</w:t>
            </w:r>
          </w:p>
        </w:tc>
        <w:tc>
          <w:tcPr>
            <w:tcW w:w="1191" w:type="dxa"/>
            <w:noWrap/>
          </w:tcPr>
          <w:p w14:paraId="0FCE8620" w14:textId="6DD53094" w:rsidR="001A7904" w:rsidRPr="0062721A" w:rsidRDefault="001A7904" w:rsidP="001A7904">
            <w:pPr>
              <w:pStyle w:val="TableTextRight"/>
              <w:spacing w:beforeLines="20" w:before="48" w:afterLines="20" w:after="48"/>
              <w:ind w:right="172"/>
              <w:cnfStyle w:val="000000100000" w:firstRow="0" w:lastRow="0" w:firstColumn="0" w:lastColumn="0" w:oddVBand="0" w:evenVBand="0" w:oddHBand="1" w:evenHBand="0" w:firstRowFirstColumn="0" w:firstRowLastColumn="0" w:lastRowFirstColumn="0" w:lastRowLastColumn="0"/>
            </w:pPr>
            <w:r w:rsidRPr="00BA40BB">
              <w:t>0</w:t>
            </w:r>
          </w:p>
        </w:tc>
        <w:tc>
          <w:tcPr>
            <w:tcW w:w="1361" w:type="dxa"/>
            <w:noWrap/>
          </w:tcPr>
          <w:p w14:paraId="00FC3F2A" w14:textId="1F12B515" w:rsidR="001A7904" w:rsidRPr="0062721A" w:rsidRDefault="001A7904" w:rsidP="001A7904">
            <w:pPr>
              <w:pStyle w:val="TableTextRight"/>
              <w:spacing w:beforeLines="20" w:before="48" w:afterLines="20" w:after="48"/>
              <w:ind w:right="320"/>
              <w:cnfStyle w:val="000000100000" w:firstRow="0" w:lastRow="0" w:firstColumn="0" w:lastColumn="0" w:oddVBand="0" w:evenVBand="0" w:oddHBand="1" w:evenHBand="0" w:firstRowFirstColumn="0" w:firstRowLastColumn="0" w:lastRowFirstColumn="0" w:lastRowLastColumn="0"/>
            </w:pPr>
            <w:r w:rsidRPr="00BA40BB">
              <w:t>0.0</w:t>
            </w:r>
          </w:p>
        </w:tc>
      </w:tr>
      <w:tr w:rsidR="00847EA5" w:rsidRPr="00357367" w14:paraId="30EE692B" w14:textId="77777777" w:rsidTr="00D56CD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noWrap/>
          </w:tcPr>
          <w:p w14:paraId="6BA866CF" w14:textId="372EDF43" w:rsidR="00847EA5" w:rsidRPr="008D411D" w:rsidRDefault="00877CD6" w:rsidP="007A6CAC">
            <w:pPr>
              <w:pStyle w:val="TableText"/>
              <w:spacing w:beforeLines="20" w:before="48" w:afterLines="20" w:after="48"/>
            </w:pPr>
            <w:bookmarkStart w:id="214" w:name="_Ref446032545"/>
            <w:bookmarkStart w:id="215" w:name="_Ref476323051"/>
            <w:bookmarkStart w:id="216" w:name="_Toc447911438"/>
            <w:bookmarkStart w:id="217" w:name="_Toc16675606"/>
            <w:bookmarkStart w:id="218" w:name="_Toc80971128"/>
            <w:r>
              <w:t>TOTAL</w:t>
            </w:r>
          </w:p>
        </w:tc>
        <w:tc>
          <w:tcPr>
            <w:tcW w:w="1417" w:type="dxa"/>
            <w:noWrap/>
          </w:tcPr>
          <w:p w14:paraId="367D07B7" w14:textId="4FBE4129" w:rsidR="00847EA5" w:rsidRPr="00460ED0" w:rsidRDefault="004E1B8A" w:rsidP="007A6CAC">
            <w:pPr>
              <w:pStyle w:val="TableTextRight"/>
              <w:spacing w:beforeLines="20" w:before="48" w:afterLines="20" w:after="48"/>
              <w:ind w:right="428"/>
              <w:cnfStyle w:val="010000000000" w:firstRow="0" w:lastRow="1" w:firstColumn="0" w:lastColumn="0" w:oddVBand="0" w:evenVBand="0" w:oddHBand="0" w:evenHBand="0" w:firstRowFirstColumn="0" w:firstRowLastColumn="0" w:lastRowFirstColumn="0" w:lastRowLastColumn="0"/>
            </w:pPr>
            <w:r w:rsidRPr="00460ED0">
              <w:fldChar w:fldCharType="begin"/>
            </w:r>
            <w:r w:rsidRPr="00460ED0">
              <w:instrText xml:space="preserve"> =SUM(ABOVE) </w:instrText>
            </w:r>
            <w:r w:rsidRPr="00460ED0">
              <w:fldChar w:fldCharType="separate"/>
            </w:r>
            <w:r w:rsidR="0000560C">
              <w:rPr>
                <w:noProof/>
              </w:rPr>
              <w:t>1,856,651</w:t>
            </w:r>
            <w:r w:rsidRPr="00460ED0">
              <w:fldChar w:fldCharType="end"/>
            </w:r>
          </w:p>
        </w:tc>
        <w:tc>
          <w:tcPr>
            <w:tcW w:w="1644" w:type="dxa"/>
            <w:noWrap/>
          </w:tcPr>
          <w:p w14:paraId="759DBC56" w14:textId="008AE229" w:rsidR="00847EA5" w:rsidRPr="001A7904" w:rsidRDefault="004C6CAB" w:rsidP="007A6CAC">
            <w:pPr>
              <w:pStyle w:val="TableTextRight"/>
              <w:spacing w:beforeLines="20" w:before="48" w:afterLines="20" w:after="48"/>
              <w:ind w:right="535"/>
              <w:cnfStyle w:val="010000000000" w:firstRow="0" w:lastRow="1" w:firstColumn="0" w:lastColumn="0" w:oddVBand="0" w:evenVBand="0" w:oddHBand="0" w:evenHBand="0" w:firstRowFirstColumn="0" w:firstRowLastColumn="0" w:lastRowFirstColumn="0" w:lastRowLastColumn="0"/>
            </w:pPr>
            <w:r>
              <w:fldChar w:fldCharType="begin"/>
            </w:r>
            <w:r>
              <w:instrText xml:space="preserve"> =SUM(ABOVE) </w:instrText>
            </w:r>
            <w:r>
              <w:fldChar w:fldCharType="separate"/>
            </w:r>
            <w:r w:rsidR="0000560C">
              <w:rPr>
                <w:noProof/>
              </w:rPr>
              <w:t>696,124</w:t>
            </w:r>
            <w:r>
              <w:fldChar w:fldCharType="end"/>
            </w:r>
          </w:p>
        </w:tc>
        <w:tc>
          <w:tcPr>
            <w:tcW w:w="1191" w:type="dxa"/>
            <w:noWrap/>
          </w:tcPr>
          <w:p w14:paraId="3F4F2CAC" w14:textId="51E5ECCE" w:rsidR="00847EA5" w:rsidRPr="001A7904" w:rsidRDefault="004C6CAB" w:rsidP="007A6CAC">
            <w:pPr>
              <w:pStyle w:val="TableTextRight"/>
              <w:spacing w:beforeLines="20" w:before="48" w:afterLines="20" w:after="48"/>
              <w:ind w:right="172"/>
              <w:cnfStyle w:val="010000000000" w:firstRow="0" w:lastRow="1" w:firstColumn="0" w:lastColumn="0" w:oddVBand="0" w:evenVBand="0" w:oddHBand="0" w:evenHBand="0" w:firstRowFirstColumn="0" w:firstRowLastColumn="0" w:lastRowFirstColumn="0" w:lastRowLastColumn="0"/>
            </w:pPr>
            <w:r>
              <w:fldChar w:fldCharType="begin"/>
            </w:r>
            <w:r>
              <w:instrText xml:space="preserve"> =SUM(ABOVE) </w:instrText>
            </w:r>
            <w:r>
              <w:fldChar w:fldCharType="separate"/>
            </w:r>
            <w:r w:rsidR="0000560C">
              <w:rPr>
                <w:noProof/>
              </w:rPr>
              <w:t>97,294</w:t>
            </w:r>
            <w:r>
              <w:fldChar w:fldCharType="end"/>
            </w:r>
          </w:p>
        </w:tc>
        <w:tc>
          <w:tcPr>
            <w:tcW w:w="1361" w:type="dxa"/>
            <w:noWrap/>
          </w:tcPr>
          <w:p w14:paraId="5B719F05" w14:textId="6DD1751A" w:rsidR="00847EA5" w:rsidRPr="001A7904" w:rsidRDefault="00847EA5" w:rsidP="007A6CAC">
            <w:pPr>
              <w:pStyle w:val="TableTextRight"/>
              <w:spacing w:beforeLines="20" w:before="48" w:afterLines="20" w:after="48"/>
              <w:ind w:right="320"/>
              <w:cnfStyle w:val="010000000000" w:firstRow="0" w:lastRow="1" w:firstColumn="0" w:lastColumn="0" w:oddVBand="0" w:evenVBand="0" w:oddHBand="0" w:evenHBand="0" w:firstRowFirstColumn="0" w:firstRowLastColumn="0" w:lastRowFirstColumn="0" w:lastRowLastColumn="0"/>
            </w:pPr>
          </w:p>
        </w:tc>
      </w:tr>
    </w:tbl>
    <w:p w14:paraId="6F221145" w14:textId="228B19B1" w:rsidR="00125135" w:rsidRDefault="00125135" w:rsidP="00512200">
      <w:pPr>
        <w:pStyle w:val="CaptionWithNote"/>
      </w:pPr>
      <w:bookmarkStart w:id="219" w:name="_Ref134870691"/>
      <w:bookmarkStart w:id="220" w:name="_Toc201867418"/>
      <w:r w:rsidRPr="00357367">
        <w:lastRenderedPageBreak/>
        <w:t>Table</w:t>
      </w:r>
      <w:r w:rsidR="0033677E">
        <w:t> </w:t>
      </w:r>
      <w:r w:rsidR="00890646">
        <w:fldChar w:fldCharType="begin" w:fldLock="1"/>
      </w:r>
      <w:r w:rsidR="00890646">
        <w:instrText xml:space="preserve"> STYLEREF 1 \s </w:instrText>
      </w:r>
      <w:r w:rsidR="00890646">
        <w:fldChar w:fldCharType="separate"/>
      </w:r>
      <w:r w:rsidR="009B47F6">
        <w:rPr>
          <w:noProof/>
        </w:rPr>
        <w:t>4</w:t>
      </w:r>
      <w:r w:rsidR="00890646">
        <w:rPr>
          <w:noProof/>
        </w:rPr>
        <w:fldChar w:fldCharType="end"/>
      </w:r>
      <w:r w:rsidR="0099502A">
        <w:t>.</w:t>
      </w:r>
      <w:r w:rsidR="00890646">
        <w:fldChar w:fldCharType="begin"/>
      </w:r>
      <w:r w:rsidR="00890646">
        <w:instrText xml:space="preserve"> SEQ Table \* ARABIC \s 1 </w:instrText>
      </w:r>
      <w:r w:rsidR="00890646">
        <w:fldChar w:fldCharType="separate"/>
      </w:r>
      <w:r w:rsidR="0000560C">
        <w:rPr>
          <w:noProof/>
        </w:rPr>
        <w:t>3</w:t>
      </w:r>
      <w:r w:rsidR="00890646">
        <w:rPr>
          <w:noProof/>
        </w:rPr>
        <w:fldChar w:fldCharType="end"/>
      </w:r>
      <w:bookmarkEnd w:id="214"/>
      <w:bookmarkEnd w:id="215"/>
      <w:bookmarkEnd w:id="219"/>
      <w:r w:rsidRPr="00357367">
        <w:t xml:space="preserve"> </w:t>
      </w:r>
      <w:r w:rsidR="005A0C10">
        <w:t>ANAE</w:t>
      </w:r>
      <w:r w:rsidR="006931AC" w:rsidRPr="00357367">
        <w:t xml:space="preserve"> </w:t>
      </w:r>
      <w:r w:rsidR="006931AC">
        <w:t>f</w:t>
      </w:r>
      <w:r w:rsidR="006931AC" w:rsidRPr="00357367">
        <w:t xml:space="preserve">loodplain </w:t>
      </w:r>
      <w:r w:rsidRPr="00357367">
        <w:t xml:space="preserve">ecosystem types </w:t>
      </w:r>
      <w:r w:rsidR="006E736C">
        <w:t xml:space="preserve">on the managed floodplain </w:t>
      </w:r>
      <w:r w:rsidR="007233F5">
        <w:t>supported</w:t>
      </w:r>
      <w:r w:rsidRPr="00357367">
        <w:t xml:space="preserve">* by </w:t>
      </w:r>
      <w:r w:rsidR="001F55A3">
        <w:t>C</w:t>
      </w:r>
      <w:r w:rsidR="00A14B7D">
        <w:t>EW</w:t>
      </w:r>
      <w:r w:rsidRPr="00357367">
        <w:t xml:space="preserve">, </w:t>
      </w:r>
      <w:r w:rsidR="00385406">
        <w:t>ordered</w:t>
      </w:r>
      <w:r w:rsidR="00385406" w:rsidRPr="00357367">
        <w:t xml:space="preserve"> </w:t>
      </w:r>
      <w:r w:rsidRPr="00357367">
        <w:t xml:space="preserve">by </w:t>
      </w:r>
      <w:r w:rsidR="00EE691A">
        <w:t xml:space="preserve">area </w:t>
      </w:r>
      <w:r w:rsidR="0046446A">
        <w:t>inundated</w:t>
      </w:r>
      <w:bookmarkEnd w:id="216"/>
      <w:bookmarkEnd w:id="217"/>
      <w:bookmarkEnd w:id="218"/>
      <w:r w:rsidR="000C7B84">
        <w:t xml:space="preserve">, </w:t>
      </w:r>
      <w:r w:rsidR="001A7904">
        <w:t>2023–24</w:t>
      </w:r>
      <w:bookmarkEnd w:id="220"/>
    </w:p>
    <w:p w14:paraId="57F3CF45" w14:textId="355AA929" w:rsidR="002D1EB6" w:rsidRPr="00357367" w:rsidRDefault="002D1EB6" w:rsidP="00512200">
      <w:pPr>
        <w:pStyle w:val="CaptionNote"/>
      </w:pPr>
      <w:r>
        <w:t xml:space="preserve">*See Section </w:t>
      </w:r>
      <w:r w:rsidR="007408F1">
        <w:fldChar w:fldCharType="begin" w:fldLock="1"/>
      </w:r>
      <w:r w:rsidR="007408F1">
        <w:instrText xml:space="preserve"> REF _Ref131672342 \r \h </w:instrText>
      </w:r>
      <w:r w:rsidR="007408F1">
        <w:fldChar w:fldCharType="separate"/>
      </w:r>
      <w:r w:rsidR="009B47F6">
        <w:t>3.2</w:t>
      </w:r>
      <w:r w:rsidR="007408F1">
        <w:fldChar w:fldCharType="end"/>
      </w:r>
      <w:r>
        <w:t xml:space="preserve"> for the definition of area supported by </w:t>
      </w:r>
      <w:r w:rsidR="006375A4">
        <w:t>CEW</w:t>
      </w:r>
      <w:r>
        <w:t>. Dash</w:t>
      </w:r>
      <w:r w:rsidR="00306CEE">
        <w:t>es</w:t>
      </w:r>
      <w:r>
        <w:t xml:space="preserve"> indicate there was no inundation by </w:t>
      </w:r>
      <w:r w:rsidR="006375A4">
        <w:t>CEW</w:t>
      </w:r>
      <w:r>
        <w:t>.</w:t>
      </w:r>
      <w:r w:rsidR="006375A4" w:rsidRPr="006375A4">
        <w:t xml:space="preserve"> </w:t>
      </w:r>
      <w:r w:rsidR="006375A4">
        <w:t>ANAE = Australian National Aquatic Ecosystem.</w:t>
      </w:r>
    </w:p>
    <w:tbl>
      <w:tblPr>
        <w:tblStyle w:val="TableFlow-MER"/>
        <w:tblW w:w="4903" w:type="pct"/>
        <w:tblLayout w:type="fixed"/>
        <w:tblLook w:val="04E0" w:firstRow="1" w:lastRow="1" w:firstColumn="1" w:lastColumn="0" w:noHBand="0" w:noVBand="1"/>
      </w:tblPr>
      <w:tblGrid>
        <w:gridCol w:w="3572"/>
        <w:gridCol w:w="1176"/>
        <w:gridCol w:w="1376"/>
        <w:gridCol w:w="975"/>
        <w:gridCol w:w="1176"/>
        <w:gridCol w:w="1176"/>
      </w:tblGrid>
      <w:tr w:rsidR="00A14B7D" w:rsidRPr="00622B92" w14:paraId="0F0CAAA1" w14:textId="77777777" w:rsidTr="006E2D3E">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05363FC1" w14:textId="341BD6C5" w:rsidR="00125135" w:rsidRPr="00622B92" w:rsidRDefault="00C11AA1" w:rsidP="00622B92">
            <w:pPr>
              <w:pStyle w:val="ColumnHeading"/>
            </w:pPr>
            <w:r w:rsidRPr="00622B92">
              <w:t>ANAE</w:t>
            </w:r>
            <w:r w:rsidR="00A27759" w:rsidRPr="00622B92">
              <w:t xml:space="preserve"> </w:t>
            </w:r>
            <w:r w:rsidRPr="00622B92">
              <w:t>floodplain type</w:t>
            </w:r>
          </w:p>
        </w:tc>
        <w:tc>
          <w:tcPr>
            <w:tcW w:w="622" w:type="pct"/>
            <w:noWrap/>
          </w:tcPr>
          <w:p w14:paraId="0D387D1F" w14:textId="5547F5E4" w:rsidR="00125135" w:rsidRPr="00622B92" w:rsidRDefault="00C11AA1" w:rsidP="00622B92">
            <w:pPr>
              <w:pStyle w:val="ColumnHeading"/>
              <w:cnfStyle w:val="100000000000" w:firstRow="1" w:lastRow="0" w:firstColumn="0" w:lastColumn="0" w:oddVBand="0" w:evenVBand="0" w:oddHBand="0" w:evenHBand="0" w:firstRowFirstColumn="0" w:firstRowLastColumn="0" w:lastRowFirstColumn="0" w:lastRowLastColumn="0"/>
            </w:pPr>
            <w:r w:rsidRPr="00622B92">
              <w:t>Total area (ha)</w:t>
            </w:r>
          </w:p>
        </w:tc>
        <w:tc>
          <w:tcPr>
            <w:tcW w:w="728" w:type="pct"/>
            <w:noWrap/>
          </w:tcPr>
          <w:p w14:paraId="4B24D5F8" w14:textId="56A8ABC0" w:rsidR="00125135" w:rsidRPr="00622B92" w:rsidRDefault="00C11AA1" w:rsidP="00622B92">
            <w:pPr>
              <w:pStyle w:val="ColumnHeading"/>
              <w:cnfStyle w:val="100000000000" w:firstRow="1" w:lastRow="0" w:firstColumn="0" w:lastColumn="0" w:oddVBand="0" w:evenVBand="0" w:oddHBand="0" w:evenHBand="0" w:firstRowFirstColumn="0" w:firstRowLastColumn="0" w:lastRowFirstColumn="0" w:lastRowLastColumn="0"/>
            </w:pPr>
            <w:r w:rsidRPr="00622B92">
              <w:t xml:space="preserve">Area on </w:t>
            </w:r>
            <w:r w:rsidR="000C7B84" w:rsidRPr="00622B92">
              <w:t>m</w:t>
            </w:r>
            <w:r w:rsidRPr="00622B92">
              <w:t xml:space="preserve">anaged </w:t>
            </w:r>
            <w:r w:rsidR="000C7B84" w:rsidRPr="00622B92">
              <w:t>f</w:t>
            </w:r>
            <w:r w:rsidRPr="00622B92">
              <w:t>loodplain (ha)</w:t>
            </w:r>
          </w:p>
        </w:tc>
        <w:tc>
          <w:tcPr>
            <w:tcW w:w="516" w:type="pct"/>
            <w:noWrap/>
          </w:tcPr>
          <w:p w14:paraId="5F315E6A" w14:textId="5D26320E" w:rsidR="00125135" w:rsidRPr="00622B92" w:rsidRDefault="001662A9" w:rsidP="00622B92">
            <w:pPr>
              <w:pStyle w:val="ColumnHeading"/>
              <w:cnfStyle w:val="100000000000" w:firstRow="1" w:lastRow="0" w:firstColumn="0" w:lastColumn="0" w:oddVBand="0" w:evenVBand="0" w:oddHBand="0" w:evenHBand="0" w:firstRowFirstColumn="0" w:firstRowLastColumn="0" w:lastRowFirstColumn="0" w:lastRowLastColumn="0"/>
            </w:pPr>
            <w:r w:rsidRPr="00622B92">
              <w:t>Area of CEW (ha)</w:t>
            </w:r>
          </w:p>
        </w:tc>
        <w:tc>
          <w:tcPr>
            <w:tcW w:w="622" w:type="pct"/>
            <w:noWrap/>
          </w:tcPr>
          <w:p w14:paraId="03FFE1C0" w14:textId="7C0711D7" w:rsidR="00125135" w:rsidRPr="00622B92" w:rsidRDefault="00C11AA1" w:rsidP="00622B92">
            <w:pPr>
              <w:pStyle w:val="ColumnHeading"/>
              <w:cnfStyle w:val="100000000000" w:firstRow="1" w:lastRow="0" w:firstColumn="0" w:lastColumn="0" w:oddVBand="0" w:evenVBand="0" w:oddHBand="0" w:evenHBand="0" w:firstRowFirstColumn="0" w:firstRowLastColumn="0" w:lastRowFirstColumn="0" w:lastRowLastColumn="0"/>
            </w:pPr>
            <w:r w:rsidRPr="00622B92">
              <w:t xml:space="preserve">% of </w:t>
            </w:r>
            <w:r w:rsidR="00A454D2" w:rsidRPr="00622B92">
              <w:t>t</w:t>
            </w:r>
            <w:r w:rsidRPr="00622B92">
              <w:t>otal</w:t>
            </w:r>
          </w:p>
        </w:tc>
        <w:tc>
          <w:tcPr>
            <w:tcW w:w="622" w:type="pct"/>
            <w:noWrap/>
          </w:tcPr>
          <w:p w14:paraId="0A84430B" w14:textId="108EC199" w:rsidR="00125135" w:rsidRPr="00622B92" w:rsidRDefault="00C11AA1" w:rsidP="00622B92">
            <w:pPr>
              <w:pStyle w:val="ColumnHeading"/>
              <w:cnfStyle w:val="100000000000" w:firstRow="1" w:lastRow="0" w:firstColumn="0" w:lastColumn="0" w:oddVBand="0" w:evenVBand="0" w:oddHBand="0" w:evenHBand="0" w:firstRowFirstColumn="0" w:firstRowLastColumn="0" w:lastRowFirstColumn="0" w:lastRowLastColumn="0"/>
            </w:pPr>
            <w:r w:rsidRPr="00622B92">
              <w:t xml:space="preserve">% of </w:t>
            </w:r>
            <w:r w:rsidR="000C7B84" w:rsidRPr="00622B92">
              <w:t>m</w:t>
            </w:r>
            <w:r w:rsidRPr="00622B92">
              <w:t xml:space="preserve">anaged </w:t>
            </w:r>
            <w:r w:rsidR="000C7B84" w:rsidRPr="00622B92">
              <w:t>f</w:t>
            </w:r>
            <w:r w:rsidRPr="00622B92">
              <w:t>loodplain</w:t>
            </w:r>
          </w:p>
        </w:tc>
      </w:tr>
      <w:tr w:rsidR="00A14B7D" w:rsidRPr="00357367" w14:paraId="491675E7" w14:textId="77777777" w:rsidTr="006E2D3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73FAADB7" w14:textId="7C177A00" w:rsidR="001A7904" w:rsidRPr="00357367" w:rsidRDefault="001A7904" w:rsidP="001A7904">
            <w:pPr>
              <w:pStyle w:val="TableText"/>
            </w:pPr>
            <w:r w:rsidRPr="003224B9">
              <w:t>F1.2: River red gum forest riparian zone or floodplain</w:t>
            </w:r>
          </w:p>
        </w:tc>
        <w:tc>
          <w:tcPr>
            <w:tcW w:w="622" w:type="pct"/>
            <w:noWrap/>
          </w:tcPr>
          <w:p w14:paraId="72E72D67" w14:textId="235788C8"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3224B9">
              <w:t>625,609</w:t>
            </w:r>
          </w:p>
        </w:tc>
        <w:tc>
          <w:tcPr>
            <w:tcW w:w="728" w:type="pct"/>
            <w:noWrap/>
          </w:tcPr>
          <w:p w14:paraId="29C5C639" w14:textId="29472AFA" w:rsidR="001A7904" w:rsidRPr="00357367" w:rsidRDefault="001A7904" w:rsidP="001A7904">
            <w:pPr>
              <w:pStyle w:val="TableTextRight"/>
              <w:ind w:right="402"/>
              <w:cnfStyle w:val="000000100000" w:firstRow="0" w:lastRow="0" w:firstColumn="0" w:lastColumn="0" w:oddVBand="0" w:evenVBand="0" w:oddHBand="1" w:evenHBand="0" w:firstRowFirstColumn="0" w:firstRowLastColumn="0" w:lastRowFirstColumn="0" w:lastRowLastColumn="0"/>
            </w:pPr>
            <w:r w:rsidRPr="003224B9">
              <w:t>344,981</w:t>
            </w:r>
          </w:p>
        </w:tc>
        <w:tc>
          <w:tcPr>
            <w:tcW w:w="516" w:type="pct"/>
            <w:noWrap/>
          </w:tcPr>
          <w:p w14:paraId="235251A6" w14:textId="3C7CF716"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3224B9">
              <w:t>19,033</w:t>
            </w:r>
          </w:p>
        </w:tc>
        <w:tc>
          <w:tcPr>
            <w:tcW w:w="622" w:type="pct"/>
            <w:noWrap/>
          </w:tcPr>
          <w:p w14:paraId="28131816" w14:textId="5CFBB454" w:rsidR="001A7904" w:rsidRPr="00357367" w:rsidRDefault="001A7904" w:rsidP="001A7904">
            <w:pPr>
              <w:pStyle w:val="TableTextRight"/>
              <w:cnfStyle w:val="000000100000" w:firstRow="0" w:lastRow="0" w:firstColumn="0" w:lastColumn="0" w:oddVBand="0" w:evenVBand="0" w:oddHBand="1" w:evenHBand="0" w:firstRowFirstColumn="0" w:firstRowLastColumn="0" w:lastRowFirstColumn="0" w:lastRowLastColumn="0"/>
            </w:pPr>
            <w:r w:rsidRPr="003224B9">
              <w:t>3.0</w:t>
            </w:r>
          </w:p>
        </w:tc>
        <w:tc>
          <w:tcPr>
            <w:tcW w:w="622" w:type="pct"/>
            <w:noWrap/>
          </w:tcPr>
          <w:p w14:paraId="7F8FC21B" w14:textId="5D59A343" w:rsidR="001A7904" w:rsidRPr="00357367" w:rsidRDefault="001A7904" w:rsidP="001A7904">
            <w:pPr>
              <w:pStyle w:val="TableTextRight"/>
              <w:ind w:right="340"/>
              <w:cnfStyle w:val="000000100000" w:firstRow="0" w:lastRow="0" w:firstColumn="0" w:lastColumn="0" w:oddVBand="0" w:evenVBand="0" w:oddHBand="1" w:evenHBand="0" w:firstRowFirstColumn="0" w:firstRowLastColumn="0" w:lastRowFirstColumn="0" w:lastRowLastColumn="0"/>
            </w:pPr>
            <w:r w:rsidRPr="003224B9">
              <w:t>5.5</w:t>
            </w:r>
          </w:p>
        </w:tc>
      </w:tr>
      <w:tr w:rsidR="00A14B7D" w:rsidRPr="00357367" w14:paraId="4BBB8CEC" w14:textId="77777777" w:rsidTr="006E2D3E">
        <w:trPr>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7DB5EE90" w14:textId="6EDA7B09" w:rsidR="001A7904" w:rsidRPr="00357367" w:rsidRDefault="001A7904" w:rsidP="001A7904">
            <w:pPr>
              <w:pStyle w:val="TableText"/>
            </w:pPr>
            <w:r w:rsidRPr="003224B9">
              <w:t>F1.4: River red gum woodland riparian zone or floodplain</w:t>
            </w:r>
          </w:p>
        </w:tc>
        <w:tc>
          <w:tcPr>
            <w:tcW w:w="0" w:type="pct"/>
            <w:noWrap/>
          </w:tcPr>
          <w:p w14:paraId="478E0DBD" w14:textId="2869C3CC"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3224B9">
              <w:t>297,969</w:t>
            </w:r>
          </w:p>
        </w:tc>
        <w:tc>
          <w:tcPr>
            <w:tcW w:w="728" w:type="pct"/>
            <w:noWrap/>
          </w:tcPr>
          <w:p w14:paraId="2FB1D637" w14:textId="35CF38FF" w:rsidR="001A7904" w:rsidRPr="00357367" w:rsidRDefault="001A7904" w:rsidP="001A7904">
            <w:pPr>
              <w:pStyle w:val="TableTextRight"/>
              <w:ind w:right="402"/>
              <w:cnfStyle w:val="000000000000" w:firstRow="0" w:lastRow="0" w:firstColumn="0" w:lastColumn="0" w:oddVBand="0" w:evenVBand="0" w:oddHBand="0" w:evenHBand="0" w:firstRowFirstColumn="0" w:firstRowLastColumn="0" w:lastRowFirstColumn="0" w:lastRowLastColumn="0"/>
            </w:pPr>
            <w:r w:rsidRPr="003224B9">
              <w:t>146,127</w:t>
            </w:r>
          </w:p>
        </w:tc>
        <w:tc>
          <w:tcPr>
            <w:tcW w:w="516" w:type="pct"/>
            <w:noWrap/>
          </w:tcPr>
          <w:p w14:paraId="5473CB8E" w14:textId="15AC5B45"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3224B9">
              <w:t>11,966</w:t>
            </w:r>
          </w:p>
        </w:tc>
        <w:tc>
          <w:tcPr>
            <w:tcW w:w="0" w:type="pct"/>
            <w:noWrap/>
          </w:tcPr>
          <w:p w14:paraId="7954DCAD" w14:textId="08CEE088" w:rsidR="001A7904" w:rsidRPr="00357367" w:rsidRDefault="001A7904" w:rsidP="001A7904">
            <w:pPr>
              <w:pStyle w:val="TableTextRight"/>
              <w:cnfStyle w:val="000000000000" w:firstRow="0" w:lastRow="0" w:firstColumn="0" w:lastColumn="0" w:oddVBand="0" w:evenVBand="0" w:oddHBand="0" w:evenHBand="0" w:firstRowFirstColumn="0" w:firstRowLastColumn="0" w:lastRowFirstColumn="0" w:lastRowLastColumn="0"/>
            </w:pPr>
            <w:r w:rsidRPr="003224B9">
              <w:t>4.0</w:t>
            </w:r>
          </w:p>
        </w:tc>
        <w:tc>
          <w:tcPr>
            <w:tcW w:w="0" w:type="pct"/>
            <w:noWrap/>
          </w:tcPr>
          <w:p w14:paraId="47A2CDBC" w14:textId="2429DD16" w:rsidR="001A7904" w:rsidRPr="00357367" w:rsidRDefault="001A7904" w:rsidP="001A7904">
            <w:pPr>
              <w:pStyle w:val="TableTextRight"/>
              <w:ind w:right="340"/>
              <w:cnfStyle w:val="000000000000" w:firstRow="0" w:lastRow="0" w:firstColumn="0" w:lastColumn="0" w:oddVBand="0" w:evenVBand="0" w:oddHBand="0" w:evenHBand="0" w:firstRowFirstColumn="0" w:firstRowLastColumn="0" w:lastRowFirstColumn="0" w:lastRowLastColumn="0"/>
            </w:pPr>
            <w:r w:rsidRPr="003224B9">
              <w:t>8.2</w:t>
            </w:r>
          </w:p>
        </w:tc>
      </w:tr>
      <w:tr w:rsidR="00A14B7D" w:rsidRPr="00357367" w14:paraId="12F289A6" w14:textId="77777777" w:rsidTr="006E2D3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751A1B96" w14:textId="03F7856B" w:rsidR="001A7904" w:rsidRPr="00357367" w:rsidRDefault="001A7904" w:rsidP="001A7904">
            <w:pPr>
              <w:pStyle w:val="TableText"/>
            </w:pPr>
            <w:r w:rsidRPr="003224B9">
              <w:t>F1.8: Black box woodland riparian zone or floodplain</w:t>
            </w:r>
          </w:p>
        </w:tc>
        <w:tc>
          <w:tcPr>
            <w:tcW w:w="622" w:type="pct"/>
            <w:noWrap/>
          </w:tcPr>
          <w:p w14:paraId="05A1523D" w14:textId="4F5F50F8"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3224B9">
              <w:t>1,713,211</w:t>
            </w:r>
          </w:p>
        </w:tc>
        <w:tc>
          <w:tcPr>
            <w:tcW w:w="728" w:type="pct"/>
            <w:noWrap/>
          </w:tcPr>
          <w:p w14:paraId="18DCB4AC" w14:textId="46CADF7B" w:rsidR="001A7904" w:rsidRPr="00357367" w:rsidRDefault="001A7904" w:rsidP="001A7904">
            <w:pPr>
              <w:pStyle w:val="TableTextRight"/>
              <w:ind w:right="402"/>
              <w:cnfStyle w:val="000000100000" w:firstRow="0" w:lastRow="0" w:firstColumn="0" w:lastColumn="0" w:oddVBand="0" w:evenVBand="0" w:oddHBand="1" w:evenHBand="0" w:firstRowFirstColumn="0" w:firstRowLastColumn="0" w:lastRowFirstColumn="0" w:lastRowLastColumn="0"/>
            </w:pPr>
            <w:r w:rsidRPr="003224B9">
              <w:t>293,503</w:t>
            </w:r>
          </w:p>
        </w:tc>
        <w:tc>
          <w:tcPr>
            <w:tcW w:w="516" w:type="pct"/>
            <w:noWrap/>
          </w:tcPr>
          <w:p w14:paraId="660BDB09" w14:textId="588A14CC"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3224B9">
              <w:t>6,631</w:t>
            </w:r>
          </w:p>
        </w:tc>
        <w:tc>
          <w:tcPr>
            <w:tcW w:w="622" w:type="pct"/>
            <w:noWrap/>
          </w:tcPr>
          <w:p w14:paraId="6FDEDD15" w14:textId="4E6B3EEA" w:rsidR="001A7904" w:rsidRPr="00357367" w:rsidRDefault="001A7904" w:rsidP="001A7904">
            <w:pPr>
              <w:pStyle w:val="TableTextRight"/>
              <w:cnfStyle w:val="000000100000" w:firstRow="0" w:lastRow="0" w:firstColumn="0" w:lastColumn="0" w:oddVBand="0" w:evenVBand="0" w:oddHBand="1" w:evenHBand="0" w:firstRowFirstColumn="0" w:firstRowLastColumn="0" w:lastRowFirstColumn="0" w:lastRowLastColumn="0"/>
            </w:pPr>
            <w:r w:rsidRPr="003224B9">
              <w:t>0.4</w:t>
            </w:r>
          </w:p>
        </w:tc>
        <w:tc>
          <w:tcPr>
            <w:tcW w:w="622" w:type="pct"/>
            <w:noWrap/>
          </w:tcPr>
          <w:p w14:paraId="53D44F49" w14:textId="17625C7E" w:rsidR="001A7904" w:rsidRPr="00357367" w:rsidRDefault="001A7904" w:rsidP="001A7904">
            <w:pPr>
              <w:pStyle w:val="TableTextRight"/>
              <w:ind w:right="340"/>
              <w:cnfStyle w:val="000000100000" w:firstRow="0" w:lastRow="0" w:firstColumn="0" w:lastColumn="0" w:oddVBand="0" w:evenVBand="0" w:oddHBand="1" w:evenHBand="0" w:firstRowFirstColumn="0" w:firstRowLastColumn="0" w:lastRowFirstColumn="0" w:lastRowLastColumn="0"/>
            </w:pPr>
            <w:r w:rsidRPr="003224B9">
              <w:t>2.3</w:t>
            </w:r>
          </w:p>
        </w:tc>
      </w:tr>
      <w:tr w:rsidR="00A14B7D" w:rsidRPr="00357367" w14:paraId="432F78B6" w14:textId="77777777" w:rsidTr="006E2D3E">
        <w:trPr>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7D976EE1" w14:textId="4543B55E" w:rsidR="001A7904" w:rsidRPr="00357367" w:rsidRDefault="001A7904" w:rsidP="001A7904">
            <w:pPr>
              <w:pStyle w:val="TableText"/>
            </w:pPr>
            <w:r w:rsidRPr="003224B9">
              <w:t>F2.2: Lignum shrubland riparian zone or floodplain</w:t>
            </w:r>
          </w:p>
        </w:tc>
        <w:tc>
          <w:tcPr>
            <w:tcW w:w="0" w:type="pct"/>
            <w:noWrap/>
          </w:tcPr>
          <w:p w14:paraId="3585BC2E" w14:textId="5E9E5BCD"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3224B9">
              <w:t>291,013</w:t>
            </w:r>
          </w:p>
        </w:tc>
        <w:tc>
          <w:tcPr>
            <w:tcW w:w="728" w:type="pct"/>
            <w:noWrap/>
          </w:tcPr>
          <w:p w14:paraId="6690EFB9" w14:textId="0F309148" w:rsidR="001A7904" w:rsidRPr="00357367" w:rsidRDefault="001A7904" w:rsidP="001A7904">
            <w:pPr>
              <w:pStyle w:val="TableTextRight"/>
              <w:ind w:right="402"/>
              <w:cnfStyle w:val="000000000000" w:firstRow="0" w:lastRow="0" w:firstColumn="0" w:lastColumn="0" w:oddVBand="0" w:evenVBand="0" w:oddHBand="0" w:evenHBand="0" w:firstRowFirstColumn="0" w:firstRowLastColumn="0" w:lastRowFirstColumn="0" w:lastRowLastColumn="0"/>
            </w:pPr>
            <w:r w:rsidRPr="003224B9">
              <w:t>84,699</w:t>
            </w:r>
          </w:p>
        </w:tc>
        <w:tc>
          <w:tcPr>
            <w:tcW w:w="516" w:type="pct"/>
            <w:noWrap/>
          </w:tcPr>
          <w:p w14:paraId="61498331" w14:textId="68EE3D8D"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3224B9">
              <w:t>4,895</w:t>
            </w:r>
          </w:p>
        </w:tc>
        <w:tc>
          <w:tcPr>
            <w:tcW w:w="0" w:type="pct"/>
            <w:noWrap/>
          </w:tcPr>
          <w:p w14:paraId="5C3AD9B9" w14:textId="5012CE2F" w:rsidR="001A7904" w:rsidRPr="00357367" w:rsidRDefault="001A7904" w:rsidP="001A7904">
            <w:pPr>
              <w:pStyle w:val="TableTextRight"/>
              <w:cnfStyle w:val="000000000000" w:firstRow="0" w:lastRow="0" w:firstColumn="0" w:lastColumn="0" w:oddVBand="0" w:evenVBand="0" w:oddHBand="0" w:evenHBand="0" w:firstRowFirstColumn="0" w:firstRowLastColumn="0" w:lastRowFirstColumn="0" w:lastRowLastColumn="0"/>
            </w:pPr>
            <w:r w:rsidRPr="003224B9">
              <w:t>1.7</w:t>
            </w:r>
          </w:p>
        </w:tc>
        <w:tc>
          <w:tcPr>
            <w:tcW w:w="0" w:type="pct"/>
            <w:noWrap/>
          </w:tcPr>
          <w:p w14:paraId="58BF6FC3" w14:textId="5882F006" w:rsidR="001A7904" w:rsidRPr="00357367" w:rsidRDefault="001A7904" w:rsidP="001A7904">
            <w:pPr>
              <w:pStyle w:val="TableTextRight"/>
              <w:ind w:right="340"/>
              <w:cnfStyle w:val="000000000000" w:firstRow="0" w:lastRow="0" w:firstColumn="0" w:lastColumn="0" w:oddVBand="0" w:evenVBand="0" w:oddHBand="0" w:evenHBand="0" w:firstRowFirstColumn="0" w:firstRowLastColumn="0" w:lastRowFirstColumn="0" w:lastRowLastColumn="0"/>
            </w:pPr>
            <w:r w:rsidRPr="003224B9">
              <w:t>5.8</w:t>
            </w:r>
          </w:p>
        </w:tc>
      </w:tr>
      <w:tr w:rsidR="00A14B7D" w:rsidRPr="00357367" w14:paraId="2BC1C939" w14:textId="77777777" w:rsidTr="006E2D3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0F36B50A" w14:textId="3442B936" w:rsidR="001A7904" w:rsidRPr="00357367" w:rsidRDefault="001A7904" w:rsidP="001A7904">
            <w:pPr>
              <w:pStyle w:val="TableText"/>
            </w:pPr>
            <w:r w:rsidRPr="003224B9">
              <w:t>F1.10: Coolibah woodland and forest riparian zone or floodplain</w:t>
            </w:r>
          </w:p>
        </w:tc>
        <w:tc>
          <w:tcPr>
            <w:tcW w:w="622" w:type="pct"/>
            <w:noWrap/>
          </w:tcPr>
          <w:p w14:paraId="40CBE8B8" w14:textId="601EE0AC"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3224B9">
              <w:t>2,107,271</w:t>
            </w:r>
          </w:p>
        </w:tc>
        <w:tc>
          <w:tcPr>
            <w:tcW w:w="728" w:type="pct"/>
            <w:noWrap/>
          </w:tcPr>
          <w:p w14:paraId="69ABBB80" w14:textId="1BDA8FA6" w:rsidR="001A7904" w:rsidRPr="00357367" w:rsidRDefault="001A7904" w:rsidP="001A7904">
            <w:pPr>
              <w:pStyle w:val="TableTextRight"/>
              <w:ind w:right="402"/>
              <w:cnfStyle w:val="000000100000" w:firstRow="0" w:lastRow="0" w:firstColumn="0" w:lastColumn="0" w:oddVBand="0" w:evenVBand="0" w:oddHBand="1" w:evenHBand="0" w:firstRowFirstColumn="0" w:firstRowLastColumn="0" w:lastRowFirstColumn="0" w:lastRowLastColumn="0"/>
            </w:pPr>
            <w:r w:rsidRPr="003224B9">
              <w:t>495,493</w:t>
            </w:r>
          </w:p>
        </w:tc>
        <w:tc>
          <w:tcPr>
            <w:tcW w:w="516" w:type="pct"/>
            <w:noWrap/>
          </w:tcPr>
          <w:p w14:paraId="7C450379" w14:textId="7896A3E4"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3224B9">
              <w:t>3,951</w:t>
            </w:r>
          </w:p>
        </w:tc>
        <w:tc>
          <w:tcPr>
            <w:tcW w:w="622" w:type="pct"/>
            <w:noWrap/>
          </w:tcPr>
          <w:p w14:paraId="7EA34153" w14:textId="7D469D9D" w:rsidR="001A7904" w:rsidRPr="00357367" w:rsidRDefault="001A7904" w:rsidP="001A7904">
            <w:pPr>
              <w:pStyle w:val="TableTextRight"/>
              <w:cnfStyle w:val="000000100000" w:firstRow="0" w:lastRow="0" w:firstColumn="0" w:lastColumn="0" w:oddVBand="0" w:evenVBand="0" w:oddHBand="1" w:evenHBand="0" w:firstRowFirstColumn="0" w:firstRowLastColumn="0" w:lastRowFirstColumn="0" w:lastRowLastColumn="0"/>
            </w:pPr>
            <w:r w:rsidRPr="003224B9">
              <w:t>0.2</w:t>
            </w:r>
          </w:p>
        </w:tc>
        <w:tc>
          <w:tcPr>
            <w:tcW w:w="622" w:type="pct"/>
            <w:noWrap/>
          </w:tcPr>
          <w:p w14:paraId="580DFD78" w14:textId="0688516C" w:rsidR="001A7904" w:rsidRPr="00357367" w:rsidRDefault="001A7904" w:rsidP="001A7904">
            <w:pPr>
              <w:pStyle w:val="TableTextRight"/>
              <w:ind w:right="340"/>
              <w:cnfStyle w:val="000000100000" w:firstRow="0" w:lastRow="0" w:firstColumn="0" w:lastColumn="0" w:oddVBand="0" w:evenVBand="0" w:oddHBand="1" w:evenHBand="0" w:firstRowFirstColumn="0" w:firstRowLastColumn="0" w:lastRowFirstColumn="0" w:lastRowLastColumn="0"/>
            </w:pPr>
            <w:r w:rsidRPr="003224B9">
              <w:t>0.8</w:t>
            </w:r>
          </w:p>
        </w:tc>
      </w:tr>
      <w:tr w:rsidR="00A14B7D" w:rsidRPr="00357367" w14:paraId="305E2ED2" w14:textId="77777777" w:rsidTr="006E2D3E">
        <w:trPr>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44516760" w14:textId="739658CF" w:rsidR="001A7904" w:rsidRPr="00357367" w:rsidRDefault="001A7904" w:rsidP="001A7904">
            <w:pPr>
              <w:pStyle w:val="TableText"/>
            </w:pPr>
            <w:r w:rsidRPr="003224B9">
              <w:t>F1.11: River cooba woodland riparian zone or floodplain</w:t>
            </w:r>
          </w:p>
        </w:tc>
        <w:tc>
          <w:tcPr>
            <w:tcW w:w="0" w:type="pct"/>
            <w:noWrap/>
          </w:tcPr>
          <w:p w14:paraId="01F79549" w14:textId="6B2E8656"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3224B9">
              <w:t>16,898</w:t>
            </w:r>
          </w:p>
        </w:tc>
        <w:tc>
          <w:tcPr>
            <w:tcW w:w="728" w:type="pct"/>
            <w:noWrap/>
          </w:tcPr>
          <w:p w14:paraId="1226C8F8" w14:textId="44F1BCA4" w:rsidR="001A7904" w:rsidRPr="00357367" w:rsidRDefault="001A7904" w:rsidP="001A7904">
            <w:pPr>
              <w:pStyle w:val="TableTextRight"/>
              <w:ind w:right="402"/>
              <w:cnfStyle w:val="000000000000" w:firstRow="0" w:lastRow="0" w:firstColumn="0" w:lastColumn="0" w:oddVBand="0" w:evenVBand="0" w:oddHBand="0" w:evenHBand="0" w:firstRowFirstColumn="0" w:firstRowLastColumn="0" w:lastRowFirstColumn="0" w:lastRowLastColumn="0"/>
            </w:pPr>
            <w:r w:rsidRPr="003224B9">
              <w:t>5,077</w:t>
            </w:r>
          </w:p>
        </w:tc>
        <w:tc>
          <w:tcPr>
            <w:tcW w:w="516" w:type="pct"/>
            <w:noWrap/>
          </w:tcPr>
          <w:p w14:paraId="74F89574" w14:textId="656A794C"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3224B9">
              <w:t>697</w:t>
            </w:r>
          </w:p>
        </w:tc>
        <w:tc>
          <w:tcPr>
            <w:tcW w:w="0" w:type="pct"/>
            <w:noWrap/>
          </w:tcPr>
          <w:p w14:paraId="7F8A7F4B" w14:textId="11D95592" w:rsidR="001A7904" w:rsidRPr="00357367" w:rsidRDefault="001A7904" w:rsidP="001A7904">
            <w:pPr>
              <w:pStyle w:val="TableTextRight"/>
              <w:cnfStyle w:val="000000000000" w:firstRow="0" w:lastRow="0" w:firstColumn="0" w:lastColumn="0" w:oddVBand="0" w:evenVBand="0" w:oddHBand="0" w:evenHBand="0" w:firstRowFirstColumn="0" w:firstRowLastColumn="0" w:lastRowFirstColumn="0" w:lastRowLastColumn="0"/>
            </w:pPr>
            <w:r w:rsidRPr="003224B9">
              <w:t>4.1</w:t>
            </w:r>
          </w:p>
        </w:tc>
        <w:tc>
          <w:tcPr>
            <w:tcW w:w="0" w:type="pct"/>
            <w:noWrap/>
          </w:tcPr>
          <w:p w14:paraId="7F425FB2" w14:textId="7A2724F8" w:rsidR="001A7904" w:rsidRPr="00357367" w:rsidRDefault="001A7904" w:rsidP="001A7904">
            <w:pPr>
              <w:pStyle w:val="TableTextRight"/>
              <w:ind w:right="340"/>
              <w:cnfStyle w:val="000000000000" w:firstRow="0" w:lastRow="0" w:firstColumn="0" w:lastColumn="0" w:oddVBand="0" w:evenVBand="0" w:oddHBand="0" w:evenHBand="0" w:firstRowFirstColumn="0" w:firstRowLastColumn="0" w:lastRowFirstColumn="0" w:lastRowLastColumn="0"/>
            </w:pPr>
            <w:r w:rsidRPr="003224B9">
              <w:t>13.7</w:t>
            </w:r>
          </w:p>
        </w:tc>
      </w:tr>
      <w:tr w:rsidR="00A14B7D" w:rsidRPr="00357367" w14:paraId="1C35BBA2" w14:textId="77777777" w:rsidTr="006E2D3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2836EB35" w14:textId="16759709" w:rsidR="001A7904" w:rsidRPr="00357367" w:rsidRDefault="001A7904" w:rsidP="001A7904">
            <w:pPr>
              <w:pStyle w:val="TableText"/>
            </w:pPr>
            <w:r w:rsidRPr="003224B9">
              <w:t>F2.4: Shrubland riparian zone or floodplain</w:t>
            </w:r>
          </w:p>
        </w:tc>
        <w:tc>
          <w:tcPr>
            <w:tcW w:w="622" w:type="pct"/>
            <w:noWrap/>
          </w:tcPr>
          <w:p w14:paraId="5DEA1D94" w14:textId="21C33196"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3224B9">
              <w:t>461,201</w:t>
            </w:r>
          </w:p>
        </w:tc>
        <w:tc>
          <w:tcPr>
            <w:tcW w:w="728" w:type="pct"/>
            <w:noWrap/>
          </w:tcPr>
          <w:p w14:paraId="797DA1FC" w14:textId="5DBC5AC1" w:rsidR="001A7904" w:rsidRPr="00357367" w:rsidRDefault="001A7904" w:rsidP="001A7904">
            <w:pPr>
              <w:pStyle w:val="TableTextRight"/>
              <w:ind w:right="402"/>
              <w:cnfStyle w:val="000000100000" w:firstRow="0" w:lastRow="0" w:firstColumn="0" w:lastColumn="0" w:oddVBand="0" w:evenVBand="0" w:oddHBand="1" w:evenHBand="0" w:firstRowFirstColumn="0" w:firstRowLastColumn="0" w:lastRowFirstColumn="0" w:lastRowLastColumn="0"/>
            </w:pPr>
            <w:r w:rsidRPr="003224B9">
              <w:t>142,900</w:t>
            </w:r>
          </w:p>
        </w:tc>
        <w:tc>
          <w:tcPr>
            <w:tcW w:w="516" w:type="pct"/>
            <w:noWrap/>
          </w:tcPr>
          <w:p w14:paraId="63BC3DFA" w14:textId="7B12F03F"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3224B9">
              <w:t>408</w:t>
            </w:r>
          </w:p>
        </w:tc>
        <w:tc>
          <w:tcPr>
            <w:tcW w:w="622" w:type="pct"/>
            <w:noWrap/>
          </w:tcPr>
          <w:p w14:paraId="47A27C5B" w14:textId="74D7D7FE" w:rsidR="001A7904" w:rsidRPr="00357367" w:rsidRDefault="001A7904" w:rsidP="001A7904">
            <w:pPr>
              <w:pStyle w:val="TableTextRight"/>
              <w:cnfStyle w:val="000000100000" w:firstRow="0" w:lastRow="0" w:firstColumn="0" w:lastColumn="0" w:oddVBand="0" w:evenVBand="0" w:oddHBand="1" w:evenHBand="0" w:firstRowFirstColumn="0" w:firstRowLastColumn="0" w:lastRowFirstColumn="0" w:lastRowLastColumn="0"/>
            </w:pPr>
            <w:r w:rsidRPr="003224B9">
              <w:t>&lt;0.1</w:t>
            </w:r>
          </w:p>
        </w:tc>
        <w:tc>
          <w:tcPr>
            <w:tcW w:w="622" w:type="pct"/>
            <w:noWrap/>
          </w:tcPr>
          <w:p w14:paraId="3F899569" w14:textId="0FA96B61" w:rsidR="001A7904" w:rsidRPr="00357367" w:rsidRDefault="001A7904" w:rsidP="001A7904">
            <w:pPr>
              <w:pStyle w:val="TableTextRight"/>
              <w:ind w:right="340"/>
              <w:cnfStyle w:val="000000100000" w:firstRow="0" w:lastRow="0" w:firstColumn="0" w:lastColumn="0" w:oddVBand="0" w:evenVBand="0" w:oddHBand="1" w:evenHBand="0" w:firstRowFirstColumn="0" w:firstRowLastColumn="0" w:lastRowFirstColumn="0" w:lastRowLastColumn="0"/>
            </w:pPr>
            <w:r w:rsidRPr="003224B9">
              <w:t>0.3</w:t>
            </w:r>
          </w:p>
        </w:tc>
      </w:tr>
      <w:tr w:rsidR="00A14B7D" w:rsidRPr="00357367" w14:paraId="459BD54F" w14:textId="77777777" w:rsidTr="006E2D3E">
        <w:trPr>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546BEB33" w14:textId="36D60C2D" w:rsidR="001A7904" w:rsidRPr="00357367" w:rsidRDefault="001A7904" w:rsidP="001A7904">
            <w:pPr>
              <w:pStyle w:val="TableText"/>
            </w:pPr>
            <w:r w:rsidRPr="003224B9">
              <w:t>F1.12: Woodland riparian zone or floodplain</w:t>
            </w:r>
          </w:p>
        </w:tc>
        <w:tc>
          <w:tcPr>
            <w:tcW w:w="0" w:type="pct"/>
            <w:noWrap/>
          </w:tcPr>
          <w:p w14:paraId="4B2AE9F4" w14:textId="605D81C0"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3224B9">
              <w:t>152,733</w:t>
            </w:r>
          </w:p>
        </w:tc>
        <w:tc>
          <w:tcPr>
            <w:tcW w:w="728" w:type="pct"/>
            <w:noWrap/>
          </w:tcPr>
          <w:p w14:paraId="485E1B18" w14:textId="182FF6C5" w:rsidR="001A7904" w:rsidRPr="00357367" w:rsidRDefault="001A7904" w:rsidP="001A7904">
            <w:pPr>
              <w:pStyle w:val="TableTextRight"/>
              <w:ind w:right="402"/>
              <w:cnfStyle w:val="000000000000" w:firstRow="0" w:lastRow="0" w:firstColumn="0" w:lastColumn="0" w:oddVBand="0" w:evenVBand="0" w:oddHBand="0" w:evenHBand="0" w:firstRowFirstColumn="0" w:firstRowLastColumn="0" w:lastRowFirstColumn="0" w:lastRowLastColumn="0"/>
            </w:pPr>
            <w:r w:rsidRPr="003224B9">
              <w:t>43,748</w:t>
            </w:r>
          </w:p>
        </w:tc>
        <w:tc>
          <w:tcPr>
            <w:tcW w:w="516" w:type="pct"/>
            <w:noWrap/>
          </w:tcPr>
          <w:p w14:paraId="5D423F4F" w14:textId="31462E75"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3224B9">
              <w:t>92</w:t>
            </w:r>
          </w:p>
        </w:tc>
        <w:tc>
          <w:tcPr>
            <w:tcW w:w="0" w:type="pct"/>
            <w:noWrap/>
          </w:tcPr>
          <w:p w14:paraId="5183A080" w14:textId="493B9698" w:rsidR="001A7904" w:rsidRPr="00357367" w:rsidRDefault="001A7904" w:rsidP="001A7904">
            <w:pPr>
              <w:pStyle w:val="TableTextRight"/>
              <w:cnfStyle w:val="000000000000" w:firstRow="0" w:lastRow="0" w:firstColumn="0" w:lastColumn="0" w:oddVBand="0" w:evenVBand="0" w:oddHBand="0" w:evenHBand="0" w:firstRowFirstColumn="0" w:firstRowLastColumn="0" w:lastRowFirstColumn="0" w:lastRowLastColumn="0"/>
            </w:pPr>
            <w:r w:rsidRPr="003224B9">
              <w:t>&lt;0.1</w:t>
            </w:r>
          </w:p>
        </w:tc>
        <w:tc>
          <w:tcPr>
            <w:tcW w:w="0" w:type="pct"/>
            <w:noWrap/>
          </w:tcPr>
          <w:p w14:paraId="41B1306E" w14:textId="26ACE84C" w:rsidR="001A7904" w:rsidRPr="00357367" w:rsidRDefault="001A7904" w:rsidP="001A7904">
            <w:pPr>
              <w:pStyle w:val="TableTextRight"/>
              <w:ind w:right="340"/>
              <w:cnfStyle w:val="000000000000" w:firstRow="0" w:lastRow="0" w:firstColumn="0" w:lastColumn="0" w:oddVBand="0" w:evenVBand="0" w:oddHBand="0" w:evenHBand="0" w:firstRowFirstColumn="0" w:firstRowLastColumn="0" w:lastRowFirstColumn="0" w:lastRowLastColumn="0"/>
            </w:pPr>
            <w:r w:rsidRPr="003224B9">
              <w:t>0.2</w:t>
            </w:r>
          </w:p>
        </w:tc>
      </w:tr>
      <w:tr w:rsidR="00A14B7D" w:rsidRPr="00357367" w14:paraId="0EEE7D4F" w14:textId="77777777" w:rsidTr="006E2D3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06532061" w14:textId="278EAF43" w:rsidR="001A7904" w:rsidRPr="00357367" w:rsidRDefault="001A7904" w:rsidP="001A7904">
            <w:pPr>
              <w:pStyle w:val="TableText"/>
            </w:pPr>
            <w:r w:rsidRPr="003224B9">
              <w:t>F3.2: Sedge/forb/grassland riparian zone or floodplain</w:t>
            </w:r>
          </w:p>
        </w:tc>
        <w:tc>
          <w:tcPr>
            <w:tcW w:w="622" w:type="pct"/>
            <w:noWrap/>
          </w:tcPr>
          <w:p w14:paraId="3E0DD333" w14:textId="4F31F47C"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3224B9">
              <w:t>62,784</w:t>
            </w:r>
          </w:p>
        </w:tc>
        <w:tc>
          <w:tcPr>
            <w:tcW w:w="728" w:type="pct"/>
            <w:noWrap/>
          </w:tcPr>
          <w:p w14:paraId="336C1A94" w14:textId="3E8BFAA2" w:rsidR="001A7904" w:rsidRPr="00357367" w:rsidRDefault="001A7904" w:rsidP="001A7904">
            <w:pPr>
              <w:pStyle w:val="TableTextRight"/>
              <w:ind w:right="402"/>
              <w:cnfStyle w:val="000000100000" w:firstRow="0" w:lastRow="0" w:firstColumn="0" w:lastColumn="0" w:oddVBand="0" w:evenVBand="0" w:oddHBand="1" w:evenHBand="0" w:firstRowFirstColumn="0" w:firstRowLastColumn="0" w:lastRowFirstColumn="0" w:lastRowLastColumn="0"/>
            </w:pPr>
            <w:r w:rsidRPr="003224B9">
              <w:t>7,454</w:t>
            </w:r>
          </w:p>
        </w:tc>
        <w:tc>
          <w:tcPr>
            <w:tcW w:w="516" w:type="pct"/>
            <w:noWrap/>
          </w:tcPr>
          <w:p w14:paraId="55446B71" w14:textId="72EBCCD5"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3224B9">
              <w:t>12</w:t>
            </w:r>
          </w:p>
        </w:tc>
        <w:tc>
          <w:tcPr>
            <w:tcW w:w="622" w:type="pct"/>
            <w:noWrap/>
          </w:tcPr>
          <w:p w14:paraId="3CDAB96C" w14:textId="2A26F01A" w:rsidR="001A7904" w:rsidRPr="00357367" w:rsidRDefault="001A7904" w:rsidP="001A7904">
            <w:pPr>
              <w:pStyle w:val="TableTextRight"/>
              <w:cnfStyle w:val="000000100000" w:firstRow="0" w:lastRow="0" w:firstColumn="0" w:lastColumn="0" w:oddVBand="0" w:evenVBand="0" w:oddHBand="1" w:evenHBand="0" w:firstRowFirstColumn="0" w:firstRowLastColumn="0" w:lastRowFirstColumn="0" w:lastRowLastColumn="0"/>
            </w:pPr>
            <w:r w:rsidRPr="003224B9">
              <w:t>&lt;0.1</w:t>
            </w:r>
          </w:p>
        </w:tc>
        <w:tc>
          <w:tcPr>
            <w:tcW w:w="622" w:type="pct"/>
            <w:noWrap/>
          </w:tcPr>
          <w:p w14:paraId="2E08493D" w14:textId="518F149E" w:rsidR="001A7904" w:rsidRPr="00357367" w:rsidRDefault="001A7904" w:rsidP="001A7904">
            <w:pPr>
              <w:pStyle w:val="TableTextRight"/>
              <w:ind w:right="340"/>
              <w:cnfStyle w:val="000000100000" w:firstRow="0" w:lastRow="0" w:firstColumn="0" w:lastColumn="0" w:oddVBand="0" w:evenVBand="0" w:oddHBand="1" w:evenHBand="0" w:firstRowFirstColumn="0" w:firstRowLastColumn="0" w:lastRowFirstColumn="0" w:lastRowLastColumn="0"/>
            </w:pPr>
            <w:r w:rsidRPr="003224B9">
              <w:t>0.2</w:t>
            </w:r>
          </w:p>
        </w:tc>
      </w:tr>
      <w:tr w:rsidR="00A14B7D" w:rsidRPr="00357367" w14:paraId="6BE76D9E" w14:textId="77777777" w:rsidTr="006E2D3E">
        <w:trPr>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6E49F280" w14:textId="7B06CEC0" w:rsidR="001A7904" w:rsidRPr="00357367" w:rsidRDefault="001A7904" w:rsidP="001A7904">
            <w:pPr>
              <w:pStyle w:val="TableText"/>
            </w:pPr>
            <w:r w:rsidRPr="003224B9">
              <w:t>F4: Unspecified riparian zone or floodplain</w:t>
            </w:r>
          </w:p>
        </w:tc>
        <w:tc>
          <w:tcPr>
            <w:tcW w:w="0" w:type="pct"/>
            <w:noWrap/>
          </w:tcPr>
          <w:p w14:paraId="25E8F82F" w14:textId="7CB37544"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3224B9">
              <w:t>19,813</w:t>
            </w:r>
          </w:p>
        </w:tc>
        <w:tc>
          <w:tcPr>
            <w:tcW w:w="728" w:type="pct"/>
            <w:noWrap/>
          </w:tcPr>
          <w:p w14:paraId="7585FB43" w14:textId="1185EB2D" w:rsidR="001A7904" w:rsidRPr="00357367" w:rsidRDefault="001A7904" w:rsidP="001A7904">
            <w:pPr>
              <w:pStyle w:val="TableTextRight"/>
              <w:ind w:right="402"/>
              <w:cnfStyle w:val="000000000000" w:firstRow="0" w:lastRow="0" w:firstColumn="0" w:lastColumn="0" w:oddVBand="0" w:evenVBand="0" w:oddHBand="0" w:evenHBand="0" w:firstRowFirstColumn="0" w:firstRowLastColumn="0" w:lastRowFirstColumn="0" w:lastRowLastColumn="0"/>
            </w:pPr>
            <w:r w:rsidRPr="003224B9">
              <w:t>5,328</w:t>
            </w:r>
          </w:p>
        </w:tc>
        <w:tc>
          <w:tcPr>
            <w:tcW w:w="516" w:type="pct"/>
            <w:noWrap/>
          </w:tcPr>
          <w:p w14:paraId="30053187" w14:textId="4BEE8612"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3224B9">
              <w:t>11</w:t>
            </w:r>
          </w:p>
        </w:tc>
        <w:tc>
          <w:tcPr>
            <w:tcW w:w="0" w:type="pct"/>
            <w:noWrap/>
          </w:tcPr>
          <w:p w14:paraId="5249C901" w14:textId="70C9C0E1" w:rsidR="001A7904" w:rsidRPr="00357367" w:rsidRDefault="001A7904" w:rsidP="001A7904">
            <w:pPr>
              <w:pStyle w:val="TableTextRight"/>
              <w:cnfStyle w:val="000000000000" w:firstRow="0" w:lastRow="0" w:firstColumn="0" w:lastColumn="0" w:oddVBand="0" w:evenVBand="0" w:oddHBand="0" w:evenHBand="0" w:firstRowFirstColumn="0" w:firstRowLastColumn="0" w:lastRowFirstColumn="0" w:lastRowLastColumn="0"/>
            </w:pPr>
            <w:r w:rsidRPr="003224B9">
              <w:t>&lt;0.1</w:t>
            </w:r>
          </w:p>
        </w:tc>
        <w:tc>
          <w:tcPr>
            <w:tcW w:w="0" w:type="pct"/>
            <w:noWrap/>
          </w:tcPr>
          <w:p w14:paraId="73B117B5" w14:textId="2B784A81" w:rsidR="001A7904" w:rsidRPr="00357367" w:rsidRDefault="001A7904" w:rsidP="001A7904">
            <w:pPr>
              <w:pStyle w:val="TableTextRight"/>
              <w:ind w:right="340"/>
              <w:cnfStyle w:val="000000000000" w:firstRow="0" w:lastRow="0" w:firstColumn="0" w:lastColumn="0" w:oddVBand="0" w:evenVBand="0" w:oddHBand="0" w:evenHBand="0" w:firstRowFirstColumn="0" w:firstRowLastColumn="0" w:lastRowFirstColumn="0" w:lastRowLastColumn="0"/>
            </w:pPr>
            <w:r w:rsidRPr="003224B9">
              <w:t>0.2</w:t>
            </w:r>
          </w:p>
        </w:tc>
      </w:tr>
      <w:tr w:rsidR="00A14B7D" w:rsidRPr="00357367" w14:paraId="6CF3B0B7" w14:textId="77777777" w:rsidTr="006E2D3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286531C6" w14:textId="5FA45EE2" w:rsidR="001A7904" w:rsidRPr="00357367" w:rsidRDefault="001A7904" w:rsidP="001A7904">
            <w:pPr>
              <w:pStyle w:val="TableText"/>
            </w:pPr>
            <w:r w:rsidRPr="003224B9">
              <w:t>F1.6: Black box forest riparian zone or floodplain</w:t>
            </w:r>
          </w:p>
        </w:tc>
        <w:tc>
          <w:tcPr>
            <w:tcW w:w="622" w:type="pct"/>
            <w:noWrap/>
          </w:tcPr>
          <w:p w14:paraId="4D3337A5" w14:textId="020E66F4"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3224B9">
              <w:t>2,815</w:t>
            </w:r>
          </w:p>
        </w:tc>
        <w:tc>
          <w:tcPr>
            <w:tcW w:w="728" w:type="pct"/>
            <w:noWrap/>
          </w:tcPr>
          <w:p w14:paraId="40EA900E" w14:textId="25043691" w:rsidR="001A7904" w:rsidRPr="00357367" w:rsidRDefault="001A7904" w:rsidP="001A7904">
            <w:pPr>
              <w:pStyle w:val="TableTextRight"/>
              <w:ind w:right="402"/>
              <w:cnfStyle w:val="000000100000" w:firstRow="0" w:lastRow="0" w:firstColumn="0" w:lastColumn="0" w:oddVBand="0" w:evenVBand="0" w:oddHBand="1" w:evenHBand="0" w:firstRowFirstColumn="0" w:firstRowLastColumn="0" w:lastRowFirstColumn="0" w:lastRowLastColumn="0"/>
            </w:pPr>
            <w:r w:rsidRPr="003224B9">
              <w:t>595</w:t>
            </w:r>
          </w:p>
        </w:tc>
        <w:tc>
          <w:tcPr>
            <w:tcW w:w="516" w:type="pct"/>
            <w:noWrap/>
          </w:tcPr>
          <w:p w14:paraId="01A53E22" w14:textId="0A9074C6"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3224B9">
              <w:t>0</w:t>
            </w:r>
          </w:p>
        </w:tc>
        <w:tc>
          <w:tcPr>
            <w:tcW w:w="622" w:type="pct"/>
            <w:noWrap/>
          </w:tcPr>
          <w:p w14:paraId="3B4D580C" w14:textId="3F904B21" w:rsidR="001A7904" w:rsidRPr="00357367" w:rsidRDefault="001A7904" w:rsidP="001A7904">
            <w:pPr>
              <w:pStyle w:val="TableTextRight"/>
              <w:cnfStyle w:val="000000100000" w:firstRow="0" w:lastRow="0" w:firstColumn="0" w:lastColumn="0" w:oddVBand="0" w:evenVBand="0" w:oddHBand="1" w:evenHBand="0" w:firstRowFirstColumn="0" w:firstRowLastColumn="0" w:lastRowFirstColumn="0" w:lastRowLastColumn="0"/>
            </w:pPr>
            <w:r w:rsidRPr="003224B9">
              <w:t>–</w:t>
            </w:r>
          </w:p>
        </w:tc>
        <w:tc>
          <w:tcPr>
            <w:tcW w:w="622" w:type="pct"/>
            <w:noWrap/>
          </w:tcPr>
          <w:p w14:paraId="213798F5" w14:textId="76A658C2" w:rsidR="001A7904" w:rsidRPr="00357367" w:rsidRDefault="001A7904" w:rsidP="001A7904">
            <w:pPr>
              <w:pStyle w:val="TableTextRight"/>
              <w:ind w:right="340"/>
              <w:cnfStyle w:val="000000100000" w:firstRow="0" w:lastRow="0" w:firstColumn="0" w:lastColumn="0" w:oddVBand="0" w:evenVBand="0" w:oddHBand="1" w:evenHBand="0" w:firstRowFirstColumn="0" w:firstRowLastColumn="0" w:lastRowFirstColumn="0" w:lastRowLastColumn="0"/>
            </w:pPr>
            <w:r w:rsidRPr="003224B9">
              <w:t>–</w:t>
            </w:r>
          </w:p>
        </w:tc>
      </w:tr>
      <w:tr w:rsidR="00A14B7D" w:rsidRPr="00357367" w14:paraId="0D7937C8" w14:textId="77777777" w:rsidTr="006E2D3E">
        <w:trPr>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5BCF41C8" w14:textId="558C5F87" w:rsidR="001A7904" w:rsidRPr="00357367" w:rsidRDefault="001A7904" w:rsidP="001A7904">
            <w:pPr>
              <w:pStyle w:val="TableText"/>
            </w:pPr>
            <w:r w:rsidRPr="003224B9">
              <w:t>F1.13: Paperbark riparian zone or floodplain</w:t>
            </w:r>
          </w:p>
        </w:tc>
        <w:tc>
          <w:tcPr>
            <w:tcW w:w="0" w:type="pct"/>
            <w:noWrap/>
          </w:tcPr>
          <w:p w14:paraId="391B85AD" w14:textId="10DA445E"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3224B9">
              <w:t>897</w:t>
            </w:r>
          </w:p>
        </w:tc>
        <w:tc>
          <w:tcPr>
            <w:tcW w:w="728" w:type="pct"/>
            <w:noWrap/>
          </w:tcPr>
          <w:p w14:paraId="6FE40687" w14:textId="09C4CF3D" w:rsidR="001A7904" w:rsidRPr="00357367" w:rsidRDefault="001A7904" w:rsidP="001A7904">
            <w:pPr>
              <w:pStyle w:val="TableTextRight"/>
              <w:ind w:right="402"/>
              <w:cnfStyle w:val="000000000000" w:firstRow="0" w:lastRow="0" w:firstColumn="0" w:lastColumn="0" w:oddVBand="0" w:evenVBand="0" w:oddHBand="0" w:evenHBand="0" w:firstRowFirstColumn="0" w:firstRowLastColumn="0" w:lastRowFirstColumn="0" w:lastRowLastColumn="0"/>
            </w:pPr>
            <w:r w:rsidRPr="003224B9">
              <w:t>271</w:t>
            </w:r>
          </w:p>
        </w:tc>
        <w:tc>
          <w:tcPr>
            <w:tcW w:w="516" w:type="pct"/>
            <w:noWrap/>
          </w:tcPr>
          <w:p w14:paraId="19DB4A3A" w14:textId="1B772872"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3224B9">
              <w:t>0</w:t>
            </w:r>
          </w:p>
        </w:tc>
        <w:tc>
          <w:tcPr>
            <w:tcW w:w="0" w:type="pct"/>
            <w:noWrap/>
          </w:tcPr>
          <w:p w14:paraId="0CBB5D2E" w14:textId="45B7FF1B" w:rsidR="001A7904" w:rsidRPr="00357367" w:rsidRDefault="001A7904" w:rsidP="001A7904">
            <w:pPr>
              <w:pStyle w:val="TableTextRight"/>
              <w:cnfStyle w:val="000000000000" w:firstRow="0" w:lastRow="0" w:firstColumn="0" w:lastColumn="0" w:oddVBand="0" w:evenVBand="0" w:oddHBand="0" w:evenHBand="0" w:firstRowFirstColumn="0" w:firstRowLastColumn="0" w:lastRowFirstColumn="0" w:lastRowLastColumn="0"/>
            </w:pPr>
            <w:r w:rsidRPr="003224B9">
              <w:t>–</w:t>
            </w:r>
          </w:p>
        </w:tc>
        <w:tc>
          <w:tcPr>
            <w:tcW w:w="0" w:type="pct"/>
            <w:noWrap/>
          </w:tcPr>
          <w:p w14:paraId="0AF2537A" w14:textId="49A1E739" w:rsidR="001A7904" w:rsidRPr="00357367" w:rsidRDefault="001A7904" w:rsidP="001A7904">
            <w:pPr>
              <w:pStyle w:val="TableTextRight"/>
              <w:ind w:right="340"/>
              <w:cnfStyle w:val="000000000000" w:firstRow="0" w:lastRow="0" w:firstColumn="0" w:lastColumn="0" w:oddVBand="0" w:evenVBand="0" w:oddHBand="0" w:evenHBand="0" w:firstRowFirstColumn="0" w:firstRowLastColumn="0" w:lastRowFirstColumn="0" w:lastRowLastColumn="0"/>
            </w:pPr>
            <w:r w:rsidRPr="003224B9">
              <w:t>–</w:t>
            </w:r>
          </w:p>
        </w:tc>
      </w:tr>
      <w:tr w:rsidR="00A14B7D" w:rsidRPr="00357367" w14:paraId="42272A64" w14:textId="77777777" w:rsidTr="006E2D3E">
        <w:trPr>
          <w:cnfStyle w:val="010000000000" w:firstRow="0" w:lastRow="1"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89" w:type="pct"/>
            <w:noWrap/>
          </w:tcPr>
          <w:p w14:paraId="56F745F0" w14:textId="516D7D04" w:rsidR="0082526F" w:rsidRPr="003224B9" w:rsidRDefault="0082526F" w:rsidP="001A7904">
            <w:pPr>
              <w:pStyle w:val="TableText"/>
            </w:pPr>
            <w:r>
              <w:t>TOTAL</w:t>
            </w:r>
          </w:p>
        </w:tc>
        <w:tc>
          <w:tcPr>
            <w:tcW w:w="622" w:type="pct"/>
            <w:noWrap/>
          </w:tcPr>
          <w:p w14:paraId="6742DDD4" w14:textId="287585FC" w:rsidR="0082526F" w:rsidRPr="0082526F" w:rsidRDefault="0082526F" w:rsidP="001A7904">
            <w:pPr>
              <w:pStyle w:val="TableTextRight"/>
              <w:ind w:right="170"/>
              <w:cnfStyle w:val="010000000000" w:firstRow="0" w:lastRow="1" w:firstColumn="0" w:lastColumn="0" w:oddVBand="0" w:evenVBand="0" w:oddHBand="0" w:evenHBand="0" w:firstRowFirstColumn="0" w:firstRowLastColumn="0" w:lastRowFirstColumn="0" w:lastRowLastColumn="0"/>
            </w:pPr>
            <w:r w:rsidRPr="0082526F">
              <w:fldChar w:fldCharType="begin"/>
            </w:r>
            <w:r w:rsidRPr="0082526F">
              <w:instrText xml:space="preserve"> =SUM(ABOVE) </w:instrText>
            </w:r>
            <w:r w:rsidRPr="0082526F">
              <w:fldChar w:fldCharType="separate"/>
            </w:r>
            <w:r w:rsidR="0000560C">
              <w:rPr>
                <w:noProof/>
              </w:rPr>
              <w:t>5,752,214</w:t>
            </w:r>
            <w:r w:rsidRPr="0082526F">
              <w:fldChar w:fldCharType="end"/>
            </w:r>
          </w:p>
        </w:tc>
        <w:tc>
          <w:tcPr>
            <w:tcW w:w="728" w:type="pct"/>
            <w:noWrap/>
          </w:tcPr>
          <w:p w14:paraId="0B44FF76" w14:textId="408E314B" w:rsidR="0082526F" w:rsidRPr="0082526F" w:rsidRDefault="0082526F" w:rsidP="001A7904">
            <w:pPr>
              <w:pStyle w:val="TableTextRight"/>
              <w:ind w:right="402"/>
              <w:cnfStyle w:val="010000000000" w:firstRow="0" w:lastRow="1" w:firstColumn="0" w:lastColumn="0" w:oddVBand="0" w:evenVBand="0" w:oddHBand="0" w:evenHBand="0" w:firstRowFirstColumn="0" w:firstRowLastColumn="0" w:lastRowFirstColumn="0" w:lastRowLastColumn="0"/>
            </w:pPr>
            <w:r w:rsidRPr="0082526F">
              <w:fldChar w:fldCharType="begin"/>
            </w:r>
            <w:r w:rsidRPr="0082526F">
              <w:instrText xml:space="preserve"> =SUM(ABOVE) </w:instrText>
            </w:r>
            <w:r w:rsidRPr="0082526F">
              <w:fldChar w:fldCharType="separate"/>
            </w:r>
            <w:r w:rsidR="0000560C">
              <w:rPr>
                <w:noProof/>
              </w:rPr>
              <w:t>1,570,176</w:t>
            </w:r>
            <w:r w:rsidRPr="0082526F">
              <w:fldChar w:fldCharType="end"/>
            </w:r>
          </w:p>
        </w:tc>
        <w:tc>
          <w:tcPr>
            <w:tcW w:w="516" w:type="pct"/>
            <w:noWrap/>
          </w:tcPr>
          <w:p w14:paraId="7109057D" w14:textId="40DD9CB7" w:rsidR="0082526F" w:rsidRPr="0082526F" w:rsidRDefault="0082526F" w:rsidP="001A7904">
            <w:pPr>
              <w:pStyle w:val="TableTextRight"/>
              <w:ind w:right="170"/>
              <w:cnfStyle w:val="010000000000" w:firstRow="0" w:lastRow="1" w:firstColumn="0" w:lastColumn="0" w:oddVBand="0" w:evenVBand="0" w:oddHBand="0" w:evenHBand="0" w:firstRowFirstColumn="0" w:firstRowLastColumn="0" w:lastRowFirstColumn="0" w:lastRowLastColumn="0"/>
            </w:pPr>
            <w:r w:rsidRPr="0082526F">
              <w:fldChar w:fldCharType="begin"/>
            </w:r>
            <w:r w:rsidRPr="0082526F">
              <w:instrText xml:space="preserve"> =SUM(ABOVE) </w:instrText>
            </w:r>
            <w:r w:rsidRPr="0082526F">
              <w:fldChar w:fldCharType="separate"/>
            </w:r>
            <w:r w:rsidR="0000560C">
              <w:rPr>
                <w:noProof/>
              </w:rPr>
              <w:t>47,696</w:t>
            </w:r>
            <w:r w:rsidRPr="0082526F">
              <w:fldChar w:fldCharType="end"/>
            </w:r>
          </w:p>
        </w:tc>
        <w:tc>
          <w:tcPr>
            <w:tcW w:w="622" w:type="pct"/>
            <w:noWrap/>
          </w:tcPr>
          <w:p w14:paraId="02249263" w14:textId="77777777" w:rsidR="0082526F" w:rsidRPr="003224B9" w:rsidRDefault="0082526F" w:rsidP="001A7904">
            <w:pPr>
              <w:pStyle w:val="TableTextRight"/>
              <w:cnfStyle w:val="010000000000" w:firstRow="0" w:lastRow="1" w:firstColumn="0" w:lastColumn="0" w:oddVBand="0" w:evenVBand="0" w:oddHBand="0" w:evenHBand="0" w:firstRowFirstColumn="0" w:firstRowLastColumn="0" w:lastRowFirstColumn="0" w:lastRowLastColumn="0"/>
            </w:pPr>
          </w:p>
        </w:tc>
        <w:tc>
          <w:tcPr>
            <w:tcW w:w="622" w:type="pct"/>
            <w:noWrap/>
          </w:tcPr>
          <w:p w14:paraId="50108AC0" w14:textId="77777777" w:rsidR="0082526F" w:rsidRPr="003224B9" w:rsidRDefault="0082526F" w:rsidP="001A7904">
            <w:pPr>
              <w:pStyle w:val="TableTextRight"/>
              <w:ind w:right="340"/>
              <w:cnfStyle w:val="010000000000" w:firstRow="0" w:lastRow="1" w:firstColumn="0" w:lastColumn="0" w:oddVBand="0" w:evenVBand="0" w:oddHBand="0" w:evenHBand="0" w:firstRowFirstColumn="0" w:firstRowLastColumn="0" w:lastRowFirstColumn="0" w:lastRowLastColumn="0"/>
            </w:pPr>
          </w:p>
        </w:tc>
      </w:tr>
    </w:tbl>
    <w:p w14:paraId="67D94C6E" w14:textId="17A87249" w:rsidR="00125135" w:rsidRDefault="00125135" w:rsidP="00512200">
      <w:pPr>
        <w:pStyle w:val="CaptionWithNote"/>
      </w:pPr>
      <w:bookmarkStart w:id="221" w:name="_Ref476339337"/>
      <w:bookmarkStart w:id="222" w:name="_Ref68814685"/>
      <w:bookmarkStart w:id="223" w:name="_Ref131549192"/>
      <w:bookmarkStart w:id="224" w:name="_Toc16675607"/>
      <w:bookmarkStart w:id="225" w:name="_Toc80971129"/>
      <w:bookmarkStart w:id="226" w:name="_Toc201867419"/>
      <w:r w:rsidRPr="00C4729F">
        <w:t>Table</w:t>
      </w:r>
      <w:r w:rsidR="0033677E">
        <w:t> </w:t>
      </w:r>
      <w:r w:rsidR="00890646">
        <w:fldChar w:fldCharType="begin" w:fldLock="1"/>
      </w:r>
      <w:r w:rsidR="00890646">
        <w:instrText xml:space="preserve"> STYLEREF 1 \s </w:instrText>
      </w:r>
      <w:r w:rsidR="00890646">
        <w:fldChar w:fldCharType="separate"/>
      </w:r>
      <w:r w:rsidR="009B47F6">
        <w:rPr>
          <w:noProof/>
        </w:rPr>
        <w:t>4</w:t>
      </w:r>
      <w:r w:rsidR="00890646">
        <w:rPr>
          <w:noProof/>
        </w:rPr>
        <w:fldChar w:fldCharType="end"/>
      </w:r>
      <w:r w:rsidR="0099502A">
        <w:t>.</w:t>
      </w:r>
      <w:r w:rsidR="00890646">
        <w:fldChar w:fldCharType="begin"/>
      </w:r>
      <w:r w:rsidR="00890646">
        <w:instrText xml:space="preserve"> SEQ Table \* ARABIC \s 1 </w:instrText>
      </w:r>
      <w:r w:rsidR="00890646">
        <w:fldChar w:fldCharType="separate"/>
      </w:r>
      <w:r w:rsidR="0000560C">
        <w:rPr>
          <w:noProof/>
        </w:rPr>
        <w:t>4</w:t>
      </w:r>
      <w:r w:rsidR="00890646">
        <w:rPr>
          <w:noProof/>
        </w:rPr>
        <w:fldChar w:fldCharType="end"/>
      </w:r>
      <w:bookmarkEnd w:id="221"/>
      <w:bookmarkEnd w:id="222"/>
      <w:bookmarkEnd w:id="223"/>
      <w:r w:rsidRPr="00C4729F">
        <w:t xml:space="preserve"> </w:t>
      </w:r>
      <w:r w:rsidR="000C7B84">
        <w:t>A</w:t>
      </w:r>
      <w:r w:rsidR="006E736C">
        <w:t>NAE</w:t>
      </w:r>
      <w:r w:rsidR="000C7B84">
        <w:t xml:space="preserve"> </w:t>
      </w:r>
      <w:r w:rsidR="00000EC3">
        <w:t>r</w:t>
      </w:r>
      <w:r w:rsidRPr="00C4729F">
        <w:t xml:space="preserve">iver channel </w:t>
      </w:r>
      <w:r w:rsidR="00000EC3">
        <w:t xml:space="preserve">ecosystem </w:t>
      </w:r>
      <w:r w:rsidRPr="00C4729F">
        <w:t xml:space="preserve">types of the Basin </w:t>
      </w:r>
      <w:r w:rsidR="007233F5" w:rsidRPr="001672A7">
        <w:rPr>
          <w:rStyle w:val="Italics"/>
          <w:i w:val="0"/>
          <w:iCs/>
        </w:rPr>
        <w:t>supported</w:t>
      </w:r>
      <w:r w:rsidRPr="00C4729F">
        <w:t xml:space="preserve">* by </w:t>
      </w:r>
      <w:r w:rsidR="001F55A3">
        <w:t>C</w:t>
      </w:r>
      <w:r w:rsidR="00A33769">
        <w:t>EW</w:t>
      </w:r>
      <w:r w:rsidRPr="00C4729F">
        <w:t xml:space="preserve">, </w:t>
      </w:r>
      <w:r w:rsidR="004F6C65">
        <w:t>ordered</w:t>
      </w:r>
      <w:r w:rsidR="004F6C65" w:rsidRPr="00C4729F">
        <w:t xml:space="preserve"> </w:t>
      </w:r>
      <w:r w:rsidRPr="00C4729F">
        <w:t xml:space="preserve">by </w:t>
      </w:r>
      <w:bookmarkEnd w:id="224"/>
      <w:bookmarkEnd w:id="225"/>
      <w:r w:rsidR="00260613">
        <w:t>river length containing C</w:t>
      </w:r>
      <w:r w:rsidR="00D67C3B">
        <w:t>EW</w:t>
      </w:r>
      <w:r w:rsidR="000C7B84">
        <w:t xml:space="preserve">, </w:t>
      </w:r>
      <w:r w:rsidR="001A7904">
        <w:t>2023–24</w:t>
      </w:r>
      <w:bookmarkEnd w:id="226"/>
    </w:p>
    <w:p w14:paraId="51206D9F" w14:textId="5EE8A0E0" w:rsidR="002D1EB6" w:rsidRPr="00C4729F" w:rsidRDefault="002D1EB6" w:rsidP="00512200">
      <w:pPr>
        <w:pStyle w:val="CaptionNote"/>
      </w:pPr>
      <w:r>
        <w:t xml:space="preserve">*See Section </w:t>
      </w:r>
      <w:r w:rsidR="007408F1">
        <w:fldChar w:fldCharType="begin" w:fldLock="1"/>
      </w:r>
      <w:r w:rsidR="007408F1">
        <w:instrText xml:space="preserve"> REF _Ref131672342 \r \h </w:instrText>
      </w:r>
      <w:r w:rsidR="007408F1">
        <w:fldChar w:fldCharType="separate"/>
      </w:r>
      <w:r w:rsidR="009B47F6">
        <w:t>3.2</w:t>
      </w:r>
      <w:r w:rsidR="007408F1">
        <w:fldChar w:fldCharType="end"/>
      </w:r>
      <w:r>
        <w:t xml:space="preserve"> for the definition of area supported by </w:t>
      </w:r>
      <w:r w:rsidR="006375A4">
        <w:t>CEW</w:t>
      </w:r>
      <w:r>
        <w:t xml:space="preserve">. Dash </w:t>
      </w:r>
      <w:r w:rsidR="00EA67E5">
        <w:t xml:space="preserve">(–) </w:t>
      </w:r>
      <w:r>
        <w:t>indicate</w:t>
      </w:r>
      <w:r w:rsidR="00EA67E5">
        <w:t>s</w:t>
      </w:r>
      <w:r>
        <w:t xml:space="preserve"> river type without </w:t>
      </w:r>
      <w:r w:rsidR="006375A4">
        <w:t>CEW</w:t>
      </w:r>
      <w:r>
        <w:t>.</w:t>
      </w:r>
      <w:r w:rsidR="006375A4">
        <w:t xml:space="preserve"> ANAE = Australian National Aquatic Ecosystem.</w:t>
      </w:r>
    </w:p>
    <w:tbl>
      <w:tblPr>
        <w:tblStyle w:val="TableFlow-MER"/>
        <w:tblW w:w="9531" w:type="dxa"/>
        <w:tblLayout w:type="fixed"/>
        <w:tblLook w:val="04E0" w:firstRow="1" w:lastRow="1" w:firstColumn="1" w:lastColumn="0" w:noHBand="0" w:noVBand="1"/>
      </w:tblPr>
      <w:tblGrid>
        <w:gridCol w:w="3573"/>
        <w:gridCol w:w="1191"/>
        <w:gridCol w:w="1192"/>
        <w:gridCol w:w="1191"/>
        <w:gridCol w:w="1192"/>
        <w:gridCol w:w="1192"/>
      </w:tblGrid>
      <w:tr w:rsidR="00614DC3" w:rsidRPr="00622B92" w14:paraId="1FE4F4DA" w14:textId="77777777" w:rsidTr="00614DC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3" w:type="dxa"/>
            <w:tcBorders>
              <w:bottom w:val="nil"/>
            </w:tcBorders>
            <w:noWrap/>
          </w:tcPr>
          <w:p w14:paraId="57945DF8" w14:textId="6C7A94C5" w:rsidR="00F04853" w:rsidRPr="00622B92" w:rsidRDefault="00F04853" w:rsidP="00622B92">
            <w:pPr>
              <w:pStyle w:val="ColumnHeading"/>
            </w:pPr>
            <w:r w:rsidRPr="00622B92">
              <w:t xml:space="preserve">ANAE waterway </w:t>
            </w:r>
            <w:r w:rsidR="00FF5627">
              <w:t xml:space="preserve">(river channel) </w:t>
            </w:r>
            <w:r w:rsidRPr="00622B92">
              <w:t>type</w:t>
            </w:r>
          </w:p>
        </w:tc>
        <w:tc>
          <w:tcPr>
            <w:tcW w:w="1191" w:type="dxa"/>
            <w:tcBorders>
              <w:bottom w:val="nil"/>
            </w:tcBorders>
            <w:noWrap/>
          </w:tcPr>
          <w:p w14:paraId="71E5E19C" w14:textId="1DF3B569" w:rsidR="00F04853" w:rsidRPr="00622B92" w:rsidRDefault="00F04853" w:rsidP="00622B92">
            <w:pPr>
              <w:pStyle w:val="ColumnHeading"/>
              <w:cnfStyle w:val="100000000000" w:firstRow="1" w:lastRow="0" w:firstColumn="0" w:lastColumn="0" w:oddVBand="0" w:evenVBand="0" w:oddHBand="0" w:evenHBand="0" w:firstRowFirstColumn="0" w:firstRowLastColumn="0" w:lastRowFirstColumn="0" w:lastRowLastColumn="0"/>
            </w:pPr>
            <w:r w:rsidRPr="00622B92">
              <w:t>Total length (km)</w:t>
            </w:r>
          </w:p>
        </w:tc>
        <w:tc>
          <w:tcPr>
            <w:tcW w:w="1192" w:type="dxa"/>
            <w:tcBorders>
              <w:bottom w:val="nil"/>
            </w:tcBorders>
            <w:noWrap/>
          </w:tcPr>
          <w:p w14:paraId="1B0D1ACE" w14:textId="2AD89F52" w:rsidR="00F04853" w:rsidRPr="00622B92" w:rsidRDefault="00F04853" w:rsidP="00622B92">
            <w:pPr>
              <w:pStyle w:val="ColumnHeading"/>
              <w:cnfStyle w:val="100000000000" w:firstRow="1" w:lastRow="0" w:firstColumn="0" w:lastColumn="0" w:oddVBand="0" w:evenVBand="0" w:oddHBand="0" w:evenHBand="0" w:firstRowFirstColumn="0" w:firstRowLastColumn="0" w:lastRowFirstColumn="0" w:lastRowLastColumn="0"/>
            </w:pPr>
            <w:r w:rsidRPr="00622B92">
              <w:t>Length on managed floodplain (km)</w:t>
            </w:r>
          </w:p>
        </w:tc>
        <w:tc>
          <w:tcPr>
            <w:tcW w:w="1191" w:type="dxa"/>
            <w:tcBorders>
              <w:bottom w:val="nil"/>
            </w:tcBorders>
            <w:noWrap/>
          </w:tcPr>
          <w:p w14:paraId="60CA117F" w14:textId="69921CC4" w:rsidR="00F04853" w:rsidRPr="00622B92" w:rsidRDefault="00260613" w:rsidP="00622B92">
            <w:pPr>
              <w:pStyle w:val="ColumnHeading"/>
              <w:cnfStyle w:val="100000000000" w:firstRow="1" w:lastRow="0" w:firstColumn="0" w:lastColumn="0" w:oddVBand="0" w:evenVBand="0" w:oddHBand="0" w:evenHBand="0" w:firstRowFirstColumn="0" w:firstRowLastColumn="0" w:lastRowFirstColumn="0" w:lastRowLastColumn="0"/>
            </w:pPr>
            <w:r w:rsidRPr="00622B92">
              <w:t xml:space="preserve">CEW </w:t>
            </w:r>
            <w:r w:rsidR="000F653A" w:rsidRPr="00622B92">
              <w:t>l</w:t>
            </w:r>
            <w:r w:rsidR="00F04853" w:rsidRPr="00622B92">
              <w:t>ength (km)</w:t>
            </w:r>
          </w:p>
        </w:tc>
        <w:tc>
          <w:tcPr>
            <w:tcW w:w="1192" w:type="dxa"/>
            <w:tcBorders>
              <w:bottom w:val="nil"/>
            </w:tcBorders>
            <w:noWrap/>
          </w:tcPr>
          <w:p w14:paraId="430E2BF9" w14:textId="3CAF181D" w:rsidR="00F04853" w:rsidRPr="00622B92" w:rsidRDefault="00F04853" w:rsidP="00622B92">
            <w:pPr>
              <w:pStyle w:val="ColumnHeading"/>
              <w:cnfStyle w:val="100000000000" w:firstRow="1" w:lastRow="0" w:firstColumn="0" w:lastColumn="0" w:oddVBand="0" w:evenVBand="0" w:oddHBand="0" w:evenHBand="0" w:firstRowFirstColumn="0" w:firstRowLastColumn="0" w:lastRowFirstColumn="0" w:lastRowLastColumn="0"/>
            </w:pPr>
            <w:r w:rsidRPr="00622B92">
              <w:t>% of total</w:t>
            </w:r>
          </w:p>
        </w:tc>
        <w:tc>
          <w:tcPr>
            <w:tcW w:w="1192" w:type="dxa"/>
            <w:tcBorders>
              <w:bottom w:val="nil"/>
            </w:tcBorders>
            <w:noWrap/>
          </w:tcPr>
          <w:p w14:paraId="11B9CC72" w14:textId="4E60E6BB" w:rsidR="00F04853" w:rsidRPr="00622B92" w:rsidRDefault="00F04853" w:rsidP="00622B92">
            <w:pPr>
              <w:pStyle w:val="ColumnHeading"/>
              <w:cnfStyle w:val="100000000000" w:firstRow="1" w:lastRow="0" w:firstColumn="0" w:lastColumn="0" w:oddVBand="0" w:evenVBand="0" w:oddHBand="0" w:evenHBand="0" w:firstRowFirstColumn="0" w:firstRowLastColumn="0" w:lastRowFirstColumn="0" w:lastRowLastColumn="0"/>
            </w:pPr>
            <w:r w:rsidRPr="00622B92">
              <w:t xml:space="preserve">% </w:t>
            </w:r>
            <w:r w:rsidR="00260613" w:rsidRPr="00622B92">
              <w:t>on</w:t>
            </w:r>
            <w:r w:rsidRPr="00622B92">
              <w:t xml:space="preserve"> managed floodplain</w:t>
            </w:r>
          </w:p>
        </w:tc>
      </w:tr>
      <w:tr w:rsidR="00614DC3" w:rsidRPr="00357367" w14:paraId="7A80C6C9" w14:textId="77777777" w:rsidTr="00614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3" w:type="dxa"/>
            <w:tcBorders>
              <w:bottom w:val="nil"/>
            </w:tcBorders>
            <w:noWrap/>
          </w:tcPr>
          <w:p w14:paraId="32D24CFC" w14:textId="42A4D50B" w:rsidR="001A7904" w:rsidRPr="00357367" w:rsidRDefault="001A7904" w:rsidP="001A7904">
            <w:pPr>
              <w:pStyle w:val="TableText"/>
            </w:pPr>
            <w:r w:rsidRPr="000060FF">
              <w:t>Rp1.4: Permanent lowland stream</w:t>
            </w:r>
          </w:p>
        </w:tc>
        <w:tc>
          <w:tcPr>
            <w:tcW w:w="1191" w:type="dxa"/>
            <w:tcBorders>
              <w:bottom w:val="nil"/>
            </w:tcBorders>
            <w:noWrap/>
          </w:tcPr>
          <w:p w14:paraId="48E020C6" w14:textId="0508AE27" w:rsidR="001A7904" w:rsidRPr="00357367" w:rsidRDefault="001A7904" w:rsidP="001A7904">
            <w:pPr>
              <w:pStyle w:val="TableTextRight"/>
              <w:ind w:right="227"/>
              <w:cnfStyle w:val="000000100000" w:firstRow="0" w:lastRow="0" w:firstColumn="0" w:lastColumn="0" w:oddVBand="0" w:evenVBand="0" w:oddHBand="1" w:evenHBand="0" w:firstRowFirstColumn="0" w:firstRowLastColumn="0" w:lastRowFirstColumn="0" w:lastRowLastColumn="0"/>
            </w:pPr>
            <w:r w:rsidRPr="000060FF">
              <w:t>28,876</w:t>
            </w:r>
          </w:p>
        </w:tc>
        <w:tc>
          <w:tcPr>
            <w:tcW w:w="1192" w:type="dxa"/>
            <w:tcBorders>
              <w:bottom w:val="nil"/>
            </w:tcBorders>
            <w:noWrap/>
          </w:tcPr>
          <w:p w14:paraId="5956171E" w14:textId="5F3DCEF3" w:rsidR="001A7904" w:rsidRPr="00357367" w:rsidRDefault="001A7904" w:rsidP="001A7904">
            <w:pPr>
              <w:pStyle w:val="TableTextRight"/>
              <w:ind w:right="340"/>
              <w:cnfStyle w:val="000000100000" w:firstRow="0" w:lastRow="0" w:firstColumn="0" w:lastColumn="0" w:oddVBand="0" w:evenVBand="0" w:oddHBand="1" w:evenHBand="0" w:firstRowFirstColumn="0" w:firstRowLastColumn="0" w:lastRowFirstColumn="0" w:lastRowLastColumn="0"/>
            </w:pPr>
            <w:r w:rsidRPr="000060FF">
              <w:t>20,696</w:t>
            </w:r>
          </w:p>
        </w:tc>
        <w:tc>
          <w:tcPr>
            <w:tcW w:w="1191" w:type="dxa"/>
            <w:tcBorders>
              <w:bottom w:val="nil"/>
            </w:tcBorders>
            <w:noWrap/>
          </w:tcPr>
          <w:p w14:paraId="56C1D17C" w14:textId="681E91E3"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0060FF">
              <w:t>15,227</w:t>
            </w:r>
          </w:p>
        </w:tc>
        <w:tc>
          <w:tcPr>
            <w:tcW w:w="1192" w:type="dxa"/>
            <w:tcBorders>
              <w:bottom w:val="nil"/>
            </w:tcBorders>
            <w:noWrap/>
          </w:tcPr>
          <w:p w14:paraId="648E57FD" w14:textId="70E09857" w:rsidR="001A7904" w:rsidRPr="00357367" w:rsidRDefault="001A7904" w:rsidP="001A7904">
            <w:pPr>
              <w:pStyle w:val="TableTextRight"/>
              <w:ind w:right="227"/>
              <w:cnfStyle w:val="000000100000" w:firstRow="0" w:lastRow="0" w:firstColumn="0" w:lastColumn="0" w:oddVBand="0" w:evenVBand="0" w:oddHBand="1" w:evenHBand="0" w:firstRowFirstColumn="0" w:firstRowLastColumn="0" w:lastRowFirstColumn="0" w:lastRowLastColumn="0"/>
            </w:pPr>
            <w:r w:rsidRPr="000060FF">
              <w:t>52.7</w:t>
            </w:r>
          </w:p>
        </w:tc>
        <w:tc>
          <w:tcPr>
            <w:tcW w:w="1192" w:type="dxa"/>
            <w:tcBorders>
              <w:bottom w:val="nil"/>
            </w:tcBorders>
            <w:noWrap/>
          </w:tcPr>
          <w:p w14:paraId="43D26BDD" w14:textId="2855C1A8" w:rsidR="001A7904" w:rsidRPr="00357367" w:rsidRDefault="001A7904" w:rsidP="001A7904">
            <w:pPr>
              <w:pStyle w:val="TableTextRight"/>
              <w:ind w:right="227"/>
              <w:cnfStyle w:val="000000100000" w:firstRow="0" w:lastRow="0" w:firstColumn="0" w:lastColumn="0" w:oddVBand="0" w:evenVBand="0" w:oddHBand="1" w:evenHBand="0" w:firstRowFirstColumn="0" w:firstRowLastColumn="0" w:lastRowFirstColumn="0" w:lastRowLastColumn="0"/>
            </w:pPr>
            <w:r w:rsidRPr="000060FF">
              <w:t>73.6</w:t>
            </w:r>
          </w:p>
        </w:tc>
      </w:tr>
      <w:tr w:rsidR="00614DC3" w:rsidRPr="00357367" w14:paraId="6D8B71CB" w14:textId="77777777" w:rsidTr="00614DC3">
        <w:trPr>
          <w:trHeight w:val="300"/>
        </w:trPr>
        <w:tc>
          <w:tcPr>
            <w:cnfStyle w:val="001000000000" w:firstRow="0" w:lastRow="0" w:firstColumn="1" w:lastColumn="0" w:oddVBand="0" w:evenVBand="0" w:oddHBand="0" w:evenHBand="0" w:firstRowFirstColumn="0" w:firstRowLastColumn="0" w:lastRowFirstColumn="0" w:lastRowLastColumn="0"/>
            <w:tcW w:w="3573" w:type="dxa"/>
            <w:tcBorders>
              <w:top w:val="nil"/>
            </w:tcBorders>
            <w:noWrap/>
          </w:tcPr>
          <w:p w14:paraId="3957147E" w14:textId="142A50EA" w:rsidR="001A7904" w:rsidRPr="00357367" w:rsidRDefault="001A7904" w:rsidP="001A7904">
            <w:pPr>
              <w:pStyle w:val="TableText"/>
            </w:pPr>
            <w:r w:rsidRPr="000060FF">
              <w:t>Rt1.4: Temporary lowland stream</w:t>
            </w:r>
          </w:p>
        </w:tc>
        <w:tc>
          <w:tcPr>
            <w:tcW w:w="1191" w:type="dxa"/>
            <w:tcBorders>
              <w:top w:val="nil"/>
            </w:tcBorders>
            <w:noWrap/>
          </w:tcPr>
          <w:p w14:paraId="5CB9E8D5" w14:textId="56615921" w:rsidR="001A7904" w:rsidRPr="00357367" w:rsidRDefault="001A7904" w:rsidP="001A7904">
            <w:pPr>
              <w:pStyle w:val="TableTextRight"/>
              <w:ind w:right="227"/>
              <w:cnfStyle w:val="000000000000" w:firstRow="0" w:lastRow="0" w:firstColumn="0" w:lastColumn="0" w:oddVBand="0" w:evenVBand="0" w:oddHBand="0" w:evenHBand="0" w:firstRowFirstColumn="0" w:firstRowLastColumn="0" w:lastRowFirstColumn="0" w:lastRowLastColumn="0"/>
            </w:pPr>
            <w:r w:rsidRPr="000060FF">
              <w:t>136,001</w:t>
            </w:r>
          </w:p>
        </w:tc>
        <w:tc>
          <w:tcPr>
            <w:tcW w:w="1192" w:type="dxa"/>
            <w:tcBorders>
              <w:top w:val="nil"/>
            </w:tcBorders>
            <w:noWrap/>
          </w:tcPr>
          <w:p w14:paraId="63262305" w14:textId="2F16DD99" w:rsidR="001A7904" w:rsidRPr="00357367" w:rsidRDefault="001A7904" w:rsidP="001A7904">
            <w:pPr>
              <w:pStyle w:val="TableTextRight"/>
              <w:ind w:right="340"/>
              <w:cnfStyle w:val="000000000000" w:firstRow="0" w:lastRow="0" w:firstColumn="0" w:lastColumn="0" w:oddVBand="0" w:evenVBand="0" w:oddHBand="0" w:evenHBand="0" w:firstRowFirstColumn="0" w:firstRowLastColumn="0" w:lastRowFirstColumn="0" w:lastRowLastColumn="0"/>
            </w:pPr>
            <w:r w:rsidRPr="000060FF">
              <w:t>24,347</w:t>
            </w:r>
          </w:p>
        </w:tc>
        <w:tc>
          <w:tcPr>
            <w:tcW w:w="1191" w:type="dxa"/>
            <w:tcBorders>
              <w:top w:val="nil"/>
            </w:tcBorders>
            <w:noWrap/>
          </w:tcPr>
          <w:p w14:paraId="491A6962" w14:textId="049D4715"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0060FF">
              <w:t>5,285</w:t>
            </w:r>
          </w:p>
        </w:tc>
        <w:tc>
          <w:tcPr>
            <w:tcW w:w="1192" w:type="dxa"/>
            <w:tcBorders>
              <w:top w:val="nil"/>
            </w:tcBorders>
            <w:noWrap/>
          </w:tcPr>
          <w:p w14:paraId="1549A407" w14:textId="7EEDBD1E" w:rsidR="001A7904" w:rsidRPr="00357367" w:rsidRDefault="001A7904" w:rsidP="001A7904">
            <w:pPr>
              <w:pStyle w:val="TableTextRight"/>
              <w:ind w:right="227"/>
              <w:cnfStyle w:val="000000000000" w:firstRow="0" w:lastRow="0" w:firstColumn="0" w:lastColumn="0" w:oddVBand="0" w:evenVBand="0" w:oddHBand="0" w:evenHBand="0" w:firstRowFirstColumn="0" w:firstRowLastColumn="0" w:lastRowFirstColumn="0" w:lastRowLastColumn="0"/>
            </w:pPr>
            <w:r w:rsidRPr="000060FF">
              <w:t>3.9</w:t>
            </w:r>
          </w:p>
        </w:tc>
        <w:tc>
          <w:tcPr>
            <w:tcW w:w="1192" w:type="dxa"/>
            <w:tcBorders>
              <w:top w:val="nil"/>
            </w:tcBorders>
            <w:noWrap/>
          </w:tcPr>
          <w:p w14:paraId="452668B3" w14:textId="377E55F4" w:rsidR="001A7904" w:rsidRPr="00357367" w:rsidRDefault="001A7904" w:rsidP="001A7904">
            <w:pPr>
              <w:pStyle w:val="TableTextRight"/>
              <w:ind w:right="227"/>
              <w:cnfStyle w:val="000000000000" w:firstRow="0" w:lastRow="0" w:firstColumn="0" w:lastColumn="0" w:oddVBand="0" w:evenVBand="0" w:oddHBand="0" w:evenHBand="0" w:firstRowFirstColumn="0" w:firstRowLastColumn="0" w:lastRowFirstColumn="0" w:lastRowLastColumn="0"/>
            </w:pPr>
            <w:r w:rsidRPr="000060FF">
              <w:t>21.7</w:t>
            </w:r>
          </w:p>
        </w:tc>
      </w:tr>
      <w:tr w:rsidR="00614DC3" w:rsidRPr="00357367" w14:paraId="1F54D6AE" w14:textId="77777777" w:rsidTr="00614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3" w:type="dxa"/>
            <w:noWrap/>
          </w:tcPr>
          <w:p w14:paraId="19995FA0" w14:textId="1430A5C7" w:rsidR="001A7904" w:rsidRPr="00357367" w:rsidRDefault="001A7904" w:rsidP="001A7904">
            <w:pPr>
              <w:pStyle w:val="TableText"/>
            </w:pPr>
            <w:r w:rsidRPr="000060FF">
              <w:t>Rp1.2: Permanent transitional zone stream</w:t>
            </w:r>
          </w:p>
        </w:tc>
        <w:tc>
          <w:tcPr>
            <w:tcW w:w="1191" w:type="dxa"/>
            <w:noWrap/>
          </w:tcPr>
          <w:p w14:paraId="2BF63FBD" w14:textId="2BC14E2F" w:rsidR="001A7904" w:rsidRPr="00357367" w:rsidRDefault="001A7904" w:rsidP="001A7904">
            <w:pPr>
              <w:pStyle w:val="TableTextRight"/>
              <w:ind w:right="227"/>
              <w:cnfStyle w:val="000000100000" w:firstRow="0" w:lastRow="0" w:firstColumn="0" w:lastColumn="0" w:oddVBand="0" w:evenVBand="0" w:oddHBand="1" w:evenHBand="0" w:firstRowFirstColumn="0" w:firstRowLastColumn="0" w:lastRowFirstColumn="0" w:lastRowLastColumn="0"/>
            </w:pPr>
            <w:r w:rsidRPr="000060FF">
              <w:t>10,553</w:t>
            </w:r>
          </w:p>
        </w:tc>
        <w:tc>
          <w:tcPr>
            <w:tcW w:w="1192" w:type="dxa"/>
            <w:noWrap/>
          </w:tcPr>
          <w:p w14:paraId="20F7FB7F" w14:textId="260312AF" w:rsidR="001A7904" w:rsidRPr="00357367" w:rsidRDefault="001A7904" w:rsidP="001A7904">
            <w:pPr>
              <w:pStyle w:val="TableTextRight"/>
              <w:ind w:right="340"/>
              <w:cnfStyle w:val="000000100000" w:firstRow="0" w:lastRow="0" w:firstColumn="0" w:lastColumn="0" w:oddVBand="0" w:evenVBand="0" w:oddHBand="1" w:evenHBand="0" w:firstRowFirstColumn="0" w:firstRowLastColumn="0" w:lastRowFirstColumn="0" w:lastRowLastColumn="0"/>
            </w:pPr>
            <w:r w:rsidRPr="000060FF">
              <w:t>2,040</w:t>
            </w:r>
          </w:p>
        </w:tc>
        <w:tc>
          <w:tcPr>
            <w:tcW w:w="1191" w:type="dxa"/>
            <w:noWrap/>
          </w:tcPr>
          <w:p w14:paraId="6477F5B3" w14:textId="4F4F8321"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0060FF">
              <w:t>319</w:t>
            </w:r>
          </w:p>
        </w:tc>
        <w:tc>
          <w:tcPr>
            <w:tcW w:w="1192" w:type="dxa"/>
            <w:noWrap/>
          </w:tcPr>
          <w:p w14:paraId="6919C791" w14:textId="4A82B558" w:rsidR="001A7904" w:rsidRPr="00357367" w:rsidRDefault="001A7904" w:rsidP="001A7904">
            <w:pPr>
              <w:pStyle w:val="TableTextRight"/>
              <w:ind w:right="227"/>
              <w:cnfStyle w:val="000000100000" w:firstRow="0" w:lastRow="0" w:firstColumn="0" w:lastColumn="0" w:oddVBand="0" w:evenVBand="0" w:oddHBand="1" w:evenHBand="0" w:firstRowFirstColumn="0" w:firstRowLastColumn="0" w:lastRowFirstColumn="0" w:lastRowLastColumn="0"/>
            </w:pPr>
            <w:r w:rsidRPr="000060FF">
              <w:t>3.0</w:t>
            </w:r>
          </w:p>
        </w:tc>
        <w:tc>
          <w:tcPr>
            <w:tcW w:w="1192" w:type="dxa"/>
            <w:noWrap/>
          </w:tcPr>
          <w:p w14:paraId="1D09E2F7" w14:textId="5B638271" w:rsidR="001A7904" w:rsidRPr="00357367" w:rsidRDefault="001A7904" w:rsidP="001A7904">
            <w:pPr>
              <w:pStyle w:val="TableTextRight"/>
              <w:ind w:right="227"/>
              <w:cnfStyle w:val="000000100000" w:firstRow="0" w:lastRow="0" w:firstColumn="0" w:lastColumn="0" w:oddVBand="0" w:evenVBand="0" w:oddHBand="1" w:evenHBand="0" w:firstRowFirstColumn="0" w:firstRowLastColumn="0" w:lastRowFirstColumn="0" w:lastRowLastColumn="0"/>
            </w:pPr>
            <w:r w:rsidRPr="000060FF">
              <w:t>15.6</w:t>
            </w:r>
          </w:p>
        </w:tc>
      </w:tr>
      <w:tr w:rsidR="001A7904" w:rsidRPr="00357367" w14:paraId="176FE117" w14:textId="77777777" w:rsidTr="006E2D3E">
        <w:trPr>
          <w:trHeight w:val="300"/>
        </w:trPr>
        <w:tc>
          <w:tcPr>
            <w:cnfStyle w:val="001000000000" w:firstRow="0" w:lastRow="0" w:firstColumn="1" w:lastColumn="0" w:oddVBand="0" w:evenVBand="0" w:oddHBand="0" w:evenHBand="0" w:firstRowFirstColumn="0" w:firstRowLastColumn="0" w:lastRowFirstColumn="0" w:lastRowLastColumn="0"/>
            <w:tcW w:w="3573" w:type="dxa"/>
            <w:noWrap/>
            <w:hideMark/>
          </w:tcPr>
          <w:p w14:paraId="14BC867D" w14:textId="166FBAA4" w:rsidR="001A7904" w:rsidRPr="00357367" w:rsidRDefault="001A7904" w:rsidP="001A7904">
            <w:pPr>
              <w:pStyle w:val="TableText"/>
            </w:pPr>
            <w:r w:rsidRPr="000060FF">
              <w:t>Rt1.2: Temporary transitional zone stream</w:t>
            </w:r>
          </w:p>
        </w:tc>
        <w:tc>
          <w:tcPr>
            <w:tcW w:w="1191" w:type="dxa"/>
            <w:noWrap/>
            <w:hideMark/>
          </w:tcPr>
          <w:p w14:paraId="1F802282" w14:textId="62A16390" w:rsidR="001A7904" w:rsidRPr="00357367" w:rsidRDefault="001A7904" w:rsidP="001A7904">
            <w:pPr>
              <w:pStyle w:val="TableTextRight"/>
              <w:ind w:right="227"/>
              <w:cnfStyle w:val="000000000000" w:firstRow="0" w:lastRow="0" w:firstColumn="0" w:lastColumn="0" w:oddVBand="0" w:evenVBand="0" w:oddHBand="0" w:evenHBand="0" w:firstRowFirstColumn="0" w:firstRowLastColumn="0" w:lastRowFirstColumn="0" w:lastRowLastColumn="0"/>
            </w:pPr>
            <w:r w:rsidRPr="000060FF">
              <w:t>179,113</w:t>
            </w:r>
          </w:p>
        </w:tc>
        <w:tc>
          <w:tcPr>
            <w:tcW w:w="1192" w:type="dxa"/>
            <w:noWrap/>
            <w:hideMark/>
          </w:tcPr>
          <w:p w14:paraId="11B89871" w14:textId="09FDB515" w:rsidR="001A7904" w:rsidRPr="00357367" w:rsidRDefault="001A7904" w:rsidP="001A7904">
            <w:pPr>
              <w:pStyle w:val="TableTextRight"/>
              <w:ind w:right="340"/>
              <w:cnfStyle w:val="000000000000" w:firstRow="0" w:lastRow="0" w:firstColumn="0" w:lastColumn="0" w:oddVBand="0" w:evenVBand="0" w:oddHBand="0" w:evenHBand="0" w:firstRowFirstColumn="0" w:firstRowLastColumn="0" w:lastRowFirstColumn="0" w:lastRowLastColumn="0"/>
            </w:pPr>
            <w:r w:rsidRPr="000060FF">
              <w:t>3,863</w:t>
            </w:r>
          </w:p>
        </w:tc>
        <w:tc>
          <w:tcPr>
            <w:tcW w:w="1191" w:type="dxa"/>
            <w:noWrap/>
            <w:hideMark/>
          </w:tcPr>
          <w:p w14:paraId="71BCD7E7" w14:textId="79AF2891"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0060FF">
              <w:t>237</w:t>
            </w:r>
          </w:p>
        </w:tc>
        <w:tc>
          <w:tcPr>
            <w:tcW w:w="1192" w:type="dxa"/>
            <w:noWrap/>
            <w:hideMark/>
          </w:tcPr>
          <w:p w14:paraId="74B3A33D" w14:textId="50798EDD" w:rsidR="001A7904" w:rsidRPr="00357367" w:rsidRDefault="001A7904" w:rsidP="001A7904">
            <w:pPr>
              <w:pStyle w:val="TableTextRight"/>
              <w:ind w:right="227"/>
              <w:cnfStyle w:val="000000000000" w:firstRow="0" w:lastRow="0" w:firstColumn="0" w:lastColumn="0" w:oddVBand="0" w:evenVBand="0" w:oddHBand="0" w:evenHBand="0" w:firstRowFirstColumn="0" w:firstRowLastColumn="0" w:lastRowFirstColumn="0" w:lastRowLastColumn="0"/>
            </w:pPr>
            <w:r w:rsidRPr="000060FF">
              <w:t>0.1</w:t>
            </w:r>
          </w:p>
        </w:tc>
        <w:tc>
          <w:tcPr>
            <w:tcW w:w="1192" w:type="dxa"/>
            <w:noWrap/>
            <w:hideMark/>
          </w:tcPr>
          <w:p w14:paraId="2A8A51C6" w14:textId="30702A0B" w:rsidR="001A7904" w:rsidRPr="00357367" w:rsidRDefault="001A7904" w:rsidP="001A7904">
            <w:pPr>
              <w:pStyle w:val="TableTextRight"/>
              <w:ind w:right="227"/>
              <w:cnfStyle w:val="000000000000" w:firstRow="0" w:lastRow="0" w:firstColumn="0" w:lastColumn="0" w:oddVBand="0" w:evenVBand="0" w:oddHBand="0" w:evenHBand="0" w:firstRowFirstColumn="0" w:firstRowLastColumn="0" w:lastRowFirstColumn="0" w:lastRowLastColumn="0"/>
            </w:pPr>
            <w:r w:rsidRPr="000060FF">
              <w:t>6.1</w:t>
            </w:r>
          </w:p>
        </w:tc>
      </w:tr>
      <w:tr w:rsidR="00614DC3" w:rsidRPr="00357367" w14:paraId="0F1678B8" w14:textId="77777777" w:rsidTr="00614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3" w:type="dxa"/>
            <w:noWrap/>
            <w:hideMark/>
          </w:tcPr>
          <w:p w14:paraId="3A1ADFC3" w14:textId="41C2F2E8" w:rsidR="001A7904" w:rsidRPr="00357367" w:rsidRDefault="001A7904" w:rsidP="001A7904">
            <w:pPr>
              <w:pStyle w:val="TableText"/>
            </w:pPr>
            <w:r w:rsidRPr="000060FF">
              <w:t>Rp1.1: Permanent high energy upland stream</w:t>
            </w:r>
          </w:p>
        </w:tc>
        <w:tc>
          <w:tcPr>
            <w:tcW w:w="1191" w:type="dxa"/>
            <w:noWrap/>
            <w:hideMark/>
          </w:tcPr>
          <w:p w14:paraId="3406FC5B" w14:textId="2B8E67C9" w:rsidR="001A7904" w:rsidRPr="00357367" w:rsidRDefault="001A7904" w:rsidP="001A7904">
            <w:pPr>
              <w:pStyle w:val="TableTextRight"/>
              <w:ind w:right="227"/>
              <w:cnfStyle w:val="000000100000" w:firstRow="0" w:lastRow="0" w:firstColumn="0" w:lastColumn="0" w:oddVBand="0" w:evenVBand="0" w:oddHBand="1" w:evenHBand="0" w:firstRowFirstColumn="0" w:firstRowLastColumn="0" w:lastRowFirstColumn="0" w:lastRowLastColumn="0"/>
            </w:pPr>
            <w:r w:rsidRPr="000060FF">
              <w:t>11,106</w:t>
            </w:r>
          </w:p>
        </w:tc>
        <w:tc>
          <w:tcPr>
            <w:tcW w:w="1192" w:type="dxa"/>
            <w:noWrap/>
            <w:hideMark/>
          </w:tcPr>
          <w:p w14:paraId="0B0BF199" w14:textId="07151060" w:rsidR="001A7904" w:rsidRPr="00357367" w:rsidRDefault="001A7904" w:rsidP="001A7904">
            <w:pPr>
              <w:pStyle w:val="TableTextRight"/>
              <w:ind w:right="340"/>
              <w:cnfStyle w:val="000000100000" w:firstRow="0" w:lastRow="0" w:firstColumn="0" w:lastColumn="0" w:oddVBand="0" w:evenVBand="0" w:oddHBand="1" w:evenHBand="0" w:firstRowFirstColumn="0" w:firstRowLastColumn="0" w:lastRowFirstColumn="0" w:lastRowLastColumn="0"/>
            </w:pPr>
            <w:r w:rsidRPr="000060FF">
              <w:t>321</w:t>
            </w:r>
          </w:p>
        </w:tc>
        <w:tc>
          <w:tcPr>
            <w:tcW w:w="1191" w:type="dxa"/>
            <w:noWrap/>
            <w:hideMark/>
          </w:tcPr>
          <w:p w14:paraId="64403972" w14:textId="0618D62A"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0060FF">
              <w:t>8</w:t>
            </w:r>
          </w:p>
        </w:tc>
        <w:tc>
          <w:tcPr>
            <w:tcW w:w="1192" w:type="dxa"/>
            <w:noWrap/>
            <w:hideMark/>
          </w:tcPr>
          <w:p w14:paraId="0EE8B378" w14:textId="0B4A1518" w:rsidR="001A7904" w:rsidRPr="00357367" w:rsidRDefault="001A7904" w:rsidP="001A7904">
            <w:pPr>
              <w:pStyle w:val="TableTextRight"/>
              <w:ind w:right="227"/>
              <w:cnfStyle w:val="000000100000" w:firstRow="0" w:lastRow="0" w:firstColumn="0" w:lastColumn="0" w:oddVBand="0" w:evenVBand="0" w:oddHBand="1" w:evenHBand="0" w:firstRowFirstColumn="0" w:firstRowLastColumn="0" w:lastRowFirstColumn="0" w:lastRowLastColumn="0"/>
            </w:pPr>
            <w:r w:rsidRPr="000060FF">
              <w:t>&lt;0.1</w:t>
            </w:r>
          </w:p>
        </w:tc>
        <w:tc>
          <w:tcPr>
            <w:tcW w:w="1192" w:type="dxa"/>
            <w:noWrap/>
            <w:hideMark/>
          </w:tcPr>
          <w:p w14:paraId="1039A909" w14:textId="1640F0D5" w:rsidR="001A7904" w:rsidRPr="00357367" w:rsidRDefault="001A7904" w:rsidP="001A7904">
            <w:pPr>
              <w:pStyle w:val="TableTextRight"/>
              <w:ind w:right="227"/>
              <w:cnfStyle w:val="000000100000" w:firstRow="0" w:lastRow="0" w:firstColumn="0" w:lastColumn="0" w:oddVBand="0" w:evenVBand="0" w:oddHBand="1" w:evenHBand="0" w:firstRowFirstColumn="0" w:firstRowLastColumn="0" w:lastRowFirstColumn="0" w:lastRowLastColumn="0"/>
            </w:pPr>
            <w:r w:rsidRPr="000060FF">
              <w:t>2.5</w:t>
            </w:r>
          </w:p>
        </w:tc>
      </w:tr>
      <w:tr w:rsidR="001A7904" w:rsidRPr="00357367" w14:paraId="4C54F3A9" w14:textId="77777777" w:rsidTr="006E2D3E">
        <w:trPr>
          <w:trHeight w:val="300"/>
        </w:trPr>
        <w:tc>
          <w:tcPr>
            <w:cnfStyle w:val="001000000000" w:firstRow="0" w:lastRow="0" w:firstColumn="1" w:lastColumn="0" w:oddVBand="0" w:evenVBand="0" w:oddHBand="0" w:evenHBand="0" w:firstRowFirstColumn="0" w:firstRowLastColumn="0" w:lastRowFirstColumn="0" w:lastRowLastColumn="0"/>
            <w:tcW w:w="3573" w:type="dxa"/>
            <w:noWrap/>
            <w:hideMark/>
          </w:tcPr>
          <w:p w14:paraId="6C21D207" w14:textId="1366D048" w:rsidR="001A7904" w:rsidRPr="00357367" w:rsidRDefault="001A7904" w:rsidP="001A7904">
            <w:pPr>
              <w:pStyle w:val="TableText"/>
            </w:pPr>
            <w:r w:rsidRPr="000060FF">
              <w:t>Rt1.1: Temporary high energy upland stream</w:t>
            </w:r>
          </w:p>
        </w:tc>
        <w:tc>
          <w:tcPr>
            <w:tcW w:w="1191" w:type="dxa"/>
            <w:noWrap/>
            <w:hideMark/>
          </w:tcPr>
          <w:p w14:paraId="688356AB" w14:textId="447BDAE4" w:rsidR="001A7904" w:rsidRPr="00357367" w:rsidRDefault="001A7904" w:rsidP="001A7904">
            <w:pPr>
              <w:pStyle w:val="TableTextRight"/>
              <w:ind w:right="227"/>
              <w:cnfStyle w:val="000000000000" w:firstRow="0" w:lastRow="0" w:firstColumn="0" w:lastColumn="0" w:oddVBand="0" w:evenVBand="0" w:oddHBand="0" w:evenHBand="0" w:firstRowFirstColumn="0" w:firstRowLastColumn="0" w:lastRowFirstColumn="0" w:lastRowLastColumn="0"/>
            </w:pPr>
            <w:r w:rsidRPr="000060FF">
              <w:t>110,649</w:t>
            </w:r>
          </w:p>
        </w:tc>
        <w:tc>
          <w:tcPr>
            <w:tcW w:w="1192" w:type="dxa"/>
            <w:noWrap/>
            <w:hideMark/>
          </w:tcPr>
          <w:p w14:paraId="11A0CF57" w14:textId="5219E33F" w:rsidR="001A7904" w:rsidRPr="00357367" w:rsidRDefault="001A7904" w:rsidP="001A7904">
            <w:pPr>
              <w:pStyle w:val="TableTextRight"/>
              <w:ind w:right="340"/>
              <w:cnfStyle w:val="000000000000" w:firstRow="0" w:lastRow="0" w:firstColumn="0" w:lastColumn="0" w:oddVBand="0" w:evenVBand="0" w:oddHBand="0" w:evenHBand="0" w:firstRowFirstColumn="0" w:firstRowLastColumn="0" w:lastRowFirstColumn="0" w:lastRowLastColumn="0"/>
            </w:pPr>
            <w:r w:rsidRPr="000060FF">
              <w:t>331</w:t>
            </w:r>
          </w:p>
        </w:tc>
        <w:tc>
          <w:tcPr>
            <w:tcW w:w="1191" w:type="dxa"/>
            <w:noWrap/>
            <w:hideMark/>
          </w:tcPr>
          <w:p w14:paraId="613F01B0" w14:textId="346C489C"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0060FF">
              <w:t>0</w:t>
            </w:r>
          </w:p>
        </w:tc>
        <w:tc>
          <w:tcPr>
            <w:tcW w:w="1192" w:type="dxa"/>
            <w:noWrap/>
            <w:hideMark/>
          </w:tcPr>
          <w:p w14:paraId="4930A8E9" w14:textId="28827F3D" w:rsidR="001A7904" w:rsidRPr="00357367" w:rsidRDefault="001A7904" w:rsidP="001A7904">
            <w:pPr>
              <w:pStyle w:val="TableTextRight"/>
              <w:ind w:right="227"/>
              <w:cnfStyle w:val="000000000000" w:firstRow="0" w:lastRow="0" w:firstColumn="0" w:lastColumn="0" w:oddVBand="0" w:evenVBand="0" w:oddHBand="0" w:evenHBand="0" w:firstRowFirstColumn="0" w:firstRowLastColumn="0" w:lastRowFirstColumn="0" w:lastRowLastColumn="0"/>
            </w:pPr>
            <w:r w:rsidRPr="000060FF">
              <w:t>-</w:t>
            </w:r>
          </w:p>
        </w:tc>
        <w:tc>
          <w:tcPr>
            <w:tcW w:w="1192" w:type="dxa"/>
            <w:noWrap/>
            <w:hideMark/>
          </w:tcPr>
          <w:p w14:paraId="6ACCC2AA" w14:textId="1C80F3FA" w:rsidR="001A7904" w:rsidRPr="00357367" w:rsidRDefault="001A7904" w:rsidP="001A7904">
            <w:pPr>
              <w:pStyle w:val="TableTextRight"/>
              <w:ind w:right="227"/>
              <w:cnfStyle w:val="000000000000" w:firstRow="0" w:lastRow="0" w:firstColumn="0" w:lastColumn="0" w:oddVBand="0" w:evenVBand="0" w:oddHBand="0" w:evenHBand="0" w:firstRowFirstColumn="0" w:firstRowLastColumn="0" w:lastRowFirstColumn="0" w:lastRowLastColumn="0"/>
            </w:pPr>
            <w:r w:rsidRPr="000060FF">
              <w:t>-</w:t>
            </w:r>
          </w:p>
        </w:tc>
      </w:tr>
      <w:tr w:rsidR="00614DC3" w:rsidRPr="00357367" w14:paraId="1148D5CA" w14:textId="77777777" w:rsidTr="00614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3" w:type="dxa"/>
            <w:noWrap/>
            <w:hideMark/>
          </w:tcPr>
          <w:p w14:paraId="721476A1" w14:textId="52750849" w:rsidR="001A7904" w:rsidRPr="00357367" w:rsidRDefault="001A7904" w:rsidP="001A7904">
            <w:pPr>
              <w:pStyle w:val="TableText"/>
            </w:pPr>
            <w:r w:rsidRPr="000060FF">
              <w:t>Rp1.3: Permanent low energy upland stream</w:t>
            </w:r>
          </w:p>
        </w:tc>
        <w:tc>
          <w:tcPr>
            <w:tcW w:w="1191" w:type="dxa"/>
            <w:noWrap/>
            <w:hideMark/>
          </w:tcPr>
          <w:p w14:paraId="1617EF55" w14:textId="19CDCAD8" w:rsidR="001A7904" w:rsidRPr="00357367" w:rsidRDefault="001A7904" w:rsidP="001A7904">
            <w:pPr>
              <w:pStyle w:val="TableTextRight"/>
              <w:ind w:right="227"/>
              <w:cnfStyle w:val="000000100000" w:firstRow="0" w:lastRow="0" w:firstColumn="0" w:lastColumn="0" w:oddVBand="0" w:evenVBand="0" w:oddHBand="1" w:evenHBand="0" w:firstRowFirstColumn="0" w:firstRowLastColumn="0" w:lastRowFirstColumn="0" w:lastRowLastColumn="0"/>
            </w:pPr>
            <w:r w:rsidRPr="000060FF">
              <w:t>4,726</w:t>
            </w:r>
          </w:p>
        </w:tc>
        <w:tc>
          <w:tcPr>
            <w:tcW w:w="1192" w:type="dxa"/>
            <w:noWrap/>
            <w:hideMark/>
          </w:tcPr>
          <w:p w14:paraId="2F4558A3" w14:textId="12DA106F" w:rsidR="001A7904" w:rsidRPr="00357367" w:rsidRDefault="001A7904" w:rsidP="001A7904">
            <w:pPr>
              <w:pStyle w:val="TableTextRight"/>
              <w:ind w:right="340"/>
              <w:cnfStyle w:val="000000100000" w:firstRow="0" w:lastRow="0" w:firstColumn="0" w:lastColumn="0" w:oddVBand="0" w:evenVBand="0" w:oddHBand="1" w:evenHBand="0" w:firstRowFirstColumn="0" w:firstRowLastColumn="0" w:lastRowFirstColumn="0" w:lastRowLastColumn="0"/>
            </w:pPr>
            <w:r w:rsidRPr="000060FF">
              <w:t>621</w:t>
            </w:r>
          </w:p>
        </w:tc>
        <w:tc>
          <w:tcPr>
            <w:tcW w:w="1191" w:type="dxa"/>
            <w:noWrap/>
            <w:hideMark/>
          </w:tcPr>
          <w:p w14:paraId="12662701" w14:textId="09D70264" w:rsidR="001A7904" w:rsidRPr="00357367" w:rsidRDefault="001A7904" w:rsidP="001A7904">
            <w:pPr>
              <w:pStyle w:val="TableTextRight"/>
              <w:ind w:right="170"/>
              <w:cnfStyle w:val="000000100000" w:firstRow="0" w:lastRow="0" w:firstColumn="0" w:lastColumn="0" w:oddVBand="0" w:evenVBand="0" w:oddHBand="1" w:evenHBand="0" w:firstRowFirstColumn="0" w:firstRowLastColumn="0" w:lastRowFirstColumn="0" w:lastRowLastColumn="0"/>
            </w:pPr>
            <w:r w:rsidRPr="000060FF">
              <w:t>0</w:t>
            </w:r>
          </w:p>
        </w:tc>
        <w:tc>
          <w:tcPr>
            <w:tcW w:w="1192" w:type="dxa"/>
            <w:noWrap/>
            <w:hideMark/>
          </w:tcPr>
          <w:p w14:paraId="73F31745" w14:textId="04849541" w:rsidR="001A7904" w:rsidRPr="00357367" w:rsidRDefault="001A7904" w:rsidP="001A7904">
            <w:pPr>
              <w:pStyle w:val="TableTextRight"/>
              <w:ind w:right="227"/>
              <w:cnfStyle w:val="000000100000" w:firstRow="0" w:lastRow="0" w:firstColumn="0" w:lastColumn="0" w:oddVBand="0" w:evenVBand="0" w:oddHBand="1" w:evenHBand="0" w:firstRowFirstColumn="0" w:firstRowLastColumn="0" w:lastRowFirstColumn="0" w:lastRowLastColumn="0"/>
            </w:pPr>
            <w:r w:rsidRPr="000060FF">
              <w:t>-</w:t>
            </w:r>
          </w:p>
        </w:tc>
        <w:tc>
          <w:tcPr>
            <w:tcW w:w="1192" w:type="dxa"/>
            <w:noWrap/>
            <w:hideMark/>
          </w:tcPr>
          <w:p w14:paraId="4FD09DF6" w14:textId="5EC9DD07" w:rsidR="001A7904" w:rsidRPr="00357367" w:rsidRDefault="001A7904" w:rsidP="001A7904">
            <w:pPr>
              <w:pStyle w:val="TableTextRight"/>
              <w:ind w:right="227"/>
              <w:cnfStyle w:val="000000100000" w:firstRow="0" w:lastRow="0" w:firstColumn="0" w:lastColumn="0" w:oddVBand="0" w:evenVBand="0" w:oddHBand="1" w:evenHBand="0" w:firstRowFirstColumn="0" w:firstRowLastColumn="0" w:lastRowFirstColumn="0" w:lastRowLastColumn="0"/>
            </w:pPr>
            <w:r w:rsidRPr="000060FF">
              <w:t>-</w:t>
            </w:r>
          </w:p>
        </w:tc>
      </w:tr>
      <w:tr w:rsidR="001A7904" w:rsidRPr="00357367" w14:paraId="415AD69C" w14:textId="77777777" w:rsidTr="006E2D3E">
        <w:trPr>
          <w:trHeight w:val="300"/>
        </w:trPr>
        <w:tc>
          <w:tcPr>
            <w:cnfStyle w:val="001000000000" w:firstRow="0" w:lastRow="0" w:firstColumn="1" w:lastColumn="0" w:oddVBand="0" w:evenVBand="0" w:oddHBand="0" w:evenHBand="0" w:firstRowFirstColumn="0" w:firstRowLastColumn="0" w:lastRowFirstColumn="0" w:lastRowLastColumn="0"/>
            <w:tcW w:w="3573" w:type="dxa"/>
            <w:noWrap/>
            <w:hideMark/>
          </w:tcPr>
          <w:p w14:paraId="323E5DAE" w14:textId="598E7645" w:rsidR="001A7904" w:rsidRPr="00357367" w:rsidRDefault="001A7904" w:rsidP="001A7904">
            <w:pPr>
              <w:pStyle w:val="TableText"/>
            </w:pPr>
            <w:r w:rsidRPr="000060FF">
              <w:t>Rt1.3: Temporary low energy upland stream</w:t>
            </w:r>
          </w:p>
        </w:tc>
        <w:tc>
          <w:tcPr>
            <w:tcW w:w="1191" w:type="dxa"/>
            <w:noWrap/>
            <w:hideMark/>
          </w:tcPr>
          <w:p w14:paraId="1D9CB800" w14:textId="6C167305" w:rsidR="001A7904" w:rsidRPr="00357367" w:rsidRDefault="001A7904" w:rsidP="001A7904">
            <w:pPr>
              <w:pStyle w:val="TableTextRight"/>
              <w:ind w:right="227"/>
              <w:cnfStyle w:val="000000000000" w:firstRow="0" w:lastRow="0" w:firstColumn="0" w:lastColumn="0" w:oddVBand="0" w:evenVBand="0" w:oddHBand="0" w:evenHBand="0" w:firstRowFirstColumn="0" w:firstRowLastColumn="0" w:lastRowFirstColumn="0" w:lastRowLastColumn="0"/>
            </w:pPr>
            <w:r w:rsidRPr="000060FF">
              <w:t>3,554</w:t>
            </w:r>
          </w:p>
        </w:tc>
        <w:tc>
          <w:tcPr>
            <w:tcW w:w="1192" w:type="dxa"/>
            <w:noWrap/>
            <w:hideMark/>
          </w:tcPr>
          <w:p w14:paraId="204B9F09" w14:textId="320EB64C" w:rsidR="001A7904" w:rsidRPr="00357367" w:rsidRDefault="001A7904" w:rsidP="001A7904">
            <w:pPr>
              <w:pStyle w:val="TableTextRight"/>
              <w:ind w:right="340"/>
              <w:cnfStyle w:val="000000000000" w:firstRow="0" w:lastRow="0" w:firstColumn="0" w:lastColumn="0" w:oddVBand="0" w:evenVBand="0" w:oddHBand="0" w:evenHBand="0" w:firstRowFirstColumn="0" w:firstRowLastColumn="0" w:lastRowFirstColumn="0" w:lastRowLastColumn="0"/>
            </w:pPr>
            <w:r w:rsidRPr="000060FF">
              <w:t>268</w:t>
            </w:r>
          </w:p>
        </w:tc>
        <w:tc>
          <w:tcPr>
            <w:tcW w:w="1191" w:type="dxa"/>
            <w:noWrap/>
            <w:hideMark/>
          </w:tcPr>
          <w:p w14:paraId="1020D73E" w14:textId="7FEDBC0F" w:rsidR="001A7904" w:rsidRPr="00357367" w:rsidRDefault="001A7904" w:rsidP="001A7904">
            <w:pPr>
              <w:pStyle w:val="TableTextRight"/>
              <w:ind w:right="170"/>
              <w:cnfStyle w:val="000000000000" w:firstRow="0" w:lastRow="0" w:firstColumn="0" w:lastColumn="0" w:oddVBand="0" w:evenVBand="0" w:oddHBand="0" w:evenHBand="0" w:firstRowFirstColumn="0" w:firstRowLastColumn="0" w:lastRowFirstColumn="0" w:lastRowLastColumn="0"/>
            </w:pPr>
            <w:r w:rsidRPr="000060FF">
              <w:t>0</w:t>
            </w:r>
          </w:p>
        </w:tc>
        <w:tc>
          <w:tcPr>
            <w:tcW w:w="1192" w:type="dxa"/>
            <w:noWrap/>
            <w:hideMark/>
          </w:tcPr>
          <w:p w14:paraId="56EE1720" w14:textId="6A95AD66" w:rsidR="001A7904" w:rsidRPr="00357367" w:rsidRDefault="001A7904" w:rsidP="001A7904">
            <w:pPr>
              <w:pStyle w:val="TableTextRight"/>
              <w:ind w:right="227"/>
              <w:cnfStyle w:val="000000000000" w:firstRow="0" w:lastRow="0" w:firstColumn="0" w:lastColumn="0" w:oddVBand="0" w:evenVBand="0" w:oddHBand="0" w:evenHBand="0" w:firstRowFirstColumn="0" w:firstRowLastColumn="0" w:lastRowFirstColumn="0" w:lastRowLastColumn="0"/>
            </w:pPr>
            <w:r w:rsidRPr="000060FF">
              <w:t>-</w:t>
            </w:r>
          </w:p>
        </w:tc>
        <w:tc>
          <w:tcPr>
            <w:tcW w:w="1192" w:type="dxa"/>
            <w:noWrap/>
            <w:hideMark/>
          </w:tcPr>
          <w:p w14:paraId="06FA09E9" w14:textId="672C9548" w:rsidR="001A7904" w:rsidRPr="00357367" w:rsidRDefault="001A7904" w:rsidP="001A7904">
            <w:pPr>
              <w:pStyle w:val="TableTextRight"/>
              <w:ind w:right="227"/>
              <w:cnfStyle w:val="000000000000" w:firstRow="0" w:lastRow="0" w:firstColumn="0" w:lastColumn="0" w:oddVBand="0" w:evenVBand="0" w:oddHBand="0" w:evenHBand="0" w:firstRowFirstColumn="0" w:firstRowLastColumn="0" w:lastRowFirstColumn="0" w:lastRowLastColumn="0"/>
            </w:pPr>
            <w:r w:rsidRPr="000060FF">
              <w:t>-</w:t>
            </w:r>
          </w:p>
        </w:tc>
      </w:tr>
      <w:tr w:rsidR="007926C6" w:rsidRPr="00357367" w14:paraId="313A7A39" w14:textId="77777777" w:rsidTr="006E2D3E">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3" w:type="dxa"/>
            <w:noWrap/>
          </w:tcPr>
          <w:p w14:paraId="5A288778" w14:textId="471DE30E" w:rsidR="007926C6" w:rsidRPr="000060FF" w:rsidRDefault="0082526F" w:rsidP="001A7904">
            <w:pPr>
              <w:pStyle w:val="TableText"/>
            </w:pPr>
            <w:r>
              <w:t>TOTAL</w:t>
            </w:r>
          </w:p>
        </w:tc>
        <w:tc>
          <w:tcPr>
            <w:tcW w:w="1191" w:type="dxa"/>
            <w:noWrap/>
          </w:tcPr>
          <w:p w14:paraId="5FE1F99B" w14:textId="05FA9C38" w:rsidR="007926C6" w:rsidRPr="008424C9" w:rsidRDefault="007926C6" w:rsidP="001A7904">
            <w:pPr>
              <w:pStyle w:val="TableTextRight"/>
              <w:ind w:right="227"/>
              <w:cnfStyle w:val="010000000000" w:firstRow="0" w:lastRow="1" w:firstColumn="0" w:lastColumn="0" w:oddVBand="0" w:evenVBand="0" w:oddHBand="0" w:evenHBand="0" w:firstRowFirstColumn="0" w:firstRowLastColumn="0" w:lastRowFirstColumn="0" w:lastRowLastColumn="0"/>
            </w:pPr>
            <w:r w:rsidRPr="008424C9">
              <w:fldChar w:fldCharType="begin"/>
            </w:r>
            <w:r w:rsidRPr="008424C9">
              <w:instrText xml:space="preserve"> =SUM(ABOVE) </w:instrText>
            </w:r>
            <w:r w:rsidRPr="008424C9">
              <w:fldChar w:fldCharType="separate"/>
            </w:r>
            <w:r w:rsidR="0000560C">
              <w:rPr>
                <w:noProof/>
              </w:rPr>
              <w:t>484,578</w:t>
            </w:r>
            <w:r w:rsidRPr="008424C9">
              <w:fldChar w:fldCharType="end"/>
            </w:r>
          </w:p>
        </w:tc>
        <w:tc>
          <w:tcPr>
            <w:tcW w:w="1192" w:type="dxa"/>
            <w:noWrap/>
          </w:tcPr>
          <w:p w14:paraId="7B31A88A" w14:textId="2EBA1AC1" w:rsidR="007926C6" w:rsidRPr="008424C9" w:rsidRDefault="007926C6" w:rsidP="001A7904">
            <w:pPr>
              <w:pStyle w:val="TableTextRight"/>
              <w:ind w:right="340"/>
              <w:cnfStyle w:val="010000000000" w:firstRow="0" w:lastRow="1" w:firstColumn="0" w:lastColumn="0" w:oddVBand="0" w:evenVBand="0" w:oddHBand="0" w:evenHBand="0" w:firstRowFirstColumn="0" w:firstRowLastColumn="0" w:lastRowFirstColumn="0" w:lastRowLastColumn="0"/>
            </w:pPr>
            <w:r w:rsidRPr="006E2D3E">
              <w:fldChar w:fldCharType="begin"/>
            </w:r>
            <w:r w:rsidRPr="008424C9">
              <w:instrText xml:space="preserve"> =SUM(ABOVE) </w:instrText>
            </w:r>
            <w:r w:rsidRPr="006E2D3E">
              <w:fldChar w:fldCharType="separate"/>
            </w:r>
            <w:r w:rsidR="0000560C">
              <w:rPr>
                <w:noProof/>
              </w:rPr>
              <w:t>52,487</w:t>
            </w:r>
            <w:r w:rsidRPr="006E2D3E">
              <w:fldChar w:fldCharType="end"/>
            </w:r>
          </w:p>
        </w:tc>
        <w:tc>
          <w:tcPr>
            <w:tcW w:w="1191" w:type="dxa"/>
            <w:noWrap/>
          </w:tcPr>
          <w:p w14:paraId="3B1BB24A" w14:textId="26FAE82D" w:rsidR="007926C6" w:rsidRPr="008424C9" w:rsidRDefault="007926C6" w:rsidP="001A7904">
            <w:pPr>
              <w:pStyle w:val="TableTextRight"/>
              <w:ind w:right="170"/>
              <w:cnfStyle w:val="010000000000" w:firstRow="0" w:lastRow="1" w:firstColumn="0" w:lastColumn="0" w:oddVBand="0" w:evenVBand="0" w:oddHBand="0" w:evenHBand="0" w:firstRowFirstColumn="0" w:firstRowLastColumn="0" w:lastRowFirstColumn="0" w:lastRowLastColumn="0"/>
            </w:pPr>
            <w:r w:rsidRPr="006E2D3E">
              <w:fldChar w:fldCharType="begin"/>
            </w:r>
            <w:r w:rsidRPr="008424C9">
              <w:instrText xml:space="preserve"> =SUM(ABOVE) </w:instrText>
            </w:r>
            <w:r w:rsidRPr="006E2D3E">
              <w:fldChar w:fldCharType="separate"/>
            </w:r>
            <w:r w:rsidR="0000560C">
              <w:rPr>
                <w:noProof/>
              </w:rPr>
              <w:t>21,076</w:t>
            </w:r>
            <w:r w:rsidRPr="006E2D3E">
              <w:fldChar w:fldCharType="end"/>
            </w:r>
          </w:p>
        </w:tc>
        <w:tc>
          <w:tcPr>
            <w:tcW w:w="1192" w:type="dxa"/>
            <w:noWrap/>
          </w:tcPr>
          <w:p w14:paraId="309399F9" w14:textId="79A43BED" w:rsidR="007926C6" w:rsidRPr="000060FF" w:rsidRDefault="007926C6" w:rsidP="001A7904">
            <w:pPr>
              <w:pStyle w:val="TableTextRight"/>
              <w:ind w:right="227"/>
              <w:cnfStyle w:val="010000000000" w:firstRow="0" w:lastRow="1" w:firstColumn="0" w:lastColumn="0" w:oddVBand="0" w:evenVBand="0" w:oddHBand="0" w:evenHBand="0" w:firstRowFirstColumn="0" w:firstRowLastColumn="0" w:lastRowFirstColumn="0" w:lastRowLastColumn="0"/>
            </w:pPr>
          </w:p>
        </w:tc>
        <w:tc>
          <w:tcPr>
            <w:tcW w:w="1192" w:type="dxa"/>
            <w:noWrap/>
          </w:tcPr>
          <w:p w14:paraId="2986BE2C" w14:textId="77777777" w:rsidR="007926C6" w:rsidRPr="000060FF" w:rsidRDefault="007926C6" w:rsidP="001A7904">
            <w:pPr>
              <w:pStyle w:val="TableTextRight"/>
              <w:ind w:right="227"/>
              <w:cnfStyle w:val="010000000000" w:firstRow="0" w:lastRow="1" w:firstColumn="0" w:lastColumn="0" w:oddVBand="0" w:evenVBand="0" w:oddHBand="0" w:evenHBand="0" w:firstRowFirstColumn="0" w:firstRowLastColumn="0" w:lastRowFirstColumn="0" w:lastRowLastColumn="0"/>
            </w:pPr>
          </w:p>
        </w:tc>
      </w:tr>
    </w:tbl>
    <w:p w14:paraId="28F9316E" w14:textId="198D4A68" w:rsidR="0076470F" w:rsidRPr="006A49BC" w:rsidRDefault="0076470F" w:rsidP="004B62FB">
      <w:pPr>
        <w:pStyle w:val="BodyTextExtraSpaceBefore"/>
        <w:keepNext/>
        <w:keepLines/>
      </w:pPr>
      <w:bookmarkStart w:id="227" w:name="_Ref516178609"/>
      <w:bookmarkStart w:id="228" w:name="_Ref100831738"/>
      <w:bookmarkStart w:id="229" w:name="_Ref105384661"/>
      <w:bookmarkStart w:id="230" w:name="_Toc16675608"/>
      <w:bookmarkStart w:id="231" w:name="_Toc80971130"/>
      <w:bookmarkStart w:id="232" w:name="_Ref100189624"/>
      <w:r w:rsidRPr="006A49BC">
        <w:lastRenderedPageBreak/>
        <w:t>Commonwealth environmental water reaching the end of the Murray–Darling system contributes to the maintenance of</w:t>
      </w:r>
      <w:r w:rsidR="00D57248">
        <w:t xml:space="preserve"> ecosystems of</w:t>
      </w:r>
      <w:r w:rsidRPr="006A49BC">
        <w:t xml:space="preserve"> the CLLMM. The large lake area and volume</w:t>
      </w:r>
      <w:r w:rsidR="00C20D77">
        <w:t>,</w:t>
      </w:r>
      <w:r w:rsidRPr="006A49BC">
        <w:t xml:space="preserve"> relative to annual volumes of </w:t>
      </w:r>
      <w:r w:rsidR="00EE691A">
        <w:t>CEW</w:t>
      </w:r>
      <w:r w:rsidR="00C20D77">
        <w:t>,</w:t>
      </w:r>
      <w:r w:rsidRPr="006A49BC">
        <w:t xml:space="preserve"> mean </w:t>
      </w:r>
      <w:r w:rsidR="00C20D77">
        <w:t xml:space="preserve">that </w:t>
      </w:r>
      <w:r w:rsidRPr="006A49BC">
        <w:t xml:space="preserve">the influence of </w:t>
      </w:r>
      <w:r w:rsidR="00EE691A">
        <w:t>CEW</w:t>
      </w:r>
      <w:r w:rsidRPr="006A49BC">
        <w:t xml:space="preserve"> on lake levels is smal</w:t>
      </w:r>
      <w:r w:rsidR="004B62FB">
        <w:t>l</w:t>
      </w:r>
      <w:r w:rsidR="00C20D77">
        <w:t>,</w:t>
      </w:r>
      <w:r w:rsidR="004B62FB">
        <w:t xml:space="preserve"> and </w:t>
      </w:r>
      <w:r w:rsidRPr="006A49BC">
        <w:t>inundation modelling is not sensitive enough to quantify lake-level influences on the fringing palustrine ecosystems</w:t>
      </w:r>
      <w:r w:rsidR="000068C4">
        <w:t xml:space="preserve"> t</w:t>
      </w:r>
      <w:r w:rsidRPr="006A49BC">
        <w:t xml:space="preserve">o </w:t>
      </w:r>
      <w:r w:rsidR="000068C4">
        <w:t xml:space="preserve">attribute to </w:t>
      </w:r>
      <w:r w:rsidR="00EE691A">
        <w:t>CEW</w:t>
      </w:r>
      <w:r w:rsidRPr="006A49BC">
        <w:t>. For this evaluation</w:t>
      </w:r>
      <w:r w:rsidRPr="004C5853">
        <w:rPr>
          <w:b/>
          <w:bCs/>
        </w:rPr>
        <w:t xml:space="preserve">, </w:t>
      </w:r>
      <w:r w:rsidRPr="004C5853">
        <w:rPr>
          <w:rStyle w:val="Strong"/>
          <w:b w:val="0"/>
          <w:bCs w:val="0"/>
        </w:rPr>
        <w:t>the extent of inundation is estimated from the mapped extent of the CLLMM</w:t>
      </w:r>
      <w:r w:rsidRPr="006A49BC">
        <w:t>. This estimate is considered satisfactory because the lakes are managed for a relatively constant water level of 0.5</w:t>
      </w:r>
      <w:r w:rsidR="003E4CB9">
        <w:t>–</w:t>
      </w:r>
      <w:r w:rsidRPr="006A49BC">
        <w:t>0.8</w:t>
      </w:r>
      <w:r w:rsidR="006A49BC">
        <w:t> </w:t>
      </w:r>
      <w:r w:rsidR="003E4CB9">
        <w:t>m Australian Height Datum (</w:t>
      </w:r>
      <w:r w:rsidRPr="006A49BC">
        <w:t>mAHD</w:t>
      </w:r>
      <w:r w:rsidR="003E4CB9">
        <w:t>)</w:t>
      </w:r>
      <w:r w:rsidRPr="006A49BC">
        <w:t xml:space="preserve"> by regulating outflows through the barrages. Below the barrages, water levels in the Murray Mouth and Coorong are maintained near sea level. </w:t>
      </w:r>
      <w:r w:rsidR="004B62FB">
        <w:t>T</w:t>
      </w:r>
      <w:r w:rsidRPr="006A49BC">
        <w:t xml:space="preserve">he reported area of influence for </w:t>
      </w:r>
      <w:r w:rsidR="00EE691A">
        <w:t>CEW</w:t>
      </w:r>
      <w:r w:rsidRPr="006A49BC">
        <w:t xml:space="preserve"> in the CLLMM </w:t>
      </w:r>
      <w:r w:rsidR="004B62FB">
        <w:t xml:space="preserve">is therefore mostly static </w:t>
      </w:r>
      <w:r w:rsidRPr="006A49BC">
        <w:t xml:space="preserve">from year to year (as the system is always receiving end-of-system flows containing </w:t>
      </w:r>
      <w:r w:rsidR="00EE691A">
        <w:t>CEW</w:t>
      </w:r>
      <w:r w:rsidRPr="006A49BC">
        <w:t xml:space="preserve">). The CLLMM contains the only areas of </w:t>
      </w:r>
      <w:r w:rsidR="002A538C" w:rsidRPr="006A49BC">
        <w:t>p</w:t>
      </w:r>
      <w:r w:rsidRPr="006A49BC">
        <w:t>aperbark riparian zone or floodplain in the Basin that are regularly recorded as inundated</w:t>
      </w:r>
      <w:r w:rsidR="003E4CB9">
        <w:t>.</w:t>
      </w:r>
      <w:r w:rsidRPr="006A49BC">
        <w:t xml:space="preserve"> </w:t>
      </w:r>
      <w:r w:rsidR="003E4CB9">
        <w:t>H</w:t>
      </w:r>
      <w:r w:rsidRPr="006A49BC">
        <w:t>owever</w:t>
      </w:r>
      <w:r w:rsidR="003E4CB9">
        <w:t>,</w:t>
      </w:r>
      <w:r w:rsidRPr="006A49BC">
        <w:t xml:space="preserve"> these are associated with spring-fed systems in the dunes along the Coorong</w:t>
      </w:r>
      <w:r w:rsidR="00860098">
        <w:t xml:space="preserve"> and</w:t>
      </w:r>
      <w:r w:rsidRPr="006A49BC">
        <w:t xml:space="preserve"> are </w:t>
      </w:r>
      <w:r w:rsidR="000068C4">
        <w:t xml:space="preserve">not </w:t>
      </w:r>
      <w:r w:rsidRPr="006A49BC">
        <w:t xml:space="preserve">likely to be influenced by </w:t>
      </w:r>
      <w:r w:rsidR="00EE691A">
        <w:t>CEW</w:t>
      </w:r>
      <w:r w:rsidRPr="006A49BC">
        <w:t xml:space="preserve">. Ecosystem diversity supported by </w:t>
      </w:r>
      <w:r w:rsidR="00EE691A">
        <w:t>CEW</w:t>
      </w:r>
      <w:r w:rsidRPr="006A49BC">
        <w:t xml:space="preserve"> is the highest in the CLLMM (33 ANAE types; </w:t>
      </w:r>
      <w:r w:rsidR="00390BD2">
        <w:fldChar w:fldCharType="begin" w:fldLock="1"/>
      </w:r>
      <w:r w:rsidR="00390BD2">
        <w:instrText xml:space="preserve"> REF _Ref68782175 \h </w:instrText>
      </w:r>
      <w:r w:rsidR="00390BD2">
        <w:fldChar w:fldCharType="separate"/>
      </w:r>
      <w:r w:rsidR="009B47F6" w:rsidRPr="00357367">
        <w:t>Figure</w:t>
      </w:r>
      <w:r w:rsidR="009B47F6">
        <w:t> </w:t>
      </w:r>
      <w:r w:rsidR="009B47F6">
        <w:rPr>
          <w:noProof/>
        </w:rPr>
        <w:t>4</w:t>
      </w:r>
      <w:r w:rsidR="009B47F6">
        <w:t>.</w:t>
      </w:r>
      <w:r w:rsidR="009B47F6">
        <w:rPr>
          <w:noProof/>
        </w:rPr>
        <w:t>3</w:t>
      </w:r>
      <w:r w:rsidR="00390BD2">
        <w:fldChar w:fldCharType="end"/>
      </w:r>
      <w:r w:rsidRPr="006A49BC">
        <w:t xml:space="preserve">, </w:t>
      </w:r>
      <w:r w:rsidR="00390BD2">
        <w:fldChar w:fldCharType="begin" w:fldLock="1"/>
      </w:r>
      <w:r w:rsidR="00390BD2">
        <w:instrText xml:space="preserve"> REF _Ref131549205 \h </w:instrText>
      </w:r>
      <w:r w:rsidR="00390BD2">
        <w:fldChar w:fldCharType="separate"/>
      </w:r>
      <w:r w:rsidR="009B47F6" w:rsidRPr="00FB02E2">
        <w:t>Table</w:t>
      </w:r>
      <w:r w:rsidR="009B47F6">
        <w:t> </w:t>
      </w:r>
      <w:r w:rsidR="009B47F6">
        <w:rPr>
          <w:noProof/>
        </w:rPr>
        <w:t>4</w:t>
      </w:r>
      <w:r w:rsidR="009B47F6">
        <w:t>.</w:t>
      </w:r>
      <w:r w:rsidR="009B47F6">
        <w:rPr>
          <w:noProof/>
        </w:rPr>
        <w:t>5</w:t>
      </w:r>
      <w:r w:rsidR="00390BD2">
        <w:fldChar w:fldCharType="end"/>
      </w:r>
      <w:r w:rsidRPr="006A49BC">
        <w:t>). This includes the 9</w:t>
      </w:r>
      <w:r w:rsidR="00860098">
        <w:t> </w:t>
      </w:r>
      <w:r w:rsidRPr="006A49BC">
        <w:t>estuarine ecosystem types in the Murray</w:t>
      </w:r>
      <w:r w:rsidR="00721302">
        <w:t xml:space="preserve"> </w:t>
      </w:r>
      <w:r w:rsidRPr="006A49BC">
        <w:t>Mouth and along the Coorong lagoon</w:t>
      </w:r>
      <w:r w:rsidR="00C20D77">
        <w:t>,</w:t>
      </w:r>
      <w:r w:rsidRPr="006A49BC">
        <w:t xml:space="preserve"> and a number of other saline wetlands and saltmarshes </w:t>
      </w:r>
      <w:r w:rsidR="004B62FB">
        <w:t xml:space="preserve">associated with the Coorong system </w:t>
      </w:r>
      <w:r w:rsidRPr="006A49BC">
        <w:t>that are not found elsewhere in the Basin.</w:t>
      </w:r>
    </w:p>
    <w:p w14:paraId="5F10AF79" w14:textId="7E8C547B" w:rsidR="00125135" w:rsidRDefault="00125135" w:rsidP="00512200">
      <w:pPr>
        <w:pStyle w:val="CaptionWithNote"/>
      </w:pPr>
      <w:bookmarkStart w:id="233" w:name="_Ref131549205"/>
      <w:bookmarkStart w:id="234" w:name="_Toc201867420"/>
      <w:r w:rsidRPr="00FB02E2">
        <w:t>Table</w:t>
      </w:r>
      <w:r w:rsidR="0033677E">
        <w:t> </w:t>
      </w:r>
      <w:r w:rsidR="00890646">
        <w:fldChar w:fldCharType="begin" w:fldLock="1"/>
      </w:r>
      <w:r w:rsidR="00890646">
        <w:instrText xml:space="preserve"> STYLEREF 1 \s </w:instrText>
      </w:r>
      <w:r w:rsidR="00890646">
        <w:fldChar w:fldCharType="separate"/>
      </w:r>
      <w:r w:rsidR="009B47F6">
        <w:rPr>
          <w:noProof/>
        </w:rPr>
        <w:t>4</w:t>
      </w:r>
      <w:r w:rsidR="00890646">
        <w:rPr>
          <w:noProof/>
        </w:rPr>
        <w:fldChar w:fldCharType="end"/>
      </w:r>
      <w:r w:rsidR="0099502A">
        <w:t>.</w:t>
      </w:r>
      <w:r w:rsidR="00890646">
        <w:fldChar w:fldCharType="begin"/>
      </w:r>
      <w:r w:rsidR="00890646">
        <w:instrText xml:space="preserve"> SEQ Table \* ARABIC \s 1 </w:instrText>
      </w:r>
      <w:r w:rsidR="00890646">
        <w:fldChar w:fldCharType="separate"/>
      </w:r>
      <w:r w:rsidR="0000560C">
        <w:rPr>
          <w:noProof/>
        </w:rPr>
        <w:t>5</w:t>
      </w:r>
      <w:r w:rsidR="00890646">
        <w:rPr>
          <w:noProof/>
        </w:rPr>
        <w:fldChar w:fldCharType="end"/>
      </w:r>
      <w:bookmarkEnd w:id="227"/>
      <w:bookmarkEnd w:id="228"/>
      <w:bookmarkEnd w:id="229"/>
      <w:bookmarkEnd w:id="233"/>
      <w:r w:rsidRPr="00FB02E2">
        <w:t xml:space="preserve"> </w:t>
      </w:r>
      <w:r w:rsidR="000C7B84">
        <w:t>A</w:t>
      </w:r>
      <w:r w:rsidR="002E057D">
        <w:t>NAE</w:t>
      </w:r>
      <w:r w:rsidR="000C7B84">
        <w:t xml:space="preserve"> </w:t>
      </w:r>
      <w:r w:rsidRPr="00FB02E2">
        <w:t xml:space="preserve">types in the Coorong, Lower Lakes and Murray Mouth </w:t>
      </w:r>
      <w:r w:rsidR="007C332C" w:rsidRPr="00FB02E2">
        <w:rPr>
          <w:rStyle w:val="Italics"/>
          <w:i w:val="0"/>
        </w:rPr>
        <w:t>supported*</w:t>
      </w:r>
      <w:r w:rsidRPr="00FB02E2">
        <w:t xml:space="preserve"> by </w:t>
      </w:r>
      <w:r w:rsidR="001F55A3" w:rsidRPr="00FB02E2">
        <w:t>C</w:t>
      </w:r>
      <w:r w:rsidR="00CB3E49">
        <w:t>EW</w:t>
      </w:r>
      <w:r w:rsidR="000C7B84">
        <w:t xml:space="preserve">, </w:t>
      </w:r>
      <w:r w:rsidR="001A7904">
        <w:t>2023–24</w:t>
      </w:r>
      <w:bookmarkEnd w:id="230"/>
      <w:bookmarkEnd w:id="231"/>
      <w:bookmarkEnd w:id="232"/>
      <w:bookmarkEnd w:id="234"/>
    </w:p>
    <w:p w14:paraId="06B01EF9" w14:textId="403F6C8F" w:rsidR="002D1EB6" w:rsidRPr="00FB02E2" w:rsidRDefault="002D1EB6" w:rsidP="00512200">
      <w:pPr>
        <w:pStyle w:val="CaptionNote"/>
      </w:pPr>
      <w:r>
        <w:t xml:space="preserve">*See Section </w:t>
      </w:r>
      <w:r w:rsidR="00765A08">
        <w:fldChar w:fldCharType="begin" w:fldLock="1"/>
      </w:r>
      <w:r w:rsidR="00765A08">
        <w:instrText xml:space="preserve"> REF _Ref131672342 \r \h </w:instrText>
      </w:r>
      <w:r w:rsidR="00765A08">
        <w:fldChar w:fldCharType="separate"/>
      </w:r>
      <w:r w:rsidR="009B47F6">
        <w:t>3.2</w:t>
      </w:r>
      <w:r w:rsidR="00765A08">
        <w:fldChar w:fldCharType="end"/>
      </w:r>
      <w:r>
        <w:t xml:space="preserve"> for the definition of area supported by </w:t>
      </w:r>
      <w:r w:rsidR="00EE691A">
        <w:t>CEW</w:t>
      </w:r>
      <w:r>
        <w:t>.</w:t>
      </w:r>
      <w:r w:rsidR="00EE691A" w:rsidRPr="00EE691A">
        <w:t xml:space="preserve"> </w:t>
      </w:r>
      <w:r w:rsidR="00EE691A">
        <w:t>ANAE = Australian National Aquatic Ecosystem.</w:t>
      </w:r>
    </w:p>
    <w:tbl>
      <w:tblPr>
        <w:tblStyle w:val="TableFlow-MER"/>
        <w:tblW w:w="9526" w:type="dxa"/>
        <w:tblLayout w:type="fixed"/>
        <w:tblLook w:val="00E0" w:firstRow="1" w:lastRow="1" w:firstColumn="1" w:lastColumn="0" w:noHBand="0" w:noVBand="0"/>
      </w:tblPr>
      <w:tblGrid>
        <w:gridCol w:w="4247"/>
        <w:gridCol w:w="2639"/>
        <w:gridCol w:w="2640"/>
      </w:tblGrid>
      <w:tr w:rsidR="000769CA" w:rsidRPr="00846EE1" w14:paraId="3FCE0973" w14:textId="77777777" w:rsidTr="009C25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noWrap/>
          </w:tcPr>
          <w:p w14:paraId="3E90CD71" w14:textId="3C2FD75D" w:rsidR="000769CA" w:rsidRPr="00846EE1" w:rsidRDefault="000769CA" w:rsidP="00846EE1">
            <w:pPr>
              <w:pStyle w:val="ColumnHeading"/>
            </w:pPr>
            <w:r w:rsidRPr="00846EE1">
              <w:t>ANAE type</w:t>
            </w:r>
          </w:p>
        </w:tc>
        <w:tc>
          <w:tcPr>
            <w:tcW w:w="2639" w:type="dxa"/>
            <w:noWrap/>
          </w:tcPr>
          <w:p w14:paraId="54262AA9" w14:textId="08FD5801" w:rsidR="000769CA" w:rsidRPr="00846EE1" w:rsidRDefault="000769CA" w:rsidP="00846EE1">
            <w:pPr>
              <w:pStyle w:val="ColumnHeading"/>
              <w:cnfStyle w:val="100000000000" w:firstRow="1" w:lastRow="0" w:firstColumn="0" w:lastColumn="0" w:oddVBand="0" w:evenVBand="0" w:oddHBand="0" w:evenHBand="0" w:firstRowFirstColumn="0" w:firstRowLastColumn="0" w:lastRowFirstColumn="0" w:lastRowLastColumn="0"/>
            </w:pPr>
            <w:r w:rsidRPr="00846EE1">
              <w:t>Total area</w:t>
            </w:r>
            <w:r w:rsidR="007B46E1">
              <w:t xml:space="preserve"> on the managed floodplain</w:t>
            </w:r>
            <w:r w:rsidRPr="00846EE1">
              <w:t xml:space="preserve"> (ha)</w:t>
            </w:r>
          </w:p>
        </w:tc>
        <w:tc>
          <w:tcPr>
            <w:tcW w:w="2640" w:type="dxa"/>
          </w:tcPr>
          <w:p w14:paraId="573F8197" w14:textId="2BD68FBD" w:rsidR="000769CA" w:rsidRPr="00846EE1" w:rsidRDefault="000769CA" w:rsidP="00846EE1">
            <w:pPr>
              <w:pStyle w:val="ColumnHeading"/>
              <w:cnfStyle w:val="100000000000" w:firstRow="1" w:lastRow="0" w:firstColumn="0" w:lastColumn="0" w:oddVBand="0" w:evenVBand="0" w:oddHBand="0" w:evenHBand="0" w:firstRowFirstColumn="0" w:firstRowLastColumn="0" w:lastRowFirstColumn="0" w:lastRowLastColumn="0"/>
            </w:pPr>
            <w:r w:rsidRPr="00846EE1">
              <w:t xml:space="preserve">Area </w:t>
            </w:r>
            <w:r w:rsidR="00CF6E60">
              <w:t xml:space="preserve">supported by CEW </w:t>
            </w:r>
            <w:r w:rsidRPr="00846EE1">
              <w:t xml:space="preserve">on </w:t>
            </w:r>
            <w:r w:rsidR="00CF6E60">
              <w:t>the</w:t>
            </w:r>
            <w:r w:rsidRPr="00846EE1">
              <w:t xml:space="preserve"> managed floodplain (ha)</w:t>
            </w:r>
          </w:p>
        </w:tc>
      </w:tr>
      <w:tr w:rsidR="001A7904" w:rsidRPr="00357367" w14:paraId="32F390D3"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3C49279F" w14:textId="58419399" w:rsidR="001A7904" w:rsidRPr="00D024AF" w:rsidRDefault="001A7904" w:rsidP="001A7904">
            <w:pPr>
              <w:pStyle w:val="TableText"/>
            </w:pPr>
            <w:r w:rsidRPr="00C351C1">
              <w:t>Ewd1.3.2: Coastal lagoon</w:t>
            </w:r>
          </w:p>
        </w:tc>
        <w:tc>
          <w:tcPr>
            <w:tcW w:w="2639" w:type="dxa"/>
            <w:noWrap/>
            <w:hideMark/>
          </w:tcPr>
          <w:p w14:paraId="5D81E33D" w14:textId="2B5E77BE"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18,934</w:t>
            </w:r>
          </w:p>
        </w:tc>
        <w:tc>
          <w:tcPr>
            <w:tcW w:w="2640" w:type="dxa"/>
          </w:tcPr>
          <w:p w14:paraId="5AF78B40" w14:textId="2A360494"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18,934</w:t>
            </w:r>
          </w:p>
        </w:tc>
      </w:tr>
      <w:tr w:rsidR="001A7904" w:rsidRPr="00357367" w14:paraId="676AAEDF"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4507B04A" w14:textId="28733B71" w:rsidR="001A7904" w:rsidRPr="00D024AF" w:rsidRDefault="001A7904" w:rsidP="001A7904">
            <w:pPr>
              <w:pStyle w:val="TableText"/>
            </w:pPr>
            <w:r w:rsidRPr="00C351C1">
              <w:t>Etd1.3.3: Tide dominated estuary</w:t>
            </w:r>
          </w:p>
        </w:tc>
        <w:tc>
          <w:tcPr>
            <w:tcW w:w="2639" w:type="dxa"/>
            <w:noWrap/>
            <w:hideMark/>
          </w:tcPr>
          <w:p w14:paraId="5302E537" w14:textId="3A73FA9B"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2,246</w:t>
            </w:r>
          </w:p>
        </w:tc>
        <w:tc>
          <w:tcPr>
            <w:tcW w:w="2640" w:type="dxa"/>
          </w:tcPr>
          <w:p w14:paraId="3120631F" w14:textId="5A48EE30"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2,246</w:t>
            </w:r>
          </w:p>
        </w:tc>
      </w:tr>
      <w:tr w:rsidR="001A7904" w:rsidRPr="00357367" w14:paraId="3F72EA85"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02C38AAA" w14:textId="3708DD54" w:rsidR="001A7904" w:rsidRPr="00D024AF" w:rsidRDefault="001A7904" w:rsidP="001A7904">
            <w:pPr>
              <w:pStyle w:val="TableText"/>
            </w:pPr>
            <w:r w:rsidRPr="00C351C1">
              <w:t>Ewd1.2.4: Intertidal mudflat or sand bar</w:t>
            </w:r>
          </w:p>
        </w:tc>
        <w:tc>
          <w:tcPr>
            <w:tcW w:w="2639" w:type="dxa"/>
            <w:noWrap/>
            <w:hideMark/>
          </w:tcPr>
          <w:p w14:paraId="22AB5395" w14:textId="5E27E8F4"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965</w:t>
            </w:r>
          </w:p>
        </w:tc>
        <w:tc>
          <w:tcPr>
            <w:tcW w:w="2640" w:type="dxa"/>
          </w:tcPr>
          <w:p w14:paraId="21B23AF9" w14:textId="4F65D398"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965</w:t>
            </w:r>
          </w:p>
        </w:tc>
      </w:tr>
      <w:tr w:rsidR="001A7904" w:rsidRPr="00357367" w14:paraId="39C67CBC"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369BB660" w14:textId="3218F3B1" w:rsidR="001A7904" w:rsidRPr="00D024AF" w:rsidRDefault="001A7904" w:rsidP="001A7904">
            <w:pPr>
              <w:pStyle w:val="TableText"/>
            </w:pPr>
            <w:r w:rsidRPr="00C351C1">
              <w:t>Etd1.2.2: Tide dominated mudflats and sandbar</w:t>
            </w:r>
          </w:p>
        </w:tc>
        <w:tc>
          <w:tcPr>
            <w:tcW w:w="2639" w:type="dxa"/>
            <w:noWrap/>
            <w:hideMark/>
          </w:tcPr>
          <w:p w14:paraId="0EB05459" w14:textId="5B9B8468"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631</w:t>
            </w:r>
          </w:p>
        </w:tc>
        <w:tc>
          <w:tcPr>
            <w:tcW w:w="2640" w:type="dxa"/>
          </w:tcPr>
          <w:p w14:paraId="1DA09B26" w14:textId="6AF9BFF6"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631</w:t>
            </w:r>
          </w:p>
        </w:tc>
      </w:tr>
      <w:tr w:rsidR="001A7904" w:rsidRPr="00357367" w14:paraId="60F61143"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0EAC1D61" w14:textId="4427F2C9" w:rsidR="001A7904" w:rsidRPr="00D024AF" w:rsidRDefault="001A7904" w:rsidP="001A7904">
            <w:pPr>
              <w:pStyle w:val="TableText"/>
            </w:pPr>
            <w:r w:rsidRPr="00C351C1">
              <w:t>Ewd1.2.3: Intertidal saltmarsh</w:t>
            </w:r>
          </w:p>
        </w:tc>
        <w:tc>
          <w:tcPr>
            <w:tcW w:w="2639" w:type="dxa"/>
            <w:noWrap/>
            <w:hideMark/>
          </w:tcPr>
          <w:p w14:paraId="7BEFC6FC" w14:textId="6A9AF857"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482</w:t>
            </w:r>
          </w:p>
        </w:tc>
        <w:tc>
          <w:tcPr>
            <w:tcW w:w="2640" w:type="dxa"/>
          </w:tcPr>
          <w:p w14:paraId="38B1ACF4" w14:textId="73ADCB89"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482</w:t>
            </w:r>
          </w:p>
        </w:tc>
      </w:tr>
      <w:tr w:rsidR="001A7904" w:rsidRPr="00357367" w14:paraId="3318C6AB"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5B012509" w14:textId="05B547B1" w:rsidR="001A7904" w:rsidRPr="00D024AF" w:rsidRDefault="001A7904" w:rsidP="001A7904">
            <w:pPr>
              <w:pStyle w:val="TableText"/>
            </w:pPr>
            <w:r w:rsidRPr="00C351C1">
              <w:t>Etd1.2.1: Tide dominated saltmarsh</w:t>
            </w:r>
          </w:p>
        </w:tc>
        <w:tc>
          <w:tcPr>
            <w:tcW w:w="2639" w:type="dxa"/>
            <w:noWrap/>
            <w:hideMark/>
          </w:tcPr>
          <w:p w14:paraId="55F6A11C" w14:textId="1375256B"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324</w:t>
            </w:r>
          </w:p>
        </w:tc>
        <w:tc>
          <w:tcPr>
            <w:tcW w:w="2640" w:type="dxa"/>
          </w:tcPr>
          <w:p w14:paraId="718F9D04" w14:textId="17A93667"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324</w:t>
            </w:r>
          </w:p>
        </w:tc>
      </w:tr>
      <w:tr w:rsidR="001A7904" w:rsidRPr="00357367" w14:paraId="5C3CF2FF"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588A688F" w14:textId="6D3556F6" w:rsidR="001A7904" w:rsidRPr="00D024AF" w:rsidRDefault="001A7904" w:rsidP="001A7904">
            <w:pPr>
              <w:pStyle w:val="TableText"/>
            </w:pPr>
            <w:r w:rsidRPr="00C351C1">
              <w:t>Ewd1.2.5: Intertidal rocky shoreline</w:t>
            </w:r>
          </w:p>
        </w:tc>
        <w:tc>
          <w:tcPr>
            <w:tcW w:w="2639" w:type="dxa"/>
            <w:noWrap/>
            <w:hideMark/>
          </w:tcPr>
          <w:p w14:paraId="50DA1901" w14:textId="2D07BACE"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285</w:t>
            </w:r>
          </w:p>
        </w:tc>
        <w:tc>
          <w:tcPr>
            <w:tcW w:w="2640" w:type="dxa"/>
          </w:tcPr>
          <w:p w14:paraId="59FE1A25" w14:textId="491B2A4B"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285</w:t>
            </w:r>
          </w:p>
        </w:tc>
      </w:tr>
      <w:tr w:rsidR="001A7904" w:rsidRPr="00357367" w14:paraId="1EAC4685"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29431082" w14:textId="4EC1A77C" w:rsidR="001A7904" w:rsidRPr="00D024AF" w:rsidRDefault="001A7904" w:rsidP="001A7904">
            <w:pPr>
              <w:pStyle w:val="TableText"/>
            </w:pPr>
            <w:r w:rsidRPr="00C351C1">
              <w:t>Etd1.2.3: Tide dominated forest</w:t>
            </w:r>
          </w:p>
        </w:tc>
        <w:tc>
          <w:tcPr>
            <w:tcW w:w="2639" w:type="dxa"/>
            <w:noWrap/>
            <w:hideMark/>
          </w:tcPr>
          <w:p w14:paraId="0CDD05F9" w14:textId="08E5B863"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19</w:t>
            </w:r>
          </w:p>
        </w:tc>
        <w:tc>
          <w:tcPr>
            <w:tcW w:w="2640" w:type="dxa"/>
          </w:tcPr>
          <w:p w14:paraId="163AE485" w14:textId="6A0B624E"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19</w:t>
            </w:r>
          </w:p>
        </w:tc>
      </w:tr>
      <w:tr w:rsidR="001A7904" w:rsidRPr="00357367" w14:paraId="2576186B"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521A2B71" w14:textId="61059589" w:rsidR="001A7904" w:rsidRPr="00D024AF" w:rsidRDefault="001A7904" w:rsidP="001A7904">
            <w:pPr>
              <w:pStyle w:val="TableText"/>
            </w:pPr>
            <w:r w:rsidRPr="00C351C1">
              <w:t>Etd1.1.1: Tide dominated rocky shoreline</w:t>
            </w:r>
          </w:p>
        </w:tc>
        <w:tc>
          <w:tcPr>
            <w:tcW w:w="2639" w:type="dxa"/>
            <w:noWrap/>
            <w:hideMark/>
          </w:tcPr>
          <w:p w14:paraId="510160B2" w14:textId="61CE2F30"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7</w:t>
            </w:r>
          </w:p>
        </w:tc>
        <w:tc>
          <w:tcPr>
            <w:tcW w:w="2640" w:type="dxa"/>
          </w:tcPr>
          <w:p w14:paraId="3CE773EA" w14:textId="019CC431"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7</w:t>
            </w:r>
          </w:p>
        </w:tc>
      </w:tr>
      <w:tr w:rsidR="001A7904" w:rsidRPr="00357367" w14:paraId="63F2F2C3"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3E937C11" w14:textId="25CBAF7D" w:rsidR="001A7904" w:rsidRPr="00D024AF" w:rsidRDefault="001A7904" w:rsidP="001A7904">
            <w:pPr>
              <w:pStyle w:val="TableText"/>
            </w:pPr>
            <w:r w:rsidRPr="00C351C1">
              <w:t>Lp1.1: Permanent lake</w:t>
            </w:r>
          </w:p>
        </w:tc>
        <w:tc>
          <w:tcPr>
            <w:tcW w:w="2639" w:type="dxa"/>
            <w:noWrap/>
            <w:hideMark/>
          </w:tcPr>
          <w:p w14:paraId="3B0B5EAF" w14:textId="4068D7FB"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82,483</w:t>
            </w:r>
          </w:p>
        </w:tc>
        <w:tc>
          <w:tcPr>
            <w:tcW w:w="2640" w:type="dxa"/>
          </w:tcPr>
          <w:p w14:paraId="3E3C367E" w14:textId="58D1679D"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82,325</w:t>
            </w:r>
          </w:p>
        </w:tc>
      </w:tr>
      <w:tr w:rsidR="001A7904" w:rsidRPr="00357367" w14:paraId="017B7719"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7A5804D8" w14:textId="0E254A83" w:rsidR="001A7904" w:rsidRPr="00D024AF" w:rsidRDefault="001A7904" w:rsidP="001A7904">
            <w:pPr>
              <w:pStyle w:val="TableText"/>
            </w:pPr>
            <w:r w:rsidRPr="00C351C1">
              <w:t>Pt3.1.2: Clay pan</w:t>
            </w:r>
          </w:p>
        </w:tc>
        <w:tc>
          <w:tcPr>
            <w:tcW w:w="2639" w:type="dxa"/>
            <w:noWrap/>
            <w:hideMark/>
          </w:tcPr>
          <w:p w14:paraId="1DBEC2CA" w14:textId="1DD93BE2"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11,752</w:t>
            </w:r>
          </w:p>
        </w:tc>
        <w:tc>
          <w:tcPr>
            <w:tcW w:w="2640" w:type="dxa"/>
          </w:tcPr>
          <w:p w14:paraId="3A437DA6" w14:textId="3944C45A"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7,845</w:t>
            </w:r>
          </w:p>
        </w:tc>
      </w:tr>
      <w:tr w:rsidR="001A7904" w:rsidRPr="00357367" w14:paraId="5385B7AC"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7894BD70" w14:textId="548FF6C9" w:rsidR="001A7904" w:rsidRPr="00D024AF" w:rsidRDefault="001A7904" w:rsidP="001A7904">
            <w:pPr>
              <w:pStyle w:val="TableText"/>
            </w:pPr>
            <w:r w:rsidRPr="00C351C1">
              <w:t>Pt2.1.2: Temporary tall emergent marsh</w:t>
            </w:r>
          </w:p>
        </w:tc>
        <w:tc>
          <w:tcPr>
            <w:tcW w:w="2639" w:type="dxa"/>
            <w:noWrap/>
            <w:hideMark/>
          </w:tcPr>
          <w:p w14:paraId="7D347D34" w14:textId="12F23F94"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8,041</w:t>
            </w:r>
          </w:p>
        </w:tc>
        <w:tc>
          <w:tcPr>
            <w:tcW w:w="2640" w:type="dxa"/>
          </w:tcPr>
          <w:p w14:paraId="61B42182" w14:textId="5FC13A78"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5,971</w:t>
            </w:r>
          </w:p>
        </w:tc>
      </w:tr>
      <w:tr w:rsidR="001A7904" w:rsidRPr="00357367" w14:paraId="6480D44A"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4BE42AFC" w14:textId="2526E29F" w:rsidR="001A7904" w:rsidRPr="00D024AF" w:rsidRDefault="001A7904" w:rsidP="001A7904">
            <w:pPr>
              <w:pStyle w:val="TableText"/>
            </w:pPr>
            <w:r w:rsidRPr="00C351C1">
              <w:t>Pt2.2.2: Temporary sedge/grass/forb marsh</w:t>
            </w:r>
          </w:p>
        </w:tc>
        <w:tc>
          <w:tcPr>
            <w:tcW w:w="2639" w:type="dxa"/>
            <w:noWrap/>
            <w:hideMark/>
          </w:tcPr>
          <w:p w14:paraId="0B51D5CC" w14:textId="61C0B317"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7,115</w:t>
            </w:r>
          </w:p>
        </w:tc>
        <w:tc>
          <w:tcPr>
            <w:tcW w:w="2640" w:type="dxa"/>
          </w:tcPr>
          <w:p w14:paraId="5D83BB30" w14:textId="6DE66962"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3,048</w:t>
            </w:r>
          </w:p>
        </w:tc>
      </w:tr>
      <w:tr w:rsidR="001A7904" w:rsidRPr="00357367" w14:paraId="065E62A9"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3D5D03A2" w14:textId="4B9380BD" w:rsidR="001A7904" w:rsidRPr="00D024AF" w:rsidRDefault="001A7904" w:rsidP="001A7904">
            <w:pPr>
              <w:pStyle w:val="TableText"/>
            </w:pPr>
            <w:r w:rsidRPr="00C351C1">
              <w:t>Lsp1.1: Permanent saline lake</w:t>
            </w:r>
          </w:p>
        </w:tc>
        <w:tc>
          <w:tcPr>
            <w:tcW w:w="2639" w:type="dxa"/>
            <w:noWrap/>
            <w:hideMark/>
          </w:tcPr>
          <w:p w14:paraId="34613525" w14:textId="53764A74"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2,687</w:t>
            </w:r>
          </w:p>
        </w:tc>
        <w:tc>
          <w:tcPr>
            <w:tcW w:w="2640" w:type="dxa"/>
          </w:tcPr>
          <w:p w14:paraId="1040975F" w14:textId="060465C1"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2,182</w:t>
            </w:r>
          </w:p>
        </w:tc>
      </w:tr>
      <w:tr w:rsidR="001A7904" w:rsidRPr="00357367" w14:paraId="06F2A382"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6DFB9D0C" w14:textId="799B85A1" w:rsidR="001A7904" w:rsidRPr="00D024AF" w:rsidRDefault="001A7904" w:rsidP="001A7904">
            <w:pPr>
              <w:pStyle w:val="TableText"/>
            </w:pPr>
            <w:r w:rsidRPr="00C351C1">
              <w:t>Pst1.1: Temporary saline swamp</w:t>
            </w:r>
          </w:p>
        </w:tc>
        <w:tc>
          <w:tcPr>
            <w:tcW w:w="2639" w:type="dxa"/>
            <w:noWrap/>
            <w:hideMark/>
          </w:tcPr>
          <w:p w14:paraId="68C4C347" w14:textId="7F38017F"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2,765</w:t>
            </w:r>
          </w:p>
        </w:tc>
        <w:tc>
          <w:tcPr>
            <w:tcW w:w="2640" w:type="dxa"/>
          </w:tcPr>
          <w:p w14:paraId="5F84669D" w14:textId="3080397E"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787</w:t>
            </w:r>
          </w:p>
        </w:tc>
      </w:tr>
      <w:tr w:rsidR="001A7904" w:rsidRPr="00357367" w14:paraId="0825FDB0"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25775D63" w14:textId="6C975D99" w:rsidR="001A7904" w:rsidRPr="00D024AF" w:rsidRDefault="001A7904" w:rsidP="001A7904">
            <w:pPr>
              <w:pStyle w:val="TableText"/>
            </w:pPr>
            <w:r w:rsidRPr="00C351C1">
              <w:t>Psp4: Permanent saline wetland</w:t>
            </w:r>
          </w:p>
        </w:tc>
        <w:tc>
          <w:tcPr>
            <w:tcW w:w="2639" w:type="dxa"/>
            <w:noWrap/>
            <w:hideMark/>
          </w:tcPr>
          <w:p w14:paraId="6F466A6A" w14:textId="3176F3BC"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687</w:t>
            </w:r>
          </w:p>
        </w:tc>
        <w:tc>
          <w:tcPr>
            <w:tcW w:w="2640" w:type="dxa"/>
          </w:tcPr>
          <w:p w14:paraId="7B6D6156" w14:textId="05AE9D9F"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601</w:t>
            </w:r>
          </w:p>
        </w:tc>
      </w:tr>
      <w:tr w:rsidR="001A7904" w:rsidRPr="00357367" w14:paraId="6513828F"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3481EFFA" w14:textId="67A097BC" w:rsidR="001A7904" w:rsidRPr="00D024AF" w:rsidRDefault="001A7904" w:rsidP="001A7904">
            <w:pPr>
              <w:pStyle w:val="TableText"/>
            </w:pPr>
            <w:r w:rsidRPr="00C351C1">
              <w:t>Pst4: Temporary saline wetland</w:t>
            </w:r>
          </w:p>
        </w:tc>
        <w:tc>
          <w:tcPr>
            <w:tcW w:w="2639" w:type="dxa"/>
            <w:noWrap/>
            <w:hideMark/>
          </w:tcPr>
          <w:p w14:paraId="77E015A5" w14:textId="2709DAE5"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590</w:t>
            </w:r>
          </w:p>
        </w:tc>
        <w:tc>
          <w:tcPr>
            <w:tcW w:w="2640" w:type="dxa"/>
          </w:tcPr>
          <w:p w14:paraId="6AAB543F" w14:textId="0C1BC648"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452</w:t>
            </w:r>
          </w:p>
        </w:tc>
      </w:tr>
      <w:tr w:rsidR="001A7904" w:rsidRPr="00357367" w14:paraId="3A9E37CE"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38848529" w14:textId="2F207608" w:rsidR="001A7904" w:rsidRPr="00D024AF" w:rsidRDefault="001A7904" w:rsidP="001A7904">
            <w:pPr>
              <w:pStyle w:val="TableText"/>
            </w:pPr>
            <w:r w:rsidRPr="00C351C1">
              <w:t>Pst2.2: Temporary salt marsh</w:t>
            </w:r>
          </w:p>
        </w:tc>
        <w:tc>
          <w:tcPr>
            <w:tcW w:w="2639" w:type="dxa"/>
            <w:noWrap/>
            <w:hideMark/>
          </w:tcPr>
          <w:p w14:paraId="4EF54E3C" w14:textId="01DB0A49"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427</w:t>
            </w:r>
          </w:p>
        </w:tc>
        <w:tc>
          <w:tcPr>
            <w:tcW w:w="2640" w:type="dxa"/>
          </w:tcPr>
          <w:p w14:paraId="33C7338E" w14:textId="158642C1"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371</w:t>
            </w:r>
          </w:p>
        </w:tc>
      </w:tr>
      <w:tr w:rsidR="001A7904" w:rsidRPr="00357367" w14:paraId="458D7ED3"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62CF9BEC" w14:textId="6C786B13" w:rsidR="001A7904" w:rsidRPr="00D024AF" w:rsidRDefault="001A7904" w:rsidP="001A7904">
            <w:pPr>
              <w:pStyle w:val="TableText"/>
            </w:pPr>
            <w:r w:rsidRPr="00C351C1">
              <w:t>Psp1.1: Saline paperbark swamp</w:t>
            </w:r>
          </w:p>
        </w:tc>
        <w:tc>
          <w:tcPr>
            <w:tcW w:w="2639" w:type="dxa"/>
            <w:noWrap/>
            <w:hideMark/>
          </w:tcPr>
          <w:p w14:paraId="519D8E84" w14:textId="2CDF203C"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132</w:t>
            </w:r>
          </w:p>
        </w:tc>
        <w:tc>
          <w:tcPr>
            <w:tcW w:w="2640" w:type="dxa"/>
          </w:tcPr>
          <w:p w14:paraId="2471395E" w14:textId="039DF31C"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132</w:t>
            </w:r>
          </w:p>
        </w:tc>
      </w:tr>
      <w:tr w:rsidR="001A7904" w:rsidRPr="00357367" w14:paraId="1487E0C9"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6047332D" w14:textId="3252D23F" w:rsidR="001A7904" w:rsidRPr="00D024AF" w:rsidRDefault="001A7904" w:rsidP="001A7904">
            <w:pPr>
              <w:pStyle w:val="TableText"/>
            </w:pPr>
            <w:r w:rsidRPr="00C351C1">
              <w:t>Pst3.2: Salt pan or salt flat</w:t>
            </w:r>
          </w:p>
        </w:tc>
        <w:tc>
          <w:tcPr>
            <w:tcW w:w="2639" w:type="dxa"/>
            <w:noWrap/>
            <w:hideMark/>
          </w:tcPr>
          <w:p w14:paraId="26832CFA" w14:textId="149F7427"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527</w:t>
            </w:r>
          </w:p>
        </w:tc>
        <w:tc>
          <w:tcPr>
            <w:tcW w:w="2640" w:type="dxa"/>
          </w:tcPr>
          <w:p w14:paraId="11612E51" w14:textId="2B2892C6"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122</w:t>
            </w:r>
          </w:p>
        </w:tc>
      </w:tr>
      <w:tr w:rsidR="001A7904" w:rsidRPr="00357367" w14:paraId="206D9ECE"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3BC72B3A" w14:textId="0B89C690" w:rsidR="001A7904" w:rsidRPr="00D024AF" w:rsidRDefault="001A7904" w:rsidP="001A7904">
            <w:pPr>
              <w:pStyle w:val="TableText"/>
            </w:pPr>
            <w:r w:rsidRPr="00C351C1">
              <w:t>Pp4.2: Permanent wetland</w:t>
            </w:r>
          </w:p>
        </w:tc>
        <w:tc>
          <w:tcPr>
            <w:tcW w:w="2639" w:type="dxa"/>
            <w:noWrap/>
            <w:hideMark/>
          </w:tcPr>
          <w:p w14:paraId="62D2305A" w14:textId="1077560C"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95</w:t>
            </w:r>
          </w:p>
        </w:tc>
        <w:tc>
          <w:tcPr>
            <w:tcW w:w="2640" w:type="dxa"/>
          </w:tcPr>
          <w:p w14:paraId="3495D632" w14:textId="46F77DDF"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91</w:t>
            </w:r>
          </w:p>
        </w:tc>
      </w:tr>
      <w:tr w:rsidR="001A7904" w:rsidRPr="00357367" w14:paraId="75600D63"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tcPr>
          <w:p w14:paraId="28721769" w14:textId="0E7FD569" w:rsidR="001A7904" w:rsidRPr="00D024AF" w:rsidRDefault="001A7904" w:rsidP="001A7904">
            <w:pPr>
              <w:pStyle w:val="TableText"/>
            </w:pPr>
            <w:r w:rsidRPr="00C351C1">
              <w:t>Pt4.2: Temporary wetland</w:t>
            </w:r>
          </w:p>
        </w:tc>
        <w:tc>
          <w:tcPr>
            <w:tcW w:w="2639" w:type="dxa"/>
            <w:noWrap/>
          </w:tcPr>
          <w:p w14:paraId="3BF8D111" w14:textId="5AB793C0"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5,271</w:t>
            </w:r>
          </w:p>
        </w:tc>
        <w:tc>
          <w:tcPr>
            <w:tcW w:w="2640" w:type="dxa"/>
          </w:tcPr>
          <w:p w14:paraId="53793C50" w14:textId="18EC9958"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86</w:t>
            </w:r>
          </w:p>
        </w:tc>
      </w:tr>
      <w:tr w:rsidR="001A7904" w:rsidRPr="00357367" w14:paraId="6DF6DD40"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tcPr>
          <w:p w14:paraId="00EE87FA" w14:textId="337741FD" w:rsidR="001A7904" w:rsidRPr="00D024AF" w:rsidRDefault="001A7904" w:rsidP="001A7904">
            <w:pPr>
              <w:pStyle w:val="TableText"/>
            </w:pPr>
            <w:r w:rsidRPr="00C351C1">
              <w:t>F4: Unspecified riparian zone or floodplain</w:t>
            </w:r>
          </w:p>
        </w:tc>
        <w:tc>
          <w:tcPr>
            <w:tcW w:w="2639" w:type="dxa"/>
            <w:noWrap/>
          </w:tcPr>
          <w:p w14:paraId="59E342C8" w14:textId="77202372"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2,062</w:t>
            </w:r>
          </w:p>
        </w:tc>
        <w:tc>
          <w:tcPr>
            <w:tcW w:w="2640" w:type="dxa"/>
          </w:tcPr>
          <w:p w14:paraId="7E85DF00" w14:textId="4B230808"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41</w:t>
            </w:r>
          </w:p>
        </w:tc>
      </w:tr>
      <w:tr w:rsidR="001A7904" w:rsidRPr="00357367" w14:paraId="1DA0FFEC"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tcPr>
          <w:p w14:paraId="3292CA33" w14:textId="5946EB9E" w:rsidR="001A7904" w:rsidRPr="00D024AF" w:rsidRDefault="001A7904" w:rsidP="001A7904">
            <w:pPr>
              <w:pStyle w:val="TableText"/>
            </w:pPr>
            <w:r w:rsidRPr="00C351C1">
              <w:t>F2.4: Shrubland riparian zone or floodplain</w:t>
            </w:r>
          </w:p>
        </w:tc>
        <w:tc>
          <w:tcPr>
            <w:tcW w:w="2639" w:type="dxa"/>
            <w:noWrap/>
          </w:tcPr>
          <w:p w14:paraId="4463DA5F" w14:textId="2D6A1A22"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546</w:t>
            </w:r>
          </w:p>
        </w:tc>
        <w:tc>
          <w:tcPr>
            <w:tcW w:w="2640" w:type="dxa"/>
          </w:tcPr>
          <w:p w14:paraId="45BD522B" w14:textId="7DA0E1FF"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31</w:t>
            </w:r>
          </w:p>
        </w:tc>
      </w:tr>
      <w:tr w:rsidR="001A7904" w:rsidRPr="00357367" w14:paraId="1FE17E71"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tcPr>
          <w:p w14:paraId="4486CB84" w14:textId="5DC6819C" w:rsidR="001A7904" w:rsidRPr="00D024AF" w:rsidRDefault="001A7904" w:rsidP="001A7904">
            <w:pPr>
              <w:pStyle w:val="TableText"/>
            </w:pPr>
            <w:r w:rsidRPr="00C351C1">
              <w:t>Pt2.3.2: Freshwater meadow</w:t>
            </w:r>
          </w:p>
        </w:tc>
        <w:tc>
          <w:tcPr>
            <w:tcW w:w="2639" w:type="dxa"/>
            <w:noWrap/>
          </w:tcPr>
          <w:p w14:paraId="023A5093" w14:textId="4631606C"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38</w:t>
            </w:r>
          </w:p>
        </w:tc>
        <w:tc>
          <w:tcPr>
            <w:tcW w:w="2640" w:type="dxa"/>
          </w:tcPr>
          <w:p w14:paraId="1231C975" w14:textId="776D8EDA"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34</w:t>
            </w:r>
          </w:p>
        </w:tc>
      </w:tr>
      <w:tr w:rsidR="001A7904" w:rsidRPr="00357367" w14:paraId="74CB2EF9"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tcPr>
          <w:p w14:paraId="28BC77D0" w14:textId="59DBC437" w:rsidR="001A7904" w:rsidRPr="00D024AF" w:rsidRDefault="001A7904" w:rsidP="001A7904">
            <w:pPr>
              <w:pStyle w:val="TableText"/>
            </w:pPr>
            <w:r w:rsidRPr="00C351C1">
              <w:t>Lt1.1: Temporary lake</w:t>
            </w:r>
          </w:p>
        </w:tc>
        <w:tc>
          <w:tcPr>
            <w:tcW w:w="2639" w:type="dxa"/>
            <w:noWrap/>
          </w:tcPr>
          <w:p w14:paraId="614D3A55" w14:textId="1F468905"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4,979</w:t>
            </w:r>
          </w:p>
        </w:tc>
        <w:tc>
          <w:tcPr>
            <w:tcW w:w="2640" w:type="dxa"/>
          </w:tcPr>
          <w:p w14:paraId="6AC3AB90" w14:textId="493128C9"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16</w:t>
            </w:r>
          </w:p>
        </w:tc>
      </w:tr>
      <w:tr w:rsidR="001A7904" w:rsidRPr="00357367" w14:paraId="3705FEF2"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tcPr>
          <w:p w14:paraId="31D5ECE3" w14:textId="7480CC2D" w:rsidR="001A7904" w:rsidRPr="00D024AF" w:rsidRDefault="001A7904" w:rsidP="001A7904">
            <w:pPr>
              <w:pStyle w:val="TableText"/>
            </w:pPr>
            <w:r w:rsidRPr="00C351C1">
              <w:t>F1.13: Paperbark riparian zone or floodplain</w:t>
            </w:r>
          </w:p>
        </w:tc>
        <w:tc>
          <w:tcPr>
            <w:tcW w:w="2639" w:type="dxa"/>
            <w:noWrap/>
          </w:tcPr>
          <w:p w14:paraId="76ED7FA0" w14:textId="240D1BA9"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248</w:t>
            </w:r>
          </w:p>
        </w:tc>
        <w:tc>
          <w:tcPr>
            <w:tcW w:w="2640" w:type="dxa"/>
          </w:tcPr>
          <w:p w14:paraId="1046220D" w14:textId="3F9CA0D8"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15</w:t>
            </w:r>
          </w:p>
        </w:tc>
      </w:tr>
      <w:tr w:rsidR="001A7904" w:rsidRPr="00357367" w14:paraId="316F9AA2"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tcPr>
          <w:p w14:paraId="17399FB7" w14:textId="25207E2D" w:rsidR="001A7904" w:rsidRPr="00D024AF" w:rsidRDefault="001A7904" w:rsidP="001A7904">
            <w:pPr>
              <w:pStyle w:val="TableText"/>
            </w:pPr>
            <w:r w:rsidRPr="00C351C1">
              <w:lastRenderedPageBreak/>
              <w:t>Pt1.8.2: Temporary shrub swamp</w:t>
            </w:r>
          </w:p>
        </w:tc>
        <w:tc>
          <w:tcPr>
            <w:tcW w:w="2639" w:type="dxa"/>
            <w:noWrap/>
          </w:tcPr>
          <w:p w14:paraId="18B0F9E3" w14:textId="7A7CE075"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35</w:t>
            </w:r>
          </w:p>
        </w:tc>
        <w:tc>
          <w:tcPr>
            <w:tcW w:w="2640" w:type="dxa"/>
          </w:tcPr>
          <w:p w14:paraId="586F3B1A" w14:textId="7AA77BD3"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8</w:t>
            </w:r>
          </w:p>
        </w:tc>
      </w:tr>
      <w:tr w:rsidR="001A7904" w:rsidRPr="00357367" w14:paraId="5AD0715C"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tcPr>
          <w:p w14:paraId="218BF732" w14:textId="52BDF560" w:rsidR="001A7904" w:rsidRPr="00D024AF" w:rsidRDefault="001A7904" w:rsidP="001A7904">
            <w:pPr>
              <w:pStyle w:val="TableText"/>
            </w:pPr>
            <w:r w:rsidRPr="00C351C1">
              <w:t>Pt1.7.2: Temporary lignum swamp</w:t>
            </w:r>
          </w:p>
        </w:tc>
        <w:tc>
          <w:tcPr>
            <w:tcW w:w="2639" w:type="dxa"/>
            <w:noWrap/>
          </w:tcPr>
          <w:p w14:paraId="1196FF13" w14:textId="00AD73A1"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23</w:t>
            </w:r>
          </w:p>
        </w:tc>
        <w:tc>
          <w:tcPr>
            <w:tcW w:w="2640" w:type="dxa"/>
          </w:tcPr>
          <w:p w14:paraId="68C4416F" w14:textId="50A4B6CB"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3</w:t>
            </w:r>
          </w:p>
        </w:tc>
      </w:tr>
      <w:tr w:rsidR="001A7904" w:rsidRPr="00357367" w14:paraId="758E3A68"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0999C3E5" w14:textId="1C332E69" w:rsidR="001A7904" w:rsidRPr="00D024AF" w:rsidRDefault="001A7904" w:rsidP="001A7904">
            <w:pPr>
              <w:pStyle w:val="TableText"/>
            </w:pPr>
            <w:r w:rsidRPr="00C351C1">
              <w:t>F1.12: Woodland riparian zone or floodplain</w:t>
            </w:r>
          </w:p>
        </w:tc>
        <w:tc>
          <w:tcPr>
            <w:tcW w:w="2639" w:type="dxa"/>
            <w:noWrap/>
            <w:hideMark/>
          </w:tcPr>
          <w:p w14:paraId="6AFCEA20" w14:textId="6BF597FC"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57</w:t>
            </w:r>
          </w:p>
        </w:tc>
        <w:tc>
          <w:tcPr>
            <w:tcW w:w="2640" w:type="dxa"/>
          </w:tcPr>
          <w:p w14:paraId="03AEC7D6" w14:textId="3EB92D17"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3</w:t>
            </w:r>
          </w:p>
        </w:tc>
      </w:tr>
      <w:tr w:rsidR="001A7904" w:rsidRPr="00357367" w14:paraId="16C4053D"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6C63A775" w14:textId="622D749F" w:rsidR="001A7904" w:rsidRPr="00D024AF" w:rsidRDefault="001A7904" w:rsidP="001A7904">
            <w:pPr>
              <w:pStyle w:val="TableText"/>
            </w:pPr>
            <w:r w:rsidRPr="00C351C1">
              <w:t>Psp2.1: Permanent salt marsh</w:t>
            </w:r>
          </w:p>
        </w:tc>
        <w:tc>
          <w:tcPr>
            <w:tcW w:w="2639" w:type="dxa"/>
            <w:noWrap/>
            <w:hideMark/>
          </w:tcPr>
          <w:p w14:paraId="461C2120" w14:textId="1BE8968E" w:rsidR="001A7904" w:rsidRPr="00FB02E2"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3</w:t>
            </w:r>
          </w:p>
        </w:tc>
        <w:tc>
          <w:tcPr>
            <w:tcW w:w="2640" w:type="dxa"/>
          </w:tcPr>
          <w:p w14:paraId="402F9893" w14:textId="0FEA9F9D" w:rsidR="001A7904" w:rsidRPr="00FB02E2"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2</w:t>
            </w:r>
          </w:p>
        </w:tc>
      </w:tr>
      <w:tr w:rsidR="001A7904" w:rsidRPr="00357367" w14:paraId="25B54AA1" w14:textId="77777777" w:rsidTr="009C25AF">
        <w:trPr>
          <w:trHeight w:val="20"/>
        </w:trPr>
        <w:tc>
          <w:tcPr>
            <w:cnfStyle w:val="001000000000" w:firstRow="0" w:lastRow="0" w:firstColumn="1" w:lastColumn="0" w:oddVBand="0" w:evenVBand="0" w:oddHBand="0" w:evenHBand="0" w:firstRowFirstColumn="0" w:firstRowLastColumn="0" w:lastRowFirstColumn="0" w:lastRowLastColumn="0"/>
            <w:tcW w:w="4247" w:type="dxa"/>
            <w:noWrap/>
            <w:hideMark/>
          </w:tcPr>
          <w:p w14:paraId="7909A603" w14:textId="2DD8CF46" w:rsidR="001A7904" w:rsidRPr="00FB02E2" w:rsidRDefault="001A7904" w:rsidP="001A7904">
            <w:pPr>
              <w:pStyle w:val="TableText"/>
            </w:pPr>
            <w:r w:rsidRPr="00C351C1">
              <w:t>F2.2: Lignum shrubland riparian zone or floodplain</w:t>
            </w:r>
          </w:p>
        </w:tc>
        <w:tc>
          <w:tcPr>
            <w:tcW w:w="2639" w:type="dxa"/>
            <w:noWrap/>
            <w:hideMark/>
          </w:tcPr>
          <w:p w14:paraId="0232AB6B" w14:textId="6944795A" w:rsidR="001A7904" w:rsidRPr="00FB02E2" w:rsidRDefault="001A7904" w:rsidP="009C25AF">
            <w:pPr>
              <w:pStyle w:val="TableText"/>
              <w:ind w:right="907"/>
              <w:jc w:val="right"/>
              <w:cnfStyle w:val="000000000000" w:firstRow="0" w:lastRow="0" w:firstColumn="0" w:lastColumn="0" w:oddVBand="0" w:evenVBand="0" w:oddHBand="0" w:evenHBand="0" w:firstRowFirstColumn="0" w:firstRowLastColumn="0" w:lastRowFirstColumn="0" w:lastRowLastColumn="0"/>
            </w:pPr>
            <w:r w:rsidRPr="00C351C1">
              <w:t>43</w:t>
            </w:r>
          </w:p>
        </w:tc>
        <w:tc>
          <w:tcPr>
            <w:tcW w:w="2640" w:type="dxa"/>
          </w:tcPr>
          <w:p w14:paraId="6CE6D1C1" w14:textId="584C4FE8" w:rsidR="001A7904" w:rsidRPr="00FB02E2" w:rsidRDefault="001A7904" w:rsidP="001A7904">
            <w:pPr>
              <w:pStyle w:val="TableText"/>
              <w:ind w:right="903"/>
              <w:jc w:val="right"/>
              <w:cnfStyle w:val="000000000000" w:firstRow="0" w:lastRow="0" w:firstColumn="0" w:lastColumn="0" w:oddVBand="0" w:evenVBand="0" w:oddHBand="0" w:evenHBand="0" w:firstRowFirstColumn="0" w:firstRowLastColumn="0" w:lastRowFirstColumn="0" w:lastRowLastColumn="0"/>
            </w:pPr>
            <w:r w:rsidRPr="00C351C1">
              <w:t>2</w:t>
            </w:r>
          </w:p>
        </w:tc>
      </w:tr>
      <w:tr w:rsidR="001A7904" w:rsidRPr="00357367" w14:paraId="2931F56F" w14:textId="77777777" w:rsidTr="009C25A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47" w:type="dxa"/>
            <w:noWrap/>
          </w:tcPr>
          <w:p w14:paraId="4455173E" w14:textId="277981AA" w:rsidR="001A7904" w:rsidRPr="00A06CE4" w:rsidRDefault="001A7904" w:rsidP="001A7904">
            <w:pPr>
              <w:pStyle w:val="TableText"/>
            </w:pPr>
            <w:r w:rsidRPr="00C351C1">
              <w:t>Pp2.4.2: Permanent forb marsh</w:t>
            </w:r>
          </w:p>
        </w:tc>
        <w:tc>
          <w:tcPr>
            <w:tcW w:w="2639" w:type="dxa"/>
            <w:noWrap/>
          </w:tcPr>
          <w:p w14:paraId="0F696F7B" w14:textId="1636D21A" w:rsidR="001A7904" w:rsidRPr="00A06CE4" w:rsidRDefault="001A7904" w:rsidP="009C25AF">
            <w:pPr>
              <w:pStyle w:val="TableText"/>
              <w:ind w:right="907"/>
              <w:jc w:val="right"/>
              <w:cnfStyle w:val="000000100000" w:firstRow="0" w:lastRow="0" w:firstColumn="0" w:lastColumn="0" w:oddVBand="0" w:evenVBand="0" w:oddHBand="1" w:evenHBand="0" w:firstRowFirstColumn="0" w:firstRowLastColumn="0" w:lastRowFirstColumn="0" w:lastRowLastColumn="0"/>
            </w:pPr>
            <w:r w:rsidRPr="00C351C1">
              <w:t>1</w:t>
            </w:r>
          </w:p>
        </w:tc>
        <w:tc>
          <w:tcPr>
            <w:tcW w:w="2640" w:type="dxa"/>
          </w:tcPr>
          <w:p w14:paraId="5AE67FDF" w14:textId="7FD93E06" w:rsidR="001A7904" w:rsidRPr="00A06CE4" w:rsidRDefault="001A7904" w:rsidP="001A7904">
            <w:pPr>
              <w:pStyle w:val="TableText"/>
              <w:ind w:right="903"/>
              <w:jc w:val="right"/>
              <w:cnfStyle w:val="000000100000" w:firstRow="0" w:lastRow="0" w:firstColumn="0" w:lastColumn="0" w:oddVBand="0" w:evenVBand="0" w:oddHBand="1" w:evenHBand="0" w:firstRowFirstColumn="0" w:firstRowLastColumn="0" w:lastRowFirstColumn="0" w:lastRowLastColumn="0"/>
            </w:pPr>
            <w:r w:rsidRPr="00C351C1">
              <w:t>1</w:t>
            </w:r>
          </w:p>
        </w:tc>
      </w:tr>
      <w:tr w:rsidR="009400A2" w:rsidRPr="00357367" w14:paraId="27D8C921" w14:textId="77777777" w:rsidTr="009C25AF">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noWrap/>
          </w:tcPr>
          <w:p w14:paraId="1F194137" w14:textId="3309807F" w:rsidR="009400A2" w:rsidRPr="00FB02E2" w:rsidRDefault="009400A2" w:rsidP="009400A2">
            <w:pPr>
              <w:pStyle w:val="TableText"/>
            </w:pPr>
            <w:r w:rsidRPr="00FB02E2">
              <w:t>TOTAL</w:t>
            </w:r>
          </w:p>
        </w:tc>
        <w:tc>
          <w:tcPr>
            <w:tcW w:w="2639" w:type="dxa"/>
            <w:noWrap/>
          </w:tcPr>
          <w:p w14:paraId="26E7ABAE" w14:textId="63E4C2BF" w:rsidR="009400A2" w:rsidRPr="00FB02E2" w:rsidRDefault="001A7904" w:rsidP="009C25AF">
            <w:pPr>
              <w:pStyle w:val="TableTextRight"/>
              <w:ind w:right="907"/>
              <w:cnfStyle w:val="010000000000" w:firstRow="0" w:lastRow="1" w:firstColumn="0" w:lastColumn="0" w:oddVBand="0" w:evenVBand="0" w:oddHBand="0" w:evenHBand="0" w:firstRowFirstColumn="0" w:firstRowLastColumn="0" w:lastRowFirstColumn="0" w:lastRowLastColumn="0"/>
            </w:pPr>
            <w:r>
              <w:fldChar w:fldCharType="begin"/>
            </w:r>
            <w:r>
              <w:instrText xml:space="preserve"> =SUM(ABOVE) </w:instrText>
            </w:r>
            <w:r>
              <w:fldChar w:fldCharType="separate"/>
            </w:r>
            <w:r w:rsidR="0000560C">
              <w:rPr>
                <w:noProof/>
              </w:rPr>
              <w:t>154,500</w:t>
            </w:r>
            <w:r>
              <w:fldChar w:fldCharType="end"/>
            </w:r>
          </w:p>
        </w:tc>
        <w:tc>
          <w:tcPr>
            <w:tcW w:w="2640" w:type="dxa"/>
          </w:tcPr>
          <w:p w14:paraId="20B1FDBE" w14:textId="31F57E1B" w:rsidR="009400A2" w:rsidRPr="00FB02E2" w:rsidRDefault="001A7904" w:rsidP="009400A2">
            <w:pPr>
              <w:pStyle w:val="TableTextRight"/>
              <w:ind w:right="903"/>
              <w:cnfStyle w:val="010000000000" w:firstRow="0" w:lastRow="1" w:firstColumn="0" w:lastColumn="0" w:oddVBand="0" w:evenVBand="0" w:oddHBand="0" w:evenHBand="0" w:firstRowFirstColumn="0" w:firstRowLastColumn="0" w:lastRowFirstColumn="0" w:lastRowLastColumn="0"/>
            </w:pPr>
            <w:r>
              <w:fldChar w:fldCharType="begin"/>
            </w:r>
            <w:r>
              <w:instrText xml:space="preserve"> =SUM(ABOVE) </w:instrText>
            </w:r>
            <w:r>
              <w:fldChar w:fldCharType="separate"/>
            </w:r>
            <w:r w:rsidR="0000560C">
              <w:rPr>
                <w:noProof/>
              </w:rPr>
              <w:t>128,062</w:t>
            </w:r>
            <w:r>
              <w:fldChar w:fldCharType="end"/>
            </w:r>
          </w:p>
        </w:tc>
      </w:tr>
    </w:tbl>
    <w:p w14:paraId="40B90BBF" w14:textId="780AF550" w:rsidR="00D11C26" w:rsidRPr="00067484" w:rsidRDefault="00D11C26" w:rsidP="00067484">
      <w:pPr>
        <w:pStyle w:val="Heading2"/>
      </w:pPr>
      <w:bookmarkStart w:id="235" w:name="_Toc138971679"/>
      <w:bookmarkStart w:id="236" w:name="_Toc201854430"/>
      <w:bookmarkStart w:id="237" w:name="_Toc201867253"/>
      <w:r w:rsidRPr="00067484">
        <w:t xml:space="preserve">Outcomes for Ramsar </w:t>
      </w:r>
      <w:r w:rsidR="003D10ED" w:rsidRPr="00067484">
        <w:t>Sites</w:t>
      </w:r>
      <w:bookmarkEnd w:id="235"/>
      <w:bookmarkEnd w:id="236"/>
      <w:bookmarkEnd w:id="237"/>
    </w:p>
    <w:p w14:paraId="55F24136" w14:textId="5316B403" w:rsidR="001A1F8F" w:rsidRPr="007522B1" w:rsidRDefault="00D11C26" w:rsidP="005D426B">
      <w:pPr>
        <w:pStyle w:val="BodyText"/>
      </w:pPr>
      <w:r w:rsidRPr="007522B1">
        <w:t xml:space="preserve">There are 16 </w:t>
      </w:r>
      <w:r w:rsidR="001A1F8F" w:rsidRPr="007522B1">
        <w:t xml:space="preserve">Ramsar </w:t>
      </w:r>
      <w:r w:rsidRPr="007522B1">
        <w:t>wetlands in the Basin</w:t>
      </w:r>
      <w:r w:rsidR="003A5511">
        <w:t>,</w:t>
      </w:r>
      <w:r w:rsidR="00907D49" w:rsidRPr="007522B1">
        <w:t xml:space="preserve"> of which </w:t>
      </w:r>
      <w:r w:rsidR="00511F28">
        <w:t>12</w:t>
      </w:r>
      <w:r w:rsidR="001A1F8F" w:rsidRPr="007522B1">
        <w:t xml:space="preserve"> are regularly supported by allocations of water from the Commonwealth, </w:t>
      </w:r>
      <w:r w:rsidR="003A5511">
        <w:t xml:space="preserve">the </w:t>
      </w:r>
      <w:r w:rsidR="005F29DA">
        <w:t>MDBA</w:t>
      </w:r>
      <w:r w:rsidR="001A1F8F" w:rsidRPr="007522B1">
        <w:t xml:space="preserve"> (e.g. The Living Murray</w:t>
      </w:r>
      <w:r w:rsidR="00233657">
        <w:t xml:space="preserve"> Program</w:t>
      </w:r>
      <w:r w:rsidR="001A1F8F" w:rsidRPr="007522B1">
        <w:t xml:space="preserve">) and </w:t>
      </w:r>
      <w:r w:rsidR="00F977F3" w:rsidRPr="007522B1">
        <w:t>s</w:t>
      </w:r>
      <w:r w:rsidR="001A1F8F" w:rsidRPr="007522B1">
        <w:t>tate jurisdictions</w:t>
      </w:r>
      <w:r w:rsidR="00757D24">
        <w:t>.</w:t>
      </w:r>
      <w:r w:rsidR="00907D49" w:rsidRPr="007522B1">
        <w:t xml:space="preserve"> Commonwealth </w:t>
      </w:r>
      <w:r w:rsidR="00511F28">
        <w:t xml:space="preserve">environmental </w:t>
      </w:r>
      <w:r w:rsidR="00907D49" w:rsidRPr="007522B1">
        <w:t xml:space="preserve">water </w:t>
      </w:r>
      <w:r w:rsidR="00757D24">
        <w:t>was</w:t>
      </w:r>
      <w:r w:rsidR="00907D49" w:rsidRPr="007522B1">
        <w:t xml:space="preserve"> allocated to </w:t>
      </w:r>
      <w:r w:rsidR="00511F28">
        <w:t>11</w:t>
      </w:r>
      <w:r w:rsidR="00907D49" w:rsidRPr="007522B1">
        <w:t xml:space="preserve"> </w:t>
      </w:r>
      <w:r w:rsidR="00890A68">
        <w:t>S</w:t>
      </w:r>
      <w:r w:rsidR="00907D49" w:rsidRPr="007522B1">
        <w:t>ites over the</w:t>
      </w:r>
      <w:r w:rsidR="00FD1237">
        <w:t>2014–24 monitoring</w:t>
      </w:r>
      <w:r w:rsidR="00907D49" w:rsidRPr="007522B1">
        <w:t xml:space="preserve"> period (</w:t>
      </w:r>
      <w:r w:rsidR="00907D49" w:rsidRPr="007522B1">
        <w:fldChar w:fldCharType="begin" w:fldLock="1"/>
      </w:r>
      <w:r w:rsidR="00907D49" w:rsidRPr="007522B1">
        <w:instrText xml:space="preserve"> REF _Ref131589308 \h </w:instrText>
      </w:r>
      <w:r w:rsidR="007522B1">
        <w:instrText xml:space="preserve"> \* MERGEFORMAT </w:instrText>
      </w:r>
      <w:r w:rsidR="00907D49" w:rsidRPr="007522B1">
        <w:fldChar w:fldCharType="separate"/>
      </w:r>
      <w:r w:rsidR="009B47F6">
        <w:t>Figure 4.4</w:t>
      </w:r>
      <w:r w:rsidR="00907D49" w:rsidRPr="007522B1">
        <w:fldChar w:fldCharType="end"/>
      </w:r>
      <w:r w:rsidR="00907D49" w:rsidRPr="007522B1">
        <w:t>)</w:t>
      </w:r>
      <w:r w:rsidR="001A1F8F" w:rsidRPr="007522B1">
        <w:t xml:space="preserve">. </w:t>
      </w:r>
      <w:r w:rsidR="00907D49" w:rsidRPr="007522B1">
        <w:t xml:space="preserve">The Kerang </w:t>
      </w:r>
      <w:r w:rsidR="00511F28">
        <w:t>Wetlands</w:t>
      </w:r>
      <w:r w:rsidR="00907D49" w:rsidRPr="007522B1">
        <w:t xml:space="preserve"> Ramsar </w:t>
      </w:r>
      <w:r w:rsidR="00511F28">
        <w:t>S</w:t>
      </w:r>
      <w:r w:rsidR="00907D49" w:rsidRPr="007522B1">
        <w:t>ite is managed solely by Victoria</w:t>
      </w:r>
      <w:r w:rsidR="003A5511">
        <w:t>,</w:t>
      </w:r>
      <w:r w:rsidR="00733D30" w:rsidRPr="007522B1">
        <w:t xml:space="preserve"> and </w:t>
      </w:r>
      <w:r w:rsidR="004B24E4">
        <w:t>4</w:t>
      </w:r>
      <w:r w:rsidR="00CB7AF8">
        <w:t xml:space="preserve"> </w:t>
      </w:r>
      <w:r w:rsidR="001A1F8F" w:rsidRPr="007522B1">
        <w:t xml:space="preserve">Ramsar </w:t>
      </w:r>
      <w:r w:rsidR="000410ED" w:rsidRPr="007522B1">
        <w:t>S</w:t>
      </w:r>
      <w:r w:rsidR="001A1F8F" w:rsidRPr="007522B1">
        <w:t>ites in the Basin currently cannot receive managed environmental water</w:t>
      </w:r>
      <w:r w:rsidR="002C451F">
        <w:t xml:space="preserve"> </w:t>
      </w:r>
      <w:r w:rsidR="002C451F" w:rsidRPr="007522B1">
        <w:t>(</w:t>
      </w:r>
      <w:r w:rsidR="002C451F" w:rsidRPr="007522B1">
        <w:fldChar w:fldCharType="begin" w:fldLock="1"/>
      </w:r>
      <w:r w:rsidR="002C451F" w:rsidRPr="007522B1">
        <w:instrText xml:space="preserve"> REF _Ref131589308 \h </w:instrText>
      </w:r>
      <w:r w:rsidR="002C451F">
        <w:instrText xml:space="preserve"> \* MERGEFORMAT </w:instrText>
      </w:r>
      <w:r w:rsidR="002C451F" w:rsidRPr="007522B1">
        <w:fldChar w:fldCharType="separate"/>
      </w:r>
      <w:r w:rsidR="009B47F6">
        <w:t>Figure 4.4</w:t>
      </w:r>
      <w:r w:rsidR="002C451F" w:rsidRPr="007522B1">
        <w:fldChar w:fldCharType="end"/>
      </w:r>
      <w:r w:rsidR="002C451F" w:rsidRPr="007522B1">
        <w:t>)</w:t>
      </w:r>
      <w:r w:rsidR="004E7E5D">
        <w:t>.</w:t>
      </w:r>
      <w:r w:rsidR="001A1F8F" w:rsidRPr="007522B1">
        <w:t xml:space="preserve"> Currawinya Lakes and the Paroo River Wetlands are in unregulated northern Basin locations</w:t>
      </w:r>
      <w:r w:rsidR="003A5511">
        <w:t>,</w:t>
      </w:r>
      <w:r w:rsidR="00BB4C16">
        <w:t xml:space="preserve"> and</w:t>
      </w:r>
      <w:r w:rsidR="001A1F8F" w:rsidRPr="007522B1">
        <w:t xml:space="preserve"> Ginini Flats </w:t>
      </w:r>
      <w:r w:rsidR="00511F28">
        <w:t xml:space="preserve">Wetland Complex </w:t>
      </w:r>
      <w:r w:rsidR="001A1F8F" w:rsidRPr="007522B1">
        <w:t>is in the alpine region above any water storages</w:t>
      </w:r>
      <w:r w:rsidR="00BB4C16">
        <w:t>. The fourth site</w:t>
      </w:r>
      <w:r w:rsidR="003C06E4" w:rsidRPr="007522B1">
        <w:t>,</w:t>
      </w:r>
      <w:r w:rsidR="001A1F8F" w:rsidRPr="007522B1">
        <w:t xml:space="preserve"> Lake Albacutya</w:t>
      </w:r>
      <w:r w:rsidR="00BB4C16">
        <w:t>,</w:t>
      </w:r>
      <w:r w:rsidR="001A1F8F" w:rsidRPr="007522B1">
        <w:t xml:space="preserve"> is the second</w:t>
      </w:r>
      <w:r w:rsidR="00BB4C16">
        <w:t xml:space="preserve"> of 2</w:t>
      </w:r>
      <w:r w:rsidR="001A1F8F" w:rsidRPr="007522B1">
        <w:t xml:space="preserve"> large terminal lake</w:t>
      </w:r>
      <w:r w:rsidR="00BB4C16">
        <w:t>s</w:t>
      </w:r>
      <w:r w:rsidR="001A1F8F" w:rsidRPr="007522B1">
        <w:t xml:space="preserve"> at the end of the Wimmera </w:t>
      </w:r>
      <w:r w:rsidR="00C20D77" w:rsidRPr="007522B1">
        <w:t>River</w:t>
      </w:r>
      <w:r w:rsidR="00C20D77">
        <w:t xml:space="preserve"> </w:t>
      </w:r>
      <w:r w:rsidR="00BB4C16">
        <w:t>–</w:t>
      </w:r>
      <w:r w:rsidR="001A1F8F" w:rsidRPr="007522B1">
        <w:t xml:space="preserve"> there is currently </w:t>
      </w:r>
      <w:r w:rsidR="00634BA1" w:rsidRPr="007522B1">
        <w:t xml:space="preserve">an </w:t>
      </w:r>
      <w:r w:rsidR="001A1F8F" w:rsidRPr="007522B1">
        <w:t>insufficient volume of water in the system to first fill Lake Hindmarsh so that water can spill to Lake Albacutya.</w:t>
      </w:r>
    </w:p>
    <w:p w14:paraId="4C659389" w14:textId="04032388" w:rsidR="00B11988" w:rsidRDefault="00541E9D" w:rsidP="00B11988">
      <w:pPr>
        <w:pStyle w:val="BodyText"/>
      </w:pPr>
      <w:r>
        <w:t>I</w:t>
      </w:r>
      <w:r w:rsidR="00944F5E">
        <w:t xml:space="preserve">n </w:t>
      </w:r>
      <w:r w:rsidR="001A7904">
        <w:t>2023–24</w:t>
      </w:r>
      <w:r w:rsidR="00634BA1">
        <w:t>,</w:t>
      </w:r>
      <w:r w:rsidR="00944F5E">
        <w:t xml:space="preserve"> approximately</w:t>
      </w:r>
      <w:r w:rsidR="000668CC">
        <w:t xml:space="preserve"> </w:t>
      </w:r>
      <w:r w:rsidR="00890646">
        <w:t>1,984 </w:t>
      </w:r>
      <w:r w:rsidR="00EF6F24">
        <w:t xml:space="preserve">GL </w:t>
      </w:r>
      <w:r w:rsidR="00944F5E">
        <w:t xml:space="preserve">of </w:t>
      </w:r>
      <w:r w:rsidR="00A038CC">
        <w:t xml:space="preserve">environmental </w:t>
      </w:r>
      <w:r w:rsidR="00944F5E">
        <w:t>water</w:t>
      </w:r>
      <w:r w:rsidR="003A5511">
        <w:t>,</w:t>
      </w:r>
      <w:r w:rsidR="00944F5E">
        <w:t xml:space="preserve"> </w:t>
      </w:r>
      <w:r w:rsidR="007233F5">
        <w:t xml:space="preserve">containing </w:t>
      </w:r>
      <w:r w:rsidR="00944C04">
        <w:t>1,835</w:t>
      </w:r>
      <w:r w:rsidR="00C22904">
        <w:t> </w:t>
      </w:r>
      <w:r w:rsidR="007233F5">
        <w:t xml:space="preserve">GL of </w:t>
      </w:r>
      <w:r w:rsidR="00B35CA3">
        <w:t>CEW</w:t>
      </w:r>
      <w:r w:rsidR="003A5511">
        <w:t>,</w:t>
      </w:r>
      <w:r w:rsidR="007233F5">
        <w:t xml:space="preserve"> </w:t>
      </w:r>
      <w:r w:rsidR="00944F5E">
        <w:t xml:space="preserve">was delivered to </w:t>
      </w:r>
      <w:r w:rsidR="00167718">
        <w:t>8</w:t>
      </w:r>
      <w:r w:rsidR="00944F5E">
        <w:t xml:space="preserve"> Ramsar </w:t>
      </w:r>
      <w:r w:rsidR="000410ED">
        <w:t>S</w:t>
      </w:r>
      <w:r w:rsidR="00944F5E">
        <w:t>ites in the Basin (</w:t>
      </w:r>
      <w:r w:rsidR="00CD6A78">
        <w:fldChar w:fldCharType="begin" w:fldLock="1"/>
      </w:r>
      <w:r w:rsidR="00CD6A78">
        <w:instrText xml:space="preserve"> REF _Ref201841711 \h </w:instrText>
      </w:r>
      <w:r w:rsidR="00CD6A78">
        <w:fldChar w:fldCharType="separate"/>
      </w:r>
      <w:r w:rsidR="009B47F6" w:rsidRPr="005E31AD">
        <w:t xml:space="preserve">Table </w:t>
      </w:r>
      <w:r w:rsidR="009B47F6">
        <w:rPr>
          <w:noProof/>
        </w:rPr>
        <w:t>4</w:t>
      </w:r>
      <w:r w:rsidR="009B47F6">
        <w:t>.</w:t>
      </w:r>
      <w:r w:rsidR="009B47F6">
        <w:rPr>
          <w:noProof/>
        </w:rPr>
        <w:t>6</w:t>
      </w:r>
      <w:r w:rsidR="00CD6A78">
        <w:fldChar w:fldCharType="end"/>
      </w:r>
      <w:r w:rsidR="00D6752C">
        <w:t>)</w:t>
      </w:r>
      <w:r w:rsidR="005B311C">
        <w:t>.</w:t>
      </w:r>
      <w:r w:rsidR="00215DA0">
        <w:t xml:space="preserve"> </w:t>
      </w:r>
      <w:r w:rsidR="00944F5E">
        <w:t>In many instances</w:t>
      </w:r>
      <w:r w:rsidR="00AF625F">
        <w:t>,</w:t>
      </w:r>
      <w:r w:rsidR="00944F5E">
        <w:t xml:space="preserve"> </w:t>
      </w:r>
      <w:r w:rsidR="00CB7AF8">
        <w:t xml:space="preserve">environmental </w:t>
      </w:r>
      <w:r w:rsidR="00944F5E">
        <w:t>water delivered to floodplains is returned to the river and used again to inundate sites downstream. For example, water in the Barmah Forest Ramsar Site flows back into the Murray</w:t>
      </w:r>
      <w:r w:rsidR="006209FA">
        <w:t xml:space="preserve"> River</w:t>
      </w:r>
      <w:r w:rsidR="00944F5E">
        <w:t xml:space="preserve"> and then can be used to inundate Gunbower Forest, Hattah</w:t>
      </w:r>
      <w:r w:rsidR="00AF625F">
        <w:t>–Kulkyne</w:t>
      </w:r>
      <w:r w:rsidR="00944F5E">
        <w:t xml:space="preserve"> Lakes and Riverland Ramsar Sites further downstream. </w:t>
      </w:r>
      <w:r w:rsidR="00CB7AF8">
        <w:t>Environmental w</w:t>
      </w:r>
      <w:r w:rsidR="00944F5E">
        <w:t xml:space="preserve">ater that reaches </w:t>
      </w:r>
      <w:r w:rsidR="00FC0DFC">
        <w:t>t</w:t>
      </w:r>
      <w:r w:rsidR="00944F5E">
        <w:t>he Coorong</w:t>
      </w:r>
      <w:r w:rsidR="006F4E1A">
        <w:t>,</w:t>
      </w:r>
      <w:r w:rsidR="00944F5E">
        <w:t xml:space="preserve"> and Lakes Alexandrina and Albert Wetland Ramsar Site </w:t>
      </w:r>
      <w:r w:rsidR="00104FF4">
        <w:t>mainly comprises</w:t>
      </w:r>
      <w:r w:rsidR="00944F5E">
        <w:t xml:space="preserve"> return flows from upstream watering.</w:t>
      </w:r>
    </w:p>
    <w:p w14:paraId="1EC98BE7" w14:textId="5873240B" w:rsidR="00B11988" w:rsidRDefault="11529688" w:rsidP="00B11988">
      <w:pPr>
        <w:pStyle w:val="BodyText"/>
      </w:pPr>
      <w:r>
        <w:t xml:space="preserve">The </w:t>
      </w:r>
      <w:r w:rsidR="0E9C60EB">
        <w:t>e</w:t>
      </w:r>
      <w:r>
        <w:t>valu</w:t>
      </w:r>
      <w:r w:rsidR="4E3440E8">
        <w:t>a</w:t>
      </w:r>
      <w:r>
        <w:t>t</w:t>
      </w:r>
      <w:r w:rsidR="6B2AF032">
        <w:t xml:space="preserve">ion of </w:t>
      </w:r>
      <w:r w:rsidR="00B11988">
        <w:t>e</w:t>
      </w:r>
      <w:r>
        <w:t xml:space="preserve">cosystem </w:t>
      </w:r>
      <w:r w:rsidR="00B11988">
        <w:t>d</w:t>
      </w:r>
      <w:r w:rsidR="06728FB6">
        <w:t>iversity</w:t>
      </w:r>
      <w:r>
        <w:t xml:space="preserve"> </w:t>
      </w:r>
      <w:r w:rsidR="74D26BAB">
        <w:t xml:space="preserve">supported by </w:t>
      </w:r>
      <w:r w:rsidR="00B35CA3">
        <w:t>CEW</w:t>
      </w:r>
      <w:r w:rsidR="74D26BAB">
        <w:t xml:space="preserve"> in </w:t>
      </w:r>
      <w:r>
        <w:t xml:space="preserve">Ramsar </w:t>
      </w:r>
      <w:r w:rsidR="007B57A4">
        <w:t>S</w:t>
      </w:r>
      <w:r>
        <w:t xml:space="preserve">ites </w:t>
      </w:r>
      <w:r w:rsidR="511EBFC0">
        <w:t xml:space="preserve">differs from the </w:t>
      </w:r>
      <w:r w:rsidR="00B11988">
        <w:t>B</w:t>
      </w:r>
      <w:r w:rsidR="5323AA5E">
        <w:t xml:space="preserve">asin-scale </w:t>
      </w:r>
      <w:r w:rsidR="611CC636">
        <w:t>method</w:t>
      </w:r>
      <w:r w:rsidR="006209FA">
        <w:t>. It</w:t>
      </w:r>
      <w:r w:rsidR="726A5BF8">
        <w:t xml:space="preserve"> </w:t>
      </w:r>
      <w:r w:rsidR="3E3540A3">
        <w:t>us</w:t>
      </w:r>
      <w:r w:rsidR="006209FA">
        <w:t>es</w:t>
      </w:r>
      <w:r w:rsidR="3E3540A3">
        <w:t xml:space="preserve"> </w:t>
      </w:r>
      <w:r w:rsidR="00905C82">
        <w:t xml:space="preserve">the </w:t>
      </w:r>
      <w:r w:rsidR="7805CAAE">
        <w:t xml:space="preserve">ANAE polygon mapping for riverine ecosystems instead of the </w:t>
      </w:r>
      <w:r w:rsidR="00B11988">
        <w:t>B</w:t>
      </w:r>
      <w:r w:rsidR="7805CAAE">
        <w:t>asin-scale river</w:t>
      </w:r>
      <w:r w:rsidR="00657137">
        <w:t>-</w:t>
      </w:r>
      <w:r w:rsidR="7805CAAE">
        <w:t xml:space="preserve">line mapping. The ANAE polygon mapping </w:t>
      </w:r>
      <w:r w:rsidR="1578F057">
        <w:t xml:space="preserve">is not used at the </w:t>
      </w:r>
      <w:r w:rsidR="00B11988">
        <w:t>B</w:t>
      </w:r>
      <w:r w:rsidR="1578F057">
        <w:t>asin</w:t>
      </w:r>
      <w:r w:rsidR="00B11988">
        <w:t xml:space="preserve"> </w:t>
      </w:r>
      <w:r w:rsidR="1578F057">
        <w:t>scale because it does not include all rivers in the Basin</w:t>
      </w:r>
      <w:r w:rsidR="769C22B1">
        <w:t>.</w:t>
      </w:r>
      <w:r w:rsidR="6678E75D">
        <w:t xml:space="preserve"> </w:t>
      </w:r>
      <w:r w:rsidR="769C22B1">
        <w:t xml:space="preserve">It is, however, </w:t>
      </w:r>
      <w:r w:rsidR="1578F057">
        <w:t>complete within the li</w:t>
      </w:r>
      <w:r w:rsidR="03BC5A19">
        <w:t>mited extent of the Ramsar estate</w:t>
      </w:r>
      <w:r w:rsidR="00105F9B">
        <w:t xml:space="preserve">, allowing all ecosystem types </w:t>
      </w:r>
      <w:r w:rsidR="7837F312">
        <w:t xml:space="preserve">within </w:t>
      </w:r>
      <w:r w:rsidR="00105F9B">
        <w:t xml:space="preserve">the </w:t>
      </w:r>
      <w:r w:rsidR="7837F312">
        <w:t xml:space="preserve">Ramsar </w:t>
      </w:r>
      <w:r w:rsidR="007B57A4">
        <w:t>S</w:t>
      </w:r>
      <w:r w:rsidR="7837F312">
        <w:t>ites</w:t>
      </w:r>
      <w:r w:rsidR="00105F9B">
        <w:t xml:space="preserve"> to be compared by the </w:t>
      </w:r>
      <w:r w:rsidR="00657137">
        <w:t xml:space="preserve">area </w:t>
      </w:r>
      <w:r w:rsidR="00105F9B">
        <w:t xml:space="preserve">mapped and the area that received </w:t>
      </w:r>
      <w:r w:rsidR="00B35CA3">
        <w:t>CEW</w:t>
      </w:r>
      <w:r w:rsidR="3FBFA35C">
        <w:t xml:space="preserve">. </w:t>
      </w:r>
      <w:r w:rsidR="3A45A72F">
        <w:t>The</w:t>
      </w:r>
      <w:r w:rsidR="3720A8E8">
        <w:t xml:space="preserve"> </w:t>
      </w:r>
      <w:r w:rsidR="00071D91">
        <w:t xml:space="preserve">Ramsar </w:t>
      </w:r>
      <w:r w:rsidR="000421C7">
        <w:t>S</w:t>
      </w:r>
      <w:r w:rsidR="3720A8E8">
        <w:t xml:space="preserve">ite </w:t>
      </w:r>
      <w:r w:rsidR="3ECC68EC">
        <w:t xml:space="preserve">river polygons are </w:t>
      </w:r>
      <w:r w:rsidR="00905C82">
        <w:t xml:space="preserve">assessed </w:t>
      </w:r>
      <w:r w:rsidR="3ECC68EC">
        <w:t>using the same logic applied to lakes</w:t>
      </w:r>
      <w:r w:rsidR="00905C82">
        <w:t>,</w:t>
      </w:r>
      <w:r w:rsidR="3ECC68EC">
        <w:t xml:space="preserve"> where the </w:t>
      </w:r>
      <w:r w:rsidR="3A45A72F">
        <w:t>entire area of r</w:t>
      </w:r>
      <w:r w:rsidR="03BC5A19">
        <w:t>iver polygon</w:t>
      </w:r>
      <w:r w:rsidR="07D863C6">
        <w:t>s</w:t>
      </w:r>
      <w:r w:rsidR="60DCC936">
        <w:t xml:space="preserve"> within Ramsar </w:t>
      </w:r>
      <w:r w:rsidR="007B57A4">
        <w:t>S</w:t>
      </w:r>
      <w:r w:rsidR="60DCC936">
        <w:t xml:space="preserve">ites are </w:t>
      </w:r>
      <w:r w:rsidR="42613F4A">
        <w:t xml:space="preserve">deemed supported by </w:t>
      </w:r>
      <w:r w:rsidR="00B35CA3">
        <w:t>CEW</w:t>
      </w:r>
      <w:r w:rsidR="42613F4A">
        <w:t xml:space="preserve"> </w:t>
      </w:r>
      <w:r w:rsidR="494C07D0">
        <w:t>when overlapped in whole or in part by the satellite</w:t>
      </w:r>
      <w:r w:rsidR="00B11988">
        <w:t>-</w:t>
      </w:r>
      <w:r w:rsidR="494C07D0">
        <w:t>derived inundation extent</w:t>
      </w:r>
      <w:r w:rsidR="5D8EE4C4">
        <w:t>.</w:t>
      </w:r>
      <w:r w:rsidR="45EB95B6">
        <w:t xml:space="preserve"> </w:t>
      </w:r>
      <w:r w:rsidR="5D8EE4C4">
        <w:t xml:space="preserve">At most </w:t>
      </w:r>
      <w:r w:rsidR="00E80FF3">
        <w:t>Ramsar S</w:t>
      </w:r>
      <w:r w:rsidR="5D8EE4C4">
        <w:t xml:space="preserve">ites, the water is </w:t>
      </w:r>
      <w:r w:rsidR="402F3BCF">
        <w:t xml:space="preserve">delivered to the site </w:t>
      </w:r>
      <w:r w:rsidR="4D4E2158">
        <w:t xml:space="preserve">via the </w:t>
      </w:r>
      <w:r w:rsidR="402F3BCF">
        <w:t>river channel</w:t>
      </w:r>
      <w:r w:rsidR="71E1D9EB">
        <w:t xml:space="preserve"> and occupies the whole channel.</w:t>
      </w:r>
    </w:p>
    <w:p w14:paraId="6761DE8D" w14:textId="161B0134" w:rsidR="00DF0AEE" w:rsidRDefault="00DF0AEE" w:rsidP="00512200">
      <w:pPr>
        <w:pStyle w:val="CaptionWithNote"/>
      </w:pPr>
      <w:bookmarkStart w:id="238" w:name="_Ref201841711"/>
      <w:bookmarkStart w:id="239" w:name="_Toc201867421"/>
      <w:r w:rsidRPr="005E31AD">
        <w:t xml:space="preserve">Table </w:t>
      </w:r>
      <w:r>
        <w:fldChar w:fldCharType="begin" w:fldLock="1"/>
      </w:r>
      <w:r>
        <w:instrText xml:space="preserve"> STYLEREF 1 \s </w:instrText>
      </w:r>
      <w:r>
        <w:fldChar w:fldCharType="separate"/>
      </w:r>
      <w:r w:rsidR="009B47F6">
        <w:rPr>
          <w:noProof/>
        </w:rPr>
        <w:t>4</w:t>
      </w:r>
      <w:r>
        <w:rPr>
          <w:noProof/>
        </w:rPr>
        <w:fldChar w:fldCharType="end"/>
      </w:r>
      <w:r>
        <w:t>.</w:t>
      </w:r>
      <w:r>
        <w:fldChar w:fldCharType="begin"/>
      </w:r>
      <w:r>
        <w:instrText xml:space="preserve"> SEQ Table \* ARABIC \s 1 </w:instrText>
      </w:r>
      <w:r>
        <w:fldChar w:fldCharType="separate"/>
      </w:r>
      <w:r w:rsidR="0000560C">
        <w:rPr>
          <w:noProof/>
        </w:rPr>
        <w:t>6</w:t>
      </w:r>
      <w:r>
        <w:rPr>
          <w:noProof/>
        </w:rPr>
        <w:fldChar w:fldCharType="end"/>
      </w:r>
      <w:bookmarkEnd w:id="238"/>
      <w:r w:rsidRPr="005E31AD">
        <w:t xml:space="preserve"> Ramsar </w:t>
      </w:r>
      <w:r>
        <w:t>s</w:t>
      </w:r>
      <w:r w:rsidRPr="005E31AD">
        <w:t>ites in the Basin</w:t>
      </w:r>
      <w:r>
        <w:t>, their area and the volume of CEW for sites that received CEW, 2023–24</w:t>
      </w:r>
      <w:bookmarkEnd w:id="239"/>
    </w:p>
    <w:p w14:paraId="30A3C09C" w14:textId="0368E8D9" w:rsidR="00DF0AEE" w:rsidRPr="00280223" w:rsidRDefault="00DF0AEE" w:rsidP="00512200">
      <w:pPr>
        <w:pStyle w:val="CaptionNote"/>
      </w:pPr>
      <w:r>
        <w:t xml:space="preserve">Numbers are rounded to the nearest ha or GL. Dash (–) indicates no inundation by </w:t>
      </w:r>
      <w:r w:rsidRPr="000061D8">
        <w:t>C</w:t>
      </w:r>
      <w:r>
        <w:t xml:space="preserve">EW. Data sources: SCBEWC </w:t>
      </w:r>
      <w:r>
        <w:fldChar w:fldCharType="begin"/>
      </w:r>
      <w:r>
        <w:instrText xml:space="preserve"> ADDIN ZOTERO_ITEM CSL_CITATION {"citationID":"LNuMywOh","properties":{"formattedCitation":"(2024)","plainCitation":"(2024)","noteIndex":0},"citationItems":[{"id":4065,"uris":["http://zotero.org/users/536544/items/3RCUPJGV"],"itemData":{"id":4065,"type":"document","publisher":"Southern Connected Basin Environmental Watering Committee","title":"Water for the environment: Annual Report 2022-23","author":[{"family":"SCBEWC","given":""}],"issued":{"date-parts":[["2024"]]}},"label":"page","suppress-author":true}],"schema":"https://github.com/citation-style-language/schema/raw/master/csl-citation.json"} </w:instrText>
      </w:r>
      <w:r>
        <w:fldChar w:fldCharType="separate"/>
      </w:r>
      <w:r w:rsidRPr="00CB7AF8">
        <w:rPr>
          <w:rFonts w:cs="Calibri"/>
        </w:rPr>
        <w:t>(2024)</w:t>
      </w:r>
      <w:r>
        <w:fldChar w:fldCharType="end"/>
      </w:r>
      <w:r>
        <w:t xml:space="preserve">; CEWH (2023). </w:t>
      </w:r>
      <w:r w:rsidR="00AF7A17">
        <w:t xml:space="preserve">CEW </w:t>
      </w:r>
      <w:r>
        <w:t xml:space="preserve">actions </w:t>
      </w:r>
      <w:r w:rsidR="00AF7A17">
        <w:t xml:space="preserve">are </w:t>
      </w:r>
      <w:r w:rsidR="007A60D5">
        <w:t>pr</w:t>
      </w:r>
      <w:r w:rsidR="00AF7A17">
        <w:t>ovided to the team (CEWH 2025)</w:t>
      </w:r>
      <w:r w:rsidR="00B732BD">
        <w:t xml:space="preserve"> based on </w:t>
      </w:r>
      <w:r>
        <w:t>information contained in CEWH water-delivery acquittal reports. TLM = The Living Murray.</w:t>
      </w:r>
    </w:p>
    <w:tbl>
      <w:tblPr>
        <w:tblStyle w:val="TableFlow-MER"/>
        <w:tblW w:w="9526" w:type="dxa"/>
        <w:tblLayout w:type="fixed"/>
        <w:tblLook w:val="0460" w:firstRow="1" w:lastRow="1" w:firstColumn="0" w:lastColumn="0" w:noHBand="0" w:noVBand="1"/>
      </w:tblPr>
      <w:tblGrid>
        <w:gridCol w:w="5841"/>
        <w:gridCol w:w="1559"/>
        <w:gridCol w:w="2126"/>
      </w:tblGrid>
      <w:tr w:rsidR="00DF0AEE" w:rsidRPr="00A933DA" w14:paraId="3C3A6B1C" w14:textId="77777777" w:rsidTr="006E2D3E">
        <w:trPr>
          <w:cnfStyle w:val="100000000000" w:firstRow="1" w:lastRow="0" w:firstColumn="0" w:lastColumn="0" w:oddVBand="0" w:evenVBand="0" w:oddHBand="0" w:evenHBand="0" w:firstRowFirstColumn="0" w:firstRowLastColumn="0" w:lastRowFirstColumn="0" w:lastRowLastColumn="0"/>
        </w:trPr>
        <w:tc>
          <w:tcPr>
            <w:tcW w:w="5841" w:type="dxa"/>
          </w:tcPr>
          <w:p w14:paraId="1520DE0B" w14:textId="77777777" w:rsidR="00DF0AEE" w:rsidRPr="00A933DA" w:rsidRDefault="00DF0AEE" w:rsidP="00DF0AEE">
            <w:pPr>
              <w:pStyle w:val="ColumnHeading"/>
            </w:pPr>
            <w:r w:rsidRPr="00A933DA">
              <w:t>Ramsar Site</w:t>
            </w:r>
          </w:p>
        </w:tc>
        <w:tc>
          <w:tcPr>
            <w:tcW w:w="1559" w:type="dxa"/>
          </w:tcPr>
          <w:p w14:paraId="28F2F668" w14:textId="77777777" w:rsidR="00DF0AEE" w:rsidRPr="00A933DA" w:rsidRDefault="00DF0AEE" w:rsidP="00DF0AEE">
            <w:pPr>
              <w:pStyle w:val="ColumnHeading"/>
            </w:pPr>
            <w:r w:rsidRPr="00A933DA">
              <w:t>Area (ha)</w:t>
            </w:r>
          </w:p>
        </w:tc>
        <w:tc>
          <w:tcPr>
            <w:tcW w:w="0" w:type="dxa"/>
          </w:tcPr>
          <w:p w14:paraId="0BE3C648" w14:textId="77777777" w:rsidR="00DF0AEE" w:rsidRPr="00A933DA" w:rsidRDefault="00DF0AEE" w:rsidP="00DF0AEE">
            <w:pPr>
              <w:pStyle w:val="ColumnHeading"/>
            </w:pPr>
            <w:r>
              <w:t>2023–24</w:t>
            </w:r>
            <w:r w:rsidRPr="00A933DA">
              <w:t xml:space="preserve"> CEW (GL)</w:t>
            </w:r>
          </w:p>
        </w:tc>
      </w:tr>
      <w:tr w:rsidR="00DF0AEE" w:rsidRPr="006B7555" w14:paraId="142E7860" w14:textId="77777777" w:rsidTr="006E2D3E">
        <w:trPr>
          <w:cnfStyle w:val="000000100000" w:firstRow="0" w:lastRow="0" w:firstColumn="0" w:lastColumn="0" w:oddVBand="0" w:evenVBand="0" w:oddHBand="1" w:evenHBand="0" w:firstRowFirstColumn="0" w:firstRowLastColumn="0" w:lastRowFirstColumn="0" w:lastRowLastColumn="0"/>
        </w:trPr>
        <w:tc>
          <w:tcPr>
            <w:tcW w:w="5841" w:type="dxa"/>
            <w:shd w:val="clear" w:color="auto" w:fill="D0EAFF" w:themeFill="accent2" w:themeFillTint="1A"/>
          </w:tcPr>
          <w:p w14:paraId="282BD86E" w14:textId="77777777" w:rsidR="00DF0AEE" w:rsidRPr="006B7555" w:rsidRDefault="00DF0AEE" w:rsidP="00DF0AEE">
            <w:pPr>
              <w:pStyle w:val="RowHeading"/>
            </w:pPr>
            <w:r>
              <w:t>Northern Basin</w:t>
            </w:r>
          </w:p>
        </w:tc>
        <w:tc>
          <w:tcPr>
            <w:tcW w:w="1559" w:type="dxa"/>
            <w:shd w:val="clear" w:color="auto" w:fill="D0EAFF" w:themeFill="accent2" w:themeFillTint="1A"/>
          </w:tcPr>
          <w:p w14:paraId="351AC3D6" w14:textId="77777777" w:rsidR="00DF0AEE" w:rsidRPr="006B7555" w:rsidRDefault="00DF0AEE" w:rsidP="00DF0AEE">
            <w:pPr>
              <w:pStyle w:val="RowHeading"/>
              <w:ind w:right="284"/>
            </w:pPr>
          </w:p>
        </w:tc>
        <w:tc>
          <w:tcPr>
            <w:tcW w:w="0" w:type="dxa"/>
            <w:shd w:val="clear" w:color="auto" w:fill="D0EAFF" w:themeFill="accent2" w:themeFillTint="1A"/>
          </w:tcPr>
          <w:p w14:paraId="5ED7B458" w14:textId="77777777" w:rsidR="00DF0AEE" w:rsidRPr="006B7555" w:rsidRDefault="00DF0AEE" w:rsidP="00DF0AEE">
            <w:pPr>
              <w:pStyle w:val="RowHeading"/>
            </w:pPr>
          </w:p>
        </w:tc>
      </w:tr>
      <w:tr w:rsidR="00DF0AEE" w:rsidRPr="006B7555" w14:paraId="7860DCB8" w14:textId="77777777" w:rsidTr="006E2D3E">
        <w:tc>
          <w:tcPr>
            <w:tcW w:w="5841" w:type="dxa"/>
          </w:tcPr>
          <w:p w14:paraId="55CCBDA3" w14:textId="77777777" w:rsidR="00DF0AEE" w:rsidRPr="006E2D3E" w:rsidRDefault="00DF0AEE" w:rsidP="00DF0AEE">
            <w:pPr>
              <w:pStyle w:val="TableText"/>
              <w:rPr>
                <w:bCs/>
                <w:highlight w:val="red"/>
              </w:rPr>
            </w:pPr>
            <w:r w:rsidRPr="0013479B">
              <w:rPr>
                <w:bCs/>
              </w:rPr>
              <w:t>Gwydir Wetlands: Gingham and Lower Gwydir (Big Leather) Watercourses</w:t>
            </w:r>
          </w:p>
        </w:tc>
        <w:tc>
          <w:tcPr>
            <w:tcW w:w="1559" w:type="dxa"/>
          </w:tcPr>
          <w:p w14:paraId="2A93E9FC" w14:textId="77777777" w:rsidR="00DF0AEE" w:rsidRPr="00796FAF" w:rsidRDefault="00DF0AEE" w:rsidP="00DF0AEE">
            <w:pPr>
              <w:pStyle w:val="TableText"/>
              <w:tabs>
                <w:tab w:val="left" w:pos="1187"/>
              </w:tabs>
              <w:ind w:right="284"/>
              <w:jc w:val="right"/>
            </w:pPr>
            <w:r w:rsidRPr="00796FAF">
              <w:t>842</w:t>
            </w:r>
          </w:p>
        </w:tc>
        <w:tc>
          <w:tcPr>
            <w:tcW w:w="2126" w:type="dxa"/>
          </w:tcPr>
          <w:p w14:paraId="0784453D" w14:textId="77777777" w:rsidR="00DF0AEE" w:rsidRPr="00796FAF" w:rsidRDefault="00DF0AEE" w:rsidP="00DF0AEE">
            <w:pPr>
              <w:pStyle w:val="TableText"/>
            </w:pPr>
            <w:r>
              <w:t>5</w:t>
            </w:r>
            <w:r w:rsidRPr="009400A2">
              <w:t xml:space="preserve"> (+5</w:t>
            </w:r>
            <w:r>
              <w:t>.5</w:t>
            </w:r>
            <w:r w:rsidRPr="009400A2">
              <w:t xml:space="preserve"> from NSW)</w:t>
            </w:r>
          </w:p>
        </w:tc>
      </w:tr>
      <w:tr w:rsidR="00DF0AEE" w:rsidRPr="006B7555" w14:paraId="634C76FE" w14:textId="77777777" w:rsidTr="006E2D3E">
        <w:trPr>
          <w:cnfStyle w:val="000000100000" w:firstRow="0" w:lastRow="0" w:firstColumn="0" w:lastColumn="0" w:oddVBand="0" w:evenVBand="0" w:oddHBand="1" w:evenHBand="0" w:firstRowFirstColumn="0" w:firstRowLastColumn="0" w:lastRowFirstColumn="0" w:lastRowLastColumn="0"/>
        </w:trPr>
        <w:tc>
          <w:tcPr>
            <w:tcW w:w="5841" w:type="dxa"/>
          </w:tcPr>
          <w:p w14:paraId="37007B73" w14:textId="77777777" w:rsidR="00DF0AEE" w:rsidRPr="006E2D3E" w:rsidRDefault="00DF0AEE" w:rsidP="00DF0AEE">
            <w:pPr>
              <w:pStyle w:val="TableText"/>
              <w:rPr>
                <w:bCs/>
              </w:rPr>
            </w:pPr>
            <w:r w:rsidRPr="0013479B">
              <w:rPr>
                <w:bCs/>
              </w:rPr>
              <w:t>Narran Lake Nature Reserve (Narran Lakes)</w:t>
            </w:r>
          </w:p>
        </w:tc>
        <w:tc>
          <w:tcPr>
            <w:tcW w:w="1559" w:type="dxa"/>
          </w:tcPr>
          <w:p w14:paraId="288CC751" w14:textId="77777777" w:rsidR="00DF0AEE" w:rsidRPr="006B7555" w:rsidRDefault="00DF0AEE" w:rsidP="00DF0AEE">
            <w:pPr>
              <w:pStyle w:val="TableText"/>
              <w:tabs>
                <w:tab w:val="left" w:pos="1187"/>
              </w:tabs>
              <w:ind w:right="284"/>
              <w:jc w:val="right"/>
            </w:pPr>
            <w:r w:rsidRPr="006B7555">
              <w:t>8</w:t>
            </w:r>
            <w:r>
              <w:t>,</w:t>
            </w:r>
            <w:r w:rsidRPr="006B7555">
              <w:t>4</w:t>
            </w:r>
            <w:r>
              <w:t>54</w:t>
            </w:r>
          </w:p>
        </w:tc>
        <w:tc>
          <w:tcPr>
            <w:tcW w:w="0" w:type="dxa"/>
          </w:tcPr>
          <w:p w14:paraId="3BC72E6A" w14:textId="77777777" w:rsidR="00DF0AEE" w:rsidRPr="006B7555" w:rsidRDefault="00DF0AEE" w:rsidP="00DF0AEE">
            <w:pPr>
              <w:pStyle w:val="TableText"/>
            </w:pPr>
            <w:r>
              <w:t>71</w:t>
            </w:r>
          </w:p>
        </w:tc>
      </w:tr>
      <w:tr w:rsidR="00DF0AEE" w:rsidRPr="006B7555" w14:paraId="5E53A162" w14:textId="77777777" w:rsidTr="006E2D3E">
        <w:tc>
          <w:tcPr>
            <w:tcW w:w="5841" w:type="dxa"/>
          </w:tcPr>
          <w:p w14:paraId="077DC9FD" w14:textId="77777777" w:rsidR="00DF0AEE" w:rsidRPr="006E2D3E" w:rsidRDefault="00DF0AEE" w:rsidP="00DF0AEE">
            <w:pPr>
              <w:pStyle w:val="TableText"/>
              <w:rPr>
                <w:bCs/>
              </w:rPr>
            </w:pPr>
            <w:r w:rsidRPr="0013479B">
              <w:rPr>
                <w:bCs/>
              </w:rPr>
              <w:t>Paroo River Wetlands</w:t>
            </w:r>
          </w:p>
        </w:tc>
        <w:tc>
          <w:tcPr>
            <w:tcW w:w="1559" w:type="dxa"/>
          </w:tcPr>
          <w:p w14:paraId="7FBAAEF8" w14:textId="77777777" w:rsidR="00DF0AEE" w:rsidRPr="006B7555" w:rsidRDefault="00DF0AEE" w:rsidP="00DF0AEE">
            <w:pPr>
              <w:pStyle w:val="TableText"/>
              <w:tabs>
                <w:tab w:val="left" w:pos="1187"/>
              </w:tabs>
              <w:ind w:right="284"/>
              <w:jc w:val="right"/>
            </w:pPr>
            <w:r w:rsidRPr="006B7555">
              <w:t>138,304</w:t>
            </w:r>
          </w:p>
        </w:tc>
        <w:tc>
          <w:tcPr>
            <w:tcW w:w="2126" w:type="dxa"/>
          </w:tcPr>
          <w:p w14:paraId="37D76BE9" w14:textId="77777777" w:rsidR="00DF0AEE" w:rsidRPr="006B7555" w:rsidRDefault="00DF0AEE" w:rsidP="00DF0AEE">
            <w:pPr>
              <w:pStyle w:val="TableText"/>
            </w:pPr>
            <w:r>
              <w:t>–</w:t>
            </w:r>
          </w:p>
        </w:tc>
      </w:tr>
      <w:tr w:rsidR="00DF0AEE" w:rsidRPr="006B7555" w14:paraId="5D4C1C99" w14:textId="77777777" w:rsidTr="006E2D3E">
        <w:trPr>
          <w:cnfStyle w:val="000000100000" w:firstRow="0" w:lastRow="0" w:firstColumn="0" w:lastColumn="0" w:oddVBand="0" w:evenVBand="0" w:oddHBand="1" w:evenHBand="0" w:firstRowFirstColumn="0" w:firstRowLastColumn="0" w:lastRowFirstColumn="0" w:lastRowLastColumn="0"/>
        </w:trPr>
        <w:tc>
          <w:tcPr>
            <w:tcW w:w="5841" w:type="dxa"/>
          </w:tcPr>
          <w:p w14:paraId="49632157" w14:textId="77777777" w:rsidR="00DF0AEE" w:rsidRPr="006E2D3E" w:rsidRDefault="00DF0AEE" w:rsidP="00DF0AEE">
            <w:pPr>
              <w:pStyle w:val="TableText"/>
              <w:rPr>
                <w:bCs/>
              </w:rPr>
            </w:pPr>
            <w:r w:rsidRPr="0013479B">
              <w:rPr>
                <w:bCs/>
              </w:rPr>
              <w:t>The Macquarie Marshes</w:t>
            </w:r>
          </w:p>
        </w:tc>
        <w:tc>
          <w:tcPr>
            <w:tcW w:w="1559" w:type="dxa"/>
          </w:tcPr>
          <w:p w14:paraId="7B02E04B" w14:textId="77777777" w:rsidR="00DF0AEE" w:rsidRPr="006B7555" w:rsidRDefault="00DF0AEE" w:rsidP="00DF0AEE">
            <w:pPr>
              <w:pStyle w:val="TableText"/>
              <w:tabs>
                <w:tab w:val="left" w:pos="1187"/>
              </w:tabs>
              <w:ind w:right="284"/>
              <w:jc w:val="right"/>
            </w:pPr>
            <w:r w:rsidRPr="006B7555">
              <w:t>1</w:t>
            </w:r>
            <w:r>
              <w:t>8</w:t>
            </w:r>
            <w:r w:rsidRPr="006B7555">
              <w:t>,</w:t>
            </w:r>
            <w:r>
              <w:t>423</w:t>
            </w:r>
          </w:p>
        </w:tc>
        <w:tc>
          <w:tcPr>
            <w:tcW w:w="0" w:type="dxa"/>
          </w:tcPr>
          <w:p w14:paraId="38638758" w14:textId="77777777" w:rsidR="00DF0AEE" w:rsidRPr="006B7555" w:rsidRDefault="00DF0AEE" w:rsidP="00DF0AEE">
            <w:pPr>
              <w:pStyle w:val="TableText"/>
            </w:pPr>
            <w:r>
              <w:t>56</w:t>
            </w:r>
            <w:r w:rsidRPr="009400A2">
              <w:t xml:space="preserve"> (+</w:t>
            </w:r>
            <w:r>
              <w:t xml:space="preserve">103 </w:t>
            </w:r>
            <w:r w:rsidRPr="009400A2">
              <w:t xml:space="preserve">from </w:t>
            </w:r>
            <w:r>
              <w:t>other</w:t>
            </w:r>
            <w:r w:rsidRPr="009400A2">
              <w:t>)</w:t>
            </w:r>
          </w:p>
        </w:tc>
      </w:tr>
      <w:tr w:rsidR="00DF0AEE" w:rsidRPr="006B7555" w14:paraId="02881313" w14:textId="77777777" w:rsidTr="006E2D3E">
        <w:tc>
          <w:tcPr>
            <w:tcW w:w="5841" w:type="dxa"/>
            <w:shd w:val="clear" w:color="auto" w:fill="D0EAFF" w:themeFill="accent2" w:themeFillTint="1A"/>
          </w:tcPr>
          <w:p w14:paraId="4BF20D6C" w14:textId="77777777" w:rsidR="00DF0AEE" w:rsidRPr="006B7555" w:rsidRDefault="00DF0AEE" w:rsidP="00DF0AEE">
            <w:pPr>
              <w:pStyle w:val="RowHeading"/>
            </w:pPr>
            <w:r>
              <w:lastRenderedPageBreak/>
              <w:t>Southern Basin</w:t>
            </w:r>
          </w:p>
        </w:tc>
        <w:tc>
          <w:tcPr>
            <w:tcW w:w="1559" w:type="dxa"/>
            <w:shd w:val="clear" w:color="auto" w:fill="D0EAFF" w:themeFill="accent2" w:themeFillTint="1A"/>
          </w:tcPr>
          <w:p w14:paraId="1FF9BB08" w14:textId="77777777" w:rsidR="00DF0AEE" w:rsidRPr="006B7555" w:rsidRDefault="00DF0AEE" w:rsidP="00DF0AEE">
            <w:pPr>
              <w:pStyle w:val="RowHeading"/>
              <w:tabs>
                <w:tab w:val="left" w:pos="1187"/>
              </w:tabs>
              <w:ind w:right="284"/>
              <w:jc w:val="right"/>
            </w:pPr>
          </w:p>
        </w:tc>
        <w:tc>
          <w:tcPr>
            <w:tcW w:w="0" w:type="dxa"/>
            <w:shd w:val="clear" w:color="auto" w:fill="D0EAFF" w:themeFill="accent2" w:themeFillTint="1A"/>
          </w:tcPr>
          <w:p w14:paraId="4A88F0BB" w14:textId="77777777" w:rsidR="00DF0AEE" w:rsidRPr="006B7555" w:rsidRDefault="00DF0AEE" w:rsidP="00DF0AEE">
            <w:pPr>
              <w:pStyle w:val="RowHeading"/>
            </w:pPr>
          </w:p>
        </w:tc>
      </w:tr>
      <w:tr w:rsidR="00DF0AEE" w:rsidRPr="006B7555" w14:paraId="029955E2" w14:textId="77777777" w:rsidTr="006E2D3E">
        <w:trPr>
          <w:cnfStyle w:val="000000100000" w:firstRow="0" w:lastRow="0" w:firstColumn="0" w:lastColumn="0" w:oddVBand="0" w:evenVBand="0" w:oddHBand="1" w:evenHBand="0" w:firstRowFirstColumn="0" w:firstRowLastColumn="0" w:lastRowFirstColumn="0" w:lastRowLastColumn="0"/>
        </w:trPr>
        <w:tc>
          <w:tcPr>
            <w:tcW w:w="5841" w:type="dxa"/>
          </w:tcPr>
          <w:p w14:paraId="39506AE9" w14:textId="77777777" w:rsidR="00DF0AEE" w:rsidRPr="006E2D3E" w:rsidRDefault="00DF0AEE" w:rsidP="00DF0AEE">
            <w:pPr>
              <w:pStyle w:val="TableText"/>
            </w:pPr>
            <w:r w:rsidRPr="0013479B">
              <w:t>Banrock Station Wetland Complex</w:t>
            </w:r>
          </w:p>
        </w:tc>
        <w:tc>
          <w:tcPr>
            <w:tcW w:w="1559" w:type="dxa"/>
          </w:tcPr>
          <w:p w14:paraId="5D225086" w14:textId="77777777" w:rsidR="00DF0AEE" w:rsidRPr="006B7555" w:rsidRDefault="00DF0AEE" w:rsidP="00DF0AEE">
            <w:pPr>
              <w:pStyle w:val="TableText"/>
              <w:tabs>
                <w:tab w:val="left" w:pos="1187"/>
              </w:tabs>
              <w:ind w:right="284"/>
              <w:jc w:val="right"/>
            </w:pPr>
            <w:r w:rsidRPr="006B7555">
              <w:t>1</w:t>
            </w:r>
            <w:r>
              <w:t>,</w:t>
            </w:r>
            <w:r w:rsidRPr="006B7555">
              <w:t>375</w:t>
            </w:r>
          </w:p>
        </w:tc>
        <w:tc>
          <w:tcPr>
            <w:tcW w:w="0" w:type="dxa"/>
          </w:tcPr>
          <w:p w14:paraId="08781A65" w14:textId="77777777" w:rsidR="00DF0AEE" w:rsidRPr="006B7555" w:rsidRDefault="00DF0AEE" w:rsidP="00DF0AEE">
            <w:pPr>
              <w:pStyle w:val="TableText"/>
            </w:pPr>
            <w:r>
              <w:t>–</w:t>
            </w:r>
          </w:p>
        </w:tc>
      </w:tr>
      <w:tr w:rsidR="00DF0AEE" w:rsidRPr="006B7555" w14:paraId="4ECDF3A0" w14:textId="77777777" w:rsidTr="006E2D3E">
        <w:tc>
          <w:tcPr>
            <w:tcW w:w="5841" w:type="dxa"/>
          </w:tcPr>
          <w:p w14:paraId="4F8073A0" w14:textId="77777777" w:rsidR="00DF0AEE" w:rsidRPr="006E2D3E" w:rsidRDefault="00DF0AEE" w:rsidP="00DF0AEE">
            <w:pPr>
              <w:pStyle w:val="TableText"/>
            </w:pPr>
            <w:r w:rsidRPr="0013479B">
              <w:t>Barmah Forest / NSW Central Murray Forests (Millewa Forest)</w:t>
            </w:r>
          </w:p>
        </w:tc>
        <w:tc>
          <w:tcPr>
            <w:tcW w:w="1559" w:type="dxa"/>
          </w:tcPr>
          <w:p w14:paraId="0DE0A7A2" w14:textId="77777777" w:rsidR="00DF0AEE" w:rsidRPr="00A933DA" w:rsidRDefault="00DF0AEE" w:rsidP="00DF0AEE">
            <w:pPr>
              <w:pStyle w:val="TableText"/>
              <w:tabs>
                <w:tab w:val="left" w:pos="1187"/>
              </w:tabs>
              <w:ind w:right="284"/>
              <w:jc w:val="right"/>
            </w:pPr>
            <w:r w:rsidRPr="00E35990">
              <w:t>29,159</w:t>
            </w:r>
          </w:p>
        </w:tc>
        <w:tc>
          <w:tcPr>
            <w:tcW w:w="2126" w:type="dxa"/>
          </w:tcPr>
          <w:p w14:paraId="7E8BA88C" w14:textId="77777777" w:rsidR="00DF0AEE" w:rsidRPr="006B7555" w:rsidRDefault="00DF0AEE" w:rsidP="00DF0AEE">
            <w:pPr>
              <w:pStyle w:val="TableText"/>
            </w:pPr>
            <w:r>
              <w:t>308</w:t>
            </w:r>
            <w:r w:rsidRPr="009400A2">
              <w:t xml:space="preserve"> (</w:t>
            </w:r>
            <w:r>
              <w:t xml:space="preserve">+108 </w:t>
            </w:r>
            <w:r w:rsidRPr="009400A2">
              <w:t>from other)</w:t>
            </w:r>
          </w:p>
        </w:tc>
      </w:tr>
      <w:tr w:rsidR="00DF0AEE" w:rsidRPr="006B7555" w14:paraId="719F40F3" w14:textId="77777777" w:rsidTr="006E2D3E">
        <w:trPr>
          <w:cnfStyle w:val="000000100000" w:firstRow="0" w:lastRow="0" w:firstColumn="0" w:lastColumn="0" w:oddVBand="0" w:evenVBand="0" w:oddHBand="1" w:evenHBand="0" w:firstRowFirstColumn="0" w:firstRowLastColumn="0" w:lastRowFirstColumn="0" w:lastRowLastColumn="0"/>
        </w:trPr>
        <w:tc>
          <w:tcPr>
            <w:tcW w:w="5841" w:type="dxa"/>
          </w:tcPr>
          <w:p w14:paraId="4E082933" w14:textId="77777777" w:rsidR="00DF0AEE" w:rsidRPr="006E2D3E" w:rsidRDefault="00DF0AEE" w:rsidP="00DF0AEE">
            <w:pPr>
              <w:pStyle w:val="TableText"/>
            </w:pPr>
            <w:r w:rsidRPr="0013479B">
              <w:t>Currawinya Lakes</w:t>
            </w:r>
          </w:p>
        </w:tc>
        <w:tc>
          <w:tcPr>
            <w:tcW w:w="1559" w:type="dxa"/>
          </w:tcPr>
          <w:p w14:paraId="2A216ED5" w14:textId="77777777" w:rsidR="00DF0AEE" w:rsidRPr="006B7555" w:rsidRDefault="00DF0AEE" w:rsidP="00DF0AEE">
            <w:pPr>
              <w:pStyle w:val="TableText"/>
              <w:tabs>
                <w:tab w:val="left" w:pos="1187"/>
              </w:tabs>
              <w:ind w:right="284"/>
              <w:jc w:val="right"/>
            </w:pPr>
            <w:r w:rsidRPr="006B7555">
              <w:t>151,300</w:t>
            </w:r>
          </w:p>
        </w:tc>
        <w:tc>
          <w:tcPr>
            <w:tcW w:w="0" w:type="dxa"/>
          </w:tcPr>
          <w:p w14:paraId="5FA5AB08" w14:textId="77777777" w:rsidR="00DF0AEE" w:rsidRPr="006B7555" w:rsidRDefault="00DF0AEE" w:rsidP="00DF0AEE">
            <w:pPr>
              <w:pStyle w:val="TableText"/>
            </w:pPr>
            <w:r>
              <w:t>–</w:t>
            </w:r>
          </w:p>
        </w:tc>
      </w:tr>
      <w:tr w:rsidR="00DF0AEE" w:rsidRPr="006B7555" w14:paraId="6F555DF2" w14:textId="77777777" w:rsidTr="006E2D3E">
        <w:tc>
          <w:tcPr>
            <w:tcW w:w="5841" w:type="dxa"/>
          </w:tcPr>
          <w:p w14:paraId="058B8B77" w14:textId="77777777" w:rsidR="00DF0AEE" w:rsidRPr="006E2D3E" w:rsidRDefault="00DF0AEE" w:rsidP="00DF0AEE">
            <w:pPr>
              <w:pStyle w:val="TableText"/>
            </w:pPr>
            <w:r w:rsidRPr="0013479B">
              <w:t>Fivebough and Tuckerbil Swamps</w:t>
            </w:r>
          </w:p>
        </w:tc>
        <w:tc>
          <w:tcPr>
            <w:tcW w:w="1559" w:type="dxa"/>
          </w:tcPr>
          <w:p w14:paraId="5571F7F8" w14:textId="77777777" w:rsidR="00DF0AEE" w:rsidRPr="006B7555" w:rsidRDefault="00DF0AEE" w:rsidP="00DF0AEE">
            <w:pPr>
              <w:pStyle w:val="TableText"/>
              <w:tabs>
                <w:tab w:val="left" w:pos="1187"/>
              </w:tabs>
              <w:ind w:right="284"/>
              <w:jc w:val="right"/>
            </w:pPr>
            <w:r w:rsidRPr="006B7555">
              <w:t>620</w:t>
            </w:r>
          </w:p>
        </w:tc>
        <w:tc>
          <w:tcPr>
            <w:tcW w:w="2126" w:type="dxa"/>
          </w:tcPr>
          <w:p w14:paraId="1042D796" w14:textId="77777777" w:rsidR="00DF0AEE" w:rsidRPr="006B7555" w:rsidRDefault="00DF0AEE" w:rsidP="00DF0AEE">
            <w:pPr>
              <w:pStyle w:val="TableText"/>
            </w:pPr>
            <w:r>
              <w:t>2.5 (+1 from other)</w:t>
            </w:r>
          </w:p>
        </w:tc>
      </w:tr>
      <w:tr w:rsidR="00DF0AEE" w:rsidRPr="006B7555" w14:paraId="4CC90C44" w14:textId="77777777" w:rsidTr="006E2D3E">
        <w:trPr>
          <w:cnfStyle w:val="000000100000" w:firstRow="0" w:lastRow="0" w:firstColumn="0" w:lastColumn="0" w:oddVBand="0" w:evenVBand="0" w:oddHBand="1" w:evenHBand="0" w:firstRowFirstColumn="0" w:firstRowLastColumn="0" w:lastRowFirstColumn="0" w:lastRowLastColumn="0"/>
        </w:trPr>
        <w:tc>
          <w:tcPr>
            <w:tcW w:w="5841" w:type="dxa"/>
          </w:tcPr>
          <w:p w14:paraId="3901FF8E" w14:textId="77777777" w:rsidR="00DF0AEE" w:rsidRPr="006E2D3E" w:rsidRDefault="00DF0AEE" w:rsidP="00DF0AEE">
            <w:pPr>
              <w:pStyle w:val="TableText"/>
            </w:pPr>
            <w:r w:rsidRPr="0013479B">
              <w:t>Ginini Flats Wetland Complex</w:t>
            </w:r>
          </w:p>
        </w:tc>
        <w:tc>
          <w:tcPr>
            <w:tcW w:w="1559" w:type="dxa"/>
          </w:tcPr>
          <w:p w14:paraId="1CB5C121" w14:textId="77777777" w:rsidR="00DF0AEE" w:rsidRPr="006B7555" w:rsidRDefault="00DF0AEE" w:rsidP="00DF0AEE">
            <w:pPr>
              <w:pStyle w:val="TableText"/>
              <w:tabs>
                <w:tab w:val="left" w:pos="1187"/>
              </w:tabs>
              <w:ind w:right="284"/>
              <w:jc w:val="right"/>
            </w:pPr>
            <w:r w:rsidRPr="006B7555">
              <w:t>125</w:t>
            </w:r>
          </w:p>
        </w:tc>
        <w:tc>
          <w:tcPr>
            <w:tcW w:w="0" w:type="dxa"/>
          </w:tcPr>
          <w:p w14:paraId="03BEE0F7" w14:textId="77777777" w:rsidR="00DF0AEE" w:rsidRPr="006B7555" w:rsidRDefault="00DF0AEE" w:rsidP="00DF0AEE">
            <w:pPr>
              <w:pStyle w:val="TableText"/>
            </w:pPr>
            <w:r>
              <w:t>–</w:t>
            </w:r>
          </w:p>
        </w:tc>
      </w:tr>
      <w:tr w:rsidR="00DF0AEE" w:rsidRPr="006B7555" w14:paraId="6A3BC017" w14:textId="77777777" w:rsidTr="006E2D3E">
        <w:tc>
          <w:tcPr>
            <w:tcW w:w="5841" w:type="dxa"/>
          </w:tcPr>
          <w:p w14:paraId="57E870CE" w14:textId="77777777" w:rsidR="00DF0AEE" w:rsidRPr="006E2D3E" w:rsidRDefault="00DF0AEE" w:rsidP="00DF0AEE">
            <w:pPr>
              <w:pStyle w:val="TableText"/>
            </w:pPr>
            <w:r w:rsidRPr="0013479B">
              <w:t>Gunbower Forest</w:t>
            </w:r>
          </w:p>
        </w:tc>
        <w:tc>
          <w:tcPr>
            <w:tcW w:w="1559" w:type="dxa"/>
          </w:tcPr>
          <w:p w14:paraId="0B3C8274" w14:textId="77777777" w:rsidR="00DF0AEE" w:rsidRPr="006B7555" w:rsidRDefault="00DF0AEE" w:rsidP="00DF0AEE">
            <w:pPr>
              <w:pStyle w:val="TableText"/>
              <w:tabs>
                <w:tab w:val="left" w:pos="1187"/>
              </w:tabs>
              <w:ind w:right="284"/>
              <w:jc w:val="right"/>
            </w:pPr>
            <w:r w:rsidRPr="006B7555">
              <w:t>19,931</w:t>
            </w:r>
          </w:p>
        </w:tc>
        <w:tc>
          <w:tcPr>
            <w:tcW w:w="2126" w:type="dxa"/>
          </w:tcPr>
          <w:p w14:paraId="2B655A08" w14:textId="77777777" w:rsidR="00DF0AEE" w:rsidRPr="006B7555" w:rsidRDefault="00DF0AEE" w:rsidP="00DF0AEE">
            <w:pPr>
              <w:pStyle w:val="TableText"/>
            </w:pPr>
            <w:r>
              <w:t>7 (+3 from Vic/TLM)</w:t>
            </w:r>
          </w:p>
        </w:tc>
      </w:tr>
      <w:tr w:rsidR="00DF0AEE" w:rsidRPr="006B7555" w14:paraId="7B890645" w14:textId="77777777" w:rsidTr="006E2D3E">
        <w:trPr>
          <w:cnfStyle w:val="000000100000" w:firstRow="0" w:lastRow="0" w:firstColumn="0" w:lastColumn="0" w:oddVBand="0" w:evenVBand="0" w:oddHBand="1" w:evenHBand="0" w:firstRowFirstColumn="0" w:firstRowLastColumn="0" w:lastRowFirstColumn="0" w:lastRowLastColumn="0"/>
        </w:trPr>
        <w:tc>
          <w:tcPr>
            <w:tcW w:w="5841" w:type="dxa"/>
          </w:tcPr>
          <w:p w14:paraId="114534BC" w14:textId="77777777" w:rsidR="00DF0AEE" w:rsidRPr="006E2D3E" w:rsidRDefault="00DF0AEE" w:rsidP="00DF0AEE">
            <w:pPr>
              <w:pStyle w:val="TableText"/>
            </w:pPr>
            <w:r w:rsidRPr="0013479B">
              <w:t>Hattah–Kulkyne Lakes</w:t>
            </w:r>
          </w:p>
        </w:tc>
        <w:tc>
          <w:tcPr>
            <w:tcW w:w="1559" w:type="dxa"/>
          </w:tcPr>
          <w:p w14:paraId="2704C5DF" w14:textId="77777777" w:rsidR="00DF0AEE" w:rsidRPr="006B7555" w:rsidRDefault="00DF0AEE" w:rsidP="00DF0AEE">
            <w:pPr>
              <w:pStyle w:val="TableText"/>
              <w:tabs>
                <w:tab w:val="left" w:pos="1187"/>
              </w:tabs>
              <w:ind w:right="284"/>
              <w:jc w:val="right"/>
            </w:pPr>
            <w:r w:rsidRPr="006B7555">
              <w:t>955</w:t>
            </w:r>
          </w:p>
        </w:tc>
        <w:tc>
          <w:tcPr>
            <w:tcW w:w="0" w:type="dxa"/>
          </w:tcPr>
          <w:p w14:paraId="7D27D0FA" w14:textId="77777777" w:rsidR="00DF0AEE" w:rsidRPr="006B7555" w:rsidRDefault="00DF0AEE" w:rsidP="00DF0AEE">
            <w:pPr>
              <w:pStyle w:val="TableText"/>
            </w:pPr>
            <w:r>
              <w:t>–</w:t>
            </w:r>
          </w:p>
        </w:tc>
      </w:tr>
      <w:tr w:rsidR="00DF0AEE" w:rsidRPr="006B7555" w14:paraId="4010C500" w14:textId="77777777" w:rsidTr="006E2D3E">
        <w:tc>
          <w:tcPr>
            <w:tcW w:w="5841" w:type="dxa"/>
          </w:tcPr>
          <w:p w14:paraId="52C28438" w14:textId="77777777" w:rsidR="00DF0AEE" w:rsidRPr="006E2D3E" w:rsidRDefault="00DF0AEE" w:rsidP="00DF0AEE">
            <w:pPr>
              <w:pStyle w:val="TableText"/>
            </w:pPr>
            <w:r w:rsidRPr="0013479B">
              <w:t>Kerang Wetlands</w:t>
            </w:r>
          </w:p>
        </w:tc>
        <w:tc>
          <w:tcPr>
            <w:tcW w:w="1559" w:type="dxa"/>
          </w:tcPr>
          <w:p w14:paraId="0B573BA1" w14:textId="77777777" w:rsidR="00DF0AEE" w:rsidRPr="006B7555" w:rsidRDefault="00DF0AEE" w:rsidP="00DF0AEE">
            <w:pPr>
              <w:pStyle w:val="TableText"/>
              <w:tabs>
                <w:tab w:val="left" w:pos="1187"/>
              </w:tabs>
              <w:ind w:right="284"/>
              <w:jc w:val="right"/>
            </w:pPr>
            <w:r w:rsidRPr="006B7555">
              <w:t>9</w:t>
            </w:r>
            <w:r>
              <w:t>,</w:t>
            </w:r>
            <w:r w:rsidRPr="006B7555">
              <w:t>419</w:t>
            </w:r>
          </w:p>
        </w:tc>
        <w:tc>
          <w:tcPr>
            <w:tcW w:w="2126" w:type="dxa"/>
          </w:tcPr>
          <w:p w14:paraId="2C973674" w14:textId="77777777" w:rsidR="00DF0AEE" w:rsidRPr="006B7555" w:rsidRDefault="00DF0AEE" w:rsidP="00DF0AEE">
            <w:pPr>
              <w:pStyle w:val="TableText"/>
            </w:pPr>
            <w:r>
              <w:t>–</w:t>
            </w:r>
          </w:p>
        </w:tc>
      </w:tr>
      <w:tr w:rsidR="00DF0AEE" w:rsidRPr="006B7555" w14:paraId="3ABEB24D" w14:textId="77777777" w:rsidTr="006E2D3E">
        <w:trPr>
          <w:cnfStyle w:val="000000100000" w:firstRow="0" w:lastRow="0" w:firstColumn="0" w:lastColumn="0" w:oddVBand="0" w:evenVBand="0" w:oddHBand="1" w:evenHBand="0" w:firstRowFirstColumn="0" w:firstRowLastColumn="0" w:lastRowFirstColumn="0" w:lastRowLastColumn="0"/>
        </w:trPr>
        <w:tc>
          <w:tcPr>
            <w:tcW w:w="5841" w:type="dxa"/>
          </w:tcPr>
          <w:p w14:paraId="5E626811" w14:textId="77777777" w:rsidR="00DF0AEE" w:rsidRPr="006E2D3E" w:rsidRDefault="00DF0AEE" w:rsidP="00DF0AEE">
            <w:pPr>
              <w:pStyle w:val="TableText"/>
            </w:pPr>
            <w:r w:rsidRPr="0013479B">
              <w:t>Lake Albacutya</w:t>
            </w:r>
          </w:p>
        </w:tc>
        <w:tc>
          <w:tcPr>
            <w:tcW w:w="1559" w:type="dxa"/>
          </w:tcPr>
          <w:p w14:paraId="003F3091" w14:textId="77777777" w:rsidR="00DF0AEE" w:rsidRPr="006B7555" w:rsidRDefault="00DF0AEE" w:rsidP="00DF0AEE">
            <w:pPr>
              <w:pStyle w:val="TableText"/>
              <w:tabs>
                <w:tab w:val="left" w:pos="1187"/>
              </w:tabs>
              <w:ind w:right="284"/>
              <w:jc w:val="right"/>
            </w:pPr>
            <w:r w:rsidRPr="006B7555">
              <w:t>5</w:t>
            </w:r>
            <w:r>
              <w:t>,</w:t>
            </w:r>
            <w:r w:rsidRPr="006B7555">
              <w:t>659</w:t>
            </w:r>
          </w:p>
        </w:tc>
        <w:tc>
          <w:tcPr>
            <w:tcW w:w="0" w:type="dxa"/>
          </w:tcPr>
          <w:p w14:paraId="1336DCBB" w14:textId="77777777" w:rsidR="00DF0AEE" w:rsidRPr="006B7555" w:rsidRDefault="00DF0AEE" w:rsidP="00DF0AEE">
            <w:pPr>
              <w:pStyle w:val="TableText"/>
            </w:pPr>
            <w:r>
              <w:t>–</w:t>
            </w:r>
          </w:p>
        </w:tc>
      </w:tr>
      <w:tr w:rsidR="00DF0AEE" w:rsidRPr="006B7555" w14:paraId="6C31F93D" w14:textId="77777777" w:rsidTr="006E2D3E">
        <w:tc>
          <w:tcPr>
            <w:tcW w:w="5841" w:type="dxa"/>
          </w:tcPr>
          <w:p w14:paraId="40CAF6F1" w14:textId="77777777" w:rsidR="00DF0AEE" w:rsidRPr="006E2D3E" w:rsidRDefault="00DF0AEE" w:rsidP="00DF0AEE">
            <w:pPr>
              <w:pStyle w:val="TableText"/>
            </w:pPr>
            <w:r w:rsidRPr="0013479B">
              <w:t>NSW Central Murray Forests (excluding Millewa Forest)</w:t>
            </w:r>
          </w:p>
        </w:tc>
        <w:tc>
          <w:tcPr>
            <w:tcW w:w="1559" w:type="dxa"/>
          </w:tcPr>
          <w:p w14:paraId="457045BB" w14:textId="77777777" w:rsidR="00DF0AEE" w:rsidRPr="006B7555" w:rsidRDefault="00DF0AEE" w:rsidP="00DF0AEE">
            <w:pPr>
              <w:pStyle w:val="TableText"/>
              <w:tabs>
                <w:tab w:val="left" w:pos="1187"/>
              </w:tabs>
              <w:ind w:right="284"/>
              <w:jc w:val="right"/>
            </w:pPr>
            <w:r w:rsidRPr="006B7555">
              <w:t>8</w:t>
            </w:r>
            <w:r>
              <w:t>4,000</w:t>
            </w:r>
          </w:p>
        </w:tc>
        <w:tc>
          <w:tcPr>
            <w:tcW w:w="2126" w:type="dxa"/>
          </w:tcPr>
          <w:p w14:paraId="7F2FEA07" w14:textId="77777777" w:rsidR="00DF0AEE" w:rsidRPr="006B7555" w:rsidRDefault="00DF0AEE" w:rsidP="00DF0AEE">
            <w:pPr>
              <w:pStyle w:val="TableText"/>
            </w:pPr>
            <w:r>
              <w:t>–</w:t>
            </w:r>
          </w:p>
        </w:tc>
      </w:tr>
      <w:tr w:rsidR="00DF0AEE" w:rsidRPr="006B7555" w14:paraId="3876289F" w14:textId="77777777" w:rsidTr="006E2D3E">
        <w:trPr>
          <w:cnfStyle w:val="000000100000" w:firstRow="0" w:lastRow="0" w:firstColumn="0" w:lastColumn="0" w:oddVBand="0" w:evenVBand="0" w:oddHBand="1" w:evenHBand="0" w:firstRowFirstColumn="0" w:firstRowLastColumn="0" w:lastRowFirstColumn="0" w:lastRowLastColumn="0"/>
        </w:trPr>
        <w:tc>
          <w:tcPr>
            <w:tcW w:w="5841" w:type="dxa"/>
          </w:tcPr>
          <w:p w14:paraId="54338C2D" w14:textId="77777777" w:rsidR="00DF0AEE" w:rsidRPr="006E2D3E" w:rsidRDefault="00DF0AEE" w:rsidP="00DF0AEE">
            <w:pPr>
              <w:pStyle w:val="TableText"/>
            </w:pPr>
            <w:r w:rsidRPr="0013479B">
              <w:t>Riverland</w:t>
            </w:r>
          </w:p>
        </w:tc>
        <w:tc>
          <w:tcPr>
            <w:tcW w:w="1559" w:type="dxa"/>
          </w:tcPr>
          <w:p w14:paraId="58956D4B" w14:textId="77777777" w:rsidR="00DF0AEE" w:rsidRPr="006B7555" w:rsidRDefault="00DF0AEE" w:rsidP="00DF0AEE">
            <w:pPr>
              <w:pStyle w:val="TableText"/>
              <w:tabs>
                <w:tab w:val="left" w:pos="1187"/>
              </w:tabs>
              <w:ind w:right="284"/>
              <w:jc w:val="right"/>
            </w:pPr>
            <w:r w:rsidRPr="006B7555">
              <w:t>30,</w:t>
            </w:r>
            <w:r>
              <w:t>665</w:t>
            </w:r>
          </w:p>
        </w:tc>
        <w:tc>
          <w:tcPr>
            <w:tcW w:w="0" w:type="dxa"/>
          </w:tcPr>
          <w:p w14:paraId="778EB301" w14:textId="77777777" w:rsidR="00DF0AEE" w:rsidRPr="006B7555" w:rsidRDefault="00DF0AEE" w:rsidP="00DF0AEE">
            <w:pPr>
              <w:pStyle w:val="TableText"/>
            </w:pPr>
            <w:r>
              <w:t>1</w:t>
            </w:r>
          </w:p>
        </w:tc>
      </w:tr>
      <w:tr w:rsidR="00DF0AEE" w:rsidRPr="006B7555" w14:paraId="2599A2ED" w14:textId="77777777" w:rsidTr="006E2D3E">
        <w:tc>
          <w:tcPr>
            <w:tcW w:w="5841" w:type="dxa"/>
          </w:tcPr>
          <w:p w14:paraId="28012DF6" w14:textId="77777777" w:rsidR="00DF0AEE" w:rsidRPr="006E2D3E" w:rsidRDefault="00DF0AEE" w:rsidP="00DF0AEE">
            <w:pPr>
              <w:pStyle w:val="TableText"/>
            </w:pPr>
            <w:r w:rsidRPr="0013479B">
              <w:t>The Coorong, and Lakes Alexandrina and Albert Wetland</w:t>
            </w:r>
          </w:p>
        </w:tc>
        <w:tc>
          <w:tcPr>
            <w:tcW w:w="1559" w:type="dxa"/>
          </w:tcPr>
          <w:p w14:paraId="504CF3CF" w14:textId="77777777" w:rsidR="00DF0AEE" w:rsidRPr="006B7555" w:rsidRDefault="00DF0AEE" w:rsidP="00DF0AEE">
            <w:pPr>
              <w:pStyle w:val="TableText"/>
              <w:tabs>
                <w:tab w:val="left" w:pos="1187"/>
              </w:tabs>
              <w:ind w:right="284"/>
              <w:jc w:val="right"/>
            </w:pPr>
            <w:r w:rsidRPr="006B7555">
              <w:t>140,500</w:t>
            </w:r>
          </w:p>
        </w:tc>
        <w:tc>
          <w:tcPr>
            <w:tcW w:w="2126" w:type="dxa"/>
          </w:tcPr>
          <w:p w14:paraId="333223F1" w14:textId="77777777" w:rsidR="00DF0AEE" w:rsidRPr="006B7555" w:rsidRDefault="00DF0AEE" w:rsidP="00DF0AEE">
            <w:pPr>
              <w:pStyle w:val="TableText"/>
            </w:pPr>
            <w:r>
              <w:t>1384</w:t>
            </w:r>
          </w:p>
        </w:tc>
      </w:tr>
      <w:tr w:rsidR="00DF0AEE" w:rsidRPr="00A72F2E" w14:paraId="105532F6" w14:textId="77777777" w:rsidTr="006E2D3E">
        <w:trPr>
          <w:cnfStyle w:val="010000000000" w:firstRow="0" w:lastRow="1" w:firstColumn="0" w:lastColumn="0" w:oddVBand="0" w:evenVBand="0" w:oddHBand="0" w:evenHBand="0" w:firstRowFirstColumn="0" w:firstRowLastColumn="0" w:lastRowFirstColumn="0" w:lastRowLastColumn="0"/>
        </w:trPr>
        <w:tc>
          <w:tcPr>
            <w:tcW w:w="5841" w:type="dxa"/>
          </w:tcPr>
          <w:p w14:paraId="120C37CA" w14:textId="77777777" w:rsidR="00DF0AEE" w:rsidRPr="00A72F2E" w:rsidRDefault="00DF0AEE" w:rsidP="00DF0AEE">
            <w:pPr>
              <w:pStyle w:val="TableText"/>
            </w:pPr>
            <w:r w:rsidRPr="00A72F2E">
              <w:t>Total</w:t>
            </w:r>
          </w:p>
        </w:tc>
        <w:tc>
          <w:tcPr>
            <w:tcW w:w="1559" w:type="dxa"/>
          </w:tcPr>
          <w:p w14:paraId="79C5041D" w14:textId="77777777" w:rsidR="00DF0AEE" w:rsidRPr="00A72F2E" w:rsidRDefault="00DF0AEE" w:rsidP="00DF0AEE">
            <w:pPr>
              <w:pStyle w:val="TableTextRight"/>
              <w:tabs>
                <w:tab w:val="left" w:pos="1187"/>
              </w:tabs>
              <w:ind w:right="284"/>
            </w:pPr>
            <w:r>
              <w:t>639,731</w:t>
            </w:r>
          </w:p>
        </w:tc>
        <w:tc>
          <w:tcPr>
            <w:tcW w:w="2126" w:type="dxa"/>
          </w:tcPr>
          <w:p w14:paraId="163BD488" w14:textId="690EED49" w:rsidR="00DF0AEE" w:rsidRPr="00A72F2E" w:rsidRDefault="00DF0AEE" w:rsidP="00DF0AEE">
            <w:pPr>
              <w:pStyle w:val="TableTextRight"/>
              <w:jc w:val="left"/>
            </w:pPr>
            <w:r>
              <w:t xml:space="preserve">1,834.5 (+220.5) </w:t>
            </w:r>
          </w:p>
        </w:tc>
      </w:tr>
    </w:tbl>
    <w:p w14:paraId="7C2918C7" w14:textId="01E5E053" w:rsidR="00AA2F55" w:rsidRDefault="0002332D" w:rsidP="00512200">
      <w:pPr>
        <w:pStyle w:val="CaptionWithNote"/>
      </w:pPr>
      <w:bookmarkStart w:id="240" w:name="_Ref131589308"/>
      <w:bookmarkStart w:id="241" w:name="_Toc201867368"/>
      <w:r>
        <w:t>Figure</w:t>
      </w:r>
      <w:r w:rsidR="00FD1237">
        <w:t> </w:t>
      </w:r>
      <w:r w:rsidR="00137FF4">
        <w:fldChar w:fldCharType="begin" w:fldLock="1"/>
      </w:r>
      <w:r w:rsidR="00137FF4">
        <w:instrText xml:space="preserve"> STYLEREF 1 \s </w:instrText>
      </w:r>
      <w:r w:rsidR="00137FF4">
        <w:fldChar w:fldCharType="separate"/>
      </w:r>
      <w:r w:rsidR="009B47F6">
        <w:rPr>
          <w:noProof/>
        </w:rPr>
        <w:t>4</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4</w:t>
      </w:r>
      <w:r w:rsidR="00137FF4">
        <w:fldChar w:fldCharType="end"/>
      </w:r>
      <w:bookmarkEnd w:id="240"/>
      <w:r>
        <w:t xml:space="preserve"> </w:t>
      </w:r>
      <w:r w:rsidR="001401CE">
        <w:t xml:space="preserve">Map showing location and extent of </w:t>
      </w:r>
      <w:r>
        <w:t xml:space="preserve">Ramsar </w:t>
      </w:r>
      <w:r w:rsidR="00511F28">
        <w:t>S</w:t>
      </w:r>
      <w:r>
        <w:t>ites in the Murray</w:t>
      </w:r>
      <w:r w:rsidR="00511F28">
        <w:t>–</w:t>
      </w:r>
      <w:r>
        <w:t>Darling Basin</w:t>
      </w:r>
      <w:bookmarkEnd w:id="241"/>
    </w:p>
    <w:p w14:paraId="5E9277A0" w14:textId="7255ABBA" w:rsidR="001422A6" w:rsidRPr="001422A6" w:rsidRDefault="00183A45" w:rsidP="00512200">
      <w:pPr>
        <w:pStyle w:val="CaptionNote"/>
      </w:pPr>
      <w:r>
        <w:t xml:space="preserve">The </w:t>
      </w:r>
      <w:r w:rsidR="00A35A54">
        <w:t>12</w:t>
      </w:r>
      <w:r>
        <w:t xml:space="preserve"> Ramsar Sites that </w:t>
      </w:r>
      <w:r w:rsidR="00A35A54">
        <w:t xml:space="preserve">have </w:t>
      </w:r>
      <w:r>
        <w:t>received CEW over the 10</w:t>
      </w:r>
      <w:r w:rsidR="00EF2EBD">
        <w:t xml:space="preserve"> years of monitoring (2014–24) are </w:t>
      </w:r>
      <w:r w:rsidR="00444688">
        <w:t xml:space="preserve">listed </w:t>
      </w:r>
      <w:r w:rsidR="00341DEE">
        <w:t xml:space="preserve">in </w:t>
      </w:r>
      <w:r w:rsidR="00444688">
        <w:t>the next chapter</w:t>
      </w:r>
      <w:r w:rsidR="00F13603">
        <w:t xml:space="preserve"> </w:t>
      </w:r>
      <w:r w:rsidR="00EF2EBD">
        <w:t>. These Sites are identified on the map with the blue highlighting of their name.</w:t>
      </w:r>
    </w:p>
    <w:p w14:paraId="020D01A4" w14:textId="77777777" w:rsidR="00ED1A01" w:rsidRDefault="00ED1A01" w:rsidP="00306A5D">
      <w:pPr>
        <w:pStyle w:val="Figure"/>
      </w:pPr>
      <w:bookmarkStart w:id="242" w:name="_Ref47708441"/>
      <w:r>
        <w:rPr>
          <w:noProof/>
        </w:rPr>
        <w:drawing>
          <wp:inline distT="0" distB="0" distL="0" distR="0" wp14:anchorId="2AC61A6C" wp14:editId="13D58226">
            <wp:extent cx="5951798" cy="5167223"/>
            <wp:effectExtent l="0" t="0" r="0" b="0"/>
            <wp:docPr id="403976680" name="Picture 4039766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76680" name="Picture 403976680">
                      <a:extLst>
                        <a:ext uri="{C183D7F6-B498-43B3-948B-1728B52AA6E4}">
                          <adec:decorative xmlns:adec="http://schemas.microsoft.com/office/drawing/2017/decorative" val="1"/>
                        </a:ext>
                      </a:extLst>
                    </pic:cNvPr>
                    <pic:cNvPicPr/>
                  </pic:nvPicPr>
                  <pic:blipFill rotWithShape="1">
                    <a:blip r:embed="rId49"/>
                    <a:srcRect l="1252" t="4694" r="2783" b="1552"/>
                    <a:stretch>
                      <a:fillRect/>
                    </a:stretch>
                  </pic:blipFill>
                  <pic:spPr bwMode="auto">
                    <a:xfrm>
                      <a:off x="0" y="0"/>
                      <a:ext cx="5953176" cy="5168419"/>
                    </a:xfrm>
                    <a:prstGeom prst="rect">
                      <a:avLst/>
                    </a:prstGeom>
                    <a:ln>
                      <a:noFill/>
                    </a:ln>
                    <a:extLst>
                      <a:ext uri="{53640926-AAD7-44D8-BBD7-CCE9431645EC}">
                        <a14:shadowObscured xmlns:a14="http://schemas.microsoft.com/office/drawing/2010/main"/>
                      </a:ext>
                    </a:extLst>
                  </pic:spPr>
                </pic:pic>
              </a:graphicData>
            </a:graphic>
          </wp:inline>
        </w:drawing>
      </w:r>
    </w:p>
    <w:bookmarkEnd w:id="242"/>
    <w:p w14:paraId="3F9D56A7" w14:textId="64E6E99C" w:rsidR="00DD1E62" w:rsidRPr="00067484" w:rsidRDefault="00DD1E62" w:rsidP="00067484">
      <w:pPr>
        <w:pStyle w:val="Heading3"/>
      </w:pPr>
      <w:r w:rsidRPr="00067484">
        <w:lastRenderedPageBreak/>
        <w:t>Gwydir Wetlands: Gingham and Lower Gwydir (Big Leather) Watercourses</w:t>
      </w:r>
    </w:p>
    <w:p w14:paraId="12121B37" w14:textId="13BA18B6" w:rsidR="00DD1E62" w:rsidRDefault="00DD1E62" w:rsidP="00006B16">
      <w:pPr>
        <w:pStyle w:val="BodyText"/>
      </w:pPr>
      <w:r>
        <w:t xml:space="preserve">The </w:t>
      </w:r>
      <w:r w:rsidR="00B30A1F" w:rsidRPr="005E31AD">
        <w:t>Gwydir Wetlands: Gingham and Lower Gwydir (Big Leather) Watercourses</w:t>
      </w:r>
      <w:r>
        <w:t xml:space="preserve"> Ramsar Site consists of 4</w:t>
      </w:r>
      <w:r w:rsidR="00AC6735">
        <w:t> </w:t>
      </w:r>
      <w:r w:rsidRPr="00F66DE9">
        <w:t>small discrete wetland areas in the broader Gwydir River wetland system</w:t>
      </w:r>
      <w:r w:rsidR="00E941C2">
        <w:t xml:space="preserve"> (</w:t>
      </w:r>
      <w:r w:rsidR="00E941C2">
        <w:fldChar w:fldCharType="begin" w:fldLock="1"/>
      </w:r>
      <w:r w:rsidR="00E941C2">
        <w:instrText xml:space="preserve"> REF _Ref100192291 \h </w:instrText>
      </w:r>
      <w:r w:rsidR="00E941C2">
        <w:fldChar w:fldCharType="separate"/>
      </w:r>
      <w:r w:rsidR="009B47F6">
        <w:t>Figure </w:t>
      </w:r>
      <w:r w:rsidR="009B47F6">
        <w:rPr>
          <w:noProof/>
        </w:rPr>
        <w:t>4</w:t>
      </w:r>
      <w:r w:rsidR="009B47F6">
        <w:t>.</w:t>
      </w:r>
      <w:r w:rsidR="009B47F6">
        <w:rPr>
          <w:noProof/>
        </w:rPr>
        <w:t>5</w:t>
      </w:r>
      <w:r w:rsidR="00E941C2">
        <w:fldChar w:fldCharType="end"/>
      </w:r>
      <w:r w:rsidR="00E941C2">
        <w:t>)</w:t>
      </w:r>
      <w:r w:rsidRPr="00F66DE9">
        <w:t xml:space="preserve">. </w:t>
      </w:r>
      <w:r>
        <w:t>They s</w:t>
      </w:r>
      <w:r w:rsidRPr="00F66DE9">
        <w:t>upport extensive stands of water couch</w:t>
      </w:r>
      <w:r>
        <w:t xml:space="preserve"> in freshwater meadows</w:t>
      </w:r>
      <w:r w:rsidR="00B10D08">
        <w:t xml:space="preserve">, which </w:t>
      </w:r>
      <w:r w:rsidR="00B30A1F">
        <w:t>are a defining characteristic of the site</w:t>
      </w:r>
      <w:r>
        <w:t xml:space="preserve">. The site </w:t>
      </w:r>
      <w:r w:rsidR="00977D28">
        <w:t>is</w:t>
      </w:r>
      <w:r>
        <w:t xml:space="preserve"> i</w:t>
      </w:r>
      <w:r w:rsidRPr="00F66DE9">
        <w:t>mportant for the diversity of waterbirds</w:t>
      </w:r>
      <w:r>
        <w:t xml:space="preserve"> </w:t>
      </w:r>
      <w:r w:rsidR="00977D28">
        <w:t xml:space="preserve">it </w:t>
      </w:r>
      <w:r>
        <w:t>support</w:t>
      </w:r>
      <w:r w:rsidR="00977D28">
        <w:t>s</w:t>
      </w:r>
      <w:r w:rsidRPr="00F66DE9">
        <w:t>.</w:t>
      </w:r>
    </w:p>
    <w:p w14:paraId="5F964D17" w14:textId="73A15D30" w:rsidR="00D6752C" w:rsidRDefault="00E65108" w:rsidP="00D6752C">
      <w:pPr>
        <w:pStyle w:val="BodyText"/>
      </w:pPr>
      <w:r>
        <w:t xml:space="preserve">After </w:t>
      </w:r>
      <w:r w:rsidR="00977D28">
        <w:t xml:space="preserve">2 </w:t>
      </w:r>
      <w:r>
        <w:t>very wet years</w:t>
      </w:r>
      <w:r w:rsidR="00977D28">
        <w:t xml:space="preserve"> in</w:t>
      </w:r>
      <w:r>
        <w:t xml:space="preserve"> 2021–2023, 2023–24 was much dr</w:t>
      </w:r>
      <w:r w:rsidR="00977D28">
        <w:t>i</w:t>
      </w:r>
      <w:r>
        <w:t>er</w:t>
      </w:r>
      <w:r w:rsidR="00977D28">
        <w:t>,</w:t>
      </w:r>
      <w:r>
        <w:t xml:space="preserve"> and environmental water was used in the Gwydir River and Gingham watercourses to connect and revive in-channel habitats for fish. </w:t>
      </w:r>
      <w:r w:rsidR="000B6F74">
        <w:t>Over the summer period, t</w:t>
      </w:r>
      <w:r w:rsidR="00DF0147">
        <w:t xml:space="preserve">he Old Dromana section of the site on the Gwydir River received </w:t>
      </w:r>
      <w:r w:rsidR="001728A0">
        <w:t xml:space="preserve">part of the </w:t>
      </w:r>
      <w:r w:rsidR="00D422D7">
        <w:t>5</w:t>
      </w:r>
      <w:r w:rsidR="00E30C50">
        <w:t> GL</w:t>
      </w:r>
      <w:r w:rsidR="00196D4A">
        <w:t xml:space="preserve"> of </w:t>
      </w:r>
      <w:r w:rsidR="00406674">
        <w:t>CEW</w:t>
      </w:r>
      <w:r w:rsidR="00B10D08">
        <w:t xml:space="preserve"> </w:t>
      </w:r>
      <w:r w:rsidR="00E30C50">
        <w:t xml:space="preserve">and </w:t>
      </w:r>
      <w:r w:rsidR="001728A0">
        <w:t>5</w:t>
      </w:r>
      <w:r w:rsidR="00E30C50">
        <w:t>.</w:t>
      </w:r>
      <w:r w:rsidR="001728A0">
        <w:t>5</w:t>
      </w:r>
      <w:r w:rsidR="00337C54">
        <w:t> </w:t>
      </w:r>
      <w:r w:rsidR="00E30C50">
        <w:t xml:space="preserve">GL </w:t>
      </w:r>
      <w:r w:rsidR="00D422D7">
        <w:t xml:space="preserve">from </w:t>
      </w:r>
      <w:r w:rsidR="00E30C50">
        <w:t>NSW</w:t>
      </w:r>
      <w:r w:rsidR="00022BBF">
        <w:t>,</w:t>
      </w:r>
      <w:r w:rsidR="00B10D08">
        <w:t xml:space="preserve"> </w:t>
      </w:r>
      <w:r w:rsidR="008654CD" w:rsidRPr="005E23B9">
        <w:t>support</w:t>
      </w:r>
      <w:r w:rsidR="000B6F74">
        <w:t xml:space="preserve">ing 79% </w:t>
      </w:r>
      <w:r w:rsidR="008654CD">
        <w:t xml:space="preserve">of the </w:t>
      </w:r>
      <w:r w:rsidR="008654CD" w:rsidRPr="005E23B9">
        <w:t xml:space="preserve">freshwater meadow </w:t>
      </w:r>
      <w:r w:rsidR="008654CD">
        <w:t>(</w:t>
      </w:r>
      <w:r w:rsidR="000B6F74">
        <w:t>533</w:t>
      </w:r>
      <w:r w:rsidR="008654CD" w:rsidRPr="005E23B9">
        <w:t> ha</w:t>
      </w:r>
      <w:r w:rsidR="008654CD">
        <w:t>)</w:t>
      </w:r>
      <w:r w:rsidR="000B6F74">
        <w:t xml:space="preserve"> and all of the </w:t>
      </w:r>
      <w:r w:rsidR="008654CD" w:rsidRPr="005E23B9">
        <w:t>tempor</w:t>
      </w:r>
      <w:r w:rsidR="008654CD">
        <w:t>ary tall emergent marsh (17</w:t>
      </w:r>
      <w:r w:rsidR="008654CD" w:rsidRPr="005E23B9">
        <w:t> ha</w:t>
      </w:r>
      <w:r w:rsidR="008654CD">
        <w:t xml:space="preserve">) and unvegetated clay pans (7 ha) within the Ramsar </w:t>
      </w:r>
      <w:r w:rsidR="00B5563C">
        <w:t xml:space="preserve">Site </w:t>
      </w:r>
      <w:r w:rsidR="00D6752C">
        <w:t>(</w:t>
      </w:r>
      <w:r w:rsidR="00D6752C">
        <w:fldChar w:fldCharType="begin" w:fldLock="1"/>
      </w:r>
      <w:r w:rsidR="00D6752C">
        <w:instrText xml:space="preserve"> REF _Ref195486451 \h </w:instrText>
      </w:r>
      <w:r w:rsidR="00D6752C">
        <w:fldChar w:fldCharType="separate"/>
      </w:r>
      <w:r w:rsidR="009B47F6" w:rsidRPr="00B168C8">
        <w:t xml:space="preserve">Table </w:t>
      </w:r>
      <w:r w:rsidR="009B47F6">
        <w:rPr>
          <w:noProof/>
        </w:rPr>
        <w:t>4</w:t>
      </w:r>
      <w:r w:rsidR="009B47F6">
        <w:t>.</w:t>
      </w:r>
      <w:r w:rsidR="009B47F6">
        <w:rPr>
          <w:noProof/>
        </w:rPr>
        <w:t>7</w:t>
      </w:r>
      <w:r w:rsidR="00D6752C">
        <w:fldChar w:fldCharType="end"/>
      </w:r>
      <w:r w:rsidR="00D6752C">
        <w:t>).</w:t>
      </w:r>
    </w:p>
    <w:p w14:paraId="1BC886E7" w14:textId="1F797337" w:rsidR="00A86AF9" w:rsidRDefault="00A86AF9" w:rsidP="00512200">
      <w:pPr>
        <w:pStyle w:val="CaptionWithNote"/>
      </w:pPr>
      <w:bookmarkStart w:id="243" w:name="_Ref195486451"/>
      <w:bookmarkStart w:id="244" w:name="_Toc201867422"/>
      <w:r w:rsidRPr="00B168C8">
        <w:t xml:space="preserve">Table </w:t>
      </w:r>
      <w:r>
        <w:fldChar w:fldCharType="begin" w:fldLock="1"/>
      </w:r>
      <w:r>
        <w:instrText xml:space="preserve"> STYLEREF 1 \s </w:instrText>
      </w:r>
      <w:r>
        <w:fldChar w:fldCharType="separate"/>
      </w:r>
      <w:r w:rsidR="009B47F6">
        <w:rPr>
          <w:noProof/>
        </w:rPr>
        <w:t>4</w:t>
      </w:r>
      <w:r>
        <w:rPr>
          <w:noProof/>
        </w:rPr>
        <w:fldChar w:fldCharType="end"/>
      </w:r>
      <w:r>
        <w:t>.</w:t>
      </w:r>
      <w:r>
        <w:fldChar w:fldCharType="begin"/>
      </w:r>
      <w:r>
        <w:instrText xml:space="preserve"> SEQ Table \* ARABIC \s 1 </w:instrText>
      </w:r>
      <w:r>
        <w:fldChar w:fldCharType="separate"/>
      </w:r>
      <w:r w:rsidR="0000560C">
        <w:rPr>
          <w:noProof/>
        </w:rPr>
        <w:t>7</w:t>
      </w:r>
      <w:r>
        <w:rPr>
          <w:noProof/>
        </w:rPr>
        <w:fldChar w:fldCharType="end"/>
      </w:r>
      <w:bookmarkEnd w:id="243"/>
      <w:r w:rsidRPr="00B168C8">
        <w:t xml:space="preserve"> </w:t>
      </w:r>
      <w:r>
        <w:t>Area of A</w:t>
      </w:r>
      <w:r w:rsidR="00341BCE">
        <w:t>NAE</w:t>
      </w:r>
      <w:r>
        <w:t xml:space="preserve"> </w:t>
      </w:r>
      <w:r w:rsidRPr="00355487">
        <w:t xml:space="preserve">wetland and floodplain </w:t>
      </w:r>
      <w:r>
        <w:t xml:space="preserve">ecosystem </w:t>
      </w:r>
      <w:r w:rsidRPr="00355487">
        <w:t xml:space="preserve">types </w:t>
      </w:r>
      <w:r w:rsidRPr="00B168C8">
        <w:t>within the Gwydir Wetlands</w:t>
      </w:r>
      <w:r>
        <w:t>: Gingham and Lower Gwydir (Big Leather) Watercourses</w:t>
      </w:r>
      <w:r w:rsidRPr="00B168C8">
        <w:t xml:space="preserve"> Ramsar Site</w:t>
      </w:r>
      <w:r w:rsidRPr="00A34D17">
        <w:t xml:space="preserve"> </w:t>
      </w:r>
      <w:r>
        <w:t>supported</w:t>
      </w:r>
      <w:r w:rsidRPr="00B168C8">
        <w:t xml:space="preserve"> by </w:t>
      </w:r>
      <w:r>
        <w:t>C</w:t>
      </w:r>
      <w:r w:rsidR="00E26666">
        <w:t>EW</w:t>
      </w:r>
      <w:r>
        <w:t>, 2023–24</w:t>
      </w:r>
      <w:bookmarkEnd w:id="244"/>
    </w:p>
    <w:p w14:paraId="76EC01F0" w14:textId="77777777" w:rsidR="00A86AF9" w:rsidRPr="007233F5" w:rsidRDefault="00A86AF9" w:rsidP="00512200">
      <w:pPr>
        <w:pStyle w:val="CaptionNote"/>
      </w:pPr>
      <w:r>
        <w:t>Dash (</w:t>
      </w:r>
      <w:r w:rsidRPr="00D15525">
        <w:t>–</w:t>
      </w:r>
      <w:r>
        <w:t xml:space="preserve">) indicates no inundation by </w:t>
      </w:r>
      <w:r w:rsidRPr="000061D8">
        <w:t>Commonwealth</w:t>
      </w:r>
      <w:r>
        <w:t xml:space="preserve"> environmental water (CEW). ANAE = Australian National Aquatic Ecosystem.</w:t>
      </w:r>
    </w:p>
    <w:tbl>
      <w:tblPr>
        <w:tblStyle w:val="TableFlow-MER"/>
        <w:tblW w:w="9564" w:type="dxa"/>
        <w:tblLayout w:type="fixed"/>
        <w:tblLook w:val="04E0" w:firstRow="1" w:lastRow="1" w:firstColumn="1" w:lastColumn="0" w:noHBand="0" w:noVBand="1"/>
      </w:tblPr>
      <w:tblGrid>
        <w:gridCol w:w="4932"/>
        <w:gridCol w:w="1579"/>
        <w:gridCol w:w="1579"/>
        <w:gridCol w:w="1474"/>
      </w:tblGrid>
      <w:tr w:rsidR="00A86AF9" w:rsidRPr="006B43A7" w14:paraId="1EA0745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2" w:type="dxa"/>
            <w:noWrap/>
            <w:hideMark/>
          </w:tcPr>
          <w:p w14:paraId="571352F7" w14:textId="77777777" w:rsidR="00A86AF9" w:rsidRPr="006B43A7" w:rsidRDefault="00A86AF9">
            <w:pPr>
              <w:pStyle w:val="ColumnHeading"/>
            </w:pPr>
            <w:r w:rsidRPr="006B43A7">
              <w:t>ANAE ecosystem type</w:t>
            </w:r>
          </w:p>
        </w:tc>
        <w:tc>
          <w:tcPr>
            <w:tcW w:w="1579" w:type="dxa"/>
            <w:hideMark/>
          </w:tcPr>
          <w:p w14:paraId="1B62B476" w14:textId="77777777" w:rsidR="00A86AF9" w:rsidRPr="006B43A7" w:rsidRDefault="00A86AF9">
            <w:pPr>
              <w:pStyle w:val="ColumnHeading"/>
              <w:cnfStyle w:val="100000000000" w:firstRow="1" w:lastRow="0" w:firstColumn="0" w:lastColumn="0" w:oddVBand="0" w:evenVBand="0" w:oddHBand="0" w:evenHBand="0" w:firstRowFirstColumn="0" w:firstRowLastColumn="0" w:lastRowFirstColumn="0" w:lastRowLastColumn="0"/>
            </w:pPr>
            <w:r w:rsidRPr="006B43A7">
              <w:t>Area within Ramsar Site (ha)</w:t>
            </w:r>
          </w:p>
        </w:tc>
        <w:tc>
          <w:tcPr>
            <w:tcW w:w="1579" w:type="dxa"/>
            <w:hideMark/>
          </w:tcPr>
          <w:p w14:paraId="34B1C778" w14:textId="77777777" w:rsidR="00A86AF9" w:rsidRPr="006B43A7" w:rsidRDefault="00A86AF9">
            <w:pPr>
              <w:pStyle w:val="ColumnHeading"/>
              <w:cnfStyle w:val="100000000000" w:firstRow="1" w:lastRow="0" w:firstColumn="0" w:lastColumn="0" w:oddVBand="0" w:evenVBand="0" w:oddHBand="0" w:evenHBand="0" w:firstRowFirstColumn="0" w:firstRowLastColumn="0" w:lastRowFirstColumn="0" w:lastRowLastColumn="0"/>
            </w:pPr>
            <w:r w:rsidRPr="006B43A7">
              <w:t>Area supported by CEW (ha)</w:t>
            </w:r>
          </w:p>
        </w:tc>
        <w:tc>
          <w:tcPr>
            <w:tcW w:w="1474" w:type="dxa"/>
            <w:noWrap/>
            <w:hideMark/>
          </w:tcPr>
          <w:p w14:paraId="233E0DB4" w14:textId="77777777" w:rsidR="00A86AF9" w:rsidRPr="006B43A7" w:rsidRDefault="00A86AF9">
            <w:pPr>
              <w:pStyle w:val="ColumnHeading"/>
              <w:cnfStyle w:val="100000000000" w:firstRow="1" w:lastRow="0" w:firstColumn="0" w:lastColumn="0" w:oddVBand="0" w:evenVBand="0" w:oddHBand="0" w:evenHBand="0" w:firstRowFirstColumn="0" w:firstRowLastColumn="0" w:lastRowFirstColumn="0" w:lastRowLastColumn="0"/>
            </w:pPr>
            <w:r w:rsidRPr="006B43A7">
              <w:t>Percentage (%)</w:t>
            </w:r>
          </w:p>
        </w:tc>
      </w:tr>
      <w:tr w:rsidR="00A86AF9" w:rsidRPr="00FD3CC3" w14:paraId="32A5BC79"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tcPr>
          <w:p w14:paraId="0C9B8E5D" w14:textId="77777777" w:rsidR="00A86AF9" w:rsidRPr="00FD3CC3" w:rsidRDefault="00A86AF9">
            <w:pPr>
              <w:pStyle w:val="TableText"/>
              <w:rPr>
                <w:sz w:val="20"/>
                <w:szCs w:val="20"/>
              </w:rPr>
            </w:pPr>
            <w:r w:rsidRPr="00E965BB">
              <w:t>Pt2.3.2: Freshwater meadow</w:t>
            </w:r>
          </w:p>
        </w:tc>
        <w:tc>
          <w:tcPr>
            <w:tcW w:w="1579" w:type="dxa"/>
            <w:noWrap/>
          </w:tcPr>
          <w:p w14:paraId="46B14314" w14:textId="77777777" w:rsidR="00A86AF9" w:rsidRPr="00A14215" w:rsidRDefault="00A86AF9">
            <w:pPr>
              <w:pStyle w:val="TableTextRight"/>
              <w:ind w:right="567"/>
              <w:cnfStyle w:val="000000100000" w:firstRow="0" w:lastRow="0" w:firstColumn="0" w:lastColumn="0" w:oddVBand="0" w:evenVBand="0" w:oddHBand="1" w:evenHBand="0" w:firstRowFirstColumn="0" w:firstRowLastColumn="0" w:lastRowFirstColumn="0" w:lastRowLastColumn="0"/>
              <w:rPr>
                <w:sz w:val="20"/>
                <w:szCs w:val="20"/>
              </w:rPr>
            </w:pPr>
            <w:r w:rsidRPr="00E965BB">
              <w:t>672</w:t>
            </w:r>
          </w:p>
        </w:tc>
        <w:tc>
          <w:tcPr>
            <w:tcW w:w="1579" w:type="dxa"/>
            <w:noWrap/>
          </w:tcPr>
          <w:p w14:paraId="19672013" w14:textId="77777777" w:rsidR="00A86AF9" w:rsidRPr="00A14215" w:rsidRDefault="00A86AF9">
            <w:pPr>
              <w:pStyle w:val="TableTextRight"/>
              <w:ind w:right="567"/>
              <w:cnfStyle w:val="000000100000" w:firstRow="0" w:lastRow="0" w:firstColumn="0" w:lastColumn="0" w:oddVBand="0" w:evenVBand="0" w:oddHBand="1" w:evenHBand="0" w:firstRowFirstColumn="0" w:firstRowLastColumn="0" w:lastRowFirstColumn="0" w:lastRowLastColumn="0"/>
              <w:rPr>
                <w:sz w:val="20"/>
                <w:szCs w:val="20"/>
              </w:rPr>
            </w:pPr>
            <w:r w:rsidRPr="00E965BB">
              <w:t>533</w:t>
            </w:r>
          </w:p>
        </w:tc>
        <w:tc>
          <w:tcPr>
            <w:tcW w:w="1474" w:type="dxa"/>
            <w:noWrap/>
          </w:tcPr>
          <w:p w14:paraId="24462928" w14:textId="77777777" w:rsidR="00A86AF9" w:rsidRPr="00A14215" w:rsidRDefault="00A86AF9">
            <w:pPr>
              <w:pStyle w:val="TableTextRight"/>
              <w:ind w:right="510"/>
              <w:cnfStyle w:val="000000100000" w:firstRow="0" w:lastRow="0" w:firstColumn="0" w:lastColumn="0" w:oddVBand="0" w:evenVBand="0" w:oddHBand="1" w:evenHBand="0" w:firstRowFirstColumn="0" w:firstRowLastColumn="0" w:lastRowFirstColumn="0" w:lastRowLastColumn="0"/>
              <w:rPr>
                <w:sz w:val="20"/>
                <w:szCs w:val="20"/>
              </w:rPr>
            </w:pPr>
            <w:r w:rsidRPr="00E965BB">
              <w:t>79%</w:t>
            </w:r>
          </w:p>
        </w:tc>
      </w:tr>
      <w:tr w:rsidR="00A86AF9" w:rsidRPr="00FD3CC3" w14:paraId="68A4E713" w14:textId="77777777">
        <w:trPr>
          <w:trHeight w:val="255"/>
        </w:trPr>
        <w:tc>
          <w:tcPr>
            <w:cnfStyle w:val="001000000000" w:firstRow="0" w:lastRow="0" w:firstColumn="1" w:lastColumn="0" w:oddVBand="0" w:evenVBand="0" w:oddHBand="0" w:evenHBand="0" w:firstRowFirstColumn="0" w:firstRowLastColumn="0" w:lastRowFirstColumn="0" w:lastRowLastColumn="0"/>
            <w:tcW w:w="4932" w:type="dxa"/>
            <w:noWrap/>
          </w:tcPr>
          <w:p w14:paraId="1B3C38BD" w14:textId="77777777" w:rsidR="00A86AF9" w:rsidRPr="00FD3CC3" w:rsidRDefault="00A86AF9">
            <w:pPr>
              <w:pStyle w:val="TableText"/>
              <w:rPr>
                <w:sz w:val="20"/>
                <w:szCs w:val="20"/>
              </w:rPr>
            </w:pPr>
            <w:r w:rsidRPr="00E965BB">
              <w:t>F1.10: Coolibah woodland and forest riparian zone or floodplain</w:t>
            </w:r>
          </w:p>
        </w:tc>
        <w:tc>
          <w:tcPr>
            <w:tcW w:w="1579" w:type="dxa"/>
            <w:noWrap/>
          </w:tcPr>
          <w:p w14:paraId="705968C6" w14:textId="77777777" w:rsidR="00A86AF9" w:rsidRPr="00A14215" w:rsidRDefault="00A86AF9">
            <w:pPr>
              <w:pStyle w:val="TableTextRight"/>
              <w:ind w:right="567"/>
              <w:cnfStyle w:val="000000000000" w:firstRow="0" w:lastRow="0" w:firstColumn="0" w:lastColumn="0" w:oddVBand="0" w:evenVBand="0" w:oddHBand="0" w:evenHBand="0" w:firstRowFirstColumn="0" w:firstRowLastColumn="0" w:lastRowFirstColumn="0" w:lastRowLastColumn="0"/>
              <w:rPr>
                <w:sz w:val="20"/>
                <w:szCs w:val="20"/>
              </w:rPr>
            </w:pPr>
            <w:r w:rsidRPr="00E965BB">
              <w:t>117</w:t>
            </w:r>
          </w:p>
        </w:tc>
        <w:tc>
          <w:tcPr>
            <w:tcW w:w="1579" w:type="dxa"/>
            <w:noWrap/>
          </w:tcPr>
          <w:p w14:paraId="31156406" w14:textId="77777777" w:rsidR="00A86AF9" w:rsidRPr="00A14215" w:rsidRDefault="00A86AF9">
            <w:pPr>
              <w:pStyle w:val="TableTextRight"/>
              <w:ind w:right="567"/>
              <w:cnfStyle w:val="000000000000" w:firstRow="0" w:lastRow="0" w:firstColumn="0" w:lastColumn="0" w:oddVBand="0" w:evenVBand="0" w:oddHBand="0" w:evenHBand="0" w:firstRowFirstColumn="0" w:firstRowLastColumn="0" w:lastRowFirstColumn="0" w:lastRowLastColumn="0"/>
              <w:rPr>
                <w:sz w:val="20"/>
                <w:szCs w:val="20"/>
              </w:rPr>
            </w:pPr>
            <w:r w:rsidRPr="00E965BB">
              <w:t>33</w:t>
            </w:r>
          </w:p>
        </w:tc>
        <w:tc>
          <w:tcPr>
            <w:tcW w:w="1474" w:type="dxa"/>
            <w:noWrap/>
          </w:tcPr>
          <w:p w14:paraId="1CAB09D5" w14:textId="77777777" w:rsidR="00A86AF9" w:rsidRPr="00A14215" w:rsidRDefault="00A86AF9">
            <w:pPr>
              <w:pStyle w:val="TableTextRight"/>
              <w:ind w:right="510"/>
              <w:cnfStyle w:val="000000000000" w:firstRow="0" w:lastRow="0" w:firstColumn="0" w:lastColumn="0" w:oddVBand="0" w:evenVBand="0" w:oddHBand="0" w:evenHBand="0" w:firstRowFirstColumn="0" w:firstRowLastColumn="0" w:lastRowFirstColumn="0" w:lastRowLastColumn="0"/>
              <w:rPr>
                <w:sz w:val="20"/>
                <w:szCs w:val="20"/>
              </w:rPr>
            </w:pPr>
            <w:r w:rsidRPr="00E965BB">
              <w:t>28%</w:t>
            </w:r>
          </w:p>
        </w:tc>
      </w:tr>
      <w:tr w:rsidR="00A86AF9" w:rsidRPr="00FD3CC3" w14:paraId="785EF7B9"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tcPr>
          <w:p w14:paraId="1941B4AC" w14:textId="77777777" w:rsidR="00A86AF9" w:rsidRPr="00FD3CC3" w:rsidRDefault="00A86AF9">
            <w:pPr>
              <w:pStyle w:val="TableText"/>
              <w:rPr>
                <w:sz w:val="20"/>
                <w:szCs w:val="20"/>
              </w:rPr>
            </w:pPr>
            <w:r w:rsidRPr="00E965BB">
              <w:t>Pt2.1.2: Temporary tall emergent marsh</w:t>
            </w:r>
          </w:p>
        </w:tc>
        <w:tc>
          <w:tcPr>
            <w:tcW w:w="1579" w:type="dxa"/>
            <w:noWrap/>
          </w:tcPr>
          <w:p w14:paraId="08BCEC20" w14:textId="77777777" w:rsidR="00A86AF9" w:rsidRPr="00A14215" w:rsidRDefault="00A86AF9">
            <w:pPr>
              <w:pStyle w:val="TableTextRight"/>
              <w:ind w:right="567"/>
              <w:cnfStyle w:val="000000100000" w:firstRow="0" w:lastRow="0" w:firstColumn="0" w:lastColumn="0" w:oddVBand="0" w:evenVBand="0" w:oddHBand="1" w:evenHBand="0" w:firstRowFirstColumn="0" w:firstRowLastColumn="0" w:lastRowFirstColumn="0" w:lastRowLastColumn="0"/>
              <w:rPr>
                <w:sz w:val="20"/>
                <w:szCs w:val="20"/>
              </w:rPr>
            </w:pPr>
            <w:r w:rsidRPr="00E965BB">
              <w:t>17</w:t>
            </w:r>
          </w:p>
        </w:tc>
        <w:tc>
          <w:tcPr>
            <w:tcW w:w="1579" w:type="dxa"/>
            <w:noWrap/>
          </w:tcPr>
          <w:p w14:paraId="52BB3F98" w14:textId="77777777" w:rsidR="00A86AF9" w:rsidRPr="00A14215" w:rsidRDefault="00A86AF9">
            <w:pPr>
              <w:pStyle w:val="TableTextRight"/>
              <w:ind w:right="567"/>
              <w:cnfStyle w:val="000000100000" w:firstRow="0" w:lastRow="0" w:firstColumn="0" w:lastColumn="0" w:oddVBand="0" w:evenVBand="0" w:oddHBand="1" w:evenHBand="0" w:firstRowFirstColumn="0" w:firstRowLastColumn="0" w:lastRowFirstColumn="0" w:lastRowLastColumn="0"/>
              <w:rPr>
                <w:sz w:val="20"/>
                <w:szCs w:val="20"/>
              </w:rPr>
            </w:pPr>
            <w:r w:rsidRPr="00E965BB">
              <w:t>17</w:t>
            </w:r>
          </w:p>
        </w:tc>
        <w:tc>
          <w:tcPr>
            <w:tcW w:w="1474" w:type="dxa"/>
            <w:noWrap/>
          </w:tcPr>
          <w:p w14:paraId="74839E5B" w14:textId="77777777" w:rsidR="00A86AF9" w:rsidRPr="00A14215" w:rsidRDefault="00A86AF9">
            <w:pPr>
              <w:pStyle w:val="TableTextRight"/>
              <w:ind w:right="510"/>
              <w:cnfStyle w:val="000000100000" w:firstRow="0" w:lastRow="0" w:firstColumn="0" w:lastColumn="0" w:oddVBand="0" w:evenVBand="0" w:oddHBand="1" w:evenHBand="0" w:firstRowFirstColumn="0" w:firstRowLastColumn="0" w:lastRowFirstColumn="0" w:lastRowLastColumn="0"/>
              <w:rPr>
                <w:sz w:val="20"/>
                <w:szCs w:val="20"/>
              </w:rPr>
            </w:pPr>
            <w:r w:rsidRPr="00E965BB">
              <w:t>100%</w:t>
            </w:r>
          </w:p>
        </w:tc>
      </w:tr>
      <w:tr w:rsidR="00A86AF9" w:rsidRPr="00FD3CC3" w14:paraId="316C0542" w14:textId="77777777">
        <w:trPr>
          <w:trHeight w:val="255"/>
        </w:trPr>
        <w:tc>
          <w:tcPr>
            <w:cnfStyle w:val="001000000000" w:firstRow="0" w:lastRow="0" w:firstColumn="1" w:lastColumn="0" w:oddVBand="0" w:evenVBand="0" w:oddHBand="0" w:evenHBand="0" w:firstRowFirstColumn="0" w:firstRowLastColumn="0" w:lastRowFirstColumn="0" w:lastRowLastColumn="0"/>
            <w:tcW w:w="4932" w:type="dxa"/>
            <w:noWrap/>
          </w:tcPr>
          <w:p w14:paraId="6E527F59" w14:textId="77777777" w:rsidR="00A86AF9" w:rsidRPr="00FD3CC3" w:rsidRDefault="00A86AF9">
            <w:pPr>
              <w:pStyle w:val="TableText"/>
              <w:rPr>
                <w:sz w:val="20"/>
                <w:szCs w:val="20"/>
              </w:rPr>
            </w:pPr>
            <w:r w:rsidRPr="00E965BB">
              <w:t>Pt3.1.2: Clay pan</w:t>
            </w:r>
          </w:p>
        </w:tc>
        <w:tc>
          <w:tcPr>
            <w:tcW w:w="1579" w:type="dxa"/>
            <w:noWrap/>
          </w:tcPr>
          <w:p w14:paraId="6DEC5F02" w14:textId="77777777" w:rsidR="00A86AF9" w:rsidRPr="00A14215" w:rsidRDefault="00A86AF9">
            <w:pPr>
              <w:pStyle w:val="TableTextRight"/>
              <w:ind w:right="567"/>
              <w:cnfStyle w:val="000000000000" w:firstRow="0" w:lastRow="0" w:firstColumn="0" w:lastColumn="0" w:oddVBand="0" w:evenVBand="0" w:oddHBand="0" w:evenHBand="0" w:firstRowFirstColumn="0" w:firstRowLastColumn="0" w:lastRowFirstColumn="0" w:lastRowLastColumn="0"/>
              <w:rPr>
                <w:sz w:val="20"/>
                <w:szCs w:val="20"/>
              </w:rPr>
            </w:pPr>
            <w:r w:rsidRPr="00E965BB">
              <w:t>7</w:t>
            </w:r>
          </w:p>
        </w:tc>
        <w:tc>
          <w:tcPr>
            <w:tcW w:w="1579" w:type="dxa"/>
            <w:noWrap/>
          </w:tcPr>
          <w:p w14:paraId="2005BC4D" w14:textId="77777777" w:rsidR="00A86AF9" w:rsidRPr="00A14215" w:rsidRDefault="00A86AF9">
            <w:pPr>
              <w:pStyle w:val="TableTextRight"/>
              <w:ind w:right="567"/>
              <w:cnfStyle w:val="000000000000" w:firstRow="0" w:lastRow="0" w:firstColumn="0" w:lastColumn="0" w:oddVBand="0" w:evenVBand="0" w:oddHBand="0" w:evenHBand="0" w:firstRowFirstColumn="0" w:firstRowLastColumn="0" w:lastRowFirstColumn="0" w:lastRowLastColumn="0"/>
              <w:rPr>
                <w:sz w:val="20"/>
                <w:szCs w:val="20"/>
              </w:rPr>
            </w:pPr>
            <w:r w:rsidRPr="00E965BB">
              <w:t>7</w:t>
            </w:r>
          </w:p>
        </w:tc>
        <w:tc>
          <w:tcPr>
            <w:tcW w:w="1474" w:type="dxa"/>
            <w:noWrap/>
          </w:tcPr>
          <w:p w14:paraId="17159118" w14:textId="77777777" w:rsidR="00A86AF9" w:rsidRPr="00A14215" w:rsidRDefault="00A86AF9">
            <w:pPr>
              <w:pStyle w:val="TableTextRight"/>
              <w:ind w:right="510"/>
              <w:cnfStyle w:val="000000000000" w:firstRow="0" w:lastRow="0" w:firstColumn="0" w:lastColumn="0" w:oddVBand="0" w:evenVBand="0" w:oddHBand="0" w:evenHBand="0" w:firstRowFirstColumn="0" w:firstRowLastColumn="0" w:lastRowFirstColumn="0" w:lastRowLastColumn="0"/>
              <w:rPr>
                <w:sz w:val="20"/>
                <w:szCs w:val="20"/>
              </w:rPr>
            </w:pPr>
            <w:r w:rsidRPr="00E965BB">
              <w:t>100%</w:t>
            </w:r>
          </w:p>
        </w:tc>
      </w:tr>
      <w:tr w:rsidR="00A86AF9" w:rsidRPr="00FD3CC3" w14:paraId="039E743C"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tcPr>
          <w:p w14:paraId="18129004" w14:textId="77777777" w:rsidR="00A86AF9" w:rsidRPr="00FD3CC3" w:rsidRDefault="00A86AF9">
            <w:pPr>
              <w:pStyle w:val="TableText"/>
              <w:rPr>
                <w:sz w:val="20"/>
                <w:szCs w:val="20"/>
              </w:rPr>
            </w:pPr>
            <w:r w:rsidRPr="00E965BB">
              <w:t>F1.11: River cooba woodland riparian zone or floodplain</w:t>
            </w:r>
          </w:p>
        </w:tc>
        <w:tc>
          <w:tcPr>
            <w:tcW w:w="1579" w:type="dxa"/>
            <w:noWrap/>
          </w:tcPr>
          <w:p w14:paraId="1B2BB788" w14:textId="77777777" w:rsidR="00A86AF9" w:rsidRPr="00A14215" w:rsidRDefault="00A86AF9">
            <w:pPr>
              <w:pStyle w:val="TableTextRight"/>
              <w:ind w:right="567"/>
              <w:cnfStyle w:val="000000100000" w:firstRow="0" w:lastRow="0" w:firstColumn="0" w:lastColumn="0" w:oddVBand="0" w:evenVBand="0" w:oddHBand="1" w:evenHBand="0" w:firstRowFirstColumn="0" w:firstRowLastColumn="0" w:lastRowFirstColumn="0" w:lastRowLastColumn="0"/>
              <w:rPr>
                <w:sz w:val="20"/>
                <w:szCs w:val="20"/>
              </w:rPr>
            </w:pPr>
            <w:r w:rsidRPr="00E965BB">
              <w:t>8</w:t>
            </w:r>
          </w:p>
        </w:tc>
        <w:tc>
          <w:tcPr>
            <w:tcW w:w="1579" w:type="dxa"/>
            <w:noWrap/>
          </w:tcPr>
          <w:p w14:paraId="772C9A38" w14:textId="77777777" w:rsidR="00A86AF9" w:rsidRPr="00A14215" w:rsidRDefault="00A86AF9">
            <w:pPr>
              <w:pStyle w:val="TableTextRight"/>
              <w:ind w:right="567"/>
              <w:cnfStyle w:val="000000100000" w:firstRow="0" w:lastRow="0" w:firstColumn="0" w:lastColumn="0" w:oddVBand="0" w:evenVBand="0" w:oddHBand="1" w:evenHBand="0" w:firstRowFirstColumn="0" w:firstRowLastColumn="0" w:lastRowFirstColumn="0" w:lastRowLastColumn="0"/>
              <w:rPr>
                <w:sz w:val="20"/>
                <w:szCs w:val="20"/>
              </w:rPr>
            </w:pPr>
            <w:r w:rsidRPr="00E965BB">
              <w:t>1</w:t>
            </w:r>
          </w:p>
        </w:tc>
        <w:tc>
          <w:tcPr>
            <w:tcW w:w="1474" w:type="dxa"/>
            <w:noWrap/>
          </w:tcPr>
          <w:p w14:paraId="052550EE" w14:textId="77777777" w:rsidR="00A86AF9" w:rsidRPr="00A14215" w:rsidRDefault="00A86AF9">
            <w:pPr>
              <w:pStyle w:val="TableTextRight"/>
              <w:ind w:right="510"/>
              <w:cnfStyle w:val="000000100000" w:firstRow="0" w:lastRow="0" w:firstColumn="0" w:lastColumn="0" w:oddVBand="0" w:evenVBand="0" w:oddHBand="1" w:evenHBand="0" w:firstRowFirstColumn="0" w:firstRowLastColumn="0" w:lastRowFirstColumn="0" w:lastRowLastColumn="0"/>
              <w:rPr>
                <w:sz w:val="20"/>
                <w:szCs w:val="20"/>
              </w:rPr>
            </w:pPr>
            <w:r w:rsidRPr="00E965BB">
              <w:t>14%</w:t>
            </w:r>
          </w:p>
        </w:tc>
      </w:tr>
      <w:tr w:rsidR="00A86AF9" w:rsidRPr="00FD3CC3" w14:paraId="68B85A39" w14:textId="77777777">
        <w:trPr>
          <w:trHeight w:val="255"/>
        </w:trPr>
        <w:tc>
          <w:tcPr>
            <w:cnfStyle w:val="001000000000" w:firstRow="0" w:lastRow="0" w:firstColumn="1" w:lastColumn="0" w:oddVBand="0" w:evenVBand="0" w:oddHBand="0" w:evenHBand="0" w:firstRowFirstColumn="0" w:firstRowLastColumn="0" w:lastRowFirstColumn="0" w:lastRowLastColumn="0"/>
            <w:tcW w:w="4932" w:type="dxa"/>
            <w:noWrap/>
          </w:tcPr>
          <w:p w14:paraId="70DDD6FE" w14:textId="77777777" w:rsidR="00A86AF9" w:rsidRPr="00FD3CC3" w:rsidRDefault="00A86AF9">
            <w:pPr>
              <w:pStyle w:val="TableText"/>
              <w:rPr>
                <w:sz w:val="20"/>
                <w:szCs w:val="20"/>
              </w:rPr>
            </w:pPr>
            <w:r w:rsidRPr="00E965BB">
              <w:t>Not water dependent</w:t>
            </w:r>
          </w:p>
        </w:tc>
        <w:tc>
          <w:tcPr>
            <w:tcW w:w="1579" w:type="dxa"/>
            <w:noWrap/>
          </w:tcPr>
          <w:p w14:paraId="098DCD21" w14:textId="77777777" w:rsidR="00A86AF9" w:rsidRPr="00A14215" w:rsidRDefault="00A86AF9">
            <w:pPr>
              <w:pStyle w:val="TableTextRight"/>
              <w:ind w:right="567"/>
              <w:cnfStyle w:val="000000000000" w:firstRow="0" w:lastRow="0" w:firstColumn="0" w:lastColumn="0" w:oddVBand="0" w:evenVBand="0" w:oddHBand="0" w:evenHBand="0" w:firstRowFirstColumn="0" w:firstRowLastColumn="0" w:lastRowFirstColumn="0" w:lastRowLastColumn="0"/>
              <w:rPr>
                <w:sz w:val="20"/>
                <w:szCs w:val="20"/>
              </w:rPr>
            </w:pPr>
            <w:r w:rsidRPr="00E965BB">
              <w:t>21</w:t>
            </w:r>
          </w:p>
        </w:tc>
        <w:tc>
          <w:tcPr>
            <w:tcW w:w="1579" w:type="dxa"/>
            <w:noWrap/>
          </w:tcPr>
          <w:p w14:paraId="20033266" w14:textId="77777777" w:rsidR="00A86AF9" w:rsidRPr="00A14215" w:rsidRDefault="00A86AF9">
            <w:pPr>
              <w:pStyle w:val="TableTextRight"/>
              <w:ind w:right="567"/>
              <w:cnfStyle w:val="000000000000" w:firstRow="0" w:lastRow="0" w:firstColumn="0" w:lastColumn="0" w:oddVBand="0" w:evenVBand="0" w:oddHBand="0" w:evenHBand="0" w:firstRowFirstColumn="0" w:firstRowLastColumn="0" w:lastRowFirstColumn="0" w:lastRowLastColumn="0"/>
              <w:rPr>
                <w:sz w:val="20"/>
                <w:szCs w:val="20"/>
              </w:rPr>
            </w:pPr>
            <w:r w:rsidRPr="00E965BB">
              <w:t>–</w:t>
            </w:r>
          </w:p>
        </w:tc>
        <w:tc>
          <w:tcPr>
            <w:tcW w:w="1474" w:type="dxa"/>
            <w:noWrap/>
          </w:tcPr>
          <w:p w14:paraId="35B12A81" w14:textId="77777777" w:rsidR="00A86AF9" w:rsidRPr="00A14215" w:rsidRDefault="00A86AF9">
            <w:pPr>
              <w:pStyle w:val="TableTextRight"/>
              <w:ind w:right="510"/>
              <w:cnfStyle w:val="000000000000" w:firstRow="0" w:lastRow="0" w:firstColumn="0" w:lastColumn="0" w:oddVBand="0" w:evenVBand="0" w:oddHBand="0" w:evenHBand="0" w:firstRowFirstColumn="0" w:firstRowLastColumn="0" w:lastRowFirstColumn="0" w:lastRowLastColumn="0"/>
              <w:rPr>
                <w:sz w:val="20"/>
                <w:szCs w:val="20"/>
              </w:rPr>
            </w:pPr>
            <w:r w:rsidRPr="00E965BB">
              <w:t>–</w:t>
            </w:r>
          </w:p>
        </w:tc>
      </w:tr>
      <w:tr w:rsidR="00A86AF9" w:rsidRPr="00FD3CC3" w14:paraId="396213CA" w14:textId="77777777">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tcPr>
          <w:p w14:paraId="036A21DD" w14:textId="77777777" w:rsidR="00A86AF9" w:rsidRPr="00FD3CC3" w:rsidRDefault="00A86AF9">
            <w:pPr>
              <w:pStyle w:val="TableText"/>
              <w:rPr>
                <w:sz w:val="20"/>
                <w:szCs w:val="20"/>
              </w:rPr>
            </w:pPr>
            <w:r w:rsidRPr="00E965BB">
              <w:t>Total</w:t>
            </w:r>
          </w:p>
        </w:tc>
        <w:tc>
          <w:tcPr>
            <w:tcW w:w="1579" w:type="dxa"/>
            <w:noWrap/>
          </w:tcPr>
          <w:p w14:paraId="19A1D701" w14:textId="77777777" w:rsidR="00A86AF9" w:rsidRPr="00A14215" w:rsidRDefault="00A86AF9">
            <w:pPr>
              <w:pStyle w:val="TableTextRight"/>
              <w:ind w:right="567"/>
              <w:cnfStyle w:val="010000000000" w:firstRow="0" w:lastRow="1" w:firstColumn="0" w:lastColumn="0" w:oddVBand="0" w:evenVBand="0" w:oddHBand="0" w:evenHBand="0" w:firstRowFirstColumn="0" w:firstRowLastColumn="0" w:lastRowFirstColumn="0" w:lastRowLastColumn="0"/>
              <w:rPr>
                <w:sz w:val="20"/>
                <w:szCs w:val="20"/>
              </w:rPr>
            </w:pPr>
            <w:r w:rsidRPr="00E965BB">
              <w:t>842</w:t>
            </w:r>
          </w:p>
        </w:tc>
        <w:tc>
          <w:tcPr>
            <w:tcW w:w="1579" w:type="dxa"/>
            <w:noWrap/>
          </w:tcPr>
          <w:p w14:paraId="70C21248" w14:textId="77777777" w:rsidR="00A86AF9" w:rsidRPr="00A14215" w:rsidRDefault="00A86AF9">
            <w:pPr>
              <w:pStyle w:val="TableTextRight"/>
              <w:ind w:right="567"/>
              <w:cnfStyle w:val="010000000000" w:firstRow="0" w:lastRow="1" w:firstColumn="0" w:lastColumn="0" w:oddVBand="0" w:evenVBand="0" w:oddHBand="0" w:evenHBand="0" w:firstRowFirstColumn="0" w:firstRowLastColumn="0" w:lastRowFirstColumn="0" w:lastRowLastColumn="0"/>
              <w:rPr>
                <w:sz w:val="20"/>
                <w:szCs w:val="20"/>
              </w:rPr>
            </w:pPr>
            <w:r w:rsidRPr="00E965BB">
              <w:t>591</w:t>
            </w:r>
          </w:p>
        </w:tc>
        <w:tc>
          <w:tcPr>
            <w:tcW w:w="1474" w:type="dxa"/>
            <w:noWrap/>
          </w:tcPr>
          <w:p w14:paraId="60445AF3" w14:textId="77777777" w:rsidR="00A86AF9" w:rsidRPr="00A14215" w:rsidRDefault="00A86AF9">
            <w:pPr>
              <w:pStyle w:val="TableTextRight"/>
              <w:ind w:right="510"/>
              <w:cnfStyle w:val="010000000000" w:firstRow="0" w:lastRow="1" w:firstColumn="0" w:lastColumn="0" w:oddVBand="0" w:evenVBand="0" w:oddHBand="0" w:evenHBand="0" w:firstRowFirstColumn="0" w:firstRowLastColumn="0" w:lastRowFirstColumn="0" w:lastRowLastColumn="0"/>
              <w:rPr>
                <w:sz w:val="20"/>
                <w:szCs w:val="20"/>
              </w:rPr>
            </w:pPr>
            <w:r w:rsidRPr="00E965BB">
              <w:t>70%</w:t>
            </w:r>
          </w:p>
        </w:tc>
      </w:tr>
    </w:tbl>
    <w:p w14:paraId="24489EBD" w14:textId="77777777" w:rsidR="00DB4E0E" w:rsidRDefault="00DB4E0E" w:rsidP="00D6752C">
      <w:pPr>
        <w:pStyle w:val="BodyText"/>
        <w:sectPr w:rsidR="00DB4E0E" w:rsidSect="00310F85">
          <w:footerReference w:type="default" r:id="rId50"/>
          <w:type w:val="oddPage"/>
          <w:pgSz w:w="11906" w:h="16838" w:code="9"/>
          <w:pgMar w:top="1134" w:right="1134" w:bottom="1134" w:left="1134" w:header="510" w:footer="510" w:gutter="0"/>
          <w:pgNumType w:start="1"/>
          <w:cols w:space="284"/>
          <w:docGrid w:linePitch="360"/>
        </w:sectPr>
      </w:pPr>
    </w:p>
    <w:p w14:paraId="04659B39" w14:textId="4646EECA" w:rsidR="00DD1E62" w:rsidRDefault="00DD1E62" w:rsidP="00512200">
      <w:pPr>
        <w:pStyle w:val="CaptionWithNote"/>
      </w:pPr>
      <w:bookmarkStart w:id="245" w:name="_Ref100192291"/>
      <w:bookmarkStart w:id="246" w:name="_Toc201867369"/>
      <w:r>
        <w:lastRenderedPageBreak/>
        <w:t>Figure</w:t>
      </w:r>
      <w:r w:rsidR="00022BBF">
        <w:t> </w:t>
      </w:r>
      <w:r w:rsidR="00137FF4">
        <w:fldChar w:fldCharType="begin" w:fldLock="1"/>
      </w:r>
      <w:r w:rsidR="00137FF4">
        <w:instrText xml:space="preserve"> STYLEREF 1 \s </w:instrText>
      </w:r>
      <w:r w:rsidR="00137FF4">
        <w:fldChar w:fldCharType="separate"/>
      </w:r>
      <w:r w:rsidR="009B47F6">
        <w:rPr>
          <w:noProof/>
        </w:rPr>
        <w:t>4</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5</w:t>
      </w:r>
      <w:r w:rsidR="00137FF4">
        <w:fldChar w:fldCharType="end"/>
      </w:r>
      <w:bookmarkEnd w:id="245"/>
      <w:r w:rsidR="009F36AC">
        <w:t xml:space="preserve"> </w:t>
      </w:r>
      <w:r w:rsidR="00954644">
        <w:t>Map of e</w:t>
      </w:r>
      <w:r>
        <w:t>cosystem diversity within the Gwydir Wetlands</w:t>
      </w:r>
      <w:r w:rsidR="0074375E">
        <w:t>: Gingham and Lower Gwydir (Big Leather) Watercourses</w:t>
      </w:r>
      <w:r>
        <w:t xml:space="preserve"> Ramsar Site</w:t>
      </w:r>
      <w:r w:rsidR="00B14345">
        <w:t>,</w:t>
      </w:r>
      <w:r>
        <w:t xml:space="preserve"> showing </w:t>
      </w:r>
      <w:r w:rsidR="001A7904">
        <w:t>2023–24</w:t>
      </w:r>
      <w:r>
        <w:t xml:space="preserve"> inundation by </w:t>
      </w:r>
      <w:r w:rsidR="00FF721F">
        <w:t>11</w:t>
      </w:r>
      <w:r w:rsidR="004D7EE5">
        <w:t> </w:t>
      </w:r>
      <w:r>
        <w:t xml:space="preserve">GL of </w:t>
      </w:r>
      <w:r w:rsidR="00093F1E">
        <w:t>environmental water</w:t>
      </w:r>
      <w:r>
        <w:t xml:space="preserve"> that included </w:t>
      </w:r>
      <w:r w:rsidR="00FF721F">
        <w:t>5</w:t>
      </w:r>
      <w:r w:rsidR="00085D9C">
        <w:t> </w:t>
      </w:r>
      <w:r>
        <w:t>GL of C</w:t>
      </w:r>
      <w:r w:rsidR="00FE6ECF">
        <w:t>EW</w:t>
      </w:r>
      <w:r w:rsidR="001422A6">
        <w:t xml:space="preserve"> added to naturally occurring floodwaters</w:t>
      </w:r>
      <w:bookmarkEnd w:id="246"/>
    </w:p>
    <w:p w14:paraId="647F376F" w14:textId="41914F81" w:rsidR="001A4BFA" w:rsidRDefault="004467E9" w:rsidP="00512200">
      <w:pPr>
        <w:pStyle w:val="CaptionNote"/>
      </w:pPr>
      <w:r>
        <w:t xml:space="preserve">Not mapped: </w:t>
      </w:r>
      <w:r w:rsidRPr="001A4BFA">
        <w:t>1</w:t>
      </w:r>
      <w:r>
        <w:t>7</w:t>
      </w:r>
      <w:r w:rsidRPr="001A4BFA">
        <w:t>.3</w:t>
      </w:r>
      <w:r w:rsidR="00B5563C">
        <w:t> </w:t>
      </w:r>
      <w:r w:rsidRPr="001A4BFA">
        <w:t xml:space="preserve">GL of NSW water </w:t>
      </w:r>
      <w:r w:rsidR="00856653">
        <w:t xml:space="preserve">that </w:t>
      </w:r>
      <w:r w:rsidRPr="001A4BFA">
        <w:t>inundated the Gingham Watercourse wetlands including Goddard’s Lease</w:t>
      </w:r>
      <w:r>
        <w:t>.</w:t>
      </w:r>
    </w:p>
    <w:p w14:paraId="392484F6" w14:textId="5320037D" w:rsidR="00DB4E0E" w:rsidRDefault="00ED1A01" w:rsidP="00306A5D">
      <w:pPr>
        <w:pStyle w:val="Figure"/>
      </w:pPr>
      <w:bookmarkStart w:id="247" w:name="_Ref100193047"/>
      <w:r>
        <w:rPr>
          <w:noProof/>
        </w:rPr>
        <w:drawing>
          <wp:inline distT="0" distB="0" distL="0" distR="0" wp14:anchorId="2E2C5988" wp14:editId="4F63B1D8">
            <wp:extent cx="8534400" cy="5220202"/>
            <wp:effectExtent l="0" t="0" r="0" b="0"/>
            <wp:docPr id="488603235" name="Picture 4886032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03235" name="Picture 488603235">
                      <a:extLst>
                        <a:ext uri="{C183D7F6-B498-43B3-948B-1728B52AA6E4}">
                          <adec:decorative xmlns:adec="http://schemas.microsoft.com/office/drawing/2017/decorative" val="1"/>
                        </a:ext>
                      </a:extLst>
                    </pic:cNvPr>
                    <pic:cNvPicPr/>
                  </pic:nvPicPr>
                  <pic:blipFill>
                    <a:blip r:embed="rId51"/>
                    <a:stretch>
                      <a:fillRect/>
                    </a:stretch>
                  </pic:blipFill>
                  <pic:spPr>
                    <a:xfrm>
                      <a:off x="0" y="0"/>
                      <a:ext cx="8549189" cy="5229248"/>
                    </a:xfrm>
                    <a:prstGeom prst="rect">
                      <a:avLst/>
                    </a:prstGeom>
                  </pic:spPr>
                </pic:pic>
              </a:graphicData>
            </a:graphic>
          </wp:inline>
        </w:drawing>
      </w:r>
    </w:p>
    <w:p w14:paraId="1A92FCEE" w14:textId="77777777" w:rsidR="00DB4E0E" w:rsidRDefault="00DB4E0E" w:rsidP="00DB4E0E">
      <w:pPr>
        <w:sectPr w:rsidR="00DB4E0E" w:rsidSect="00742B1C">
          <w:pgSz w:w="16838" w:h="11906" w:orient="landscape" w:code="9"/>
          <w:pgMar w:top="1134" w:right="1134" w:bottom="1134" w:left="1134" w:header="510" w:footer="510" w:gutter="0"/>
          <w:cols w:space="284"/>
          <w:docGrid w:linePitch="360"/>
        </w:sectPr>
      </w:pPr>
    </w:p>
    <w:bookmarkEnd w:id="247"/>
    <w:p w14:paraId="175932A9" w14:textId="09BC7405" w:rsidR="002E504D" w:rsidRDefault="002E504D" w:rsidP="00734724">
      <w:pPr>
        <w:pStyle w:val="Heading3"/>
      </w:pPr>
      <w:r w:rsidRPr="006B7555">
        <w:lastRenderedPageBreak/>
        <w:t>Narran Lake Nature Reserve</w:t>
      </w:r>
      <w:r w:rsidR="00A07EB5">
        <w:t xml:space="preserve"> (Narran Lakes)</w:t>
      </w:r>
    </w:p>
    <w:p w14:paraId="53F937C3" w14:textId="6EAAF353" w:rsidR="002E504D" w:rsidRPr="002B461C" w:rsidRDefault="002E504D" w:rsidP="002B461C">
      <w:pPr>
        <w:pStyle w:val="BodyText"/>
      </w:pPr>
      <w:r w:rsidRPr="002B461C">
        <w:t>The Narran Lake Nature Reserve Ramsar Site is the northern part of the large terminal lake system at the end of the Narran River (</w:t>
      </w:r>
      <w:r w:rsidRPr="002B461C">
        <w:fldChar w:fldCharType="begin" w:fldLock="1"/>
      </w:r>
      <w:r w:rsidRPr="002B461C">
        <w:instrText xml:space="preserve"> REF _Ref100829259 \h </w:instrText>
      </w:r>
      <w:r w:rsidR="002B461C">
        <w:instrText xml:space="preserve"> \* MERGEFORMAT </w:instrText>
      </w:r>
      <w:r w:rsidRPr="002B461C">
        <w:fldChar w:fldCharType="separate"/>
      </w:r>
      <w:r w:rsidR="009B47F6" w:rsidRPr="004B73C2">
        <w:t>Figure</w:t>
      </w:r>
      <w:r w:rsidR="009B47F6">
        <w:t> 4.6</w:t>
      </w:r>
      <w:r w:rsidRPr="002B461C">
        <w:fldChar w:fldCharType="end"/>
      </w:r>
      <w:r w:rsidRPr="002B461C">
        <w:t xml:space="preserve">). The Ramsar Site contains extensive channelised wetlands </w:t>
      </w:r>
      <w:r w:rsidR="004C762A">
        <w:t xml:space="preserve">that </w:t>
      </w:r>
      <w:r w:rsidRPr="002B461C">
        <w:t>support lignum, river cooba and black box vegetation</w:t>
      </w:r>
      <w:r w:rsidR="00B5563C" w:rsidRPr="002B461C">
        <w:t>,</w:t>
      </w:r>
      <w:r w:rsidRPr="002B461C">
        <w:t xml:space="preserve"> and is an important </w:t>
      </w:r>
      <w:r w:rsidR="00841E11" w:rsidRPr="002B461C">
        <w:t xml:space="preserve">breeding site for </w:t>
      </w:r>
      <w:r w:rsidR="00DE01E1">
        <w:t>aggregate-</w:t>
      </w:r>
      <w:r w:rsidRPr="002B461C">
        <w:t xml:space="preserve">nesting waterbirds </w:t>
      </w:r>
      <w:r w:rsidR="008654CD" w:rsidRPr="002B461C">
        <w:fldChar w:fldCharType="begin"/>
      </w:r>
      <w:r w:rsidR="008654CD" w:rsidRPr="002B461C">
        <w:instrText xml:space="preserve"> ADDIN ZOTERO_ITEM CSL_CITATION {"citationID":"NpbhI3wp","properties":{"formattedCitation":"(Butcher et al. 2011)","plainCitation":"(Butcher et al. 2011)","noteIndex":0},"citationItems":[{"id":3507,"uris":["http://zotero.org/users/536544/items/7E3ZE3KJ"],"itemData":{"id":3507,"type":"report","event-place":"Canberra, Australia","publisher":"Department of Sustainability,  Environment, Water, Population and Communities","publisher-place":"Canberra, Australia","title":"Narran Lake Nature Reserve Ramsar Site Ecological Character Description","author":[{"family":"Butcher","given":"Dr Rhonda"},{"family":"Hale","given":"Jennifer"},{"family":"Capon","given":"Samantha"},{"family":"Thoms","given":"Martin"}],"issued":{"date-parts":[["2011"]]}}}],"schema":"https://github.com/citation-style-language/schema/raw/master/csl-citation.json"} </w:instrText>
      </w:r>
      <w:r w:rsidR="008654CD" w:rsidRPr="002B461C">
        <w:fldChar w:fldCharType="separate"/>
      </w:r>
      <w:r w:rsidR="008654CD" w:rsidRPr="002B461C">
        <w:t>(Butcher et al. 2011)</w:t>
      </w:r>
      <w:r w:rsidR="008654CD" w:rsidRPr="002B461C">
        <w:fldChar w:fldCharType="end"/>
      </w:r>
      <w:r w:rsidRPr="002B461C">
        <w:t>.</w:t>
      </w:r>
    </w:p>
    <w:p w14:paraId="7A3B61BF" w14:textId="50366E4B" w:rsidR="005D2FB2" w:rsidRDefault="002E504D" w:rsidP="000B6F74">
      <w:pPr>
        <w:pStyle w:val="BodyText"/>
      </w:pPr>
      <w:r w:rsidRPr="002B461C">
        <w:t xml:space="preserve">Providing water to Narran Lakes was a Basin priority in </w:t>
      </w:r>
      <w:r w:rsidR="001A7904">
        <w:t>2023–24</w:t>
      </w:r>
      <w:r w:rsidRPr="002B461C">
        <w:t xml:space="preserve"> to </w:t>
      </w:r>
      <w:r w:rsidR="00392853" w:rsidRPr="002B461C">
        <w:t xml:space="preserve">support </w:t>
      </w:r>
      <w:r w:rsidR="000B6F74">
        <w:t>continued recovery of lignum shrublands</w:t>
      </w:r>
      <w:r w:rsidR="001C2325" w:rsidRPr="002B461C">
        <w:t xml:space="preserve"> </w:t>
      </w:r>
      <w:r w:rsidR="001C2325" w:rsidRPr="002B461C">
        <w:fldChar w:fldCharType="begin"/>
      </w:r>
      <w:r w:rsidR="001C3BE3">
        <w:instrText xml:space="preserve"> ADDIN ZOTERO_ITEM CSL_CITATION {"citationID":"IqtCIWxK","properties":{"formattedCitation":"(MDBA 2023)","plainCitation":"(MDBA 2023)","noteIndex":0},"citationItems":[{"id":4228,"uris":["http://zotero.org/users/536544/items/RHEPCAK4"],"itemData":{"id":4228,"type":"report","event-place":"Canberra","language":"en","number":"10/23","page":"19","publisher":"Murray–Darling Basin Authority","publisher-place":"Canberra","source":"Zotero","title":"Basin annual environmental watering priorities 2023–24","URL":"https://www.mdba.gov.au/sites/default/files/publications/environmental-watering-priorities-2023-2024.pdf","author":[{"literal":"MDBA"}],"accessed":{"date-parts":[["2024",4,1]]},"issued":{"date-parts":[["2023"]]}}}],"schema":"https://github.com/citation-style-language/schema/raw/master/csl-citation.json"} </w:instrText>
      </w:r>
      <w:r w:rsidR="001C2325" w:rsidRPr="002B461C">
        <w:fldChar w:fldCharType="separate"/>
      </w:r>
      <w:r w:rsidR="000B6F74" w:rsidRPr="000B6F74">
        <w:rPr>
          <w:rFonts w:cs="Calibri"/>
        </w:rPr>
        <w:t>(MDBA 2023)</w:t>
      </w:r>
      <w:r w:rsidR="001C2325" w:rsidRPr="002B461C">
        <w:fldChar w:fldCharType="end"/>
      </w:r>
      <w:r w:rsidRPr="002B461C">
        <w:t xml:space="preserve">. </w:t>
      </w:r>
      <w:r w:rsidR="00715BEB" w:rsidRPr="002B461C">
        <w:t xml:space="preserve">Through </w:t>
      </w:r>
      <w:r w:rsidR="003B0FD3">
        <w:t xml:space="preserve">February to April </w:t>
      </w:r>
      <w:r w:rsidR="00715BEB" w:rsidRPr="002B461C">
        <w:t>202</w:t>
      </w:r>
      <w:r w:rsidR="003B0FD3">
        <w:t>4</w:t>
      </w:r>
      <w:r w:rsidR="001C2325" w:rsidRPr="002B461C">
        <w:t xml:space="preserve">, </w:t>
      </w:r>
      <w:r w:rsidR="003B0FD3">
        <w:t>71</w:t>
      </w:r>
      <w:r w:rsidR="002F7144" w:rsidRPr="002B461C">
        <w:t> </w:t>
      </w:r>
      <w:r w:rsidR="00392853" w:rsidRPr="002B461C">
        <w:t xml:space="preserve">GL of </w:t>
      </w:r>
      <w:r w:rsidR="00BC5A0B">
        <w:t>CEW</w:t>
      </w:r>
      <w:r w:rsidRPr="002B461C">
        <w:t xml:space="preserve"> was delivered through the Condamine Balonne and Lower Balonne floodplain system</w:t>
      </w:r>
      <w:r w:rsidR="003B0FD3">
        <w:t xml:space="preserve"> t</w:t>
      </w:r>
      <w:r w:rsidR="001C2325" w:rsidRPr="002B461C">
        <w:t>o Narran Lake</w:t>
      </w:r>
      <w:r w:rsidR="002F7144" w:rsidRPr="002B461C">
        <w:t>,</w:t>
      </w:r>
      <w:r w:rsidR="001C2325" w:rsidRPr="002B461C">
        <w:t xml:space="preserve"> </w:t>
      </w:r>
      <w:r w:rsidR="003B0FD3">
        <w:t>inundating 45%</w:t>
      </w:r>
      <w:r w:rsidR="001C2325" w:rsidRPr="002B461C">
        <w:t xml:space="preserve"> of the Ramsar </w:t>
      </w:r>
      <w:r w:rsidR="002F7144" w:rsidRPr="002B461C">
        <w:t xml:space="preserve">Site </w:t>
      </w:r>
      <w:r w:rsidR="001C2325" w:rsidRPr="002B461C">
        <w:t>(</w:t>
      </w:r>
      <w:r w:rsidR="001C2325" w:rsidRPr="002B461C">
        <w:fldChar w:fldCharType="begin" w:fldLock="1"/>
      </w:r>
      <w:r w:rsidR="001C2325" w:rsidRPr="002B461C">
        <w:instrText xml:space="preserve"> REF _Ref100829259 \h </w:instrText>
      </w:r>
      <w:r w:rsidR="002B461C">
        <w:instrText xml:space="preserve"> \* MERGEFORMAT </w:instrText>
      </w:r>
      <w:r w:rsidR="001C2325" w:rsidRPr="002B461C">
        <w:fldChar w:fldCharType="separate"/>
      </w:r>
      <w:r w:rsidR="009B47F6" w:rsidRPr="004B73C2">
        <w:t>Figure</w:t>
      </w:r>
      <w:r w:rsidR="009B47F6">
        <w:t> 4.6</w:t>
      </w:r>
      <w:r w:rsidR="001C2325" w:rsidRPr="002B461C">
        <w:fldChar w:fldCharType="end"/>
      </w:r>
      <w:r w:rsidR="001C2325" w:rsidRPr="002B461C">
        <w:t>,</w:t>
      </w:r>
      <w:r w:rsidR="00D6752C">
        <w:t xml:space="preserve"> </w:t>
      </w:r>
      <w:r w:rsidR="00D6752C">
        <w:fldChar w:fldCharType="begin" w:fldLock="1"/>
      </w:r>
      <w:r w:rsidR="00D6752C">
        <w:instrText xml:space="preserve"> REF _Ref195486518 \h </w:instrText>
      </w:r>
      <w:r w:rsidR="00D6752C">
        <w:fldChar w:fldCharType="separate"/>
      </w:r>
      <w:r w:rsidR="009B47F6">
        <w:t>Table </w:t>
      </w:r>
      <w:r w:rsidR="009B47F6">
        <w:rPr>
          <w:noProof/>
        </w:rPr>
        <w:t>4</w:t>
      </w:r>
      <w:r w:rsidR="009B47F6">
        <w:t>.</w:t>
      </w:r>
      <w:r w:rsidR="009B47F6">
        <w:rPr>
          <w:noProof/>
        </w:rPr>
        <w:t>8</w:t>
      </w:r>
      <w:r w:rsidR="00D6752C">
        <w:fldChar w:fldCharType="end"/>
      </w:r>
      <w:r w:rsidR="001C2325" w:rsidRPr="002B461C">
        <w:t>)</w:t>
      </w:r>
      <w:r w:rsidR="00715BEB" w:rsidRPr="002B461C">
        <w:t>. It</w:t>
      </w:r>
      <w:r w:rsidRPr="002B461C">
        <w:t xml:space="preserve"> support</w:t>
      </w:r>
      <w:r w:rsidR="00715BEB" w:rsidRPr="002B461C">
        <w:t>ed</w:t>
      </w:r>
      <w:r w:rsidRPr="002B461C">
        <w:t xml:space="preserve"> </w:t>
      </w:r>
      <w:r w:rsidR="003B0FD3" w:rsidRPr="003166E0">
        <w:t>2,660</w:t>
      </w:r>
      <w:r w:rsidR="00715BEB" w:rsidRPr="002B461C">
        <w:t> </w:t>
      </w:r>
      <w:r w:rsidRPr="002B461C">
        <w:t xml:space="preserve">ha of lignum floodplain </w:t>
      </w:r>
      <w:r w:rsidR="00015984" w:rsidRPr="002B461C">
        <w:t xml:space="preserve">within the </w:t>
      </w:r>
      <w:r w:rsidR="0042688E" w:rsidRPr="002B461C">
        <w:t>s</w:t>
      </w:r>
      <w:r w:rsidR="00015984" w:rsidRPr="002B461C">
        <w:t xml:space="preserve">ite and flowed south </w:t>
      </w:r>
      <w:r w:rsidR="001C2325" w:rsidRPr="002B461C">
        <w:t>into</w:t>
      </w:r>
      <w:r w:rsidR="00015984" w:rsidRPr="002B461C">
        <w:t xml:space="preserve"> Narran Lake</w:t>
      </w:r>
      <w:r w:rsidR="001C2325" w:rsidRPr="002B461C">
        <w:t xml:space="preserve"> and beyond</w:t>
      </w:r>
      <w:r w:rsidR="0042688E" w:rsidRPr="002B461C">
        <w:t>,</w:t>
      </w:r>
      <w:r w:rsidR="00015984" w:rsidRPr="002B461C">
        <w:t xml:space="preserve"> inundating a total area of</w:t>
      </w:r>
      <w:r w:rsidR="001C2325" w:rsidRPr="002B461C">
        <w:t xml:space="preserve"> </w:t>
      </w:r>
      <w:r w:rsidR="001C3BE3" w:rsidRPr="00DA0DE8">
        <w:t>3,542</w:t>
      </w:r>
      <w:r w:rsidR="005551A7" w:rsidRPr="002B461C">
        <w:t xml:space="preserve"> ha </w:t>
      </w:r>
      <w:r w:rsidR="001C2325" w:rsidRPr="002B461C">
        <w:t>of lignum</w:t>
      </w:r>
      <w:r w:rsidR="00011B0F" w:rsidRPr="002B461C">
        <w:t xml:space="preserve"> (</w:t>
      </w:r>
      <w:r w:rsidR="001F35DD">
        <w:t xml:space="preserve">Table </w:t>
      </w:r>
      <w:r w:rsidR="001C2325" w:rsidRPr="002B461C">
        <w:fldChar w:fldCharType="begin" w:fldLock="1"/>
      </w:r>
      <w:r w:rsidR="001C2325" w:rsidRPr="002B461C">
        <w:instrText xml:space="preserve"> REF _Ref166111023 \r \h </w:instrText>
      </w:r>
      <w:r w:rsidR="002B461C">
        <w:instrText xml:space="preserve"> \* MERGEFORMAT </w:instrText>
      </w:r>
      <w:r w:rsidR="001C2325" w:rsidRPr="002B461C">
        <w:fldChar w:fldCharType="separate"/>
      </w:r>
      <w:r w:rsidR="009B47F6">
        <w:t>A.2</w:t>
      </w:r>
      <w:r w:rsidR="001C2325" w:rsidRPr="002B461C">
        <w:fldChar w:fldCharType="end"/>
      </w:r>
      <w:r w:rsidR="00011B0F" w:rsidRPr="002B461C">
        <w:t>)</w:t>
      </w:r>
      <w:r w:rsidRPr="002B461C">
        <w:t>.</w:t>
      </w:r>
    </w:p>
    <w:p w14:paraId="248E73A8" w14:textId="2F885D96" w:rsidR="00B039A5" w:rsidRDefault="00B039A5" w:rsidP="00512200">
      <w:pPr>
        <w:pStyle w:val="CaptionWithNote"/>
      </w:pPr>
      <w:bookmarkStart w:id="248" w:name="_Ref195486518"/>
      <w:bookmarkStart w:id="249" w:name="_Toc201867423"/>
      <w:r>
        <w:t>Table </w:t>
      </w:r>
      <w:r>
        <w:fldChar w:fldCharType="begin" w:fldLock="1"/>
      </w:r>
      <w:r>
        <w:instrText xml:space="preserve"> STYLEREF 1 \s </w:instrText>
      </w:r>
      <w:r>
        <w:fldChar w:fldCharType="separate"/>
      </w:r>
      <w:r w:rsidR="009B47F6">
        <w:rPr>
          <w:noProof/>
        </w:rPr>
        <w:t>4</w:t>
      </w:r>
      <w:r>
        <w:rPr>
          <w:noProof/>
        </w:rPr>
        <w:fldChar w:fldCharType="end"/>
      </w:r>
      <w:r>
        <w:t>.</w:t>
      </w:r>
      <w:r>
        <w:fldChar w:fldCharType="begin"/>
      </w:r>
      <w:r>
        <w:instrText xml:space="preserve"> SEQ Table \* ARABIC \s 1 </w:instrText>
      </w:r>
      <w:r>
        <w:fldChar w:fldCharType="separate"/>
      </w:r>
      <w:r w:rsidR="0000560C">
        <w:rPr>
          <w:noProof/>
        </w:rPr>
        <w:t>8</w:t>
      </w:r>
      <w:r>
        <w:rPr>
          <w:noProof/>
        </w:rPr>
        <w:fldChar w:fldCharType="end"/>
      </w:r>
      <w:bookmarkEnd w:id="248"/>
      <w:r>
        <w:t xml:space="preserve"> Area of A</w:t>
      </w:r>
      <w:r w:rsidR="00341BCE">
        <w:t xml:space="preserve">NAE </w:t>
      </w:r>
      <w:r w:rsidRPr="00355487">
        <w:t xml:space="preserve">wetland and floodplain types </w:t>
      </w:r>
      <w:r>
        <w:t xml:space="preserve">within the </w:t>
      </w:r>
      <w:r w:rsidRPr="00976BD9">
        <w:t>N</w:t>
      </w:r>
      <w:r>
        <w:t>arran Lake Nature Reserve Ramsar Site</w:t>
      </w:r>
      <w:r w:rsidRPr="00A34D17">
        <w:t xml:space="preserve"> </w:t>
      </w:r>
      <w:r>
        <w:t>supported by C</w:t>
      </w:r>
      <w:r w:rsidR="00FC6D9B">
        <w:t>EW</w:t>
      </w:r>
      <w:r>
        <w:t>, 2023–24</w:t>
      </w:r>
      <w:bookmarkEnd w:id="249"/>
    </w:p>
    <w:p w14:paraId="07F7C748" w14:textId="77777777" w:rsidR="00B039A5" w:rsidRPr="007233F5" w:rsidRDefault="00B039A5" w:rsidP="00512200">
      <w:pPr>
        <w:pStyle w:val="CaptionNote"/>
      </w:pPr>
      <w:r>
        <w:t>Dash (</w:t>
      </w:r>
      <w:r w:rsidRPr="00D15525">
        <w:t>–</w:t>
      </w:r>
      <w:r>
        <w:t xml:space="preserve">) indicates no inundation by </w:t>
      </w:r>
      <w:r w:rsidRPr="000061D8">
        <w:t>Commonwealth</w:t>
      </w:r>
      <w:r>
        <w:t xml:space="preserve"> environmental water (CEW).</w:t>
      </w:r>
      <w:r w:rsidRPr="00BC5A0B">
        <w:t xml:space="preserve"> </w:t>
      </w:r>
      <w:r>
        <w:t>ANAE = Australian National Aquatic Ecosystem.</w:t>
      </w:r>
    </w:p>
    <w:tbl>
      <w:tblPr>
        <w:tblStyle w:val="TableFlow-MER"/>
        <w:tblW w:w="9526" w:type="dxa"/>
        <w:tblLook w:val="04E0" w:firstRow="1" w:lastRow="1" w:firstColumn="1" w:lastColumn="0" w:noHBand="0" w:noVBand="1"/>
      </w:tblPr>
      <w:tblGrid>
        <w:gridCol w:w="4932"/>
        <w:gridCol w:w="1560"/>
        <w:gridCol w:w="1560"/>
        <w:gridCol w:w="1474"/>
      </w:tblGrid>
      <w:tr w:rsidR="00B039A5" w:rsidRPr="006B43A7" w14:paraId="626050AF"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2" w:type="dxa"/>
            <w:noWrap/>
            <w:hideMark/>
          </w:tcPr>
          <w:p w14:paraId="47A4C110" w14:textId="77777777" w:rsidR="00B039A5" w:rsidRPr="006B43A7" w:rsidRDefault="00B039A5">
            <w:pPr>
              <w:pStyle w:val="ColumnHeading"/>
            </w:pPr>
            <w:bookmarkStart w:id="250" w:name="_Hlk170922361"/>
            <w:r w:rsidRPr="006B43A7">
              <w:t>ANAE ecosystem type</w:t>
            </w:r>
          </w:p>
        </w:tc>
        <w:tc>
          <w:tcPr>
            <w:tcW w:w="1560" w:type="dxa"/>
            <w:hideMark/>
          </w:tcPr>
          <w:p w14:paraId="168F6D97" w14:textId="77777777" w:rsidR="00B039A5" w:rsidRPr="006B43A7" w:rsidRDefault="00B039A5">
            <w:pPr>
              <w:pStyle w:val="ColumnHeading"/>
              <w:cnfStyle w:val="100000000000" w:firstRow="1" w:lastRow="0" w:firstColumn="0" w:lastColumn="0" w:oddVBand="0" w:evenVBand="0" w:oddHBand="0" w:evenHBand="0" w:firstRowFirstColumn="0" w:firstRowLastColumn="0" w:lastRowFirstColumn="0" w:lastRowLastColumn="0"/>
            </w:pPr>
            <w:r w:rsidRPr="006B43A7">
              <w:t>Area within Ramsar Site (ha)</w:t>
            </w:r>
          </w:p>
        </w:tc>
        <w:tc>
          <w:tcPr>
            <w:tcW w:w="1560" w:type="dxa"/>
            <w:hideMark/>
          </w:tcPr>
          <w:p w14:paraId="176BE71D" w14:textId="77777777" w:rsidR="00B039A5" w:rsidRPr="006B43A7" w:rsidRDefault="00B039A5">
            <w:pPr>
              <w:pStyle w:val="ColumnHeading"/>
              <w:cnfStyle w:val="100000000000" w:firstRow="1" w:lastRow="0" w:firstColumn="0" w:lastColumn="0" w:oddVBand="0" w:evenVBand="0" w:oddHBand="0" w:evenHBand="0" w:firstRowFirstColumn="0" w:firstRowLastColumn="0" w:lastRowFirstColumn="0" w:lastRowLastColumn="0"/>
            </w:pPr>
            <w:r w:rsidRPr="006B43A7">
              <w:t>Area supported by CEW (ha)</w:t>
            </w:r>
          </w:p>
        </w:tc>
        <w:tc>
          <w:tcPr>
            <w:tcW w:w="1474" w:type="dxa"/>
            <w:noWrap/>
            <w:hideMark/>
          </w:tcPr>
          <w:p w14:paraId="218E1249" w14:textId="77777777" w:rsidR="00B039A5" w:rsidRPr="006B43A7" w:rsidRDefault="00B039A5">
            <w:pPr>
              <w:pStyle w:val="ColumnHeading"/>
              <w:cnfStyle w:val="100000000000" w:firstRow="1" w:lastRow="0" w:firstColumn="0" w:lastColumn="0" w:oddVBand="0" w:evenVBand="0" w:oddHBand="0" w:evenHBand="0" w:firstRowFirstColumn="0" w:firstRowLastColumn="0" w:lastRowFirstColumn="0" w:lastRowLastColumn="0"/>
            </w:pPr>
            <w:r w:rsidRPr="006B43A7">
              <w:t>Percentage (%)</w:t>
            </w:r>
          </w:p>
        </w:tc>
      </w:tr>
      <w:bookmarkEnd w:id="250"/>
      <w:tr w:rsidR="00B039A5" w:rsidRPr="00092475" w14:paraId="0572CFC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2" w:type="dxa"/>
            <w:noWrap/>
            <w:hideMark/>
          </w:tcPr>
          <w:p w14:paraId="2404456F" w14:textId="77777777" w:rsidR="00B039A5" w:rsidRPr="00092475" w:rsidRDefault="00B039A5">
            <w:pPr>
              <w:pStyle w:val="TableText"/>
              <w:keepNext/>
              <w:keepLines/>
            </w:pPr>
            <w:r w:rsidRPr="003166E0">
              <w:t>F2.2: Lignum shrubland riparian zone or floodplain</w:t>
            </w:r>
          </w:p>
        </w:tc>
        <w:tc>
          <w:tcPr>
            <w:tcW w:w="1560" w:type="dxa"/>
            <w:noWrap/>
            <w:hideMark/>
          </w:tcPr>
          <w:p w14:paraId="52E87077" w14:textId="77777777" w:rsidR="00B039A5" w:rsidRPr="00092475" w:rsidRDefault="00B039A5">
            <w:pPr>
              <w:pStyle w:val="TableTextRight"/>
              <w:keepNext/>
              <w:keepLines/>
              <w:ind w:right="570"/>
              <w:cnfStyle w:val="000000100000" w:firstRow="0" w:lastRow="0" w:firstColumn="0" w:lastColumn="0" w:oddVBand="0" w:evenVBand="0" w:oddHBand="1" w:evenHBand="0" w:firstRowFirstColumn="0" w:firstRowLastColumn="0" w:lastRowFirstColumn="0" w:lastRowLastColumn="0"/>
            </w:pPr>
            <w:r w:rsidRPr="003166E0">
              <w:t>3,933</w:t>
            </w:r>
          </w:p>
        </w:tc>
        <w:tc>
          <w:tcPr>
            <w:tcW w:w="1560" w:type="dxa"/>
            <w:noWrap/>
            <w:hideMark/>
          </w:tcPr>
          <w:p w14:paraId="3A2F6776" w14:textId="77777777" w:rsidR="00B039A5" w:rsidRPr="00092475" w:rsidRDefault="00B039A5">
            <w:pPr>
              <w:pStyle w:val="TableTextRight"/>
              <w:keepNext/>
              <w:keepLines/>
              <w:ind w:right="563"/>
              <w:cnfStyle w:val="000000100000" w:firstRow="0" w:lastRow="0" w:firstColumn="0" w:lastColumn="0" w:oddVBand="0" w:evenVBand="0" w:oddHBand="1" w:evenHBand="0" w:firstRowFirstColumn="0" w:firstRowLastColumn="0" w:lastRowFirstColumn="0" w:lastRowLastColumn="0"/>
            </w:pPr>
            <w:r w:rsidRPr="003166E0">
              <w:t>2,660</w:t>
            </w:r>
          </w:p>
        </w:tc>
        <w:tc>
          <w:tcPr>
            <w:tcW w:w="1474" w:type="dxa"/>
            <w:noWrap/>
            <w:hideMark/>
          </w:tcPr>
          <w:p w14:paraId="47A0F8BA" w14:textId="77777777" w:rsidR="00B039A5" w:rsidRPr="00092475" w:rsidRDefault="00B039A5">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3166E0">
              <w:t>68%</w:t>
            </w:r>
          </w:p>
        </w:tc>
      </w:tr>
      <w:tr w:rsidR="00B039A5" w:rsidRPr="00092475" w14:paraId="00052F46" w14:textId="77777777">
        <w:tc>
          <w:tcPr>
            <w:cnfStyle w:val="001000000000" w:firstRow="0" w:lastRow="0" w:firstColumn="1" w:lastColumn="0" w:oddVBand="0" w:evenVBand="0" w:oddHBand="0" w:evenHBand="0" w:firstRowFirstColumn="0" w:firstRowLastColumn="0" w:lastRowFirstColumn="0" w:lastRowLastColumn="0"/>
            <w:tcW w:w="4932" w:type="dxa"/>
            <w:noWrap/>
            <w:hideMark/>
          </w:tcPr>
          <w:p w14:paraId="20993DAA" w14:textId="77777777" w:rsidR="00B039A5" w:rsidRPr="00092475" w:rsidRDefault="00B039A5">
            <w:pPr>
              <w:pStyle w:val="TableText"/>
              <w:keepNext/>
              <w:keepLines/>
            </w:pPr>
            <w:r w:rsidRPr="003166E0">
              <w:t>Pp4.2: Permanent wetland</w:t>
            </w:r>
          </w:p>
        </w:tc>
        <w:tc>
          <w:tcPr>
            <w:tcW w:w="1560" w:type="dxa"/>
            <w:noWrap/>
            <w:hideMark/>
          </w:tcPr>
          <w:p w14:paraId="31DF63B9" w14:textId="77777777" w:rsidR="00B039A5" w:rsidRPr="00092475" w:rsidRDefault="00B039A5">
            <w:pPr>
              <w:pStyle w:val="TableTextRight"/>
              <w:keepNext/>
              <w:keepLines/>
              <w:ind w:right="570"/>
              <w:cnfStyle w:val="000000000000" w:firstRow="0" w:lastRow="0" w:firstColumn="0" w:lastColumn="0" w:oddVBand="0" w:evenVBand="0" w:oddHBand="0" w:evenHBand="0" w:firstRowFirstColumn="0" w:firstRowLastColumn="0" w:lastRowFirstColumn="0" w:lastRowLastColumn="0"/>
            </w:pPr>
            <w:r w:rsidRPr="003166E0">
              <w:t>476</w:t>
            </w:r>
          </w:p>
        </w:tc>
        <w:tc>
          <w:tcPr>
            <w:tcW w:w="1560" w:type="dxa"/>
            <w:noWrap/>
            <w:hideMark/>
          </w:tcPr>
          <w:p w14:paraId="62017630" w14:textId="77777777" w:rsidR="00B039A5" w:rsidRPr="00092475" w:rsidRDefault="00B039A5">
            <w:pPr>
              <w:pStyle w:val="TableTextRight"/>
              <w:keepNext/>
              <w:keepLines/>
              <w:ind w:right="563"/>
              <w:cnfStyle w:val="000000000000" w:firstRow="0" w:lastRow="0" w:firstColumn="0" w:lastColumn="0" w:oddVBand="0" w:evenVBand="0" w:oddHBand="0" w:evenHBand="0" w:firstRowFirstColumn="0" w:firstRowLastColumn="0" w:lastRowFirstColumn="0" w:lastRowLastColumn="0"/>
            </w:pPr>
            <w:r w:rsidRPr="003166E0">
              <w:t>445</w:t>
            </w:r>
          </w:p>
        </w:tc>
        <w:tc>
          <w:tcPr>
            <w:tcW w:w="1474" w:type="dxa"/>
            <w:noWrap/>
            <w:hideMark/>
          </w:tcPr>
          <w:p w14:paraId="6D20024D" w14:textId="77777777" w:rsidR="00B039A5" w:rsidRPr="00092475" w:rsidRDefault="00B039A5">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3166E0">
              <w:t>93%</w:t>
            </w:r>
          </w:p>
        </w:tc>
      </w:tr>
      <w:tr w:rsidR="00B039A5" w:rsidRPr="00092475" w14:paraId="4D52B98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2" w:type="dxa"/>
            <w:noWrap/>
            <w:hideMark/>
          </w:tcPr>
          <w:p w14:paraId="61F3481A" w14:textId="77777777" w:rsidR="00B039A5" w:rsidRPr="00092475" w:rsidRDefault="00B039A5">
            <w:pPr>
              <w:pStyle w:val="TableText"/>
              <w:keepNext/>
              <w:keepLines/>
            </w:pPr>
            <w:r w:rsidRPr="003166E0">
              <w:t>F1.10: Coolibah woodland and forest riparian zone or floodplain</w:t>
            </w:r>
          </w:p>
        </w:tc>
        <w:tc>
          <w:tcPr>
            <w:tcW w:w="1560" w:type="dxa"/>
            <w:noWrap/>
            <w:hideMark/>
          </w:tcPr>
          <w:p w14:paraId="4D21E5B6" w14:textId="77777777" w:rsidR="00B039A5" w:rsidRPr="00092475" w:rsidRDefault="00B039A5">
            <w:pPr>
              <w:pStyle w:val="TableTextRight"/>
              <w:keepNext/>
              <w:keepLines/>
              <w:ind w:right="570"/>
              <w:cnfStyle w:val="000000100000" w:firstRow="0" w:lastRow="0" w:firstColumn="0" w:lastColumn="0" w:oddVBand="0" w:evenVBand="0" w:oddHBand="1" w:evenHBand="0" w:firstRowFirstColumn="0" w:firstRowLastColumn="0" w:lastRowFirstColumn="0" w:lastRowLastColumn="0"/>
            </w:pPr>
            <w:r w:rsidRPr="003166E0">
              <w:t>836</w:t>
            </w:r>
          </w:p>
        </w:tc>
        <w:tc>
          <w:tcPr>
            <w:tcW w:w="1560" w:type="dxa"/>
            <w:noWrap/>
            <w:hideMark/>
          </w:tcPr>
          <w:p w14:paraId="28765DC5" w14:textId="77777777" w:rsidR="00B039A5" w:rsidRPr="00092475" w:rsidRDefault="00B039A5">
            <w:pPr>
              <w:pStyle w:val="TableTextRight"/>
              <w:keepNext/>
              <w:keepLines/>
              <w:ind w:right="563"/>
              <w:cnfStyle w:val="000000100000" w:firstRow="0" w:lastRow="0" w:firstColumn="0" w:lastColumn="0" w:oddVBand="0" w:evenVBand="0" w:oddHBand="1" w:evenHBand="0" w:firstRowFirstColumn="0" w:firstRowLastColumn="0" w:lastRowFirstColumn="0" w:lastRowLastColumn="0"/>
            </w:pPr>
            <w:r w:rsidRPr="003166E0">
              <w:t>410</w:t>
            </w:r>
          </w:p>
        </w:tc>
        <w:tc>
          <w:tcPr>
            <w:tcW w:w="1474" w:type="dxa"/>
            <w:noWrap/>
            <w:hideMark/>
          </w:tcPr>
          <w:p w14:paraId="5FF8228F" w14:textId="77777777" w:rsidR="00B039A5" w:rsidRPr="00092475" w:rsidRDefault="00B039A5">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3166E0">
              <w:t>49%</w:t>
            </w:r>
          </w:p>
        </w:tc>
      </w:tr>
      <w:tr w:rsidR="00B039A5" w:rsidRPr="00092475" w14:paraId="6625C222" w14:textId="77777777">
        <w:tc>
          <w:tcPr>
            <w:cnfStyle w:val="001000000000" w:firstRow="0" w:lastRow="0" w:firstColumn="1" w:lastColumn="0" w:oddVBand="0" w:evenVBand="0" w:oddHBand="0" w:evenHBand="0" w:firstRowFirstColumn="0" w:firstRowLastColumn="0" w:lastRowFirstColumn="0" w:lastRowLastColumn="0"/>
            <w:tcW w:w="4932" w:type="dxa"/>
            <w:noWrap/>
            <w:hideMark/>
          </w:tcPr>
          <w:p w14:paraId="79A4CB0E" w14:textId="77777777" w:rsidR="00B039A5" w:rsidRPr="00092475" w:rsidRDefault="00B039A5">
            <w:pPr>
              <w:pStyle w:val="TableText"/>
              <w:keepNext/>
              <w:keepLines/>
            </w:pPr>
            <w:r w:rsidRPr="003166E0">
              <w:t>F1.2: River red gum forest riparian zone or floodplain</w:t>
            </w:r>
          </w:p>
        </w:tc>
        <w:tc>
          <w:tcPr>
            <w:tcW w:w="1560" w:type="dxa"/>
            <w:noWrap/>
            <w:hideMark/>
          </w:tcPr>
          <w:p w14:paraId="420ED5D1" w14:textId="77777777" w:rsidR="00B039A5" w:rsidRPr="00092475" w:rsidRDefault="00B039A5">
            <w:pPr>
              <w:pStyle w:val="TableTextRight"/>
              <w:keepNext/>
              <w:keepLines/>
              <w:ind w:right="570"/>
              <w:cnfStyle w:val="000000000000" w:firstRow="0" w:lastRow="0" w:firstColumn="0" w:lastColumn="0" w:oddVBand="0" w:evenVBand="0" w:oddHBand="0" w:evenHBand="0" w:firstRowFirstColumn="0" w:firstRowLastColumn="0" w:lastRowFirstColumn="0" w:lastRowLastColumn="0"/>
            </w:pPr>
            <w:r w:rsidRPr="003166E0">
              <w:t>112</w:t>
            </w:r>
          </w:p>
        </w:tc>
        <w:tc>
          <w:tcPr>
            <w:tcW w:w="1560" w:type="dxa"/>
            <w:noWrap/>
            <w:hideMark/>
          </w:tcPr>
          <w:p w14:paraId="4E2D84F9" w14:textId="77777777" w:rsidR="00B039A5" w:rsidRPr="00092475" w:rsidRDefault="00B039A5">
            <w:pPr>
              <w:pStyle w:val="TableTextRight"/>
              <w:keepNext/>
              <w:keepLines/>
              <w:ind w:right="563"/>
              <w:cnfStyle w:val="000000000000" w:firstRow="0" w:lastRow="0" w:firstColumn="0" w:lastColumn="0" w:oddVBand="0" w:evenVBand="0" w:oddHBand="0" w:evenHBand="0" w:firstRowFirstColumn="0" w:firstRowLastColumn="0" w:lastRowFirstColumn="0" w:lastRowLastColumn="0"/>
            </w:pPr>
            <w:r w:rsidRPr="003166E0">
              <w:t>53</w:t>
            </w:r>
          </w:p>
        </w:tc>
        <w:tc>
          <w:tcPr>
            <w:tcW w:w="1474" w:type="dxa"/>
            <w:noWrap/>
            <w:hideMark/>
          </w:tcPr>
          <w:p w14:paraId="43531A53" w14:textId="77777777" w:rsidR="00B039A5" w:rsidRPr="00092475" w:rsidRDefault="00B039A5">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3166E0">
              <w:t>47%</w:t>
            </w:r>
          </w:p>
        </w:tc>
      </w:tr>
      <w:tr w:rsidR="00B039A5" w:rsidRPr="00092475" w14:paraId="19C4B53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2" w:type="dxa"/>
            <w:noWrap/>
            <w:hideMark/>
          </w:tcPr>
          <w:p w14:paraId="51958657" w14:textId="77777777" w:rsidR="00B039A5" w:rsidRPr="00092475" w:rsidRDefault="00B039A5">
            <w:pPr>
              <w:pStyle w:val="TableText"/>
              <w:keepNext/>
              <w:keepLines/>
            </w:pPr>
            <w:r w:rsidRPr="003166E0">
              <w:t>F2.4: Shrubland riparian zone or floodplain</w:t>
            </w:r>
          </w:p>
        </w:tc>
        <w:tc>
          <w:tcPr>
            <w:tcW w:w="1560" w:type="dxa"/>
            <w:noWrap/>
            <w:hideMark/>
          </w:tcPr>
          <w:p w14:paraId="704F9856" w14:textId="77777777" w:rsidR="00B039A5" w:rsidRPr="00092475" w:rsidRDefault="00B039A5">
            <w:pPr>
              <w:pStyle w:val="TableTextRight"/>
              <w:keepNext/>
              <w:keepLines/>
              <w:ind w:right="570"/>
              <w:cnfStyle w:val="000000100000" w:firstRow="0" w:lastRow="0" w:firstColumn="0" w:lastColumn="0" w:oddVBand="0" w:evenVBand="0" w:oddHBand="1" w:evenHBand="0" w:firstRowFirstColumn="0" w:firstRowLastColumn="0" w:lastRowFirstColumn="0" w:lastRowLastColumn="0"/>
            </w:pPr>
            <w:r w:rsidRPr="003166E0">
              <w:t>33</w:t>
            </w:r>
          </w:p>
        </w:tc>
        <w:tc>
          <w:tcPr>
            <w:tcW w:w="1560" w:type="dxa"/>
            <w:noWrap/>
            <w:hideMark/>
          </w:tcPr>
          <w:p w14:paraId="38940830" w14:textId="77777777" w:rsidR="00B039A5" w:rsidRPr="00092475" w:rsidRDefault="00B039A5">
            <w:pPr>
              <w:pStyle w:val="TableTextRight"/>
              <w:keepNext/>
              <w:keepLines/>
              <w:ind w:right="563"/>
              <w:cnfStyle w:val="000000100000" w:firstRow="0" w:lastRow="0" w:firstColumn="0" w:lastColumn="0" w:oddVBand="0" w:evenVBand="0" w:oddHBand="1" w:evenHBand="0" w:firstRowFirstColumn="0" w:firstRowLastColumn="0" w:lastRowFirstColumn="0" w:lastRowLastColumn="0"/>
            </w:pPr>
            <w:r w:rsidRPr="003166E0">
              <w:t>33</w:t>
            </w:r>
          </w:p>
        </w:tc>
        <w:tc>
          <w:tcPr>
            <w:tcW w:w="1474" w:type="dxa"/>
            <w:noWrap/>
            <w:hideMark/>
          </w:tcPr>
          <w:p w14:paraId="220AF77A" w14:textId="77777777" w:rsidR="00B039A5" w:rsidRPr="00092475" w:rsidRDefault="00B039A5">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3166E0">
              <w:t>100%</w:t>
            </w:r>
          </w:p>
        </w:tc>
      </w:tr>
      <w:tr w:rsidR="00B039A5" w:rsidRPr="00092475" w14:paraId="48FB82FA" w14:textId="77777777">
        <w:tc>
          <w:tcPr>
            <w:cnfStyle w:val="001000000000" w:firstRow="0" w:lastRow="0" w:firstColumn="1" w:lastColumn="0" w:oddVBand="0" w:evenVBand="0" w:oddHBand="0" w:evenHBand="0" w:firstRowFirstColumn="0" w:firstRowLastColumn="0" w:lastRowFirstColumn="0" w:lastRowLastColumn="0"/>
            <w:tcW w:w="4932" w:type="dxa"/>
            <w:noWrap/>
            <w:hideMark/>
          </w:tcPr>
          <w:p w14:paraId="2A692480" w14:textId="77777777" w:rsidR="00B039A5" w:rsidRPr="00092475" w:rsidRDefault="00B039A5">
            <w:pPr>
              <w:pStyle w:val="TableText"/>
              <w:keepNext/>
              <w:keepLines/>
            </w:pPr>
            <w:r w:rsidRPr="003166E0">
              <w:t>Pt2.1.2: Temporary tall emergent marsh</w:t>
            </w:r>
          </w:p>
        </w:tc>
        <w:tc>
          <w:tcPr>
            <w:tcW w:w="1560" w:type="dxa"/>
            <w:noWrap/>
            <w:hideMark/>
          </w:tcPr>
          <w:p w14:paraId="1EA9FF58" w14:textId="77777777" w:rsidR="00B039A5" w:rsidRPr="00092475" w:rsidRDefault="00B039A5">
            <w:pPr>
              <w:pStyle w:val="TableTextRight"/>
              <w:keepNext/>
              <w:keepLines/>
              <w:ind w:right="570"/>
              <w:cnfStyle w:val="000000000000" w:firstRow="0" w:lastRow="0" w:firstColumn="0" w:lastColumn="0" w:oddVBand="0" w:evenVBand="0" w:oddHBand="0" w:evenHBand="0" w:firstRowFirstColumn="0" w:firstRowLastColumn="0" w:lastRowFirstColumn="0" w:lastRowLastColumn="0"/>
            </w:pPr>
            <w:r w:rsidRPr="003166E0">
              <w:t>51</w:t>
            </w:r>
          </w:p>
        </w:tc>
        <w:tc>
          <w:tcPr>
            <w:tcW w:w="1560" w:type="dxa"/>
            <w:noWrap/>
            <w:hideMark/>
          </w:tcPr>
          <w:p w14:paraId="7AB59953" w14:textId="77777777" w:rsidR="00B039A5" w:rsidRPr="00092475" w:rsidRDefault="00B039A5">
            <w:pPr>
              <w:pStyle w:val="TableTextRight"/>
              <w:keepNext/>
              <w:keepLines/>
              <w:ind w:right="563"/>
              <w:cnfStyle w:val="000000000000" w:firstRow="0" w:lastRow="0" w:firstColumn="0" w:lastColumn="0" w:oddVBand="0" w:evenVBand="0" w:oddHBand="0" w:evenHBand="0" w:firstRowFirstColumn="0" w:firstRowLastColumn="0" w:lastRowFirstColumn="0" w:lastRowLastColumn="0"/>
            </w:pPr>
            <w:r w:rsidRPr="003166E0">
              <w:t>51</w:t>
            </w:r>
          </w:p>
        </w:tc>
        <w:tc>
          <w:tcPr>
            <w:tcW w:w="1474" w:type="dxa"/>
            <w:noWrap/>
            <w:hideMark/>
          </w:tcPr>
          <w:p w14:paraId="23C7F47F" w14:textId="77777777" w:rsidR="00B039A5" w:rsidRPr="00092475" w:rsidRDefault="00B039A5">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3166E0">
              <w:t>100%</w:t>
            </w:r>
          </w:p>
        </w:tc>
      </w:tr>
      <w:tr w:rsidR="00B039A5" w:rsidRPr="00092475" w14:paraId="4CD56AF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2" w:type="dxa"/>
            <w:noWrap/>
            <w:hideMark/>
          </w:tcPr>
          <w:p w14:paraId="73DC9EAA" w14:textId="77777777" w:rsidR="00B039A5" w:rsidRPr="00092475" w:rsidRDefault="00B039A5">
            <w:pPr>
              <w:pStyle w:val="TableText"/>
              <w:keepNext/>
              <w:keepLines/>
            </w:pPr>
            <w:r w:rsidRPr="003166E0">
              <w:t>Rt1.4: Temporary lowland stream</w:t>
            </w:r>
          </w:p>
        </w:tc>
        <w:tc>
          <w:tcPr>
            <w:tcW w:w="1560" w:type="dxa"/>
            <w:noWrap/>
            <w:hideMark/>
          </w:tcPr>
          <w:p w14:paraId="71BFC489" w14:textId="77777777" w:rsidR="00B039A5" w:rsidRPr="00092475" w:rsidRDefault="00B039A5">
            <w:pPr>
              <w:pStyle w:val="TableTextRight"/>
              <w:keepNext/>
              <w:keepLines/>
              <w:ind w:right="570"/>
              <w:cnfStyle w:val="000000100000" w:firstRow="0" w:lastRow="0" w:firstColumn="0" w:lastColumn="0" w:oddVBand="0" w:evenVBand="0" w:oddHBand="1" w:evenHBand="0" w:firstRowFirstColumn="0" w:firstRowLastColumn="0" w:lastRowFirstColumn="0" w:lastRowLastColumn="0"/>
            </w:pPr>
            <w:r w:rsidRPr="003166E0">
              <w:t>48</w:t>
            </w:r>
          </w:p>
        </w:tc>
        <w:tc>
          <w:tcPr>
            <w:tcW w:w="1560" w:type="dxa"/>
            <w:noWrap/>
            <w:hideMark/>
          </w:tcPr>
          <w:p w14:paraId="64E3A172" w14:textId="77777777" w:rsidR="00B039A5" w:rsidRPr="00092475" w:rsidRDefault="00B039A5">
            <w:pPr>
              <w:pStyle w:val="TableTextRight"/>
              <w:keepNext/>
              <w:keepLines/>
              <w:ind w:right="563"/>
              <w:cnfStyle w:val="000000100000" w:firstRow="0" w:lastRow="0" w:firstColumn="0" w:lastColumn="0" w:oddVBand="0" w:evenVBand="0" w:oddHBand="1" w:evenHBand="0" w:firstRowFirstColumn="0" w:firstRowLastColumn="0" w:lastRowFirstColumn="0" w:lastRowLastColumn="0"/>
            </w:pPr>
            <w:r w:rsidRPr="003166E0">
              <w:t>48</w:t>
            </w:r>
          </w:p>
        </w:tc>
        <w:tc>
          <w:tcPr>
            <w:tcW w:w="1474" w:type="dxa"/>
            <w:noWrap/>
            <w:hideMark/>
          </w:tcPr>
          <w:p w14:paraId="0BB57EFD" w14:textId="77777777" w:rsidR="00B039A5" w:rsidRPr="00092475" w:rsidRDefault="00B039A5">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3166E0">
              <w:t>100%</w:t>
            </w:r>
          </w:p>
        </w:tc>
      </w:tr>
      <w:tr w:rsidR="00B039A5" w:rsidRPr="00092475" w14:paraId="74881134" w14:textId="77777777">
        <w:tc>
          <w:tcPr>
            <w:cnfStyle w:val="001000000000" w:firstRow="0" w:lastRow="0" w:firstColumn="1" w:lastColumn="0" w:oddVBand="0" w:evenVBand="0" w:oddHBand="0" w:evenHBand="0" w:firstRowFirstColumn="0" w:firstRowLastColumn="0" w:lastRowFirstColumn="0" w:lastRowLastColumn="0"/>
            <w:tcW w:w="4932" w:type="dxa"/>
            <w:noWrap/>
            <w:hideMark/>
          </w:tcPr>
          <w:p w14:paraId="3274F193" w14:textId="77777777" w:rsidR="00B039A5" w:rsidRPr="00092475" w:rsidRDefault="00B039A5">
            <w:pPr>
              <w:pStyle w:val="TableText"/>
              <w:keepNext/>
              <w:keepLines/>
            </w:pPr>
            <w:r w:rsidRPr="003166E0">
              <w:t>F1.11: River cooba woodland riparian zone or floodplain</w:t>
            </w:r>
          </w:p>
        </w:tc>
        <w:tc>
          <w:tcPr>
            <w:tcW w:w="1560" w:type="dxa"/>
            <w:noWrap/>
            <w:hideMark/>
          </w:tcPr>
          <w:p w14:paraId="4B647390" w14:textId="77777777" w:rsidR="00B039A5" w:rsidRPr="00092475" w:rsidRDefault="00B039A5">
            <w:pPr>
              <w:pStyle w:val="TableTextRight"/>
              <w:keepNext/>
              <w:keepLines/>
              <w:ind w:right="570"/>
              <w:cnfStyle w:val="000000000000" w:firstRow="0" w:lastRow="0" w:firstColumn="0" w:lastColumn="0" w:oddVBand="0" w:evenVBand="0" w:oddHBand="0" w:evenHBand="0" w:firstRowFirstColumn="0" w:firstRowLastColumn="0" w:lastRowFirstColumn="0" w:lastRowLastColumn="0"/>
            </w:pPr>
            <w:r w:rsidRPr="003166E0">
              <w:t>41</w:t>
            </w:r>
          </w:p>
        </w:tc>
        <w:tc>
          <w:tcPr>
            <w:tcW w:w="1560" w:type="dxa"/>
            <w:noWrap/>
            <w:hideMark/>
          </w:tcPr>
          <w:p w14:paraId="67B22903" w14:textId="77777777" w:rsidR="00B039A5" w:rsidRPr="00092475" w:rsidRDefault="00B039A5">
            <w:pPr>
              <w:pStyle w:val="TableTextRight"/>
              <w:keepNext/>
              <w:keepLines/>
              <w:ind w:right="563"/>
              <w:cnfStyle w:val="000000000000" w:firstRow="0" w:lastRow="0" w:firstColumn="0" w:lastColumn="0" w:oddVBand="0" w:evenVBand="0" w:oddHBand="0" w:evenHBand="0" w:firstRowFirstColumn="0" w:firstRowLastColumn="0" w:lastRowFirstColumn="0" w:lastRowLastColumn="0"/>
            </w:pPr>
            <w:r w:rsidRPr="003166E0">
              <w:t>19</w:t>
            </w:r>
          </w:p>
        </w:tc>
        <w:tc>
          <w:tcPr>
            <w:tcW w:w="1474" w:type="dxa"/>
            <w:noWrap/>
            <w:hideMark/>
          </w:tcPr>
          <w:p w14:paraId="38DC3FCB" w14:textId="77777777" w:rsidR="00B039A5" w:rsidRPr="00092475" w:rsidRDefault="00B039A5">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3166E0">
              <w:t>46%</w:t>
            </w:r>
          </w:p>
        </w:tc>
      </w:tr>
      <w:tr w:rsidR="00B039A5" w:rsidRPr="00092475" w14:paraId="3322C58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2" w:type="dxa"/>
            <w:noWrap/>
            <w:hideMark/>
          </w:tcPr>
          <w:p w14:paraId="2308FC84" w14:textId="77777777" w:rsidR="00B039A5" w:rsidRPr="00092475" w:rsidRDefault="00B039A5">
            <w:pPr>
              <w:pStyle w:val="TableText"/>
              <w:keepNext/>
              <w:keepLines/>
            </w:pPr>
            <w:r w:rsidRPr="003166E0">
              <w:t>Rp1.4: Permanent lowland stream</w:t>
            </w:r>
          </w:p>
        </w:tc>
        <w:tc>
          <w:tcPr>
            <w:tcW w:w="1560" w:type="dxa"/>
            <w:noWrap/>
            <w:hideMark/>
          </w:tcPr>
          <w:p w14:paraId="2ACC1AE9" w14:textId="77777777" w:rsidR="00B039A5" w:rsidRPr="00092475" w:rsidRDefault="00B039A5">
            <w:pPr>
              <w:pStyle w:val="TableTextRight"/>
              <w:keepNext/>
              <w:keepLines/>
              <w:ind w:right="570"/>
              <w:cnfStyle w:val="000000100000" w:firstRow="0" w:lastRow="0" w:firstColumn="0" w:lastColumn="0" w:oddVBand="0" w:evenVBand="0" w:oddHBand="1" w:evenHBand="0" w:firstRowFirstColumn="0" w:firstRowLastColumn="0" w:lastRowFirstColumn="0" w:lastRowLastColumn="0"/>
            </w:pPr>
            <w:r w:rsidRPr="003166E0">
              <w:t>22</w:t>
            </w:r>
          </w:p>
        </w:tc>
        <w:tc>
          <w:tcPr>
            <w:tcW w:w="1560" w:type="dxa"/>
            <w:noWrap/>
            <w:hideMark/>
          </w:tcPr>
          <w:p w14:paraId="73313701" w14:textId="77777777" w:rsidR="00B039A5" w:rsidRPr="00092475" w:rsidRDefault="00B039A5">
            <w:pPr>
              <w:pStyle w:val="TableTextRight"/>
              <w:keepNext/>
              <w:keepLines/>
              <w:ind w:right="563"/>
              <w:cnfStyle w:val="000000100000" w:firstRow="0" w:lastRow="0" w:firstColumn="0" w:lastColumn="0" w:oddVBand="0" w:evenVBand="0" w:oddHBand="1" w:evenHBand="0" w:firstRowFirstColumn="0" w:firstRowLastColumn="0" w:lastRowFirstColumn="0" w:lastRowLastColumn="0"/>
            </w:pPr>
            <w:r w:rsidRPr="003166E0">
              <w:t>22</w:t>
            </w:r>
          </w:p>
        </w:tc>
        <w:tc>
          <w:tcPr>
            <w:tcW w:w="1474" w:type="dxa"/>
            <w:noWrap/>
            <w:hideMark/>
          </w:tcPr>
          <w:p w14:paraId="421823D0" w14:textId="77777777" w:rsidR="00B039A5" w:rsidRPr="00092475" w:rsidRDefault="00B039A5">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3166E0">
              <w:t>100%</w:t>
            </w:r>
          </w:p>
        </w:tc>
      </w:tr>
      <w:tr w:rsidR="00B039A5" w:rsidRPr="00092475" w14:paraId="6C9DE6F2" w14:textId="77777777">
        <w:tc>
          <w:tcPr>
            <w:cnfStyle w:val="001000000000" w:firstRow="0" w:lastRow="0" w:firstColumn="1" w:lastColumn="0" w:oddVBand="0" w:evenVBand="0" w:oddHBand="0" w:evenHBand="0" w:firstRowFirstColumn="0" w:firstRowLastColumn="0" w:lastRowFirstColumn="0" w:lastRowLastColumn="0"/>
            <w:tcW w:w="4932" w:type="dxa"/>
            <w:noWrap/>
            <w:hideMark/>
          </w:tcPr>
          <w:p w14:paraId="58013D50" w14:textId="77777777" w:rsidR="00B039A5" w:rsidRPr="00092475" w:rsidRDefault="00B039A5">
            <w:pPr>
              <w:pStyle w:val="TableText"/>
              <w:keepNext/>
              <w:keepLines/>
            </w:pPr>
            <w:r w:rsidRPr="003166E0">
              <w:t>Lp1.1: Permanent lake</w:t>
            </w:r>
          </w:p>
        </w:tc>
        <w:tc>
          <w:tcPr>
            <w:tcW w:w="1560" w:type="dxa"/>
            <w:noWrap/>
            <w:hideMark/>
          </w:tcPr>
          <w:p w14:paraId="4299FB68" w14:textId="77777777" w:rsidR="00B039A5" w:rsidRPr="00092475" w:rsidRDefault="00B039A5">
            <w:pPr>
              <w:pStyle w:val="TableTextRight"/>
              <w:keepNext/>
              <w:keepLines/>
              <w:ind w:right="570"/>
              <w:cnfStyle w:val="000000000000" w:firstRow="0" w:lastRow="0" w:firstColumn="0" w:lastColumn="0" w:oddVBand="0" w:evenVBand="0" w:oddHBand="0" w:evenHBand="0" w:firstRowFirstColumn="0" w:firstRowLastColumn="0" w:lastRowFirstColumn="0" w:lastRowLastColumn="0"/>
            </w:pPr>
            <w:r w:rsidRPr="003166E0">
              <w:t>35</w:t>
            </w:r>
          </w:p>
        </w:tc>
        <w:tc>
          <w:tcPr>
            <w:tcW w:w="1560" w:type="dxa"/>
            <w:noWrap/>
            <w:hideMark/>
          </w:tcPr>
          <w:p w14:paraId="284E9A5A" w14:textId="77777777" w:rsidR="00B039A5" w:rsidRPr="00092475" w:rsidRDefault="00B039A5">
            <w:pPr>
              <w:pStyle w:val="TableTextRight"/>
              <w:keepNext/>
              <w:keepLines/>
              <w:ind w:right="563"/>
              <w:cnfStyle w:val="000000000000" w:firstRow="0" w:lastRow="0" w:firstColumn="0" w:lastColumn="0" w:oddVBand="0" w:evenVBand="0" w:oddHBand="0" w:evenHBand="0" w:firstRowFirstColumn="0" w:firstRowLastColumn="0" w:lastRowFirstColumn="0" w:lastRowLastColumn="0"/>
            </w:pPr>
            <w:r w:rsidRPr="003166E0">
              <w:t>35</w:t>
            </w:r>
          </w:p>
        </w:tc>
        <w:tc>
          <w:tcPr>
            <w:tcW w:w="1474" w:type="dxa"/>
            <w:noWrap/>
            <w:hideMark/>
          </w:tcPr>
          <w:p w14:paraId="6A8432CE" w14:textId="77777777" w:rsidR="00B039A5" w:rsidRPr="00092475" w:rsidRDefault="00B039A5">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3166E0">
              <w:t>100%</w:t>
            </w:r>
          </w:p>
        </w:tc>
      </w:tr>
      <w:tr w:rsidR="00B039A5" w:rsidRPr="00092475" w14:paraId="005CDD6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2" w:type="dxa"/>
            <w:noWrap/>
            <w:hideMark/>
          </w:tcPr>
          <w:p w14:paraId="00B1B127" w14:textId="77777777" w:rsidR="00B039A5" w:rsidRPr="00092475" w:rsidRDefault="00B039A5">
            <w:pPr>
              <w:pStyle w:val="TableText"/>
              <w:keepNext/>
              <w:keepLines/>
            </w:pPr>
            <w:r w:rsidRPr="003166E0">
              <w:t>F1.12: Woodland riparian zone or floodplain</w:t>
            </w:r>
          </w:p>
        </w:tc>
        <w:tc>
          <w:tcPr>
            <w:tcW w:w="1560" w:type="dxa"/>
            <w:noWrap/>
            <w:hideMark/>
          </w:tcPr>
          <w:p w14:paraId="3BE5D38D" w14:textId="77777777" w:rsidR="00B039A5" w:rsidRPr="00092475" w:rsidRDefault="00B039A5">
            <w:pPr>
              <w:pStyle w:val="TableTextRight"/>
              <w:keepNext/>
              <w:keepLines/>
              <w:ind w:right="570"/>
              <w:cnfStyle w:val="000000100000" w:firstRow="0" w:lastRow="0" w:firstColumn="0" w:lastColumn="0" w:oddVBand="0" w:evenVBand="0" w:oddHBand="1" w:evenHBand="0" w:firstRowFirstColumn="0" w:firstRowLastColumn="0" w:lastRowFirstColumn="0" w:lastRowLastColumn="0"/>
            </w:pPr>
            <w:r w:rsidRPr="003166E0">
              <w:t>2</w:t>
            </w:r>
          </w:p>
        </w:tc>
        <w:tc>
          <w:tcPr>
            <w:tcW w:w="1560" w:type="dxa"/>
            <w:noWrap/>
            <w:hideMark/>
          </w:tcPr>
          <w:p w14:paraId="7AF18C68" w14:textId="77777777" w:rsidR="00B039A5" w:rsidRPr="00092475" w:rsidRDefault="00B039A5">
            <w:pPr>
              <w:pStyle w:val="TableTextRight"/>
              <w:keepNext/>
              <w:keepLines/>
              <w:ind w:right="563"/>
              <w:cnfStyle w:val="000000100000" w:firstRow="0" w:lastRow="0" w:firstColumn="0" w:lastColumn="0" w:oddVBand="0" w:evenVBand="0" w:oddHBand="1" w:evenHBand="0" w:firstRowFirstColumn="0" w:firstRowLastColumn="0" w:lastRowFirstColumn="0" w:lastRowLastColumn="0"/>
            </w:pPr>
            <w:r w:rsidRPr="003166E0">
              <w:t>&lt;1</w:t>
            </w:r>
          </w:p>
        </w:tc>
        <w:tc>
          <w:tcPr>
            <w:tcW w:w="1474" w:type="dxa"/>
            <w:noWrap/>
            <w:hideMark/>
          </w:tcPr>
          <w:p w14:paraId="1FA46253" w14:textId="77777777" w:rsidR="00B039A5" w:rsidRPr="00092475" w:rsidRDefault="00B039A5">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3166E0">
              <w:t>4%</w:t>
            </w:r>
          </w:p>
        </w:tc>
      </w:tr>
      <w:tr w:rsidR="00B039A5" w:rsidRPr="00092475" w14:paraId="1C6A087C" w14:textId="77777777">
        <w:tc>
          <w:tcPr>
            <w:cnfStyle w:val="001000000000" w:firstRow="0" w:lastRow="0" w:firstColumn="1" w:lastColumn="0" w:oddVBand="0" w:evenVBand="0" w:oddHBand="0" w:evenHBand="0" w:firstRowFirstColumn="0" w:firstRowLastColumn="0" w:lastRowFirstColumn="0" w:lastRowLastColumn="0"/>
            <w:tcW w:w="4932" w:type="dxa"/>
            <w:noWrap/>
            <w:hideMark/>
          </w:tcPr>
          <w:p w14:paraId="05A66454" w14:textId="77777777" w:rsidR="00B039A5" w:rsidRPr="00092475" w:rsidRDefault="00B039A5">
            <w:pPr>
              <w:pStyle w:val="TableText"/>
              <w:keepNext/>
              <w:keepLines/>
            </w:pPr>
            <w:r w:rsidRPr="003166E0">
              <w:t>Pst2.2: Temporary salt marsh</w:t>
            </w:r>
          </w:p>
        </w:tc>
        <w:tc>
          <w:tcPr>
            <w:tcW w:w="1560" w:type="dxa"/>
            <w:noWrap/>
            <w:hideMark/>
          </w:tcPr>
          <w:p w14:paraId="5B63AEED" w14:textId="77777777" w:rsidR="00B039A5" w:rsidRPr="00092475" w:rsidRDefault="00B039A5">
            <w:pPr>
              <w:pStyle w:val="TableTextRight"/>
              <w:keepNext/>
              <w:keepLines/>
              <w:ind w:right="570"/>
              <w:cnfStyle w:val="000000000000" w:firstRow="0" w:lastRow="0" w:firstColumn="0" w:lastColumn="0" w:oddVBand="0" w:evenVBand="0" w:oddHBand="0" w:evenHBand="0" w:firstRowFirstColumn="0" w:firstRowLastColumn="0" w:lastRowFirstColumn="0" w:lastRowLastColumn="0"/>
            </w:pPr>
            <w:r w:rsidRPr="003166E0">
              <w:t>14</w:t>
            </w:r>
          </w:p>
        </w:tc>
        <w:tc>
          <w:tcPr>
            <w:tcW w:w="1560" w:type="dxa"/>
            <w:noWrap/>
            <w:hideMark/>
          </w:tcPr>
          <w:p w14:paraId="1A3A9C18" w14:textId="77777777" w:rsidR="00B039A5" w:rsidRPr="00092475" w:rsidRDefault="00B039A5">
            <w:pPr>
              <w:pStyle w:val="TableTextRight"/>
              <w:keepNext/>
              <w:keepLines/>
              <w:ind w:right="563"/>
              <w:cnfStyle w:val="000000000000" w:firstRow="0" w:lastRow="0" w:firstColumn="0" w:lastColumn="0" w:oddVBand="0" w:evenVBand="0" w:oddHBand="0" w:evenHBand="0" w:firstRowFirstColumn="0" w:firstRowLastColumn="0" w:lastRowFirstColumn="0" w:lastRowLastColumn="0"/>
            </w:pPr>
            <w:r w:rsidRPr="003166E0">
              <w:t>3</w:t>
            </w:r>
          </w:p>
        </w:tc>
        <w:tc>
          <w:tcPr>
            <w:tcW w:w="1474" w:type="dxa"/>
            <w:noWrap/>
            <w:hideMark/>
          </w:tcPr>
          <w:p w14:paraId="5582F7D2" w14:textId="77777777" w:rsidR="00B039A5" w:rsidRPr="00092475" w:rsidRDefault="00B039A5">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3166E0">
              <w:t>25%</w:t>
            </w:r>
          </w:p>
        </w:tc>
      </w:tr>
      <w:tr w:rsidR="00B039A5" w:rsidRPr="00092475" w14:paraId="51D8245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2" w:type="dxa"/>
            <w:noWrap/>
            <w:hideMark/>
          </w:tcPr>
          <w:p w14:paraId="2AD444AE" w14:textId="77777777" w:rsidR="00B039A5" w:rsidRPr="00092475" w:rsidRDefault="00B039A5">
            <w:pPr>
              <w:pStyle w:val="TableText"/>
              <w:keepNext/>
              <w:keepLines/>
            </w:pPr>
            <w:r w:rsidRPr="003166E0">
              <w:t>F1.8: Black box woodland riparian zone or floodplain</w:t>
            </w:r>
          </w:p>
        </w:tc>
        <w:tc>
          <w:tcPr>
            <w:tcW w:w="1560" w:type="dxa"/>
            <w:noWrap/>
            <w:hideMark/>
          </w:tcPr>
          <w:p w14:paraId="2C5B9390" w14:textId="77777777" w:rsidR="00B039A5" w:rsidRPr="00092475" w:rsidRDefault="00B039A5">
            <w:pPr>
              <w:pStyle w:val="TableTextRight"/>
              <w:keepNext/>
              <w:keepLines/>
              <w:ind w:right="570"/>
              <w:cnfStyle w:val="000000100000" w:firstRow="0" w:lastRow="0" w:firstColumn="0" w:lastColumn="0" w:oddVBand="0" w:evenVBand="0" w:oddHBand="1" w:evenHBand="0" w:firstRowFirstColumn="0" w:firstRowLastColumn="0" w:lastRowFirstColumn="0" w:lastRowLastColumn="0"/>
            </w:pPr>
            <w:r w:rsidRPr="003166E0">
              <w:t>7</w:t>
            </w:r>
          </w:p>
        </w:tc>
        <w:tc>
          <w:tcPr>
            <w:tcW w:w="1560" w:type="dxa"/>
            <w:noWrap/>
            <w:hideMark/>
          </w:tcPr>
          <w:p w14:paraId="5038D8AC" w14:textId="77777777" w:rsidR="00B039A5" w:rsidRPr="00092475" w:rsidRDefault="00B039A5">
            <w:pPr>
              <w:pStyle w:val="TableTextRight"/>
              <w:keepNext/>
              <w:keepLines/>
              <w:ind w:right="563"/>
              <w:cnfStyle w:val="000000100000" w:firstRow="0" w:lastRow="0" w:firstColumn="0" w:lastColumn="0" w:oddVBand="0" w:evenVBand="0" w:oddHBand="1" w:evenHBand="0" w:firstRowFirstColumn="0" w:firstRowLastColumn="0" w:lastRowFirstColumn="0" w:lastRowLastColumn="0"/>
            </w:pPr>
            <w:r w:rsidRPr="003166E0">
              <w:t>0</w:t>
            </w:r>
          </w:p>
        </w:tc>
        <w:tc>
          <w:tcPr>
            <w:tcW w:w="1474" w:type="dxa"/>
            <w:noWrap/>
            <w:hideMark/>
          </w:tcPr>
          <w:p w14:paraId="2FDD24C3" w14:textId="77777777" w:rsidR="00B039A5" w:rsidRPr="00092475" w:rsidRDefault="00B039A5">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3166E0">
              <w:t>0%</w:t>
            </w:r>
          </w:p>
        </w:tc>
      </w:tr>
      <w:tr w:rsidR="00B039A5" w:rsidRPr="00092475" w14:paraId="6F4E45EB" w14:textId="77777777">
        <w:tc>
          <w:tcPr>
            <w:cnfStyle w:val="001000000000" w:firstRow="0" w:lastRow="0" w:firstColumn="1" w:lastColumn="0" w:oddVBand="0" w:evenVBand="0" w:oddHBand="0" w:evenHBand="0" w:firstRowFirstColumn="0" w:firstRowLastColumn="0" w:lastRowFirstColumn="0" w:lastRowLastColumn="0"/>
            <w:tcW w:w="4932" w:type="dxa"/>
            <w:noWrap/>
            <w:hideMark/>
          </w:tcPr>
          <w:p w14:paraId="6BF796E4" w14:textId="77777777" w:rsidR="00B039A5" w:rsidRPr="00092475" w:rsidRDefault="00B039A5">
            <w:pPr>
              <w:pStyle w:val="TableText"/>
              <w:keepNext/>
              <w:keepLines/>
            </w:pPr>
            <w:r w:rsidRPr="003166E0">
              <w:t>Pt1.7.2: Temporary lignum swamp</w:t>
            </w:r>
          </w:p>
        </w:tc>
        <w:tc>
          <w:tcPr>
            <w:tcW w:w="1560" w:type="dxa"/>
            <w:noWrap/>
            <w:hideMark/>
          </w:tcPr>
          <w:p w14:paraId="14648EE2" w14:textId="77777777" w:rsidR="00B039A5" w:rsidRPr="00092475" w:rsidRDefault="00B039A5">
            <w:pPr>
              <w:pStyle w:val="TableTextRight"/>
              <w:keepNext/>
              <w:keepLines/>
              <w:ind w:right="570"/>
              <w:cnfStyle w:val="000000000000" w:firstRow="0" w:lastRow="0" w:firstColumn="0" w:lastColumn="0" w:oddVBand="0" w:evenVBand="0" w:oddHBand="0" w:evenHBand="0" w:firstRowFirstColumn="0" w:firstRowLastColumn="0" w:lastRowFirstColumn="0" w:lastRowLastColumn="0"/>
            </w:pPr>
            <w:r w:rsidRPr="003166E0">
              <w:t>7</w:t>
            </w:r>
          </w:p>
        </w:tc>
        <w:tc>
          <w:tcPr>
            <w:tcW w:w="1560" w:type="dxa"/>
            <w:noWrap/>
            <w:hideMark/>
          </w:tcPr>
          <w:p w14:paraId="70CA36DC" w14:textId="77777777" w:rsidR="00B039A5" w:rsidRPr="00092475" w:rsidRDefault="00B039A5">
            <w:pPr>
              <w:pStyle w:val="TableTextRight"/>
              <w:keepNext/>
              <w:keepLines/>
              <w:ind w:right="563"/>
              <w:cnfStyle w:val="000000000000" w:firstRow="0" w:lastRow="0" w:firstColumn="0" w:lastColumn="0" w:oddVBand="0" w:evenVBand="0" w:oddHBand="0" w:evenHBand="0" w:firstRowFirstColumn="0" w:firstRowLastColumn="0" w:lastRowFirstColumn="0" w:lastRowLastColumn="0"/>
            </w:pPr>
            <w:r w:rsidRPr="003166E0">
              <w:t>0</w:t>
            </w:r>
          </w:p>
        </w:tc>
        <w:tc>
          <w:tcPr>
            <w:tcW w:w="1474" w:type="dxa"/>
            <w:noWrap/>
            <w:hideMark/>
          </w:tcPr>
          <w:p w14:paraId="18A7900F" w14:textId="77777777" w:rsidR="00B039A5" w:rsidRPr="00092475" w:rsidRDefault="00B039A5">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3166E0">
              <w:t>0%</w:t>
            </w:r>
          </w:p>
        </w:tc>
      </w:tr>
      <w:tr w:rsidR="00B039A5" w:rsidRPr="00092475" w14:paraId="629F0B2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2" w:type="dxa"/>
            <w:noWrap/>
            <w:hideMark/>
          </w:tcPr>
          <w:p w14:paraId="28DD4A99" w14:textId="77777777" w:rsidR="00B039A5" w:rsidRPr="00092475" w:rsidRDefault="00B039A5">
            <w:pPr>
              <w:pStyle w:val="TableText"/>
              <w:keepNext/>
              <w:keepLines/>
            </w:pPr>
            <w:r w:rsidRPr="003166E0">
              <w:t>Pt3.1.2: Clay pan</w:t>
            </w:r>
          </w:p>
        </w:tc>
        <w:tc>
          <w:tcPr>
            <w:tcW w:w="1560" w:type="dxa"/>
            <w:noWrap/>
            <w:hideMark/>
          </w:tcPr>
          <w:p w14:paraId="4C839DBB" w14:textId="77777777" w:rsidR="00B039A5" w:rsidRPr="00092475" w:rsidRDefault="00B039A5">
            <w:pPr>
              <w:pStyle w:val="TableTextRight"/>
              <w:keepNext/>
              <w:keepLines/>
              <w:ind w:right="570"/>
              <w:cnfStyle w:val="000000100000" w:firstRow="0" w:lastRow="0" w:firstColumn="0" w:lastColumn="0" w:oddVBand="0" w:evenVBand="0" w:oddHBand="1" w:evenHBand="0" w:firstRowFirstColumn="0" w:firstRowLastColumn="0" w:lastRowFirstColumn="0" w:lastRowLastColumn="0"/>
            </w:pPr>
            <w:r w:rsidRPr="003166E0">
              <w:t>14</w:t>
            </w:r>
          </w:p>
        </w:tc>
        <w:tc>
          <w:tcPr>
            <w:tcW w:w="1560" w:type="dxa"/>
            <w:noWrap/>
            <w:hideMark/>
          </w:tcPr>
          <w:p w14:paraId="7046FA14" w14:textId="77777777" w:rsidR="00B039A5" w:rsidRPr="00092475" w:rsidRDefault="00B039A5">
            <w:pPr>
              <w:pStyle w:val="TableTextRight"/>
              <w:keepNext/>
              <w:keepLines/>
              <w:ind w:right="563"/>
              <w:cnfStyle w:val="000000100000" w:firstRow="0" w:lastRow="0" w:firstColumn="0" w:lastColumn="0" w:oddVBand="0" w:evenVBand="0" w:oddHBand="1" w:evenHBand="0" w:firstRowFirstColumn="0" w:firstRowLastColumn="0" w:lastRowFirstColumn="0" w:lastRowLastColumn="0"/>
            </w:pPr>
            <w:r w:rsidRPr="003166E0">
              <w:t>0</w:t>
            </w:r>
          </w:p>
        </w:tc>
        <w:tc>
          <w:tcPr>
            <w:tcW w:w="1474" w:type="dxa"/>
            <w:noWrap/>
            <w:hideMark/>
          </w:tcPr>
          <w:p w14:paraId="6DF4C7BA" w14:textId="77777777" w:rsidR="00B039A5" w:rsidRPr="00092475" w:rsidRDefault="00B039A5">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3166E0">
              <w:t>0%</w:t>
            </w:r>
          </w:p>
        </w:tc>
      </w:tr>
      <w:tr w:rsidR="00B039A5" w:rsidRPr="00092475" w14:paraId="14C2832A" w14:textId="77777777">
        <w:tc>
          <w:tcPr>
            <w:cnfStyle w:val="001000000000" w:firstRow="0" w:lastRow="0" w:firstColumn="1" w:lastColumn="0" w:oddVBand="0" w:evenVBand="0" w:oddHBand="0" w:evenHBand="0" w:firstRowFirstColumn="0" w:firstRowLastColumn="0" w:lastRowFirstColumn="0" w:lastRowLastColumn="0"/>
            <w:tcW w:w="4932" w:type="dxa"/>
            <w:noWrap/>
          </w:tcPr>
          <w:p w14:paraId="0A7BB641" w14:textId="77777777" w:rsidR="00B039A5" w:rsidRPr="00092475" w:rsidRDefault="00B039A5">
            <w:pPr>
              <w:pStyle w:val="TableText"/>
              <w:keepNext/>
              <w:keepLines/>
            </w:pPr>
            <w:r w:rsidRPr="003166E0">
              <w:t>Not water dependent</w:t>
            </w:r>
          </w:p>
        </w:tc>
        <w:tc>
          <w:tcPr>
            <w:tcW w:w="1560" w:type="dxa"/>
            <w:noWrap/>
          </w:tcPr>
          <w:p w14:paraId="470BA258" w14:textId="77777777" w:rsidR="00B039A5" w:rsidRPr="00092475" w:rsidRDefault="00B039A5">
            <w:pPr>
              <w:pStyle w:val="TableTextRight"/>
              <w:keepNext/>
              <w:keepLines/>
              <w:ind w:right="570"/>
              <w:cnfStyle w:val="000000000000" w:firstRow="0" w:lastRow="0" w:firstColumn="0" w:lastColumn="0" w:oddVBand="0" w:evenVBand="0" w:oddHBand="0" w:evenHBand="0" w:firstRowFirstColumn="0" w:firstRowLastColumn="0" w:lastRowFirstColumn="0" w:lastRowLastColumn="0"/>
            </w:pPr>
            <w:r w:rsidRPr="003166E0">
              <w:t>2,823</w:t>
            </w:r>
          </w:p>
        </w:tc>
        <w:tc>
          <w:tcPr>
            <w:tcW w:w="1560" w:type="dxa"/>
            <w:noWrap/>
          </w:tcPr>
          <w:p w14:paraId="245FF5CB" w14:textId="77777777" w:rsidR="00B039A5" w:rsidRPr="00092475" w:rsidRDefault="00B039A5">
            <w:pPr>
              <w:pStyle w:val="TableTextRight"/>
              <w:keepNext/>
              <w:keepLines/>
              <w:ind w:right="563"/>
              <w:cnfStyle w:val="000000000000" w:firstRow="0" w:lastRow="0" w:firstColumn="0" w:lastColumn="0" w:oddVBand="0" w:evenVBand="0" w:oddHBand="0" w:evenHBand="0" w:firstRowFirstColumn="0" w:firstRowLastColumn="0" w:lastRowFirstColumn="0" w:lastRowLastColumn="0"/>
            </w:pPr>
            <w:r w:rsidRPr="003166E0">
              <w:t>–</w:t>
            </w:r>
          </w:p>
        </w:tc>
        <w:tc>
          <w:tcPr>
            <w:tcW w:w="1474" w:type="dxa"/>
            <w:noWrap/>
          </w:tcPr>
          <w:p w14:paraId="10652ED6" w14:textId="77777777" w:rsidR="00B039A5" w:rsidRPr="00092475" w:rsidRDefault="00B039A5">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3166E0">
              <w:t>–</w:t>
            </w:r>
          </w:p>
        </w:tc>
      </w:tr>
      <w:tr w:rsidR="00B039A5" w:rsidRPr="00092475" w14:paraId="5A4CDBEE" w14:textId="77777777">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2" w:type="dxa"/>
            <w:noWrap/>
          </w:tcPr>
          <w:p w14:paraId="052E9750" w14:textId="77777777" w:rsidR="00B039A5" w:rsidRPr="00092475" w:rsidRDefault="00B039A5">
            <w:pPr>
              <w:pStyle w:val="TableText"/>
            </w:pPr>
            <w:r w:rsidRPr="003166E0">
              <w:t>Total</w:t>
            </w:r>
          </w:p>
        </w:tc>
        <w:tc>
          <w:tcPr>
            <w:tcW w:w="1560" w:type="dxa"/>
            <w:noWrap/>
          </w:tcPr>
          <w:p w14:paraId="676F7C40" w14:textId="77777777" w:rsidR="00B039A5" w:rsidRPr="00092475" w:rsidRDefault="00B039A5">
            <w:pPr>
              <w:pStyle w:val="TableTextRight"/>
              <w:keepNext/>
              <w:keepLines/>
              <w:ind w:right="570"/>
              <w:cnfStyle w:val="010000000000" w:firstRow="0" w:lastRow="1" w:firstColumn="0" w:lastColumn="0" w:oddVBand="0" w:evenVBand="0" w:oddHBand="0" w:evenHBand="0" w:firstRowFirstColumn="0" w:firstRowLastColumn="0" w:lastRowFirstColumn="0" w:lastRowLastColumn="0"/>
            </w:pPr>
            <w:r w:rsidRPr="003166E0">
              <w:t>8,454</w:t>
            </w:r>
          </w:p>
        </w:tc>
        <w:tc>
          <w:tcPr>
            <w:tcW w:w="1560" w:type="dxa"/>
            <w:noWrap/>
          </w:tcPr>
          <w:p w14:paraId="3AFE9930" w14:textId="77777777" w:rsidR="00B039A5" w:rsidRPr="00092475" w:rsidRDefault="00B039A5">
            <w:pPr>
              <w:pStyle w:val="TableTextRight"/>
              <w:keepNext/>
              <w:keepLines/>
              <w:ind w:right="563"/>
              <w:cnfStyle w:val="010000000000" w:firstRow="0" w:lastRow="1" w:firstColumn="0" w:lastColumn="0" w:oddVBand="0" w:evenVBand="0" w:oddHBand="0" w:evenHBand="0" w:firstRowFirstColumn="0" w:firstRowLastColumn="0" w:lastRowFirstColumn="0" w:lastRowLastColumn="0"/>
            </w:pPr>
            <w:r w:rsidRPr="003166E0">
              <w:t>3,779</w:t>
            </w:r>
          </w:p>
        </w:tc>
        <w:tc>
          <w:tcPr>
            <w:tcW w:w="1474" w:type="dxa"/>
            <w:noWrap/>
          </w:tcPr>
          <w:p w14:paraId="54479C87" w14:textId="77777777" w:rsidR="00B039A5" w:rsidRPr="00092475" w:rsidRDefault="00B039A5">
            <w:pPr>
              <w:pStyle w:val="TableTextRight"/>
              <w:keepNext/>
              <w:keepLines/>
              <w:ind w:right="454"/>
              <w:cnfStyle w:val="010000000000" w:firstRow="0" w:lastRow="1" w:firstColumn="0" w:lastColumn="0" w:oddVBand="0" w:evenVBand="0" w:oddHBand="0" w:evenHBand="0" w:firstRowFirstColumn="0" w:firstRowLastColumn="0" w:lastRowFirstColumn="0" w:lastRowLastColumn="0"/>
            </w:pPr>
            <w:r w:rsidRPr="003166E0">
              <w:t>45%</w:t>
            </w:r>
          </w:p>
        </w:tc>
      </w:tr>
    </w:tbl>
    <w:p w14:paraId="5335963E" w14:textId="77777777" w:rsidR="00A86AF9" w:rsidRDefault="00A86AF9" w:rsidP="000B6F74">
      <w:pPr>
        <w:pStyle w:val="BodyText"/>
      </w:pPr>
    </w:p>
    <w:p w14:paraId="62AA493A" w14:textId="77777777" w:rsidR="00E3031F" w:rsidRDefault="00E3031F" w:rsidP="000B6F74">
      <w:pPr>
        <w:pStyle w:val="BodyText"/>
        <w:sectPr w:rsidR="00E3031F" w:rsidSect="00742B1C">
          <w:pgSz w:w="11906" w:h="16838" w:code="9"/>
          <w:pgMar w:top="1134" w:right="1134" w:bottom="1134" w:left="1134" w:header="510" w:footer="510" w:gutter="0"/>
          <w:cols w:space="284"/>
          <w:docGrid w:linePitch="360"/>
        </w:sectPr>
      </w:pPr>
    </w:p>
    <w:p w14:paraId="13733A9D" w14:textId="0223386C" w:rsidR="002E504D" w:rsidRPr="004B73C2" w:rsidRDefault="002E504D" w:rsidP="00512200">
      <w:pPr>
        <w:pStyle w:val="Caption"/>
      </w:pPr>
      <w:bookmarkStart w:id="251" w:name="_Ref100829259"/>
      <w:bookmarkStart w:id="252" w:name="_Toc107511608"/>
      <w:bookmarkStart w:id="253" w:name="_Toc201867370"/>
      <w:r w:rsidRPr="004B73C2">
        <w:lastRenderedPageBreak/>
        <w:t>Figure</w:t>
      </w:r>
      <w:r w:rsidR="00C863ED">
        <w:t> </w:t>
      </w:r>
      <w:r w:rsidR="00137FF4">
        <w:fldChar w:fldCharType="begin" w:fldLock="1"/>
      </w:r>
      <w:r w:rsidR="00137FF4">
        <w:instrText xml:space="preserve"> STYLEREF 1 \s </w:instrText>
      </w:r>
      <w:r w:rsidR="00137FF4">
        <w:fldChar w:fldCharType="separate"/>
      </w:r>
      <w:r w:rsidR="009B47F6">
        <w:rPr>
          <w:noProof/>
        </w:rPr>
        <w:t>4</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6</w:t>
      </w:r>
      <w:r w:rsidR="00137FF4">
        <w:fldChar w:fldCharType="end"/>
      </w:r>
      <w:bookmarkEnd w:id="251"/>
      <w:r w:rsidRPr="004B73C2">
        <w:t xml:space="preserve"> </w:t>
      </w:r>
      <w:r w:rsidR="00954644">
        <w:t>Map of e</w:t>
      </w:r>
      <w:r w:rsidRPr="004B73C2">
        <w:t xml:space="preserve">cosystem diversity within the Narran Lake Nature Reserve </w:t>
      </w:r>
      <w:r w:rsidR="007C6EB9">
        <w:t xml:space="preserve">(Narran Lakes) </w:t>
      </w:r>
      <w:r w:rsidRPr="004B73C2">
        <w:t>Ramsar Site</w:t>
      </w:r>
      <w:r w:rsidR="002F7144">
        <w:t>,</w:t>
      </w:r>
      <w:r w:rsidRPr="004B73C2">
        <w:t xml:space="preserve"> showing </w:t>
      </w:r>
      <w:r w:rsidR="001A7904">
        <w:t>2023–24</w:t>
      </w:r>
      <w:r w:rsidRPr="004B73C2">
        <w:t xml:space="preserve"> inundation by </w:t>
      </w:r>
      <w:r w:rsidR="00FF721F">
        <w:t>71 </w:t>
      </w:r>
      <w:r w:rsidRPr="004B73C2">
        <w:t>GL of C</w:t>
      </w:r>
      <w:r w:rsidR="00E3031F">
        <w:t>EW</w:t>
      </w:r>
      <w:bookmarkEnd w:id="252"/>
      <w:bookmarkEnd w:id="253"/>
    </w:p>
    <w:p w14:paraId="53658838" w14:textId="7E4C44A6" w:rsidR="00E3031F" w:rsidRDefault="0075112B" w:rsidP="00306A5D">
      <w:pPr>
        <w:pStyle w:val="Figure"/>
      </w:pPr>
      <w:bookmarkStart w:id="254" w:name="_Ref100194423"/>
      <w:bookmarkStart w:id="255" w:name="_Toc107511647"/>
      <w:r w:rsidRPr="00306A5D">
        <w:rPr>
          <w:noProof/>
        </w:rPr>
        <w:drawing>
          <wp:inline distT="0" distB="0" distL="0" distR="0" wp14:anchorId="7E231658" wp14:editId="72316619">
            <wp:extent cx="8868103" cy="5425440"/>
            <wp:effectExtent l="0" t="0" r="9525" b="3810"/>
            <wp:docPr id="41725443" name="Picture 417254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25443" name="Picture 41725443">
                      <a:extLst>
                        <a:ext uri="{C183D7F6-B498-43B3-948B-1728B52AA6E4}">
                          <adec:decorative xmlns:adec="http://schemas.microsoft.com/office/drawing/2017/decorative" val="1"/>
                        </a:ext>
                      </a:extLst>
                    </pic:cNvPr>
                    <pic:cNvPicPr/>
                  </pic:nvPicPr>
                  <pic:blipFill>
                    <a:blip r:embed="rId52"/>
                    <a:stretch>
                      <a:fillRect/>
                    </a:stretch>
                  </pic:blipFill>
                  <pic:spPr>
                    <a:xfrm>
                      <a:off x="0" y="0"/>
                      <a:ext cx="8871981" cy="5427813"/>
                    </a:xfrm>
                    <a:prstGeom prst="rect">
                      <a:avLst/>
                    </a:prstGeom>
                  </pic:spPr>
                </pic:pic>
              </a:graphicData>
            </a:graphic>
          </wp:inline>
        </w:drawing>
      </w:r>
    </w:p>
    <w:p w14:paraId="518026D7" w14:textId="77777777" w:rsidR="00E3031F" w:rsidRDefault="00E3031F" w:rsidP="00F845E4">
      <w:pPr>
        <w:spacing w:before="60" w:after="0"/>
        <w:sectPr w:rsidR="00E3031F" w:rsidSect="00742B1C">
          <w:pgSz w:w="16838" w:h="11906" w:orient="landscape" w:code="9"/>
          <w:pgMar w:top="1134" w:right="1134" w:bottom="1134" w:left="1134" w:header="510" w:footer="510" w:gutter="0"/>
          <w:cols w:space="284"/>
          <w:docGrid w:linePitch="360"/>
        </w:sectPr>
      </w:pPr>
    </w:p>
    <w:bookmarkEnd w:id="254"/>
    <w:bookmarkEnd w:id="255"/>
    <w:p w14:paraId="1FE1ABAB" w14:textId="77777777" w:rsidR="00DD1E62" w:rsidRPr="003E1534" w:rsidRDefault="00DD1E62" w:rsidP="00006B16">
      <w:pPr>
        <w:pStyle w:val="Heading3"/>
        <w:keepNext w:val="0"/>
        <w:keepLines w:val="0"/>
      </w:pPr>
      <w:r>
        <w:lastRenderedPageBreak/>
        <w:t xml:space="preserve">The </w:t>
      </w:r>
      <w:r w:rsidRPr="003E1534">
        <w:t>Macquarie Marshes</w:t>
      </w:r>
    </w:p>
    <w:p w14:paraId="2F83834F" w14:textId="40612285" w:rsidR="00DD1E62" w:rsidRDefault="00A84C79" w:rsidP="00006B16">
      <w:pPr>
        <w:pStyle w:val="BodyText"/>
      </w:pPr>
      <w:r>
        <w:t xml:space="preserve">The </w:t>
      </w:r>
      <w:r w:rsidRPr="003E1534">
        <w:t>Macquarie Marshes</w:t>
      </w:r>
      <w:r>
        <w:t xml:space="preserve"> </w:t>
      </w:r>
      <w:r w:rsidR="00DD1E62">
        <w:t xml:space="preserve">Ramsar Site is a </w:t>
      </w:r>
      <w:r w:rsidR="00DD1E62" w:rsidRPr="00B978DF">
        <w:t>small portion of the larger Macquarie Marshes ecosystem</w:t>
      </w:r>
      <w:r w:rsidR="002F7144">
        <w:t>,</w:t>
      </w:r>
      <w:r w:rsidR="00DD1E62" w:rsidRPr="00B978DF">
        <w:t xml:space="preserve"> comprising </w:t>
      </w:r>
      <w:r w:rsidR="002F7144">
        <w:t xml:space="preserve">the </w:t>
      </w:r>
      <w:r w:rsidR="00DD1E62" w:rsidRPr="00B978DF">
        <w:t xml:space="preserve">Macquarie Marshes Nature Reserve and the </w:t>
      </w:r>
      <w:r w:rsidR="002F7144" w:rsidRPr="00B978DF">
        <w:t>privately</w:t>
      </w:r>
      <w:r w:rsidR="0065077E">
        <w:t xml:space="preserve"> </w:t>
      </w:r>
      <w:r w:rsidR="00DD1E62" w:rsidRPr="00B978DF">
        <w:t xml:space="preserve">owned Wilgara </w:t>
      </w:r>
      <w:r w:rsidR="007C6EB9">
        <w:t>W</w:t>
      </w:r>
      <w:r w:rsidR="00DD1E62" w:rsidRPr="00B978DF">
        <w:t>etland and U-Block</w:t>
      </w:r>
      <w:r>
        <w:t xml:space="preserve"> (</w:t>
      </w:r>
      <w:r>
        <w:fldChar w:fldCharType="begin" w:fldLock="1"/>
      </w:r>
      <w:r>
        <w:instrText xml:space="preserve"> REF _Ref100392798 \h </w:instrText>
      </w:r>
      <w:r w:rsidR="007D279E">
        <w:instrText xml:space="preserve"> \* MERGEFORMAT </w:instrText>
      </w:r>
      <w:r>
        <w:fldChar w:fldCharType="separate"/>
      </w:r>
      <w:r w:rsidR="009B47F6">
        <w:t>Figure 4.7</w:t>
      </w:r>
      <w:r>
        <w:fldChar w:fldCharType="end"/>
      </w:r>
      <w:r>
        <w:t>)</w:t>
      </w:r>
      <w:r w:rsidR="00DD1E62" w:rsidRPr="00B978DF">
        <w:t xml:space="preserve">. </w:t>
      </w:r>
      <w:r w:rsidR="00DD1E62">
        <w:t>The Ramsar Site values include s</w:t>
      </w:r>
      <w:r w:rsidR="00DD1E62" w:rsidRPr="00B978DF">
        <w:t>ignificant vegetation communities</w:t>
      </w:r>
      <w:r w:rsidR="00DD1E62">
        <w:t xml:space="preserve"> dominated by tall marsh and river red gum forest</w:t>
      </w:r>
      <w:r w:rsidR="002F7144">
        <w:t>,</w:t>
      </w:r>
      <w:r w:rsidR="00DD1E62" w:rsidRPr="00B978DF">
        <w:t xml:space="preserve"> and </w:t>
      </w:r>
      <w:r w:rsidR="002F7144">
        <w:t xml:space="preserve">an </w:t>
      </w:r>
      <w:r w:rsidR="00DD1E62" w:rsidRPr="00B978DF">
        <w:t xml:space="preserve">abundance and diversity of waterbirds and </w:t>
      </w:r>
      <w:r w:rsidR="00DE01E1">
        <w:t>aggregate-</w:t>
      </w:r>
      <w:r w:rsidR="00DD1E62" w:rsidRPr="00B978DF">
        <w:t>nesting waterbird species</w:t>
      </w:r>
      <w:r w:rsidR="00DD1E62">
        <w:t xml:space="preserve"> </w:t>
      </w:r>
      <w:r w:rsidR="00DD1E62" w:rsidRPr="001418E9">
        <w:rPr>
          <w:rFonts w:cs="Calibri"/>
        </w:rPr>
        <w:t>(OEH 2012)</w:t>
      </w:r>
      <w:r w:rsidR="00DD1E62" w:rsidRPr="00B978DF">
        <w:t>.</w:t>
      </w:r>
    </w:p>
    <w:p w14:paraId="63512C6A" w14:textId="418EB9C1" w:rsidR="00DD1E62" w:rsidRDefault="00DD1E62" w:rsidP="00006B16">
      <w:pPr>
        <w:pStyle w:val="BodyText"/>
        <w:rPr>
          <w:color w:val="auto"/>
        </w:rPr>
      </w:pPr>
      <w:r>
        <w:t xml:space="preserve">Providing water to the Macquarie Marshes to </w:t>
      </w:r>
      <w:r w:rsidR="001C3BE3" w:rsidRPr="001C3BE3">
        <w:t xml:space="preserve">maintain resilience in wetland vegetation communities </w:t>
      </w:r>
      <w:r w:rsidR="001C3BE3">
        <w:t xml:space="preserve">was a priority in </w:t>
      </w:r>
      <w:r w:rsidR="001A7904">
        <w:t>2023–24</w:t>
      </w:r>
      <w:r w:rsidR="003B0FD3">
        <w:t xml:space="preserve"> </w:t>
      </w:r>
      <w:r w:rsidR="003B0FD3" w:rsidRPr="002B461C">
        <w:fldChar w:fldCharType="begin"/>
      </w:r>
      <w:r w:rsidR="001C3BE3">
        <w:instrText xml:space="preserve"> ADDIN ZOTERO_ITEM CSL_CITATION {"citationID":"lkmgD1fy","properties":{"formattedCitation":"(MDBA 2023)","plainCitation":"(MDBA 2023)","noteIndex":0},"citationItems":[{"id":4228,"uris":["http://zotero.org/users/536544/items/RHEPCAK4"],"itemData":{"id":4228,"type":"report","event-place":"Canberra","language":"en","number":"10/23","page":"19","publisher":"Murray–Darling Basin Authority","publisher-place":"Canberra","source":"Zotero","title":"Basin annual environmental watering priorities 2023–24","URL":"https://www.mdba.gov.au/sites/default/files/publications/environmental-watering-priorities-2023-2024.pdf","author":[{"literal":"MDBA"}],"accessed":{"date-parts":[["2024",4,1]]},"issued":{"date-parts":[["2023"]]}}}],"schema":"https://github.com/citation-style-language/schema/raw/master/csl-citation.json"} </w:instrText>
      </w:r>
      <w:r w:rsidR="003B0FD3" w:rsidRPr="002B461C">
        <w:fldChar w:fldCharType="separate"/>
      </w:r>
      <w:r w:rsidR="003B0FD3" w:rsidRPr="000B6F74">
        <w:rPr>
          <w:rFonts w:cs="Calibri"/>
        </w:rPr>
        <w:t>(MDBA 2023)</w:t>
      </w:r>
      <w:r w:rsidR="003B0FD3" w:rsidRPr="002B461C">
        <w:fldChar w:fldCharType="end"/>
      </w:r>
      <w:r>
        <w:t xml:space="preserve">. </w:t>
      </w:r>
      <w:r w:rsidR="00026B45">
        <w:t>In total</w:t>
      </w:r>
      <w:r w:rsidR="000F0A40">
        <w:t>,</w:t>
      </w:r>
      <w:r w:rsidR="00026B45">
        <w:t xml:space="preserve"> more than </w:t>
      </w:r>
      <w:r w:rsidR="001C3BE3">
        <w:t>159</w:t>
      </w:r>
      <w:r w:rsidR="002F7144">
        <w:t> </w:t>
      </w:r>
      <w:r w:rsidR="00026B45">
        <w:t>GL was delivered</w:t>
      </w:r>
      <w:r w:rsidR="000F0A40">
        <w:t>,</w:t>
      </w:r>
      <w:r w:rsidR="00026B45">
        <w:t xml:space="preserve"> including </w:t>
      </w:r>
      <w:r w:rsidR="001C3BE3">
        <w:t>56</w:t>
      </w:r>
      <w:r w:rsidR="000F0A40">
        <w:t> </w:t>
      </w:r>
      <w:r w:rsidR="00026B45">
        <w:t xml:space="preserve">GL of </w:t>
      </w:r>
      <w:r w:rsidR="00BC5A0B">
        <w:t>CEW</w:t>
      </w:r>
      <w:r w:rsidR="00026B45">
        <w:t xml:space="preserve"> in </w:t>
      </w:r>
      <w:r w:rsidR="001C3BE3">
        <w:t>August</w:t>
      </w:r>
      <w:r w:rsidR="003A0954">
        <w:t>–</w:t>
      </w:r>
      <w:r w:rsidR="001C3BE3">
        <w:t>December</w:t>
      </w:r>
      <w:r w:rsidR="001C2325">
        <w:t xml:space="preserve"> 202</w:t>
      </w:r>
      <w:r w:rsidR="001C3BE3">
        <w:t xml:space="preserve">3 supporting 56% of the Ramsar </w:t>
      </w:r>
      <w:r w:rsidR="00EC09B6">
        <w:t>S</w:t>
      </w:r>
      <w:r w:rsidR="001C3BE3">
        <w:t>ite, mainly in the northern section of the Macquarie Marshes Nature Reserve (</w:t>
      </w:r>
      <w:r w:rsidR="001C3BE3">
        <w:fldChar w:fldCharType="begin" w:fldLock="1"/>
      </w:r>
      <w:r w:rsidR="001C3BE3">
        <w:instrText xml:space="preserve"> REF _Ref100392798 \h </w:instrText>
      </w:r>
      <w:r w:rsidR="001C3BE3">
        <w:fldChar w:fldCharType="separate"/>
      </w:r>
      <w:r w:rsidR="009B47F6">
        <w:t>Figure </w:t>
      </w:r>
      <w:r w:rsidR="009B47F6">
        <w:rPr>
          <w:noProof/>
        </w:rPr>
        <w:t>4</w:t>
      </w:r>
      <w:r w:rsidR="009B47F6">
        <w:t>.</w:t>
      </w:r>
      <w:r w:rsidR="009B47F6">
        <w:rPr>
          <w:noProof/>
        </w:rPr>
        <w:t>7</w:t>
      </w:r>
      <w:r w:rsidR="001C3BE3">
        <w:fldChar w:fldCharType="end"/>
      </w:r>
      <w:r w:rsidR="001C3BE3">
        <w:t>)</w:t>
      </w:r>
      <w:r w:rsidR="00F0076F">
        <w:t>. This</w:t>
      </w:r>
      <w:r w:rsidR="001C3BE3">
        <w:t xml:space="preserve"> includ</w:t>
      </w:r>
      <w:r w:rsidR="00F0076F">
        <w:t>ed</w:t>
      </w:r>
      <w:r w:rsidR="001C3BE3">
        <w:t xml:space="preserve"> between 81%</w:t>
      </w:r>
      <w:r w:rsidR="00F0076F">
        <w:t xml:space="preserve"> and </w:t>
      </w:r>
      <w:r w:rsidR="001C3BE3">
        <w:t>90% of the river red</w:t>
      </w:r>
      <w:r w:rsidR="00F0076F">
        <w:t xml:space="preserve"> </w:t>
      </w:r>
      <w:r w:rsidR="001C3BE3">
        <w:t>gum floodplain and 98% of the tall emergent marsh within the site</w:t>
      </w:r>
      <w:r w:rsidR="002F7144">
        <w:t xml:space="preserve"> </w:t>
      </w:r>
      <w:r w:rsidR="008D536E">
        <w:rPr>
          <w:color w:val="auto"/>
        </w:rPr>
        <w:t xml:space="preserve">that </w:t>
      </w:r>
      <w:r w:rsidRPr="001663CB">
        <w:rPr>
          <w:color w:val="auto"/>
        </w:rPr>
        <w:t>are nominated as critical</w:t>
      </w:r>
      <w:r w:rsidR="001C3BE3">
        <w:rPr>
          <w:color w:val="auto"/>
        </w:rPr>
        <w:t xml:space="preserve"> components of the </w:t>
      </w:r>
      <w:r w:rsidRPr="001663CB">
        <w:rPr>
          <w:color w:val="auto"/>
        </w:rPr>
        <w:t xml:space="preserve">ecological character of the Ramsar </w:t>
      </w:r>
      <w:r>
        <w:rPr>
          <w:color w:val="auto"/>
        </w:rPr>
        <w:t>S</w:t>
      </w:r>
      <w:r w:rsidRPr="001663CB">
        <w:rPr>
          <w:color w:val="auto"/>
        </w:rPr>
        <w:t>ite (OEH 2012)</w:t>
      </w:r>
      <w:r w:rsidR="008D536E" w:rsidRPr="001663CB">
        <w:rPr>
          <w:color w:val="auto"/>
        </w:rPr>
        <w:t xml:space="preserve"> (</w:t>
      </w:r>
      <w:r w:rsidR="00D6752C">
        <w:fldChar w:fldCharType="begin" w:fldLock="1"/>
      </w:r>
      <w:r w:rsidR="00D6752C">
        <w:rPr>
          <w:color w:val="auto"/>
        </w:rPr>
        <w:instrText xml:space="preserve"> REF _Ref195486632 \h </w:instrText>
      </w:r>
      <w:r w:rsidR="00D6752C">
        <w:fldChar w:fldCharType="separate"/>
      </w:r>
      <w:r w:rsidR="009B47F6">
        <w:t>Table </w:t>
      </w:r>
      <w:r w:rsidR="009B47F6">
        <w:rPr>
          <w:noProof/>
        </w:rPr>
        <w:t>4</w:t>
      </w:r>
      <w:r w:rsidR="009B47F6">
        <w:t>.</w:t>
      </w:r>
      <w:r w:rsidR="009B47F6">
        <w:rPr>
          <w:noProof/>
        </w:rPr>
        <w:t>9</w:t>
      </w:r>
      <w:r w:rsidR="00D6752C">
        <w:fldChar w:fldCharType="end"/>
      </w:r>
      <w:r w:rsidR="008D536E" w:rsidRPr="001663CB">
        <w:rPr>
          <w:color w:val="auto"/>
        </w:rPr>
        <w:t>)</w:t>
      </w:r>
      <w:r w:rsidR="008D536E">
        <w:rPr>
          <w:color w:val="auto"/>
        </w:rPr>
        <w:t>.</w:t>
      </w:r>
    </w:p>
    <w:p w14:paraId="58B298CE" w14:textId="3CBCF958" w:rsidR="00980674" w:rsidRDefault="00980674" w:rsidP="00512200">
      <w:pPr>
        <w:pStyle w:val="CaptionWithNote"/>
      </w:pPr>
      <w:bookmarkStart w:id="256" w:name="_Ref195486632"/>
      <w:bookmarkStart w:id="257" w:name="_Toc201867424"/>
      <w:r>
        <w:t>Table </w:t>
      </w:r>
      <w:r>
        <w:fldChar w:fldCharType="begin" w:fldLock="1"/>
      </w:r>
      <w:r>
        <w:instrText xml:space="preserve"> STYLEREF 1 \s </w:instrText>
      </w:r>
      <w:r>
        <w:fldChar w:fldCharType="separate"/>
      </w:r>
      <w:r w:rsidR="009B47F6">
        <w:rPr>
          <w:noProof/>
        </w:rPr>
        <w:t>4</w:t>
      </w:r>
      <w:r>
        <w:rPr>
          <w:noProof/>
        </w:rPr>
        <w:fldChar w:fldCharType="end"/>
      </w:r>
      <w:r>
        <w:t>.</w:t>
      </w:r>
      <w:r>
        <w:fldChar w:fldCharType="begin"/>
      </w:r>
      <w:r>
        <w:instrText xml:space="preserve"> SEQ Table \* ARABIC \s 1 </w:instrText>
      </w:r>
      <w:r>
        <w:fldChar w:fldCharType="separate"/>
      </w:r>
      <w:r w:rsidR="0000560C">
        <w:rPr>
          <w:noProof/>
        </w:rPr>
        <w:t>9</w:t>
      </w:r>
      <w:r>
        <w:rPr>
          <w:noProof/>
        </w:rPr>
        <w:fldChar w:fldCharType="end"/>
      </w:r>
      <w:bookmarkEnd w:id="256"/>
      <w:r>
        <w:t xml:space="preserve"> Area of A</w:t>
      </w:r>
      <w:r w:rsidR="00341BCE">
        <w:t>NAE</w:t>
      </w:r>
      <w:r>
        <w:t xml:space="preserve"> </w:t>
      </w:r>
      <w:r w:rsidRPr="00355487">
        <w:t xml:space="preserve">wetland and floodplain types </w:t>
      </w:r>
      <w:r>
        <w:t>within the Macquarie Marshes Ramsar Site</w:t>
      </w:r>
      <w:r w:rsidRPr="00A34D17">
        <w:t xml:space="preserve"> </w:t>
      </w:r>
      <w:r>
        <w:t>supported by C</w:t>
      </w:r>
      <w:r w:rsidR="00FC6D9B">
        <w:t>EW</w:t>
      </w:r>
      <w:r>
        <w:t>, 2023–24</w:t>
      </w:r>
      <w:bookmarkEnd w:id="257"/>
    </w:p>
    <w:p w14:paraId="569CEC7A" w14:textId="77777777" w:rsidR="00980674" w:rsidRPr="007233F5" w:rsidRDefault="00980674" w:rsidP="00512200">
      <w:pPr>
        <w:pStyle w:val="CaptionNote"/>
      </w:pPr>
      <w:r>
        <w:t>Dash (</w:t>
      </w:r>
      <w:r w:rsidRPr="00D15525">
        <w:t>–</w:t>
      </w:r>
      <w:r>
        <w:t xml:space="preserve">) indicates no inundation by </w:t>
      </w:r>
      <w:r w:rsidRPr="000061D8">
        <w:t>Commonwealth</w:t>
      </w:r>
      <w:r>
        <w:t xml:space="preserve"> environmental water (CEW).</w:t>
      </w:r>
      <w:r w:rsidRPr="00BC5A0B">
        <w:t xml:space="preserve"> </w:t>
      </w:r>
      <w:r>
        <w:t>ANAE = Australian National Aquatic Ecosystem.</w:t>
      </w:r>
    </w:p>
    <w:tbl>
      <w:tblPr>
        <w:tblStyle w:val="TableFlow-MER"/>
        <w:tblW w:w="9505" w:type="dxa"/>
        <w:tblLook w:val="04E0" w:firstRow="1" w:lastRow="1" w:firstColumn="1" w:lastColumn="0" w:noHBand="0" w:noVBand="1"/>
      </w:tblPr>
      <w:tblGrid>
        <w:gridCol w:w="4932"/>
        <w:gridCol w:w="1531"/>
        <w:gridCol w:w="1710"/>
        <w:gridCol w:w="1332"/>
      </w:tblGrid>
      <w:tr w:rsidR="00980674" w:rsidRPr="006B43A7" w14:paraId="799D2E6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2" w:type="dxa"/>
            <w:noWrap/>
            <w:hideMark/>
          </w:tcPr>
          <w:p w14:paraId="5D28F5C3" w14:textId="77777777" w:rsidR="00980674" w:rsidRPr="006B43A7" w:rsidRDefault="00980674">
            <w:pPr>
              <w:pStyle w:val="ColumnHeading"/>
            </w:pPr>
            <w:r w:rsidRPr="006B43A7">
              <w:t>ANAE ecosystem type</w:t>
            </w:r>
          </w:p>
        </w:tc>
        <w:tc>
          <w:tcPr>
            <w:tcW w:w="1531" w:type="dxa"/>
            <w:hideMark/>
          </w:tcPr>
          <w:p w14:paraId="076913D5" w14:textId="77777777" w:rsidR="00980674" w:rsidRPr="006B43A7" w:rsidRDefault="00980674">
            <w:pPr>
              <w:pStyle w:val="ColumnHeading"/>
              <w:cnfStyle w:val="100000000000" w:firstRow="1" w:lastRow="0" w:firstColumn="0" w:lastColumn="0" w:oddVBand="0" w:evenVBand="0" w:oddHBand="0" w:evenHBand="0" w:firstRowFirstColumn="0" w:firstRowLastColumn="0" w:lastRowFirstColumn="0" w:lastRowLastColumn="0"/>
            </w:pPr>
            <w:r w:rsidRPr="006B43A7">
              <w:t>Area within Ramsar Site (ha)</w:t>
            </w:r>
          </w:p>
        </w:tc>
        <w:tc>
          <w:tcPr>
            <w:tcW w:w="1710" w:type="dxa"/>
            <w:hideMark/>
          </w:tcPr>
          <w:p w14:paraId="652A8B9F" w14:textId="77777777" w:rsidR="00980674" w:rsidRPr="006B43A7" w:rsidRDefault="00980674">
            <w:pPr>
              <w:pStyle w:val="ColumnHeading"/>
              <w:cnfStyle w:val="100000000000" w:firstRow="1" w:lastRow="0" w:firstColumn="0" w:lastColumn="0" w:oddVBand="0" w:evenVBand="0" w:oddHBand="0" w:evenHBand="0" w:firstRowFirstColumn="0" w:firstRowLastColumn="0" w:lastRowFirstColumn="0" w:lastRowLastColumn="0"/>
            </w:pPr>
            <w:r w:rsidRPr="006B43A7">
              <w:t>Area supported by CEW (ha)</w:t>
            </w:r>
          </w:p>
        </w:tc>
        <w:tc>
          <w:tcPr>
            <w:tcW w:w="1332" w:type="dxa"/>
            <w:noWrap/>
            <w:hideMark/>
          </w:tcPr>
          <w:p w14:paraId="2C3B4A46" w14:textId="77777777" w:rsidR="00980674" w:rsidRPr="006B43A7" w:rsidRDefault="00980674">
            <w:pPr>
              <w:pStyle w:val="ColumnHeading"/>
              <w:cnfStyle w:val="100000000000" w:firstRow="1" w:lastRow="0" w:firstColumn="0" w:lastColumn="0" w:oddVBand="0" w:evenVBand="0" w:oddHBand="0" w:evenHBand="0" w:firstRowFirstColumn="0" w:firstRowLastColumn="0" w:lastRowFirstColumn="0" w:lastRowLastColumn="0"/>
            </w:pPr>
            <w:r w:rsidRPr="006B43A7">
              <w:t>Percentage</w:t>
            </w:r>
            <w:r w:rsidRPr="006B43A7">
              <w:br/>
              <w:t>(%)</w:t>
            </w:r>
          </w:p>
        </w:tc>
      </w:tr>
      <w:tr w:rsidR="00980674" w:rsidRPr="00092475" w14:paraId="5D3F27A7"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1E0A107E" w14:textId="77777777" w:rsidR="00980674" w:rsidRPr="00092475" w:rsidRDefault="00980674">
            <w:pPr>
              <w:pStyle w:val="TableText"/>
              <w:keepNext/>
            </w:pPr>
            <w:r w:rsidRPr="00873770">
              <w:t>F1.4: River red gum woodland riparian zone or floodplain</w:t>
            </w:r>
          </w:p>
        </w:tc>
        <w:tc>
          <w:tcPr>
            <w:tcW w:w="1531" w:type="dxa"/>
            <w:noWrap/>
            <w:hideMark/>
          </w:tcPr>
          <w:p w14:paraId="03277AFB" w14:textId="77777777" w:rsidR="00980674" w:rsidRPr="00092475" w:rsidRDefault="00980674">
            <w:pPr>
              <w:pStyle w:val="TableTextRight"/>
              <w:keepNext/>
              <w:ind w:right="510"/>
              <w:cnfStyle w:val="000000100000" w:firstRow="0" w:lastRow="0" w:firstColumn="0" w:lastColumn="0" w:oddVBand="0" w:evenVBand="0" w:oddHBand="1" w:evenHBand="0" w:firstRowFirstColumn="0" w:firstRowLastColumn="0" w:lastRowFirstColumn="0" w:lastRowLastColumn="0"/>
            </w:pPr>
            <w:r w:rsidRPr="00873770">
              <w:t>5,424</w:t>
            </w:r>
          </w:p>
        </w:tc>
        <w:tc>
          <w:tcPr>
            <w:tcW w:w="1710" w:type="dxa"/>
            <w:noWrap/>
            <w:hideMark/>
          </w:tcPr>
          <w:p w14:paraId="1CA5B46B" w14:textId="77777777" w:rsidR="00980674" w:rsidRPr="00092475" w:rsidRDefault="00980674">
            <w:pPr>
              <w:pStyle w:val="TableTextRight"/>
              <w:keepNext/>
              <w:ind w:right="680"/>
              <w:cnfStyle w:val="000000100000" w:firstRow="0" w:lastRow="0" w:firstColumn="0" w:lastColumn="0" w:oddVBand="0" w:evenVBand="0" w:oddHBand="1" w:evenHBand="0" w:firstRowFirstColumn="0" w:firstRowLastColumn="0" w:lastRowFirstColumn="0" w:lastRowLastColumn="0"/>
            </w:pPr>
            <w:r w:rsidRPr="00873770">
              <w:t>4,389</w:t>
            </w:r>
          </w:p>
        </w:tc>
        <w:tc>
          <w:tcPr>
            <w:tcW w:w="1332" w:type="dxa"/>
            <w:noWrap/>
            <w:hideMark/>
          </w:tcPr>
          <w:p w14:paraId="1C07406C" w14:textId="77777777" w:rsidR="00980674" w:rsidRPr="00092475" w:rsidRDefault="00980674">
            <w:pPr>
              <w:pStyle w:val="TableTextRight"/>
              <w:keepNext/>
              <w:ind w:right="397"/>
              <w:cnfStyle w:val="000000100000" w:firstRow="0" w:lastRow="0" w:firstColumn="0" w:lastColumn="0" w:oddVBand="0" w:evenVBand="0" w:oddHBand="1" w:evenHBand="0" w:firstRowFirstColumn="0" w:firstRowLastColumn="0" w:lastRowFirstColumn="0" w:lastRowLastColumn="0"/>
            </w:pPr>
            <w:r w:rsidRPr="00873770">
              <w:t>81%</w:t>
            </w:r>
          </w:p>
        </w:tc>
      </w:tr>
      <w:tr w:rsidR="00980674" w:rsidRPr="00092475" w14:paraId="065DFF67" w14:textId="77777777">
        <w:trPr>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5AE12941" w14:textId="77777777" w:rsidR="00980674" w:rsidRPr="00092475" w:rsidRDefault="00980674">
            <w:pPr>
              <w:pStyle w:val="TableText"/>
              <w:keepNext/>
            </w:pPr>
            <w:r w:rsidRPr="00873770">
              <w:t>Pt2.1.2: Temporary tall emergent marsh</w:t>
            </w:r>
          </w:p>
        </w:tc>
        <w:tc>
          <w:tcPr>
            <w:tcW w:w="1531" w:type="dxa"/>
            <w:noWrap/>
            <w:hideMark/>
          </w:tcPr>
          <w:p w14:paraId="0AF8788F" w14:textId="77777777" w:rsidR="00980674" w:rsidRPr="00092475" w:rsidRDefault="00980674">
            <w:pPr>
              <w:pStyle w:val="TableTextRight"/>
              <w:keepNext/>
              <w:ind w:right="510"/>
              <w:cnfStyle w:val="000000000000" w:firstRow="0" w:lastRow="0" w:firstColumn="0" w:lastColumn="0" w:oddVBand="0" w:evenVBand="0" w:oddHBand="0" w:evenHBand="0" w:firstRowFirstColumn="0" w:firstRowLastColumn="0" w:lastRowFirstColumn="0" w:lastRowLastColumn="0"/>
            </w:pPr>
            <w:r w:rsidRPr="00873770">
              <w:t>2,737</w:t>
            </w:r>
          </w:p>
        </w:tc>
        <w:tc>
          <w:tcPr>
            <w:tcW w:w="1710" w:type="dxa"/>
            <w:noWrap/>
            <w:hideMark/>
          </w:tcPr>
          <w:p w14:paraId="7935C689" w14:textId="77777777" w:rsidR="00980674" w:rsidRPr="00092475" w:rsidRDefault="00980674">
            <w:pPr>
              <w:pStyle w:val="TableTextRight"/>
              <w:keepNext/>
              <w:ind w:right="680"/>
              <w:cnfStyle w:val="000000000000" w:firstRow="0" w:lastRow="0" w:firstColumn="0" w:lastColumn="0" w:oddVBand="0" w:evenVBand="0" w:oddHBand="0" w:evenHBand="0" w:firstRowFirstColumn="0" w:firstRowLastColumn="0" w:lastRowFirstColumn="0" w:lastRowLastColumn="0"/>
            </w:pPr>
            <w:r w:rsidRPr="00873770">
              <w:t>2,676</w:t>
            </w:r>
          </w:p>
        </w:tc>
        <w:tc>
          <w:tcPr>
            <w:tcW w:w="1332" w:type="dxa"/>
            <w:noWrap/>
            <w:hideMark/>
          </w:tcPr>
          <w:p w14:paraId="1F0E65A4" w14:textId="77777777" w:rsidR="00980674" w:rsidRPr="00092475" w:rsidRDefault="00980674">
            <w:pPr>
              <w:pStyle w:val="TableTextRight"/>
              <w:keepNext/>
              <w:ind w:right="397"/>
              <w:cnfStyle w:val="000000000000" w:firstRow="0" w:lastRow="0" w:firstColumn="0" w:lastColumn="0" w:oddVBand="0" w:evenVBand="0" w:oddHBand="0" w:evenHBand="0" w:firstRowFirstColumn="0" w:firstRowLastColumn="0" w:lastRowFirstColumn="0" w:lastRowLastColumn="0"/>
            </w:pPr>
            <w:r w:rsidRPr="00873770">
              <w:t>98%</w:t>
            </w:r>
          </w:p>
        </w:tc>
      </w:tr>
      <w:tr w:rsidR="00980674" w:rsidRPr="00092475" w14:paraId="232E7ECD"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5F1BB615" w14:textId="77777777" w:rsidR="00980674" w:rsidRPr="00092475" w:rsidRDefault="00980674">
            <w:pPr>
              <w:pStyle w:val="TableText"/>
            </w:pPr>
            <w:r w:rsidRPr="00873770">
              <w:t>F1.2: River red gum forest riparian zone or floodplain</w:t>
            </w:r>
          </w:p>
        </w:tc>
        <w:tc>
          <w:tcPr>
            <w:tcW w:w="1531" w:type="dxa"/>
            <w:noWrap/>
            <w:hideMark/>
          </w:tcPr>
          <w:p w14:paraId="45252F27" w14:textId="77777777" w:rsidR="00980674" w:rsidRPr="00092475" w:rsidRDefault="00980674">
            <w:pPr>
              <w:pStyle w:val="TableTextRight"/>
              <w:ind w:right="510"/>
              <w:cnfStyle w:val="000000100000" w:firstRow="0" w:lastRow="0" w:firstColumn="0" w:lastColumn="0" w:oddVBand="0" w:evenVBand="0" w:oddHBand="1" w:evenHBand="0" w:firstRowFirstColumn="0" w:firstRowLastColumn="0" w:lastRowFirstColumn="0" w:lastRowLastColumn="0"/>
            </w:pPr>
            <w:r w:rsidRPr="00873770">
              <w:t>1,493</w:t>
            </w:r>
          </w:p>
        </w:tc>
        <w:tc>
          <w:tcPr>
            <w:tcW w:w="1710" w:type="dxa"/>
            <w:noWrap/>
            <w:hideMark/>
          </w:tcPr>
          <w:p w14:paraId="3E8EB7BF" w14:textId="77777777" w:rsidR="00980674" w:rsidRPr="00092475" w:rsidRDefault="00980674">
            <w:pPr>
              <w:pStyle w:val="TableTextRight"/>
              <w:ind w:right="680"/>
              <w:cnfStyle w:val="000000100000" w:firstRow="0" w:lastRow="0" w:firstColumn="0" w:lastColumn="0" w:oddVBand="0" w:evenVBand="0" w:oddHBand="1" w:evenHBand="0" w:firstRowFirstColumn="0" w:firstRowLastColumn="0" w:lastRowFirstColumn="0" w:lastRowLastColumn="0"/>
            </w:pPr>
            <w:r w:rsidRPr="00873770">
              <w:t>1,347</w:t>
            </w:r>
          </w:p>
        </w:tc>
        <w:tc>
          <w:tcPr>
            <w:tcW w:w="1332" w:type="dxa"/>
            <w:noWrap/>
            <w:hideMark/>
          </w:tcPr>
          <w:p w14:paraId="042BE64B" w14:textId="77777777" w:rsidR="00980674" w:rsidRPr="00092475" w:rsidRDefault="00980674">
            <w:pPr>
              <w:pStyle w:val="TableTextRight"/>
              <w:ind w:right="397"/>
              <w:cnfStyle w:val="000000100000" w:firstRow="0" w:lastRow="0" w:firstColumn="0" w:lastColumn="0" w:oddVBand="0" w:evenVBand="0" w:oddHBand="1" w:evenHBand="0" w:firstRowFirstColumn="0" w:firstRowLastColumn="0" w:lastRowFirstColumn="0" w:lastRowLastColumn="0"/>
            </w:pPr>
            <w:r w:rsidRPr="00873770">
              <w:t>90%</w:t>
            </w:r>
          </w:p>
        </w:tc>
      </w:tr>
      <w:tr w:rsidR="00980674" w:rsidRPr="00092475" w14:paraId="779B652D" w14:textId="77777777">
        <w:trPr>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49C330C0" w14:textId="77777777" w:rsidR="00980674" w:rsidRPr="00092475" w:rsidRDefault="00980674">
            <w:pPr>
              <w:pStyle w:val="TableText"/>
            </w:pPr>
            <w:r w:rsidRPr="00873770">
              <w:t>Pt2.3.2: Freshwater meadow</w:t>
            </w:r>
          </w:p>
        </w:tc>
        <w:tc>
          <w:tcPr>
            <w:tcW w:w="1531" w:type="dxa"/>
            <w:noWrap/>
            <w:hideMark/>
          </w:tcPr>
          <w:p w14:paraId="60320B04" w14:textId="77777777" w:rsidR="00980674" w:rsidRPr="00092475" w:rsidRDefault="00980674">
            <w:pPr>
              <w:pStyle w:val="TableTextRight"/>
              <w:ind w:right="510"/>
              <w:cnfStyle w:val="000000000000" w:firstRow="0" w:lastRow="0" w:firstColumn="0" w:lastColumn="0" w:oddVBand="0" w:evenVBand="0" w:oddHBand="0" w:evenHBand="0" w:firstRowFirstColumn="0" w:firstRowLastColumn="0" w:lastRowFirstColumn="0" w:lastRowLastColumn="0"/>
            </w:pPr>
            <w:r w:rsidRPr="00873770">
              <w:t>848</w:t>
            </w:r>
          </w:p>
        </w:tc>
        <w:tc>
          <w:tcPr>
            <w:tcW w:w="1710" w:type="dxa"/>
            <w:noWrap/>
            <w:hideMark/>
          </w:tcPr>
          <w:p w14:paraId="7ADD8D6A" w14:textId="77777777" w:rsidR="00980674" w:rsidRPr="00092475" w:rsidRDefault="00980674">
            <w:pPr>
              <w:pStyle w:val="TableTextRight"/>
              <w:ind w:right="680"/>
              <w:cnfStyle w:val="000000000000" w:firstRow="0" w:lastRow="0" w:firstColumn="0" w:lastColumn="0" w:oddVBand="0" w:evenVBand="0" w:oddHBand="0" w:evenHBand="0" w:firstRowFirstColumn="0" w:firstRowLastColumn="0" w:lastRowFirstColumn="0" w:lastRowLastColumn="0"/>
            </w:pPr>
            <w:r w:rsidRPr="00873770">
              <w:t>832</w:t>
            </w:r>
          </w:p>
        </w:tc>
        <w:tc>
          <w:tcPr>
            <w:tcW w:w="1332" w:type="dxa"/>
            <w:noWrap/>
            <w:hideMark/>
          </w:tcPr>
          <w:p w14:paraId="20870A1B" w14:textId="77777777" w:rsidR="00980674" w:rsidRPr="00092475" w:rsidRDefault="00980674">
            <w:pPr>
              <w:pStyle w:val="TableTextRight"/>
              <w:ind w:right="397"/>
              <w:cnfStyle w:val="000000000000" w:firstRow="0" w:lastRow="0" w:firstColumn="0" w:lastColumn="0" w:oddVBand="0" w:evenVBand="0" w:oddHBand="0" w:evenHBand="0" w:firstRowFirstColumn="0" w:firstRowLastColumn="0" w:lastRowFirstColumn="0" w:lastRowLastColumn="0"/>
            </w:pPr>
            <w:r w:rsidRPr="00873770">
              <w:t>98%</w:t>
            </w:r>
          </w:p>
        </w:tc>
      </w:tr>
      <w:tr w:rsidR="00980674" w:rsidRPr="00092475" w14:paraId="17A2D921"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1F857878" w14:textId="77777777" w:rsidR="00980674" w:rsidRPr="00092475" w:rsidRDefault="00980674">
            <w:pPr>
              <w:pStyle w:val="TableText"/>
            </w:pPr>
            <w:r w:rsidRPr="00873770">
              <w:t>Pt2.2.2: Temporary sedge/grass/forb marsh</w:t>
            </w:r>
          </w:p>
        </w:tc>
        <w:tc>
          <w:tcPr>
            <w:tcW w:w="1531" w:type="dxa"/>
            <w:noWrap/>
            <w:hideMark/>
          </w:tcPr>
          <w:p w14:paraId="5E6B56A7" w14:textId="77777777" w:rsidR="00980674" w:rsidRPr="00092475" w:rsidRDefault="00980674">
            <w:pPr>
              <w:pStyle w:val="TableTextRight"/>
              <w:ind w:right="510"/>
              <w:cnfStyle w:val="000000100000" w:firstRow="0" w:lastRow="0" w:firstColumn="0" w:lastColumn="0" w:oddVBand="0" w:evenVBand="0" w:oddHBand="1" w:evenHBand="0" w:firstRowFirstColumn="0" w:firstRowLastColumn="0" w:lastRowFirstColumn="0" w:lastRowLastColumn="0"/>
            </w:pPr>
            <w:r w:rsidRPr="00873770">
              <w:t>495</w:t>
            </w:r>
          </w:p>
        </w:tc>
        <w:tc>
          <w:tcPr>
            <w:tcW w:w="1710" w:type="dxa"/>
            <w:noWrap/>
            <w:hideMark/>
          </w:tcPr>
          <w:p w14:paraId="56E8344F" w14:textId="77777777" w:rsidR="00980674" w:rsidRPr="00092475" w:rsidRDefault="00980674">
            <w:pPr>
              <w:pStyle w:val="TableTextRight"/>
              <w:ind w:right="680"/>
              <w:cnfStyle w:val="000000100000" w:firstRow="0" w:lastRow="0" w:firstColumn="0" w:lastColumn="0" w:oddVBand="0" w:evenVBand="0" w:oddHBand="1" w:evenHBand="0" w:firstRowFirstColumn="0" w:firstRowLastColumn="0" w:lastRowFirstColumn="0" w:lastRowLastColumn="0"/>
            </w:pPr>
            <w:r w:rsidRPr="00873770">
              <w:t>480</w:t>
            </w:r>
          </w:p>
        </w:tc>
        <w:tc>
          <w:tcPr>
            <w:tcW w:w="1332" w:type="dxa"/>
            <w:noWrap/>
            <w:hideMark/>
          </w:tcPr>
          <w:p w14:paraId="252BAD44" w14:textId="77777777" w:rsidR="00980674" w:rsidRPr="00092475" w:rsidRDefault="00980674">
            <w:pPr>
              <w:pStyle w:val="TableTextRight"/>
              <w:ind w:right="397"/>
              <w:cnfStyle w:val="000000100000" w:firstRow="0" w:lastRow="0" w:firstColumn="0" w:lastColumn="0" w:oddVBand="0" w:evenVBand="0" w:oddHBand="1" w:evenHBand="0" w:firstRowFirstColumn="0" w:firstRowLastColumn="0" w:lastRowFirstColumn="0" w:lastRowLastColumn="0"/>
            </w:pPr>
            <w:r w:rsidRPr="00873770">
              <w:t>97%</w:t>
            </w:r>
          </w:p>
        </w:tc>
      </w:tr>
      <w:tr w:rsidR="00980674" w:rsidRPr="00092475" w14:paraId="02365CB2" w14:textId="77777777">
        <w:trPr>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5D708F25" w14:textId="77777777" w:rsidR="00980674" w:rsidRPr="00092475" w:rsidRDefault="00980674">
            <w:pPr>
              <w:pStyle w:val="TableText"/>
            </w:pPr>
            <w:r w:rsidRPr="00873770">
              <w:t>F1.10: Coolibah woodland and forest riparian zone or floodplain</w:t>
            </w:r>
          </w:p>
        </w:tc>
        <w:tc>
          <w:tcPr>
            <w:tcW w:w="1531" w:type="dxa"/>
            <w:noWrap/>
            <w:hideMark/>
          </w:tcPr>
          <w:p w14:paraId="42305535" w14:textId="77777777" w:rsidR="00980674" w:rsidRPr="00092475" w:rsidRDefault="00980674">
            <w:pPr>
              <w:pStyle w:val="TableTextRight"/>
              <w:ind w:right="510"/>
              <w:cnfStyle w:val="000000000000" w:firstRow="0" w:lastRow="0" w:firstColumn="0" w:lastColumn="0" w:oddVBand="0" w:evenVBand="0" w:oddHBand="0" w:evenHBand="0" w:firstRowFirstColumn="0" w:firstRowLastColumn="0" w:lastRowFirstColumn="0" w:lastRowLastColumn="0"/>
            </w:pPr>
            <w:r w:rsidRPr="00873770">
              <w:t>792</w:t>
            </w:r>
          </w:p>
        </w:tc>
        <w:tc>
          <w:tcPr>
            <w:tcW w:w="1710" w:type="dxa"/>
            <w:noWrap/>
            <w:hideMark/>
          </w:tcPr>
          <w:p w14:paraId="5341B921" w14:textId="77777777" w:rsidR="00980674" w:rsidRPr="00092475" w:rsidRDefault="00980674">
            <w:pPr>
              <w:pStyle w:val="TableTextRight"/>
              <w:ind w:right="680"/>
              <w:cnfStyle w:val="000000000000" w:firstRow="0" w:lastRow="0" w:firstColumn="0" w:lastColumn="0" w:oddVBand="0" w:evenVBand="0" w:oddHBand="0" w:evenHBand="0" w:firstRowFirstColumn="0" w:firstRowLastColumn="0" w:lastRowFirstColumn="0" w:lastRowLastColumn="0"/>
            </w:pPr>
            <w:r w:rsidRPr="00873770">
              <w:t>176</w:t>
            </w:r>
          </w:p>
        </w:tc>
        <w:tc>
          <w:tcPr>
            <w:tcW w:w="1332" w:type="dxa"/>
            <w:noWrap/>
            <w:hideMark/>
          </w:tcPr>
          <w:p w14:paraId="1B680FE4" w14:textId="77777777" w:rsidR="00980674" w:rsidRPr="00092475" w:rsidRDefault="00980674">
            <w:pPr>
              <w:pStyle w:val="TableTextRight"/>
              <w:ind w:right="397"/>
              <w:cnfStyle w:val="000000000000" w:firstRow="0" w:lastRow="0" w:firstColumn="0" w:lastColumn="0" w:oddVBand="0" w:evenVBand="0" w:oddHBand="0" w:evenHBand="0" w:firstRowFirstColumn="0" w:firstRowLastColumn="0" w:lastRowFirstColumn="0" w:lastRowLastColumn="0"/>
            </w:pPr>
            <w:r w:rsidRPr="00873770">
              <w:t>22%</w:t>
            </w:r>
          </w:p>
        </w:tc>
      </w:tr>
      <w:tr w:rsidR="00980674" w:rsidRPr="00092475" w14:paraId="19873895"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7A8EDB59" w14:textId="77777777" w:rsidR="00980674" w:rsidRPr="00092475" w:rsidRDefault="00980674">
            <w:pPr>
              <w:pStyle w:val="TableText"/>
            </w:pPr>
            <w:r w:rsidRPr="00873770">
              <w:t>Pt1.8.2: Temporary shrub swamp</w:t>
            </w:r>
          </w:p>
        </w:tc>
        <w:tc>
          <w:tcPr>
            <w:tcW w:w="1531" w:type="dxa"/>
            <w:noWrap/>
            <w:hideMark/>
          </w:tcPr>
          <w:p w14:paraId="5581D880" w14:textId="77777777" w:rsidR="00980674" w:rsidRPr="00092475" w:rsidRDefault="00980674">
            <w:pPr>
              <w:pStyle w:val="TableTextRight"/>
              <w:ind w:right="510"/>
              <w:cnfStyle w:val="000000100000" w:firstRow="0" w:lastRow="0" w:firstColumn="0" w:lastColumn="0" w:oddVBand="0" w:evenVBand="0" w:oddHBand="1" w:evenHBand="0" w:firstRowFirstColumn="0" w:firstRowLastColumn="0" w:lastRowFirstColumn="0" w:lastRowLastColumn="0"/>
            </w:pPr>
            <w:r w:rsidRPr="00873770">
              <w:t>119</w:t>
            </w:r>
          </w:p>
        </w:tc>
        <w:tc>
          <w:tcPr>
            <w:tcW w:w="1710" w:type="dxa"/>
            <w:noWrap/>
            <w:hideMark/>
          </w:tcPr>
          <w:p w14:paraId="715B77F2" w14:textId="77777777" w:rsidR="00980674" w:rsidRPr="00092475" w:rsidRDefault="00980674">
            <w:pPr>
              <w:pStyle w:val="TableTextRight"/>
              <w:ind w:right="680"/>
              <w:cnfStyle w:val="000000100000" w:firstRow="0" w:lastRow="0" w:firstColumn="0" w:lastColumn="0" w:oddVBand="0" w:evenVBand="0" w:oddHBand="1" w:evenHBand="0" w:firstRowFirstColumn="0" w:firstRowLastColumn="0" w:lastRowFirstColumn="0" w:lastRowLastColumn="0"/>
            </w:pPr>
            <w:r w:rsidRPr="00873770">
              <w:t>119</w:t>
            </w:r>
          </w:p>
        </w:tc>
        <w:tc>
          <w:tcPr>
            <w:tcW w:w="1332" w:type="dxa"/>
            <w:noWrap/>
            <w:hideMark/>
          </w:tcPr>
          <w:p w14:paraId="5D1569C3" w14:textId="77777777" w:rsidR="00980674" w:rsidRPr="00092475" w:rsidRDefault="00980674">
            <w:pPr>
              <w:pStyle w:val="TableTextRight"/>
              <w:ind w:right="397"/>
              <w:cnfStyle w:val="000000100000" w:firstRow="0" w:lastRow="0" w:firstColumn="0" w:lastColumn="0" w:oddVBand="0" w:evenVBand="0" w:oddHBand="1" w:evenHBand="0" w:firstRowFirstColumn="0" w:firstRowLastColumn="0" w:lastRowFirstColumn="0" w:lastRowLastColumn="0"/>
            </w:pPr>
            <w:r w:rsidRPr="00873770">
              <w:t>100%</w:t>
            </w:r>
          </w:p>
        </w:tc>
      </w:tr>
      <w:tr w:rsidR="00980674" w:rsidRPr="00092475" w14:paraId="25C3D5DC" w14:textId="77777777">
        <w:trPr>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73925E54" w14:textId="77777777" w:rsidR="00980674" w:rsidRPr="00092475" w:rsidRDefault="00980674">
            <w:pPr>
              <w:pStyle w:val="TableText"/>
            </w:pPr>
            <w:r w:rsidRPr="00873770">
              <w:t>Rt1.4: Temporary lowland stream</w:t>
            </w:r>
          </w:p>
        </w:tc>
        <w:tc>
          <w:tcPr>
            <w:tcW w:w="1531" w:type="dxa"/>
            <w:noWrap/>
            <w:hideMark/>
          </w:tcPr>
          <w:p w14:paraId="5139B12E" w14:textId="77777777" w:rsidR="00980674" w:rsidRPr="00092475" w:rsidRDefault="00980674">
            <w:pPr>
              <w:pStyle w:val="TableTextRight"/>
              <w:ind w:right="510"/>
              <w:cnfStyle w:val="000000000000" w:firstRow="0" w:lastRow="0" w:firstColumn="0" w:lastColumn="0" w:oddVBand="0" w:evenVBand="0" w:oddHBand="0" w:evenHBand="0" w:firstRowFirstColumn="0" w:firstRowLastColumn="0" w:lastRowFirstColumn="0" w:lastRowLastColumn="0"/>
            </w:pPr>
            <w:r w:rsidRPr="00873770">
              <w:t>91</w:t>
            </w:r>
          </w:p>
        </w:tc>
        <w:tc>
          <w:tcPr>
            <w:tcW w:w="1710" w:type="dxa"/>
            <w:noWrap/>
            <w:hideMark/>
          </w:tcPr>
          <w:p w14:paraId="2D4F0482" w14:textId="77777777" w:rsidR="00980674" w:rsidRPr="00092475" w:rsidRDefault="00980674">
            <w:pPr>
              <w:pStyle w:val="TableTextRight"/>
              <w:ind w:right="680"/>
              <w:cnfStyle w:val="000000000000" w:firstRow="0" w:lastRow="0" w:firstColumn="0" w:lastColumn="0" w:oddVBand="0" w:evenVBand="0" w:oddHBand="0" w:evenHBand="0" w:firstRowFirstColumn="0" w:firstRowLastColumn="0" w:lastRowFirstColumn="0" w:lastRowLastColumn="0"/>
            </w:pPr>
            <w:r w:rsidRPr="00873770">
              <w:t>91</w:t>
            </w:r>
          </w:p>
        </w:tc>
        <w:tc>
          <w:tcPr>
            <w:tcW w:w="1332" w:type="dxa"/>
            <w:noWrap/>
            <w:hideMark/>
          </w:tcPr>
          <w:p w14:paraId="4B6CBE0D" w14:textId="77777777" w:rsidR="00980674" w:rsidRPr="00092475" w:rsidRDefault="00980674">
            <w:pPr>
              <w:pStyle w:val="TableTextRight"/>
              <w:ind w:right="397"/>
              <w:cnfStyle w:val="000000000000" w:firstRow="0" w:lastRow="0" w:firstColumn="0" w:lastColumn="0" w:oddVBand="0" w:evenVBand="0" w:oddHBand="0" w:evenHBand="0" w:firstRowFirstColumn="0" w:firstRowLastColumn="0" w:lastRowFirstColumn="0" w:lastRowLastColumn="0"/>
            </w:pPr>
            <w:r w:rsidRPr="00873770">
              <w:t>100%</w:t>
            </w:r>
          </w:p>
        </w:tc>
      </w:tr>
      <w:tr w:rsidR="00980674" w:rsidRPr="00092475" w14:paraId="41BB2447"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64F02A4B" w14:textId="77777777" w:rsidR="00980674" w:rsidRPr="00092475" w:rsidRDefault="00980674">
            <w:pPr>
              <w:pStyle w:val="TableText"/>
            </w:pPr>
            <w:r w:rsidRPr="00873770">
              <w:t>Pp4.2: Permanent wetland</w:t>
            </w:r>
          </w:p>
        </w:tc>
        <w:tc>
          <w:tcPr>
            <w:tcW w:w="1531" w:type="dxa"/>
            <w:noWrap/>
            <w:hideMark/>
          </w:tcPr>
          <w:p w14:paraId="6C936320" w14:textId="77777777" w:rsidR="00980674" w:rsidRPr="00092475" w:rsidRDefault="00980674">
            <w:pPr>
              <w:pStyle w:val="TableTextRight"/>
              <w:ind w:right="510"/>
              <w:cnfStyle w:val="000000100000" w:firstRow="0" w:lastRow="0" w:firstColumn="0" w:lastColumn="0" w:oddVBand="0" w:evenVBand="0" w:oddHBand="1" w:evenHBand="0" w:firstRowFirstColumn="0" w:firstRowLastColumn="0" w:lastRowFirstColumn="0" w:lastRowLastColumn="0"/>
            </w:pPr>
            <w:r w:rsidRPr="00873770">
              <w:t>43</w:t>
            </w:r>
          </w:p>
        </w:tc>
        <w:tc>
          <w:tcPr>
            <w:tcW w:w="1710" w:type="dxa"/>
            <w:noWrap/>
            <w:hideMark/>
          </w:tcPr>
          <w:p w14:paraId="6D4EA155" w14:textId="77777777" w:rsidR="00980674" w:rsidRPr="00092475" w:rsidRDefault="00980674">
            <w:pPr>
              <w:pStyle w:val="TableTextRight"/>
              <w:ind w:right="680"/>
              <w:cnfStyle w:val="000000100000" w:firstRow="0" w:lastRow="0" w:firstColumn="0" w:lastColumn="0" w:oddVBand="0" w:evenVBand="0" w:oddHBand="1" w:evenHBand="0" w:firstRowFirstColumn="0" w:firstRowLastColumn="0" w:lastRowFirstColumn="0" w:lastRowLastColumn="0"/>
            </w:pPr>
            <w:r w:rsidRPr="00873770">
              <w:t>43</w:t>
            </w:r>
          </w:p>
        </w:tc>
        <w:tc>
          <w:tcPr>
            <w:tcW w:w="1332" w:type="dxa"/>
            <w:noWrap/>
            <w:hideMark/>
          </w:tcPr>
          <w:p w14:paraId="7C902A7E" w14:textId="77777777" w:rsidR="00980674" w:rsidRPr="00092475" w:rsidRDefault="00980674">
            <w:pPr>
              <w:pStyle w:val="TableTextRight"/>
              <w:ind w:right="397"/>
              <w:cnfStyle w:val="000000100000" w:firstRow="0" w:lastRow="0" w:firstColumn="0" w:lastColumn="0" w:oddVBand="0" w:evenVBand="0" w:oddHBand="1" w:evenHBand="0" w:firstRowFirstColumn="0" w:firstRowLastColumn="0" w:lastRowFirstColumn="0" w:lastRowLastColumn="0"/>
            </w:pPr>
            <w:r w:rsidRPr="00873770">
              <w:t>100%</w:t>
            </w:r>
          </w:p>
        </w:tc>
      </w:tr>
      <w:tr w:rsidR="00980674" w:rsidRPr="00092475" w14:paraId="3C2DBE72" w14:textId="77777777">
        <w:trPr>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436B7F0D" w14:textId="77777777" w:rsidR="00980674" w:rsidRPr="00092475" w:rsidRDefault="00980674">
            <w:pPr>
              <w:pStyle w:val="TableText"/>
            </w:pPr>
            <w:r w:rsidRPr="00873770">
              <w:t>Rp1.4: Permanent lowland stream</w:t>
            </w:r>
          </w:p>
        </w:tc>
        <w:tc>
          <w:tcPr>
            <w:tcW w:w="1531" w:type="dxa"/>
            <w:noWrap/>
            <w:hideMark/>
          </w:tcPr>
          <w:p w14:paraId="0DF5E599" w14:textId="77777777" w:rsidR="00980674" w:rsidRPr="00092475" w:rsidRDefault="00980674">
            <w:pPr>
              <w:pStyle w:val="TableTextRight"/>
              <w:ind w:right="510"/>
              <w:cnfStyle w:val="000000000000" w:firstRow="0" w:lastRow="0" w:firstColumn="0" w:lastColumn="0" w:oddVBand="0" w:evenVBand="0" w:oddHBand="0" w:evenHBand="0" w:firstRowFirstColumn="0" w:firstRowLastColumn="0" w:lastRowFirstColumn="0" w:lastRowLastColumn="0"/>
            </w:pPr>
            <w:r w:rsidRPr="00873770">
              <w:t>38</w:t>
            </w:r>
          </w:p>
        </w:tc>
        <w:tc>
          <w:tcPr>
            <w:tcW w:w="1710" w:type="dxa"/>
            <w:noWrap/>
            <w:hideMark/>
          </w:tcPr>
          <w:p w14:paraId="2D75EA30" w14:textId="77777777" w:rsidR="00980674" w:rsidRPr="00092475" w:rsidRDefault="00980674">
            <w:pPr>
              <w:pStyle w:val="TableTextRight"/>
              <w:ind w:right="680"/>
              <w:cnfStyle w:val="000000000000" w:firstRow="0" w:lastRow="0" w:firstColumn="0" w:lastColumn="0" w:oddVBand="0" w:evenVBand="0" w:oddHBand="0" w:evenHBand="0" w:firstRowFirstColumn="0" w:firstRowLastColumn="0" w:lastRowFirstColumn="0" w:lastRowLastColumn="0"/>
            </w:pPr>
            <w:r w:rsidRPr="00873770">
              <w:t>38</w:t>
            </w:r>
          </w:p>
        </w:tc>
        <w:tc>
          <w:tcPr>
            <w:tcW w:w="1332" w:type="dxa"/>
            <w:noWrap/>
            <w:hideMark/>
          </w:tcPr>
          <w:p w14:paraId="1FA5F17B" w14:textId="77777777" w:rsidR="00980674" w:rsidRPr="00092475" w:rsidRDefault="00980674">
            <w:pPr>
              <w:pStyle w:val="TableTextRight"/>
              <w:ind w:right="397"/>
              <w:cnfStyle w:val="000000000000" w:firstRow="0" w:lastRow="0" w:firstColumn="0" w:lastColumn="0" w:oddVBand="0" w:evenVBand="0" w:oddHBand="0" w:evenHBand="0" w:firstRowFirstColumn="0" w:firstRowLastColumn="0" w:lastRowFirstColumn="0" w:lastRowLastColumn="0"/>
            </w:pPr>
            <w:r w:rsidRPr="00873770">
              <w:t>100%</w:t>
            </w:r>
          </w:p>
        </w:tc>
      </w:tr>
      <w:tr w:rsidR="00980674" w:rsidRPr="00092475" w14:paraId="48A48AE0"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41EFEF2F" w14:textId="77777777" w:rsidR="00980674" w:rsidRPr="00092475" w:rsidRDefault="00980674">
            <w:pPr>
              <w:pStyle w:val="TableText"/>
            </w:pPr>
            <w:r w:rsidRPr="00873770">
              <w:t>Pt1.2.2: Temporary black box swamp</w:t>
            </w:r>
          </w:p>
        </w:tc>
        <w:tc>
          <w:tcPr>
            <w:tcW w:w="1531" w:type="dxa"/>
            <w:noWrap/>
            <w:hideMark/>
          </w:tcPr>
          <w:p w14:paraId="2CB7BAC3" w14:textId="77777777" w:rsidR="00980674" w:rsidRPr="00092475" w:rsidRDefault="00980674">
            <w:pPr>
              <w:pStyle w:val="TableTextRight"/>
              <w:ind w:right="510"/>
              <w:cnfStyle w:val="000000100000" w:firstRow="0" w:lastRow="0" w:firstColumn="0" w:lastColumn="0" w:oddVBand="0" w:evenVBand="0" w:oddHBand="1" w:evenHBand="0" w:firstRowFirstColumn="0" w:firstRowLastColumn="0" w:lastRowFirstColumn="0" w:lastRowLastColumn="0"/>
            </w:pPr>
            <w:r w:rsidRPr="00873770">
              <w:t>31</w:t>
            </w:r>
          </w:p>
        </w:tc>
        <w:tc>
          <w:tcPr>
            <w:tcW w:w="1710" w:type="dxa"/>
            <w:noWrap/>
            <w:hideMark/>
          </w:tcPr>
          <w:p w14:paraId="1F8498C4" w14:textId="77777777" w:rsidR="00980674" w:rsidRPr="00092475" w:rsidRDefault="00980674">
            <w:pPr>
              <w:pStyle w:val="TableTextRight"/>
              <w:ind w:right="680"/>
              <w:cnfStyle w:val="000000100000" w:firstRow="0" w:lastRow="0" w:firstColumn="0" w:lastColumn="0" w:oddVBand="0" w:evenVBand="0" w:oddHBand="1" w:evenHBand="0" w:firstRowFirstColumn="0" w:firstRowLastColumn="0" w:lastRowFirstColumn="0" w:lastRowLastColumn="0"/>
            </w:pPr>
            <w:r w:rsidRPr="00873770">
              <w:t>31</w:t>
            </w:r>
          </w:p>
        </w:tc>
        <w:tc>
          <w:tcPr>
            <w:tcW w:w="1332" w:type="dxa"/>
            <w:noWrap/>
            <w:hideMark/>
          </w:tcPr>
          <w:p w14:paraId="3CE56D72" w14:textId="77777777" w:rsidR="00980674" w:rsidRPr="00092475" w:rsidRDefault="00980674">
            <w:pPr>
              <w:pStyle w:val="TableTextRight"/>
              <w:ind w:right="397"/>
              <w:cnfStyle w:val="000000100000" w:firstRow="0" w:lastRow="0" w:firstColumn="0" w:lastColumn="0" w:oddVBand="0" w:evenVBand="0" w:oddHBand="1" w:evenHBand="0" w:firstRowFirstColumn="0" w:firstRowLastColumn="0" w:lastRowFirstColumn="0" w:lastRowLastColumn="0"/>
            </w:pPr>
            <w:r w:rsidRPr="00873770">
              <w:t>100%</w:t>
            </w:r>
          </w:p>
        </w:tc>
      </w:tr>
      <w:tr w:rsidR="00980674" w:rsidRPr="00092475" w14:paraId="74E6FAE7" w14:textId="77777777">
        <w:trPr>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6B7092C2" w14:textId="77777777" w:rsidR="00980674" w:rsidRPr="00092475" w:rsidRDefault="00980674">
            <w:pPr>
              <w:pStyle w:val="TableText"/>
            </w:pPr>
            <w:r w:rsidRPr="00873770">
              <w:t>F1.8: Black box woodland riparian zone or floodplain</w:t>
            </w:r>
          </w:p>
        </w:tc>
        <w:tc>
          <w:tcPr>
            <w:tcW w:w="1531" w:type="dxa"/>
            <w:noWrap/>
            <w:hideMark/>
          </w:tcPr>
          <w:p w14:paraId="58BAFF15" w14:textId="77777777" w:rsidR="00980674" w:rsidRPr="00092475" w:rsidRDefault="00980674">
            <w:pPr>
              <w:pStyle w:val="TableTextRight"/>
              <w:ind w:right="510"/>
              <w:cnfStyle w:val="000000000000" w:firstRow="0" w:lastRow="0" w:firstColumn="0" w:lastColumn="0" w:oddVBand="0" w:evenVBand="0" w:oddHBand="0" w:evenHBand="0" w:firstRowFirstColumn="0" w:firstRowLastColumn="0" w:lastRowFirstColumn="0" w:lastRowLastColumn="0"/>
            </w:pPr>
            <w:r w:rsidRPr="00873770">
              <w:t>222</w:t>
            </w:r>
          </w:p>
        </w:tc>
        <w:tc>
          <w:tcPr>
            <w:tcW w:w="1710" w:type="dxa"/>
            <w:noWrap/>
            <w:hideMark/>
          </w:tcPr>
          <w:p w14:paraId="18D8A3F8" w14:textId="77777777" w:rsidR="00980674" w:rsidRPr="00092475" w:rsidRDefault="00980674">
            <w:pPr>
              <w:pStyle w:val="TableTextRight"/>
              <w:ind w:right="680"/>
              <w:cnfStyle w:val="000000000000" w:firstRow="0" w:lastRow="0" w:firstColumn="0" w:lastColumn="0" w:oddVBand="0" w:evenVBand="0" w:oddHBand="0" w:evenHBand="0" w:firstRowFirstColumn="0" w:firstRowLastColumn="0" w:lastRowFirstColumn="0" w:lastRowLastColumn="0"/>
            </w:pPr>
            <w:r w:rsidRPr="00873770">
              <w:t>26</w:t>
            </w:r>
          </w:p>
        </w:tc>
        <w:tc>
          <w:tcPr>
            <w:tcW w:w="1332" w:type="dxa"/>
            <w:noWrap/>
            <w:hideMark/>
          </w:tcPr>
          <w:p w14:paraId="4A1724AE" w14:textId="77777777" w:rsidR="00980674" w:rsidRPr="00092475" w:rsidRDefault="00980674">
            <w:pPr>
              <w:pStyle w:val="TableTextRight"/>
              <w:ind w:right="397"/>
              <w:cnfStyle w:val="000000000000" w:firstRow="0" w:lastRow="0" w:firstColumn="0" w:lastColumn="0" w:oddVBand="0" w:evenVBand="0" w:oddHBand="0" w:evenHBand="0" w:firstRowFirstColumn="0" w:firstRowLastColumn="0" w:lastRowFirstColumn="0" w:lastRowLastColumn="0"/>
            </w:pPr>
            <w:r w:rsidRPr="00873770">
              <w:t>12%</w:t>
            </w:r>
          </w:p>
        </w:tc>
      </w:tr>
      <w:tr w:rsidR="00980674" w:rsidRPr="00092475" w14:paraId="0F120BB8"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5C346BFF" w14:textId="77777777" w:rsidR="00980674" w:rsidRPr="00092475" w:rsidRDefault="00980674">
            <w:pPr>
              <w:pStyle w:val="TableText"/>
            </w:pPr>
            <w:r w:rsidRPr="00873770">
              <w:t>F1.11: River cooba woodland riparian zone or floodplain</w:t>
            </w:r>
          </w:p>
        </w:tc>
        <w:tc>
          <w:tcPr>
            <w:tcW w:w="1531" w:type="dxa"/>
            <w:noWrap/>
            <w:hideMark/>
          </w:tcPr>
          <w:p w14:paraId="62200E0B" w14:textId="77777777" w:rsidR="00980674" w:rsidRPr="00092475" w:rsidRDefault="00980674">
            <w:pPr>
              <w:pStyle w:val="TableTextRight"/>
              <w:ind w:right="510"/>
              <w:cnfStyle w:val="000000100000" w:firstRow="0" w:lastRow="0" w:firstColumn="0" w:lastColumn="0" w:oddVBand="0" w:evenVBand="0" w:oddHBand="1" w:evenHBand="0" w:firstRowFirstColumn="0" w:firstRowLastColumn="0" w:lastRowFirstColumn="0" w:lastRowLastColumn="0"/>
            </w:pPr>
            <w:r w:rsidRPr="00873770">
              <w:t>32</w:t>
            </w:r>
          </w:p>
        </w:tc>
        <w:tc>
          <w:tcPr>
            <w:tcW w:w="1710" w:type="dxa"/>
            <w:noWrap/>
            <w:hideMark/>
          </w:tcPr>
          <w:p w14:paraId="02C7B83B" w14:textId="77777777" w:rsidR="00980674" w:rsidRPr="00092475" w:rsidRDefault="00980674">
            <w:pPr>
              <w:pStyle w:val="TableTextRight"/>
              <w:ind w:right="680"/>
              <w:cnfStyle w:val="000000100000" w:firstRow="0" w:lastRow="0" w:firstColumn="0" w:lastColumn="0" w:oddVBand="0" w:evenVBand="0" w:oddHBand="1" w:evenHBand="0" w:firstRowFirstColumn="0" w:firstRowLastColumn="0" w:lastRowFirstColumn="0" w:lastRowLastColumn="0"/>
            </w:pPr>
            <w:r w:rsidRPr="00873770">
              <w:t>18</w:t>
            </w:r>
          </w:p>
        </w:tc>
        <w:tc>
          <w:tcPr>
            <w:tcW w:w="1332" w:type="dxa"/>
            <w:noWrap/>
            <w:hideMark/>
          </w:tcPr>
          <w:p w14:paraId="42F3690E" w14:textId="77777777" w:rsidR="00980674" w:rsidRPr="00092475" w:rsidRDefault="00980674">
            <w:pPr>
              <w:pStyle w:val="TableTextRight"/>
              <w:ind w:right="397"/>
              <w:cnfStyle w:val="000000100000" w:firstRow="0" w:lastRow="0" w:firstColumn="0" w:lastColumn="0" w:oddVBand="0" w:evenVBand="0" w:oddHBand="1" w:evenHBand="0" w:firstRowFirstColumn="0" w:firstRowLastColumn="0" w:lastRowFirstColumn="0" w:lastRowLastColumn="0"/>
            </w:pPr>
            <w:r w:rsidRPr="00873770">
              <w:t>57%</w:t>
            </w:r>
          </w:p>
        </w:tc>
      </w:tr>
      <w:tr w:rsidR="00980674" w:rsidRPr="00092475" w14:paraId="6489D3F2" w14:textId="77777777">
        <w:trPr>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42583CDA" w14:textId="77777777" w:rsidR="00980674" w:rsidRPr="00092475" w:rsidRDefault="00980674">
            <w:pPr>
              <w:pStyle w:val="TableText"/>
            </w:pPr>
            <w:r w:rsidRPr="00873770">
              <w:t>Lt1.1: Temporary lake</w:t>
            </w:r>
          </w:p>
        </w:tc>
        <w:tc>
          <w:tcPr>
            <w:tcW w:w="1531" w:type="dxa"/>
            <w:noWrap/>
            <w:hideMark/>
          </w:tcPr>
          <w:p w14:paraId="4E235B13" w14:textId="77777777" w:rsidR="00980674" w:rsidRPr="00092475" w:rsidRDefault="00980674">
            <w:pPr>
              <w:pStyle w:val="TableTextRight"/>
              <w:ind w:right="510"/>
              <w:cnfStyle w:val="000000000000" w:firstRow="0" w:lastRow="0" w:firstColumn="0" w:lastColumn="0" w:oddVBand="0" w:evenVBand="0" w:oddHBand="0" w:evenHBand="0" w:firstRowFirstColumn="0" w:firstRowLastColumn="0" w:lastRowFirstColumn="0" w:lastRowLastColumn="0"/>
            </w:pPr>
            <w:r w:rsidRPr="00873770">
              <w:t>12</w:t>
            </w:r>
          </w:p>
        </w:tc>
        <w:tc>
          <w:tcPr>
            <w:tcW w:w="1710" w:type="dxa"/>
            <w:noWrap/>
            <w:hideMark/>
          </w:tcPr>
          <w:p w14:paraId="3D69C69D" w14:textId="77777777" w:rsidR="00980674" w:rsidRPr="00092475" w:rsidRDefault="00980674">
            <w:pPr>
              <w:pStyle w:val="TableTextRight"/>
              <w:ind w:right="680"/>
              <w:cnfStyle w:val="000000000000" w:firstRow="0" w:lastRow="0" w:firstColumn="0" w:lastColumn="0" w:oddVBand="0" w:evenVBand="0" w:oddHBand="0" w:evenHBand="0" w:firstRowFirstColumn="0" w:firstRowLastColumn="0" w:lastRowFirstColumn="0" w:lastRowLastColumn="0"/>
            </w:pPr>
            <w:r w:rsidRPr="00873770">
              <w:t>12</w:t>
            </w:r>
          </w:p>
        </w:tc>
        <w:tc>
          <w:tcPr>
            <w:tcW w:w="1332" w:type="dxa"/>
            <w:noWrap/>
            <w:hideMark/>
          </w:tcPr>
          <w:p w14:paraId="1DF53F4B" w14:textId="77777777" w:rsidR="00980674" w:rsidRPr="00092475" w:rsidRDefault="00980674">
            <w:pPr>
              <w:pStyle w:val="TableTextRight"/>
              <w:ind w:right="397"/>
              <w:cnfStyle w:val="000000000000" w:firstRow="0" w:lastRow="0" w:firstColumn="0" w:lastColumn="0" w:oddVBand="0" w:evenVBand="0" w:oddHBand="0" w:evenHBand="0" w:firstRowFirstColumn="0" w:firstRowLastColumn="0" w:lastRowFirstColumn="0" w:lastRowLastColumn="0"/>
            </w:pPr>
            <w:r w:rsidRPr="00873770">
              <w:t>100%</w:t>
            </w:r>
          </w:p>
        </w:tc>
      </w:tr>
      <w:tr w:rsidR="00980674" w:rsidRPr="00092475" w14:paraId="62619BFE"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1694D17E" w14:textId="77777777" w:rsidR="00980674" w:rsidRPr="00092475" w:rsidRDefault="00980674">
            <w:pPr>
              <w:pStyle w:val="TableText"/>
            </w:pPr>
            <w:r w:rsidRPr="00873770">
              <w:t>F2.2: Lignum shrubland riparian zone or floodplain</w:t>
            </w:r>
          </w:p>
        </w:tc>
        <w:tc>
          <w:tcPr>
            <w:tcW w:w="1531" w:type="dxa"/>
            <w:noWrap/>
            <w:hideMark/>
          </w:tcPr>
          <w:p w14:paraId="66359BCC" w14:textId="77777777" w:rsidR="00980674" w:rsidRPr="00092475" w:rsidRDefault="00980674">
            <w:pPr>
              <w:pStyle w:val="TableTextRight"/>
              <w:ind w:right="510"/>
              <w:cnfStyle w:val="000000100000" w:firstRow="0" w:lastRow="0" w:firstColumn="0" w:lastColumn="0" w:oddVBand="0" w:evenVBand="0" w:oddHBand="1" w:evenHBand="0" w:firstRowFirstColumn="0" w:firstRowLastColumn="0" w:lastRowFirstColumn="0" w:lastRowLastColumn="0"/>
            </w:pPr>
            <w:r w:rsidRPr="00873770">
              <w:t>13</w:t>
            </w:r>
          </w:p>
        </w:tc>
        <w:tc>
          <w:tcPr>
            <w:tcW w:w="1710" w:type="dxa"/>
            <w:noWrap/>
            <w:hideMark/>
          </w:tcPr>
          <w:p w14:paraId="31A6D6D3" w14:textId="77777777" w:rsidR="00980674" w:rsidRPr="00092475" w:rsidRDefault="00980674">
            <w:pPr>
              <w:pStyle w:val="TableTextRight"/>
              <w:ind w:right="680"/>
              <w:cnfStyle w:val="000000100000" w:firstRow="0" w:lastRow="0" w:firstColumn="0" w:lastColumn="0" w:oddVBand="0" w:evenVBand="0" w:oddHBand="1" w:evenHBand="0" w:firstRowFirstColumn="0" w:firstRowLastColumn="0" w:lastRowFirstColumn="0" w:lastRowLastColumn="0"/>
            </w:pPr>
            <w:r w:rsidRPr="00873770">
              <w:t>10</w:t>
            </w:r>
          </w:p>
        </w:tc>
        <w:tc>
          <w:tcPr>
            <w:tcW w:w="1332" w:type="dxa"/>
            <w:noWrap/>
            <w:hideMark/>
          </w:tcPr>
          <w:p w14:paraId="688C1DD6" w14:textId="77777777" w:rsidR="00980674" w:rsidRPr="00092475" w:rsidRDefault="00980674">
            <w:pPr>
              <w:pStyle w:val="TableTextRight"/>
              <w:ind w:right="397"/>
              <w:cnfStyle w:val="000000100000" w:firstRow="0" w:lastRow="0" w:firstColumn="0" w:lastColumn="0" w:oddVBand="0" w:evenVBand="0" w:oddHBand="1" w:evenHBand="0" w:firstRowFirstColumn="0" w:firstRowLastColumn="0" w:lastRowFirstColumn="0" w:lastRowLastColumn="0"/>
            </w:pPr>
            <w:r w:rsidRPr="00873770">
              <w:t>76%</w:t>
            </w:r>
          </w:p>
        </w:tc>
      </w:tr>
      <w:tr w:rsidR="00980674" w:rsidRPr="00092475" w14:paraId="5795D61E" w14:textId="77777777">
        <w:trPr>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55AA45C6" w14:textId="77777777" w:rsidR="00980674" w:rsidRPr="00092475" w:rsidRDefault="00980674">
            <w:pPr>
              <w:pStyle w:val="TableText"/>
            </w:pPr>
            <w:r w:rsidRPr="00873770">
              <w:t>Rp1: Permanent stream</w:t>
            </w:r>
          </w:p>
        </w:tc>
        <w:tc>
          <w:tcPr>
            <w:tcW w:w="1531" w:type="dxa"/>
            <w:noWrap/>
            <w:hideMark/>
          </w:tcPr>
          <w:p w14:paraId="0043A95B" w14:textId="77777777" w:rsidR="00980674" w:rsidRPr="00092475" w:rsidRDefault="00980674">
            <w:pPr>
              <w:pStyle w:val="TableTextRight"/>
              <w:ind w:right="510"/>
              <w:cnfStyle w:val="000000000000" w:firstRow="0" w:lastRow="0" w:firstColumn="0" w:lastColumn="0" w:oddVBand="0" w:evenVBand="0" w:oddHBand="0" w:evenHBand="0" w:firstRowFirstColumn="0" w:firstRowLastColumn="0" w:lastRowFirstColumn="0" w:lastRowLastColumn="0"/>
            </w:pPr>
            <w:r w:rsidRPr="00873770">
              <w:t>3</w:t>
            </w:r>
          </w:p>
        </w:tc>
        <w:tc>
          <w:tcPr>
            <w:tcW w:w="1710" w:type="dxa"/>
            <w:noWrap/>
            <w:hideMark/>
          </w:tcPr>
          <w:p w14:paraId="3EC4B52A" w14:textId="77777777" w:rsidR="00980674" w:rsidRPr="00092475" w:rsidRDefault="00980674">
            <w:pPr>
              <w:pStyle w:val="TableTextRight"/>
              <w:ind w:right="680"/>
              <w:cnfStyle w:val="000000000000" w:firstRow="0" w:lastRow="0" w:firstColumn="0" w:lastColumn="0" w:oddVBand="0" w:evenVBand="0" w:oddHBand="0" w:evenHBand="0" w:firstRowFirstColumn="0" w:firstRowLastColumn="0" w:lastRowFirstColumn="0" w:lastRowLastColumn="0"/>
            </w:pPr>
            <w:r w:rsidRPr="00873770">
              <w:t>3</w:t>
            </w:r>
          </w:p>
        </w:tc>
        <w:tc>
          <w:tcPr>
            <w:tcW w:w="1332" w:type="dxa"/>
            <w:noWrap/>
            <w:hideMark/>
          </w:tcPr>
          <w:p w14:paraId="1B66F370" w14:textId="77777777" w:rsidR="00980674" w:rsidRPr="00092475" w:rsidRDefault="00980674">
            <w:pPr>
              <w:pStyle w:val="TableTextRight"/>
              <w:ind w:right="397"/>
              <w:cnfStyle w:val="000000000000" w:firstRow="0" w:lastRow="0" w:firstColumn="0" w:lastColumn="0" w:oddVBand="0" w:evenVBand="0" w:oddHBand="0" w:evenHBand="0" w:firstRowFirstColumn="0" w:firstRowLastColumn="0" w:lastRowFirstColumn="0" w:lastRowLastColumn="0"/>
            </w:pPr>
            <w:r w:rsidRPr="00873770">
              <w:t>100%</w:t>
            </w:r>
          </w:p>
        </w:tc>
      </w:tr>
      <w:tr w:rsidR="00980674" w:rsidRPr="00092475" w14:paraId="4BF09A37"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tcPr>
          <w:p w14:paraId="2A443336" w14:textId="77777777" w:rsidR="00980674" w:rsidRPr="00092475" w:rsidRDefault="00980674">
            <w:pPr>
              <w:pStyle w:val="TableText"/>
            </w:pPr>
            <w:r w:rsidRPr="00873770">
              <w:t>Not water dependent</w:t>
            </w:r>
          </w:p>
        </w:tc>
        <w:tc>
          <w:tcPr>
            <w:tcW w:w="1531" w:type="dxa"/>
            <w:noWrap/>
          </w:tcPr>
          <w:p w14:paraId="156D7131" w14:textId="77777777" w:rsidR="00980674" w:rsidRPr="00092475" w:rsidRDefault="00980674">
            <w:pPr>
              <w:pStyle w:val="TableTextRight"/>
              <w:ind w:right="510"/>
              <w:cnfStyle w:val="000000100000" w:firstRow="0" w:lastRow="0" w:firstColumn="0" w:lastColumn="0" w:oddVBand="0" w:evenVBand="0" w:oddHBand="1" w:evenHBand="0" w:firstRowFirstColumn="0" w:firstRowLastColumn="0" w:lastRowFirstColumn="0" w:lastRowLastColumn="0"/>
            </w:pPr>
            <w:r w:rsidRPr="00873770">
              <w:t>6,030</w:t>
            </w:r>
          </w:p>
        </w:tc>
        <w:tc>
          <w:tcPr>
            <w:tcW w:w="1710" w:type="dxa"/>
            <w:noWrap/>
          </w:tcPr>
          <w:p w14:paraId="229C1EB9" w14:textId="77777777" w:rsidR="00980674" w:rsidRPr="00092475" w:rsidRDefault="00980674">
            <w:pPr>
              <w:pStyle w:val="TableTextRight"/>
              <w:ind w:right="680"/>
              <w:cnfStyle w:val="000000100000" w:firstRow="0" w:lastRow="0" w:firstColumn="0" w:lastColumn="0" w:oddVBand="0" w:evenVBand="0" w:oddHBand="1" w:evenHBand="0" w:firstRowFirstColumn="0" w:firstRowLastColumn="0" w:lastRowFirstColumn="0" w:lastRowLastColumn="0"/>
            </w:pPr>
            <w:r w:rsidRPr="00873770">
              <w:t>–</w:t>
            </w:r>
          </w:p>
        </w:tc>
        <w:tc>
          <w:tcPr>
            <w:tcW w:w="1332" w:type="dxa"/>
            <w:noWrap/>
          </w:tcPr>
          <w:p w14:paraId="5A536257" w14:textId="77777777" w:rsidR="00980674" w:rsidRPr="00092475" w:rsidRDefault="00980674">
            <w:pPr>
              <w:pStyle w:val="TableTextRight"/>
              <w:ind w:right="397"/>
              <w:cnfStyle w:val="000000100000" w:firstRow="0" w:lastRow="0" w:firstColumn="0" w:lastColumn="0" w:oddVBand="0" w:evenVBand="0" w:oddHBand="1" w:evenHBand="0" w:firstRowFirstColumn="0" w:firstRowLastColumn="0" w:lastRowFirstColumn="0" w:lastRowLastColumn="0"/>
            </w:pPr>
            <w:r w:rsidRPr="00873770">
              <w:t>–</w:t>
            </w:r>
          </w:p>
        </w:tc>
      </w:tr>
      <w:tr w:rsidR="00980674" w:rsidRPr="00A90A39" w14:paraId="16002B9F" w14:textId="77777777">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932" w:type="dxa"/>
            <w:noWrap/>
            <w:hideMark/>
          </w:tcPr>
          <w:p w14:paraId="68591E6C" w14:textId="77777777" w:rsidR="00980674" w:rsidRPr="0031588A" w:rsidRDefault="00980674">
            <w:pPr>
              <w:pStyle w:val="TableText"/>
              <w:rPr>
                <w:caps/>
                <w:sz w:val="20"/>
                <w:szCs w:val="20"/>
              </w:rPr>
            </w:pPr>
            <w:r w:rsidRPr="00873770">
              <w:t>Total</w:t>
            </w:r>
          </w:p>
        </w:tc>
        <w:tc>
          <w:tcPr>
            <w:tcW w:w="1531" w:type="dxa"/>
            <w:noWrap/>
            <w:hideMark/>
          </w:tcPr>
          <w:p w14:paraId="3DF10B66" w14:textId="77777777" w:rsidR="00980674" w:rsidRPr="00A90A39" w:rsidRDefault="00980674">
            <w:pPr>
              <w:pStyle w:val="TableTextRight"/>
              <w:ind w:right="510"/>
              <w:cnfStyle w:val="010000000000" w:firstRow="0" w:lastRow="1" w:firstColumn="0" w:lastColumn="0" w:oddVBand="0" w:evenVBand="0" w:oddHBand="0" w:evenHBand="0" w:firstRowFirstColumn="0" w:firstRowLastColumn="0" w:lastRowFirstColumn="0" w:lastRowLastColumn="0"/>
              <w:rPr>
                <w:sz w:val="20"/>
                <w:szCs w:val="20"/>
              </w:rPr>
            </w:pPr>
            <w:r w:rsidRPr="00873770">
              <w:t>18,423</w:t>
            </w:r>
          </w:p>
        </w:tc>
        <w:tc>
          <w:tcPr>
            <w:tcW w:w="1710" w:type="dxa"/>
            <w:noWrap/>
            <w:hideMark/>
          </w:tcPr>
          <w:p w14:paraId="634F0CB0" w14:textId="77777777" w:rsidR="00980674" w:rsidRPr="00A90A39" w:rsidRDefault="00980674">
            <w:pPr>
              <w:pStyle w:val="TableTextRight"/>
              <w:ind w:right="680"/>
              <w:cnfStyle w:val="010000000000" w:firstRow="0" w:lastRow="1" w:firstColumn="0" w:lastColumn="0" w:oddVBand="0" w:evenVBand="0" w:oddHBand="0" w:evenHBand="0" w:firstRowFirstColumn="0" w:firstRowLastColumn="0" w:lastRowFirstColumn="0" w:lastRowLastColumn="0"/>
              <w:rPr>
                <w:sz w:val="20"/>
                <w:szCs w:val="20"/>
              </w:rPr>
            </w:pPr>
            <w:r w:rsidRPr="00873770">
              <w:t>10,290</w:t>
            </w:r>
          </w:p>
        </w:tc>
        <w:tc>
          <w:tcPr>
            <w:tcW w:w="1332" w:type="dxa"/>
            <w:noWrap/>
            <w:hideMark/>
          </w:tcPr>
          <w:p w14:paraId="6AA6A476" w14:textId="77777777" w:rsidR="00980674" w:rsidRPr="00A90A39" w:rsidRDefault="00980674">
            <w:pPr>
              <w:pStyle w:val="TableTextRight"/>
              <w:ind w:right="397"/>
              <w:cnfStyle w:val="010000000000" w:firstRow="0" w:lastRow="1" w:firstColumn="0" w:lastColumn="0" w:oddVBand="0" w:evenVBand="0" w:oddHBand="0" w:evenHBand="0" w:firstRowFirstColumn="0" w:firstRowLastColumn="0" w:lastRowFirstColumn="0" w:lastRowLastColumn="0"/>
              <w:rPr>
                <w:sz w:val="20"/>
                <w:szCs w:val="20"/>
              </w:rPr>
            </w:pPr>
            <w:r w:rsidRPr="00873770">
              <w:t>56%</w:t>
            </w:r>
          </w:p>
        </w:tc>
      </w:tr>
    </w:tbl>
    <w:p w14:paraId="212B5D8B" w14:textId="77777777" w:rsidR="00B039A5" w:rsidRDefault="00B039A5" w:rsidP="00006B16">
      <w:pPr>
        <w:pStyle w:val="BodyText"/>
        <w:rPr>
          <w:color w:val="auto"/>
        </w:rPr>
      </w:pPr>
    </w:p>
    <w:p w14:paraId="4F605725" w14:textId="77777777" w:rsidR="00B039A5" w:rsidRDefault="00B039A5" w:rsidP="00006B16">
      <w:pPr>
        <w:pStyle w:val="BodyText"/>
        <w:rPr>
          <w:color w:val="auto"/>
        </w:rPr>
        <w:sectPr w:rsidR="00B039A5" w:rsidSect="00742B1C">
          <w:pgSz w:w="11906" w:h="16838" w:code="9"/>
          <w:pgMar w:top="1134" w:right="1134" w:bottom="1134" w:left="1134" w:header="510" w:footer="510" w:gutter="0"/>
          <w:cols w:space="284"/>
          <w:docGrid w:linePitch="360"/>
        </w:sectPr>
      </w:pPr>
    </w:p>
    <w:p w14:paraId="23DB43D6" w14:textId="23D38812" w:rsidR="00980674" w:rsidRDefault="00DD1E62" w:rsidP="00512200">
      <w:pPr>
        <w:pStyle w:val="Caption"/>
        <w:rPr>
          <w:noProof/>
        </w:rPr>
      </w:pPr>
      <w:bookmarkStart w:id="258" w:name="_Ref100392798"/>
      <w:bookmarkStart w:id="259" w:name="_Toc201867371"/>
      <w:r>
        <w:lastRenderedPageBreak/>
        <w:t>Figure</w:t>
      </w:r>
      <w:r w:rsidR="0065077E">
        <w:t> </w:t>
      </w:r>
      <w:r w:rsidR="00137FF4">
        <w:fldChar w:fldCharType="begin" w:fldLock="1"/>
      </w:r>
      <w:r w:rsidR="00137FF4">
        <w:instrText xml:space="preserve"> STYLEREF 1 \s </w:instrText>
      </w:r>
      <w:r w:rsidR="00137FF4">
        <w:fldChar w:fldCharType="separate"/>
      </w:r>
      <w:r w:rsidR="009B47F6">
        <w:rPr>
          <w:noProof/>
        </w:rPr>
        <w:t>4</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7</w:t>
      </w:r>
      <w:r w:rsidR="00137FF4">
        <w:fldChar w:fldCharType="end"/>
      </w:r>
      <w:bookmarkEnd w:id="258"/>
      <w:r>
        <w:t xml:space="preserve"> </w:t>
      </w:r>
      <w:r w:rsidR="00954644">
        <w:t>Map of e</w:t>
      </w:r>
      <w:r>
        <w:t xml:space="preserve">cosystem diversity within </w:t>
      </w:r>
      <w:r w:rsidR="004F6BE0">
        <w:t xml:space="preserve">the Macquarie Marshes </w:t>
      </w:r>
      <w:r>
        <w:t>Ramsar Site</w:t>
      </w:r>
      <w:r w:rsidR="00F0076F">
        <w:t>,</w:t>
      </w:r>
      <w:r>
        <w:t xml:space="preserve"> showing </w:t>
      </w:r>
      <w:r w:rsidR="001A7904">
        <w:t>2023–24</w:t>
      </w:r>
      <w:r>
        <w:t xml:space="preserve"> inundation by </w:t>
      </w:r>
      <w:r w:rsidR="00386089">
        <w:t>159</w:t>
      </w:r>
      <w:r w:rsidR="002F7144">
        <w:t> </w:t>
      </w:r>
      <w:r>
        <w:t xml:space="preserve">GL of </w:t>
      </w:r>
      <w:r w:rsidR="00093F1E">
        <w:t>environmental water</w:t>
      </w:r>
      <w:r>
        <w:t xml:space="preserve"> that included </w:t>
      </w:r>
      <w:r w:rsidR="00386089">
        <w:t>56</w:t>
      </w:r>
      <w:r w:rsidR="002F7144">
        <w:t> </w:t>
      </w:r>
      <w:r>
        <w:t xml:space="preserve">GL of </w:t>
      </w:r>
      <w:bookmarkStart w:id="260" w:name="_Ref100393388"/>
      <w:r w:rsidR="00F845E4">
        <w:t>CEW</w:t>
      </w:r>
      <w:bookmarkEnd w:id="259"/>
    </w:p>
    <w:p w14:paraId="56AF09E1" w14:textId="58F75741" w:rsidR="0075112B" w:rsidRDefault="0075112B" w:rsidP="00306A5D">
      <w:pPr>
        <w:pStyle w:val="Figure"/>
      </w:pPr>
      <w:r>
        <w:rPr>
          <w:noProof/>
        </w:rPr>
        <w:drawing>
          <wp:inline distT="0" distB="0" distL="0" distR="0" wp14:anchorId="48FCE29C" wp14:editId="1F2403AC">
            <wp:extent cx="9021600" cy="5518800"/>
            <wp:effectExtent l="0" t="0" r="8255" b="5715"/>
            <wp:docPr id="949728714" name="Picture 9497287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728714" name="Picture 949728714">
                      <a:extLst>
                        <a:ext uri="{C183D7F6-B498-43B3-948B-1728B52AA6E4}">
                          <adec:decorative xmlns:adec="http://schemas.microsoft.com/office/drawing/2017/decorative" val="1"/>
                        </a:ext>
                      </a:extLst>
                    </pic:cNvPr>
                    <pic:cNvPicPr/>
                  </pic:nvPicPr>
                  <pic:blipFill>
                    <a:blip r:embed="rId53"/>
                    <a:stretch>
                      <a:fillRect/>
                    </a:stretch>
                  </pic:blipFill>
                  <pic:spPr>
                    <a:xfrm>
                      <a:off x="0" y="0"/>
                      <a:ext cx="9021600" cy="5518800"/>
                    </a:xfrm>
                    <a:prstGeom prst="rect">
                      <a:avLst/>
                    </a:prstGeom>
                  </pic:spPr>
                </pic:pic>
              </a:graphicData>
            </a:graphic>
          </wp:inline>
        </w:drawing>
      </w:r>
    </w:p>
    <w:p w14:paraId="1F2AD936" w14:textId="77777777" w:rsidR="00B039A5" w:rsidRDefault="00B039A5" w:rsidP="00B039A5">
      <w:pPr>
        <w:sectPr w:rsidR="00B039A5" w:rsidSect="00742B1C">
          <w:pgSz w:w="16838" w:h="11906" w:orient="landscape" w:code="9"/>
          <w:pgMar w:top="1134" w:right="1134" w:bottom="1134" w:left="1134" w:header="510" w:footer="510" w:gutter="0"/>
          <w:cols w:space="284"/>
          <w:docGrid w:linePitch="360"/>
        </w:sectPr>
      </w:pPr>
    </w:p>
    <w:p w14:paraId="23E9BE9E" w14:textId="0A842520" w:rsidR="00B972BF" w:rsidRDefault="000B3784" w:rsidP="00ED4E3F">
      <w:pPr>
        <w:pStyle w:val="Heading3"/>
        <w:keepLines w:val="0"/>
      </w:pPr>
      <w:bookmarkStart w:id="261" w:name="_Toc495326922"/>
      <w:bookmarkStart w:id="262" w:name="_Toc21524081"/>
      <w:bookmarkStart w:id="263" w:name="_Ref166114791"/>
      <w:bookmarkEnd w:id="260"/>
      <w:r w:rsidRPr="003E1534">
        <w:lastRenderedPageBreak/>
        <w:t xml:space="preserve">Barmah </w:t>
      </w:r>
      <w:r w:rsidR="00D77D2C">
        <w:t xml:space="preserve">Forest </w:t>
      </w:r>
      <w:r w:rsidR="00B972BF">
        <w:t xml:space="preserve">and </w:t>
      </w:r>
      <w:bookmarkEnd w:id="261"/>
      <w:bookmarkEnd w:id="262"/>
      <w:r w:rsidR="00B972BF" w:rsidRPr="006B7555">
        <w:t>NSW Central Murray Forests</w:t>
      </w:r>
      <w:r w:rsidR="00B972BF">
        <w:t xml:space="preserve"> (Millewa Forest)</w:t>
      </w:r>
      <w:bookmarkEnd w:id="263"/>
    </w:p>
    <w:p w14:paraId="649B9D1D" w14:textId="45C900E2" w:rsidR="00D77D2C" w:rsidRDefault="00777BC3" w:rsidP="005A6D56">
      <w:pPr>
        <w:pStyle w:val="BodyText"/>
      </w:pPr>
      <w:r>
        <w:t xml:space="preserve">The Barmah and Millewa </w:t>
      </w:r>
      <w:r w:rsidR="004C188E">
        <w:t>f</w:t>
      </w:r>
      <w:r>
        <w:t xml:space="preserve">orests include </w:t>
      </w:r>
      <w:r w:rsidR="004B24E4">
        <w:t>2</w:t>
      </w:r>
      <w:r>
        <w:t xml:space="preserve"> </w:t>
      </w:r>
      <w:r w:rsidR="00527B1B">
        <w:t>Ramsar</w:t>
      </w:r>
      <w:r>
        <w:t xml:space="preserve"> </w:t>
      </w:r>
      <w:r w:rsidR="007B57A4">
        <w:t>S</w:t>
      </w:r>
      <w:r>
        <w:t>ites that are managed together</w:t>
      </w:r>
      <w:r w:rsidR="00D77D2C">
        <w:t>. Water allocated from the Murray River spills northward</w:t>
      </w:r>
      <w:r w:rsidR="004C188E">
        <w:t>s</w:t>
      </w:r>
      <w:r w:rsidR="00D77D2C">
        <w:t xml:space="preserve"> into the Millewa Forest Group of the NSW Central Forests Ramsar Site and south</w:t>
      </w:r>
      <w:r w:rsidR="00A76E17">
        <w:t>wards</w:t>
      </w:r>
      <w:r w:rsidR="00D77D2C">
        <w:t xml:space="preserve"> into the Barmah </w:t>
      </w:r>
      <w:r w:rsidR="004C188E">
        <w:t xml:space="preserve">Forest </w:t>
      </w:r>
      <w:r w:rsidR="00D77D2C">
        <w:t xml:space="preserve">Ramsar Site in Victoria. </w:t>
      </w:r>
      <w:r w:rsidR="009E54B2">
        <w:t>The</w:t>
      </w:r>
      <w:r w:rsidR="007B37DD">
        <w:t>se</w:t>
      </w:r>
      <w:r w:rsidR="009E54B2">
        <w:t xml:space="preserve"> sites form</w:t>
      </w:r>
      <w:r w:rsidR="00D77D2C">
        <w:t xml:space="preserve"> an</w:t>
      </w:r>
      <w:r w:rsidR="000B3784">
        <w:t xml:space="preserve"> e</w:t>
      </w:r>
      <w:r w:rsidR="000B3784" w:rsidRPr="00385679">
        <w:t xml:space="preserve">xtensive floodplain wetland </w:t>
      </w:r>
      <w:r w:rsidR="00D77D2C">
        <w:t xml:space="preserve">system </w:t>
      </w:r>
      <w:r w:rsidR="000B3784" w:rsidRPr="00385679">
        <w:t xml:space="preserve">dominated by </w:t>
      </w:r>
      <w:r w:rsidR="000B3784">
        <w:t>river red gum</w:t>
      </w:r>
      <w:r w:rsidR="000B3784" w:rsidRPr="00385679">
        <w:t xml:space="preserve"> forest and woodland</w:t>
      </w:r>
      <w:r w:rsidR="000B3784">
        <w:t xml:space="preserve"> (</w:t>
      </w:r>
      <w:r w:rsidR="000B3784">
        <w:fldChar w:fldCharType="begin" w:fldLock="1"/>
      </w:r>
      <w:r w:rsidR="000B3784">
        <w:instrText xml:space="preserve"> REF _Ref100190493 \h </w:instrText>
      </w:r>
      <w:r w:rsidR="0061626C">
        <w:instrText xml:space="preserve"> \* MERGEFORMAT </w:instrText>
      </w:r>
      <w:r w:rsidR="000B3784">
        <w:fldChar w:fldCharType="separate"/>
      </w:r>
      <w:r w:rsidR="009B47F6">
        <w:t>Figure 4.8</w:t>
      </w:r>
      <w:r w:rsidR="000B3784">
        <w:fldChar w:fldCharType="end"/>
      </w:r>
      <w:r w:rsidR="000B3784">
        <w:t>)</w:t>
      </w:r>
      <w:r w:rsidR="000B3784" w:rsidRPr="00385679">
        <w:t>.</w:t>
      </w:r>
      <w:r w:rsidR="00D77D2C" w:rsidRPr="00D77D2C">
        <w:t xml:space="preserve"> </w:t>
      </w:r>
      <w:r w:rsidR="00D77D2C">
        <w:t>Together</w:t>
      </w:r>
      <w:r w:rsidR="004C188E">
        <w:t>,</w:t>
      </w:r>
      <w:r w:rsidR="00D77D2C">
        <w:t xml:space="preserve"> these 2 forests </w:t>
      </w:r>
      <w:r w:rsidR="00D77D2C" w:rsidRPr="003E1534">
        <w:t>form the largest intact floodplain forest in the bioregion</w:t>
      </w:r>
      <w:r w:rsidR="009E54B2">
        <w:t xml:space="preserve"> and</w:t>
      </w:r>
      <w:r w:rsidR="00D77D2C">
        <w:t xml:space="preserve"> support </w:t>
      </w:r>
      <w:r w:rsidR="00D77D2C" w:rsidRPr="003E1534">
        <w:t>threatened species</w:t>
      </w:r>
      <w:r w:rsidR="002F7144">
        <w:t xml:space="preserve">, </w:t>
      </w:r>
      <w:r w:rsidR="002F7144" w:rsidRPr="003E1534">
        <w:t>includ</w:t>
      </w:r>
      <w:r w:rsidR="002F7144">
        <w:t>ing</w:t>
      </w:r>
      <w:r w:rsidR="002F7144" w:rsidRPr="003E1534">
        <w:t xml:space="preserve"> </w:t>
      </w:r>
      <w:r w:rsidR="00E404C2">
        <w:t xml:space="preserve">Australasian </w:t>
      </w:r>
      <w:r w:rsidR="00D77D2C">
        <w:t>b</w:t>
      </w:r>
      <w:r w:rsidR="00D77D2C" w:rsidRPr="003E1534">
        <w:t>ittern</w:t>
      </w:r>
      <w:r w:rsidR="00D77D2C">
        <w:t xml:space="preserve"> (</w:t>
      </w:r>
      <w:r w:rsidR="00D77D2C" w:rsidRPr="00FF1C62">
        <w:rPr>
          <w:i/>
          <w:iCs/>
        </w:rPr>
        <w:t>Botaurus poiciloptilus</w:t>
      </w:r>
      <w:r w:rsidR="00D77D2C">
        <w:t>)</w:t>
      </w:r>
      <w:r w:rsidR="00D77D2C" w:rsidRPr="003E1534">
        <w:t xml:space="preserve">, </w:t>
      </w:r>
      <w:r w:rsidR="00B30A1F">
        <w:t>s</w:t>
      </w:r>
      <w:r w:rsidR="00D77D2C" w:rsidRPr="003E1534">
        <w:t>uperb parrot (</w:t>
      </w:r>
      <w:r w:rsidR="00D77D2C" w:rsidRPr="003E1534">
        <w:rPr>
          <w:i/>
        </w:rPr>
        <w:t>Polytelis swainsonii</w:t>
      </w:r>
      <w:r w:rsidR="00D77D2C" w:rsidRPr="003E1534">
        <w:t xml:space="preserve">), </w:t>
      </w:r>
      <w:r w:rsidR="00D77D2C" w:rsidRPr="003E1534">
        <w:rPr>
          <w:iCs/>
        </w:rPr>
        <w:t>Murray cod (</w:t>
      </w:r>
      <w:r w:rsidR="00D77D2C" w:rsidRPr="003E1534">
        <w:rPr>
          <w:i/>
        </w:rPr>
        <w:t>Maccullochella peelii</w:t>
      </w:r>
      <w:r w:rsidR="004E6401">
        <w:rPr>
          <w:i/>
        </w:rPr>
        <w:t xml:space="preserve"> peelii</w:t>
      </w:r>
      <w:r w:rsidR="00D77D2C" w:rsidRPr="003E1534">
        <w:rPr>
          <w:iCs/>
        </w:rPr>
        <w:t>), trout cod (</w:t>
      </w:r>
      <w:r w:rsidR="00D77D2C" w:rsidRPr="003E1534">
        <w:rPr>
          <w:i/>
        </w:rPr>
        <w:t>M</w:t>
      </w:r>
      <w:r w:rsidR="009E54B2">
        <w:rPr>
          <w:i/>
        </w:rPr>
        <w:t>accullochella</w:t>
      </w:r>
      <w:r w:rsidR="00D77D2C" w:rsidRPr="003E1534">
        <w:rPr>
          <w:i/>
        </w:rPr>
        <w:t xml:space="preserve"> macquariensis</w:t>
      </w:r>
      <w:r w:rsidR="00D77D2C" w:rsidRPr="003E1534">
        <w:rPr>
          <w:iCs/>
        </w:rPr>
        <w:t>)</w:t>
      </w:r>
      <w:r w:rsidR="00D77D2C">
        <w:rPr>
          <w:iCs/>
        </w:rPr>
        <w:t xml:space="preserve"> </w:t>
      </w:r>
      <w:r w:rsidR="007706D7">
        <w:rPr>
          <w:iCs/>
        </w:rPr>
        <w:t xml:space="preserve">and </w:t>
      </w:r>
      <w:r w:rsidR="007706D7" w:rsidRPr="003E1534">
        <w:rPr>
          <w:iCs/>
        </w:rPr>
        <w:t>silver perch (</w:t>
      </w:r>
      <w:r w:rsidR="007706D7" w:rsidRPr="003E1534">
        <w:rPr>
          <w:i/>
          <w:iCs/>
        </w:rPr>
        <w:t>Bidyanus bidyanus</w:t>
      </w:r>
      <w:r w:rsidR="007706D7" w:rsidRPr="003E1534">
        <w:rPr>
          <w:iCs/>
        </w:rPr>
        <w:t>)</w:t>
      </w:r>
      <w:r w:rsidR="007706D7">
        <w:rPr>
          <w:iCs/>
        </w:rPr>
        <w:t>. T</w:t>
      </w:r>
      <w:r w:rsidR="00D77D2C">
        <w:rPr>
          <w:iCs/>
        </w:rPr>
        <w:t xml:space="preserve">he forests and marshes </w:t>
      </w:r>
      <w:r w:rsidR="007706D7">
        <w:rPr>
          <w:iCs/>
        </w:rPr>
        <w:t xml:space="preserve">also </w:t>
      </w:r>
      <w:r w:rsidR="00D77D2C">
        <w:rPr>
          <w:iCs/>
        </w:rPr>
        <w:t xml:space="preserve">provide </w:t>
      </w:r>
      <w:r w:rsidR="00D77D2C" w:rsidRPr="003E1534">
        <w:rPr>
          <w:iCs/>
        </w:rPr>
        <w:t>important</w:t>
      </w:r>
      <w:r w:rsidR="00D77D2C">
        <w:rPr>
          <w:iCs/>
        </w:rPr>
        <w:t xml:space="preserve"> habitat</w:t>
      </w:r>
      <w:r w:rsidR="00D77D2C" w:rsidRPr="003E1534">
        <w:rPr>
          <w:iCs/>
        </w:rPr>
        <w:t xml:space="preserve"> for </w:t>
      </w:r>
      <w:r w:rsidR="00DE01E1">
        <w:rPr>
          <w:iCs/>
        </w:rPr>
        <w:t>aggregate-</w:t>
      </w:r>
      <w:r w:rsidR="00D77D2C" w:rsidRPr="003E1534">
        <w:rPr>
          <w:iCs/>
        </w:rPr>
        <w:t xml:space="preserve">nesting </w:t>
      </w:r>
      <w:r w:rsidR="00D77D2C">
        <w:rPr>
          <w:iCs/>
        </w:rPr>
        <w:t xml:space="preserve">waterbird species </w:t>
      </w:r>
      <w:r w:rsidR="00D77D2C" w:rsidRPr="00464BB0">
        <w:rPr>
          <w:rFonts w:cs="Calibri"/>
        </w:rPr>
        <w:t>(Hale and Butcher 2011)</w:t>
      </w:r>
      <w:r w:rsidR="00D77D2C" w:rsidRPr="003E1534">
        <w:rPr>
          <w:iCs/>
        </w:rPr>
        <w:t>.</w:t>
      </w:r>
    </w:p>
    <w:p w14:paraId="5A7AFCDD" w14:textId="770E0EB2" w:rsidR="000B3784" w:rsidRDefault="00D77D2C" w:rsidP="001913D3">
      <w:pPr>
        <w:pStyle w:val="BodyText"/>
      </w:pPr>
      <w:r>
        <w:t>The Barmah Forest Ramsar Site</w:t>
      </w:r>
      <w:r w:rsidR="000B3784">
        <w:t xml:space="preserve"> c</w:t>
      </w:r>
      <w:r w:rsidR="000B3784" w:rsidRPr="00385679">
        <w:t>ontains areas of open lake and floodplain marshes</w:t>
      </w:r>
      <w:r w:rsidR="000B3784">
        <w:t xml:space="preserve">. When listed by the Ramsar Convention in 1982, the site contained large expanses of </w:t>
      </w:r>
      <w:r w:rsidR="00F755A4">
        <w:t>M</w:t>
      </w:r>
      <w:r w:rsidR="000B3784" w:rsidRPr="003E1534">
        <w:t>oira grass</w:t>
      </w:r>
      <w:r w:rsidR="000B3784">
        <w:t xml:space="preserve"> (</w:t>
      </w:r>
      <w:r w:rsidR="000B3784" w:rsidRPr="000302B8">
        <w:rPr>
          <w:rFonts w:asciiTheme="minorHAnsi" w:eastAsia="Times New Roman" w:hAnsiTheme="minorHAnsi"/>
          <w:i/>
          <w:iCs/>
          <w:color w:val="auto"/>
          <w:szCs w:val="24"/>
        </w:rPr>
        <w:t>Pseudoraphis spinescens</w:t>
      </w:r>
      <w:r w:rsidR="000B3784" w:rsidRPr="00BE3D32">
        <w:rPr>
          <w:rFonts w:asciiTheme="minorHAnsi" w:eastAsia="Times New Roman" w:hAnsiTheme="minorHAnsi"/>
          <w:color w:val="auto"/>
          <w:szCs w:val="24"/>
        </w:rPr>
        <w:t>)</w:t>
      </w:r>
      <w:r w:rsidR="000B3784" w:rsidRPr="007706D7">
        <w:rPr>
          <w:rFonts w:asciiTheme="minorHAnsi" w:eastAsia="Times New Roman" w:hAnsiTheme="minorHAnsi"/>
          <w:color w:val="auto"/>
          <w:szCs w:val="24"/>
        </w:rPr>
        <w:t xml:space="preserve"> </w:t>
      </w:r>
      <w:r w:rsidR="000B3784">
        <w:rPr>
          <w:rFonts w:asciiTheme="minorHAnsi" w:eastAsia="Times New Roman" w:hAnsiTheme="minorHAnsi"/>
          <w:iCs/>
          <w:color w:val="auto"/>
          <w:szCs w:val="24"/>
        </w:rPr>
        <w:t xml:space="preserve">that </w:t>
      </w:r>
      <w:r w:rsidR="0026780B">
        <w:rPr>
          <w:rFonts w:asciiTheme="minorHAnsi" w:eastAsia="Times New Roman" w:hAnsiTheme="minorHAnsi"/>
          <w:iCs/>
          <w:color w:val="auto"/>
          <w:szCs w:val="24"/>
        </w:rPr>
        <w:t>we</w:t>
      </w:r>
      <w:r w:rsidR="000B3784">
        <w:rPr>
          <w:rFonts w:asciiTheme="minorHAnsi" w:eastAsia="Times New Roman" w:hAnsiTheme="minorHAnsi"/>
          <w:iCs/>
          <w:color w:val="auto"/>
          <w:szCs w:val="24"/>
        </w:rPr>
        <w:t xml:space="preserve">re recognised as a critical component of the ecological character of the site </w:t>
      </w:r>
      <w:r w:rsidR="000B3784" w:rsidRPr="00464BB0">
        <w:rPr>
          <w:rFonts w:cs="Calibri"/>
        </w:rPr>
        <w:t>(Hale and Butcher 2011)</w:t>
      </w:r>
      <w:r w:rsidR="000B3784">
        <w:rPr>
          <w:rFonts w:asciiTheme="minorHAnsi" w:eastAsia="Times New Roman" w:hAnsiTheme="minorHAnsi"/>
          <w:iCs/>
          <w:color w:val="auto"/>
          <w:szCs w:val="24"/>
        </w:rPr>
        <w:t xml:space="preserve">. </w:t>
      </w:r>
      <w:r w:rsidR="0026780B">
        <w:rPr>
          <w:rFonts w:asciiTheme="minorHAnsi" w:eastAsia="Times New Roman" w:hAnsiTheme="minorHAnsi"/>
          <w:iCs/>
          <w:color w:val="auto"/>
          <w:szCs w:val="24"/>
        </w:rPr>
        <w:t xml:space="preserve">The extent of </w:t>
      </w:r>
      <w:r w:rsidR="00227D5A">
        <w:t>M</w:t>
      </w:r>
      <w:r w:rsidR="000B3784" w:rsidRPr="003E1534">
        <w:t>oira grass</w:t>
      </w:r>
      <w:r w:rsidR="000B3784">
        <w:t xml:space="preserve"> declined dramatically during the Millennium Drought and its restoration using water management is now a multi-year priority in the Strategy </w:t>
      </w:r>
      <w:r w:rsidR="00F70016">
        <w:rPr>
          <w:rFonts w:cs="Calibri"/>
        </w:rPr>
        <w:fldChar w:fldCharType="begin"/>
      </w:r>
      <w:r w:rsidR="001C3BE3">
        <w:rPr>
          <w:rFonts w:cs="Calibri"/>
        </w:rPr>
        <w:instrText xml:space="preserve"> ADDIN ZOTERO_ITEM CSL_CITATION {"citationID":"voZizmF4","properties":{"formattedCitation":"(MDBA 2019, 2023)","plainCitation":"(MDBA 2019, 2023)","noteIndex":0},"citationItems":[{"id":3183,"uris":["http://zotero.org/users/536544/items/MD5D3ATD"],"itemData":{"id":3183,"type":"report","event-place":"Canberra, ACT","language":"en","number":"42/19","page":"154","publisher":"Murray–Darling Basin Authority","publisher-place":"Canberra, ACT","source":"Zotero","title":"Basin-wide environmental watering strategy","author":[{"literal":"MDBA"}],"issued":{"date-parts":[["2019"]]}}},{"id":4228,"uris":["http://zotero.org/users/536544/items/RHEPCAK4"],"itemData":{"id":4228,"type":"report","event-place":"Canberra","language":"en","number":"10/23","page":"19","publisher":"Murray–Darling Basin Authority","publisher-place":"Canberra","source":"Zotero","title":"Basin annual environmental watering priorities 2023–24","URL":"https://www.mdba.gov.au/sites/default/files/publications/environmental-watering-priorities-2023-2024.pdf","author":[{"literal":"MDBA"}],"accessed":{"date-parts":[["2024",4,1]]},"issued":{"date-parts":[["2023"]]}}}],"schema":"https://github.com/citation-style-language/schema/raw/master/csl-citation.json"} </w:instrText>
      </w:r>
      <w:r w:rsidR="00F70016">
        <w:rPr>
          <w:rFonts w:cs="Calibri"/>
        </w:rPr>
        <w:fldChar w:fldCharType="separate"/>
      </w:r>
      <w:r w:rsidR="001C3BE3" w:rsidRPr="001C3BE3">
        <w:rPr>
          <w:rFonts w:cs="Calibri"/>
        </w:rPr>
        <w:t>(MDBA 2019, 2023)</w:t>
      </w:r>
      <w:r w:rsidR="00F70016">
        <w:rPr>
          <w:rFonts w:cs="Calibri"/>
        </w:rPr>
        <w:fldChar w:fldCharType="end"/>
      </w:r>
      <w:r w:rsidR="000B3784">
        <w:t>.</w:t>
      </w:r>
    </w:p>
    <w:p w14:paraId="7ED68420" w14:textId="63DA3EAA" w:rsidR="00452CC9" w:rsidRDefault="001C3BE3" w:rsidP="00306A5D">
      <w:pPr>
        <w:pStyle w:val="Figure"/>
      </w:pPr>
      <w:r>
        <w:t>In late 2023</w:t>
      </w:r>
      <w:r w:rsidR="00D93374">
        <w:t>,</w:t>
      </w:r>
      <w:r>
        <w:t xml:space="preserve"> 416 GL </w:t>
      </w:r>
      <w:r w:rsidR="009B582C">
        <w:t>(</w:t>
      </w:r>
      <w:r>
        <w:t>including 308</w:t>
      </w:r>
      <w:r w:rsidR="001C2325">
        <w:t xml:space="preserve"> GL of </w:t>
      </w:r>
      <w:r w:rsidR="00BC5A0B">
        <w:t>CEW</w:t>
      </w:r>
      <w:r w:rsidR="009B582C">
        <w:t>)</w:t>
      </w:r>
      <w:r w:rsidR="001C2325">
        <w:t xml:space="preserve"> extend</w:t>
      </w:r>
      <w:r w:rsidR="009B582C">
        <w:t>ed</w:t>
      </w:r>
      <w:r w:rsidR="001C2325">
        <w:t xml:space="preserve"> the</w:t>
      </w:r>
      <w:r w:rsidR="006707D7">
        <w:t xml:space="preserve"> </w:t>
      </w:r>
      <w:r w:rsidR="001C2325">
        <w:t xml:space="preserve">duration of </w:t>
      </w:r>
      <w:r>
        <w:t>spring flows in a large multi-site system-scale action to trigger fish spawning and movement with high flows and support riparian vegetation and connected wetlands</w:t>
      </w:r>
      <w:r w:rsidR="006707D7">
        <w:t>.</w:t>
      </w:r>
      <w:r w:rsidR="0057088F">
        <w:t xml:space="preserve"> </w:t>
      </w:r>
      <w:r>
        <w:t xml:space="preserve">The high flows supported 88% of the Barmah Ramsar </w:t>
      </w:r>
      <w:r w:rsidR="00EC09B6">
        <w:t>S</w:t>
      </w:r>
      <w:r>
        <w:t>ite and 99% of the river red gum swamps that are critical components of the site</w:t>
      </w:r>
      <w:r w:rsidR="00452CC9">
        <w:t xml:space="preserve"> (</w:t>
      </w:r>
      <w:r>
        <w:fldChar w:fldCharType="begin" w:fldLock="1"/>
      </w:r>
      <w:r>
        <w:instrText xml:space="preserve"> REF _Ref195389118 \h </w:instrText>
      </w:r>
      <w:r>
        <w:fldChar w:fldCharType="separate"/>
      </w:r>
      <w:r w:rsidR="009B47F6">
        <w:t>Table </w:t>
      </w:r>
      <w:r w:rsidR="009B47F6">
        <w:rPr>
          <w:noProof/>
        </w:rPr>
        <w:t>4</w:t>
      </w:r>
      <w:r w:rsidR="009B47F6">
        <w:t>.</w:t>
      </w:r>
      <w:r w:rsidR="009B47F6">
        <w:rPr>
          <w:noProof/>
        </w:rPr>
        <w:t>10</w:t>
      </w:r>
      <w:r>
        <w:fldChar w:fldCharType="end"/>
      </w:r>
      <w:r w:rsidR="00452CC9">
        <w:t>)</w:t>
      </w:r>
      <w:r>
        <w:t xml:space="preserve"> </w:t>
      </w:r>
      <w:r>
        <w:fldChar w:fldCharType="begin"/>
      </w:r>
      <w:r>
        <w:instrText xml:space="preserve"> ADDIN ZOTERO_ITEM CSL_CITATION {"citationID":"sFwnkU7f","properties":{"formattedCitation":"(Parks Victoria 2023)","plainCitation":"(Parks Victoria 2023)","noteIndex":0},"citationItems":[{"id":4077,"uris":["http://zotero.org/users/536544/items/8US4HWSQ"],"itemData":{"id":4077,"type":"document","publisher":"Parks Victoria, Melbourne.","title":"National Parks Act Annual Report 2022–23","author":[{"literal":"Parks Victoria"}],"issued":{"date-parts":[["2023"]]}}}],"schema":"https://github.com/citation-style-language/schema/raw/master/csl-citation.json"} </w:instrText>
      </w:r>
      <w:r>
        <w:fldChar w:fldCharType="separate"/>
      </w:r>
      <w:r w:rsidRPr="00452CC9">
        <w:rPr>
          <w:rFonts w:cs="Calibri"/>
        </w:rPr>
        <w:t>(Parks Victoria 2023)</w:t>
      </w:r>
      <w:r>
        <w:fldChar w:fldCharType="end"/>
      </w:r>
      <w:r w:rsidR="00452CC9">
        <w:t>.</w:t>
      </w:r>
    </w:p>
    <w:p w14:paraId="22A0536C" w14:textId="11473AE3" w:rsidR="00615065" w:rsidRDefault="00615065" w:rsidP="00512200">
      <w:pPr>
        <w:pStyle w:val="CaptionWithNote"/>
      </w:pPr>
      <w:bookmarkStart w:id="264" w:name="_Ref195389118"/>
      <w:bookmarkStart w:id="265" w:name="_Toc201867425"/>
      <w:r>
        <w:t>Table </w:t>
      </w:r>
      <w:r>
        <w:fldChar w:fldCharType="begin" w:fldLock="1"/>
      </w:r>
      <w:r>
        <w:instrText xml:space="preserve"> STYLEREF 1 \s </w:instrText>
      </w:r>
      <w:r>
        <w:fldChar w:fldCharType="separate"/>
      </w:r>
      <w:r w:rsidR="009B47F6">
        <w:rPr>
          <w:noProof/>
        </w:rPr>
        <w:t>4</w:t>
      </w:r>
      <w:r>
        <w:rPr>
          <w:noProof/>
        </w:rPr>
        <w:fldChar w:fldCharType="end"/>
      </w:r>
      <w:r>
        <w:t>.</w:t>
      </w:r>
      <w:r>
        <w:fldChar w:fldCharType="begin"/>
      </w:r>
      <w:r>
        <w:instrText xml:space="preserve"> SEQ Table \* ARABIC \s 1 </w:instrText>
      </w:r>
      <w:r>
        <w:fldChar w:fldCharType="separate"/>
      </w:r>
      <w:r w:rsidR="0000560C">
        <w:rPr>
          <w:noProof/>
        </w:rPr>
        <w:t>10</w:t>
      </w:r>
      <w:r>
        <w:rPr>
          <w:noProof/>
        </w:rPr>
        <w:fldChar w:fldCharType="end"/>
      </w:r>
      <w:bookmarkEnd w:id="264"/>
      <w:r>
        <w:t xml:space="preserve"> Area of A</w:t>
      </w:r>
      <w:r w:rsidR="00341BCE">
        <w:t>NAE</w:t>
      </w:r>
      <w:r>
        <w:t xml:space="preserve"> </w:t>
      </w:r>
      <w:r w:rsidRPr="00355487">
        <w:t xml:space="preserve">wetland and floodplain types </w:t>
      </w:r>
      <w:r>
        <w:t>within the Barmah Forest Ramsar Site supported by C</w:t>
      </w:r>
      <w:r w:rsidR="00FC6D9B">
        <w:t>EW</w:t>
      </w:r>
      <w:r>
        <w:t>, 2023–24</w:t>
      </w:r>
      <w:bookmarkEnd w:id="265"/>
    </w:p>
    <w:p w14:paraId="7BAD1FBC" w14:textId="77777777" w:rsidR="00615065" w:rsidRPr="00257011" w:rsidRDefault="00615065" w:rsidP="00512200">
      <w:pPr>
        <w:pStyle w:val="CaptionNote"/>
      </w:pPr>
      <w:r>
        <w:t>Dash (</w:t>
      </w:r>
      <w:r w:rsidRPr="00D15525">
        <w:t>–</w:t>
      </w:r>
      <w:r>
        <w:t xml:space="preserve">) indicates no inundation by </w:t>
      </w:r>
      <w:r w:rsidRPr="000061D8">
        <w:t>Commonwealth</w:t>
      </w:r>
      <w:r>
        <w:t xml:space="preserve"> environmental water (CEW).</w:t>
      </w:r>
      <w:r w:rsidRPr="00BC5A0B">
        <w:t xml:space="preserve"> </w:t>
      </w:r>
      <w:r>
        <w:t>ANAE = Australian National Aquatic Ecosystem.</w:t>
      </w:r>
    </w:p>
    <w:tbl>
      <w:tblPr>
        <w:tblStyle w:val="TableFlow-MER"/>
        <w:tblW w:w="4942" w:type="pct"/>
        <w:tblLook w:val="04E0" w:firstRow="1" w:lastRow="1" w:firstColumn="1" w:lastColumn="0" w:noHBand="0" w:noVBand="1"/>
      </w:tblPr>
      <w:tblGrid>
        <w:gridCol w:w="5007"/>
        <w:gridCol w:w="1752"/>
        <w:gridCol w:w="1627"/>
        <w:gridCol w:w="1140"/>
      </w:tblGrid>
      <w:tr w:rsidR="00615065" w:rsidRPr="00200689" w14:paraId="64D470FD"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7" w:type="dxa"/>
            <w:noWrap/>
            <w:hideMark/>
          </w:tcPr>
          <w:p w14:paraId="3BA776C5" w14:textId="77777777" w:rsidR="00615065" w:rsidRPr="00200689" w:rsidRDefault="00615065">
            <w:pPr>
              <w:pStyle w:val="ColumnHeading"/>
            </w:pPr>
            <w:r w:rsidRPr="00200689">
              <w:t>ANAE ecosystem type</w:t>
            </w:r>
          </w:p>
        </w:tc>
        <w:tc>
          <w:tcPr>
            <w:tcW w:w="1752" w:type="dxa"/>
            <w:hideMark/>
          </w:tcPr>
          <w:p w14:paraId="228426A1" w14:textId="77777777" w:rsidR="00615065" w:rsidRPr="00200689" w:rsidRDefault="00615065">
            <w:pPr>
              <w:pStyle w:val="ColumnHeading"/>
              <w:cnfStyle w:val="100000000000" w:firstRow="1" w:lastRow="0" w:firstColumn="0" w:lastColumn="0" w:oddVBand="0" w:evenVBand="0" w:oddHBand="0" w:evenHBand="0" w:firstRowFirstColumn="0" w:firstRowLastColumn="0" w:lastRowFirstColumn="0" w:lastRowLastColumn="0"/>
            </w:pPr>
            <w:r w:rsidRPr="00200689">
              <w:t>Area within Ramsar Site (ha)</w:t>
            </w:r>
          </w:p>
        </w:tc>
        <w:tc>
          <w:tcPr>
            <w:tcW w:w="1627" w:type="dxa"/>
            <w:hideMark/>
          </w:tcPr>
          <w:p w14:paraId="42CAB7C5" w14:textId="77777777" w:rsidR="00615065" w:rsidRPr="00200689" w:rsidRDefault="00615065">
            <w:pPr>
              <w:pStyle w:val="ColumnHeading"/>
              <w:cnfStyle w:val="100000000000" w:firstRow="1" w:lastRow="0" w:firstColumn="0" w:lastColumn="0" w:oddVBand="0" w:evenVBand="0" w:oddHBand="0" w:evenHBand="0" w:firstRowFirstColumn="0" w:firstRowLastColumn="0" w:lastRowFirstColumn="0" w:lastRowLastColumn="0"/>
            </w:pPr>
            <w:r w:rsidRPr="00200689">
              <w:t>Area supported by CEW (ha)</w:t>
            </w:r>
          </w:p>
        </w:tc>
        <w:tc>
          <w:tcPr>
            <w:tcW w:w="1140" w:type="dxa"/>
            <w:noWrap/>
            <w:hideMark/>
          </w:tcPr>
          <w:p w14:paraId="75F8CCC4" w14:textId="77777777" w:rsidR="00615065" w:rsidRPr="00200689" w:rsidRDefault="00615065">
            <w:pPr>
              <w:pStyle w:val="ColumnHeading"/>
              <w:cnfStyle w:val="100000000000" w:firstRow="1" w:lastRow="0" w:firstColumn="0" w:lastColumn="0" w:oddVBand="0" w:evenVBand="0" w:oddHBand="0" w:evenHBand="0" w:firstRowFirstColumn="0" w:firstRowLastColumn="0" w:lastRowFirstColumn="0" w:lastRowLastColumn="0"/>
            </w:pPr>
            <w:r w:rsidRPr="00200689">
              <w:t>Percentage (%)</w:t>
            </w:r>
          </w:p>
        </w:tc>
      </w:tr>
      <w:tr w:rsidR="00615065" w:rsidRPr="00E35990" w14:paraId="39DC404B"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44FF886E" w14:textId="77777777" w:rsidR="00615065" w:rsidRPr="00C30354" w:rsidRDefault="00615065">
            <w:pPr>
              <w:pStyle w:val="TableText"/>
            </w:pPr>
            <w:r w:rsidRPr="003D6AD9">
              <w:t>Pt1.1.2: Temporary river red gum swamp</w:t>
            </w:r>
          </w:p>
        </w:tc>
        <w:tc>
          <w:tcPr>
            <w:tcW w:w="1752" w:type="dxa"/>
            <w:noWrap/>
            <w:hideMark/>
          </w:tcPr>
          <w:p w14:paraId="1A21BABB"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23,617</w:t>
            </w:r>
          </w:p>
        </w:tc>
        <w:tc>
          <w:tcPr>
            <w:tcW w:w="1627" w:type="dxa"/>
            <w:noWrap/>
            <w:hideMark/>
          </w:tcPr>
          <w:p w14:paraId="1B055873"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23,495</w:t>
            </w:r>
          </w:p>
        </w:tc>
        <w:tc>
          <w:tcPr>
            <w:tcW w:w="1140" w:type="dxa"/>
            <w:noWrap/>
            <w:hideMark/>
          </w:tcPr>
          <w:p w14:paraId="371EF651" w14:textId="77777777" w:rsidR="00615065" w:rsidRPr="00C30354" w:rsidRDefault="00615065">
            <w:pPr>
              <w:pStyle w:val="TableTextRight"/>
              <w:ind w:right="284"/>
              <w:cnfStyle w:val="000000100000" w:firstRow="0" w:lastRow="0" w:firstColumn="0" w:lastColumn="0" w:oddVBand="0" w:evenVBand="0" w:oddHBand="1" w:evenHBand="0" w:firstRowFirstColumn="0" w:firstRowLastColumn="0" w:lastRowFirstColumn="0" w:lastRowLastColumn="0"/>
            </w:pPr>
            <w:r w:rsidRPr="003D6AD9">
              <w:t>99%</w:t>
            </w:r>
          </w:p>
        </w:tc>
      </w:tr>
      <w:tr w:rsidR="00615065" w:rsidRPr="00E35990" w14:paraId="3DCC4CA4" w14:textId="77777777">
        <w:trPr>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519B3FEE" w14:textId="77777777" w:rsidR="00615065" w:rsidRPr="00C30354" w:rsidRDefault="00615065">
            <w:pPr>
              <w:pStyle w:val="TableText"/>
            </w:pPr>
            <w:r w:rsidRPr="003D6AD9">
              <w:t>Pt2.1.2: Temporary tall emergent marsh</w:t>
            </w:r>
          </w:p>
        </w:tc>
        <w:tc>
          <w:tcPr>
            <w:tcW w:w="1752" w:type="dxa"/>
            <w:noWrap/>
            <w:hideMark/>
          </w:tcPr>
          <w:p w14:paraId="4BF080A0"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676</w:t>
            </w:r>
          </w:p>
        </w:tc>
        <w:tc>
          <w:tcPr>
            <w:tcW w:w="1627" w:type="dxa"/>
            <w:noWrap/>
            <w:hideMark/>
          </w:tcPr>
          <w:p w14:paraId="64835AEE"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676</w:t>
            </w:r>
          </w:p>
        </w:tc>
        <w:tc>
          <w:tcPr>
            <w:tcW w:w="1140" w:type="dxa"/>
            <w:noWrap/>
            <w:hideMark/>
          </w:tcPr>
          <w:p w14:paraId="1E445061" w14:textId="77777777" w:rsidR="00615065" w:rsidRPr="00C30354" w:rsidRDefault="00615065">
            <w:pPr>
              <w:pStyle w:val="TableTextRight"/>
              <w:ind w:right="284"/>
              <w:cnfStyle w:val="000000000000" w:firstRow="0" w:lastRow="0" w:firstColumn="0" w:lastColumn="0" w:oddVBand="0" w:evenVBand="0" w:oddHBand="0" w:evenHBand="0" w:firstRowFirstColumn="0" w:firstRowLastColumn="0" w:lastRowFirstColumn="0" w:lastRowLastColumn="0"/>
            </w:pPr>
            <w:r w:rsidRPr="003D6AD9">
              <w:t>100%</w:t>
            </w:r>
          </w:p>
        </w:tc>
      </w:tr>
      <w:tr w:rsidR="00615065" w:rsidRPr="00E35990" w14:paraId="6ED11BAA"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61A4FA48" w14:textId="77777777" w:rsidR="00615065" w:rsidRPr="00C30354" w:rsidRDefault="00615065">
            <w:pPr>
              <w:pStyle w:val="TableText"/>
            </w:pPr>
            <w:r w:rsidRPr="003D6AD9">
              <w:t>Pt1.6.2: Temporary woodland swamp</w:t>
            </w:r>
          </w:p>
        </w:tc>
        <w:tc>
          <w:tcPr>
            <w:tcW w:w="1752" w:type="dxa"/>
            <w:noWrap/>
            <w:hideMark/>
          </w:tcPr>
          <w:p w14:paraId="112279AC"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359</w:t>
            </w:r>
          </w:p>
        </w:tc>
        <w:tc>
          <w:tcPr>
            <w:tcW w:w="1627" w:type="dxa"/>
            <w:noWrap/>
            <w:hideMark/>
          </w:tcPr>
          <w:p w14:paraId="72A262F8"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359</w:t>
            </w:r>
          </w:p>
        </w:tc>
        <w:tc>
          <w:tcPr>
            <w:tcW w:w="1140" w:type="dxa"/>
            <w:noWrap/>
            <w:hideMark/>
          </w:tcPr>
          <w:p w14:paraId="5ABBB9BB" w14:textId="77777777" w:rsidR="00615065" w:rsidRPr="00C30354" w:rsidRDefault="00615065">
            <w:pPr>
              <w:pStyle w:val="TableTextRight"/>
              <w:ind w:right="284"/>
              <w:cnfStyle w:val="000000100000" w:firstRow="0" w:lastRow="0" w:firstColumn="0" w:lastColumn="0" w:oddVBand="0" w:evenVBand="0" w:oddHBand="1" w:evenHBand="0" w:firstRowFirstColumn="0" w:firstRowLastColumn="0" w:lastRowFirstColumn="0" w:lastRowLastColumn="0"/>
            </w:pPr>
            <w:r w:rsidRPr="003D6AD9">
              <w:t>100%</w:t>
            </w:r>
          </w:p>
        </w:tc>
      </w:tr>
      <w:tr w:rsidR="00615065" w:rsidRPr="00E35990" w14:paraId="701A442E" w14:textId="77777777">
        <w:trPr>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671F35B4" w14:textId="77777777" w:rsidR="00615065" w:rsidRPr="00C30354" w:rsidRDefault="00615065">
            <w:pPr>
              <w:pStyle w:val="TableText"/>
            </w:pPr>
            <w:r w:rsidRPr="003D6AD9">
              <w:t>Pp4.2: Permanent wetland</w:t>
            </w:r>
          </w:p>
        </w:tc>
        <w:tc>
          <w:tcPr>
            <w:tcW w:w="1752" w:type="dxa"/>
            <w:noWrap/>
            <w:hideMark/>
          </w:tcPr>
          <w:p w14:paraId="335C186D"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279</w:t>
            </w:r>
          </w:p>
        </w:tc>
        <w:tc>
          <w:tcPr>
            <w:tcW w:w="1627" w:type="dxa"/>
            <w:noWrap/>
            <w:hideMark/>
          </w:tcPr>
          <w:p w14:paraId="6F21E5DC"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279</w:t>
            </w:r>
          </w:p>
        </w:tc>
        <w:tc>
          <w:tcPr>
            <w:tcW w:w="1140" w:type="dxa"/>
            <w:noWrap/>
            <w:hideMark/>
          </w:tcPr>
          <w:p w14:paraId="027C2814" w14:textId="77777777" w:rsidR="00615065" w:rsidRPr="00C30354" w:rsidRDefault="00615065">
            <w:pPr>
              <w:pStyle w:val="TableTextRight"/>
              <w:ind w:right="284"/>
              <w:cnfStyle w:val="000000000000" w:firstRow="0" w:lastRow="0" w:firstColumn="0" w:lastColumn="0" w:oddVBand="0" w:evenVBand="0" w:oddHBand="0" w:evenHBand="0" w:firstRowFirstColumn="0" w:firstRowLastColumn="0" w:lastRowFirstColumn="0" w:lastRowLastColumn="0"/>
            </w:pPr>
            <w:r w:rsidRPr="003D6AD9">
              <w:t>100%</w:t>
            </w:r>
          </w:p>
        </w:tc>
      </w:tr>
      <w:tr w:rsidR="00615065" w:rsidRPr="00E35990" w14:paraId="2E114BA5"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3AB68C67" w14:textId="77777777" w:rsidR="00615065" w:rsidRPr="00C30354" w:rsidRDefault="00615065">
            <w:pPr>
              <w:pStyle w:val="TableText"/>
            </w:pPr>
            <w:r w:rsidRPr="003D6AD9">
              <w:t>F1.2: River red gum forest riparian zone or floodplain</w:t>
            </w:r>
          </w:p>
        </w:tc>
        <w:tc>
          <w:tcPr>
            <w:tcW w:w="1752" w:type="dxa"/>
            <w:noWrap/>
            <w:hideMark/>
          </w:tcPr>
          <w:p w14:paraId="0835275C"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2,836</w:t>
            </w:r>
          </w:p>
        </w:tc>
        <w:tc>
          <w:tcPr>
            <w:tcW w:w="1627" w:type="dxa"/>
            <w:noWrap/>
            <w:hideMark/>
          </w:tcPr>
          <w:p w14:paraId="7A33A306"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232</w:t>
            </w:r>
          </w:p>
        </w:tc>
        <w:tc>
          <w:tcPr>
            <w:tcW w:w="1140" w:type="dxa"/>
            <w:noWrap/>
            <w:hideMark/>
          </w:tcPr>
          <w:p w14:paraId="2A021CA2" w14:textId="77777777" w:rsidR="00615065" w:rsidRPr="00C30354" w:rsidRDefault="00615065">
            <w:pPr>
              <w:pStyle w:val="TableTextRight"/>
              <w:ind w:right="284"/>
              <w:cnfStyle w:val="000000100000" w:firstRow="0" w:lastRow="0" w:firstColumn="0" w:lastColumn="0" w:oddVBand="0" w:evenVBand="0" w:oddHBand="1" w:evenHBand="0" w:firstRowFirstColumn="0" w:firstRowLastColumn="0" w:lastRowFirstColumn="0" w:lastRowLastColumn="0"/>
            </w:pPr>
            <w:r w:rsidRPr="003D6AD9">
              <w:t>8%</w:t>
            </w:r>
          </w:p>
        </w:tc>
      </w:tr>
      <w:tr w:rsidR="00615065" w:rsidRPr="00E35990" w14:paraId="536E07EB" w14:textId="77777777">
        <w:trPr>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688FB5C8" w14:textId="77777777" w:rsidR="00615065" w:rsidRPr="00C30354" w:rsidRDefault="00615065">
            <w:pPr>
              <w:pStyle w:val="TableText"/>
            </w:pPr>
            <w:r w:rsidRPr="003D6AD9">
              <w:t>Pt4.2: Temporary wetland</w:t>
            </w:r>
          </w:p>
        </w:tc>
        <w:tc>
          <w:tcPr>
            <w:tcW w:w="1752" w:type="dxa"/>
            <w:noWrap/>
            <w:hideMark/>
          </w:tcPr>
          <w:p w14:paraId="6C3DA660"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124</w:t>
            </w:r>
          </w:p>
        </w:tc>
        <w:tc>
          <w:tcPr>
            <w:tcW w:w="1627" w:type="dxa"/>
            <w:noWrap/>
            <w:hideMark/>
          </w:tcPr>
          <w:p w14:paraId="1424A039"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124</w:t>
            </w:r>
          </w:p>
        </w:tc>
        <w:tc>
          <w:tcPr>
            <w:tcW w:w="1140" w:type="dxa"/>
            <w:noWrap/>
            <w:hideMark/>
          </w:tcPr>
          <w:p w14:paraId="5C235B2F" w14:textId="77777777" w:rsidR="00615065" w:rsidRPr="00C30354" w:rsidRDefault="00615065">
            <w:pPr>
              <w:pStyle w:val="TableTextRight"/>
              <w:ind w:right="284"/>
              <w:cnfStyle w:val="000000000000" w:firstRow="0" w:lastRow="0" w:firstColumn="0" w:lastColumn="0" w:oddVBand="0" w:evenVBand="0" w:oddHBand="0" w:evenHBand="0" w:firstRowFirstColumn="0" w:firstRowLastColumn="0" w:lastRowFirstColumn="0" w:lastRowLastColumn="0"/>
            </w:pPr>
            <w:r w:rsidRPr="003D6AD9">
              <w:t>100%</w:t>
            </w:r>
          </w:p>
        </w:tc>
      </w:tr>
      <w:tr w:rsidR="00615065" w:rsidRPr="00E35990" w14:paraId="0EFA64A9"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3F32A726" w14:textId="77777777" w:rsidR="00615065" w:rsidRPr="00C30354" w:rsidRDefault="00615065">
            <w:pPr>
              <w:pStyle w:val="TableText"/>
            </w:pPr>
            <w:r w:rsidRPr="003D6AD9">
              <w:t>Pt2.3.2: Freshwater meadow</w:t>
            </w:r>
          </w:p>
        </w:tc>
        <w:tc>
          <w:tcPr>
            <w:tcW w:w="1752" w:type="dxa"/>
            <w:noWrap/>
            <w:hideMark/>
          </w:tcPr>
          <w:p w14:paraId="15434269"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99</w:t>
            </w:r>
          </w:p>
        </w:tc>
        <w:tc>
          <w:tcPr>
            <w:tcW w:w="1627" w:type="dxa"/>
            <w:noWrap/>
            <w:hideMark/>
          </w:tcPr>
          <w:p w14:paraId="5057754F"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99</w:t>
            </w:r>
          </w:p>
        </w:tc>
        <w:tc>
          <w:tcPr>
            <w:tcW w:w="1140" w:type="dxa"/>
            <w:noWrap/>
            <w:hideMark/>
          </w:tcPr>
          <w:p w14:paraId="463C3642" w14:textId="77777777" w:rsidR="00615065" w:rsidRPr="00C30354" w:rsidRDefault="00615065">
            <w:pPr>
              <w:pStyle w:val="TableTextRight"/>
              <w:ind w:right="284"/>
              <w:cnfStyle w:val="000000100000" w:firstRow="0" w:lastRow="0" w:firstColumn="0" w:lastColumn="0" w:oddVBand="0" w:evenVBand="0" w:oddHBand="1" w:evenHBand="0" w:firstRowFirstColumn="0" w:firstRowLastColumn="0" w:lastRowFirstColumn="0" w:lastRowLastColumn="0"/>
            </w:pPr>
            <w:r w:rsidRPr="003D6AD9">
              <w:t>100%</w:t>
            </w:r>
          </w:p>
        </w:tc>
      </w:tr>
      <w:tr w:rsidR="00615065" w:rsidRPr="00E35990" w14:paraId="6EC14873" w14:textId="77777777">
        <w:trPr>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36F46357" w14:textId="77777777" w:rsidR="00615065" w:rsidRPr="00C30354" w:rsidRDefault="00615065">
            <w:pPr>
              <w:pStyle w:val="TableText"/>
            </w:pPr>
            <w:r w:rsidRPr="003D6AD9">
              <w:t>F1.12: Woodland riparian zone or floodplain</w:t>
            </w:r>
          </w:p>
        </w:tc>
        <w:tc>
          <w:tcPr>
            <w:tcW w:w="1752" w:type="dxa"/>
            <w:noWrap/>
            <w:hideMark/>
          </w:tcPr>
          <w:p w14:paraId="5893C012"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675</w:t>
            </w:r>
          </w:p>
        </w:tc>
        <w:tc>
          <w:tcPr>
            <w:tcW w:w="1627" w:type="dxa"/>
            <w:noWrap/>
            <w:hideMark/>
          </w:tcPr>
          <w:p w14:paraId="373C469C"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82</w:t>
            </w:r>
          </w:p>
        </w:tc>
        <w:tc>
          <w:tcPr>
            <w:tcW w:w="1140" w:type="dxa"/>
            <w:noWrap/>
            <w:hideMark/>
          </w:tcPr>
          <w:p w14:paraId="1E6DA0DF" w14:textId="77777777" w:rsidR="00615065" w:rsidRPr="00C30354" w:rsidRDefault="00615065">
            <w:pPr>
              <w:pStyle w:val="TableTextRight"/>
              <w:ind w:right="284"/>
              <w:cnfStyle w:val="000000000000" w:firstRow="0" w:lastRow="0" w:firstColumn="0" w:lastColumn="0" w:oddVBand="0" w:evenVBand="0" w:oddHBand="0" w:evenHBand="0" w:firstRowFirstColumn="0" w:firstRowLastColumn="0" w:lastRowFirstColumn="0" w:lastRowLastColumn="0"/>
            </w:pPr>
            <w:r w:rsidRPr="003D6AD9">
              <w:t>12%</w:t>
            </w:r>
          </w:p>
        </w:tc>
      </w:tr>
      <w:tr w:rsidR="00615065" w:rsidRPr="00E35990" w14:paraId="2689AD7D"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080561E3" w14:textId="77777777" w:rsidR="00615065" w:rsidRPr="00C30354" w:rsidRDefault="00615065">
            <w:pPr>
              <w:pStyle w:val="TableText"/>
            </w:pPr>
            <w:r w:rsidRPr="003D6AD9">
              <w:t>Lt1.1: Temporary lake</w:t>
            </w:r>
          </w:p>
        </w:tc>
        <w:tc>
          <w:tcPr>
            <w:tcW w:w="1752" w:type="dxa"/>
            <w:noWrap/>
            <w:hideMark/>
          </w:tcPr>
          <w:p w14:paraId="5188E98D"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76</w:t>
            </w:r>
          </w:p>
        </w:tc>
        <w:tc>
          <w:tcPr>
            <w:tcW w:w="1627" w:type="dxa"/>
            <w:noWrap/>
            <w:hideMark/>
          </w:tcPr>
          <w:p w14:paraId="0C74A6E2"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76</w:t>
            </w:r>
          </w:p>
        </w:tc>
        <w:tc>
          <w:tcPr>
            <w:tcW w:w="1140" w:type="dxa"/>
            <w:noWrap/>
            <w:hideMark/>
          </w:tcPr>
          <w:p w14:paraId="7232EBB7" w14:textId="77777777" w:rsidR="00615065" w:rsidRPr="00C30354" w:rsidRDefault="00615065">
            <w:pPr>
              <w:pStyle w:val="TableTextRight"/>
              <w:ind w:right="284"/>
              <w:cnfStyle w:val="000000100000" w:firstRow="0" w:lastRow="0" w:firstColumn="0" w:lastColumn="0" w:oddVBand="0" w:evenVBand="0" w:oddHBand="1" w:evenHBand="0" w:firstRowFirstColumn="0" w:firstRowLastColumn="0" w:lastRowFirstColumn="0" w:lastRowLastColumn="0"/>
            </w:pPr>
            <w:r w:rsidRPr="003D6AD9">
              <w:t>100%</w:t>
            </w:r>
          </w:p>
        </w:tc>
      </w:tr>
      <w:tr w:rsidR="00615065" w:rsidRPr="00E35990" w14:paraId="2378B6B9" w14:textId="77777777">
        <w:trPr>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0AD15E5E" w14:textId="77777777" w:rsidR="00615065" w:rsidRPr="00C30354" w:rsidRDefault="00615065">
            <w:pPr>
              <w:pStyle w:val="TableText"/>
            </w:pPr>
            <w:r w:rsidRPr="003D6AD9">
              <w:t>Rp1.4: Permanent lowland stream</w:t>
            </w:r>
          </w:p>
        </w:tc>
        <w:tc>
          <w:tcPr>
            <w:tcW w:w="1752" w:type="dxa"/>
            <w:noWrap/>
            <w:hideMark/>
          </w:tcPr>
          <w:p w14:paraId="1D1DFA57"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92</w:t>
            </w:r>
          </w:p>
        </w:tc>
        <w:tc>
          <w:tcPr>
            <w:tcW w:w="1627" w:type="dxa"/>
            <w:noWrap/>
            <w:hideMark/>
          </w:tcPr>
          <w:p w14:paraId="2219AC4E"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92</w:t>
            </w:r>
          </w:p>
        </w:tc>
        <w:tc>
          <w:tcPr>
            <w:tcW w:w="1140" w:type="dxa"/>
            <w:noWrap/>
            <w:hideMark/>
          </w:tcPr>
          <w:p w14:paraId="4DF3F7DD" w14:textId="77777777" w:rsidR="00615065" w:rsidRPr="00C30354" w:rsidRDefault="00615065">
            <w:pPr>
              <w:pStyle w:val="TableTextRight"/>
              <w:ind w:right="284"/>
              <w:cnfStyle w:val="000000000000" w:firstRow="0" w:lastRow="0" w:firstColumn="0" w:lastColumn="0" w:oddVBand="0" w:evenVBand="0" w:oddHBand="0" w:evenHBand="0" w:firstRowFirstColumn="0" w:firstRowLastColumn="0" w:lastRowFirstColumn="0" w:lastRowLastColumn="0"/>
            </w:pPr>
            <w:r w:rsidRPr="003D6AD9">
              <w:t>100%</w:t>
            </w:r>
          </w:p>
        </w:tc>
      </w:tr>
      <w:tr w:rsidR="00615065" w:rsidRPr="00E35990" w14:paraId="4A91D523"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69069E16" w14:textId="77777777" w:rsidR="00615065" w:rsidRPr="00C30354" w:rsidRDefault="00615065">
            <w:pPr>
              <w:pStyle w:val="TableText"/>
            </w:pPr>
            <w:r w:rsidRPr="003D6AD9">
              <w:t>F3.2: Sedge/forb/grassland riparian zone or floodplain</w:t>
            </w:r>
          </w:p>
        </w:tc>
        <w:tc>
          <w:tcPr>
            <w:tcW w:w="1752" w:type="dxa"/>
            <w:noWrap/>
            <w:hideMark/>
          </w:tcPr>
          <w:p w14:paraId="3DEBABC0"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23</w:t>
            </w:r>
          </w:p>
        </w:tc>
        <w:tc>
          <w:tcPr>
            <w:tcW w:w="1627" w:type="dxa"/>
            <w:noWrap/>
            <w:hideMark/>
          </w:tcPr>
          <w:p w14:paraId="1528C4F6"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12</w:t>
            </w:r>
          </w:p>
        </w:tc>
        <w:tc>
          <w:tcPr>
            <w:tcW w:w="1140" w:type="dxa"/>
            <w:noWrap/>
            <w:hideMark/>
          </w:tcPr>
          <w:p w14:paraId="5818CD89" w14:textId="77777777" w:rsidR="00615065" w:rsidRPr="00C30354" w:rsidRDefault="00615065">
            <w:pPr>
              <w:pStyle w:val="TableTextRight"/>
              <w:ind w:right="284"/>
              <w:cnfStyle w:val="000000100000" w:firstRow="0" w:lastRow="0" w:firstColumn="0" w:lastColumn="0" w:oddVBand="0" w:evenVBand="0" w:oddHBand="1" w:evenHBand="0" w:firstRowFirstColumn="0" w:firstRowLastColumn="0" w:lastRowFirstColumn="0" w:lastRowLastColumn="0"/>
            </w:pPr>
            <w:r w:rsidRPr="003D6AD9">
              <w:t>52%</w:t>
            </w:r>
          </w:p>
        </w:tc>
      </w:tr>
      <w:tr w:rsidR="00615065" w:rsidRPr="00E35990" w14:paraId="0FCCD342" w14:textId="77777777">
        <w:trPr>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57AA8DC9" w14:textId="77777777" w:rsidR="00615065" w:rsidRPr="00C30354" w:rsidRDefault="00615065">
            <w:pPr>
              <w:pStyle w:val="TableText"/>
            </w:pPr>
            <w:r w:rsidRPr="003D6AD9">
              <w:t>Pt1.2.2: Temporary black box swamp</w:t>
            </w:r>
          </w:p>
        </w:tc>
        <w:tc>
          <w:tcPr>
            <w:tcW w:w="1752" w:type="dxa"/>
            <w:noWrap/>
            <w:hideMark/>
          </w:tcPr>
          <w:p w14:paraId="450E2B57"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86</w:t>
            </w:r>
          </w:p>
        </w:tc>
        <w:tc>
          <w:tcPr>
            <w:tcW w:w="1627" w:type="dxa"/>
            <w:noWrap/>
            <w:hideMark/>
          </w:tcPr>
          <w:p w14:paraId="4BA181D8"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86</w:t>
            </w:r>
          </w:p>
        </w:tc>
        <w:tc>
          <w:tcPr>
            <w:tcW w:w="1140" w:type="dxa"/>
            <w:noWrap/>
            <w:hideMark/>
          </w:tcPr>
          <w:p w14:paraId="0DFF2220" w14:textId="77777777" w:rsidR="00615065" w:rsidRPr="00C30354" w:rsidRDefault="00615065">
            <w:pPr>
              <w:pStyle w:val="TableTextRight"/>
              <w:ind w:right="284"/>
              <w:cnfStyle w:val="000000000000" w:firstRow="0" w:lastRow="0" w:firstColumn="0" w:lastColumn="0" w:oddVBand="0" w:evenVBand="0" w:oddHBand="0" w:evenHBand="0" w:firstRowFirstColumn="0" w:firstRowLastColumn="0" w:lastRowFirstColumn="0" w:lastRowLastColumn="0"/>
            </w:pPr>
            <w:r w:rsidRPr="003D6AD9">
              <w:t>100%</w:t>
            </w:r>
          </w:p>
        </w:tc>
      </w:tr>
      <w:tr w:rsidR="00615065" w:rsidRPr="00E35990" w14:paraId="07F3A760"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3FD15634" w14:textId="77777777" w:rsidR="00615065" w:rsidRPr="00C30354" w:rsidRDefault="00615065">
            <w:pPr>
              <w:pStyle w:val="TableText"/>
            </w:pPr>
            <w:r w:rsidRPr="003D6AD9">
              <w:t>Rt1.4: Temporary lowland stream</w:t>
            </w:r>
          </w:p>
        </w:tc>
        <w:tc>
          <w:tcPr>
            <w:tcW w:w="1752" w:type="dxa"/>
            <w:noWrap/>
            <w:hideMark/>
          </w:tcPr>
          <w:p w14:paraId="5CE4F0D1"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12</w:t>
            </w:r>
          </w:p>
        </w:tc>
        <w:tc>
          <w:tcPr>
            <w:tcW w:w="1627" w:type="dxa"/>
            <w:noWrap/>
            <w:hideMark/>
          </w:tcPr>
          <w:p w14:paraId="55F7594B"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12</w:t>
            </w:r>
          </w:p>
        </w:tc>
        <w:tc>
          <w:tcPr>
            <w:tcW w:w="1140" w:type="dxa"/>
            <w:noWrap/>
            <w:hideMark/>
          </w:tcPr>
          <w:p w14:paraId="0D296425" w14:textId="77777777" w:rsidR="00615065" w:rsidRPr="00C30354" w:rsidRDefault="00615065">
            <w:pPr>
              <w:pStyle w:val="TableTextRight"/>
              <w:ind w:right="284"/>
              <w:cnfStyle w:val="000000100000" w:firstRow="0" w:lastRow="0" w:firstColumn="0" w:lastColumn="0" w:oddVBand="0" w:evenVBand="0" w:oddHBand="1" w:evenHBand="0" w:firstRowFirstColumn="0" w:firstRowLastColumn="0" w:lastRowFirstColumn="0" w:lastRowLastColumn="0"/>
            </w:pPr>
            <w:r w:rsidRPr="003D6AD9">
              <w:t>100%</w:t>
            </w:r>
          </w:p>
        </w:tc>
      </w:tr>
      <w:tr w:rsidR="00615065" w:rsidRPr="00E35990" w14:paraId="5586E605" w14:textId="77777777">
        <w:trPr>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2968CFBD" w14:textId="77777777" w:rsidR="00615065" w:rsidRPr="00C30354" w:rsidRDefault="00615065">
            <w:pPr>
              <w:pStyle w:val="TableText"/>
            </w:pPr>
            <w:r w:rsidRPr="003D6AD9">
              <w:t>F1.8: Black box woodland riparian zone or floodplain</w:t>
            </w:r>
          </w:p>
        </w:tc>
        <w:tc>
          <w:tcPr>
            <w:tcW w:w="1752" w:type="dxa"/>
            <w:noWrap/>
            <w:hideMark/>
          </w:tcPr>
          <w:p w14:paraId="34F6528A"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169</w:t>
            </w:r>
          </w:p>
        </w:tc>
        <w:tc>
          <w:tcPr>
            <w:tcW w:w="1627" w:type="dxa"/>
            <w:noWrap/>
            <w:hideMark/>
          </w:tcPr>
          <w:p w14:paraId="68C9398B"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4</w:t>
            </w:r>
          </w:p>
        </w:tc>
        <w:tc>
          <w:tcPr>
            <w:tcW w:w="1140" w:type="dxa"/>
            <w:noWrap/>
            <w:hideMark/>
          </w:tcPr>
          <w:p w14:paraId="0AB1794B" w14:textId="77777777" w:rsidR="00615065" w:rsidRPr="00C30354" w:rsidRDefault="00615065">
            <w:pPr>
              <w:pStyle w:val="TableTextRight"/>
              <w:ind w:right="284"/>
              <w:cnfStyle w:val="000000000000" w:firstRow="0" w:lastRow="0" w:firstColumn="0" w:lastColumn="0" w:oddVBand="0" w:evenVBand="0" w:oddHBand="0" w:evenHBand="0" w:firstRowFirstColumn="0" w:firstRowLastColumn="0" w:lastRowFirstColumn="0" w:lastRowLastColumn="0"/>
            </w:pPr>
            <w:r w:rsidRPr="003D6AD9">
              <w:t>2%</w:t>
            </w:r>
          </w:p>
        </w:tc>
      </w:tr>
      <w:tr w:rsidR="00615065" w:rsidRPr="00E35990" w14:paraId="5A4988F9"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33333B5D" w14:textId="77777777" w:rsidR="00615065" w:rsidRPr="00C30354" w:rsidRDefault="00615065">
            <w:pPr>
              <w:pStyle w:val="TableText"/>
            </w:pPr>
            <w:r w:rsidRPr="003D6AD9">
              <w:t>F4: Unspecified riparian zone or floodplain</w:t>
            </w:r>
          </w:p>
        </w:tc>
        <w:tc>
          <w:tcPr>
            <w:tcW w:w="1752" w:type="dxa"/>
            <w:noWrap/>
            <w:hideMark/>
          </w:tcPr>
          <w:p w14:paraId="4F7927B1"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10</w:t>
            </w:r>
          </w:p>
        </w:tc>
        <w:tc>
          <w:tcPr>
            <w:tcW w:w="1627" w:type="dxa"/>
            <w:noWrap/>
            <w:hideMark/>
          </w:tcPr>
          <w:p w14:paraId="75F48106"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3</w:t>
            </w:r>
          </w:p>
        </w:tc>
        <w:tc>
          <w:tcPr>
            <w:tcW w:w="1140" w:type="dxa"/>
            <w:noWrap/>
            <w:hideMark/>
          </w:tcPr>
          <w:p w14:paraId="4006A736" w14:textId="77777777" w:rsidR="00615065" w:rsidRPr="00C30354" w:rsidRDefault="00615065">
            <w:pPr>
              <w:pStyle w:val="TableTextRight"/>
              <w:ind w:right="284"/>
              <w:cnfStyle w:val="000000100000" w:firstRow="0" w:lastRow="0" w:firstColumn="0" w:lastColumn="0" w:oddVBand="0" w:evenVBand="0" w:oddHBand="1" w:evenHBand="0" w:firstRowFirstColumn="0" w:firstRowLastColumn="0" w:lastRowFirstColumn="0" w:lastRowLastColumn="0"/>
            </w:pPr>
            <w:r w:rsidRPr="003D6AD9">
              <w:t>31%</w:t>
            </w:r>
          </w:p>
        </w:tc>
      </w:tr>
      <w:tr w:rsidR="00615065" w:rsidRPr="00E35990" w14:paraId="0711C5A6" w14:textId="77777777">
        <w:trPr>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5218A7CD" w14:textId="77777777" w:rsidR="00615065" w:rsidRPr="00C30354" w:rsidRDefault="00615065">
            <w:pPr>
              <w:pStyle w:val="TableText"/>
            </w:pPr>
            <w:r w:rsidRPr="003D6AD9">
              <w:t>Pp2.1.2: Permanent tall emergent marsh</w:t>
            </w:r>
          </w:p>
        </w:tc>
        <w:tc>
          <w:tcPr>
            <w:tcW w:w="1752" w:type="dxa"/>
            <w:noWrap/>
            <w:hideMark/>
          </w:tcPr>
          <w:p w14:paraId="16EA3A2B"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2</w:t>
            </w:r>
          </w:p>
        </w:tc>
        <w:tc>
          <w:tcPr>
            <w:tcW w:w="1627" w:type="dxa"/>
            <w:noWrap/>
            <w:hideMark/>
          </w:tcPr>
          <w:p w14:paraId="32C63D2B" w14:textId="77777777" w:rsidR="00615065" w:rsidRPr="00C3035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2</w:t>
            </w:r>
          </w:p>
        </w:tc>
        <w:tc>
          <w:tcPr>
            <w:tcW w:w="1140" w:type="dxa"/>
            <w:noWrap/>
            <w:hideMark/>
          </w:tcPr>
          <w:p w14:paraId="7A256146" w14:textId="77777777" w:rsidR="00615065" w:rsidRPr="00C30354" w:rsidRDefault="00615065">
            <w:pPr>
              <w:pStyle w:val="TableTextRight"/>
              <w:ind w:right="284"/>
              <w:cnfStyle w:val="000000000000" w:firstRow="0" w:lastRow="0" w:firstColumn="0" w:lastColumn="0" w:oddVBand="0" w:evenVBand="0" w:oddHBand="0" w:evenHBand="0" w:firstRowFirstColumn="0" w:firstRowLastColumn="0" w:lastRowFirstColumn="0" w:lastRowLastColumn="0"/>
            </w:pPr>
            <w:r w:rsidRPr="003D6AD9">
              <w:t>100%</w:t>
            </w:r>
          </w:p>
        </w:tc>
      </w:tr>
      <w:tr w:rsidR="00615065" w:rsidRPr="00E35990" w14:paraId="09EACEF9"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4FD837A9" w14:textId="77777777" w:rsidR="00615065" w:rsidRPr="00C30354" w:rsidRDefault="00615065">
            <w:pPr>
              <w:pStyle w:val="TableText"/>
            </w:pPr>
            <w:r w:rsidRPr="003D6AD9">
              <w:t>F1.4: River red gum woodland riparian zone or floodplain</w:t>
            </w:r>
          </w:p>
        </w:tc>
        <w:tc>
          <w:tcPr>
            <w:tcW w:w="1752" w:type="dxa"/>
            <w:noWrap/>
            <w:hideMark/>
          </w:tcPr>
          <w:p w14:paraId="34DC3DBD"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24</w:t>
            </w:r>
          </w:p>
        </w:tc>
        <w:tc>
          <w:tcPr>
            <w:tcW w:w="1627" w:type="dxa"/>
            <w:noWrap/>
            <w:hideMark/>
          </w:tcPr>
          <w:p w14:paraId="0039525B"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lt;1</w:t>
            </w:r>
          </w:p>
        </w:tc>
        <w:tc>
          <w:tcPr>
            <w:tcW w:w="1140" w:type="dxa"/>
            <w:noWrap/>
            <w:hideMark/>
          </w:tcPr>
          <w:p w14:paraId="3219269B" w14:textId="77777777" w:rsidR="00615065" w:rsidRPr="00C30354" w:rsidRDefault="00615065">
            <w:pPr>
              <w:pStyle w:val="TableTextRight"/>
              <w:ind w:right="284"/>
              <w:cnfStyle w:val="000000100000" w:firstRow="0" w:lastRow="0" w:firstColumn="0" w:lastColumn="0" w:oddVBand="0" w:evenVBand="0" w:oddHBand="1" w:evenHBand="0" w:firstRowFirstColumn="0" w:firstRowLastColumn="0" w:lastRowFirstColumn="0" w:lastRowLastColumn="0"/>
            </w:pPr>
            <w:r w:rsidRPr="003D6AD9">
              <w:t>2%</w:t>
            </w:r>
          </w:p>
        </w:tc>
      </w:tr>
      <w:tr w:rsidR="00615065" w:rsidRPr="00E35990" w14:paraId="7815D8FB" w14:textId="77777777">
        <w:trPr>
          <w:trHeight w:val="255"/>
        </w:trPr>
        <w:tc>
          <w:tcPr>
            <w:cnfStyle w:val="001000000000" w:firstRow="0" w:lastRow="0" w:firstColumn="1" w:lastColumn="0" w:oddVBand="0" w:evenVBand="0" w:oddHBand="0" w:evenHBand="0" w:firstRowFirstColumn="0" w:firstRowLastColumn="0" w:lastRowFirstColumn="0" w:lastRowLastColumn="0"/>
            <w:tcW w:w="5007" w:type="dxa"/>
            <w:noWrap/>
          </w:tcPr>
          <w:p w14:paraId="1012CCF9" w14:textId="77777777" w:rsidR="00615065" w:rsidRPr="004B4A84" w:rsidRDefault="00615065">
            <w:pPr>
              <w:pStyle w:val="TableText"/>
            </w:pPr>
            <w:r w:rsidRPr="003D6AD9">
              <w:t>Pt3.1.2: Clay pan</w:t>
            </w:r>
          </w:p>
        </w:tc>
        <w:tc>
          <w:tcPr>
            <w:tcW w:w="1752" w:type="dxa"/>
            <w:noWrap/>
          </w:tcPr>
          <w:p w14:paraId="3C4E2DDF" w14:textId="77777777" w:rsidR="00615065" w:rsidRPr="004B4A8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0</w:t>
            </w:r>
          </w:p>
        </w:tc>
        <w:tc>
          <w:tcPr>
            <w:tcW w:w="1627" w:type="dxa"/>
            <w:noWrap/>
          </w:tcPr>
          <w:p w14:paraId="1E428D72" w14:textId="77777777" w:rsidR="00615065" w:rsidRPr="004B4A84" w:rsidRDefault="00615065">
            <w:pPr>
              <w:pStyle w:val="TableTextRight"/>
              <w:ind w:right="567"/>
              <w:cnfStyle w:val="000000000000" w:firstRow="0" w:lastRow="0" w:firstColumn="0" w:lastColumn="0" w:oddVBand="0" w:evenVBand="0" w:oddHBand="0" w:evenHBand="0" w:firstRowFirstColumn="0" w:firstRowLastColumn="0" w:lastRowFirstColumn="0" w:lastRowLastColumn="0"/>
            </w:pPr>
            <w:r w:rsidRPr="003D6AD9">
              <w:t>0</w:t>
            </w:r>
          </w:p>
        </w:tc>
        <w:tc>
          <w:tcPr>
            <w:tcW w:w="1140" w:type="dxa"/>
            <w:noWrap/>
          </w:tcPr>
          <w:p w14:paraId="7A390230" w14:textId="77777777" w:rsidR="00615065" w:rsidRPr="004B4A84" w:rsidRDefault="00615065">
            <w:pPr>
              <w:pStyle w:val="TableTextRight"/>
              <w:ind w:right="284"/>
              <w:cnfStyle w:val="000000000000" w:firstRow="0" w:lastRow="0" w:firstColumn="0" w:lastColumn="0" w:oddVBand="0" w:evenVBand="0" w:oddHBand="0" w:evenHBand="0" w:firstRowFirstColumn="0" w:firstRowLastColumn="0" w:lastRowFirstColumn="0" w:lastRowLastColumn="0"/>
            </w:pPr>
            <w:r w:rsidRPr="003D6AD9">
              <w:t>0%</w:t>
            </w:r>
          </w:p>
        </w:tc>
      </w:tr>
      <w:tr w:rsidR="00615065" w:rsidRPr="00E35990" w14:paraId="0388E0F7"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7" w:type="dxa"/>
            <w:noWrap/>
          </w:tcPr>
          <w:p w14:paraId="79320499" w14:textId="77777777" w:rsidR="00615065" w:rsidRPr="00C30354" w:rsidRDefault="00615065">
            <w:pPr>
              <w:pStyle w:val="TableText"/>
            </w:pPr>
            <w:r w:rsidRPr="003D6AD9">
              <w:t>Not water dependent</w:t>
            </w:r>
          </w:p>
        </w:tc>
        <w:tc>
          <w:tcPr>
            <w:tcW w:w="1752" w:type="dxa"/>
            <w:noWrap/>
          </w:tcPr>
          <w:p w14:paraId="0EE765AF"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rPr>
                <w:noProof/>
              </w:rPr>
            </w:pPr>
            <w:r w:rsidRPr="003D6AD9">
              <w:t>0</w:t>
            </w:r>
          </w:p>
        </w:tc>
        <w:tc>
          <w:tcPr>
            <w:tcW w:w="1627" w:type="dxa"/>
            <w:noWrap/>
          </w:tcPr>
          <w:p w14:paraId="5E34A70A" w14:textId="77777777" w:rsidR="00615065" w:rsidRPr="00C30354" w:rsidRDefault="00615065">
            <w:pPr>
              <w:pStyle w:val="TableTextRight"/>
              <w:ind w:right="567"/>
              <w:cnfStyle w:val="000000100000" w:firstRow="0" w:lastRow="0" w:firstColumn="0" w:lastColumn="0" w:oddVBand="0" w:evenVBand="0" w:oddHBand="1" w:evenHBand="0" w:firstRowFirstColumn="0" w:firstRowLastColumn="0" w:lastRowFirstColumn="0" w:lastRowLastColumn="0"/>
            </w:pPr>
            <w:r w:rsidRPr="003D6AD9">
              <w:t>–</w:t>
            </w:r>
          </w:p>
        </w:tc>
        <w:tc>
          <w:tcPr>
            <w:tcW w:w="1140" w:type="dxa"/>
            <w:noWrap/>
          </w:tcPr>
          <w:p w14:paraId="24F91AE1" w14:textId="77777777" w:rsidR="00615065" w:rsidRPr="00C30354" w:rsidRDefault="00615065">
            <w:pPr>
              <w:pStyle w:val="TableTextRight"/>
              <w:ind w:right="284"/>
              <w:cnfStyle w:val="000000100000" w:firstRow="0" w:lastRow="0" w:firstColumn="0" w:lastColumn="0" w:oddVBand="0" w:evenVBand="0" w:oddHBand="1" w:evenHBand="0" w:firstRowFirstColumn="0" w:firstRowLastColumn="0" w:lastRowFirstColumn="0" w:lastRowLastColumn="0"/>
            </w:pPr>
            <w:r w:rsidRPr="003D6AD9">
              <w:t>–</w:t>
            </w:r>
          </w:p>
        </w:tc>
      </w:tr>
      <w:tr w:rsidR="00615065" w:rsidRPr="00E35990" w14:paraId="1BE0363F" w14:textId="77777777">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7" w:type="dxa"/>
            <w:noWrap/>
            <w:hideMark/>
          </w:tcPr>
          <w:p w14:paraId="352B1230" w14:textId="77777777" w:rsidR="00615065" w:rsidRPr="00C30354" w:rsidRDefault="00615065">
            <w:pPr>
              <w:pStyle w:val="TableText"/>
            </w:pPr>
            <w:r w:rsidRPr="003D6AD9">
              <w:t>Total</w:t>
            </w:r>
          </w:p>
        </w:tc>
        <w:tc>
          <w:tcPr>
            <w:tcW w:w="1752" w:type="dxa"/>
            <w:noWrap/>
            <w:hideMark/>
          </w:tcPr>
          <w:p w14:paraId="50658697" w14:textId="77777777" w:rsidR="00615065" w:rsidRPr="00C30354" w:rsidRDefault="00615065">
            <w:pPr>
              <w:pStyle w:val="TableTextRight"/>
              <w:ind w:right="567"/>
              <w:cnfStyle w:val="010000000000" w:firstRow="0" w:lastRow="1" w:firstColumn="0" w:lastColumn="0" w:oddVBand="0" w:evenVBand="0" w:oddHBand="0" w:evenHBand="0" w:firstRowFirstColumn="0" w:firstRowLastColumn="0" w:lastRowFirstColumn="0" w:lastRowLastColumn="0"/>
            </w:pPr>
            <w:r w:rsidRPr="003D6AD9">
              <w:t>29,159</w:t>
            </w:r>
          </w:p>
        </w:tc>
        <w:tc>
          <w:tcPr>
            <w:tcW w:w="1627" w:type="dxa"/>
            <w:noWrap/>
            <w:hideMark/>
          </w:tcPr>
          <w:p w14:paraId="61E92FD0" w14:textId="77777777" w:rsidR="00615065" w:rsidRPr="00C30354" w:rsidRDefault="00615065">
            <w:pPr>
              <w:pStyle w:val="TableTextRight"/>
              <w:ind w:right="567"/>
              <w:cnfStyle w:val="010000000000" w:firstRow="0" w:lastRow="1" w:firstColumn="0" w:lastColumn="0" w:oddVBand="0" w:evenVBand="0" w:oddHBand="0" w:evenHBand="0" w:firstRowFirstColumn="0" w:firstRowLastColumn="0" w:lastRowFirstColumn="0" w:lastRowLastColumn="0"/>
            </w:pPr>
            <w:r w:rsidRPr="003D6AD9">
              <w:t>25,632</w:t>
            </w:r>
          </w:p>
        </w:tc>
        <w:tc>
          <w:tcPr>
            <w:tcW w:w="1140" w:type="dxa"/>
            <w:noWrap/>
            <w:hideMark/>
          </w:tcPr>
          <w:p w14:paraId="49DC1A0D" w14:textId="77777777" w:rsidR="00615065" w:rsidRPr="00C30354" w:rsidRDefault="00615065">
            <w:pPr>
              <w:pStyle w:val="TableTextRight"/>
              <w:ind w:right="284"/>
              <w:cnfStyle w:val="010000000000" w:firstRow="0" w:lastRow="1" w:firstColumn="0" w:lastColumn="0" w:oddVBand="0" w:evenVBand="0" w:oddHBand="0" w:evenHBand="0" w:firstRowFirstColumn="0" w:firstRowLastColumn="0" w:lastRowFirstColumn="0" w:lastRowLastColumn="0"/>
            </w:pPr>
            <w:r w:rsidRPr="003D6AD9">
              <w:t>88%</w:t>
            </w:r>
          </w:p>
        </w:tc>
      </w:tr>
    </w:tbl>
    <w:p w14:paraId="7850CB7E" w14:textId="77777777" w:rsidR="007848D0" w:rsidRDefault="007848D0" w:rsidP="007848D0"/>
    <w:p w14:paraId="0556D608" w14:textId="77777777" w:rsidR="007848D0" w:rsidRDefault="007848D0" w:rsidP="007848D0">
      <w:pPr>
        <w:sectPr w:rsidR="007848D0" w:rsidSect="00742B1C">
          <w:pgSz w:w="11906" w:h="16838" w:code="9"/>
          <w:pgMar w:top="1134" w:right="1134" w:bottom="1134" w:left="1134" w:header="510" w:footer="510" w:gutter="0"/>
          <w:cols w:space="284"/>
          <w:docGrid w:linePitch="360"/>
        </w:sectPr>
      </w:pPr>
    </w:p>
    <w:p w14:paraId="122E96BC" w14:textId="78E312C8" w:rsidR="000B3784" w:rsidRDefault="000B3784" w:rsidP="00512200">
      <w:pPr>
        <w:pStyle w:val="Caption"/>
      </w:pPr>
      <w:bookmarkStart w:id="266" w:name="_Ref100190493"/>
      <w:bookmarkStart w:id="267" w:name="_Toc107511611"/>
      <w:bookmarkStart w:id="268" w:name="_Toc201867372"/>
      <w:r>
        <w:lastRenderedPageBreak/>
        <w:t>Figure</w:t>
      </w:r>
      <w:r w:rsidR="009B582C">
        <w:t> </w:t>
      </w:r>
      <w:r w:rsidR="00137FF4">
        <w:fldChar w:fldCharType="begin" w:fldLock="1"/>
      </w:r>
      <w:r w:rsidR="00137FF4">
        <w:instrText xml:space="preserve"> STYLEREF 1 \s </w:instrText>
      </w:r>
      <w:r w:rsidR="00137FF4">
        <w:fldChar w:fldCharType="separate"/>
      </w:r>
      <w:r w:rsidR="009B47F6">
        <w:rPr>
          <w:noProof/>
        </w:rPr>
        <w:t>4</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8</w:t>
      </w:r>
      <w:r w:rsidR="00137FF4">
        <w:fldChar w:fldCharType="end"/>
      </w:r>
      <w:bookmarkEnd w:id="266"/>
      <w:r>
        <w:t xml:space="preserve"> </w:t>
      </w:r>
      <w:r w:rsidR="00954644">
        <w:t>Map of e</w:t>
      </w:r>
      <w:r>
        <w:t xml:space="preserve">cosystem diversity within the Barmah Forest Ramsar Site </w:t>
      </w:r>
      <w:r w:rsidR="00390043">
        <w:t>and Millewa Forest Group of the NSW Central Forests Ramsar Site</w:t>
      </w:r>
      <w:r w:rsidR="00175F51">
        <w:t>,</w:t>
      </w:r>
      <w:r w:rsidR="00390043">
        <w:t xml:space="preserve"> </w:t>
      </w:r>
      <w:r>
        <w:t xml:space="preserve">showing </w:t>
      </w:r>
      <w:r w:rsidR="001A7904">
        <w:t>2023–24</w:t>
      </w:r>
      <w:r>
        <w:t xml:space="preserve"> inundation by </w:t>
      </w:r>
      <w:r w:rsidR="00694B6A">
        <w:t>416</w:t>
      </w:r>
      <w:r w:rsidR="00175F51">
        <w:t> </w:t>
      </w:r>
      <w:r>
        <w:t xml:space="preserve">GL of environmental water that included </w:t>
      </w:r>
      <w:r w:rsidR="00690E74">
        <w:t>308</w:t>
      </w:r>
      <w:r w:rsidR="00175F51">
        <w:t> </w:t>
      </w:r>
      <w:r>
        <w:t>GL of C</w:t>
      </w:r>
      <w:r w:rsidR="00F845E4">
        <w:t>EW</w:t>
      </w:r>
      <w:bookmarkEnd w:id="267"/>
      <w:bookmarkEnd w:id="268"/>
    </w:p>
    <w:p w14:paraId="606E23BF" w14:textId="77777777" w:rsidR="008520AF" w:rsidRDefault="008520AF" w:rsidP="00306A5D">
      <w:pPr>
        <w:pStyle w:val="Figure"/>
      </w:pPr>
      <w:bookmarkStart w:id="269" w:name="_Ref100190864"/>
      <w:bookmarkStart w:id="270" w:name="_Toc107511650"/>
      <w:r w:rsidRPr="0094579B">
        <w:rPr>
          <w:noProof/>
        </w:rPr>
        <w:drawing>
          <wp:inline distT="0" distB="0" distL="0" distR="0" wp14:anchorId="6D3F05EF" wp14:editId="371B7BE6">
            <wp:extent cx="8557404" cy="5512520"/>
            <wp:effectExtent l="0" t="0" r="0" b="0"/>
            <wp:docPr id="484647614" name="Picture 4846476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647614" name="Picture 484647614">
                      <a:extLst>
                        <a:ext uri="{C183D7F6-B498-43B3-948B-1728B52AA6E4}">
                          <adec:decorative xmlns:adec="http://schemas.microsoft.com/office/drawing/2017/decorative" val="1"/>
                        </a:ext>
                      </a:extLst>
                    </pic:cNvPr>
                    <pic:cNvPicPr/>
                  </pic:nvPicPr>
                  <pic:blipFill>
                    <a:blip r:embed="rId54"/>
                    <a:stretch>
                      <a:fillRect/>
                    </a:stretch>
                  </pic:blipFill>
                  <pic:spPr>
                    <a:xfrm>
                      <a:off x="0" y="0"/>
                      <a:ext cx="8564289" cy="5516955"/>
                    </a:xfrm>
                    <a:prstGeom prst="rect">
                      <a:avLst/>
                    </a:prstGeom>
                  </pic:spPr>
                </pic:pic>
              </a:graphicData>
            </a:graphic>
          </wp:inline>
        </w:drawing>
      </w:r>
    </w:p>
    <w:p w14:paraId="394AFD0C" w14:textId="77777777" w:rsidR="007848D0" w:rsidRDefault="007848D0" w:rsidP="007848D0">
      <w:pPr>
        <w:sectPr w:rsidR="007848D0" w:rsidSect="00742B1C">
          <w:pgSz w:w="16838" w:h="11906" w:orient="landscape" w:code="9"/>
          <w:pgMar w:top="1134" w:right="1134" w:bottom="1134" w:left="1134" w:header="510" w:footer="510" w:gutter="0"/>
          <w:cols w:space="284"/>
          <w:docGrid w:linePitch="360"/>
        </w:sectPr>
      </w:pPr>
    </w:p>
    <w:bookmarkEnd w:id="269"/>
    <w:bookmarkEnd w:id="270"/>
    <w:p w14:paraId="4BC6EF13" w14:textId="29229637" w:rsidR="00EC38FE" w:rsidRDefault="00EC38FE" w:rsidP="005A6D56">
      <w:pPr>
        <w:pStyle w:val="Heading3"/>
        <w:keepNext w:val="0"/>
        <w:keepLines w:val="0"/>
      </w:pPr>
      <w:r>
        <w:lastRenderedPageBreak/>
        <w:t>Gunbower Forest</w:t>
      </w:r>
    </w:p>
    <w:p w14:paraId="0CBF7F67" w14:textId="0959915E" w:rsidR="00A007E6" w:rsidRDefault="00A007E6" w:rsidP="005A6D56">
      <w:pPr>
        <w:pStyle w:val="BodyText"/>
      </w:pPr>
      <w:r>
        <w:t>Gunbower Forest Ramsar Site in northern Victoria contains an area of river red gum floodplain adjacent to the Murray River that is subjected to periodic inundation. The site was listed by the Ramsar Convention in 1982</w:t>
      </w:r>
      <w:r w:rsidR="00757D24">
        <w:t>. C</w:t>
      </w:r>
      <w:r>
        <w:t>ritical values includ</w:t>
      </w:r>
      <w:r w:rsidR="0047312E">
        <w:t>e</w:t>
      </w:r>
      <w:r>
        <w:t xml:space="preserve"> the hydrology, river red gum forest and floodplain marshes, 12 species of native fish and 66 species of wetland birds, including 9 waterbirds protected under international agreements and the Endangered Australasian bittern </w:t>
      </w:r>
      <w:r>
        <w:fldChar w:fldCharType="begin"/>
      </w:r>
      <w:r w:rsidR="00D21288">
        <w:instrText xml:space="preserve"> ADDIN ZOTERO_ITEM CSL_CITATION {"citationID":"sLH64JmB","properties":{"formattedCitation":"(Hale and Butcher 2011b)","plainCitation":"(Hale and Butcher 2011b)","noteIndex":0},"citationItems":[{"id":2875,"uris":["http://zotero.org/users/536544/items/VMB28VM7"],"itemData":{"id":2875,"type":"report","event-place":"Canberra","language":"en","page":"111","publisher":"Department of Sustainability, Environment, Water,  Population and Communities (DSEWPaC)","publisher-place":"Canberra","source":"Zotero","title":"Ecological Character Description for the Gunbower Forest Ramsar Site","author":[{"family":"Hale","given":"Jennifer"},{"family":"Butcher","given":"Rhonda"}],"issued":{"date-parts":[["2011"]]}}}],"schema":"https://github.com/citation-style-language/schema/raw/master/csl-citation.json"} </w:instrText>
      </w:r>
      <w:r>
        <w:fldChar w:fldCharType="separate"/>
      </w:r>
      <w:r w:rsidR="00D21288" w:rsidRPr="00D21288">
        <w:rPr>
          <w:rFonts w:cs="Calibri"/>
        </w:rPr>
        <w:t>(Hale and Butcher 2011b)</w:t>
      </w:r>
      <w:r>
        <w:fldChar w:fldCharType="end"/>
      </w:r>
      <w:r>
        <w:t>. The provision of critical habitat for feeding and breeding of wetland birds is listed as a critical service.</w:t>
      </w:r>
    </w:p>
    <w:p w14:paraId="29873DA7" w14:textId="3B35EE74" w:rsidR="00A007E6" w:rsidRDefault="00A007E6" w:rsidP="00306A5D">
      <w:pPr>
        <w:pStyle w:val="Figure"/>
      </w:pPr>
      <w:r>
        <w:t>Gunbower Creek is an anabranch of the Murray River that is 127 km long</w:t>
      </w:r>
      <w:r w:rsidR="007C3041">
        <w:t>, and</w:t>
      </w:r>
      <w:r>
        <w:t xml:space="preserve"> 52</w:t>
      </w:r>
      <w:r w:rsidR="00CB23D1">
        <w:t> </w:t>
      </w:r>
      <w:r>
        <w:t>km</w:t>
      </w:r>
      <w:r w:rsidR="003934C8">
        <w:t xml:space="preserve"> is</w:t>
      </w:r>
      <w:r>
        <w:t xml:space="preserve"> within the Gunbower Forest Ramsar Site boundary (</w:t>
      </w:r>
      <w:r>
        <w:fldChar w:fldCharType="begin" w:fldLock="1"/>
      </w:r>
      <w:r>
        <w:instrText xml:space="preserve"> REF _Ref100363212 \h </w:instrText>
      </w:r>
      <w:r w:rsidR="00A402F3">
        <w:instrText xml:space="preserve"> \* MERGEFORMAT </w:instrText>
      </w:r>
      <w:r>
        <w:fldChar w:fldCharType="separate"/>
      </w:r>
      <w:r w:rsidR="009B47F6">
        <w:t>Figure 4.10</w:t>
      </w:r>
      <w:r>
        <w:fldChar w:fldCharType="end"/>
      </w:r>
      <w:r>
        <w:t xml:space="preserve">). In </w:t>
      </w:r>
      <w:r w:rsidR="001A7904">
        <w:t>2023–24</w:t>
      </w:r>
      <w:r>
        <w:t xml:space="preserve">, there were </w:t>
      </w:r>
      <w:r w:rsidR="001C3BE3">
        <w:t>3</w:t>
      </w:r>
      <w:r>
        <w:t xml:space="preserve"> watering actions</w:t>
      </w:r>
      <w:r w:rsidR="001C2325">
        <w:t xml:space="preserve"> </w:t>
      </w:r>
      <w:r w:rsidR="00F2123C">
        <w:t xml:space="preserve">for Gunbower Creek </w:t>
      </w:r>
      <w:r w:rsidR="001C2325">
        <w:t xml:space="preserve">adding </w:t>
      </w:r>
      <w:r w:rsidR="001C3BE3">
        <w:t>11</w:t>
      </w:r>
      <w:r w:rsidR="001C2325">
        <w:t> GL</w:t>
      </w:r>
      <w:r w:rsidR="00CB23D1">
        <w:t>,</w:t>
      </w:r>
      <w:r w:rsidR="001C2325">
        <w:t xml:space="preserve"> that included </w:t>
      </w:r>
      <w:r w:rsidR="001C3BE3">
        <w:t>7</w:t>
      </w:r>
      <w:r w:rsidR="001C2325">
        <w:t xml:space="preserve"> GL of </w:t>
      </w:r>
      <w:r w:rsidR="00BC5A0B">
        <w:t>CEW</w:t>
      </w:r>
      <w:r>
        <w:t xml:space="preserve"> to maintain base flows</w:t>
      </w:r>
      <w:r w:rsidR="001C3BE3">
        <w:t xml:space="preserve"> over summer with a spring fresh in October and November 2023</w:t>
      </w:r>
      <w:r>
        <w:t>.</w:t>
      </w:r>
      <w:r w:rsidR="00ED6729">
        <w:t xml:space="preserve"> Gunbower </w:t>
      </w:r>
      <w:r w:rsidR="000376CC">
        <w:t>C</w:t>
      </w:r>
      <w:r w:rsidR="00ED6729">
        <w:t xml:space="preserve">reek enters the northern end of the Ramsar </w:t>
      </w:r>
      <w:r w:rsidR="000376CC">
        <w:t>S</w:t>
      </w:r>
      <w:r w:rsidR="00ED6729">
        <w:t>ite</w:t>
      </w:r>
      <w:r w:rsidR="000376CC">
        <w:t>,</w:t>
      </w:r>
      <w:r w:rsidR="0048153F">
        <w:t xml:space="preserve"> where it support</w:t>
      </w:r>
      <w:r w:rsidR="000376CC">
        <w:t>s</w:t>
      </w:r>
      <w:r w:rsidR="0048153F">
        <w:t xml:space="preserve"> a small</w:t>
      </w:r>
      <w:r w:rsidR="000376CC">
        <w:t>, 53-ha</w:t>
      </w:r>
      <w:r w:rsidR="0048153F">
        <w:t xml:space="preserve"> area of fringing emergent marsh wetland</w:t>
      </w:r>
      <w:r w:rsidR="00211819">
        <w:t xml:space="preserve"> in addition to the </w:t>
      </w:r>
      <w:r w:rsidR="001C3BE3">
        <w:t>in-channel habitats</w:t>
      </w:r>
      <w:r w:rsidR="0048153F">
        <w:t xml:space="preserve"> (</w:t>
      </w:r>
      <w:r w:rsidR="00151C0B">
        <w:fldChar w:fldCharType="begin" w:fldLock="1"/>
      </w:r>
      <w:r w:rsidR="00151C0B">
        <w:instrText xml:space="preserve"> REF _Ref195486749 \h </w:instrText>
      </w:r>
      <w:r w:rsidR="00151C0B">
        <w:fldChar w:fldCharType="separate"/>
      </w:r>
      <w:r w:rsidR="009B47F6">
        <w:t>Table </w:t>
      </w:r>
      <w:r w:rsidR="009B47F6">
        <w:rPr>
          <w:noProof/>
        </w:rPr>
        <w:t>4</w:t>
      </w:r>
      <w:r w:rsidR="009B47F6">
        <w:t>.</w:t>
      </w:r>
      <w:r w:rsidR="009B47F6">
        <w:rPr>
          <w:noProof/>
        </w:rPr>
        <w:t>11</w:t>
      </w:r>
      <w:r w:rsidR="00151C0B">
        <w:fldChar w:fldCharType="end"/>
      </w:r>
      <w:r w:rsidR="0048153F">
        <w:t>).</w:t>
      </w:r>
    </w:p>
    <w:p w14:paraId="1FDAE7EB" w14:textId="414376CF" w:rsidR="009E3D68" w:rsidRDefault="009E3D68" w:rsidP="00512200">
      <w:pPr>
        <w:pStyle w:val="CaptionWithNote"/>
      </w:pPr>
      <w:bookmarkStart w:id="271" w:name="_Ref195486749"/>
      <w:bookmarkStart w:id="272" w:name="_Toc201867426"/>
      <w:r>
        <w:t>Table </w:t>
      </w:r>
      <w:r>
        <w:fldChar w:fldCharType="begin" w:fldLock="1"/>
      </w:r>
      <w:r>
        <w:instrText xml:space="preserve"> STYLEREF 1 \s </w:instrText>
      </w:r>
      <w:r>
        <w:fldChar w:fldCharType="separate"/>
      </w:r>
      <w:r w:rsidR="009B47F6">
        <w:rPr>
          <w:noProof/>
        </w:rPr>
        <w:t>4</w:t>
      </w:r>
      <w:r>
        <w:rPr>
          <w:noProof/>
        </w:rPr>
        <w:fldChar w:fldCharType="end"/>
      </w:r>
      <w:r>
        <w:t>.</w:t>
      </w:r>
      <w:r>
        <w:fldChar w:fldCharType="begin"/>
      </w:r>
      <w:r>
        <w:instrText xml:space="preserve"> SEQ Table \* ARABIC \s 1 </w:instrText>
      </w:r>
      <w:r>
        <w:fldChar w:fldCharType="separate"/>
      </w:r>
      <w:r w:rsidR="0000560C">
        <w:rPr>
          <w:noProof/>
        </w:rPr>
        <w:t>11</w:t>
      </w:r>
      <w:r>
        <w:rPr>
          <w:noProof/>
        </w:rPr>
        <w:fldChar w:fldCharType="end"/>
      </w:r>
      <w:bookmarkEnd w:id="271"/>
      <w:r>
        <w:t xml:space="preserve"> Area of A</w:t>
      </w:r>
      <w:r w:rsidR="00341BCE">
        <w:t>NAE</w:t>
      </w:r>
      <w:r>
        <w:t xml:space="preserve"> </w:t>
      </w:r>
      <w:r w:rsidRPr="00355487">
        <w:t xml:space="preserve">wetland and floodplain types </w:t>
      </w:r>
      <w:r>
        <w:t>within the Gunbower Forest Ramsar Site supported by C</w:t>
      </w:r>
      <w:r w:rsidR="00341BCE">
        <w:t>EW</w:t>
      </w:r>
      <w:r>
        <w:t>, 2023–24</w:t>
      </w:r>
      <w:bookmarkEnd w:id="272"/>
    </w:p>
    <w:p w14:paraId="2BFFEA14" w14:textId="77777777" w:rsidR="009E3D68" w:rsidRPr="00F07BCB" w:rsidRDefault="009E3D68" w:rsidP="00512200">
      <w:pPr>
        <w:pStyle w:val="CaptionNote"/>
      </w:pPr>
      <w:r>
        <w:t>Dash (</w:t>
      </w:r>
      <w:r w:rsidRPr="00D15525">
        <w:t>–</w:t>
      </w:r>
      <w:r>
        <w:t xml:space="preserve">) indicates no inundation by </w:t>
      </w:r>
      <w:r w:rsidRPr="000061D8">
        <w:t>Commonwealth</w:t>
      </w:r>
      <w:r>
        <w:t xml:space="preserve"> environmental water (CEW).</w:t>
      </w:r>
      <w:r w:rsidRPr="00BC5A0B">
        <w:t xml:space="preserve"> </w:t>
      </w:r>
      <w:r>
        <w:t>ANAE = Australian National Aquatic Ecosystem.</w:t>
      </w:r>
    </w:p>
    <w:tbl>
      <w:tblPr>
        <w:tblStyle w:val="TableCSIRO"/>
        <w:tblW w:w="9526" w:type="dxa"/>
        <w:tblLayout w:type="fixed"/>
        <w:tblLook w:val="0460" w:firstRow="1" w:lastRow="1" w:firstColumn="0" w:lastColumn="0" w:noHBand="0" w:noVBand="1"/>
      </w:tblPr>
      <w:tblGrid>
        <w:gridCol w:w="4140"/>
        <w:gridCol w:w="1795"/>
        <w:gridCol w:w="1795"/>
        <w:gridCol w:w="1796"/>
      </w:tblGrid>
      <w:tr w:rsidR="009E3D68" w:rsidRPr="00D9724F" w14:paraId="4898DBB7" w14:textId="77777777">
        <w:trPr>
          <w:cnfStyle w:val="100000000000" w:firstRow="1" w:lastRow="0" w:firstColumn="0" w:lastColumn="0" w:oddVBand="0" w:evenVBand="0" w:oddHBand="0" w:evenHBand="0" w:firstRowFirstColumn="0" w:firstRowLastColumn="0" w:lastRowFirstColumn="0" w:lastRowLastColumn="0"/>
        </w:trPr>
        <w:tc>
          <w:tcPr>
            <w:tcW w:w="4140" w:type="dxa"/>
            <w:noWrap/>
            <w:hideMark/>
          </w:tcPr>
          <w:p w14:paraId="13C3D497" w14:textId="77777777" w:rsidR="009E3D68" w:rsidRPr="00D9724F" w:rsidRDefault="009E3D68">
            <w:pPr>
              <w:pStyle w:val="ColumnHeading"/>
              <w:keepNext/>
              <w:rPr>
                <w:b/>
                <w:bCs w:val="0"/>
              </w:rPr>
            </w:pPr>
            <w:r w:rsidRPr="00D9724F">
              <w:rPr>
                <w:b/>
                <w:bCs w:val="0"/>
              </w:rPr>
              <w:t>ANAE ecosystem type</w:t>
            </w:r>
            <w:r>
              <w:t xml:space="preserve"> </w:t>
            </w:r>
            <w:r w:rsidRPr="005D5D24">
              <w:rPr>
                <w:b/>
                <w:bCs w:val="0"/>
              </w:rPr>
              <w:t>cut</w:t>
            </w:r>
          </w:p>
        </w:tc>
        <w:tc>
          <w:tcPr>
            <w:tcW w:w="1795" w:type="dxa"/>
            <w:hideMark/>
          </w:tcPr>
          <w:p w14:paraId="5ABF57BB" w14:textId="77777777" w:rsidR="009E3D68" w:rsidRPr="00D9724F" w:rsidRDefault="009E3D68">
            <w:pPr>
              <w:pStyle w:val="ColumnHeading"/>
              <w:rPr>
                <w:b/>
                <w:bCs w:val="0"/>
              </w:rPr>
            </w:pPr>
            <w:r w:rsidRPr="00D9724F">
              <w:rPr>
                <w:b/>
                <w:bCs w:val="0"/>
              </w:rPr>
              <w:t>Area within Ramsar Site (ha)</w:t>
            </w:r>
          </w:p>
        </w:tc>
        <w:tc>
          <w:tcPr>
            <w:tcW w:w="1795" w:type="dxa"/>
            <w:hideMark/>
          </w:tcPr>
          <w:p w14:paraId="79958795" w14:textId="77777777" w:rsidR="009E3D68" w:rsidRPr="00D9724F" w:rsidRDefault="009E3D68">
            <w:pPr>
              <w:pStyle w:val="ColumnHeading"/>
              <w:rPr>
                <w:b/>
                <w:bCs w:val="0"/>
              </w:rPr>
            </w:pPr>
            <w:r w:rsidRPr="00D9724F">
              <w:rPr>
                <w:b/>
                <w:bCs w:val="0"/>
              </w:rPr>
              <w:t>Area supported by CEW (ha)</w:t>
            </w:r>
          </w:p>
        </w:tc>
        <w:tc>
          <w:tcPr>
            <w:tcW w:w="1796" w:type="dxa"/>
            <w:noWrap/>
            <w:hideMark/>
          </w:tcPr>
          <w:p w14:paraId="787F597C" w14:textId="77777777" w:rsidR="009E3D68" w:rsidRPr="00D9724F" w:rsidRDefault="009E3D68">
            <w:pPr>
              <w:pStyle w:val="ColumnHeading"/>
              <w:rPr>
                <w:b/>
                <w:bCs w:val="0"/>
              </w:rPr>
            </w:pPr>
            <w:r w:rsidRPr="00D9724F">
              <w:rPr>
                <w:b/>
                <w:bCs w:val="0"/>
              </w:rPr>
              <w:t>Percentage (%)</w:t>
            </w:r>
          </w:p>
        </w:tc>
      </w:tr>
      <w:tr w:rsidR="009E3D68" w:rsidRPr="00D9724F" w14:paraId="7F95F5C5" w14:textId="77777777">
        <w:trPr>
          <w:cnfStyle w:val="000000100000" w:firstRow="0" w:lastRow="0" w:firstColumn="0" w:lastColumn="0" w:oddVBand="0" w:evenVBand="0" w:oddHBand="1" w:evenHBand="0" w:firstRowFirstColumn="0" w:firstRowLastColumn="0" w:lastRowFirstColumn="0" w:lastRowLastColumn="0"/>
          <w:trHeight w:val="288"/>
        </w:trPr>
        <w:tc>
          <w:tcPr>
            <w:tcW w:w="4140" w:type="dxa"/>
            <w:noWrap/>
            <w:hideMark/>
          </w:tcPr>
          <w:p w14:paraId="2B31C416" w14:textId="77777777" w:rsidR="009E3D68" w:rsidRPr="00D9724F" w:rsidRDefault="009E3D68">
            <w:pPr>
              <w:pStyle w:val="TableText"/>
            </w:pPr>
            <w:r w:rsidRPr="00FB0533">
              <w:t>Rt1.4: Temporary lowland stream</w:t>
            </w:r>
          </w:p>
        </w:tc>
        <w:tc>
          <w:tcPr>
            <w:tcW w:w="1795" w:type="dxa"/>
            <w:noWrap/>
            <w:hideMark/>
          </w:tcPr>
          <w:p w14:paraId="2F3C5A35" w14:textId="77777777" w:rsidR="009E3D68" w:rsidRPr="00D9724F" w:rsidRDefault="009E3D68">
            <w:pPr>
              <w:pStyle w:val="TableText"/>
              <w:ind w:right="510"/>
              <w:jc w:val="right"/>
            </w:pPr>
            <w:r w:rsidRPr="00FB0533">
              <w:t>349</w:t>
            </w:r>
          </w:p>
        </w:tc>
        <w:tc>
          <w:tcPr>
            <w:tcW w:w="1795" w:type="dxa"/>
            <w:noWrap/>
            <w:hideMark/>
          </w:tcPr>
          <w:p w14:paraId="395D7168" w14:textId="77777777" w:rsidR="009E3D68" w:rsidRPr="00D9724F" w:rsidRDefault="009E3D68">
            <w:pPr>
              <w:pStyle w:val="TableText"/>
              <w:ind w:right="569"/>
              <w:jc w:val="right"/>
            </w:pPr>
            <w:r w:rsidRPr="00FB0533">
              <w:t>288</w:t>
            </w:r>
          </w:p>
        </w:tc>
        <w:tc>
          <w:tcPr>
            <w:tcW w:w="1796" w:type="dxa"/>
            <w:noWrap/>
            <w:hideMark/>
          </w:tcPr>
          <w:p w14:paraId="50D46791" w14:textId="77777777" w:rsidR="009E3D68" w:rsidRPr="00D9724F" w:rsidRDefault="009E3D68">
            <w:pPr>
              <w:pStyle w:val="TableText"/>
              <w:ind w:right="432"/>
              <w:jc w:val="right"/>
            </w:pPr>
            <w:r w:rsidRPr="00FB0533">
              <w:t>83%</w:t>
            </w:r>
          </w:p>
        </w:tc>
      </w:tr>
      <w:tr w:rsidR="009E3D68" w:rsidRPr="00D9724F" w14:paraId="0EAE381D" w14:textId="77777777">
        <w:trPr>
          <w:trHeight w:val="288"/>
        </w:trPr>
        <w:tc>
          <w:tcPr>
            <w:tcW w:w="4140" w:type="dxa"/>
            <w:noWrap/>
            <w:hideMark/>
          </w:tcPr>
          <w:p w14:paraId="37028D70" w14:textId="77777777" w:rsidR="009E3D68" w:rsidRPr="00D9724F" w:rsidRDefault="009E3D68">
            <w:pPr>
              <w:pStyle w:val="TableText"/>
            </w:pPr>
            <w:r w:rsidRPr="00FB0533">
              <w:t>Rp1.4: Permanent lowland stream</w:t>
            </w:r>
          </w:p>
        </w:tc>
        <w:tc>
          <w:tcPr>
            <w:tcW w:w="1795" w:type="dxa"/>
            <w:noWrap/>
            <w:hideMark/>
          </w:tcPr>
          <w:p w14:paraId="77F8D9BA" w14:textId="77777777" w:rsidR="009E3D68" w:rsidRPr="00D9724F" w:rsidRDefault="009E3D68">
            <w:pPr>
              <w:pStyle w:val="TableText"/>
              <w:ind w:right="510"/>
              <w:jc w:val="right"/>
            </w:pPr>
            <w:r w:rsidRPr="00FB0533">
              <w:t>75</w:t>
            </w:r>
          </w:p>
        </w:tc>
        <w:tc>
          <w:tcPr>
            <w:tcW w:w="1795" w:type="dxa"/>
            <w:noWrap/>
            <w:hideMark/>
          </w:tcPr>
          <w:p w14:paraId="20C59ED2" w14:textId="77777777" w:rsidR="009E3D68" w:rsidRPr="00D9724F" w:rsidRDefault="009E3D68">
            <w:pPr>
              <w:pStyle w:val="TableText"/>
              <w:ind w:right="569"/>
              <w:jc w:val="right"/>
            </w:pPr>
            <w:r w:rsidRPr="00FB0533">
              <w:t>74</w:t>
            </w:r>
          </w:p>
        </w:tc>
        <w:tc>
          <w:tcPr>
            <w:tcW w:w="1796" w:type="dxa"/>
            <w:noWrap/>
            <w:hideMark/>
          </w:tcPr>
          <w:p w14:paraId="586AA7A5" w14:textId="77777777" w:rsidR="009E3D68" w:rsidRPr="00D9724F" w:rsidRDefault="009E3D68">
            <w:pPr>
              <w:pStyle w:val="TableText"/>
              <w:ind w:right="432"/>
              <w:jc w:val="right"/>
            </w:pPr>
            <w:r w:rsidRPr="00FB0533">
              <w:t>99%</w:t>
            </w:r>
          </w:p>
        </w:tc>
      </w:tr>
      <w:tr w:rsidR="009E3D68" w:rsidRPr="00D9724F" w14:paraId="3329B17D" w14:textId="77777777">
        <w:trPr>
          <w:cnfStyle w:val="000000100000" w:firstRow="0" w:lastRow="0" w:firstColumn="0" w:lastColumn="0" w:oddVBand="0" w:evenVBand="0" w:oddHBand="1" w:evenHBand="0" w:firstRowFirstColumn="0" w:firstRowLastColumn="0" w:lastRowFirstColumn="0" w:lastRowLastColumn="0"/>
          <w:trHeight w:val="264"/>
        </w:trPr>
        <w:tc>
          <w:tcPr>
            <w:tcW w:w="4140" w:type="dxa"/>
            <w:noWrap/>
            <w:hideMark/>
          </w:tcPr>
          <w:p w14:paraId="4CAB7BD6" w14:textId="77777777" w:rsidR="009E3D68" w:rsidRPr="00D9724F" w:rsidRDefault="009E3D68">
            <w:pPr>
              <w:pStyle w:val="TableText"/>
            </w:pPr>
            <w:r w:rsidRPr="00FB0533">
              <w:t>Pt2.1.2: Temporary tall emergent marsh</w:t>
            </w:r>
          </w:p>
        </w:tc>
        <w:tc>
          <w:tcPr>
            <w:tcW w:w="1795" w:type="dxa"/>
            <w:noWrap/>
            <w:hideMark/>
          </w:tcPr>
          <w:p w14:paraId="69BAAFA2" w14:textId="77777777" w:rsidR="009E3D68" w:rsidRPr="00D9724F" w:rsidRDefault="009E3D68">
            <w:pPr>
              <w:pStyle w:val="TableText"/>
              <w:ind w:right="510"/>
              <w:jc w:val="right"/>
            </w:pPr>
            <w:r w:rsidRPr="00FB0533">
              <w:t>132</w:t>
            </w:r>
          </w:p>
        </w:tc>
        <w:tc>
          <w:tcPr>
            <w:tcW w:w="1795" w:type="dxa"/>
            <w:noWrap/>
            <w:hideMark/>
          </w:tcPr>
          <w:p w14:paraId="39F0D376" w14:textId="77777777" w:rsidR="009E3D68" w:rsidRPr="00D9724F" w:rsidRDefault="009E3D68">
            <w:pPr>
              <w:pStyle w:val="TableText"/>
              <w:ind w:right="569"/>
              <w:jc w:val="right"/>
            </w:pPr>
            <w:r w:rsidRPr="00FB0533">
              <w:t>53</w:t>
            </w:r>
          </w:p>
        </w:tc>
        <w:tc>
          <w:tcPr>
            <w:tcW w:w="1796" w:type="dxa"/>
            <w:noWrap/>
            <w:hideMark/>
          </w:tcPr>
          <w:p w14:paraId="66ED2823" w14:textId="77777777" w:rsidR="009E3D68" w:rsidRPr="00D9724F" w:rsidRDefault="009E3D68">
            <w:pPr>
              <w:pStyle w:val="TableText"/>
              <w:ind w:right="432"/>
              <w:jc w:val="right"/>
            </w:pPr>
            <w:r w:rsidRPr="00FB0533">
              <w:t>40%</w:t>
            </w:r>
          </w:p>
        </w:tc>
      </w:tr>
      <w:tr w:rsidR="009E3D68" w:rsidRPr="00D9724F" w14:paraId="6598F152" w14:textId="77777777">
        <w:trPr>
          <w:trHeight w:val="264"/>
        </w:trPr>
        <w:tc>
          <w:tcPr>
            <w:tcW w:w="4140" w:type="dxa"/>
            <w:noWrap/>
            <w:hideMark/>
          </w:tcPr>
          <w:p w14:paraId="618ADC07" w14:textId="77777777" w:rsidR="009E3D68" w:rsidRPr="00D9724F" w:rsidRDefault="009E3D68">
            <w:pPr>
              <w:pStyle w:val="TableText"/>
            </w:pPr>
            <w:r w:rsidRPr="00FB0533">
              <w:t>Pt1.1.2: Temporary river red gum swamp</w:t>
            </w:r>
          </w:p>
        </w:tc>
        <w:tc>
          <w:tcPr>
            <w:tcW w:w="1795" w:type="dxa"/>
            <w:noWrap/>
            <w:hideMark/>
          </w:tcPr>
          <w:p w14:paraId="2727EDA8" w14:textId="77777777" w:rsidR="009E3D68" w:rsidRPr="00D9724F" w:rsidRDefault="009E3D68">
            <w:pPr>
              <w:pStyle w:val="TableText"/>
              <w:ind w:right="510"/>
              <w:jc w:val="right"/>
            </w:pPr>
            <w:r w:rsidRPr="00FB0533">
              <w:t>8,984</w:t>
            </w:r>
          </w:p>
        </w:tc>
        <w:tc>
          <w:tcPr>
            <w:tcW w:w="1795" w:type="dxa"/>
            <w:noWrap/>
            <w:hideMark/>
          </w:tcPr>
          <w:p w14:paraId="41D51C33" w14:textId="77777777" w:rsidR="009E3D68" w:rsidRPr="00D9724F" w:rsidRDefault="009E3D68">
            <w:pPr>
              <w:pStyle w:val="TableText"/>
              <w:ind w:right="569"/>
              <w:jc w:val="right"/>
            </w:pPr>
            <w:r w:rsidRPr="00FB0533">
              <w:t>4</w:t>
            </w:r>
          </w:p>
        </w:tc>
        <w:tc>
          <w:tcPr>
            <w:tcW w:w="1796" w:type="dxa"/>
            <w:noWrap/>
            <w:hideMark/>
          </w:tcPr>
          <w:p w14:paraId="27A7A606" w14:textId="77777777" w:rsidR="009E3D68" w:rsidRPr="00D9724F" w:rsidRDefault="009E3D68">
            <w:pPr>
              <w:pStyle w:val="TableText"/>
              <w:ind w:right="432"/>
              <w:jc w:val="right"/>
            </w:pPr>
            <w:r w:rsidRPr="00FB0533">
              <w:t>&lt;1%</w:t>
            </w:r>
          </w:p>
        </w:tc>
      </w:tr>
      <w:tr w:rsidR="009E3D68" w:rsidRPr="00D9724F" w14:paraId="4DC18277" w14:textId="77777777">
        <w:trPr>
          <w:cnfStyle w:val="000000100000" w:firstRow="0" w:lastRow="0" w:firstColumn="0" w:lastColumn="0" w:oddVBand="0" w:evenVBand="0" w:oddHBand="1" w:evenHBand="0" w:firstRowFirstColumn="0" w:firstRowLastColumn="0" w:lastRowFirstColumn="0" w:lastRowLastColumn="0"/>
          <w:trHeight w:val="264"/>
        </w:trPr>
        <w:tc>
          <w:tcPr>
            <w:tcW w:w="4140" w:type="dxa"/>
            <w:noWrap/>
            <w:hideMark/>
          </w:tcPr>
          <w:p w14:paraId="376EB905" w14:textId="77777777" w:rsidR="009E3D68" w:rsidRPr="00D9724F" w:rsidRDefault="009E3D68">
            <w:pPr>
              <w:pStyle w:val="TableText"/>
            </w:pPr>
            <w:r w:rsidRPr="00FB0533">
              <w:t>F1.12: Woodland riparian zone or floodplain</w:t>
            </w:r>
          </w:p>
        </w:tc>
        <w:tc>
          <w:tcPr>
            <w:tcW w:w="1795" w:type="dxa"/>
            <w:noWrap/>
            <w:hideMark/>
          </w:tcPr>
          <w:p w14:paraId="2DBCD3AD" w14:textId="77777777" w:rsidR="009E3D68" w:rsidRPr="00D9724F" w:rsidRDefault="009E3D68">
            <w:pPr>
              <w:pStyle w:val="TableText"/>
              <w:ind w:right="510"/>
              <w:jc w:val="right"/>
            </w:pPr>
            <w:r w:rsidRPr="00FB0533">
              <w:t>155</w:t>
            </w:r>
          </w:p>
        </w:tc>
        <w:tc>
          <w:tcPr>
            <w:tcW w:w="1795" w:type="dxa"/>
            <w:noWrap/>
            <w:hideMark/>
          </w:tcPr>
          <w:p w14:paraId="40116C0A" w14:textId="77777777" w:rsidR="009E3D68" w:rsidRPr="00D9724F" w:rsidRDefault="009E3D68">
            <w:pPr>
              <w:pStyle w:val="TableText"/>
              <w:ind w:right="569"/>
              <w:jc w:val="right"/>
            </w:pPr>
            <w:r w:rsidRPr="00FB0533">
              <w:t>0</w:t>
            </w:r>
          </w:p>
        </w:tc>
        <w:tc>
          <w:tcPr>
            <w:tcW w:w="1796" w:type="dxa"/>
            <w:noWrap/>
            <w:hideMark/>
          </w:tcPr>
          <w:p w14:paraId="776A8D74" w14:textId="77777777" w:rsidR="009E3D68" w:rsidRPr="00D9724F" w:rsidRDefault="009E3D68">
            <w:pPr>
              <w:pStyle w:val="TableText"/>
              <w:ind w:right="432"/>
              <w:jc w:val="right"/>
            </w:pPr>
            <w:r w:rsidRPr="00FB0533">
              <w:t>0%</w:t>
            </w:r>
          </w:p>
        </w:tc>
      </w:tr>
      <w:tr w:rsidR="009E3D68" w:rsidRPr="00D9724F" w14:paraId="178257DA" w14:textId="77777777">
        <w:trPr>
          <w:trHeight w:val="300"/>
        </w:trPr>
        <w:tc>
          <w:tcPr>
            <w:tcW w:w="4140" w:type="dxa"/>
            <w:noWrap/>
            <w:hideMark/>
          </w:tcPr>
          <w:p w14:paraId="13B6FBA8" w14:textId="77777777" w:rsidR="009E3D68" w:rsidRPr="00D9724F" w:rsidRDefault="009E3D68">
            <w:pPr>
              <w:pStyle w:val="TableText"/>
            </w:pPr>
            <w:r w:rsidRPr="00FB0533">
              <w:t>F1.2: River red gum forest riparian zone or floodplain</w:t>
            </w:r>
          </w:p>
        </w:tc>
        <w:tc>
          <w:tcPr>
            <w:tcW w:w="1795" w:type="dxa"/>
            <w:noWrap/>
            <w:hideMark/>
          </w:tcPr>
          <w:p w14:paraId="6DE10923" w14:textId="77777777" w:rsidR="009E3D68" w:rsidRPr="00D9724F" w:rsidRDefault="009E3D68">
            <w:pPr>
              <w:pStyle w:val="TableText"/>
              <w:ind w:right="510"/>
              <w:jc w:val="right"/>
            </w:pPr>
            <w:r w:rsidRPr="00FB0533">
              <w:t>5,666</w:t>
            </w:r>
          </w:p>
        </w:tc>
        <w:tc>
          <w:tcPr>
            <w:tcW w:w="1795" w:type="dxa"/>
            <w:noWrap/>
            <w:hideMark/>
          </w:tcPr>
          <w:p w14:paraId="6D286AE4" w14:textId="77777777" w:rsidR="009E3D68" w:rsidRPr="00D9724F" w:rsidRDefault="009E3D68">
            <w:pPr>
              <w:pStyle w:val="TableText"/>
              <w:ind w:right="569"/>
              <w:jc w:val="right"/>
            </w:pPr>
            <w:r w:rsidRPr="00FB0533">
              <w:t>0</w:t>
            </w:r>
          </w:p>
        </w:tc>
        <w:tc>
          <w:tcPr>
            <w:tcW w:w="1796" w:type="dxa"/>
            <w:noWrap/>
            <w:hideMark/>
          </w:tcPr>
          <w:p w14:paraId="42998B50" w14:textId="77777777" w:rsidR="009E3D68" w:rsidRPr="00D9724F" w:rsidRDefault="009E3D68">
            <w:pPr>
              <w:pStyle w:val="TableText"/>
              <w:ind w:right="432"/>
              <w:jc w:val="right"/>
            </w:pPr>
            <w:r w:rsidRPr="00FB0533">
              <w:t>0%</w:t>
            </w:r>
          </w:p>
        </w:tc>
      </w:tr>
      <w:tr w:rsidR="009E3D68" w:rsidRPr="00D9724F" w14:paraId="2AC65552" w14:textId="77777777">
        <w:trPr>
          <w:cnfStyle w:val="000000100000" w:firstRow="0" w:lastRow="0" w:firstColumn="0" w:lastColumn="0" w:oddVBand="0" w:evenVBand="0" w:oddHBand="1" w:evenHBand="0" w:firstRowFirstColumn="0" w:firstRowLastColumn="0" w:lastRowFirstColumn="0" w:lastRowLastColumn="0"/>
          <w:trHeight w:val="255"/>
        </w:trPr>
        <w:tc>
          <w:tcPr>
            <w:tcW w:w="4140" w:type="dxa"/>
            <w:noWrap/>
            <w:hideMark/>
          </w:tcPr>
          <w:p w14:paraId="7E710D39" w14:textId="77777777" w:rsidR="009E3D68" w:rsidRPr="00D9724F" w:rsidRDefault="009E3D68">
            <w:pPr>
              <w:pStyle w:val="TableText"/>
            </w:pPr>
            <w:r w:rsidRPr="00FB0533">
              <w:t>F1.4: River red gum woodland riparian zone or floodplain</w:t>
            </w:r>
          </w:p>
        </w:tc>
        <w:tc>
          <w:tcPr>
            <w:tcW w:w="1795" w:type="dxa"/>
            <w:noWrap/>
            <w:hideMark/>
          </w:tcPr>
          <w:p w14:paraId="52154B67" w14:textId="77777777" w:rsidR="009E3D68" w:rsidRPr="00D9724F" w:rsidRDefault="009E3D68">
            <w:pPr>
              <w:pStyle w:val="TableText"/>
              <w:ind w:right="510"/>
              <w:jc w:val="right"/>
            </w:pPr>
            <w:r w:rsidRPr="00FB0533">
              <w:t>294</w:t>
            </w:r>
          </w:p>
        </w:tc>
        <w:tc>
          <w:tcPr>
            <w:tcW w:w="1795" w:type="dxa"/>
            <w:noWrap/>
            <w:hideMark/>
          </w:tcPr>
          <w:p w14:paraId="15FA8676" w14:textId="77777777" w:rsidR="009E3D68" w:rsidRPr="00D9724F" w:rsidRDefault="009E3D68">
            <w:pPr>
              <w:pStyle w:val="TableText"/>
              <w:ind w:right="569"/>
              <w:jc w:val="right"/>
            </w:pPr>
            <w:r w:rsidRPr="00FB0533">
              <w:t>0</w:t>
            </w:r>
          </w:p>
        </w:tc>
        <w:tc>
          <w:tcPr>
            <w:tcW w:w="1796" w:type="dxa"/>
            <w:noWrap/>
            <w:hideMark/>
          </w:tcPr>
          <w:p w14:paraId="470520C1" w14:textId="77777777" w:rsidR="009E3D68" w:rsidRPr="00D9724F" w:rsidRDefault="009E3D68">
            <w:pPr>
              <w:pStyle w:val="TableText"/>
              <w:ind w:right="432"/>
              <w:jc w:val="right"/>
            </w:pPr>
            <w:r w:rsidRPr="00FB0533">
              <w:t>0%</w:t>
            </w:r>
          </w:p>
        </w:tc>
      </w:tr>
      <w:tr w:rsidR="009E3D68" w:rsidRPr="00D9724F" w14:paraId="211182AB" w14:textId="77777777">
        <w:trPr>
          <w:trHeight w:val="255"/>
        </w:trPr>
        <w:tc>
          <w:tcPr>
            <w:tcW w:w="4140" w:type="dxa"/>
            <w:noWrap/>
            <w:hideMark/>
          </w:tcPr>
          <w:p w14:paraId="15C3F007" w14:textId="77777777" w:rsidR="009E3D68" w:rsidRPr="00D9724F" w:rsidRDefault="009E3D68">
            <w:pPr>
              <w:pStyle w:val="TableText"/>
            </w:pPr>
            <w:r w:rsidRPr="00FB0533">
              <w:t>F1.6: Black box forest riparian zone or floodplain</w:t>
            </w:r>
          </w:p>
        </w:tc>
        <w:tc>
          <w:tcPr>
            <w:tcW w:w="1795" w:type="dxa"/>
            <w:noWrap/>
            <w:hideMark/>
          </w:tcPr>
          <w:p w14:paraId="18DBE9BA" w14:textId="77777777" w:rsidR="009E3D68" w:rsidRPr="00D9724F" w:rsidRDefault="009E3D68">
            <w:pPr>
              <w:pStyle w:val="TableText"/>
              <w:ind w:right="510"/>
              <w:jc w:val="right"/>
            </w:pPr>
            <w:r w:rsidRPr="00FB0533">
              <w:t>39</w:t>
            </w:r>
          </w:p>
        </w:tc>
        <w:tc>
          <w:tcPr>
            <w:tcW w:w="1795" w:type="dxa"/>
            <w:noWrap/>
            <w:hideMark/>
          </w:tcPr>
          <w:p w14:paraId="47A24C5A" w14:textId="77777777" w:rsidR="009E3D68" w:rsidRPr="00D9724F" w:rsidRDefault="009E3D68">
            <w:pPr>
              <w:pStyle w:val="TableText"/>
              <w:ind w:right="569"/>
              <w:jc w:val="right"/>
            </w:pPr>
            <w:r w:rsidRPr="00FB0533">
              <w:t>0</w:t>
            </w:r>
          </w:p>
        </w:tc>
        <w:tc>
          <w:tcPr>
            <w:tcW w:w="1796" w:type="dxa"/>
            <w:noWrap/>
            <w:hideMark/>
          </w:tcPr>
          <w:p w14:paraId="3857F2FC" w14:textId="77777777" w:rsidR="009E3D68" w:rsidRPr="00D9724F" w:rsidRDefault="009E3D68">
            <w:pPr>
              <w:pStyle w:val="TableText"/>
              <w:ind w:right="432"/>
              <w:jc w:val="right"/>
            </w:pPr>
            <w:r w:rsidRPr="00FB0533">
              <w:t>0%</w:t>
            </w:r>
          </w:p>
        </w:tc>
      </w:tr>
      <w:tr w:rsidR="009E3D68" w:rsidRPr="00D9724F" w14:paraId="3122888D" w14:textId="77777777">
        <w:trPr>
          <w:cnfStyle w:val="000000100000" w:firstRow="0" w:lastRow="0" w:firstColumn="0" w:lastColumn="0" w:oddVBand="0" w:evenVBand="0" w:oddHBand="1" w:evenHBand="0" w:firstRowFirstColumn="0" w:firstRowLastColumn="0" w:lastRowFirstColumn="0" w:lastRowLastColumn="0"/>
          <w:trHeight w:val="255"/>
        </w:trPr>
        <w:tc>
          <w:tcPr>
            <w:tcW w:w="4140" w:type="dxa"/>
            <w:noWrap/>
            <w:hideMark/>
          </w:tcPr>
          <w:p w14:paraId="37CE9AC9" w14:textId="77777777" w:rsidR="009E3D68" w:rsidRPr="00D9724F" w:rsidRDefault="009E3D68">
            <w:pPr>
              <w:pStyle w:val="TableText"/>
            </w:pPr>
            <w:r w:rsidRPr="00FB0533">
              <w:t>F1.8: Black box woodland riparian zone or floodplain</w:t>
            </w:r>
          </w:p>
        </w:tc>
        <w:tc>
          <w:tcPr>
            <w:tcW w:w="1795" w:type="dxa"/>
            <w:noWrap/>
            <w:hideMark/>
          </w:tcPr>
          <w:p w14:paraId="0C14E17F" w14:textId="77777777" w:rsidR="009E3D68" w:rsidRPr="00D9724F" w:rsidRDefault="009E3D68">
            <w:pPr>
              <w:pStyle w:val="TableText"/>
              <w:ind w:right="510"/>
              <w:jc w:val="right"/>
            </w:pPr>
            <w:r w:rsidRPr="00FB0533">
              <w:t>2,727</w:t>
            </w:r>
          </w:p>
        </w:tc>
        <w:tc>
          <w:tcPr>
            <w:tcW w:w="1795" w:type="dxa"/>
            <w:noWrap/>
            <w:hideMark/>
          </w:tcPr>
          <w:p w14:paraId="181B7BC3" w14:textId="77777777" w:rsidR="009E3D68" w:rsidRPr="00D9724F" w:rsidRDefault="009E3D68">
            <w:pPr>
              <w:pStyle w:val="TableText"/>
              <w:ind w:right="569"/>
              <w:jc w:val="right"/>
            </w:pPr>
            <w:r w:rsidRPr="00FB0533">
              <w:t>0</w:t>
            </w:r>
          </w:p>
        </w:tc>
        <w:tc>
          <w:tcPr>
            <w:tcW w:w="1796" w:type="dxa"/>
            <w:noWrap/>
            <w:hideMark/>
          </w:tcPr>
          <w:p w14:paraId="7167AB46" w14:textId="77777777" w:rsidR="009E3D68" w:rsidRPr="00D9724F" w:rsidRDefault="009E3D68">
            <w:pPr>
              <w:pStyle w:val="TableText"/>
              <w:ind w:right="432"/>
              <w:jc w:val="right"/>
            </w:pPr>
            <w:r w:rsidRPr="00FB0533">
              <w:t>0%</w:t>
            </w:r>
          </w:p>
        </w:tc>
      </w:tr>
      <w:tr w:rsidR="009E3D68" w:rsidRPr="00D9724F" w14:paraId="191CBB6E" w14:textId="77777777">
        <w:trPr>
          <w:trHeight w:val="264"/>
        </w:trPr>
        <w:tc>
          <w:tcPr>
            <w:tcW w:w="4140" w:type="dxa"/>
            <w:noWrap/>
            <w:hideMark/>
          </w:tcPr>
          <w:p w14:paraId="14DD6743" w14:textId="77777777" w:rsidR="009E3D68" w:rsidRPr="00D9724F" w:rsidRDefault="009E3D68">
            <w:pPr>
              <w:pStyle w:val="TableText"/>
            </w:pPr>
            <w:r w:rsidRPr="00FB0533">
              <w:t>F4: Unspecified riparian zone or floodplain</w:t>
            </w:r>
          </w:p>
        </w:tc>
        <w:tc>
          <w:tcPr>
            <w:tcW w:w="1795" w:type="dxa"/>
            <w:noWrap/>
            <w:hideMark/>
          </w:tcPr>
          <w:p w14:paraId="0CCF273F" w14:textId="77777777" w:rsidR="009E3D68" w:rsidRPr="00D9724F" w:rsidRDefault="009E3D68">
            <w:pPr>
              <w:pStyle w:val="TableText"/>
              <w:ind w:right="510"/>
              <w:jc w:val="right"/>
            </w:pPr>
            <w:r w:rsidRPr="00FB0533">
              <w:t>72</w:t>
            </w:r>
          </w:p>
        </w:tc>
        <w:tc>
          <w:tcPr>
            <w:tcW w:w="1795" w:type="dxa"/>
            <w:noWrap/>
            <w:hideMark/>
          </w:tcPr>
          <w:p w14:paraId="02214E51" w14:textId="77777777" w:rsidR="009E3D68" w:rsidRPr="00D9724F" w:rsidRDefault="009E3D68">
            <w:pPr>
              <w:pStyle w:val="TableText"/>
              <w:ind w:right="569"/>
              <w:jc w:val="right"/>
            </w:pPr>
            <w:r w:rsidRPr="00FB0533">
              <w:t>0</w:t>
            </w:r>
          </w:p>
        </w:tc>
        <w:tc>
          <w:tcPr>
            <w:tcW w:w="1796" w:type="dxa"/>
            <w:noWrap/>
            <w:hideMark/>
          </w:tcPr>
          <w:p w14:paraId="52C63644" w14:textId="77777777" w:rsidR="009E3D68" w:rsidRPr="00D9724F" w:rsidRDefault="009E3D68">
            <w:pPr>
              <w:pStyle w:val="TableText"/>
              <w:ind w:right="432"/>
              <w:jc w:val="right"/>
            </w:pPr>
            <w:r w:rsidRPr="00FB0533">
              <w:t>0%</w:t>
            </w:r>
          </w:p>
        </w:tc>
      </w:tr>
      <w:tr w:rsidR="009E3D68" w:rsidRPr="00D9724F" w14:paraId="39B03465" w14:textId="77777777">
        <w:trPr>
          <w:cnfStyle w:val="000000100000" w:firstRow="0" w:lastRow="0" w:firstColumn="0" w:lastColumn="0" w:oddVBand="0" w:evenVBand="0" w:oddHBand="1" w:evenHBand="0" w:firstRowFirstColumn="0" w:firstRowLastColumn="0" w:lastRowFirstColumn="0" w:lastRowLastColumn="0"/>
          <w:trHeight w:val="264"/>
        </w:trPr>
        <w:tc>
          <w:tcPr>
            <w:tcW w:w="4140" w:type="dxa"/>
            <w:noWrap/>
          </w:tcPr>
          <w:p w14:paraId="7E4F2494" w14:textId="77777777" w:rsidR="009E3D68" w:rsidRPr="00E14490" w:rsidRDefault="009E3D68">
            <w:pPr>
              <w:pStyle w:val="TableText"/>
            </w:pPr>
            <w:r w:rsidRPr="00FB0533">
              <w:t>Pp2.1.2: Permanent tall emergent marsh</w:t>
            </w:r>
          </w:p>
        </w:tc>
        <w:tc>
          <w:tcPr>
            <w:tcW w:w="1795" w:type="dxa"/>
            <w:noWrap/>
          </w:tcPr>
          <w:p w14:paraId="3D3B35C1" w14:textId="77777777" w:rsidR="009E3D68" w:rsidRPr="00E14490" w:rsidRDefault="009E3D68">
            <w:pPr>
              <w:pStyle w:val="TableText"/>
              <w:ind w:right="510"/>
              <w:jc w:val="right"/>
            </w:pPr>
            <w:r w:rsidRPr="00FB0533">
              <w:t>6</w:t>
            </w:r>
          </w:p>
        </w:tc>
        <w:tc>
          <w:tcPr>
            <w:tcW w:w="1795" w:type="dxa"/>
            <w:noWrap/>
          </w:tcPr>
          <w:p w14:paraId="238A0DD9" w14:textId="77777777" w:rsidR="009E3D68" w:rsidRPr="005A6896" w:rsidRDefault="009E3D68">
            <w:pPr>
              <w:pStyle w:val="TableText"/>
              <w:ind w:right="569"/>
              <w:jc w:val="right"/>
            </w:pPr>
            <w:r w:rsidRPr="00FB0533">
              <w:t>0</w:t>
            </w:r>
          </w:p>
        </w:tc>
        <w:tc>
          <w:tcPr>
            <w:tcW w:w="1796" w:type="dxa"/>
            <w:noWrap/>
          </w:tcPr>
          <w:p w14:paraId="0242046B" w14:textId="77777777" w:rsidR="009E3D68" w:rsidRPr="005A6896" w:rsidRDefault="009E3D68">
            <w:pPr>
              <w:pStyle w:val="TableText"/>
              <w:ind w:right="432"/>
              <w:jc w:val="right"/>
            </w:pPr>
            <w:r w:rsidRPr="00FB0533">
              <w:t>0%</w:t>
            </w:r>
          </w:p>
        </w:tc>
      </w:tr>
      <w:tr w:rsidR="009E3D68" w:rsidRPr="00D9724F" w14:paraId="588E5E98" w14:textId="77777777">
        <w:trPr>
          <w:trHeight w:val="264"/>
        </w:trPr>
        <w:tc>
          <w:tcPr>
            <w:tcW w:w="4140" w:type="dxa"/>
            <w:noWrap/>
          </w:tcPr>
          <w:p w14:paraId="37D6D106" w14:textId="77777777" w:rsidR="009E3D68" w:rsidRPr="00E14490" w:rsidRDefault="009E3D68">
            <w:pPr>
              <w:pStyle w:val="TableText"/>
            </w:pPr>
            <w:r w:rsidRPr="00FB0533">
              <w:t>Pp4.2: Permanent wetland</w:t>
            </w:r>
          </w:p>
        </w:tc>
        <w:tc>
          <w:tcPr>
            <w:tcW w:w="1795" w:type="dxa"/>
            <w:noWrap/>
          </w:tcPr>
          <w:p w14:paraId="471DA4DA" w14:textId="77777777" w:rsidR="009E3D68" w:rsidRPr="00E14490" w:rsidRDefault="009E3D68">
            <w:pPr>
              <w:pStyle w:val="TableText"/>
              <w:ind w:right="510"/>
              <w:jc w:val="right"/>
            </w:pPr>
            <w:r w:rsidRPr="00FB0533">
              <w:t>21</w:t>
            </w:r>
          </w:p>
        </w:tc>
        <w:tc>
          <w:tcPr>
            <w:tcW w:w="1795" w:type="dxa"/>
            <w:noWrap/>
          </w:tcPr>
          <w:p w14:paraId="574A1895" w14:textId="77777777" w:rsidR="009E3D68" w:rsidRPr="005A6896" w:rsidRDefault="009E3D68">
            <w:pPr>
              <w:pStyle w:val="TableText"/>
              <w:ind w:right="569"/>
              <w:jc w:val="right"/>
            </w:pPr>
            <w:r w:rsidRPr="00FB0533">
              <w:t>0</w:t>
            </w:r>
          </w:p>
        </w:tc>
        <w:tc>
          <w:tcPr>
            <w:tcW w:w="1796" w:type="dxa"/>
            <w:noWrap/>
          </w:tcPr>
          <w:p w14:paraId="509E00B7" w14:textId="77777777" w:rsidR="009E3D68" w:rsidRPr="005A6896" w:rsidRDefault="009E3D68">
            <w:pPr>
              <w:pStyle w:val="TableText"/>
              <w:ind w:right="432"/>
              <w:jc w:val="right"/>
            </w:pPr>
            <w:r w:rsidRPr="00FB0533">
              <w:t>0%</w:t>
            </w:r>
          </w:p>
        </w:tc>
      </w:tr>
      <w:tr w:rsidR="009E3D68" w:rsidRPr="00D9724F" w14:paraId="13DFF49C" w14:textId="77777777">
        <w:trPr>
          <w:cnfStyle w:val="000000100000" w:firstRow="0" w:lastRow="0" w:firstColumn="0" w:lastColumn="0" w:oddVBand="0" w:evenVBand="0" w:oddHBand="1" w:evenHBand="0" w:firstRowFirstColumn="0" w:firstRowLastColumn="0" w:lastRowFirstColumn="0" w:lastRowLastColumn="0"/>
          <w:trHeight w:val="264"/>
        </w:trPr>
        <w:tc>
          <w:tcPr>
            <w:tcW w:w="4140" w:type="dxa"/>
            <w:noWrap/>
          </w:tcPr>
          <w:p w14:paraId="68CFDF8F" w14:textId="77777777" w:rsidR="009E3D68" w:rsidRPr="00E14490" w:rsidRDefault="009E3D68">
            <w:pPr>
              <w:pStyle w:val="TableText"/>
            </w:pPr>
            <w:r w:rsidRPr="00FB0533">
              <w:t>Pt1.2.2: Temporary black box swamp</w:t>
            </w:r>
          </w:p>
        </w:tc>
        <w:tc>
          <w:tcPr>
            <w:tcW w:w="1795" w:type="dxa"/>
            <w:noWrap/>
          </w:tcPr>
          <w:p w14:paraId="09C051D6" w14:textId="77777777" w:rsidR="009E3D68" w:rsidRPr="00E14490" w:rsidRDefault="009E3D68">
            <w:pPr>
              <w:pStyle w:val="TableText"/>
              <w:ind w:right="510"/>
              <w:jc w:val="right"/>
            </w:pPr>
            <w:r w:rsidRPr="00FB0533">
              <w:t>487</w:t>
            </w:r>
          </w:p>
        </w:tc>
        <w:tc>
          <w:tcPr>
            <w:tcW w:w="1795" w:type="dxa"/>
            <w:noWrap/>
          </w:tcPr>
          <w:p w14:paraId="32102CE6" w14:textId="77777777" w:rsidR="009E3D68" w:rsidRPr="005A6896" w:rsidRDefault="009E3D68">
            <w:pPr>
              <w:pStyle w:val="TableText"/>
              <w:ind w:right="569"/>
              <w:jc w:val="right"/>
            </w:pPr>
            <w:r w:rsidRPr="00FB0533">
              <w:t>0</w:t>
            </w:r>
          </w:p>
        </w:tc>
        <w:tc>
          <w:tcPr>
            <w:tcW w:w="1796" w:type="dxa"/>
            <w:noWrap/>
          </w:tcPr>
          <w:p w14:paraId="31974933" w14:textId="77777777" w:rsidR="009E3D68" w:rsidRPr="005A6896" w:rsidRDefault="009E3D68">
            <w:pPr>
              <w:pStyle w:val="TableText"/>
              <w:ind w:right="432"/>
              <w:jc w:val="right"/>
            </w:pPr>
            <w:r w:rsidRPr="00FB0533">
              <w:t>0%</w:t>
            </w:r>
          </w:p>
        </w:tc>
      </w:tr>
      <w:tr w:rsidR="009E3D68" w:rsidRPr="00D9724F" w14:paraId="376A9E76" w14:textId="77777777">
        <w:trPr>
          <w:trHeight w:val="264"/>
        </w:trPr>
        <w:tc>
          <w:tcPr>
            <w:tcW w:w="4140" w:type="dxa"/>
            <w:noWrap/>
          </w:tcPr>
          <w:p w14:paraId="11B7B84D" w14:textId="77777777" w:rsidR="009E3D68" w:rsidRPr="00E14490" w:rsidRDefault="009E3D68">
            <w:pPr>
              <w:pStyle w:val="TableText"/>
            </w:pPr>
            <w:r w:rsidRPr="00FB0533">
              <w:t>Pt1.6.2: Temporary woodland swamp</w:t>
            </w:r>
          </w:p>
        </w:tc>
        <w:tc>
          <w:tcPr>
            <w:tcW w:w="1795" w:type="dxa"/>
            <w:noWrap/>
          </w:tcPr>
          <w:p w14:paraId="50261B38" w14:textId="77777777" w:rsidR="009E3D68" w:rsidRPr="00E14490" w:rsidRDefault="009E3D68">
            <w:pPr>
              <w:pStyle w:val="TableText"/>
              <w:ind w:right="510"/>
              <w:jc w:val="right"/>
            </w:pPr>
            <w:r w:rsidRPr="00FB0533">
              <w:t>2</w:t>
            </w:r>
          </w:p>
        </w:tc>
        <w:tc>
          <w:tcPr>
            <w:tcW w:w="1795" w:type="dxa"/>
            <w:noWrap/>
          </w:tcPr>
          <w:p w14:paraId="60EF047D" w14:textId="77777777" w:rsidR="009E3D68" w:rsidRPr="005A6896" w:rsidRDefault="009E3D68">
            <w:pPr>
              <w:pStyle w:val="TableText"/>
              <w:ind w:right="569"/>
              <w:jc w:val="right"/>
            </w:pPr>
            <w:r w:rsidRPr="00FB0533">
              <w:t>0</w:t>
            </w:r>
          </w:p>
        </w:tc>
        <w:tc>
          <w:tcPr>
            <w:tcW w:w="1796" w:type="dxa"/>
            <w:noWrap/>
          </w:tcPr>
          <w:p w14:paraId="4C8C24BF" w14:textId="77777777" w:rsidR="009E3D68" w:rsidRPr="005A6896" w:rsidRDefault="009E3D68">
            <w:pPr>
              <w:pStyle w:val="TableText"/>
              <w:ind w:right="432"/>
              <w:jc w:val="right"/>
            </w:pPr>
            <w:r w:rsidRPr="00FB0533">
              <w:t>0%</w:t>
            </w:r>
          </w:p>
        </w:tc>
      </w:tr>
      <w:tr w:rsidR="009E3D68" w:rsidRPr="00D9724F" w14:paraId="2E03682F" w14:textId="77777777">
        <w:trPr>
          <w:cnfStyle w:val="000000100000" w:firstRow="0" w:lastRow="0" w:firstColumn="0" w:lastColumn="0" w:oddVBand="0" w:evenVBand="0" w:oddHBand="1" w:evenHBand="0" w:firstRowFirstColumn="0" w:firstRowLastColumn="0" w:lastRowFirstColumn="0" w:lastRowLastColumn="0"/>
          <w:trHeight w:val="264"/>
        </w:trPr>
        <w:tc>
          <w:tcPr>
            <w:tcW w:w="4140" w:type="dxa"/>
            <w:noWrap/>
            <w:hideMark/>
          </w:tcPr>
          <w:p w14:paraId="104DDE00" w14:textId="77777777" w:rsidR="009E3D68" w:rsidRPr="00D9724F" w:rsidRDefault="009E3D68">
            <w:pPr>
              <w:pStyle w:val="TableText"/>
            </w:pPr>
            <w:r w:rsidRPr="00FB0533">
              <w:t>Pt3.1.2: Clay pan</w:t>
            </w:r>
          </w:p>
        </w:tc>
        <w:tc>
          <w:tcPr>
            <w:tcW w:w="1795" w:type="dxa"/>
            <w:noWrap/>
            <w:hideMark/>
          </w:tcPr>
          <w:p w14:paraId="164A6445" w14:textId="77777777" w:rsidR="009E3D68" w:rsidRPr="00D9724F" w:rsidRDefault="009E3D68">
            <w:pPr>
              <w:pStyle w:val="TableText"/>
              <w:ind w:right="510"/>
              <w:jc w:val="right"/>
            </w:pPr>
            <w:r w:rsidRPr="00FB0533">
              <w:t>1</w:t>
            </w:r>
          </w:p>
        </w:tc>
        <w:tc>
          <w:tcPr>
            <w:tcW w:w="1795" w:type="dxa"/>
            <w:noWrap/>
            <w:hideMark/>
          </w:tcPr>
          <w:p w14:paraId="3EF55C5F" w14:textId="77777777" w:rsidR="009E3D68" w:rsidRPr="00D9724F" w:rsidRDefault="009E3D68">
            <w:pPr>
              <w:pStyle w:val="TableText"/>
              <w:ind w:right="569"/>
              <w:jc w:val="right"/>
            </w:pPr>
            <w:r w:rsidRPr="00FB0533">
              <w:t>0</w:t>
            </w:r>
          </w:p>
        </w:tc>
        <w:tc>
          <w:tcPr>
            <w:tcW w:w="1796" w:type="dxa"/>
            <w:noWrap/>
            <w:hideMark/>
          </w:tcPr>
          <w:p w14:paraId="65E56FEB" w14:textId="77777777" w:rsidR="009E3D68" w:rsidRPr="00D9724F" w:rsidRDefault="009E3D68">
            <w:pPr>
              <w:pStyle w:val="TableText"/>
              <w:ind w:right="432"/>
              <w:jc w:val="right"/>
            </w:pPr>
            <w:r w:rsidRPr="00FB0533">
              <w:t>0%</w:t>
            </w:r>
          </w:p>
        </w:tc>
      </w:tr>
      <w:tr w:rsidR="009E3D68" w:rsidRPr="00D9724F" w14:paraId="43F73D0A" w14:textId="77777777">
        <w:trPr>
          <w:trHeight w:val="264"/>
        </w:trPr>
        <w:tc>
          <w:tcPr>
            <w:tcW w:w="4140" w:type="dxa"/>
            <w:noWrap/>
            <w:hideMark/>
          </w:tcPr>
          <w:p w14:paraId="53C0966F" w14:textId="77777777" w:rsidR="009E3D68" w:rsidRPr="00D9724F" w:rsidRDefault="009E3D68">
            <w:pPr>
              <w:pStyle w:val="TableText"/>
            </w:pPr>
            <w:r w:rsidRPr="00FB0533">
              <w:t>Rp1: Permanent stream</w:t>
            </w:r>
          </w:p>
        </w:tc>
        <w:tc>
          <w:tcPr>
            <w:tcW w:w="1795" w:type="dxa"/>
            <w:noWrap/>
            <w:hideMark/>
          </w:tcPr>
          <w:p w14:paraId="1E58057B" w14:textId="77777777" w:rsidR="009E3D68" w:rsidRPr="00D9724F" w:rsidRDefault="009E3D68">
            <w:pPr>
              <w:pStyle w:val="TableText"/>
              <w:ind w:right="510"/>
              <w:jc w:val="right"/>
            </w:pPr>
            <w:r w:rsidRPr="00FB0533">
              <w:t>0</w:t>
            </w:r>
          </w:p>
        </w:tc>
        <w:tc>
          <w:tcPr>
            <w:tcW w:w="1795" w:type="dxa"/>
            <w:noWrap/>
            <w:hideMark/>
          </w:tcPr>
          <w:p w14:paraId="31D6FB67" w14:textId="77777777" w:rsidR="009E3D68" w:rsidRPr="00D9724F" w:rsidRDefault="009E3D68">
            <w:pPr>
              <w:pStyle w:val="TableText"/>
              <w:ind w:right="569"/>
              <w:jc w:val="right"/>
            </w:pPr>
            <w:r w:rsidRPr="00FB0533">
              <w:t>0</w:t>
            </w:r>
          </w:p>
        </w:tc>
        <w:tc>
          <w:tcPr>
            <w:tcW w:w="1796" w:type="dxa"/>
            <w:noWrap/>
            <w:hideMark/>
          </w:tcPr>
          <w:p w14:paraId="1F776F58" w14:textId="77777777" w:rsidR="009E3D68" w:rsidRPr="00D9724F" w:rsidRDefault="009E3D68">
            <w:pPr>
              <w:pStyle w:val="TableText"/>
              <w:ind w:right="432"/>
              <w:jc w:val="right"/>
            </w:pPr>
            <w:r w:rsidRPr="00FB0533">
              <w:t>0%</w:t>
            </w:r>
          </w:p>
        </w:tc>
      </w:tr>
      <w:tr w:rsidR="009E3D68" w:rsidRPr="00D9724F" w14:paraId="1A215E13" w14:textId="77777777">
        <w:trPr>
          <w:cnfStyle w:val="000000100000" w:firstRow="0" w:lastRow="0" w:firstColumn="0" w:lastColumn="0" w:oddVBand="0" w:evenVBand="0" w:oddHBand="1" w:evenHBand="0" w:firstRowFirstColumn="0" w:firstRowLastColumn="0" w:lastRowFirstColumn="0" w:lastRowLastColumn="0"/>
          <w:trHeight w:val="264"/>
        </w:trPr>
        <w:tc>
          <w:tcPr>
            <w:tcW w:w="4140" w:type="dxa"/>
            <w:noWrap/>
            <w:hideMark/>
          </w:tcPr>
          <w:p w14:paraId="7EED79B4" w14:textId="77777777" w:rsidR="009E3D68" w:rsidRPr="00D9724F" w:rsidRDefault="009E3D68">
            <w:pPr>
              <w:pStyle w:val="TableText"/>
            </w:pPr>
            <w:r w:rsidRPr="00FB0533">
              <w:t>Rt1: Temporary stream</w:t>
            </w:r>
          </w:p>
        </w:tc>
        <w:tc>
          <w:tcPr>
            <w:tcW w:w="1795" w:type="dxa"/>
            <w:noWrap/>
            <w:hideMark/>
          </w:tcPr>
          <w:p w14:paraId="7762DCC2" w14:textId="77777777" w:rsidR="009E3D68" w:rsidRPr="00D9724F" w:rsidRDefault="009E3D68">
            <w:pPr>
              <w:pStyle w:val="TableText"/>
              <w:ind w:right="510"/>
              <w:jc w:val="right"/>
            </w:pPr>
            <w:r w:rsidRPr="00FB0533">
              <w:t>15</w:t>
            </w:r>
          </w:p>
        </w:tc>
        <w:tc>
          <w:tcPr>
            <w:tcW w:w="1795" w:type="dxa"/>
            <w:noWrap/>
            <w:hideMark/>
          </w:tcPr>
          <w:p w14:paraId="26BBEDBF" w14:textId="77777777" w:rsidR="009E3D68" w:rsidRPr="00D9724F" w:rsidRDefault="009E3D68">
            <w:pPr>
              <w:pStyle w:val="TableText"/>
              <w:ind w:right="569"/>
              <w:jc w:val="right"/>
            </w:pPr>
            <w:r w:rsidRPr="00FB0533">
              <w:t>0</w:t>
            </w:r>
          </w:p>
        </w:tc>
        <w:tc>
          <w:tcPr>
            <w:tcW w:w="1796" w:type="dxa"/>
            <w:noWrap/>
            <w:hideMark/>
          </w:tcPr>
          <w:p w14:paraId="129C8830" w14:textId="77777777" w:rsidR="009E3D68" w:rsidRPr="00D9724F" w:rsidRDefault="009E3D68">
            <w:pPr>
              <w:pStyle w:val="TableText"/>
              <w:ind w:right="432"/>
              <w:jc w:val="right"/>
            </w:pPr>
            <w:r w:rsidRPr="00FB0533">
              <w:t>0%</w:t>
            </w:r>
          </w:p>
        </w:tc>
      </w:tr>
      <w:tr w:rsidR="009E3D68" w:rsidRPr="00D9724F" w14:paraId="7731DB36" w14:textId="77777777">
        <w:trPr>
          <w:trHeight w:val="264"/>
        </w:trPr>
        <w:tc>
          <w:tcPr>
            <w:tcW w:w="4140" w:type="dxa"/>
            <w:noWrap/>
          </w:tcPr>
          <w:p w14:paraId="0D22C111" w14:textId="77777777" w:rsidR="009E3D68" w:rsidRPr="00A451A0" w:rsidRDefault="009E3D68">
            <w:pPr>
              <w:pStyle w:val="TableText"/>
            </w:pPr>
            <w:r w:rsidRPr="00FB0533">
              <w:t>Not water dependent</w:t>
            </w:r>
          </w:p>
        </w:tc>
        <w:tc>
          <w:tcPr>
            <w:tcW w:w="1795" w:type="dxa"/>
            <w:noWrap/>
          </w:tcPr>
          <w:p w14:paraId="09556B91" w14:textId="77777777" w:rsidR="009E3D68" w:rsidRPr="00A451A0" w:rsidRDefault="009E3D68">
            <w:pPr>
              <w:pStyle w:val="TableText"/>
              <w:ind w:right="510"/>
              <w:jc w:val="right"/>
            </w:pPr>
            <w:r w:rsidRPr="00FB0533">
              <w:t>906</w:t>
            </w:r>
          </w:p>
        </w:tc>
        <w:tc>
          <w:tcPr>
            <w:tcW w:w="1795" w:type="dxa"/>
            <w:noWrap/>
          </w:tcPr>
          <w:p w14:paraId="2D0C4A9B" w14:textId="77777777" w:rsidR="009E3D68" w:rsidRPr="00A451A0" w:rsidRDefault="009E3D68">
            <w:pPr>
              <w:pStyle w:val="TableText"/>
              <w:ind w:right="569"/>
              <w:jc w:val="right"/>
            </w:pPr>
            <w:r w:rsidRPr="00FB0533">
              <w:t>–</w:t>
            </w:r>
          </w:p>
        </w:tc>
        <w:tc>
          <w:tcPr>
            <w:tcW w:w="1796" w:type="dxa"/>
            <w:noWrap/>
          </w:tcPr>
          <w:p w14:paraId="4B96E73D" w14:textId="77777777" w:rsidR="009E3D68" w:rsidRPr="00A451A0" w:rsidRDefault="009E3D68">
            <w:pPr>
              <w:pStyle w:val="TableText"/>
              <w:ind w:right="432"/>
              <w:jc w:val="right"/>
            </w:pPr>
            <w:r w:rsidRPr="00FB0533">
              <w:t>–</w:t>
            </w:r>
          </w:p>
        </w:tc>
      </w:tr>
      <w:tr w:rsidR="009E3D68" w:rsidRPr="00D9724F" w14:paraId="38C533A0" w14:textId="77777777">
        <w:trPr>
          <w:cnfStyle w:val="010000000000" w:firstRow="0" w:lastRow="1" w:firstColumn="0" w:lastColumn="0" w:oddVBand="0" w:evenVBand="0" w:oddHBand="0" w:evenHBand="0" w:firstRowFirstColumn="0" w:firstRowLastColumn="0" w:lastRowFirstColumn="0" w:lastRowLastColumn="0"/>
          <w:trHeight w:val="264"/>
        </w:trPr>
        <w:tc>
          <w:tcPr>
            <w:tcW w:w="4140" w:type="dxa"/>
            <w:noWrap/>
            <w:hideMark/>
          </w:tcPr>
          <w:p w14:paraId="4EB38E78" w14:textId="77777777" w:rsidR="009E3D68" w:rsidRPr="00D9724F" w:rsidRDefault="009E3D68">
            <w:pPr>
              <w:pStyle w:val="TableText"/>
            </w:pPr>
            <w:r w:rsidRPr="00FB0533">
              <w:t>Total</w:t>
            </w:r>
          </w:p>
        </w:tc>
        <w:tc>
          <w:tcPr>
            <w:tcW w:w="1795" w:type="dxa"/>
            <w:noWrap/>
            <w:hideMark/>
          </w:tcPr>
          <w:p w14:paraId="596D6224" w14:textId="77777777" w:rsidR="009E3D68" w:rsidRPr="00D9724F" w:rsidRDefault="009E3D68">
            <w:pPr>
              <w:pStyle w:val="TableText"/>
              <w:ind w:right="510"/>
              <w:jc w:val="right"/>
            </w:pPr>
            <w:r w:rsidRPr="00FB0533">
              <w:t>19,931</w:t>
            </w:r>
          </w:p>
        </w:tc>
        <w:tc>
          <w:tcPr>
            <w:tcW w:w="1795" w:type="dxa"/>
            <w:noWrap/>
            <w:hideMark/>
          </w:tcPr>
          <w:p w14:paraId="545AE308" w14:textId="77777777" w:rsidR="009E3D68" w:rsidRPr="00D9724F" w:rsidRDefault="009E3D68">
            <w:pPr>
              <w:pStyle w:val="TableText"/>
              <w:ind w:right="569"/>
              <w:jc w:val="right"/>
            </w:pPr>
            <w:r w:rsidRPr="00FB0533">
              <w:t>419</w:t>
            </w:r>
          </w:p>
        </w:tc>
        <w:tc>
          <w:tcPr>
            <w:tcW w:w="1796" w:type="dxa"/>
            <w:noWrap/>
            <w:hideMark/>
          </w:tcPr>
          <w:p w14:paraId="3DC48F96" w14:textId="77777777" w:rsidR="009E3D68" w:rsidRPr="00D9724F" w:rsidRDefault="009E3D68">
            <w:pPr>
              <w:pStyle w:val="TableText"/>
              <w:ind w:right="432"/>
              <w:jc w:val="right"/>
            </w:pPr>
            <w:r w:rsidRPr="00FB0533">
              <w:t>2%</w:t>
            </w:r>
          </w:p>
        </w:tc>
      </w:tr>
    </w:tbl>
    <w:p w14:paraId="617DF553" w14:textId="77777777" w:rsidR="00046BF5" w:rsidRDefault="00046BF5" w:rsidP="00046BF5"/>
    <w:p w14:paraId="68222BD0" w14:textId="77777777" w:rsidR="00046BF5" w:rsidRDefault="00046BF5" w:rsidP="00046BF5">
      <w:pPr>
        <w:sectPr w:rsidR="00046BF5" w:rsidSect="00742B1C">
          <w:pgSz w:w="11906" w:h="16838" w:code="9"/>
          <w:pgMar w:top="1134" w:right="1134" w:bottom="1134" w:left="1134" w:header="510" w:footer="510" w:gutter="0"/>
          <w:cols w:space="284"/>
          <w:docGrid w:linePitch="360"/>
        </w:sectPr>
      </w:pPr>
    </w:p>
    <w:p w14:paraId="2A4E78F2" w14:textId="08DAA4CF" w:rsidR="00EB2265" w:rsidRDefault="00EB2265" w:rsidP="00512200">
      <w:pPr>
        <w:pStyle w:val="Caption"/>
      </w:pPr>
      <w:bookmarkStart w:id="273" w:name="_Toc201867373"/>
      <w:r w:rsidRPr="007A79D6">
        <w:lastRenderedPageBreak/>
        <w:t>Figure</w:t>
      </w:r>
      <w:r w:rsidR="000376CC">
        <w:t> </w:t>
      </w:r>
      <w:r w:rsidR="00137FF4">
        <w:fldChar w:fldCharType="begin" w:fldLock="1"/>
      </w:r>
      <w:r w:rsidR="00137FF4">
        <w:instrText xml:space="preserve"> STYLEREF 1 \s </w:instrText>
      </w:r>
      <w:r w:rsidR="00137FF4">
        <w:fldChar w:fldCharType="separate"/>
      </w:r>
      <w:r w:rsidR="009B47F6">
        <w:rPr>
          <w:noProof/>
        </w:rPr>
        <w:t>4</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9</w:t>
      </w:r>
      <w:r w:rsidR="00137FF4">
        <w:fldChar w:fldCharType="end"/>
      </w:r>
      <w:r w:rsidRPr="007A79D6">
        <w:t xml:space="preserve"> </w:t>
      </w:r>
      <w:r w:rsidR="00954644">
        <w:t>Map of e</w:t>
      </w:r>
      <w:r w:rsidRPr="007A79D6">
        <w:t>cosystem diversity within the Gunbower Forest Ramsar Site</w:t>
      </w:r>
      <w:r w:rsidR="000376CC">
        <w:t>,</w:t>
      </w:r>
      <w:r w:rsidRPr="007A79D6">
        <w:t xml:space="preserve"> showing </w:t>
      </w:r>
      <w:r w:rsidR="001A7904">
        <w:t>2023–24</w:t>
      </w:r>
      <w:r w:rsidRPr="007A79D6">
        <w:t xml:space="preserve"> flows in Gunbower Creek </w:t>
      </w:r>
      <w:r w:rsidR="000D60E3" w:rsidRPr="007A79D6">
        <w:t xml:space="preserve">augmented by </w:t>
      </w:r>
      <w:r w:rsidR="00690E74">
        <w:t>10</w:t>
      </w:r>
      <w:r w:rsidR="007A79D6" w:rsidRPr="007A79D6">
        <w:t> </w:t>
      </w:r>
      <w:r w:rsidR="000D60E3" w:rsidRPr="007A79D6">
        <w:t>GL of environmental water that</w:t>
      </w:r>
      <w:r w:rsidRPr="007A79D6">
        <w:t xml:space="preserve"> included </w:t>
      </w:r>
      <w:r w:rsidR="00E713E9">
        <w:t>7</w:t>
      </w:r>
      <w:r w:rsidR="007A79D6" w:rsidRPr="007A79D6">
        <w:t> </w:t>
      </w:r>
      <w:r w:rsidRPr="007A79D6">
        <w:t xml:space="preserve">GL of </w:t>
      </w:r>
      <w:r w:rsidR="009E3D68">
        <w:t>CEW</w:t>
      </w:r>
      <w:bookmarkEnd w:id="273"/>
    </w:p>
    <w:p w14:paraId="6FBEA4F4" w14:textId="461C588B" w:rsidR="00046BF5" w:rsidRDefault="008520AF" w:rsidP="009E3D68">
      <w:pPr>
        <w:pStyle w:val="Figure"/>
      </w:pPr>
      <w:bookmarkStart w:id="274" w:name="_Ref170923552"/>
      <w:r>
        <w:rPr>
          <w:noProof/>
        </w:rPr>
        <w:drawing>
          <wp:inline distT="0" distB="0" distL="0" distR="0" wp14:anchorId="188D467F" wp14:editId="1F2097D3">
            <wp:extent cx="8497019" cy="5472946"/>
            <wp:effectExtent l="0" t="0" r="8890" b="0"/>
            <wp:docPr id="27565133" name="Picture 275651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5133" name="Picture 27565133">
                      <a:extLst>
                        <a:ext uri="{C183D7F6-B498-43B3-948B-1728B52AA6E4}">
                          <adec:decorative xmlns:adec="http://schemas.microsoft.com/office/drawing/2017/decorative" val="1"/>
                        </a:ext>
                      </a:extLst>
                    </pic:cNvPr>
                    <pic:cNvPicPr/>
                  </pic:nvPicPr>
                  <pic:blipFill>
                    <a:blip r:embed="rId55"/>
                    <a:stretch>
                      <a:fillRect/>
                    </a:stretch>
                  </pic:blipFill>
                  <pic:spPr>
                    <a:xfrm>
                      <a:off x="0" y="0"/>
                      <a:ext cx="8497019" cy="5472946"/>
                    </a:xfrm>
                    <a:prstGeom prst="rect">
                      <a:avLst/>
                    </a:prstGeom>
                  </pic:spPr>
                </pic:pic>
              </a:graphicData>
            </a:graphic>
          </wp:inline>
        </w:drawing>
      </w:r>
    </w:p>
    <w:p w14:paraId="07A1A0BC" w14:textId="77777777" w:rsidR="00046BF5" w:rsidRDefault="00046BF5" w:rsidP="00046BF5">
      <w:pPr>
        <w:sectPr w:rsidR="00046BF5" w:rsidSect="00742B1C">
          <w:pgSz w:w="16838" w:h="11906" w:orient="landscape" w:code="9"/>
          <w:pgMar w:top="1134" w:right="1134" w:bottom="1134" w:left="1134" w:header="510" w:footer="510" w:gutter="0"/>
          <w:cols w:space="284"/>
          <w:docGrid w:linePitch="360"/>
        </w:sectPr>
      </w:pPr>
    </w:p>
    <w:bookmarkEnd w:id="274"/>
    <w:p w14:paraId="461A5290" w14:textId="11991ECD" w:rsidR="006B7555" w:rsidRPr="006B7555" w:rsidRDefault="006B7555" w:rsidP="001C4892">
      <w:pPr>
        <w:pStyle w:val="Heading3"/>
      </w:pPr>
      <w:r w:rsidRPr="006B7555">
        <w:lastRenderedPageBreak/>
        <w:t>NSW Central Murray Forests</w:t>
      </w:r>
      <w:r w:rsidR="00B972BF">
        <w:t xml:space="preserve"> (Koondrook and Werai </w:t>
      </w:r>
      <w:r w:rsidR="00E92820">
        <w:t>f</w:t>
      </w:r>
      <w:r w:rsidR="00B972BF">
        <w:t>orests)</w:t>
      </w:r>
    </w:p>
    <w:p w14:paraId="15B095DC" w14:textId="53F4F750" w:rsidR="006B7555" w:rsidRDefault="008845C6" w:rsidP="009C25AF">
      <w:pPr>
        <w:pStyle w:val="BodyText"/>
      </w:pPr>
      <w:r>
        <w:t xml:space="preserve">The NSW Central Murray Forests </w:t>
      </w:r>
      <w:r w:rsidR="00EF337C">
        <w:t xml:space="preserve">Ramsar Site </w:t>
      </w:r>
      <w:r w:rsidR="00E92820">
        <w:t>comprise</w:t>
      </w:r>
      <w:r w:rsidR="00EF337C">
        <w:t>s</w:t>
      </w:r>
      <w:r>
        <w:t xml:space="preserve"> </w:t>
      </w:r>
      <w:r w:rsidR="00B637DA">
        <w:t>3</w:t>
      </w:r>
      <w:r w:rsidR="00B637DA" w:rsidRPr="008845C6">
        <w:t xml:space="preserve"> </w:t>
      </w:r>
      <w:r w:rsidR="000A7BB4">
        <w:t>river red gum</w:t>
      </w:r>
      <w:r>
        <w:t xml:space="preserve"> </w:t>
      </w:r>
      <w:r w:rsidRPr="008845C6">
        <w:t>floodplain forest</w:t>
      </w:r>
      <w:r>
        <w:t>s</w:t>
      </w:r>
      <w:r w:rsidRPr="008845C6">
        <w:t xml:space="preserve">: Millewa, </w:t>
      </w:r>
      <w:r w:rsidRPr="00DD3C34">
        <w:t>Koondrook</w:t>
      </w:r>
      <w:r w:rsidR="00E92820" w:rsidRPr="00DD3C34">
        <w:t>–</w:t>
      </w:r>
      <w:r w:rsidRPr="00DD3C34">
        <w:t>Perricoota</w:t>
      </w:r>
      <w:r w:rsidRPr="008845C6">
        <w:t xml:space="preserve"> and Werai</w:t>
      </w:r>
      <w:r w:rsidR="007C15F2">
        <w:t xml:space="preserve"> (</w:t>
      </w:r>
      <w:r w:rsidR="007C15F2">
        <w:fldChar w:fldCharType="begin" w:fldLock="1"/>
      </w:r>
      <w:r w:rsidR="007C15F2">
        <w:instrText xml:space="preserve"> REF _Ref100363212 \h </w:instrText>
      </w:r>
      <w:r w:rsidR="007C15F2">
        <w:fldChar w:fldCharType="separate"/>
      </w:r>
      <w:r w:rsidR="009B47F6">
        <w:t>Figure </w:t>
      </w:r>
      <w:r w:rsidR="009B47F6">
        <w:rPr>
          <w:noProof/>
        </w:rPr>
        <w:t>4</w:t>
      </w:r>
      <w:r w:rsidR="009B47F6">
        <w:t>.</w:t>
      </w:r>
      <w:r w:rsidR="009B47F6">
        <w:rPr>
          <w:noProof/>
        </w:rPr>
        <w:t>10</w:t>
      </w:r>
      <w:r w:rsidR="007C15F2">
        <w:fldChar w:fldCharType="end"/>
      </w:r>
      <w:r w:rsidR="007C15F2">
        <w:t>)</w:t>
      </w:r>
      <w:r w:rsidR="00B63827">
        <w:t xml:space="preserve">. </w:t>
      </w:r>
      <w:r w:rsidR="00BE6B49">
        <w:t xml:space="preserve">The </w:t>
      </w:r>
      <w:r w:rsidR="00EF337C">
        <w:t>s</w:t>
      </w:r>
      <w:r w:rsidR="00BE6B49">
        <w:t xml:space="preserve">ite was listed in 2003 for its </w:t>
      </w:r>
      <w:r w:rsidR="00BE6B49" w:rsidRPr="003E1534">
        <w:t>intact floodplain forest</w:t>
      </w:r>
      <w:r w:rsidR="00BE6B49">
        <w:t xml:space="preserve"> </w:t>
      </w:r>
      <w:r w:rsidR="00D02B9D">
        <w:t xml:space="preserve">and wetland mosaics </w:t>
      </w:r>
      <w:r w:rsidR="00BE6B49">
        <w:t xml:space="preserve">supporting </w:t>
      </w:r>
      <w:r w:rsidR="00D02B9D">
        <w:t xml:space="preserve">waterbird breeding and </w:t>
      </w:r>
      <w:r w:rsidR="00BE6B49" w:rsidRPr="003E1534">
        <w:t>threatened species</w:t>
      </w:r>
      <w:r w:rsidR="00E92820">
        <w:t>,</w:t>
      </w:r>
      <w:r w:rsidR="00D02B9D">
        <w:t xml:space="preserve"> including</w:t>
      </w:r>
      <w:r w:rsidR="00E404C2">
        <w:t xml:space="preserve"> Australasian </w:t>
      </w:r>
      <w:r w:rsidR="00BE6B49">
        <w:t>bittern, Australian painted snipe (</w:t>
      </w:r>
      <w:r w:rsidR="00BE6B49" w:rsidRPr="00BE6B49">
        <w:rPr>
          <w:i/>
          <w:iCs/>
        </w:rPr>
        <w:t>Rostratula benghalensis</w:t>
      </w:r>
      <w:r w:rsidR="00BE6B49">
        <w:t>), superb parrot</w:t>
      </w:r>
      <w:r w:rsidR="00A4438E">
        <w:t xml:space="preserve"> and</w:t>
      </w:r>
      <w:r w:rsidR="00BE6B49">
        <w:t xml:space="preserve"> Murray cod </w:t>
      </w:r>
      <w:r w:rsidR="00D21288">
        <w:rPr>
          <w:rFonts w:cs="Calibri"/>
        </w:rPr>
        <w:fldChar w:fldCharType="begin"/>
      </w:r>
      <w:r w:rsidR="00D21288">
        <w:rPr>
          <w:rFonts w:cs="Calibri"/>
        </w:rPr>
        <w:instrText xml:space="preserve"> ADDIN ZOTERO_ITEM CSL_CITATION {"citationID":"PTuAPN6T","properties":{"formattedCitation":"(Harrington and Hale 2011)","plainCitation":"(Harrington and Hale 2011)","noteIndex":0},"citationItems":[{"id":3503,"uris":["http://zotero.org/users/536544/items/TEIVMVJ9"],"itemData":{"id":3503,"type":"report","event-place":"Canberra, Australia","language":"en","page":"149","publisher":"Department of Sustainability, Environment,  Water, Population and Communities","publisher-place":"Canberra, Australia","source":"Zotero","title":"NSW Central Murray Forests Ramsar site - Ecological Character Description","author":[{"family":"Harrington","given":"B"},{"family":"Hale","given":"Jennifer"}],"issued":{"date-parts":[["2011"]]}}}],"schema":"https://github.com/citation-style-language/schema/raw/master/csl-citation.json"} </w:instrText>
      </w:r>
      <w:r w:rsidR="00D21288">
        <w:rPr>
          <w:rFonts w:cs="Calibri"/>
        </w:rPr>
        <w:fldChar w:fldCharType="separate"/>
      </w:r>
      <w:r w:rsidR="00D21288" w:rsidRPr="00D21288">
        <w:rPr>
          <w:rFonts w:cs="Calibri"/>
        </w:rPr>
        <w:t>(Harrington and Hale 2011)</w:t>
      </w:r>
      <w:r w:rsidR="00D21288">
        <w:rPr>
          <w:rFonts w:cs="Calibri"/>
        </w:rPr>
        <w:fldChar w:fldCharType="end"/>
      </w:r>
      <w:r w:rsidR="00BE6B49" w:rsidRPr="003E1534">
        <w:rPr>
          <w:iCs/>
        </w:rPr>
        <w:t>.</w:t>
      </w:r>
      <w:r w:rsidR="00D02B9D">
        <w:rPr>
          <w:iCs/>
        </w:rPr>
        <w:t xml:space="preserve"> </w:t>
      </w:r>
      <w:r w:rsidR="006E6179">
        <w:rPr>
          <w:iCs/>
        </w:rPr>
        <w:t>In most year, CEW</w:t>
      </w:r>
      <w:r w:rsidR="00536AB1">
        <w:rPr>
          <w:iCs/>
        </w:rPr>
        <w:t xml:space="preserve"> is used primarily to support the Millewa Forest and the small Pollack </w:t>
      </w:r>
      <w:r w:rsidR="00A4438E">
        <w:rPr>
          <w:iCs/>
        </w:rPr>
        <w:t>S</w:t>
      </w:r>
      <w:r w:rsidR="00536AB1">
        <w:rPr>
          <w:iCs/>
        </w:rPr>
        <w:t xml:space="preserve">wamp </w:t>
      </w:r>
      <w:r w:rsidR="00A4438E">
        <w:rPr>
          <w:iCs/>
        </w:rPr>
        <w:t xml:space="preserve">(around 500 ha) </w:t>
      </w:r>
      <w:r w:rsidR="00536AB1">
        <w:rPr>
          <w:iCs/>
        </w:rPr>
        <w:t xml:space="preserve">at the northern end of the Koondrook group. </w:t>
      </w:r>
      <w:r w:rsidR="00536AB1">
        <w:t xml:space="preserve">The remainder of the extensive Koondrook </w:t>
      </w:r>
      <w:r w:rsidR="00F25746">
        <w:t>Forest G</w:t>
      </w:r>
      <w:r w:rsidR="00536AB1">
        <w:t>roup (34,524</w:t>
      </w:r>
      <w:r w:rsidR="007A79D6">
        <w:t> </w:t>
      </w:r>
      <w:r w:rsidR="00536AB1">
        <w:t xml:space="preserve">ha) and the </w:t>
      </w:r>
      <w:r w:rsidR="00536AB1" w:rsidRPr="008845C6">
        <w:t>Werai</w:t>
      </w:r>
      <w:r w:rsidR="00536AB1">
        <w:t xml:space="preserve"> </w:t>
      </w:r>
      <w:r w:rsidR="00F25746">
        <w:t>F</w:t>
      </w:r>
      <w:r w:rsidR="00536AB1">
        <w:t>orest</w:t>
      </w:r>
      <w:r w:rsidR="00F25746">
        <w:t xml:space="preserve"> Group</w:t>
      </w:r>
      <w:r w:rsidR="00536AB1">
        <w:t xml:space="preserve"> (11,421</w:t>
      </w:r>
      <w:r w:rsidR="007A79D6">
        <w:t> </w:t>
      </w:r>
      <w:r w:rsidR="00536AB1">
        <w:t xml:space="preserve">ha) have not received </w:t>
      </w:r>
      <w:r w:rsidR="00BC5A0B">
        <w:t>CEW</w:t>
      </w:r>
      <w:r w:rsidR="00536AB1">
        <w:t xml:space="preserve"> since monitoring began in 2014. </w:t>
      </w:r>
      <w:r>
        <w:t xml:space="preserve">Millewa </w:t>
      </w:r>
      <w:r w:rsidR="00E92820">
        <w:t xml:space="preserve">Forest </w:t>
      </w:r>
      <w:r>
        <w:t>receives water in conjunction with the Barmah Forest Ramsar Site (</w:t>
      </w:r>
      <w:r w:rsidR="001C3BE3">
        <w:t>416</w:t>
      </w:r>
      <w:r w:rsidR="0010354B">
        <w:t> </w:t>
      </w:r>
      <w:r>
        <w:t xml:space="preserve">GL of </w:t>
      </w:r>
      <w:r w:rsidR="00093F1E">
        <w:t>environmental water</w:t>
      </w:r>
      <w:r>
        <w:t xml:space="preserve"> in </w:t>
      </w:r>
      <w:r w:rsidR="001A7904">
        <w:t>2023–24</w:t>
      </w:r>
      <w:r w:rsidR="00E92820">
        <w:t xml:space="preserve">; see </w:t>
      </w:r>
      <w:r w:rsidR="00692B65">
        <w:t>s</w:t>
      </w:r>
      <w:r w:rsidR="00E92820">
        <w:t xml:space="preserve">ection </w:t>
      </w:r>
      <w:r w:rsidR="001C2325">
        <w:fldChar w:fldCharType="begin" w:fldLock="1"/>
      </w:r>
      <w:r w:rsidR="001C2325">
        <w:instrText xml:space="preserve"> REF _Ref166114791 \r \h </w:instrText>
      </w:r>
      <w:r w:rsidR="001C2325">
        <w:fldChar w:fldCharType="separate"/>
      </w:r>
      <w:r w:rsidR="009B47F6">
        <w:t>4.3.4</w:t>
      </w:r>
      <w:r w:rsidR="001C2325">
        <w:fldChar w:fldCharType="end"/>
      </w:r>
      <w:r>
        <w:t>)</w:t>
      </w:r>
      <w:r w:rsidR="00E5706A">
        <w:t xml:space="preserve"> to maintain and improve </w:t>
      </w:r>
      <w:r w:rsidR="003D5BCE">
        <w:t xml:space="preserve">the </w:t>
      </w:r>
      <w:r w:rsidR="00E5706A">
        <w:t xml:space="preserve">condition of the </w:t>
      </w:r>
      <w:r w:rsidR="000A7BB4">
        <w:t>river red gum</w:t>
      </w:r>
      <w:r w:rsidR="00E5706A">
        <w:t xml:space="preserve"> forest floodplain</w:t>
      </w:r>
      <w:r w:rsidR="007C15F2">
        <w:t xml:space="preserve"> and the mosaic of permanent wetlands and marshes that are embedded within </w:t>
      </w:r>
      <w:r w:rsidR="00A170EA">
        <w:t>(</w:t>
      </w:r>
      <w:r w:rsidR="00151C0B">
        <w:fldChar w:fldCharType="begin" w:fldLock="1"/>
      </w:r>
      <w:r w:rsidR="00151C0B">
        <w:instrText xml:space="preserve"> REF _Ref195486725 \h </w:instrText>
      </w:r>
      <w:r w:rsidR="00151C0B">
        <w:fldChar w:fldCharType="separate"/>
      </w:r>
      <w:r w:rsidR="009B47F6" w:rsidRPr="004B73C2">
        <w:t>Table</w:t>
      </w:r>
      <w:r w:rsidR="009B47F6">
        <w:t> </w:t>
      </w:r>
      <w:r w:rsidR="009B47F6">
        <w:rPr>
          <w:noProof/>
        </w:rPr>
        <w:t>4</w:t>
      </w:r>
      <w:r w:rsidR="009B47F6">
        <w:t>.</w:t>
      </w:r>
      <w:r w:rsidR="009B47F6">
        <w:rPr>
          <w:noProof/>
        </w:rPr>
        <w:t>12</w:t>
      </w:r>
      <w:r w:rsidR="00151C0B">
        <w:fldChar w:fldCharType="end"/>
      </w:r>
      <w:r w:rsidR="00A170EA">
        <w:t>)</w:t>
      </w:r>
      <w:r w:rsidR="0022490F">
        <w:t>.</w:t>
      </w:r>
    </w:p>
    <w:p w14:paraId="79E96DFA" w14:textId="0449FEE2" w:rsidR="00341BCE" w:rsidRDefault="00341BCE" w:rsidP="00512200">
      <w:pPr>
        <w:pStyle w:val="CaptionWithNote"/>
      </w:pPr>
      <w:bookmarkStart w:id="275" w:name="_Ref195486725"/>
      <w:bookmarkStart w:id="276" w:name="_Toc201867427"/>
      <w:r w:rsidRPr="004B73C2">
        <w:t>Table</w:t>
      </w:r>
      <w:r>
        <w:t> </w:t>
      </w:r>
      <w:r>
        <w:fldChar w:fldCharType="begin" w:fldLock="1"/>
      </w:r>
      <w:r>
        <w:instrText xml:space="preserve"> STYLEREF 1 \s </w:instrText>
      </w:r>
      <w:r>
        <w:fldChar w:fldCharType="separate"/>
      </w:r>
      <w:r w:rsidR="009B47F6">
        <w:rPr>
          <w:noProof/>
        </w:rPr>
        <w:t>4</w:t>
      </w:r>
      <w:r>
        <w:rPr>
          <w:noProof/>
        </w:rPr>
        <w:fldChar w:fldCharType="end"/>
      </w:r>
      <w:r>
        <w:t>.</w:t>
      </w:r>
      <w:r>
        <w:fldChar w:fldCharType="begin"/>
      </w:r>
      <w:r>
        <w:instrText xml:space="preserve"> SEQ Table \* ARABIC \s 1 </w:instrText>
      </w:r>
      <w:r>
        <w:fldChar w:fldCharType="separate"/>
      </w:r>
      <w:r w:rsidR="0000560C">
        <w:rPr>
          <w:noProof/>
        </w:rPr>
        <w:t>12</w:t>
      </w:r>
      <w:r>
        <w:rPr>
          <w:noProof/>
        </w:rPr>
        <w:fldChar w:fldCharType="end"/>
      </w:r>
      <w:bookmarkEnd w:id="275"/>
      <w:r w:rsidRPr="004B73C2">
        <w:t xml:space="preserve"> </w:t>
      </w:r>
      <w:r>
        <w:t>Area of ANAE wet</w:t>
      </w:r>
      <w:r w:rsidRPr="004B73C2">
        <w:t>land and floodplain types within the NSW Central Murray Forests Ramsar Site</w:t>
      </w:r>
      <w:r w:rsidRPr="00A34D17">
        <w:t xml:space="preserve"> </w:t>
      </w:r>
      <w:r>
        <w:t>supported</w:t>
      </w:r>
      <w:r w:rsidRPr="004B73C2">
        <w:t xml:space="preserve"> by </w:t>
      </w:r>
      <w:r>
        <w:t>CEW, 2023–24</w:t>
      </w:r>
      <w:bookmarkEnd w:id="276"/>
    </w:p>
    <w:p w14:paraId="0B2D0B75" w14:textId="77777777" w:rsidR="00341BCE" w:rsidRPr="007233F5" w:rsidRDefault="00341BCE" w:rsidP="00512200">
      <w:pPr>
        <w:pStyle w:val="CaptionNote"/>
      </w:pPr>
      <w:r>
        <w:t>Dash (</w:t>
      </w:r>
      <w:r w:rsidRPr="00D15525">
        <w:t>–</w:t>
      </w:r>
      <w:r>
        <w:t xml:space="preserve">) indicates no inundation by </w:t>
      </w:r>
      <w:r w:rsidRPr="000061D8">
        <w:t>Commonwealth</w:t>
      </w:r>
      <w:r>
        <w:t xml:space="preserve"> environmental water (CEW).</w:t>
      </w:r>
      <w:r w:rsidRPr="00BC5A0B">
        <w:t xml:space="preserve"> </w:t>
      </w:r>
      <w:r>
        <w:t>ANAE = Australian National Aquatic Ecosystem.</w:t>
      </w:r>
    </w:p>
    <w:tbl>
      <w:tblPr>
        <w:tblStyle w:val="TableFlow-MER"/>
        <w:tblW w:w="9526" w:type="dxa"/>
        <w:tblLayout w:type="fixed"/>
        <w:tblLook w:val="04E0" w:firstRow="1" w:lastRow="1" w:firstColumn="1" w:lastColumn="0" w:noHBand="0" w:noVBand="1"/>
      </w:tblPr>
      <w:tblGrid>
        <w:gridCol w:w="4043"/>
        <w:gridCol w:w="1827"/>
        <w:gridCol w:w="1828"/>
        <w:gridCol w:w="1828"/>
      </w:tblGrid>
      <w:tr w:rsidR="00341BCE" w:rsidRPr="00200689" w14:paraId="04CFF002"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hideMark/>
          </w:tcPr>
          <w:p w14:paraId="5A1D2FE4" w14:textId="77777777" w:rsidR="00341BCE" w:rsidRPr="00200689" w:rsidRDefault="00341BCE">
            <w:pPr>
              <w:pStyle w:val="ColumnHeading"/>
              <w:rPr>
                <w:rStyle w:val="Bold"/>
                <w:b/>
              </w:rPr>
            </w:pPr>
            <w:r w:rsidRPr="00200689">
              <w:rPr>
                <w:rStyle w:val="Bold"/>
                <w:b/>
              </w:rPr>
              <w:t>ANAE ecosystem type</w:t>
            </w:r>
          </w:p>
        </w:tc>
        <w:tc>
          <w:tcPr>
            <w:tcW w:w="0" w:type="dxa"/>
            <w:hideMark/>
          </w:tcPr>
          <w:p w14:paraId="2CC313FF" w14:textId="77777777" w:rsidR="00341BCE" w:rsidRPr="00200689" w:rsidRDefault="00341BCE">
            <w:pPr>
              <w:pStyle w:val="ColumnHeading"/>
              <w:cnfStyle w:val="100000000000" w:firstRow="1" w:lastRow="0" w:firstColumn="0" w:lastColumn="0" w:oddVBand="0" w:evenVBand="0" w:oddHBand="0" w:evenHBand="0" w:firstRowFirstColumn="0" w:firstRowLastColumn="0" w:lastRowFirstColumn="0" w:lastRowLastColumn="0"/>
              <w:rPr>
                <w:rStyle w:val="Bold"/>
                <w:b/>
              </w:rPr>
            </w:pPr>
            <w:r w:rsidRPr="00200689">
              <w:rPr>
                <w:rStyle w:val="Bold"/>
                <w:b/>
              </w:rPr>
              <w:t>Area within Ramsar Site (ha)</w:t>
            </w:r>
          </w:p>
        </w:tc>
        <w:tc>
          <w:tcPr>
            <w:tcW w:w="0" w:type="dxa"/>
            <w:hideMark/>
          </w:tcPr>
          <w:p w14:paraId="52E2F321" w14:textId="77777777" w:rsidR="00341BCE" w:rsidRPr="00200689" w:rsidRDefault="00341BCE">
            <w:pPr>
              <w:pStyle w:val="ColumnHeading"/>
              <w:cnfStyle w:val="100000000000" w:firstRow="1" w:lastRow="0" w:firstColumn="0" w:lastColumn="0" w:oddVBand="0" w:evenVBand="0" w:oddHBand="0" w:evenHBand="0" w:firstRowFirstColumn="0" w:firstRowLastColumn="0" w:lastRowFirstColumn="0" w:lastRowLastColumn="0"/>
              <w:rPr>
                <w:rStyle w:val="Bold"/>
                <w:b/>
              </w:rPr>
            </w:pPr>
            <w:r w:rsidRPr="00200689">
              <w:rPr>
                <w:rStyle w:val="Bold"/>
                <w:b/>
              </w:rPr>
              <w:t>Area supported by CEW (ha)</w:t>
            </w:r>
          </w:p>
        </w:tc>
        <w:tc>
          <w:tcPr>
            <w:tcW w:w="0" w:type="dxa"/>
            <w:noWrap/>
            <w:hideMark/>
          </w:tcPr>
          <w:p w14:paraId="67961C7E" w14:textId="77777777" w:rsidR="00341BCE" w:rsidRPr="00200689" w:rsidRDefault="00341BCE">
            <w:pPr>
              <w:pStyle w:val="ColumnHeading"/>
              <w:cnfStyle w:val="100000000000" w:firstRow="1" w:lastRow="0" w:firstColumn="0" w:lastColumn="0" w:oddVBand="0" w:evenVBand="0" w:oddHBand="0" w:evenHBand="0" w:firstRowFirstColumn="0" w:firstRowLastColumn="0" w:lastRowFirstColumn="0" w:lastRowLastColumn="0"/>
              <w:rPr>
                <w:rStyle w:val="Bold"/>
                <w:b/>
              </w:rPr>
            </w:pPr>
            <w:r w:rsidRPr="00200689">
              <w:rPr>
                <w:rStyle w:val="Bold"/>
                <w:b/>
              </w:rPr>
              <w:t>Percentage (%)</w:t>
            </w:r>
          </w:p>
        </w:tc>
      </w:tr>
      <w:tr w:rsidR="00341BCE" w:rsidRPr="00E35990" w14:paraId="765FF2D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hideMark/>
          </w:tcPr>
          <w:p w14:paraId="38373539" w14:textId="77777777" w:rsidR="00341BCE" w:rsidRPr="00E35990" w:rsidRDefault="00341BCE">
            <w:pPr>
              <w:pStyle w:val="TableText"/>
              <w:keepNext/>
            </w:pPr>
            <w:r w:rsidRPr="007E755F">
              <w:t>F1.2: River red gum forest riparian zone or floodplain</w:t>
            </w:r>
          </w:p>
        </w:tc>
        <w:tc>
          <w:tcPr>
            <w:tcW w:w="0" w:type="dxa"/>
            <w:noWrap/>
            <w:hideMark/>
          </w:tcPr>
          <w:p w14:paraId="3901A3E6"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67,026</w:t>
            </w:r>
          </w:p>
        </w:tc>
        <w:tc>
          <w:tcPr>
            <w:tcW w:w="0" w:type="dxa"/>
            <w:noWrap/>
            <w:hideMark/>
          </w:tcPr>
          <w:p w14:paraId="0EF98061"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8,895</w:t>
            </w:r>
          </w:p>
        </w:tc>
        <w:tc>
          <w:tcPr>
            <w:tcW w:w="0" w:type="dxa"/>
            <w:noWrap/>
            <w:hideMark/>
          </w:tcPr>
          <w:p w14:paraId="14BECA34" w14:textId="77777777" w:rsidR="00341BCE" w:rsidRPr="00E35990" w:rsidRDefault="00341BCE">
            <w:pPr>
              <w:pStyle w:val="TableTextRight"/>
              <w:ind w:right="340"/>
              <w:cnfStyle w:val="000000100000" w:firstRow="0" w:lastRow="0" w:firstColumn="0" w:lastColumn="0" w:oddVBand="0" w:evenVBand="0" w:oddHBand="1" w:evenHBand="0" w:firstRowFirstColumn="0" w:firstRowLastColumn="0" w:lastRowFirstColumn="0" w:lastRowLastColumn="0"/>
            </w:pPr>
            <w:r w:rsidRPr="007E755F">
              <w:t>13%</w:t>
            </w:r>
          </w:p>
        </w:tc>
      </w:tr>
      <w:tr w:rsidR="00341BCE" w:rsidRPr="00E35990" w14:paraId="18BE9220" w14:textId="77777777">
        <w:tc>
          <w:tcPr>
            <w:cnfStyle w:val="001000000000" w:firstRow="0" w:lastRow="0" w:firstColumn="1" w:lastColumn="0" w:oddVBand="0" w:evenVBand="0" w:oddHBand="0" w:evenHBand="0" w:firstRowFirstColumn="0" w:firstRowLastColumn="0" w:lastRowFirstColumn="0" w:lastRowLastColumn="0"/>
            <w:tcW w:w="4140" w:type="dxa"/>
            <w:noWrap/>
            <w:hideMark/>
          </w:tcPr>
          <w:p w14:paraId="59F547E0" w14:textId="77777777" w:rsidR="00341BCE" w:rsidRPr="00E35990" w:rsidRDefault="00341BCE">
            <w:pPr>
              <w:pStyle w:val="TableText"/>
              <w:keepNext/>
            </w:pPr>
            <w:r w:rsidRPr="007E755F">
              <w:t>Pt1.1.2: Temporary river red gum swamp</w:t>
            </w:r>
          </w:p>
        </w:tc>
        <w:tc>
          <w:tcPr>
            <w:tcW w:w="1868" w:type="dxa"/>
            <w:noWrap/>
            <w:hideMark/>
          </w:tcPr>
          <w:p w14:paraId="31D347C0"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1,351</w:t>
            </w:r>
          </w:p>
        </w:tc>
        <w:tc>
          <w:tcPr>
            <w:tcW w:w="1869" w:type="dxa"/>
            <w:noWrap/>
            <w:hideMark/>
          </w:tcPr>
          <w:p w14:paraId="11744F65"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658</w:t>
            </w:r>
          </w:p>
        </w:tc>
        <w:tc>
          <w:tcPr>
            <w:tcW w:w="1869" w:type="dxa"/>
            <w:noWrap/>
            <w:hideMark/>
          </w:tcPr>
          <w:p w14:paraId="36168379" w14:textId="77777777" w:rsidR="00341BCE" w:rsidRPr="00E35990" w:rsidRDefault="00341BCE">
            <w:pPr>
              <w:pStyle w:val="TableTextRight"/>
              <w:ind w:right="340"/>
              <w:cnfStyle w:val="000000000000" w:firstRow="0" w:lastRow="0" w:firstColumn="0" w:lastColumn="0" w:oddVBand="0" w:evenVBand="0" w:oddHBand="0" w:evenHBand="0" w:firstRowFirstColumn="0" w:firstRowLastColumn="0" w:lastRowFirstColumn="0" w:lastRowLastColumn="0"/>
            </w:pPr>
            <w:r w:rsidRPr="007E755F">
              <w:t>49%</w:t>
            </w:r>
          </w:p>
        </w:tc>
      </w:tr>
      <w:tr w:rsidR="00341BCE" w:rsidRPr="00E35990" w14:paraId="40A751B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hideMark/>
          </w:tcPr>
          <w:p w14:paraId="61F88EF2" w14:textId="77777777" w:rsidR="00341BCE" w:rsidRPr="00E35990" w:rsidRDefault="00341BCE">
            <w:pPr>
              <w:pStyle w:val="TableText"/>
              <w:keepNext/>
            </w:pPr>
            <w:r w:rsidRPr="007E755F">
              <w:t>Pp2.1.2: Permanent tall emergent marsh</w:t>
            </w:r>
          </w:p>
        </w:tc>
        <w:tc>
          <w:tcPr>
            <w:tcW w:w="0" w:type="dxa"/>
            <w:noWrap/>
            <w:hideMark/>
          </w:tcPr>
          <w:p w14:paraId="1790B208"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598</w:t>
            </w:r>
          </w:p>
        </w:tc>
        <w:tc>
          <w:tcPr>
            <w:tcW w:w="0" w:type="dxa"/>
            <w:noWrap/>
            <w:hideMark/>
          </w:tcPr>
          <w:p w14:paraId="250AA7C3"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598</w:t>
            </w:r>
          </w:p>
        </w:tc>
        <w:tc>
          <w:tcPr>
            <w:tcW w:w="0" w:type="dxa"/>
            <w:noWrap/>
            <w:hideMark/>
          </w:tcPr>
          <w:p w14:paraId="24D2A8ED" w14:textId="77777777" w:rsidR="00341BCE" w:rsidRPr="00E35990" w:rsidRDefault="00341BCE">
            <w:pPr>
              <w:pStyle w:val="TableTextRight"/>
              <w:ind w:right="340"/>
              <w:cnfStyle w:val="000000100000" w:firstRow="0" w:lastRow="0" w:firstColumn="0" w:lastColumn="0" w:oddVBand="0" w:evenVBand="0" w:oddHBand="1" w:evenHBand="0" w:firstRowFirstColumn="0" w:firstRowLastColumn="0" w:lastRowFirstColumn="0" w:lastRowLastColumn="0"/>
            </w:pPr>
            <w:r w:rsidRPr="007E755F">
              <w:t>100%</w:t>
            </w:r>
          </w:p>
        </w:tc>
      </w:tr>
      <w:tr w:rsidR="00341BCE" w:rsidRPr="00E35990" w14:paraId="72BD6D57" w14:textId="77777777">
        <w:tc>
          <w:tcPr>
            <w:cnfStyle w:val="001000000000" w:firstRow="0" w:lastRow="0" w:firstColumn="1" w:lastColumn="0" w:oddVBand="0" w:evenVBand="0" w:oddHBand="0" w:evenHBand="0" w:firstRowFirstColumn="0" w:firstRowLastColumn="0" w:lastRowFirstColumn="0" w:lastRowLastColumn="0"/>
            <w:tcW w:w="4140" w:type="dxa"/>
            <w:noWrap/>
            <w:hideMark/>
          </w:tcPr>
          <w:p w14:paraId="6DF65CC6" w14:textId="77777777" w:rsidR="00341BCE" w:rsidRPr="00E35990" w:rsidRDefault="00341BCE">
            <w:pPr>
              <w:pStyle w:val="TableText"/>
              <w:keepNext/>
            </w:pPr>
            <w:r w:rsidRPr="007E755F">
              <w:t>Pt2.2.2: Temporary sedge/grass/forb marsh</w:t>
            </w:r>
          </w:p>
        </w:tc>
        <w:tc>
          <w:tcPr>
            <w:tcW w:w="1868" w:type="dxa"/>
            <w:noWrap/>
            <w:hideMark/>
          </w:tcPr>
          <w:p w14:paraId="1F5217D6"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707</w:t>
            </w:r>
          </w:p>
        </w:tc>
        <w:tc>
          <w:tcPr>
            <w:tcW w:w="1869" w:type="dxa"/>
            <w:noWrap/>
            <w:hideMark/>
          </w:tcPr>
          <w:p w14:paraId="2B69229E"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584</w:t>
            </w:r>
          </w:p>
        </w:tc>
        <w:tc>
          <w:tcPr>
            <w:tcW w:w="1869" w:type="dxa"/>
            <w:noWrap/>
            <w:hideMark/>
          </w:tcPr>
          <w:p w14:paraId="7B61D1E0" w14:textId="77777777" w:rsidR="00341BCE" w:rsidRPr="00E35990" w:rsidRDefault="00341BCE">
            <w:pPr>
              <w:pStyle w:val="TableTextRight"/>
              <w:ind w:right="340"/>
              <w:cnfStyle w:val="000000000000" w:firstRow="0" w:lastRow="0" w:firstColumn="0" w:lastColumn="0" w:oddVBand="0" w:evenVBand="0" w:oddHBand="0" w:evenHBand="0" w:firstRowFirstColumn="0" w:firstRowLastColumn="0" w:lastRowFirstColumn="0" w:lastRowLastColumn="0"/>
            </w:pPr>
            <w:r w:rsidRPr="007E755F">
              <w:t>83%</w:t>
            </w:r>
          </w:p>
        </w:tc>
      </w:tr>
      <w:tr w:rsidR="00341BCE" w:rsidRPr="00E35990" w14:paraId="5A63DF1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hideMark/>
          </w:tcPr>
          <w:p w14:paraId="6818A341" w14:textId="77777777" w:rsidR="00341BCE" w:rsidRPr="00E35990" w:rsidRDefault="00341BCE">
            <w:pPr>
              <w:pStyle w:val="TableText"/>
            </w:pPr>
            <w:r w:rsidRPr="007E755F">
              <w:t>Rp1.4: Permanent lowland stream</w:t>
            </w:r>
          </w:p>
        </w:tc>
        <w:tc>
          <w:tcPr>
            <w:tcW w:w="0" w:type="dxa"/>
            <w:noWrap/>
            <w:hideMark/>
          </w:tcPr>
          <w:p w14:paraId="143BF02C"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820</w:t>
            </w:r>
          </w:p>
        </w:tc>
        <w:tc>
          <w:tcPr>
            <w:tcW w:w="0" w:type="dxa"/>
            <w:noWrap/>
            <w:hideMark/>
          </w:tcPr>
          <w:p w14:paraId="5A798F9D"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561</w:t>
            </w:r>
          </w:p>
        </w:tc>
        <w:tc>
          <w:tcPr>
            <w:tcW w:w="0" w:type="dxa"/>
            <w:noWrap/>
            <w:hideMark/>
          </w:tcPr>
          <w:p w14:paraId="04876CC1" w14:textId="77777777" w:rsidR="00341BCE" w:rsidRPr="00E35990" w:rsidRDefault="00341BCE">
            <w:pPr>
              <w:pStyle w:val="TableTextRight"/>
              <w:ind w:right="340"/>
              <w:cnfStyle w:val="000000100000" w:firstRow="0" w:lastRow="0" w:firstColumn="0" w:lastColumn="0" w:oddVBand="0" w:evenVBand="0" w:oddHBand="1" w:evenHBand="0" w:firstRowFirstColumn="0" w:firstRowLastColumn="0" w:lastRowFirstColumn="0" w:lastRowLastColumn="0"/>
            </w:pPr>
            <w:r w:rsidRPr="007E755F">
              <w:t>68%</w:t>
            </w:r>
          </w:p>
        </w:tc>
      </w:tr>
      <w:tr w:rsidR="00341BCE" w:rsidRPr="00E35990" w14:paraId="43796C67" w14:textId="77777777">
        <w:tc>
          <w:tcPr>
            <w:cnfStyle w:val="001000000000" w:firstRow="0" w:lastRow="0" w:firstColumn="1" w:lastColumn="0" w:oddVBand="0" w:evenVBand="0" w:oddHBand="0" w:evenHBand="0" w:firstRowFirstColumn="0" w:firstRowLastColumn="0" w:lastRowFirstColumn="0" w:lastRowLastColumn="0"/>
            <w:tcW w:w="4140" w:type="dxa"/>
            <w:noWrap/>
            <w:hideMark/>
          </w:tcPr>
          <w:p w14:paraId="44731B73" w14:textId="77777777" w:rsidR="00341BCE" w:rsidRPr="00E35990" w:rsidRDefault="00341BCE">
            <w:pPr>
              <w:pStyle w:val="TableText"/>
            </w:pPr>
            <w:r w:rsidRPr="007E755F">
              <w:t>Lp1.1: Permanent lake</w:t>
            </w:r>
          </w:p>
        </w:tc>
        <w:tc>
          <w:tcPr>
            <w:tcW w:w="1868" w:type="dxa"/>
            <w:noWrap/>
            <w:hideMark/>
          </w:tcPr>
          <w:p w14:paraId="0EF0E24C"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407</w:t>
            </w:r>
          </w:p>
        </w:tc>
        <w:tc>
          <w:tcPr>
            <w:tcW w:w="1869" w:type="dxa"/>
            <w:noWrap/>
            <w:hideMark/>
          </w:tcPr>
          <w:p w14:paraId="4A263714"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407</w:t>
            </w:r>
          </w:p>
        </w:tc>
        <w:tc>
          <w:tcPr>
            <w:tcW w:w="1869" w:type="dxa"/>
            <w:noWrap/>
            <w:hideMark/>
          </w:tcPr>
          <w:p w14:paraId="371BE052" w14:textId="77777777" w:rsidR="00341BCE" w:rsidRPr="00E35990" w:rsidRDefault="00341BCE">
            <w:pPr>
              <w:pStyle w:val="TableTextRight"/>
              <w:ind w:right="340"/>
              <w:cnfStyle w:val="000000000000" w:firstRow="0" w:lastRow="0" w:firstColumn="0" w:lastColumn="0" w:oddVBand="0" w:evenVBand="0" w:oddHBand="0" w:evenHBand="0" w:firstRowFirstColumn="0" w:firstRowLastColumn="0" w:lastRowFirstColumn="0" w:lastRowLastColumn="0"/>
            </w:pPr>
            <w:r w:rsidRPr="007E755F">
              <w:t>100%</w:t>
            </w:r>
          </w:p>
        </w:tc>
      </w:tr>
      <w:tr w:rsidR="00341BCE" w:rsidRPr="00E35990" w14:paraId="3E1E080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hideMark/>
          </w:tcPr>
          <w:p w14:paraId="24407141" w14:textId="77777777" w:rsidR="00341BCE" w:rsidRPr="00E35990" w:rsidRDefault="00341BCE">
            <w:pPr>
              <w:pStyle w:val="TableText"/>
            </w:pPr>
            <w:r w:rsidRPr="007E755F">
              <w:t>Rt1.4: Temporary lowland stream</w:t>
            </w:r>
          </w:p>
        </w:tc>
        <w:tc>
          <w:tcPr>
            <w:tcW w:w="0" w:type="dxa"/>
            <w:noWrap/>
            <w:hideMark/>
          </w:tcPr>
          <w:p w14:paraId="5745892D"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804</w:t>
            </w:r>
          </w:p>
        </w:tc>
        <w:tc>
          <w:tcPr>
            <w:tcW w:w="0" w:type="dxa"/>
            <w:noWrap/>
            <w:hideMark/>
          </w:tcPr>
          <w:p w14:paraId="21AC76E4"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386</w:t>
            </w:r>
          </w:p>
        </w:tc>
        <w:tc>
          <w:tcPr>
            <w:tcW w:w="0" w:type="dxa"/>
            <w:noWrap/>
            <w:hideMark/>
          </w:tcPr>
          <w:p w14:paraId="7059BFBF" w14:textId="77777777" w:rsidR="00341BCE" w:rsidRPr="00E35990" w:rsidRDefault="00341BCE">
            <w:pPr>
              <w:pStyle w:val="TableTextRight"/>
              <w:ind w:right="340"/>
              <w:cnfStyle w:val="000000100000" w:firstRow="0" w:lastRow="0" w:firstColumn="0" w:lastColumn="0" w:oddVBand="0" w:evenVBand="0" w:oddHBand="1" w:evenHBand="0" w:firstRowFirstColumn="0" w:firstRowLastColumn="0" w:lastRowFirstColumn="0" w:lastRowLastColumn="0"/>
            </w:pPr>
            <w:r w:rsidRPr="007E755F">
              <w:t>48%</w:t>
            </w:r>
          </w:p>
        </w:tc>
      </w:tr>
      <w:tr w:rsidR="00341BCE" w:rsidRPr="00E35990" w14:paraId="27D652F8" w14:textId="77777777">
        <w:tc>
          <w:tcPr>
            <w:cnfStyle w:val="001000000000" w:firstRow="0" w:lastRow="0" w:firstColumn="1" w:lastColumn="0" w:oddVBand="0" w:evenVBand="0" w:oddHBand="0" w:evenHBand="0" w:firstRowFirstColumn="0" w:firstRowLastColumn="0" w:lastRowFirstColumn="0" w:lastRowLastColumn="0"/>
            <w:tcW w:w="4140" w:type="dxa"/>
            <w:noWrap/>
            <w:hideMark/>
          </w:tcPr>
          <w:p w14:paraId="21280317" w14:textId="77777777" w:rsidR="00341BCE" w:rsidRPr="00E35990" w:rsidRDefault="00341BCE">
            <w:pPr>
              <w:pStyle w:val="TableText"/>
            </w:pPr>
            <w:r w:rsidRPr="007E755F">
              <w:t>Pp4.2: Permanent wetland</w:t>
            </w:r>
          </w:p>
        </w:tc>
        <w:tc>
          <w:tcPr>
            <w:tcW w:w="1868" w:type="dxa"/>
            <w:noWrap/>
            <w:hideMark/>
          </w:tcPr>
          <w:p w14:paraId="170B4274"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744</w:t>
            </w:r>
          </w:p>
        </w:tc>
        <w:tc>
          <w:tcPr>
            <w:tcW w:w="1869" w:type="dxa"/>
            <w:noWrap/>
            <w:hideMark/>
          </w:tcPr>
          <w:p w14:paraId="26011F5A"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208</w:t>
            </w:r>
          </w:p>
        </w:tc>
        <w:tc>
          <w:tcPr>
            <w:tcW w:w="1869" w:type="dxa"/>
            <w:noWrap/>
            <w:hideMark/>
          </w:tcPr>
          <w:p w14:paraId="141C96EA" w14:textId="77777777" w:rsidR="00341BCE" w:rsidRPr="00E35990" w:rsidRDefault="00341BCE">
            <w:pPr>
              <w:pStyle w:val="TableTextRight"/>
              <w:ind w:right="340"/>
              <w:cnfStyle w:val="000000000000" w:firstRow="0" w:lastRow="0" w:firstColumn="0" w:lastColumn="0" w:oddVBand="0" w:evenVBand="0" w:oddHBand="0" w:evenHBand="0" w:firstRowFirstColumn="0" w:firstRowLastColumn="0" w:lastRowFirstColumn="0" w:lastRowLastColumn="0"/>
            </w:pPr>
            <w:r w:rsidRPr="007E755F">
              <w:t>28%</w:t>
            </w:r>
          </w:p>
        </w:tc>
      </w:tr>
      <w:tr w:rsidR="00341BCE" w:rsidRPr="00E35990" w14:paraId="7BB4114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hideMark/>
          </w:tcPr>
          <w:p w14:paraId="6439C444" w14:textId="77777777" w:rsidR="00341BCE" w:rsidRPr="00E35990" w:rsidRDefault="00341BCE">
            <w:pPr>
              <w:pStyle w:val="TableText"/>
            </w:pPr>
            <w:r w:rsidRPr="007E755F">
              <w:t>Pt2.1.2: Temporary tall emergent marsh</w:t>
            </w:r>
          </w:p>
        </w:tc>
        <w:tc>
          <w:tcPr>
            <w:tcW w:w="0" w:type="dxa"/>
            <w:noWrap/>
            <w:hideMark/>
          </w:tcPr>
          <w:p w14:paraId="172B4C2F"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47</w:t>
            </w:r>
          </w:p>
        </w:tc>
        <w:tc>
          <w:tcPr>
            <w:tcW w:w="0" w:type="dxa"/>
            <w:noWrap/>
            <w:hideMark/>
          </w:tcPr>
          <w:p w14:paraId="731654A1"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45</w:t>
            </w:r>
          </w:p>
        </w:tc>
        <w:tc>
          <w:tcPr>
            <w:tcW w:w="0" w:type="dxa"/>
            <w:noWrap/>
            <w:hideMark/>
          </w:tcPr>
          <w:p w14:paraId="3AB98F1D" w14:textId="77777777" w:rsidR="00341BCE" w:rsidRPr="00E35990" w:rsidRDefault="00341BCE">
            <w:pPr>
              <w:pStyle w:val="TableTextRight"/>
              <w:ind w:right="340"/>
              <w:cnfStyle w:val="000000100000" w:firstRow="0" w:lastRow="0" w:firstColumn="0" w:lastColumn="0" w:oddVBand="0" w:evenVBand="0" w:oddHBand="1" w:evenHBand="0" w:firstRowFirstColumn="0" w:firstRowLastColumn="0" w:lastRowFirstColumn="0" w:lastRowLastColumn="0"/>
            </w:pPr>
            <w:r w:rsidRPr="007E755F">
              <w:t>97%</w:t>
            </w:r>
          </w:p>
        </w:tc>
      </w:tr>
      <w:tr w:rsidR="00341BCE" w:rsidRPr="00E35990" w14:paraId="315FA45C" w14:textId="77777777">
        <w:tc>
          <w:tcPr>
            <w:cnfStyle w:val="001000000000" w:firstRow="0" w:lastRow="0" w:firstColumn="1" w:lastColumn="0" w:oddVBand="0" w:evenVBand="0" w:oddHBand="0" w:evenHBand="0" w:firstRowFirstColumn="0" w:firstRowLastColumn="0" w:lastRowFirstColumn="0" w:lastRowLastColumn="0"/>
            <w:tcW w:w="4140" w:type="dxa"/>
            <w:noWrap/>
            <w:hideMark/>
          </w:tcPr>
          <w:p w14:paraId="46084835" w14:textId="77777777" w:rsidR="00341BCE" w:rsidRPr="00E35990" w:rsidRDefault="00341BCE">
            <w:pPr>
              <w:pStyle w:val="TableText"/>
            </w:pPr>
            <w:r w:rsidRPr="007E755F">
              <w:t>Pt1.6.2: Temporary woodland swamp</w:t>
            </w:r>
          </w:p>
        </w:tc>
        <w:tc>
          <w:tcPr>
            <w:tcW w:w="1868" w:type="dxa"/>
            <w:noWrap/>
            <w:hideMark/>
          </w:tcPr>
          <w:p w14:paraId="46C6EAB3"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139</w:t>
            </w:r>
          </w:p>
        </w:tc>
        <w:tc>
          <w:tcPr>
            <w:tcW w:w="1869" w:type="dxa"/>
            <w:noWrap/>
            <w:hideMark/>
          </w:tcPr>
          <w:p w14:paraId="5826BFE0"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22</w:t>
            </w:r>
          </w:p>
        </w:tc>
        <w:tc>
          <w:tcPr>
            <w:tcW w:w="1869" w:type="dxa"/>
            <w:noWrap/>
            <w:hideMark/>
          </w:tcPr>
          <w:p w14:paraId="619BCEF6" w14:textId="77777777" w:rsidR="00341BCE" w:rsidRPr="00E35990" w:rsidRDefault="00341BCE">
            <w:pPr>
              <w:pStyle w:val="TableTextRight"/>
              <w:ind w:right="340"/>
              <w:cnfStyle w:val="000000000000" w:firstRow="0" w:lastRow="0" w:firstColumn="0" w:lastColumn="0" w:oddVBand="0" w:evenVBand="0" w:oddHBand="0" w:evenHBand="0" w:firstRowFirstColumn="0" w:firstRowLastColumn="0" w:lastRowFirstColumn="0" w:lastRowLastColumn="0"/>
            </w:pPr>
            <w:r w:rsidRPr="007E755F">
              <w:t>16%</w:t>
            </w:r>
          </w:p>
        </w:tc>
      </w:tr>
      <w:tr w:rsidR="00341BCE" w:rsidRPr="00E35990" w14:paraId="10F95D2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hideMark/>
          </w:tcPr>
          <w:p w14:paraId="3D3133F7" w14:textId="77777777" w:rsidR="00341BCE" w:rsidRPr="00E35990" w:rsidRDefault="00341BCE">
            <w:pPr>
              <w:pStyle w:val="TableText"/>
            </w:pPr>
            <w:r w:rsidRPr="007E755F">
              <w:t>Pt3.1.2: Clay pan</w:t>
            </w:r>
          </w:p>
        </w:tc>
        <w:tc>
          <w:tcPr>
            <w:tcW w:w="0" w:type="dxa"/>
            <w:noWrap/>
            <w:hideMark/>
          </w:tcPr>
          <w:p w14:paraId="23A35CB4"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22</w:t>
            </w:r>
          </w:p>
        </w:tc>
        <w:tc>
          <w:tcPr>
            <w:tcW w:w="0" w:type="dxa"/>
            <w:noWrap/>
            <w:hideMark/>
          </w:tcPr>
          <w:p w14:paraId="4D28344A"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4</w:t>
            </w:r>
          </w:p>
        </w:tc>
        <w:tc>
          <w:tcPr>
            <w:tcW w:w="0" w:type="dxa"/>
            <w:noWrap/>
            <w:hideMark/>
          </w:tcPr>
          <w:p w14:paraId="1A6ADEFD" w14:textId="77777777" w:rsidR="00341BCE" w:rsidRPr="00E35990" w:rsidRDefault="00341BCE">
            <w:pPr>
              <w:pStyle w:val="TableTextRight"/>
              <w:ind w:right="340"/>
              <w:cnfStyle w:val="000000100000" w:firstRow="0" w:lastRow="0" w:firstColumn="0" w:lastColumn="0" w:oddVBand="0" w:evenVBand="0" w:oddHBand="1" w:evenHBand="0" w:firstRowFirstColumn="0" w:firstRowLastColumn="0" w:lastRowFirstColumn="0" w:lastRowLastColumn="0"/>
            </w:pPr>
            <w:r w:rsidRPr="007E755F">
              <w:t>19%</w:t>
            </w:r>
          </w:p>
        </w:tc>
      </w:tr>
      <w:tr w:rsidR="00341BCE" w:rsidRPr="00E35990" w14:paraId="5B4FF379" w14:textId="77777777">
        <w:tc>
          <w:tcPr>
            <w:cnfStyle w:val="001000000000" w:firstRow="0" w:lastRow="0" w:firstColumn="1" w:lastColumn="0" w:oddVBand="0" w:evenVBand="0" w:oddHBand="0" w:evenHBand="0" w:firstRowFirstColumn="0" w:firstRowLastColumn="0" w:lastRowFirstColumn="0" w:lastRowLastColumn="0"/>
            <w:tcW w:w="4140" w:type="dxa"/>
            <w:noWrap/>
            <w:hideMark/>
          </w:tcPr>
          <w:p w14:paraId="4977D226" w14:textId="77777777" w:rsidR="00341BCE" w:rsidRPr="00E35990" w:rsidRDefault="00341BCE">
            <w:pPr>
              <w:pStyle w:val="TableText"/>
            </w:pPr>
            <w:r w:rsidRPr="007E755F">
              <w:t>Rt1: Temporary stream</w:t>
            </w:r>
          </w:p>
        </w:tc>
        <w:tc>
          <w:tcPr>
            <w:tcW w:w="1868" w:type="dxa"/>
            <w:noWrap/>
            <w:hideMark/>
          </w:tcPr>
          <w:p w14:paraId="14C5D6FF"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18</w:t>
            </w:r>
          </w:p>
        </w:tc>
        <w:tc>
          <w:tcPr>
            <w:tcW w:w="1869" w:type="dxa"/>
            <w:noWrap/>
            <w:hideMark/>
          </w:tcPr>
          <w:p w14:paraId="04D5AA4A"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3</w:t>
            </w:r>
          </w:p>
        </w:tc>
        <w:tc>
          <w:tcPr>
            <w:tcW w:w="1869" w:type="dxa"/>
            <w:noWrap/>
            <w:hideMark/>
          </w:tcPr>
          <w:p w14:paraId="13F28E76" w14:textId="77777777" w:rsidR="00341BCE" w:rsidRPr="00E35990" w:rsidRDefault="00341BCE">
            <w:pPr>
              <w:pStyle w:val="TableTextRight"/>
              <w:ind w:right="340"/>
              <w:cnfStyle w:val="000000000000" w:firstRow="0" w:lastRow="0" w:firstColumn="0" w:lastColumn="0" w:oddVBand="0" w:evenVBand="0" w:oddHBand="0" w:evenHBand="0" w:firstRowFirstColumn="0" w:firstRowLastColumn="0" w:lastRowFirstColumn="0" w:lastRowLastColumn="0"/>
            </w:pPr>
            <w:r w:rsidRPr="007E755F">
              <w:t>19%</w:t>
            </w:r>
          </w:p>
        </w:tc>
      </w:tr>
      <w:tr w:rsidR="00341BCE" w:rsidRPr="00E35990" w14:paraId="629E818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hideMark/>
          </w:tcPr>
          <w:p w14:paraId="253C420C" w14:textId="77777777" w:rsidR="00341BCE" w:rsidRPr="00E35990" w:rsidRDefault="00341BCE">
            <w:pPr>
              <w:pStyle w:val="TableText"/>
            </w:pPr>
            <w:r w:rsidRPr="007E755F">
              <w:t>Rt1.2: Temporary transitional zone stream</w:t>
            </w:r>
          </w:p>
        </w:tc>
        <w:tc>
          <w:tcPr>
            <w:tcW w:w="0" w:type="dxa"/>
            <w:noWrap/>
            <w:hideMark/>
          </w:tcPr>
          <w:p w14:paraId="13BE9F14"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20</w:t>
            </w:r>
          </w:p>
        </w:tc>
        <w:tc>
          <w:tcPr>
            <w:tcW w:w="0" w:type="dxa"/>
            <w:noWrap/>
            <w:hideMark/>
          </w:tcPr>
          <w:p w14:paraId="12E97824"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3</w:t>
            </w:r>
          </w:p>
        </w:tc>
        <w:tc>
          <w:tcPr>
            <w:tcW w:w="0" w:type="dxa"/>
            <w:noWrap/>
            <w:hideMark/>
          </w:tcPr>
          <w:p w14:paraId="21B2C78F" w14:textId="77777777" w:rsidR="00341BCE" w:rsidRPr="00E35990" w:rsidRDefault="00341BCE">
            <w:pPr>
              <w:pStyle w:val="TableTextRight"/>
              <w:ind w:right="340"/>
              <w:cnfStyle w:val="000000100000" w:firstRow="0" w:lastRow="0" w:firstColumn="0" w:lastColumn="0" w:oddVBand="0" w:evenVBand="0" w:oddHBand="1" w:evenHBand="0" w:firstRowFirstColumn="0" w:firstRowLastColumn="0" w:lastRowFirstColumn="0" w:lastRowLastColumn="0"/>
            </w:pPr>
            <w:r w:rsidRPr="007E755F">
              <w:t>15%</w:t>
            </w:r>
          </w:p>
        </w:tc>
      </w:tr>
      <w:tr w:rsidR="00341BCE" w:rsidRPr="00E35990" w14:paraId="0FA87F6D" w14:textId="77777777">
        <w:tc>
          <w:tcPr>
            <w:cnfStyle w:val="001000000000" w:firstRow="0" w:lastRow="0" w:firstColumn="1" w:lastColumn="0" w:oddVBand="0" w:evenVBand="0" w:oddHBand="0" w:evenHBand="0" w:firstRowFirstColumn="0" w:firstRowLastColumn="0" w:lastRowFirstColumn="0" w:lastRowLastColumn="0"/>
            <w:tcW w:w="4140" w:type="dxa"/>
            <w:noWrap/>
            <w:hideMark/>
          </w:tcPr>
          <w:p w14:paraId="75DCFECC" w14:textId="77777777" w:rsidR="00341BCE" w:rsidRPr="00E35990" w:rsidRDefault="00341BCE">
            <w:pPr>
              <w:pStyle w:val="TableText"/>
            </w:pPr>
            <w:r w:rsidRPr="007E755F">
              <w:t>Pp2.3.2: Permanent grass marsh</w:t>
            </w:r>
          </w:p>
        </w:tc>
        <w:tc>
          <w:tcPr>
            <w:tcW w:w="1868" w:type="dxa"/>
            <w:noWrap/>
            <w:hideMark/>
          </w:tcPr>
          <w:p w14:paraId="3A27CCA0"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7</w:t>
            </w:r>
          </w:p>
        </w:tc>
        <w:tc>
          <w:tcPr>
            <w:tcW w:w="1869" w:type="dxa"/>
            <w:noWrap/>
            <w:hideMark/>
          </w:tcPr>
          <w:p w14:paraId="23E1DAFC"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2</w:t>
            </w:r>
          </w:p>
        </w:tc>
        <w:tc>
          <w:tcPr>
            <w:tcW w:w="1869" w:type="dxa"/>
            <w:noWrap/>
            <w:hideMark/>
          </w:tcPr>
          <w:p w14:paraId="2A9ACC9D" w14:textId="77777777" w:rsidR="00341BCE" w:rsidRPr="00E35990" w:rsidRDefault="00341BCE">
            <w:pPr>
              <w:pStyle w:val="TableTextRight"/>
              <w:ind w:right="340"/>
              <w:cnfStyle w:val="000000000000" w:firstRow="0" w:lastRow="0" w:firstColumn="0" w:lastColumn="0" w:oddVBand="0" w:evenVBand="0" w:oddHBand="0" w:evenHBand="0" w:firstRowFirstColumn="0" w:firstRowLastColumn="0" w:lastRowFirstColumn="0" w:lastRowLastColumn="0"/>
            </w:pPr>
            <w:r w:rsidRPr="007E755F">
              <w:t>34%</w:t>
            </w:r>
          </w:p>
        </w:tc>
      </w:tr>
      <w:tr w:rsidR="00341BCE" w:rsidRPr="00E35990" w14:paraId="75E0F33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hideMark/>
          </w:tcPr>
          <w:p w14:paraId="4E2D2AA6" w14:textId="77777777" w:rsidR="00341BCE" w:rsidRPr="00E35990" w:rsidRDefault="00341BCE">
            <w:pPr>
              <w:pStyle w:val="TableText"/>
            </w:pPr>
            <w:r w:rsidRPr="007E755F">
              <w:t>Lt1.1: Temporary lake</w:t>
            </w:r>
          </w:p>
        </w:tc>
        <w:tc>
          <w:tcPr>
            <w:tcW w:w="0" w:type="dxa"/>
            <w:noWrap/>
            <w:hideMark/>
          </w:tcPr>
          <w:p w14:paraId="35CA0908"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1</w:t>
            </w:r>
          </w:p>
        </w:tc>
        <w:tc>
          <w:tcPr>
            <w:tcW w:w="0" w:type="dxa"/>
            <w:noWrap/>
            <w:hideMark/>
          </w:tcPr>
          <w:p w14:paraId="22C952DF"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1</w:t>
            </w:r>
          </w:p>
        </w:tc>
        <w:tc>
          <w:tcPr>
            <w:tcW w:w="0" w:type="dxa"/>
            <w:noWrap/>
            <w:hideMark/>
          </w:tcPr>
          <w:p w14:paraId="207CFC1F" w14:textId="77777777" w:rsidR="00341BCE" w:rsidRPr="00E35990" w:rsidRDefault="00341BCE">
            <w:pPr>
              <w:pStyle w:val="TableTextRight"/>
              <w:ind w:right="340"/>
              <w:cnfStyle w:val="000000100000" w:firstRow="0" w:lastRow="0" w:firstColumn="0" w:lastColumn="0" w:oddVBand="0" w:evenVBand="0" w:oddHBand="1" w:evenHBand="0" w:firstRowFirstColumn="0" w:firstRowLastColumn="0" w:lastRowFirstColumn="0" w:lastRowLastColumn="0"/>
            </w:pPr>
            <w:r w:rsidRPr="007E755F">
              <w:t>100%</w:t>
            </w:r>
          </w:p>
        </w:tc>
      </w:tr>
      <w:tr w:rsidR="00341BCE" w:rsidRPr="00E35990" w14:paraId="34654520" w14:textId="77777777">
        <w:tc>
          <w:tcPr>
            <w:cnfStyle w:val="001000000000" w:firstRow="0" w:lastRow="0" w:firstColumn="1" w:lastColumn="0" w:oddVBand="0" w:evenVBand="0" w:oddHBand="0" w:evenHBand="0" w:firstRowFirstColumn="0" w:firstRowLastColumn="0" w:lastRowFirstColumn="0" w:lastRowLastColumn="0"/>
            <w:tcW w:w="4140" w:type="dxa"/>
            <w:noWrap/>
            <w:hideMark/>
          </w:tcPr>
          <w:p w14:paraId="51DEBF5F" w14:textId="77777777" w:rsidR="00341BCE" w:rsidRPr="00E35990" w:rsidRDefault="00341BCE">
            <w:pPr>
              <w:pStyle w:val="TableText"/>
            </w:pPr>
            <w:r w:rsidRPr="007E755F">
              <w:t>Pt2.3.2: Freshwater meadow</w:t>
            </w:r>
          </w:p>
        </w:tc>
        <w:tc>
          <w:tcPr>
            <w:tcW w:w="1868" w:type="dxa"/>
            <w:noWrap/>
            <w:hideMark/>
          </w:tcPr>
          <w:p w14:paraId="6960833D"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33</w:t>
            </w:r>
          </w:p>
        </w:tc>
        <w:tc>
          <w:tcPr>
            <w:tcW w:w="1869" w:type="dxa"/>
            <w:noWrap/>
            <w:hideMark/>
          </w:tcPr>
          <w:p w14:paraId="3697B24C"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1</w:t>
            </w:r>
          </w:p>
        </w:tc>
        <w:tc>
          <w:tcPr>
            <w:tcW w:w="1869" w:type="dxa"/>
            <w:noWrap/>
            <w:hideMark/>
          </w:tcPr>
          <w:p w14:paraId="749FE01A" w14:textId="77777777" w:rsidR="00341BCE" w:rsidRPr="00E35990" w:rsidRDefault="00341BCE">
            <w:pPr>
              <w:pStyle w:val="TableTextRight"/>
              <w:ind w:right="340"/>
              <w:cnfStyle w:val="000000000000" w:firstRow="0" w:lastRow="0" w:firstColumn="0" w:lastColumn="0" w:oddVBand="0" w:evenVBand="0" w:oddHBand="0" w:evenHBand="0" w:firstRowFirstColumn="0" w:firstRowLastColumn="0" w:lastRowFirstColumn="0" w:lastRowLastColumn="0"/>
            </w:pPr>
            <w:r w:rsidRPr="007E755F">
              <w:t>3%</w:t>
            </w:r>
          </w:p>
        </w:tc>
      </w:tr>
      <w:tr w:rsidR="00341BCE" w:rsidRPr="00E35990" w14:paraId="404E633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hideMark/>
          </w:tcPr>
          <w:p w14:paraId="2C19A3E2" w14:textId="77777777" w:rsidR="00341BCE" w:rsidRPr="00E35990" w:rsidRDefault="00341BCE">
            <w:pPr>
              <w:pStyle w:val="TableText"/>
            </w:pPr>
            <w:r w:rsidRPr="007E755F">
              <w:t>Rp1: Permanent stream</w:t>
            </w:r>
          </w:p>
        </w:tc>
        <w:tc>
          <w:tcPr>
            <w:tcW w:w="0" w:type="dxa"/>
            <w:noWrap/>
            <w:hideMark/>
          </w:tcPr>
          <w:p w14:paraId="6EB0E4F9"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8</w:t>
            </w:r>
          </w:p>
        </w:tc>
        <w:tc>
          <w:tcPr>
            <w:tcW w:w="0" w:type="dxa"/>
            <w:noWrap/>
            <w:hideMark/>
          </w:tcPr>
          <w:p w14:paraId="134D166D"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1</w:t>
            </w:r>
          </w:p>
        </w:tc>
        <w:tc>
          <w:tcPr>
            <w:tcW w:w="0" w:type="dxa"/>
            <w:noWrap/>
            <w:hideMark/>
          </w:tcPr>
          <w:p w14:paraId="0F6211B7" w14:textId="77777777" w:rsidR="00341BCE" w:rsidRPr="00E35990" w:rsidRDefault="00341BCE">
            <w:pPr>
              <w:pStyle w:val="TableTextRight"/>
              <w:ind w:right="340"/>
              <w:cnfStyle w:val="000000100000" w:firstRow="0" w:lastRow="0" w:firstColumn="0" w:lastColumn="0" w:oddVBand="0" w:evenVBand="0" w:oddHBand="1" w:evenHBand="0" w:firstRowFirstColumn="0" w:firstRowLastColumn="0" w:lastRowFirstColumn="0" w:lastRowLastColumn="0"/>
            </w:pPr>
            <w:r w:rsidRPr="007E755F">
              <w:t>12%</w:t>
            </w:r>
          </w:p>
        </w:tc>
      </w:tr>
      <w:tr w:rsidR="00341BCE" w:rsidRPr="00E35990" w14:paraId="6886BF08" w14:textId="77777777">
        <w:tc>
          <w:tcPr>
            <w:cnfStyle w:val="001000000000" w:firstRow="0" w:lastRow="0" w:firstColumn="1" w:lastColumn="0" w:oddVBand="0" w:evenVBand="0" w:oddHBand="0" w:evenHBand="0" w:firstRowFirstColumn="0" w:firstRowLastColumn="0" w:lastRowFirstColumn="0" w:lastRowLastColumn="0"/>
            <w:tcW w:w="4140" w:type="dxa"/>
            <w:noWrap/>
            <w:hideMark/>
          </w:tcPr>
          <w:p w14:paraId="1A40DE45" w14:textId="77777777" w:rsidR="00341BCE" w:rsidRPr="00E35990" w:rsidRDefault="00341BCE">
            <w:pPr>
              <w:pStyle w:val="TableText"/>
            </w:pPr>
            <w:r w:rsidRPr="007E755F">
              <w:t>F2.2: Lignum shrubland riparian zone or floodplain</w:t>
            </w:r>
          </w:p>
        </w:tc>
        <w:tc>
          <w:tcPr>
            <w:tcW w:w="1868" w:type="dxa"/>
            <w:noWrap/>
            <w:hideMark/>
          </w:tcPr>
          <w:p w14:paraId="459BB3C4"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7</w:t>
            </w:r>
          </w:p>
        </w:tc>
        <w:tc>
          <w:tcPr>
            <w:tcW w:w="1869" w:type="dxa"/>
            <w:noWrap/>
            <w:hideMark/>
          </w:tcPr>
          <w:p w14:paraId="014C309C"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lt;1</w:t>
            </w:r>
          </w:p>
        </w:tc>
        <w:tc>
          <w:tcPr>
            <w:tcW w:w="1869" w:type="dxa"/>
            <w:noWrap/>
            <w:hideMark/>
          </w:tcPr>
          <w:p w14:paraId="62F1924F" w14:textId="77777777" w:rsidR="00341BCE" w:rsidRPr="00E35990" w:rsidRDefault="00341BCE">
            <w:pPr>
              <w:pStyle w:val="TableTextRight"/>
              <w:ind w:right="340"/>
              <w:cnfStyle w:val="000000000000" w:firstRow="0" w:lastRow="0" w:firstColumn="0" w:lastColumn="0" w:oddVBand="0" w:evenVBand="0" w:oddHBand="0" w:evenHBand="0" w:firstRowFirstColumn="0" w:firstRowLastColumn="0" w:lastRowFirstColumn="0" w:lastRowLastColumn="0"/>
            </w:pPr>
            <w:r w:rsidRPr="007E755F">
              <w:t>2%</w:t>
            </w:r>
          </w:p>
        </w:tc>
      </w:tr>
      <w:tr w:rsidR="00341BCE" w:rsidRPr="00E35990" w14:paraId="54F8649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hideMark/>
          </w:tcPr>
          <w:p w14:paraId="145B9583" w14:textId="77777777" w:rsidR="00341BCE" w:rsidRPr="00E35990" w:rsidRDefault="00341BCE">
            <w:pPr>
              <w:pStyle w:val="TableText"/>
            </w:pPr>
            <w:r w:rsidRPr="007E755F">
              <w:t>F1.8: Black box woodland riparian zone or floodplain</w:t>
            </w:r>
          </w:p>
        </w:tc>
        <w:tc>
          <w:tcPr>
            <w:tcW w:w="0" w:type="dxa"/>
            <w:noWrap/>
            <w:hideMark/>
          </w:tcPr>
          <w:p w14:paraId="188382E2"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5,091</w:t>
            </w:r>
          </w:p>
        </w:tc>
        <w:tc>
          <w:tcPr>
            <w:tcW w:w="0" w:type="dxa"/>
            <w:noWrap/>
            <w:hideMark/>
          </w:tcPr>
          <w:p w14:paraId="0840C5BD" w14:textId="77777777" w:rsidR="00341BCE" w:rsidRPr="00E35990"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lt;1</w:t>
            </w:r>
          </w:p>
        </w:tc>
        <w:tc>
          <w:tcPr>
            <w:tcW w:w="0" w:type="dxa"/>
            <w:noWrap/>
            <w:hideMark/>
          </w:tcPr>
          <w:p w14:paraId="37EE8887" w14:textId="77777777" w:rsidR="00341BCE" w:rsidRPr="00E35990" w:rsidRDefault="00341BCE">
            <w:pPr>
              <w:pStyle w:val="TableTextRight"/>
              <w:ind w:right="340"/>
              <w:cnfStyle w:val="000000100000" w:firstRow="0" w:lastRow="0" w:firstColumn="0" w:lastColumn="0" w:oddVBand="0" w:evenVBand="0" w:oddHBand="1" w:evenHBand="0" w:firstRowFirstColumn="0" w:firstRowLastColumn="0" w:lastRowFirstColumn="0" w:lastRowLastColumn="0"/>
            </w:pPr>
            <w:r w:rsidRPr="007E755F">
              <w:t>&lt;1%</w:t>
            </w:r>
          </w:p>
        </w:tc>
      </w:tr>
      <w:tr w:rsidR="00341BCE" w:rsidRPr="00E35990" w14:paraId="254CDC9F" w14:textId="77777777">
        <w:tc>
          <w:tcPr>
            <w:cnfStyle w:val="001000000000" w:firstRow="0" w:lastRow="0" w:firstColumn="1" w:lastColumn="0" w:oddVBand="0" w:evenVBand="0" w:oddHBand="0" w:evenHBand="0" w:firstRowFirstColumn="0" w:firstRowLastColumn="0" w:lastRowFirstColumn="0" w:lastRowLastColumn="0"/>
            <w:tcW w:w="4140" w:type="dxa"/>
            <w:noWrap/>
            <w:hideMark/>
          </w:tcPr>
          <w:p w14:paraId="583865AD" w14:textId="77777777" w:rsidR="00341BCE" w:rsidRPr="00E35990" w:rsidRDefault="00341BCE">
            <w:pPr>
              <w:pStyle w:val="TableText"/>
            </w:pPr>
            <w:r w:rsidRPr="007E755F">
              <w:t>Rp1.2: Permanent transitional zone stream</w:t>
            </w:r>
          </w:p>
        </w:tc>
        <w:tc>
          <w:tcPr>
            <w:tcW w:w="1868" w:type="dxa"/>
            <w:noWrap/>
            <w:hideMark/>
          </w:tcPr>
          <w:p w14:paraId="06A16FC0"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2</w:t>
            </w:r>
          </w:p>
        </w:tc>
        <w:tc>
          <w:tcPr>
            <w:tcW w:w="1869" w:type="dxa"/>
            <w:noWrap/>
            <w:hideMark/>
          </w:tcPr>
          <w:p w14:paraId="7A48BA51"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lt;1</w:t>
            </w:r>
          </w:p>
        </w:tc>
        <w:tc>
          <w:tcPr>
            <w:tcW w:w="1869" w:type="dxa"/>
            <w:noWrap/>
            <w:hideMark/>
          </w:tcPr>
          <w:p w14:paraId="53209DA6" w14:textId="77777777" w:rsidR="00341BCE" w:rsidRPr="00E35990" w:rsidRDefault="00341BCE">
            <w:pPr>
              <w:pStyle w:val="TableTextRight"/>
              <w:ind w:right="340"/>
              <w:cnfStyle w:val="000000000000" w:firstRow="0" w:lastRow="0" w:firstColumn="0" w:lastColumn="0" w:oddVBand="0" w:evenVBand="0" w:oddHBand="0" w:evenHBand="0" w:firstRowFirstColumn="0" w:firstRowLastColumn="0" w:lastRowFirstColumn="0" w:lastRowLastColumn="0"/>
            </w:pPr>
            <w:r w:rsidRPr="007E755F">
              <w:t>6%</w:t>
            </w:r>
          </w:p>
        </w:tc>
      </w:tr>
      <w:tr w:rsidR="00341BCE" w:rsidRPr="00E35990" w14:paraId="74B2A68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tcPr>
          <w:p w14:paraId="10B88825" w14:textId="77777777" w:rsidR="00341BCE" w:rsidRPr="009C0366" w:rsidRDefault="00341BCE">
            <w:pPr>
              <w:pStyle w:val="TableText"/>
            </w:pPr>
            <w:r w:rsidRPr="007E755F">
              <w:t>Pt1.2.2: Temporary black box swamp</w:t>
            </w:r>
          </w:p>
        </w:tc>
        <w:tc>
          <w:tcPr>
            <w:tcW w:w="0" w:type="dxa"/>
            <w:noWrap/>
          </w:tcPr>
          <w:p w14:paraId="124BB8C1" w14:textId="77777777" w:rsidR="00341BCE" w:rsidRPr="009C0366"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6</w:t>
            </w:r>
          </w:p>
        </w:tc>
        <w:tc>
          <w:tcPr>
            <w:tcW w:w="0" w:type="dxa"/>
            <w:noWrap/>
          </w:tcPr>
          <w:p w14:paraId="7DFB7843" w14:textId="77777777" w:rsidR="00341BCE" w:rsidRPr="009C0366" w:rsidRDefault="00341BCE">
            <w:pPr>
              <w:pStyle w:val="TableTextRight"/>
              <w:ind w:right="567"/>
              <w:cnfStyle w:val="000000100000" w:firstRow="0" w:lastRow="0" w:firstColumn="0" w:lastColumn="0" w:oddVBand="0" w:evenVBand="0" w:oddHBand="1" w:evenHBand="0" w:firstRowFirstColumn="0" w:firstRowLastColumn="0" w:lastRowFirstColumn="0" w:lastRowLastColumn="0"/>
            </w:pPr>
            <w:r w:rsidRPr="007E755F">
              <w:t>0</w:t>
            </w:r>
          </w:p>
        </w:tc>
        <w:tc>
          <w:tcPr>
            <w:tcW w:w="0" w:type="dxa"/>
            <w:noWrap/>
          </w:tcPr>
          <w:p w14:paraId="33418C5D" w14:textId="77777777" w:rsidR="00341BCE" w:rsidRPr="009C0366" w:rsidRDefault="00341BCE">
            <w:pPr>
              <w:pStyle w:val="TableTextRight"/>
              <w:ind w:right="340"/>
              <w:cnfStyle w:val="000000100000" w:firstRow="0" w:lastRow="0" w:firstColumn="0" w:lastColumn="0" w:oddVBand="0" w:evenVBand="0" w:oddHBand="1" w:evenHBand="0" w:firstRowFirstColumn="0" w:firstRowLastColumn="0" w:lastRowFirstColumn="0" w:lastRowLastColumn="0"/>
            </w:pPr>
            <w:r w:rsidRPr="007E755F">
              <w:t>0%</w:t>
            </w:r>
          </w:p>
        </w:tc>
      </w:tr>
      <w:tr w:rsidR="00341BCE" w:rsidRPr="00E35990" w14:paraId="36848D6A" w14:textId="77777777">
        <w:tc>
          <w:tcPr>
            <w:cnfStyle w:val="001000000000" w:firstRow="0" w:lastRow="0" w:firstColumn="1" w:lastColumn="0" w:oddVBand="0" w:evenVBand="0" w:oddHBand="0" w:evenHBand="0" w:firstRowFirstColumn="0" w:firstRowLastColumn="0" w:lastRowFirstColumn="0" w:lastRowLastColumn="0"/>
            <w:tcW w:w="4140" w:type="dxa"/>
            <w:noWrap/>
            <w:hideMark/>
          </w:tcPr>
          <w:p w14:paraId="04AB3B40" w14:textId="77777777" w:rsidR="00341BCE" w:rsidRPr="00E35990" w:rsidRDefault="00341BCE">
            <w:pPr>
              <w:pStyle w:val="TableText"/>
            </w:pPr>
            <w:r w:rsidRPr="007E755F">
              <w:t>Not water dependent</w:t>
            </w:r>
          </w:p>
        </w:tc>
        <w:tc>
          <w:tcPr>
            <w:tcW w:w="1868" w:type="dxa"/>
            <w:noWrap/>
            <w:hideMark/>
          </w:tcPr>
          <w:p w14:paraId="380CAE56"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6,142</w:t>
            </w:r>
          </w:p>
        </w:tc>
        <w:tc>
          <w:tcPr>
            <w:tcW w:w="1869" w:type="dxa"/>
            <w:noWrap/>
            <w:hideMark/>
          </w:tcPr>
          <w:p w14:paraId="5988F9E6" w14:textId="77777777" w:rsidR="00341BCE" w:rsidRPr="00E35990" w:rsidRDefault="00341BCE">
            <w:pPr>
              <w:pStyle w:val="TableTextRight"/>
              <w:ind w:right="567"/>
              <w:cnfStyle w:val="000000000000" w:firstRow="0" w:lastRow="0" w:firstColumn="0" w:lastColumn="0" w:oddVBand="0" w:evenVBand="0" w:oddHBand="0" w:evenHBand="0" w:firstRowFirstColumn="0" w:firstRowLastColumn="0" w:lastRowFirstColumn="0" w:lastRowLastColumn="0"/>
            </w:pPr>
            <w:r w:rsidRPr="007E755F">
              <w:t>–</w:t>
            </w:r>
          </w:p>
        </w:tc>
        <w:tc>
          <w:tcPr>
            <w:tcW w:w="1869" w:type="dxa"/>
            <w:noWrap/>
            <w:hideMark/>
          </w:tcPr>
          <w:p w14:paraId="76E7D287" w14:textId="77777777" w:rsidR="00341BCE" w:rsidRPr="00E35990" w:rsidRDefault="00341BCE">
            <w:pPr>
              <w:pStyle w:val="TableTextRight"/>
              <w:ind w:right="340"/>
              <w:cnfStyle w:val="000000000000" w:firstRow="0" w:lastRow="0" w:firstColumn="0" w:lastColumn="0" w:oddVBand="0" w:evenVBand="0" w:oddHBand="0" w:evenHBand="0" w:firstRowFirstColumn="0" w:firstRowLastColumn="0" w:lastRowFirstColumn="0" w:lastRowLastColumn="0"/>
            </w:pPr>
            <w:r w:rsidRPr="007E755F">
              <w:t>–</w:t>
            </w:r>
          </w:p>
        </w:tc>
      </w:tr>
      <w:tr w:rsidR="00341BCE" w:rsidRPr="00E35990" w14:paraId="0B421122" w14:textId="77777777">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0" w:type="dxa"/>
            <w:noWrap/>
          </w:tcPr>
          <w:p w14:paraId="1631E577" w14:textId="77777777" w:rsidR="00341BCE" w:rsidRPr="00E35990" w:rsidRDefault="00341BCE">
            <w:pPr>
              <w:pStyle w:val="TableText"/>
            </w:pPr>
            <w:r w:rsidRPr="007E755F">
              <w:t>Total</w:t>
            </w:r>
          </w:p>
        </w:tc>
        <w:tc>
          <w:tcPr>
            <w:tcW w:w="1868" w:type="dxa"/>
            <w:noWrap/>
          </w:tcPr>
          <w:p w14:paraId="133CC46D" w14:textId="77777777" w:rsidR="00341BCE" w:rsidRPr="00E35990" w:rsidRDefault="00341BCE">
            <w:pPr>
              <w:pStyle w:val="TableTextRight"/>
              <w:ind w:right="567"/>
              <w:cnfStyle w:val="010000000000" w:firstRow="0" w:lastRow="1" w:firstColumn="0" w:lastColumn="0" w:oddVBand="0" w:evenVBand="0" w:oddHBand="0" w:evenHBand="0" w:firstRowFirstColumn="0" w:firstRowLastColumn="0" w:lastRowFirstColumn="0" w:lastRowLastColumn="0"/>
            </w:pPr>
            <w:r w:rsidRPr="007E755F">
              <w:t>84,000</w:t>
            </w:r>
          </w:p>
        </w:tc>
        <w:tc>
          <w:tcPr>
            <w:tcW w:w="1869" w:type="dxa"/>
            <w:noWrap/>
          </w:tcPr>
          <w:p w14:paraId="1D4833EF" w14:textId="77777777" w:rsidR="00341BCE" w:rsidRPr="00E35990" w:rsidRDefault="00341BCE">
            <w:pPr>
              <w:pStyle w:val="TableTextRight"/>
              <w:ind w:right="567"/>
              <w:cnfStyle w:val="010000000000" w:firstRow="0" w:lastRow="1" w:firstColumn="0" w:lastColumn="0" w:oddVBand="0" w:evenVBand="0" w:oddHBand="0" w:evenHBand="0" w:firstRowFirstColumn="0" w:firstRowLastColumn="0" w:lastRowFirstColumn="0" w:lastRowLastColumn="0"/>
            </w:pPr>
            <w:r w:rsidRPr="007E755F">
              <w:t>12,380</w:t>
            </w:r>
          </w:p>
        </w:tc>
        <w:tc>
          <w:tcPr>
            <w:tcW w:w="1869" w:type="dxa"/>
            <w:noWrap/>
          </w:tcPr>
          <w:p w14:paraId="75FD2359" w14:textId="77777777" w:rsidR="00341BCE" w:rsidRPr="00E35990" w:rsidRDefault="00341BCE">
            <w:pPr>
              <w:pStyle w:val="TableTextRight"/>
              <w:ind w:right="340"/>
              <w:cnfStyle w:val="010000000000" w:firstRow="0" w:lastRow="1" w:firstColumn="0" w:lastColumn="0" w:oddVBand="0" w:evenVBand="0" w:oddHBand="0" w:evenHBand="0" w:firstRowFirstColumn="0" w:firstRowLastColumn="0" w:lastRowFirstColumn="0" w:lastRowLastColumn="0"/>
            </w:pPr>
            <w:r w:rsidRPr="007E755F">
              <w:t>15%</w:t>
            </w:r>
          </w:p>
        </w:tc>
      </w:tr>
    </w:tbl>
    <w:p w14:paraId="58953965" w14:textId="77777777" w:rsidR="0020479D" w:rsidRDefault="0020479D" w:rsidP="009C25AF">
      <w:pPr>
        <w:pStyle w:val="BodyText"/>
      </w:pPr>
    </w:p>
    <w:p w14:paraId="101DECA4" w14:textId="77777777" w:rsidR="0020479D" w:rsidRDefault="0020479D" w:rsidP="009C25AF">
      <w:pPr>
        <w:pStyle w:val="BodyText"/>
        <w:sectPr w:rsidR="0020479D" w:rsidSect="00742B1C">
          <w:pgSz w:w="11906" w:h="16838" w:code="9"/>
          <w:pgMar w:top="1134" w:right="1134" w:bottom="1134" w:left="1134" w:header="510" w:footer="510" w:gutter="0"/>
          <w:cols w:space="284"/>
          <w:docGrid w:linePitch="360"/>
        </w:sectPr>
      </w:pPr>
    </w:p>
    <w:p w14:paraId="11115C99" w14:textId="1329AD34" w:rsidR="00976BD9" w:rsidRDefault="00976BD9" w:rsidP="00512200">
      <w:pPr>
        <w:pStyle w:val="Caption"/>
      </w:pPr>
      <w:bookmarkStart w:id="277" w:name="_Ref100363212"/>
      <w:bookmarkStart w:id="278" w:name="_Toc201867374"/>
      <w:r>
        <w:lastRenderedPageBreak/>
        <w:t>Figure</w:t>
      </w:r>
      <w:r w:rsidR="00692B65">
        <w:t> </w:t>
      </w:r>
      <w:r w:rsidR="00137FF4">
        <w:fldChar w:fldCharType="begin" w:fldLock="1"/>
      </w:r>
      <w:r w:rsidR="00137FF4">
        <w:instrText xml:space="preserve"> STYLEREF 1 \s </w:instrText>
      </w:r>
      <w:r w:rsidR="00137FF4">
        <w:fldChar w:fldCharType="separate"/>
      </w:r>
      <w:r w:rsidR="009B47F6">
        <w:rPr>
          <w:noProof/>
        </w:rPr>
        <w:t>4</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0</w:t>
      </w:r>
      <w:r w:rsidR="00137FF4">
        <w:fldChar w:fldCharType="end"/>
      </w:r>
      <w:bookmarkEnd w:id="277"/>
      <w:r>
        <w:t xml:space="preserve"> </w:t>
      </w:r>
      <w:r w:rsidR="00954644">
        <w:t>Map of e</w:t>
      </w:r>
      <w:r>
        <w:t xml:space="preserve">cosystem diversity within the </w:t>
      </w:r>
      <w:r w:rsidRPr="00976BD9">
        <w:t>NSW Central Murray State Forests</w:t>
      </w:r>
      <w:r>
        <w:t xml:space="preserve"> Ramsar Site</w:t>
      </w:r>
      <w:r w:rsidR="00692B65">
        <w:t>,</w:t>
      </w:r>
      <w:r>
        <w:t xml:space="preserve"> showing </w:t>
      </w:r>
      <w:r w:rsidR="001A7904">
        <w:t>2023–24</w:t>
      </w:r>
      <w:r>
        <w:t xml:space="preserve"> inundation by </w:t>
      </w:r>
      <w:r w:rsidR="007316FF">
        <w:t>4</w:t>
      </w:r>
      <w:r w:rsidR="0080446E">
        <w:t>16</w:t>
      </w:r>
      <w:r w:rsidR="00651B35">
        <w:t xml:space="preserve"> GL</w:t>
      </w:r>
      <w:r w:rsidR="00A4438E">
        <w:t>,</w:t>
      </w:r>
      <w:r w:rsidR="00651B35">
        <w:t xml:space="preserve"> including </w:t>
      </w:r>
      <w:r w:rsidR="007316FF">
        <w:t>308</w:t>
      </w:r>
      <w:r w:rsidR="0010354B">
        <w:t> </w:t>
      </w:r>
      <w:r w:rsidR="00651B35">
        <w:t>GL of C</w:t>
      </w:r>
      <w:r w:rsidR="0020479D">
        <w:t>EW</w:t>
      </w:r>
      <w:r w:rsidR="00A4438E">
        <w:t>,</w:t>
      </w:r>
      <w:r w:rsidR="00651B35">
        <w:t xml:space="preserve"> delivered to the </w:t>
      </w:r>
      <w:r w:rsidR="00651B35" w:rsidRPr="00D74314">
        <w:t>Barmah</w:t>
      </w:r>
      <w:r w:rsidR="00EF337C" w:rsidRPr="00D74314">
        <w:t>–</w:t>
      </w:r>
      <w:r w:rsidR="00651B35" w:rsidRPr="00D74314">
        <w:t>Millewa</w:t>
      </w:r>
      <w:r w:rsidR="00651B35">
        <w:t xml:space="preserve"> </w:t>
      </w:r>
      <w:r w:rsidR="00D05EBD">
        <w:t>Forest</w:t>
      </w:r>
      <w:bookmarkEnd w:id="278"/>
    </w:p>
    <w:p w14:paraId="19E7A84B" w14:textId="5308D8AA" w:rsidR="0020479D" w:rsidRDefault="00711846" w:rsidP="00341BCE">
      <w:pPr>
        <w:pStyle w:val="Figure"/>
      </w:pPr>
      <w:bookmarkStart w:id="279" w:name="_Ref100363600"/>
      <w:r>
        <w:rPr>
          <w:noProof/>
        </w:rPr>
        <w:drawing>
          <wp:inline distT="0" distB="0" distL="0" distR="0" wp14:anchorId="335AA3A1" wp14:editId="5088AC3F">
            <wp:extent cx="7718400" cy="5472000"/>
            <wp:effectExtent l="0" t="0" r="0" b="0"/>
            <wp:docPr id="375468508" name="Picture 3754685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468508" name="Picture 375468508">
                      <a:extLst>
                        <a:ext uri="{C183D7F6-B498-43B3-948B-1728B52AA6E4}">
                          <adec:decorative xmlns:adec="http://schemas.microsoft.com/office/drawing/2017/decorative" val="1"/>
                        </a:ext>
                      </a:extLst>
                    </pic:cNvPr>
                    <pic:cNvPicPr/>
                  </pic:nvPicPr>
                  <pic:blipFill>
                    <a:blip r:embed="rId56"/>
                    <a:stretch>
                      <a:fillRect/>
                    </a:stretch>
                  </pic:blipFill>
                  <pic:spPr>
                    <a:xfrm>
                      <a:off x="0" y="0"/>
                      <a:ext cx="7718400" cy="5472000"/>
                    </a:xfrm>
                    <a:prstGeom prst="rect">
                      <a:avLst/>
                    </a:prstGeom>
                  </pic:spPr>
                </pic:pic>
              </a:graphicData>
            </a:graphic>
          </wp:inline>
        </w:drawing>
      </w:r>
    </w:p>
    <w:p w14:paraId="4B546453" w14:textId="77777777" w:rsidR="0020479D" w:rsidRDefault="0020479D" w:rsidP="0020479D">
      <w:pPr>
        <w:sectPr w:rsidR="0020479D" w:rsidSect="00742B1C">
          <w:pgSz w:w="16838" w:h="11906" w:orient="landscape" w:code="9"/>
          <w:pgMar w:top="1134" w:right="1134" w:bottom="1134" w:left="1134" w:header="510" w:footer="510" w:gutter="0"/>
          <w:cols w:space="284"/>
          <w:docGrid w:linePitch="360"/>
        </w:sectPr>
      </w:pPr>
    </w:p>
    <w:p w14:paraId="3FF8E148" w14:textId="1FE2F29E" w:rsidR="002A7E05" w:rsidRDefault="002A7E05" w:rsidP="002A7E05">
      <w:pPr>
        <w:pStyle w:val="Heading3"/>
      </w:pPr>
      <w:bookmarkStart w:id="280" w:name="_Toc21524084"/>
      <w:bookmarkEnd w:id="279"/>
      <w:r>
        <w:lastRenderedPageBreak/>
        <w:t>Riverland</w:t>
      </w:r>
    </w:p>
    <w:p w14:paraId="5A29ECB0" w14:textId="6B6B20E8" w:rsidR="006523D2" w:rsidRDefault="006523D2" w:rsidP="001913D3">
      <w:pPr>
        <w:pStyle w:val="BodyText"/>
      </w:pPr>
      <w:r>
        <w:t xml:space="preserve">The Riverland Ramsar </w:t>
      </w:r>
      <w:r w:rsidR="00147E89">
        <w:t>S</w:t>
      </w:r>
      <w:r>
        <w:t xml:space="preserve">ite is located on the floodplain of the </w:t>
      </w:r>
      <w:r w:rsidR="00100706">
        <w:t xml:space="preserve">River </w:t>
      </w:r>
      <w:r>
        <w:t>Murray in South Australia</w:t>
      </w:r>
      <w:r w:rsidR="007A79D6">
        <w:t>,</w:t>
      </w:r>
      <w:r w:rsidR="008E2E18">
        <w:t xml:space="preserve"> following the extent of the 1956 flood</w:t>
      </w:r>
      <w:r w:rsidR="00874898">
        <w:t xml:space="preserve"> line</w:t>
      </w:r>
      <w:r w:rsidR="008E2E18">
        <w:t xml:space="preserve"> from the N</w:t>
      </w:r>
      <w:r w:rsidR="00147E89">
        <w:t>ew South Wales</w:t>
      </w:r>
      <w:r w:rsidR="008E2E18">
        <w:t xml:space="preserve"> border. </w:t>
      </w:r>
      <w:r>
        <w:t xml:space="preserve">It contains a diverse array of aquatic ecosystems </w:t>
      </w:r>
      <w:r w:rsidR="008E2E18">
        <w:t>across a height gradient</w:t>
      </w:r>
      <w:r w:rsidR="0047312E">
        <w:t xml:space="preserve"> –</w:t>
      </w:r>
      <w:r w:rsidR="008E2E18">
        <w:t xml:space="preserve"> black</w:t>
      </w:r>
      <w:r w:rsidR="00147E89">
        <w:t xml:space="preserve"> </w:t>
      </w:r>
      <w:r w:rsidR="008E2E18">
        <w:t>box woodlands</w:t>
      </w:r>
      <w:r w:rsidR="0014086A">
        <w:t xml:space="preserve"> </w:t>
      </w:r>
      <w:r w:rsidR="008E2E18">
        <w:t>on the uplands</w:t>
      </w:r>
      <w:r w:rsidR="00147E89">
        <w:t>,</w:t>
      </w:r>
      <w:r w:rsidR="008E2E18">
        <w:t xml:space="preserve"> river red gum floodplain adjacent to the river channels</w:t>
      </w:r>
      <w:r w:rsidR="00147E89">
        <w:t>, and</w:t>
      </w:r>
      <w:r w:rsidR="000A2F1B">
        <w:t xml:space="preserve"> a mix</w:t>
      </w:r>
      <w:r w:rsidR="008E2E18">
        <w:t xml:space="preserve"> of temporary and permanent wetlands</w:t>
      </w:r>
      <w:r w:rsidR="000A2F1B">
        <w:t xml:space="preserve"> in floodplain depressions</w:t>
      </w:r>
      <w:r w:rsidR="00874898">
        <w:t xml:space="preserve"> (</w:t>
      </w:r>
      <w:r w:rsidR="00874898">
        <w:fldChar w:fldCharType="begin" w:fldLock="1"/>
      </w:r>
      <w:r w:rsidR="00874898">
        <w:instrText xml:space="preserve"> REF _Ref131606942 \h </w:instrText>
      </w:r>
      <w:r w:rsidR="00A402F3">
        <w:instrText xml:space="preserve"> \* MERGEFORMAT </w:instrText>
      </w:r>
      <w:r w:rsidR="00874898">
        <w:fldChar w:fldCharType="separate"/>
      </w:r>
      <w:r w:rsidR="009B47F6">
        <w:t>Figure 4.11</w:t>
      </w:r>
      <w:r w:rsidR="00874898">
        <w:fldChar w:fldCharType="end"/>
      </w:r>
      <w:r w:rsidR="00874898">
        <w:t>)</w:t>
      </w:r>
      <w:r w:rsidR="008E2E18">
        <w:t>.</w:t>
      </w:r>
    </w:p>
    <w:p w14:paraId="002BF9F1" w14:textId="1ADB6243" w:rsidR="000174CD" w:rsidRDefault="001C3BE3" w:rsidP="00151C0B">
      <w:pPr>
        <w:pStyle w:val="BodyText"/>
      </w:pPr>
      <w:r>
        <w:t>Small volumes of water totalling approximately 1 GL were pumped into local depressional wetlands within the floodplain to support southern bell frog</w:t>
      </w:r>
      <w:r w:rsidR="009D7EB5">
        <w:t xml:space="preserve"> (</w:t>
      </w:r>
      <w:r w:rsidR="00B4499C">
        <w:rPr>
          <w:i/>
          <w:iCs/>
        </w:rPr>
        <w:t>Litoria raniformis</w:t>
      </w:r>
      <w:r w:rsidR="009D7EB5">
        <w:t>)</w:t>
      </w:r>
      <w:r>
        <w:t xml:space="preserve">, Murray hardyhead </w:t>
      </w:r>
      <w:r w:rsidR="00B4499C">
        <w:t>(</w:t>
      </w:r>
      <w:r w:rsidR="00B4499C">
        <w:rPr>
          <w:i/>
          <w:iCs/>
        </w:rPr>
        <w:t>Craterocephalus fluviatilis</w:t>
      </w:r>
      <w:r w:rsidR="00B4499C">
        <w:t xml:space="preserve">) </w:t>
      </w:r>
      <w:r>
        <w:t>and fringing river red gum and black box communities</w:t>
      </w:r>
      <w:r w:rsidR="004D7EE5">
        <w:t xml:space="preserve"> </w:t>
      </w:r>
      <w:r w:rsidR="00EC5B31">
        <w:t>(</w:t>
      </w:r>
      <w:r w:rsidR="00151C0B">
        <w:fldChar w:fldCharType="begin" w:fldLock="1"/>
      </w:r>
      <w:r w:rsidR="00151C0B">
        <w:instrText xml:space="preserve"> REF _Ref195486699 \h </w:instrText>
      </w:r>
      <w:r w:rsidR="00151C0B">
        <w:fldChar w:fldCharType="separate"/>
      </w:r>
      <w:r w:rsidR="009B47F6" w:rsidRPr="004B73C2">
        <w:t>Table</w:t>
      </w:r>
      <w:r w:rsidR="009B47F6">
        <w:t> </w:t>
      </w:r>
      <w:r w:rsidR="009B47F6">
        <w:rPr>
          <w:noProof/>
        </w:rPr>
        <w:t>4</w:t>
      </w:r>
      <w:r w:rsidR="009B47F6">
        <w:t>.</w:t>
      </w:r>
      <w:r w:rsidR="009B47F6">
        <w:rPr>
          <w:noProof/>
        </w:rPr>
        <w:t>13</w:t>
      </w:r>
      <w:r w:rsidR="00151C0B">
        <w:fldChar w:fldCharType="end"/>
      </w:r>
      <w:r w:rsidR="00EC5B31">
        <w:t>).</w:t>
      </w:r>
    </w:p>
    <w:p w14:paraId="0DD1892C" w14:textId="683BEFBA" w:rsidR="00E22A4A" w:rsidRDefault="00E22A4A" w:rsidP="00512200">
      <w:pPr>
        <w:pStyle w:val="CaptionWithNote"/>
      </w:pPr>
      <w:bookmarkStart w:id="281" w:name="_Ref195486699"/>
      <w:bookmarkStart w:id="282" w:name="_Toc201867428"/>
      <w:r w:rsidRPr="004B73C2">
        <w:t>Table</w:t>
      </w:r>
      <w:r>
        <w:t> </w:t>
      </w:r>
      <w:r>
        <w:fldChar w:fldCharType="begin" w:fldLock="1"/>
      </w:r>
      <w:r>
        <w:instrText xml:space="preserve"> STYLEREF 1 \s </w:instrText>
      </w:r>
      <w:r>
        <w:fldChar w:fldCharType="separate"/>
      </w:r>
      <w:r w:rsidR="009B47F6">
        <w:rPr>
          <w:noProof/>
        </w:rPr>
        <w:t>4</w:t>
      </w:r>
      <w:r>
        <w:rPr>
          <w:noProof/>
        </w:rPr>
        <w:fldChar w:fldCharType="end"/>
      </w:r>
      <w:r>
        <w:t>.</w:t>
      </w:r>
      <w:r>
        <w:fldChar w:fldCharType="begin"/>
      </w:r>
      <w:r>
        <w:instrText xml:space="preserve"> SEQ Table \* ARABIC \s 1 </w:instrText>
      </w:r>
      <w:r>
        <w:fldChar w:fldCharType="separate"/>
      </w:r>
      <w:r w:rsidR="0000560C">
        <w:rPr>
          <w:noProof/>
        </w:rPr>
        <w:t>13</w:t>
      </w:r>
      <w:r>
        <w:rPr>
          <w:noProof/>
        </w:rPr>
        <w:fldChar w:fldCharType="end"/>
      </w:r>
      <w:bookmarkEnd w:id="281"/>
      <w:r w:rsidRPr="004B73C2">
        <w:t xml:space="preserve"> </w:t>
      </w:r>
      <w:r>
        <w:t xml:space="preserve">Area of Australian National Aquatic Ecosystem </w:t>
      </w:r>
      <w:r w:rsidRPr="004B73C2">
        <w:t xml:space="preserve">wetland and floodplain types within the </w:t>
      </w:r>
      <w:r>
        <w:t>Riverland</w:t>
      </w:r>
      <w:r w:rsidRPr="004B73C2">
        <w:t xml:space="preserve"> Ramsar Site</w:t>
      </w:r>
      <w:r w:rsidRPr="00A34D17">
        <w:t xml:space="preserve"> </w:t>
      </w:r>
      <w:r>
        <w:t>supported</w:t>
      </w:r>
      <w:r w:rsidRPr="004B73C2">
        <w:t xml:space="preserve"> by </w:t>
      </w:r>
      <w:r>
        <w:t xml:space="preserve">Commonwealth </w:t>
      </w:r>
      <w:r w:rsidRPr="004B73C2">
        <w:t>environment</w:t>
      </w:r>
      <w:r>
        <w:t>al water, 2023–24</w:t>
      </w:r>
      <w:bookmarkEnd w:id="282"/>
    </w:p>
    <w:p w14:paraId="3A881E3F" w14:textId="77777777" w:rsidR="00E22A4A" w:rsidRPr="007233F5" w:rsidRDefault="00E22A4A" w:rsidP="00512200">
      <w:pPr>
        <w:pStyle w:val="CaptionNote"/>
      </w:pPr>
      <w:r>
        <w:t>Dash (</w:t>
      </w:r>
      <w:r w:rsidRPr="00D15525">
        <w:t>–</w:t>
      </w:r>
      <w:r>
        <w:t xml:space="preserve">) indicates no inundation by </w:t>
      </w:r>
      <w:r w:rsidRPr="000061D8">
        <w:t>Commonwealth</w:t>
      </w:r>
      <w:r>
        <w:t xml:space="preserve"> environmental water (CEW).</w:t>
      </w:r>
      <w:r w:rsidRPr="00BC5A0B">
        <w:t xml:space="preserve"> </w:t>
      </w:r>
      <w:r>
        <w:t>ANAE = Australian National Aquatic Ecosystem.</w:t>
      </w:r>
    </w:p>
    <w:tbl>
      <w:tblPr>
        <w:tblStyle w:val="TableFlow-MER"/>
        <w:tblW w:w="9526" w:type="dxa"/>
        <w:tblLayout w:type="fixed"/>
        <w:tblLook w:val="04E0" w:firstRow="1" w:lastRow="1" w:firstColumn="1" w:lastColumn="0" w:noHBand="0" w:noVBand="1"/>
      </w:tblPr>
      <w:tblGrid>
        <w:gridCol w:w="4565"/>
        <w:gridCol w:w="1653"/>
        <w:gridCol w:w="1654"/>
        <w:gridCol w:w="1654"/>
      </w:tblGrid>
      <w:tr w:rsidR="00E22A4A" w:rsidRPr="003A1F64" w14:paraId="291DF10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hideMark/>
          </w:tcPr>
          <w:p w14:paraId="12FD38BF" w14:textId="77777777" w:rsidR="00E22A4A" w:rsidRPr="003A1F64" w:rsidRDefault="00E22A4A">
            <w:pPr>
              <w:pStyle w:val="ColumnHeading"/>
              <w:rPr>
                <w:rStyle w:val="Bold"/>
                <w:b/>
              </w:rPr>
            </w:pPr>
            <w:r w:rsidRPr="003A1F64">
              <w:rPr>
                <w:rStyle w:val="Bold"/>
                <w:b/>
              </w:rPr>
              <w:t>ANAE ecosystem type</w:t>
            </w:r>
          </w:p>
        </w:tc>
        <w:tc>
          <w:tcPr>
            <w:tcW w:w="1653" w:type="dxa"/>
            <w:hideMark/>
          </w:tcPr>
          <w:p w14:paraId="1776B368" w14:textId="77777777" w:rsidR="00E22A4A" w:rsidRPr="003A1F64" w:rsidRDefault="00E22A4A">
            <w:pPr>
              <w:pStyle w:val="ColumnHeading"/>
              <w:cnfStyle w:val="100000000000" w:firstRow="1" w:lastRow="0" w:firstColumn="0" w:lastColumn="0" w:oddVBand="0" w:evenVBand="0" w:oddHBand="0" w:evenHBand="0" w:firstRowFirstColumn="0" w:firstRowLastColumn="0" w:lastRowFirstColumn="0" w:lastRowLastColumn="0"/>
              <w:rPr>
                <w:rStyle w:val="Bold"/>
                <w:b/>
              </w:rPr>
            </w:pPr>
            <w:r w:rsidRPr="003A1F64">
              <w:rPr>
                <w:rStyle w:val="Bold"/>
                <w:b/>
              </w:rPr>
              <w:t>Area within Ramsar Site (ha)</w:t>
            </w:r>
          </w:p>
        </w:tc>
        <w:tc>
          <w:tcPr>
            <w:tcW w:w="1654" w:type="dxa"/>
            <w:hideMark/>
          </w:tcPr>
          <w:p w14:paraId="3FCD6337" w14:textId="77777777" w:rsidR="00E22A4A" w:rsidRPr="003A1F64" w:rsidRDefault="00E22A4A">
            <w:pPr>
              <w:pStyle w:val="ColumnHeading"/>
              <w:cnfStyle w:val="100000000000" w:firstRow="1" w:lastRow="0" w:firstColumn="0" w:lastColumn="0" w:oddVBand="0" w:evenVBand="0" w:oddHBand="0" w:evenHBand="0" w:firstRowFirstColumn="0" w:firstRowLastColumn="0" w:lastRowFirstColumn="0" w:lastRowLastColumn="0"/>
              <w:rPr>
                <w:rStyle w:val="Bold"/>
                <w:b/>
              </w:rPr>
            </w:pPr>
            <w:r w:rsidRPr="003A1F64">
              <w:rPr>
                <w:rStyle w:val="Bold"/>
                <w:b/>
              </w:rPr>
              <w:t>Area supported by CEW (ha)</w:t>
            </w:r>
          </w:p>
        </w:tc>
        <w:tc>
          <w:tcPr>
            <w:tcW w:w="1654" w:type="dxa"/>
            <w:noWrap/>
            <w:hideMark/>
          </w:tcPr>
          <w:p w14:paraId="456404EE" w14:textId="77777777" w:rsidR="00E22A4A" w:rsidRPr="003A1F64" w:rsidRDefault="00E22A4A">
            <w:pPr>
              <w:pStyle w:val="ColumnHeading"/>
              <w:cnfStyle w:val="100000000000" w:firstRow="1" w:lastRow="0" w:firstColumn="0" w:lastColumn="0" w:oddVBand="0" w:evenVBand="0" w:oddHBand="0" w:evenHBand="0" w:firstRowFirstColumn="0" w:firstRowLastColumn="0" w:lastRowFirstColumn="0" w:lastRowLastColumn="0"/>
              <w:rPr>
                <w:rStyle w:val="Bold"/>
                <w:b/>
              </w:rPr>
            </w:pPr>
            <w:r w:rsidRPr="003A1F64">
              <w:rPr>
                <w:rStyle w:val="Bold"/>
                <w:b/>
              </w:rPr>
              <w:t>Percentage (%)</w:t>
            </w:r>
          </w:p>
        </w:tc>
      </w:tr>
      <w:tr w:rsidR="00E22A4A" w:rsidRPr="00E35990" w14:paraId="530A065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tcPr>
          <w:p w14:paraId="7CB4A030" w14:textId="77777777" w:rsidR="00E22A4A" w:rsidRPr="00E35990" w:rsidRDefault="00E22A4A">
            <w:pPr>
              <w:pStyle w:val="TableText"/>
              <w:keepNext/>
              <w:keepLines/>
            </w:pPr>
            <w:r w:rsidRPr="0084134F">
              <w:t>Rp1.4: Permanent lowland stream</w:t>
            </w:r>
          </w:p>
        </w:tc>
        <w:tc>
          <w:tcPr>
            <w:tcW w:w="1653" w:type="dxa"/>
            <w:noWrap/>
          </w:tcPr>
          <w:p w14:paraId="38723AF0" w14:textId="77777777" w:rsidR="00E22A4A" w:rsidRPr="00E35990" w:rsidRDefault="00E22A4A">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84134F">
              <w:t>1,530</w:t>
            </w:r>
          </w:p>
        </w:tc>
        <w:tc>
          <w:tcPr>
            <w:tcW w:w="1654" w:type="dxa"/>
            <w:noWrap/>
          </w:tcPr>
          <w:p w14:paraId="114BD970" w14:textId="77777777" w:rsidR="00E22A4A" w:rsidRPr="00E35990" w:rsidRDefault="00E22A4A">
            <w:pPr>
              <w:pStyle w:val="TableTextRight"/>
              <w:keepNext/>
              <w:keepLines/>
              <w:ind w:right="567"/>
              <w:cnfStyle w:val="000000100000" w:firstRow="0" w:lastRow="0" w:firstColumn="0" w:lastColumn="0" w:oddVBand="0" w:evenVBand="0" w:oddHBand="1" w:evenHBand="0" w:firstRowFirstColumn="0" w:firstRowLastColumn="0" w:lastRowFirstColumn="0" w:lastRowLastColumn="0"/>
            </w:pPr>
            <w:r w:rsidRPr="0084134F">
              <w:t>1,520</w:t>
            </w:r>
          </w:p>
        </w:tc>
        <w:tc>
          <w:tcPr>
            <w:tcW w:w="1654" w:type="dxa"/>
            <w:noWrap/>
          </w:tcPr>
          <w:p w14:paraId="25E165C5" w14:textId="77777777" w:rsidR="00E22A4A" w:rsidRPr="00E35990" w:rsidRDefault="00E22A4A">
            <w:pPr>
              <w:pStyle w:val="TableTextRight"/>
              <w:keepNext/>
              <w:keepLines/>
              <w:ind w:right="340"/>
              <w:cnfStyle w:val="000000100000" w:firstRow="0" w:lastRow="0" w:firstColumn="0" w:lastColumn="0" w:oddVBand="0" w:evenVBand="0" w:oddHBand="1" w:evenHBand="0" w:firstRowFirstColumn="0" w:firstRowLastColumn="0" w:lastRowFirstColumn="0" w:lastRowLastColumn="0"/>
            </w:pPr>
            <w:r w:rsidRPr="0084134F">
              <w:t>99%</w:t>
            </w:r>
          </w:p>
        </w:tc>
      </w:tr>
      <w:tr w:rsidR="00E22A4A" w:rsidRPr="00E35990" w14:paraId="4AE27FE6" w14:textId="77777777">
        <w:tc>
          <w:tcPr>
            <w:cnfStyle w:val="001000000000" w:firstRow="0" w:lastRow="0" w:firstColumn="1" w:lastColumn="0" w:oddVBand="0" w:evenVBand="0" w:oddHBand="0" w:evenHBand="0" w:firstRowFirstColumn="0" w:firstRowLastColumn="0" w:lastRowFirstColumn="0" w:lastRowLastColumn="0"/>
            <w:tcW w:w="4565" w:type="dxa"/>
            <w:noWrap/>
          </w:tcPr>
          <w:p w14:paraId="42A308C8" w14:textId="77777777" w:rsidR="00E22A4A" w:rsidRPr="00E35990" w:rsidRDefault="00E22A4A">
            <w:pPr>
              <w:pStyle w:val="TableText"/>
              <w:keepNext/>
              <w:keepLines/>
            </w:pPr>
            <w:r w:rsidRPr="0084134F">
              <w:t>Pp4.2: Permanent wetland</w:t>
            </w:r>
          </w:p>
        </w:tc>
        <w:tc>
          <w:tcPr>
            <w:tcW w:w="1653" w:type="dxa"/>
            <w:noWrap/>
          </w:tcPr>
          <w:p w14:paraId="0394C92F" w14:textId="77777777" w:rsidR="00E22A4A" w:rsidRPr="00E35990" w:rsidRDefault="00E22A4A">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84134F">
              <w:t>581</w:t>
            </w:r>
          </w:p>
        </w:tc>
        <w:tc>
          <w:tcPr>
            <w:tcW w:w="1654" w:type="dxa"/>
            <w:noWrap/>
          </w:tcPr>
          <w:p w14:paraId="7DF6D275" w14:textId="77777777" w:rsidR="00E22A4A" w:rsidRPr="00E35990" w:rsidRDefault="00E22A4A">
            <w:pPr>
              <w:pStyle w:val="TableTextRight"/>
              <w:keepNext/>
              <w:keepLines/>
              <w:ind w:right="567"/>
              <w:cnfStyle w:val="000000000000" w:firstRow="0" w:lastRow="0" w:firstColumn="0" w:lastColumn="0" w:oddVBand="0" w:evenVBand="0" w:oddHBand="0" w:evenHBand="0" w:firstRowFirstColumn="0" w:firstRowLastColumn="0" w:lastRowFirstColumn="0" w:lastRowLastColumn="0"/>
            </w:pPr>
            <w:r w:rsidRPr="0084134F">
              <w:t>376</w:t>
            </w:r>
          </w:p>
        </w:tc>
        <w:tc>
          <w:tcPr>
            <w:tcW w:w="1654" w:type="dxa"/>
            <w:noWrap/>
          </w:tcPr>
          <w:p w14:paraId="00F4D02A" w14:textId="77777777" w:rsidR="00E22A4A" w:rsidRPr="00E35990" w:rsidRDefault="00E22A4A">
            <w:pPr>
              <w:pStyle w:val="TableTextRight"/>
              <w:keepNext/>
              <w:keepLines/>
              <w:ind w:right="340"/>
              <w:cnfStyle w:val="000000000000" w:firstRow="0" w:lastRow="0" w:firstColumn="0" w:lastColumn="0" w:oddVBand="0" w:evenVBand="0" w:oddHBand="0" w:evenHBand="0" w:firstRowFirstColumn="0" w:firstRowLastColumn="0" w:lastRowFirstColumn="0" w:lastRowLastColumn="0"/>
            </w:pPr>
            <w:r w:rsidRPr="0084134F">
              <w:t>65%</w:t>
            </w:r>
          </w:p>
        </w:tc>
      </w:tr>
      <w:tr w:rsidR="00E22A4A" w:rsidRPr="00E35990" w14:paraId="4B38589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tcPr>
          <w:p w14:paraId="6E516D93" w14:textId="77777777" w:rsidR="00E22A4A" w:rsidRPr="00E35990" w:rsidRDefault="00E22A4A">
            <w:pPr>
              <w:pStyle w:val="TableText"/>
              <w:keepNext/>
              <w:keepLines/>
            </w:pPr>
            <w:r w:rsidRPr="0084134F">
              <w:t>Pt2.3.2: Freshwater meadow</w:t>
            </w:r>
          </w:p>
        </w:tc>
        <w:tc>
          <w:tcPr>
            <w:tcW w:w="1653" w:type="dxa"/>
            <w:noWrap/>
          </w:tcPr>
          <w:p w14:paraId="44E58F99" w14:textId="77777777" w:rsidR="00E22A4A" w:rsidRPr="00E35990" w:rsidRDefault="00E22A4A">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84134F">
              <w:t>818</w:t>
            </w:r>
          </w:p>
        </w:tc>
        <w:tc>
          <w:tcPr>
            <w:tcW w:w="1654" w:type="dxa"/>
            <w:noWrap/>
          </w:tcPr>
          <w:p w14:paraId="35C2A957" w14:textId="77777777" w:rsidR="00E22A4A" w:rsidRPr="00E35990" w:rsidRDefault="00E22A4A">
            <w:pPr>
              <w:pStyle w:val="TableTextRight"/>
              <w:keepNext/>
              <w:keepLines/>
              <w:ind w:right="567"/>
              <w:cnfStyle w:val="000000100000" w:firstRow="0" w:lastRow="0" w:firstColumn="0" w:lastColumn="0" w:oddVBand="0" w:evenVBand="0" w:oddHBand="1" w:evenHBand="0" w:firstRowFirstColumn="0" w:firstRowLastColumn="0" w:lastRowFirstColumn="0" w:lastRowLastColumn="0"/>
            </w:pPr>
            <w:r w:rsidRPr="0084134F">
              <w:t>250</w:t>
            </w:r>
          </w:p>
        </w:tc>
        <w:tc>
          <w:tcPr>
            <w:tcW w:w="1654" w:type="dxa"/>
            <w:noWrap/>
          </w:tcPr>
          <w:p w14:paraId="07E73065" w14:textId="77777777" w:rsidR="00E22A4A" w:rsidRPr="00E35990" w:rsidRDefault="00E22A4A">
            <w:pPr>
              <w:pStyle w:val="TableTextRight"/>
              <w:keepNext/>
              <w:keepLines/>
              <w:ind w:right="340"/>
              <w:cnfStyle w:val="000000100000" w:firstRow="0" w:lastRow="0" w:firstColumn="0" w:lastColumn="0" w:oddVBand="0" w:evenVBand="0" w:oddHBand="1" w:evenHBand="0" w:firstRowFirstColumn="0" w:firstRowLastColumn="0" w:lastRowFirstColumn="0" w:lastRowLastColumn="0"/>
            </w:pPr>
            <w:r w:rsidRPr="0084134F">
              <w:t>31%</w:t>
            </w:r>
          </w:p>
        </w:tc>
      </w:tr>
      <w:tr w:rsidR="00E22A4A" w:rsidRPr="00E35990" w14:paraId="027AC9CD" w14:textId="77777777">
        <w:tc>
          <w:tcPr>
            <w:cnfStyle w:val="001000000000" w:firstRow="0" w:lastRow="0" w:firstColumn="1" w:lastColumn="0" w:oddVBand="0" w:evenVBand="0" w:oddHBand="0" w:evenHBand="0" w:firstRowFirstColumn="0" w:firstRowLastColumn="0" w:lastRowFirstColumn="0" w:lastRowLastColumn="0"/>
            <w:tcW w:w="4565" w:type="dxa"/>
            <w:noWrap/>
          </w:tcPr>
          <w:p w14:paraId="4BABD17A" w14:textId="77777777" w:rsidR="00E22A4A" w:rsidRPr="00E35990" w:rsidRDefault="00E22A4A">
            <w:pPr>
              <w:pStyle w:val="TableText"/>
              <w:keepNext/>
              <w:keepLines/>
            </w:pPr>
            <w:r w:rsidRPr="0084134F">
              <w:t>Rt1.4: Temporary lowland stream</w:t>
            </w:r>
          </w:p>
        </w:tc>
        <w:tc>
          <w:tcPr>
            <w:tcW w:w="1653" w:type="dxa"/>
            <w:noWrap/>
          </w:tcPr>
          <w:p w14:paraId="199024BE" w14:textId="77777777" w:rsidR="00E22A4A" w:rsidRPr="00E35990" w:rsidRDefault="00E22A4A">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84134F">
              <w:t>256</w:t>
            </w:r>
          </w:p>
        </w:tc>
        <w:tc>
          <w:tcPr>
            <w:tcW w:w="1654" w:type="dxa"/>
            <w:noWrap/>
          </w:tcPr>
          <w:p w14:paraId="49DE4452" w14:textId="77777777" w:rsidR="00E22A4A" w:rsidRPr="00E35990" w:rsidRDefault="00E22A4A">
            <w:pPr>
              <w:pStyle w:val="TableTextRight"/>
              <w:keepNext/>
              <w:keepLines/>
              <w:ind w:right="567"/>
              <w:cnfStyle w:val="000000000000" w:firstRow="0" w:lastRow="0" w:firstColumn="0" w:lastColumn="0" w:oddVBand="0" w:evenVBand="0" w:oddHBand="0" w:evenHBand="0" w:firstRowFirstColumn="0" w:firstRowLastColumn="0" w:lastRowFirstColumn="0" w:lastRowLastColumn="0"/>
            </w:pPr>
            <w:r w:rsidRPr="0084134F">
              <w:t>157</w:t>
            </w:r>
          </w:p>
        </w:tc>
        <w:tc>
          <w:tcPr>
            <w:tcW w:w="1654" w:type="dxa"/>
            <w:noWrap/>
          </w:tcPr>
          <w:p w14:paraId="6EEFD993" w14:textId="77777777" w:rsidR="00E22A4A" w:rsidRPr="00E35990" w:rsidRDefault="00E22A4A">
            <w:pPr>
              <w:pStyle w:val="TableTextRight"/>
              <w:keepNext/>
              <w:keepLines/>
              <w:ind w:right="340"/>
              <w:cnfStyle w:val="000000000000" w:firstRow="0" w:lastRow="0" w:firstColumn="0" w:lastColumn="0" w:oddVBand="0" w:evenVBand="0" w:oddHBand="0" w:evenHBand="0" w:firstRowFirstColumn="0" w:firstRowLastColumn="0" w:lastRowFirstColumn="0" w:lastRowLastColumn="0"/>
            </w:pPr>
            <w:r w:rsidRPr="0084134F">
              <w:t>61%</w:t>
            </w:r>
          </w:p>
        </w:tc>
      </w:tr>
      <w:tr w:rsidR="00E22A4A" w:rsidRPr="00E35990" w14:paraId="71A3676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tcPr>
          <w:p w14:paraId="3B9C7871" w14:textId="77777777" w:rsidR="00E22A4A" w:rsidRPr="00E35990" w:rsidRDefault="00E22A4A">
            <w:pPr>
              <w:pStyle w:val="TableText"/>
              <w:keepNext/>
              <w:keepLines/>
            </w:pPr>
            <w:r w:rsidRPr="0084134F">
              <w:t>Lp1.1: Permanent lake</w:t>
            </w:r>
          </w:p>
        </w:tc>
        <w:tc>
          <w:tcPr>
            <w:tcW w:w="1653" w:type="dxa"/>
            <w:noWrap/>
          </w:tcPr>
          <w:p w14:paraId="7CC55F04" w14:textId="77777777" w:rsidR="00E22A4A" w:rsidRPr="00E35990" w:rsidRDefault="00E22A4A">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84134F">
              <w:t>481</w:t>
            </w:r>
          </w:p>
        </w:tc>
        <w:tc>
          <w:tcPr>
            <w:tcW w:w="1654" w:type="dxa"/>
            <w:noWrap/>
          </w:tcPr>
          <w:p w14:paraId="3ADB16BD" w14:textId="77777777" w:rsidR="00E22A4A" w:rsidRPr="00E35990" w:rsidRDefault="00E22A4A">
            <w:pPr>
              <w:pStyle w:val="TableTextRight"/>
              <w:keepNext/>
              <w:keepLines/>
              <w:ind w:right="567"/>
              <w:cnfStyle w:val="000000100000" w:firstRow="0" w:lastRow="0" w:firstColumn="0" w:lastColumn="0" w:oddVBand="0" w:evenVBand="0" w:oddHBand="1" w:evenHBand="0" w:firstRowFirstColumn="0" w:firstRowLastColumn="0" w:lastRowFirstColumn="0" w:lastRowLastColumn="0"/>
            </w:pPr>
            <w:r w:rsidRPr="0084134F">
              <w:t>56</w:t>
            </w:r>
          </w:p>
        </w:tc>
        <w:tc>
          <w:tcPr>
            <w:tcW w:w="1654" w:type="dxa"/>
            <w:noWrap/>
          </w:tcPr>
          <w:p w14:paraId="020414ED" w14:textId="77777777" w:rsidR="00E22A4A" w:rsidRPr="00E35990" w:rsidRDefault="00E22A4A">
            <w:pPr>
              <w:pStyle w:val="TableTextRight"/>
              <w:keepNext/>
              <w:keepLines/>
              <w:ind w:right="340"/>
              <w:cnfStyle w:val="000000100000" w:firstRow="0" w:lastRow="0" w:firstColumn="0" w:lastColumn="0" w:oddVBand="0" w:evenVBand="0" w:oddHBand="1" w:evenHBand="0" w:firstRowFirstColumn="0" w:firstRowLastColumn="0" w:lastRowFirstColumn="0" w:lastRowLastColumn="0"/>
            </w:pPr>
            <w:r w:rsidRPr="0084134F">
              <w:t>12%</w:t>
            </w:r>
          </w:p>
        </w:tc>
      </w:tr>
      <w:tr w:rsidR="00E22A4A" w:rsidRPr="00E35990" w14:paraId="5274F040" w14:textId="77777777">
        <w:tc>
          <w:tcPr>
            <w:cnfStyle w:val="001000000000" w:firstRow="0" w:lastRow="0" w:firstColumn="1" w:lastColumn="0" w:oddVBand="0" w:evenVBand="0" w:oddHBand="0" w:evenHBand="0" w:firstRowFirstColumn="0" w:firstRowLastColumn="0" w:lastRowFirstColumn="0" w:lastRowLastColumn="0"/>
            <w:tcW w:w="4565" w:type="dxa"/>
            <w:noWrap/>
          </w:tcPr>
          <w:p w14:paraId="24C34ADE" w14:textId="77777777" w:rsidR="00E22A4A" w:rsidRPr="00E35990" w:rsidRDefault="00E22A4A">
            <w:pPr>
              <w:pStyle w:val="TableText"/>
              <w:keepNext/>
              <w:keepLines/>
            </w:pPr>
            <w:r w:rsidRPr="0084134F">
              <w:t>Pt3.1.2: Clay pan</w:t>
            </w:r>
          </w:p>
        </w:tc>
        <w:tc>
          <w:tcPr>
            <w:tcW w:w="1653" w:type="dxa"/>
            <w:noWrap/>
          </w:tcPr>
          <w:p w14:paraId="731BECB4" w14:textId="77777777" w:rsidR="00E22A4A" w:rsidRPr="00E35990" w:rsidRDefault="00E22A4A">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84134F">
              <w:t>166</w:t>
            </w:r>
          </w:p>
        </w:tc>
        <w:tc>
          <w:tcPr>
            <w:tcW w:w="1654" w:type="dxa"/>
            <w:noWrap/>
          </w:tcPr>
          <w:p w14:paraId="1154AF3A" w14:textId="77777777" w:rsidR="00E22A4A" w:rsidRPr="00E35990" w:rsidRDefault="00E22A4A">
            <w:pPr>
              <w:pStyle w:val="TableTextRight"/>
              <w:keepNext/>
              <w:keepLines/>
              <w:ind w:right="567"/>
              <w:cnfStyle w:val="000000000000" w:firstRow="0" w:lastRow="0" w:firstColumn="0" w:lastColumn="0" w:oddVBand="0" w:evenVBand="0" w:oddHBand="0" w:evenHBand="0" w:firstRowFirstColumn="0" w:firstRowLastColumn="0" w:lastRowFirstColumn="0" w:lastRowLastColumn="0"/>
            </w:pPr>
            <w:r w:rsidRPr="0084134F">
              <w:t>43</w:t>
            </w:r>
          </w:p>
        </w:tc>
        <w:tc>
          <w:tcPr>
            <w:tcW w:w="1654" w:type="dxa"/>
            <w:noWrap/>
          </w:tcPr>
          <w:p w14:paraId="78D30508" w14:textId="77777777" w:rsidR="00E22A4A" w:rsidRPr="00E35990" w:rsidRDefault="00E22A4A">
            <w:pPr>
              <w:pStyle w:val="TableTextRight"/>
              <w:keepNext/>
              <w:keepLines/>
              <w:ind w:right="340"/>
              <w:cnfStyle w:val="000000000000" w:firstRow="0" w:lastRow="0" w:firstColumn="0" w:lastColumn="0" w:oddVBand="0" w:evenVBand="0" w:oddHBand="0" w:evenHBand="0" w:firstRowFirstColumn="0" w:firstRowLastColumn="0" w:lastRowFirstColumn="0" w:lastRowLastColumn="0"/>
            </w:pPr>
            <w:r w:rsidRPr="0084134F">
              <w:t>26%</w:t>
            </w:r>
          </w:p>
        </w:tc>
      </w:tr>
      <w:tr w:rsidR="00E22A4A" w:rsidRPr="00E35990" w14:paraId="01B3731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tcPr>
          <w:p w14:paraId="6B31BA43" w14:textId="77777777" w:rsidR="00E22A4A" w:rsidRPr="00E35990" w:rsidRDefault="00E22A4A">
            <w:pPr>
              <w:pStyle w:val="TableText"/>
              <w:keepNext/>
              <w:keepLines/>
            </w:pPr>
            <w:r w:rsidRPr="0084134F">
              <w:t>Pt1: Temporary swamps</w:t>
            </w:r>
          </w:p>
        </w:tc>
        <w:tc>
          <w:tcPr>
            <w:tcW w:w="1653" w:type="dxa"/>
            <w:noWrap/>
          </w:tcPr>
          <w:p w14:paraId="6DC39592" w14:textId="77777777" w:rsidR="00E22A4A" w:rsidRPr="00E35990" w:rsidRDefault="00E22A4A">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84134F">
              <w:t>1,180</w:t>
            </w:r>
          </w:p>
        </w:tc>
        <w:tc>
          <w:tcPr>
            <w:tcW w:w="1654" w:type="dxa"/>
            <w:noWrap/>
          </w:tcPr>
          <w:p w14:paraId="034DFE59" w14:textId="77777777" w:rsidR="00E22A4A" w:rsidRPr="00E35990" w:rsidRDefault="00E22A4A">
            <w:pPr>
              <w:pStyle w:val="TableTextRight"/>
              <w:keepNext/>
              <w:keepLines/>
              <w:ind w:right="567"/>
              <w:cnfStyle w:val="000000100000" w:firstRow="0" w:lastRow="0" w:firstColumn="0" w:lastColumn="0" w:oddVBand="0" w:evenVBand="0" w:oddHBand="1" w:evenHBand="0" w:firstRowFirstColumn="0" w:firstRowLastColumn="0" w:lastRowFirstColumn="0" w:lastRowLastColumn="0"/>
            </w:pPr>
            <w:r w:rsidRPr="0084134F">
              <w:t>31</w:t>
            </w:r>
          </w:p>
        </w:tc>
        <w:tc>
          <w:tcPr>
            <w:tcW w:w="1654" w:type="dxa"/>
            <w:noWrap/>
          </w:tcPr>
          <w:p w14:paraId="62235CFE" w14:textId="77777777" w:rsidR="00E22A4A" w:rsidRPr="00E35990" w:rsidRDefault="00E22A4A">
            <w:pPr>
              <w:pStyle w:val="TableTextRight"/>
              <w:keepNext/>
              <w:keepLines/>
              <w:ind w:right="340"/>
              <w:cnfStyle w:val="000000100000" w:firstRow="0" w:lastRow="0" w:firstColumn="0" w:lastColumn="0" w:oddVBand="0" w:evenVBand="0" w:oddHBand="1" w:evenHBand="0" w:firstRowFirstColumn="0" w:firstRowLastColumn="0" w:lastRowFirstColumn="0" w:lastRowLastColumn="0"/>
            </w:pPr>
            <w:r w:rsidRPr="0084134F">
              <w:t>3%</w:t>
            </w:r>
          </w:p>
        </w:tc>
      </w:tr>
      <w:tr w:rsidR="00E22A4A" w:rsidRPr="00E35990" w14:paraId="2C40615D" w14:textId="77777777">
        <w:tc>
          <w:tcPr>
            <w:cnfStyle w:val="001000000000" w:firstRow="0" w:lastRow="0" w:firstColumn="1" w:lastColumn="0" w:oddVBand="0" w:evenVBand="0" w:oddHBand="0" w:evenHBand="0" w:firstRowFirstColumn="0" w:firstRowLastColumn="0" w:lastRowFirstColumn="0" w:lastRowLastColumn="0"/>
            <w:tcW w:w="4565" w:type="dxa"/>
            <w:noWrap/>
          </w:tcPr>
          <w:p w14:paraId="5C53ED29" w14:textId="77777777" w:rsidR="00E22A4A" w:rsidRPr="00E35990" w:rsidRDefault="00E22A4A">
            <w:pPr>
              <w:pStyle w:val="TableText"/>
              <w:keepNext/>
              <w:keepLines/>
            </w:pPr>
            <w:r w:rsidRPr="0084134F">
              <w:t>Pu1: Unspecified wetland</w:t>
            </w:r>
          </w:p>
        </w:tc>
        <w:tc>
          <w:tcPr>
            <w:tcW w:w="1653" w:type="dxa"/>
            <w:noWrap/>
          </w:tcPr>
          <w:p w14:paraId="1ABE1EA2" w14:textId="77777777" w:rsidR="00E22A4A" w:rsidRPr="00E35990" w:rsidRDefault="00E22A4A">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84134F">
              <w:t>28</w:t>
            </w:r>
          </w:p>
        </w:tc>
        <w:tc>
          <w:tcPr>
            <w:tcW w:w="1654" w:type="dxa"/>
            <w:noWrap/>
          </w:tcPr>
          <w:p w14:paraId="0AA9E414" w14:textId="77777777" w:rsidR="00E22A4A" w:rsidRPr="00E35990" w:rsidRDefault="00E22A4A">
            <w:pPr>
              <w:pStyle w:val="TableTextRight"/>
              <w:keepNext/>
              <w:keepLines/>
              <w:ind w:right="567"/>
              <w:cnfStyle w:val="000000000000" w:firstRow="0" w:lastRow="0" w:firstColumn="0" w:lastColumn="0" w:oddVBand="0" w:evenVBand="0" w:oddHBand="0" w:evenHBand="0" w:firstRowFirstColumn="0" w:firstRowLastColumn="0" w:lastRowFirstColumn="0" w:lastRowLastColumn="0"/>
            </w:pPr>
            <w:r w:rsidRPr="0084134F">
              <w:t>22</w:t>
            </w:r>
          </w:p>
        </w:tc>
        <w:tc>
          <w:tcPr>
            <w:tcW w:w="1654" w:type="dxa"/>
            <w:noWrap/>
          </w:tcPr>
          <w:p w14:paraId="329F81B9" w14:textId="77777777" w:rsidR="00E22A4A" w:rsidRPr="00E35990" w:rsidRDefault="00E22A4A">
            <w:pPr>
              <w:pStyle w:val="TableTextRight"/>
              <w:keepNext/>
              <w:keepLines/>
              <w:ind w:right="340"/>
              <w:cnfStyle w:val="000000000000" w:firstRow="0" w:lastRow="0" w:firstColumn="0" w:lastColumn="0" w:oddVBand="0" w:evenVBand="0" w:oddHBand="0" w:evenHBand="0" w:firstRowFirstColumn="0" w:firstRowLastColumn="0" w:lastRowFirstColumn="0" w:lastRowLastColumn="0"/>
            </w:pPr>
            <w:r w:rsidRPr="0084134F">
              <w:t>79%</w:t>
            </w:r>
          </w:p>
        </w:tc>
      </w:tr>
      <w:tr w:rsidR="00E22A4A" w:rsidRPr="00E35990" w14:paraId="6D29468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tcPr>
          <w:p w14:paraId="3CE3E761" w14:textId="77777777" w:rsidR="00E22A4A" w:rsidRPr="00E35990" w:rsidRDefault="00E22A4A">
            <w:pPr>
              <w:pStyle w:val="TableText"/>
              <w:keepNext/>
              <w:keepLines/>
            </w:pPr>
            <w:r w:rsidRPr="0084134F">
              <w:t>F1.11: River cooba woodland riparian zone or floodplain</w:t>
            </w:r>
          </w:p>
        </w:tc>
        <w:tc>
          <w:tcPr>
            <w:tcW w:w="1653" w:type="dxa"/>
            <w:noWrap/>
          </w:tcPr>
          <w:p w14:paraId="0E304FBB" w14:textId="77777777" w:rsidR="00E22A4A" w:rsidRPr="00E35990" w:rsidRDefault="00E22A4A">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84134F">
              <w:t>204</w:t>
            </w:r>
          </w:p>
        </w:tc>
        <w:tc>
          <w:tcPr>
            <w:tcW w:w="1654" w:type="dxa"/>
            <w:noWrap/>
          </w:tcPr>
          <w:p w14:paraId="6E6F6417" w14:textId="77777777" w:rsidR="00E22A4A" w:rsidRPr="00E35990" w:rsidRDefault="00E22A4A">
            <w:pPr>
              <w:pStyle w:val="TableTextRight"/>
              <w:keepNext/>
              <w:keepLines/>
              <w:ind w:right="567"/>
              <w:cnfStyle w:val="000000100000" w:firstRow="0" w:lastRow="0" w:firstColumn="0" w:lastColumn="0" w:oddVBand="0" w:evenVBand="0" w:oddHBand="1" w:evenHBand="0" w:firstRowFirstColumn="0" w:firstRowLastColumn="0" w:lastRowFirstColumn="0" w:lastRowLastColumn="0"/>
            </w:pPr>
            <w:r w:rsidRPr="0084134F">
              <w:t>0</w:t>
            </w:r>
          </w:p>
        </w:tc>
        <w:tc>
          <w:tcPr>
            <w:tcW w:w="1654" w:type="dxa"/>
            <w:noWrap/>
          </w:tcPr>
          <w:p w14:paraId="425FB82C" w14:textId="77777777" w:rsidR="00E22A4A" w:rsidRPr="00E35990" w:rsidRDefault="00E22A4A">
            <w:pPr>
              <w:pStyle w:val="TableTextRight"/>
              <w:keepNext/>
              <w:keepLines/>
              <w:ind w:right="340"/>
              <w:cnfStyle w:val="000000100000" w:firstRow="0" w:lastRow="0" w:firstColumn="0" w:lastColumn="0" w:oddVBand="0" w:evenVBand="0" w:oddHBand="1" w:evenHBand="0" w:firstRowFirstColumn="0" w:firstRowLastColumn="0" w:lastRowFirstColumn="0" w:lastRowLastColumn="0"/>
            </w:pPr>
            <w:r w:rsidRPr="0084134F">
              <w:t>0%</w:t>
            </w:r>
          </w:p>
        </w:tc>
      </w:tr>
      <w:tr w:rsidR="00E22A4A" w:rsidRPr="00E35990" w14:paraId="143B61DF" w14:textId="77777777">
        <w:tc>
          <w:tcPr>
            <w:cnfStyle w:val="001000000000" w:firstRow="0" w:lastRow="0" w:firstColumn="1" w:lastColumn="0" w:oddVBand="0" w:evenVBand="0" w:oddHBand="0" w:evenHBand="0" w:firstRowFirstColumn="0" w:firstRowLastColumn="0" w:lastRowFirstColumn="0" w:lastRowLastColumn="0"/>
            <w:tcW w:w="4565" w:type="dxa"/>
            <w:noWrap/>
          </w:tcPr>
          <w:p w14:paraId="63837B03" w14:textId="77777777" w:rsidR="00E22A4A" w:rsidRPr="00E35990" w:rsidRDefault="00E22A4A">
            <w:pPr>
              <w:pStyle w:val="TableText"/>
              <w:keepNext/>
              <w:keepLines/>
            </w:pPr>
            <w:r w:rsidRPr="0084134F">
              <w:t>F1.12: Woodland riparian zone or floodplain</w:t>
            </w:r>
          </w:p>
        </w:tc>
        <w:tc>
          <w:tcPr>
            <w:tcW w:w="1653" w:type="dxa"/>
            <w:noWrap/>
          </w:tcPr>
          <w:p w14:paraId="46131781" w14:textId="77777777" w:rsidR="00E22A4A" w:rsidRPr="00E35990" w:rsidRDefault="00E22A4A">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84134F">
              <w:t>20</w:t>
            </w:r>
          </w:p>
        </w:tc>
        <w:tc>
          <w:tcPr>
            <w:tcW w:w="1654" w:type="dxa"/>
            <w:noWrap/>
          </w:tcPr>
          <w:p w14:paraId="65797B8A" w14:textId="77777777" w:rsidR="00E22A4A" w:rsidRPr="00E35990" w:rsidRDefault="00E22A4A">
            <w:pPr>
              <w:pStyle w:val="TableTextRight"/>
              <w:keepNext/>
              <w:keepLines/>
              <w:ind w:right="567"/>
              <w:cnfStyle w:val="000000000000" w:firstRow="0" w:lastRow="0" w:firstColumn="0" w:lastColumn="0" w:oddVBand="0" w:evenVBand="0" w:oddHBand="0" w:evenHBand="0" w:firstRowFirstColumn="0" w:firstRowLastColumn="0" w:lastRowFirstColumn="0" w:lastRowLastColumn="0"/>
            </w:pPr>
            <w:r w:rsidRPr="0084134F">
              <w:t>0</w:t>
            </w:r>
          </w:p>
        </w:tc>
        <w:tc>
          <w:tcPr>
            <w:tcW w:w="1654" w:type="dxa"/>
            <w:noWrap/>
          </w:tcPr>
          <w:p w14:paraId="00854882" w14:textId="77777777" w:rsidR="00E22A4A" w:rsidRPr="00E35990" w:rsidRDefault="00E22A4A">
            <w:pPr>
              <w:pStyle w:val="TableTextRight"/>
              <w:keepNext/>
              <w:keepLines/>
              <w:ind w:right="340"/>
              <w:cnfStyle w:val="000000000000" w:firstRow="0" w:lastRow="0" w:firstColumn="0" w:lastColumn="0" w:oddVBand="0" w:evenVBand="0" w:oddHBand="0" w:evenHBand="0" w:firstRowFirstColumn="0" w:firstRowLastColumn="0" w:lastRowFirstColumn="0" w:lastRowLastColumn="0"/>
            </w:pPr>
            <w:r w:rsidRPr="0084134F">
              <w:t>0%</w:t>
            </w:r>
          </w:p>
        </w:tc>
      </w:tr>
      <w:tr w:rsidR="00E22A4A" w:rsidRPr="00E35990" w14:paraId="74F33CE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tcPr>
          <w:p w14:paraId="452655CB" w14:textId="77777777" w:rsidR="00E22A4A" w:rsidRPr="00E35990" w:rsidRDefault="00E22A4A">
            <w:pPr>
              <w:pStyle w:val="TableText"/>
              <w:keepNext/>
              <w:keepLines/>
            </w:pPr>
            <w:r w:rsidRPr="0084134F">
              <w:t>F1.2: River red gum forest riparian zone or floodplain</w:t>
            </w:r>
          </w:p>
        </w:tc>
        <w:tc>
          <w:tcPr>
            <w:tcW w:w="1653" w:type="dxa"/>
            <w:noWrap/>
          </w:tcPr>
          <w:p w14:paraId="6AB63169" w14:textId="77777777" w:rsidR="00E22A4A" w:rsidRPr="00E35990" w:rsidRDefault="00E22A4A">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84134F">
              <w:t>1,204</w:t>
            </w:r>
          </w:p>
        </w:tc>
        <w:tc>
          <w:tcPr>
            <w:tcW w:w="1654" w:type="dxa"/>
            <w:noWrap/>
          </w:tcPr>
          <w:p w14:paraId="6A927770" w14:textId="77777777" w:rsidR="00E22A4A" w:rsidRPr="00E35990" w:rsidRDefault="00E22A4A">
            <w:pPr>
              <w:pStyle w:val="TableTextRight"/>
              <w:keepNext/>
              <w:keepLines/>
              <w:ind w:right="567"/>
              <w:cnfStyle w:val="000000100000" w:firstRow="0" w:lastRow="0" w:firstColumn="0" w:lastColumn="0" w:oddVBand="0" w:evenVBand="0" w:oddHBand="1" w:evenHBand="0" w:firstRowFirstColumn="0" w:firstRowLastColumn="0" w:lastRowFirstColumn="0" w:lastRowLastColumn="0"/>
            </w:pPr>
            <w:r w:rsidRPr="0084134F">
              <w:t>0</w:t>
            </w:r>
          </w:p>
        </w:tc>
        <w:tc>
          <w:tcPr>
            <w:tcW w:w="1654" w:type="dxa"/>
            <w:noWrap/>
          </w:tcPr>
          <w:p w14:paraId="0FFCEBEA" w14:textId="77777777" w:rsidR="00E22A4A" w:rsidRPr="00E35990" w:rsidRDefault="00E22A4A">
            <w:pPr>
              <w:pStyle w:val="TableTextRight"/>
              <w:keepNext/>
              <w:keepLines/>
              <w:ind w:right="340"/>
              <w:cnfStyle w:val="000000100000" w:firstRow="0" w:lastRow="0" w:firstColumn="0" w:lastColumn="0" w:oddVBand="0" w:evenVBand="0" w:oddHBand="1" w:evenHBand="0" w:firstRowFirstColumn="0" w:firstRowLastColumn="0" w:lastRowFirstColumn="0" w:lastRowLastColumn="0"/>
            </w:pPr>
            <w:r w:rsidRPr="0084134F">
              <w:t>0%</w:t>
            </w:r>
          </w:p>
        </w:tc>
      </w:tr>
      <w:tr w:rsidR="00E22A4A" w:rsidRPr="00E35990" w14:paraId="2D81C85D" w14:textId="77777777">
        <w:tc>
          <w:tcPr>
            <w:cnfStyle w:val="001000000000" w:firstRow="0" w:lastRow="0" w:firstColumn="1" w:lastColumn="0" w:oddVBand="0" w:evenVBand="0" w:oddHBand="0" w:evenHBand="0" w:firstRowFirstColumn="0" w:firstRowLastColumn="0" w:lastRowFirstColumn="0" w:lastRowLastColumn="0"/>
            <w:tcW w:w="4565" w:type="dxa"/>
            <w:noWrap/>
          </w:tcPr>
          <w:p w14:paraId="327391E1" w14:textId="77777777" w:rsidR="00E22A4A" w:rsidRPr="00E35990" w:rsidRDefault="00E22A4A">
            <w:pPr>
              <w:pStyle w:val="TableText"/>
              <w:keepNext/>
              <w:keepLines/>
            </w:pPr>
            <w:r w:rsidRPr="0084134F">
              <w:t>F1.4: River red gum woodland riparian zone or floodplain</w:t>
            </w:r>
          </w:p>
        </w:tc>
        <w:tc>
          <w:tcPr>
            <w:tcW w:w="1653" w:type="dxa"/>
            <w:noWrap/>
          </w:tcPr>
          <w:p w14:paraId="16B02E3F" w14:textId="77777777" w:rsidR="00E22A4A" w:rsidRPr="00E35990" w:rsidRDefault="00E22A4A">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84134F">
              <w:t>5,426</w:t>
            </w:r>
          </w:p>
        </w:tc>
        <w:tc>
          <w:tcPr>
            <w:tcW w:w="1654" w:type="dxa"/>
            <w:noWrap/>
          </w:tcPr>
          <w:p w14:paraId="7FEAE1A0" w14:textId="77777777" w:rsidR="00E22A4A" w:rsidRPr="00E35990" w:rsidRDefault="00E22A4A">
            <w:pPr>
              <w:pStyle w:val="TableTextRight"/>
              <w:keepNext/>
              <w:keepLines/>
              <w:ind w:right="567"/>
              <w:cnfStyle w:val="000000000000" w:firstRow="0" w:lastRow="0" w:firstColumn="0" w:lastColumn="0" w:oddVBand="0" w:evenVBand="0" w:oddHBand="0" w:evenHBand="0" w:firstRowFirstColumn="0" w:firstRowLastColumn="0" w:lastRowFirstColumn="0" w:lastRowLastColumn="0"/>
            </w:pPr>
            <w:r w:rsidRPr="0084134F">
              <w:t>0</w:t>
            </w:r>
          </w:p>
        </w:tc>
        <w:tc>
          <w:tcPr>
            <w:tcW w:w="1654" w:type="dxa"/>
            <w:noWrap/>
          </w:tcPr>
          <w:p w14:paraId="70DEC6E9" w14:textId="77777777" w:rsidR="00E22A4A" w:rsidRPr="00E35990" w:rsidRDefault="00E22A4A">
            <w:pPr>
              <w:pStyle w:val="TableTextRight"/>
              <w:keepNext/>
              <w:keepLines/>
              <w:ind w:right="340"/>
              <w:cnfStyle w:val="000000000000" w:firstRow="0" w:lastRow="0" w:firstColumn="0" w:lastColumn="0" w:oddVBand="0" w:evenVBand="0" w:oddHBand="0" w:evenHBand="0" w:firstRowFirstColumn="0" w:firstRowLastColumn="0" w:lastRowFirstColumn="0" w:lastRowLastColumn="0"/>
            </w:pPr>
            <w:r w:rsidRPr="0084134F">
              <w:t>0%</w:t>
            </w:r>
          </w:p>
        </w:tc>
      </w:tr>
      <w:tr w:rsidR="00E22A4A" w:rsidRPr="00E35990" w14:paraId="250E69D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tcPr>
          <w:p w14:paraId="66F06B07" w14:textId="77777777" w:rsidR="00E22A4A" w:rsidRPr="00E35990" w:rsidRDefault="00E22A4A">
            <w:pPr>
              <w:pStyle w:val="TableText"/>
              <w:keepNext/>
              <w:keepLines/>
            </w:pPr>
            <w:r w:rsidRPr="0084134F">
              <w:t>F1.8: Black box woodland riparian zone or floodplain</w:t>
            </w:r>
          </w:p>
        </w:tc>
        <w:tc>
          <w:tcPr>
            <w:tcW w:w="1653" w:type="dxa"/>
            <w:noWrap/>
          </w:tcPr>
          <w:p w14:paraId="3046E42E" w14:textId="77777777" w:rsidR="00E22A4A" w:rsidRPr="00E35990" w:rsidRDefault="00E22A4A">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84134F">
              <w:t>5,787</w:t>
            </w:r>
          </w:p>
        </w:tc>
        <w:tc>
          <w:tcPr>
            <w:tcW w:w="1654" w:type="dxa"/>
            <w:noWrap/>
          </w:tcPr>
          <w:p w14:paraId="2AAC7D1F" w14:textId="77777777" w:rsidR="00E22A4A" w:rsidRPr="00E35990" w:rsidRDefault="00E22A4A">
            <w:pPr>
              <w:pStyle w:val="TableTextRight"/>
              <w:keepNext/>
              <w:keepLines/>
              <w:ind w:right="567"/>
              <w:cnfStyle w:val="000000100000" w:firstRow="0" w:lastRow="0" w:firstColumn="0" w:lastColumn="0" w:oddVBand="0" w:evenVBand="0" w:oddHBand="1" w:evenHBand="0" w:firstRowFirstColumn="0" w:firstRowLastColumn="0" w:lastRowFirstColumn="0" w:lastRowLastColumn="0"/>
            </w:pPr>
            <w:r w:rsidRPr="0084134F">
              <w:t>0</w:t>
            </w:r>
          </w:p>
        </w:tc>
        <w:tc>
          <w:tcPr>
            <w:tcW w:w="1654" w:type="dxa"/>
            <w:noWrap/>
          </w:tcPr>
          <w:p w14:paraId="3648E1E2" w14:textId="77777777" w:rsidR="00E22A4A" w:rsidRPr="00E35990" w:rsidRDefault="00E22A4A">
            <w:pPr>
              <w:pStyle w:val="TableTextRight"/>
              <w:keepNext/>
              <w:keepLines/>
              <w:ind w:right="340"/>
              <w:cnfStyle w:val="000000100000" w:firstRow="0" w:lastRow="0" w:firstColumn="0" w:lastColumn="0" w:oddVBand="0" w:evenVBand="0" w:oddHBand="1" w:evenHBand="0" w:firstRowFirstColumn="0" w:firstRowLastColumn="0" w:lastRowFirstColumn="0" w:lastRowLastColumn="0"/>
            </w:pPr>
            <w:r w:rsidRPr="0084134F">
              <w:t>0%</w:t>
            </w:r>
          </w:p>
        </w:tc>
      </w:tr>
      <w:tr w:rsidR="00E22A4A" w:rsidRPr="00E35990" w14:paraId="1B4E85F8" w14:textId="77777777">
        <w:tc>
          <w:tcPr>
            <w:cnfStyle w:val="001000000000" w:firstRow="0" w:lastRow="0" w:firstColumn="1" w:lastColumn="0" w:oddVBand="0" w:evenVBand="0" w:oddHBand="0" w:evenHBand="0" w:firstRowFirstColumn="0" w:firstRowLastColumn="0" w:lastRowFirstColumn="0" w:lastRowLastColumn="0"/>
            <w:tcW w:w="4565" w:type="dxa"/>
            <w:noWrap/>
          </w:tcPr>
          <w:p w14:paraId="34FFA65D" w14:textId="77777777" w:rsidR="00E22A4A" w:rsidRPr="00E35990" w:rsidRDefault="00E22A4A">
            <w:pPr>
              <w:pStyle w:val="TableText"/>
              <w:keepNext/>
              <w:keepLines/>
            </w:pPr>
            <w:r w:rsidRPr="0084134F">
              <w:t>F2.2: Lignum shrubland riparian zone or floodplain</w:t>
            </w:r>
          </w:p>
        </w:tc>
        <w:tc>
          <w:tcPr>
            <w:tcW w:w="1653" w:type="dxa"/>
            <w:noWrap/>
          </w:tcPr>
          <w:p w14:paraId="4E9E1347" w14:textId="77777777" w:rsidR="00E22A4A" w:rsidRPr="00E35990" w:rsidRDefault="00E22A4A">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84134F">
              <w:t>2,713</w:t>
            </w:r>
          </w:p>
        </w:tc>
        <w:tc>
          <w:tcPr>
            <w:tcW w:w="1654" w:type="dxa"/>
            <w:noWrap/>
          </w:tcPr>
          <w:p w14:paraId="21566E4D" w14:textId="77777777" w:rsidR="00E22A4A" w:rsidRPr="00E35990" w:rsidRDefault="00E22A4A">
            <w:pPr>
              <w:pStyle w:val="TableTextRight"/>
              <w:keepNext/>
              <w:keepLines/>
              <w:ind w:right="567"/>
              <w:cnfStyle w:val="000000000000" w:firstRow="0" w:lastRow="0" w:firstColumn="0" w:lastColumn="0" w:oddVBand="0" w:evenVBand="0" w:oddHBand="0" w:evenHBand="0" w:firstRowFirstColumn="0" w:firstRowLastColumn="0" w:lastRowFirstColumn="0" w:lastRowLastColumn="0"/>
            </w:pPr>
            <w:r w:rsidRPr="0084134F">
              <w:t>0</w:t>
            </w:r>
          </w:p>
        </w:tc>
        <w:tc>
          <w:tcPr>
            <w:tcW w:w="1654" w:type="dxa"/>
            <w:noWrap/>
          </w:tcPr>
          <w:p w14:paraId="0BD23BD8" w14:textId="77777777" w:rsidR="00E22A4A" w:rsidRPr="00E35990" w:rsidRDefault="00E22A4A">
            <w:pPr>
              <w:pStyle w:val="TableTextRight"/>
              <w:keepNext/>
              <w:keepLines/>
              <w:ind w:right="340"/>
              <w:cnfStyle w:val="000000000000" w:firstRow="0" w:lastRow="0" w:firstColumn="0" w:lastColumn="0" w:oddVBand="0" w:evenVBand="0" w:oddHBand="0" w:evenHBand="0" w:firstRowFirstColumn="0" w:firstRowLastColumn="0" w:lastRowFirstColumn="0" w:lastRowLastColumn="0"/>
            </w:pPr>
            <w:r w:rsidRPr="0084134F">
              <w:t>0%</w:t>
            </w:r>
          </w:p>
        </w:tc>
      </w:tr>
      <w:tr w:rsidR="00E22A4A" w:rsidRPr="00E35990" w14:paraId="54FA8FC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tcPr>
          <w:p w14:paraId="2E762CEC" w14:textId="77777777" w:rsidR="00E22A4A" w:rsidRPr="00E35990" w:rsidRDefault="00E22A4A">
            <w:pPr>
              <w:pStyle w:val="TableText"/>
              <w:keepNext/>
              <w:keepLines/>
            </w:pPr>
            <w:r w:rsidRPr="0084134F">
              <w:t>F2.4: Shrubland riparian zone or floodplain</w:t>
            </w:r>
          </w:p>
        </w:tc>
        <w:tc>
          <w:tcPr>
            <w:tcW w:w="1653" w:type="dxa"/>
            <w:noWrap/>
          </w:tcPr>
          <w:p w14:paraId="06A62B8F" w14:textId="77777777" w:rsidR="00E22A4A" w:rsidRPr="00E35990" w:rsidRDefault="00E22A4A">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84134F">
              <w:t>3,347</w:t>
            </w:r>
          </w:p>
        </w:tc>
        <w:tc>
          <w:tcPr>
            <w:tcW w:w="1654" w:type="dxa"/>
            <w:noWrap/>
          </w:tcPr>
          <w:p w14:paraId="2FE1CDEA" w14:textId="77777777" w:rsidR="00E22A4A" w:rsidRPr="00E35990" w:rsidRDefault="00E22A4A">
            <w:pPr>
              <w:pStyle w:val="TableTextRight"/>
              <w:keepNext/>
              <w:keepLines/>
              <w:ind w:right="567"/>
              <w:cnfStyle w:val="000000100000" w:firstRow="0" w:lastRow="0" w:firstColumn="0" w:lastColumn="0" w:oddVBand="0" w:evenVBand="0" w:oddHBand="1" w:evenHBand="0" w:firstRowFirstColumn="0" w:firstRowLastColumn="0" w:lastRowFirstColumn="0" w:lastRowLastColumn="0"/>
            </w:pPr>
            <w:r w:rsidRPr="0084134F">
              <w:t>0</w:t>
            </w:r>
          </w:p>
        </w:tc>
        <w:tc>
          <w:tcPr>
            <w:tcW w:w="1654" w:type="dxa"/>
            <w:noWrap/>
          </w:tcPr>
          <w:p w14:paraId="04A54FFF" w14:textId="77777777" w:rsidR="00E22A4A" w:rsidRPr="00E35990" w:rsidRDefault="00E22A4A">
            <w:pPr>
              <w:pStyle w:val="TableTextRight"/>
              <w:keepNext/>
              <w:keepLines/>
              <w:ind w:right="340"/>
              <w:cnfStyle w:val="000000100000" w:firstRow="0" w:lastRow="0" w:firstColumn="0" w:lastColumn="0" w:oddVBand="0" w:evenVBand="0" w:oddHBand="1" w:evenHBand="0" w:firstRowFirstColumn="0" w:firstRowLastColumn="0" w:lastRowFirstColumn="0" w:lastRowLastColumn="0"/>
            </w:pPr>
            <w:r w:rsidRPr="0084134F">
              <w:t>0%</w:t>
            </w:r>
          </w:p>
        </w:tc>
      </w:tr>
      <w:tr w:rsidR="00E22A4A" w:rsidRPr="00E35990" w14:paraId="645C2F81" w14:textId="77777777">
        <w:tc>
          <w:tcPr>
            <w:cnfStyle w:val="001000000000" w:firstRow="0" w:lastRow="0" w:firstColumn="1" w:lastColumn="0" w:oddVBand="0" w:evenVBand="0" w:oddHBand="0" w:evenHBand="0" w:firstRowFirstColumn="0" w:firstRowLastColumn="0" w:lastRowFirstColumn="0" w:lastRowLastColumn="0"/>
            <w:tcW w:w="4565" w:type="dxa"/>
            <w:noWrap/>
          </w:tcPr>
          <w:p w14:paraId="2B6A8A3B" w14:textId="77777777" w:rsidR="00E22A4A" w:rsidRPr="00E35990" w:rsidRDefault="00E22A4A">
            <w:pPr>
              <w:pStyle w:val="TableText"/>
              <w:keepNext/>
              <w:keepLines/>
            </w:pPr>
            <w:r w:rsidRPr="0084134F">
              <w:t>F4: Unspecified riparian zone or floodplain</w:t>
            </w:r>
          </w:p>
        </w:tc>
        <w:tc>
          <w:tcPr>
            <w:tcW w:w="1653" w:type="dxa"/>
            <w:noWrap/>
          </w:tcPr>
          <w:p w14:paraId="3145B11B" w14:textId="77777777" w:rsidR="00E22A4A" w:rsidRPr="00E35990" w:rsidRDefault="00E22A4A">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84134F">
              <w:t>1,186</w:t>
            </w:r>
          </w:p>
        </w:tc>
        <w:tc>
          <w:tcPr>
            <w:tcW w:w="1654" w:type="dxa"/>
            <w:noWrap/>
          </w:tcPr>
          <w:p w14:paraId="59A83113" w14:textId="77777777" w:rsidR="00E22A4A" w:rsidRPr="00E35990" w:rsidRDefault="00E22A4A">
            <w:pPr>
              <w:pStyle w:val="TableTextRight"/>
              <w:keepNext/>
              <w:keepLines/>
              <w:ind w:right="567"/>
              <w:cnfStyle w:val="000000000000" w:firstRow="0" w:lastRow="0" w:firstColumn="0" w:lastColumn="0" w:oddVBand="0" w:evenVBand="0" w:oddHBand="0" w:evenHBand="0" w:firstRowFirstColumn="0" w:firstRowLastColumn="0" w:lastRowFirstColumn="0" w:lastRowLastColumn="0"/>
            </w:pPr>
            <w:r w:rsidRPr="0084134F">
              <w:t>0</w:t>
            </w:r>
          </w:p>
        </w:tc>
        <w:tc>
          <w:tcPr>
            <w:tcW w:w="1654" w:type="dxa"/>
            <w:noWrap/>
          </w:tcPr>
          <w:p w14:paraId="246F7EB2" w14:textId="77777777" w:rsidR="00E22A4A" w:rsidRPr="00E35990" w:rsidRDefault="00E22A4A">
            <w:pPr>
              <w:pStyle w:val="TableTextRight"/>
              <w:keepNext/>
              <w:keepLines/>
              <w:ind w:right="340"/>
              <w:cnfStyle w:val="000000000000" w:firstRow="0" w:lastRow="0" w:firstColumn="0" w:lastColumn="0" w:oddVBand="0" w:evenVBand="0" w:oddHBand="0" w:evenHBand="0" w:firstRowFirstColumn="0" w:firstRowLastColumn="0" w:lastRowFirstColumn="0" w:lastRowLastColumn="0"/>
            </w:pPr>
            <w:r w:rsidRPr="0084134F">
              <w:t>0%</w:t>
            </w:r>
          </w:p>
        </w:tc>
      </w:tr>
      <w:tr w:rsidR="00E22A4A" w:rsidRPr="00E35990" w14:paraId="5D145FA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tcPr>
          <w:p w14:paraId="3F975496" w14:textId="77777777" w:rsidR="00E22A4A" w:rsidRPr="00E35990" w:rsidRDefault="00E22A4A">
            <w:pPr>
              <w:pStyle w:val="TableText"/>
              <w:keepNext/>
              <w:keepLines/>
            </w:pPr>
            <w:r w:rsidRPr="0084134F">
              <w:t>Psp4: Permanent saline wetland</w:t>
            </w:r>
          </w:p>
        </w:tc>
        <w:tc>
          <w:tcPr>
            <w:tcW w:w="1653" w:type="dxa"/>
            <w:noWrap/>
          </w:tcPr>
          <w:p w14:paraId="2B94C779" w14:textId="77777777" w:rsidR="00E22A4A" w:rsidRPr="00E35990" w:rsidRDefault="00E22A4A">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84134F">
              <w:t>303</w:t>
            </w:r>
          </w:p>
        </w:tc>
        <w:tc>
          <w:tcPr>
            <w:tcW w:w="1654" w:type="dxa"/>
            <w:noWrap/>
          </w:tcPr>
          <w:p w14:paraId="05B543A7" w14:textId="77777777" w:rsidR="00E22A4A" w:rsidRPr="00E35990" w:rsidRDefault="00E22A4A">
            <w:pPr>
              <w:pStyle w:val="TableTextRight"/>
              <w:keepNext/>
              <w:keepLines/>
              <w:ind w:right="567"/>
              <w:cnfStyle w:val="000000100000" w:firstRow="0" w:lastRow="0" w:firstColumn="0" w:lastColumn="0" w:oddVBand="0" w:evenVBand="0" w:oddHBand="1" w:evenHBand="0" w:firstRowFirstColumn="0" w:firstRowLastColumn="0" w:lastRowFirstColumn="0" w:lastRowLastColumn="0"/>
            </w:pPr>
            <w:r w:rsidRPr="0084134F">
              <w:t>0</w:t>
            </w:r>
          </w:p>
        </w:tc>
        <w:tc>
          <w:tcPr>
            <w:tcW w:w="1654" w:type="dxa"/>
            <w:noWrap/>
          </w:tcPr>
          <w:p w14:paraId="15F11737" w14:textId="77777777" w:rsidR="00E22A4A" w:rsidRPr="00E35990" w:rsidRDefault="00E22A4A">
            <w:pPr>
              <w:pStyle w:val="TableTextRight"/>
              <w:keepNext/>
              <w:keepLines/>
              <w:ind w:right="340"/>
              <w:cnfStyle w:val="000000100000" w:firstRow="0" w:lastRow="0" w:firstColumn="0" w:lastColumn="0" w:oddVBand="0" w:evenVBand="0" w:oddHBand="1" w:evenHBand="0" w:firstRowFirstColumn="0" w:firstRowLastColumn="0" w:lastRowFirstColumn="0" w:lastRowLastColumn="0"/>
            </w:pPr>
            <w:r w:rsidRPr="0084134F">
              <w:t>0%</w:t>
            </w:r>
          </w:p>
        </w:tc>
      </w:tr>
      <w:tr w:rsidR="00E22A4A" w:rsidRPr="00E35990" w14:paraId="725C1243" w14:textId="77777777">
        <w:tc>
          <w:tcPr>
            <w:cnfStyle w:val="001000000000" w:firstRow="0" w:lastRow="0" w:firstColumn="1" w:lastColumn="0" w:oddVBand="0" w:evenVBand="0" w:oddHBand="0" w:evenHBand="0" w:firstRowFirstColumn="0" w:firstRowLastColumn="0" w:lastRowFirstColumn="0" w:lastRowLastColumn="0"/>
            <w:tcW w:w="4565" w:type="dxa"/>
            <w:noWrap/>
          </w:tcPr>
          <w:p w14:paraId="71A5D511" w14:textId="77777777" w:rsidR="00E22A4A" w:rsidRPr="00E35990" w:rsidRDefault="00E22A4A">
            <w:pPr>
              <w:pStyle w:val="TableText"/>
              <w:keepNext/>
              <w:keepLines/>
            </w:pPr>
            <w:r w:rsidRPr="0084134F">
              <w:t>Pt1.2.2: Temporary black box swamp</w:t>
            </w:r>
          </w:p>
        </w:tc>
        <w:tc>
          <w:tcPr>
            <w:tcW w:w="1653" w:type="dxa"/>
            <w:noWrap/>
          </w:tcPr>
          <w:p w14:paraId="01EBD9C0" w14:textId="77777777" w:rsidR="00E22A4A" w:rsidRPr="00E35990" w:rsidRDefault="00E22A4A">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84134F">
              <w:t>1</w:t>
            </w:r>
          </w:p>
        </w:tc>
        <w:tc>
          <w:tcPr>
            <w:tcW w:w="1654" w:type="dxa"/>
            <w:noWrap/>
          </w:tcPr>
          <w:p w14:paraId="500D55DE" w14:textId="77777777" w:rsidR="00E22A4A" w:rsidRPr="00E35990" w:rsidRDefault="00E22A4A">
            <w:pPr>
              <w:pStyle w:val="TableTextRight"/>
              <w:keepNext/>
              <w:keepLines/>
              <w:ind w:right="567"/>
              <w:cnfStyle w:val="000000000000" w:firstRow="0" w:lastRow="0" w:firstColumn="0" w:lastColumn="0" w:oddVBand="0" w:evenVBand="0" w:oddHBand="0" w:evenHBand="0" w:firstRowFirstColumn="0" w:firstRowLastColumn="0" w:lastRowFirstColumn="0" w:lastRowLastColumn="0"/>
            </w:pPr>
            <w:r w:rsidRPr="0084134F">
              <w:t>0</w:t>
            </w:r>
          </w:p>
        </w:tc>
        <w:tc>
          <w:tcPr>
            <w:tcW w:w="1654" w:type="dxa"/>
            <w:noWrap/>
          </w:tcPr>
          <w:p w14:paraId="2AA40B8E" w14:textId="77777777" w:rsidR="00E22A4A" w:rsidRPr="00E35990" w:rsidRDefault="00E22A4A">
            <w:pPr>
              <w:pStyle w:val="TableTextRight"/>
              <w:keepNext/>
              <w:keepLines/>
              <w:ind w:right="340"/>
              <w:cnfStyle w:val="000000000000" w:firstRow="0" w:lastRow="0" w:firstColumn="0" w:lastColumn="0" w:oddVBand="0" w:evenVBand="0" w:oddHBand="0" w:evenHBand="0" w:firstRowFirstColumn="0" w:firstRowLastColumn="0" w:lastRowFirstColumn="0" w:lastRowLastColumn="0"/>
            </w:pPr>
            <w:r w:rsidRPr="0084134F">
              <w:t>0%</w:t>
            </w:r>
          </w:p>
        </w:tc>
      </w:tr>
      <w:tr w:rsidR="00E22A4A" w:rsidRPr="00E35990" w14:paraId="2B58F0E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tcPr>
          <w:p w14:paraId="51357FB6" w14:textId="77777777" w:rsidR="00E22A4A" w:rsidRPr="00E35990" w:rsidRDefault="00E22A4A">
            <w:pPr>
              <w:pStyle w:val="TableText"/>
              <w:keepNext/>
              <w:keepLines/>
            </w:pPr>
            <w:r w:rsidRPr="0084134F">
              <w:t>Pt2.1.2: Temporary tall emergent marsh</w:t>
            </w:r>
          </w:p>
        </w:tc>
        <w:tc>
          <w:tcPr>
            <w:tcW w:w="1653" w:type="dxa"/>
            <w:noWrap/>
          </w:tcPr>
          <w:p w14:paraId="0C714E33" w14:textId="77777777" w:rsidR="00E22A4A" w:rsidRPr="00E35990" w:rsidRDefault="00E22A4A">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84134F">
              <w:t>45</w:t>
            </w:r>
          </w:p>
        </w:tc>
        <w:tc>
          <w:tcPr>
            <w:tcW w:w="1654" w:type="dxa"/>
            <w:noWrap/>
          </w:tcPr>
          <w:p w14:paraId="71D1AF46" w14:textId="77777777" w:rsidR="00E22A4A" w:rsidRPr="00E35990" w:rsidRDefault="00E22A4A">
            <w:pPr>
              <w:pStyle w:val="TableTextRight"/>
              <w:keepNext/>
              <w:keepLines/>
              <w:ind w:right="567"/>
              <w:cnfStyle w:val="000000100000" w:firstRow="0" w:lastRow="0" w:firstColumn="0" w:lastColumn="0" w:oddVBand="0" w:evenVBand="0" w:oddHBand="1" w:evenHBand="0" w:firstRowFirstColumn="0" w:firstRowLastColumn="0" w:lastRowFirstColumn="0" w:lastRowLastColumn="0"/>
            </w:pPr>
            <w:r w:rsidRPr="0084134F">
              <w:t>0</w:t>
            </w:r>
          </w:p>
        </w:tc>
        <w:tc>
          <w:tcPr>
            <w:tcW w:w="1654" w:type="dxa"/>
            <w:noWrap/>
          </w:tcPr>
          <w:p w14:paraId="143E0BD7" w14:textId="77777777" w:rsidR="00E22A4A" w:rsidRPr="00E35990" w:rsidRDefault="00E22A4A">
            <w:pPr>
              <w:pStyle w:val="TableTextRight"/>
              <w:keepNext/>
              <w:keepLines/>
              <w:ind w:right="340"/>
              <w:cnfStyle w:val="000000100000" w:firstRow="0" w:lastRow="0" w:firstColumn="0" w:lastColumn="0" w:oddVBand="0" w:evenVBand="0" w:oddHBand="1" w:evenHBand="0" w:firstRowFirstColumn="0" w:firstRowLastColumn="0" w:lastRowFirstColumn="0" w:lastRowLastColumn="0"/>
            </w:pPr>
            <w:r w:rsidRPr="0084134F">
              <w:t>0%</w:t>
            </w:r>
          </w:p>
        </w:tc>
      </w:tr>
      <w:tr w:rsidR="00E22A4A" w:rsidRPr="00E35990" w14:paraId="52C68116" w14:textId="77777777">
        <w:tc>
          <w:tcPr>
            <w:cnfStyle w:val="001000000000" w:firstRow="0" w:lastRow="0" w:firstColumn="1" w:lastColumn="0" w:oddVBand="0" w:evenVBand="0" w:oddHBand="0" w:evenHBand="0" w:firstRowFirstColumn="0" w:firstRowLastColumn="0" w:lastRowFirstColumn="0" w:lastRowLastColumn="0"/>
            <w:tcW w:w="4565" w:type="dxa"/>
            <w:noWrap/>
          </w:tcPr>
          <w:p w14:paraId="0E1D9CF1" w14:textId="77777777" w:rsidR="00E22A4A" w:rsidRPr="00E35990" w:rsidRDefault="00E22A4A">
            <w:pPr>
              <w:pStyle w:val="TableText"/>
              <w:keepNext/>
              <w:keepLines/>
            </w:pPr>
            <w:r w:rsidRPr="0084134F">
              <w:t>Rt1: Temporary stream</w:t>
            </w:r>
          </w:p>
        </w:tc>
        <w:tc>
          <w:tcPr>
            <w:tcW w:w="1653" w:type="dxa"/>
            <w:noWrap/>
          </w:tcPr>
          <w:p w14:paraId="211A7BAE" w14:textId="77777777" w:rsidR="00E22A4A" w:rsidRPr="00E35990" w:rsidRDefault="00E22A4A">
            <w:pPr>
              <w:pStyle w:val="TableTextRight"/>
              <w:keepNext/>
              <w:keepLines/>
              <w:ind w:right="454"/>
              <w:cnfStyle w:val="000000000000" w:firstRow="0" w:lastRow="0" w:firstColumn="0" w:lastColumn="0" w:oddVBand="0" w:evenVBand="0" w:oddHBand="0" w:evenHBand="0" w:firstRowFirstColumn="0" w:firstRowLastColumn="0" w:lastRowFirstColumn="0" w:lastRowLastColumn="0"/>
            </w:pPr>
            <w:r w:rsidRPr="0084134F">
              <w:t>2</w:t>
            </w:r>
          </w:p>
        </w:tc>
        <w:tc>
          <w:tcPr>
            <w:tcW w:w="1654" w:type="dxa"/>
            <w:noWrap/>
          </w:tcPr>
          <w:p w14:paraId="1007898C" w14:textId="77777777" w:rsidR="00E22A4A" w:rsidRPr="00E35990" w:rsidRDefault="00E22A4A">
            <w:pPr>
              <w:pStyle w:val="TableTextRight"/>
              <w:keepNext/>
              <w:keepLines/>
              <w:ind w:right="567"/>
              <w:cnfStyle w:val="000000000000" w:firstRow="0" w:lastRow="0" w:firstColumn="0" w:lastColumn="0" w:oddVBand="0" w:evenVBand="0" w:oddHBand="0" w:evenHBand="0" w:firstRowFirstColumn="0" w:firstRowLastColumn="0" w:lastRowFirstColumn="0" w:lastRowLastColumn="0"/>
            </w:pPr>
            <w:r w:rsidRPr="0084134F">
              <w:t>0</w:t>
            </w:r>
          </w:p>
        </w:tc>
        <w:tc>
          <w:tcPr>
            <w:tcW w:w="1654" w:type="dxa"/>
            <w:noWrap/>
          </w:tcPr>
          <w:p w14:paraId="0C347057" w14:textId="77777777" w:rsidR="00E22A4A" w:rsidRPr="00E35990" w:rsidRDefault="00E22A4A">
            <w:pPr>
              <w:pStyle w:val="TableTextRight"/>
              <w:keepNext/>
              <w:keepLines/>
              <w:ind w:right="340"/>
              <w:cnfStyle w:val="000000000000" w:firstRow="0" w:lastRow="0" w:firstColumn="0" w:lastColumn="0" w:oddVBand="0" w:evenVBand="0" w:oddHBand="0" w:evenHBand="0" w:firstRowFirstColumn="0" w:firstRowLastColumn="0" w:lastRowFirstColumn="0" w:lastRowLastColumn="0"/>
            </w:pPr>
            <w:r w:rsidRPr="0084134F">
              <w:t>0%</w:t>
            </w:r>
          </w:p>
        </w:tc>
      </w:tr>
      <w:tr w:rsidR="00E22A4A" w:rsidRPr="00E35990" w14:paraId="3318257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noWrap/>
          </w:tcPr>
          <w:p w14:paraId="24530DC6" w14:textId="77777777" w:rsidR="00E22A4A" w:rsidRPr="00E35990" w:rsidRDefault="00E22A4A">
            <w:pPr>
              <w:pStyle w:val="TableText"/>
              <w:keepNext/>
              <w:keepLines/>
            </w:pPr>
            <w:r w:rsidRPr="0084134F">
              <w:t>Not water dependent</w:t>
            </w:r>
          </w:p>
        </w:tc>
        <w:tc>
          <w:tcPr>
            <w:tcW w:w="1653" w:type="dxa"/>
            <w:noWrap/>
          </w:tcPr>
          <w:p w14:paraId="2144242C" w14:textId="77777777" w:rsidR="00E22A4A" w:rsidRPr="00E35990" w:rsidRDefault="00E22A4A">
            <w:pPr>
              <w:pStyle w:val="TableTextRight"/>
              <w:keepNext/>
              <w:keepLines/>
              <w:ind w:right="454"/>
              <w:cnfStyle w:val="000000100000" w:firstRow="0" w:lastRow="0" w:firstColumn="0" w:lastColumn="0" w:oddVBand="0" w:evenVBand="0" w:oddHBand="1" w:evenHBand="0" w:firstRowFirstColumn="0" w:firstRowLastColumn="0" w:lastRowFirstColumn="0" w:lastRowLastColumn="0"/>
            </w:pPr>
            <w:r w:rsidRPr="0084134F">
              <w:t>5,387</w:t>
            </w:r>
          </w:p>
        </w:tc>
        <w:tc>
          <w:tcPr>
            <w:tcW w:w="1654" w:type="dxa"/>
            <w:noWrap/>
          </w:tcPr>
          <w:p w14:paraId="4E2C6B26" w14:textId="77777777" w:rsidR="00E22A4A" w:rsidRPr="00E35990" w:rsidRDefault="00E22A4A">
            <w:pPr>
              <w:pStyle w:val="TableTextRight"/>
              <w:keepNext/>
              <w:keepLines/>
              <w:ind w:right="567"/>
              <w:cnfStyle w:val="000000100000" w:firstRow="0" w:lastRow="0" w:firstColumn="0" w:lastColumn="0" w:oddVBand="0" w:evenVBand="0" w:oddHBand="1" w:evenHBand="0" w:firstRowFirstColumn="0" w:firstRowLastColumn="0" w:lastRowFirstColumn="0" w:lastRowLastColumn="0"/>
            </w:pPr>
            <w:r w:rsidRPr="0084134F">
              <w:t>–</w:t>
            </w:r>
          </w:p>
        </w:tc>
        <w:tc>
          <w:tcPr>
            <w:tcW w:w="1654" w:type="dxa"/>
            <w:noWrap/>
          </w:tcPr>
          <w:p w14:paraId="19176F5E" w14:textId="77777777" w:rsidR="00E22A4A" w:rsidRPr="00E35990" w:rsidRDefault="00E22A4A">
            <w:pPr>
              <w:pStyle w:val="TableTextRight"/>
              <w:keepNext/>
              <w:keepLines/>
              <w:ind w:right="340"/>
              <w:cnfStyle w:val="000000100000" w:firstRow="0" w:lastRow="0" w:firstColumn="0" w:lastColumn="0" w:oddVBand="0" w:evenVBand="0" w:oddHBand="1" w:evenHBand="0" w:firstRowFirstColumn="0" w:firstRowLastColumn="0" w:lastRowFirstColumn="0" w:lastRowLastColumn="0"/>
            </w:pPr>
            <w:r w:rsidRPr="0084134F">
              <w:t>–</w:t>
            </w:r>
          </w:p>
        </w:tc>
      </w:tr>
      <w:tr w:rsidR="00E22A4A" w:rsidRPr="00E35990" w14:paraId="5396CC17" w14:textId="77777777">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5" w:type="dxa"/>
            <w:noWrap/>
          </w:tcPr>
          <w:p w14:paraId="40622889" w14:textId="77777777" w:rsidR="00E22A4A" w:rsidRPr="00E35990" w:rsidRDefault="00E22A4A">
            <w:pPr>
              <w:pStyle w:val="TableText"/>
            </w:pPr>
            <w:r w:rsidRPr="0084134F">
              <w:t>Total</w:t>
            </w:r>
          </w:p>
        </w:tc>
        <w:tc>
          <w:tcPr>
            <w:tcW w:w="1653" w:type="dxa"/>
            <w:noWrap/>
          </w:tcPr>
          <w:p w14:paraId="10B9F59A" w14:textId="77777777" w:rsidR="00E22A4A" w:rsidRPr="00E35990" w:rsidRDefault="00E22A4A">
            <w:pPr>
              <w:pStyle w:val="TableTextRight"/>
              <w:keepNext/>
              <w:keepLines/>
              <w:ind w:right="454"/>
              <w:cnfStyle w:val="010000000000" w:firstRow="0" w:lastRow="1" w:firstColumn="0" w:lastColumn="0" w:oddVBand="0" w:evenVBand="0" w:oddHBand="0" w:evenHBand="0" w:firstRowFirstColumn="0" w:firstRowLastColumn="0" w:lastRowFirstColumn="0" w:lastRowLastColumn="0"/>
            </w:pPr>
            <w:r w:rsidRPr="0084134F">
              <w:t>30,665</w:t>
            </w:r>
          </w:p>
        </w:tc>
        <w:tc>
          <w:tcPr>
            <w:tcW w:w="1654" w:type="dxa"/>
            <w:noWrap/>
          </w:tcPr>
          <w:p w14:paraId="490FC2A7" w14:textId="77777777" w:rsidR="00E22A4A" w:rsidRPr="00E35990" w:rsidRDefault="00E22A4A">
            <w:pPr>
              <w:pStyle w:val="TableTextRight"/>
              <w:keepNext/>
              <w:keepLines/>
              <w:ind w:right="567"/>
              <w:cnfStyle w:val="010000000000" w:firstRow="0" w:lastRow="1" w:firstColumn="0" w:lastColumn="0" w:oddVBand="0" w:evenVBand="0" w:oddHBand="0" w:evenHBand="0" w:firstRowFirstColumn="0" w:firstRowLastColumn="0" w:lastRowFirstColumn="0" w:lastRowLastColumn="0"/>
            </w:pPr>
            <w:r w:rsidRPr="0084134F">
              <w:t>2,457</w:t>
            </w:r>
          </w:p>
        </w:tc>
        <w:tc>
          <w:tcPr>
            <w:tcW w:w="1654" w:type="dxa"/>
            <w:noWrap/>
          </w:tcPr>
          <w:p w14:paraId="7CAB52DC" w14:textId="77777777" w:rsidR="00E22A4A" w:rsidRPr="00E35990" w:rsidRDefault="00E22A4A">
            <w:pPr>
              <w:pStyle w:val="TableTextRight"/>
              <w:keepNext/>
              <w:keepLines/>
              <w:ind w:right="340"/>
              <w:cnfStyle w:val="010000000000" w:firstRow="0" w:lastRow="1" w:firstColumn="0" w:lastColumn="0" w:oddVBand="0" w:evenVBand="0" w:oddHBand="0" w:evenHBand="0" w:firstRowFirstColumn="0" w:firstRowLastColumn="0" w:lastRowFirstColumn="0" w:lastRowLastColumn="0"/>
            </w:pPr>
            <w:r w:rsidRPr="0084134F">
              <w:t>8%</w:t>
            </w:r>
          </w:p>
        </w:tc>
      </w:tr>
    </w:tbl>
    <w:p w14:paraId="57EA3E14" w14:textId="77777777" w:rsidR="002B7478" w:rsidRDefault="002B7478" w:rsidP="00151C0B">
      <w:pPr>
        <w:pStyle w:val="BodyText"/>
      </w:pPr>
    </w:p>
    <w:p w14:paraId="696AFFE0" w14:textId="77777777" w:rsidR="002B7478" w:rsidRDefault="002B7478" w:rsidP="00151C0B">
      <w:pPr>
        <w:pStyle w:val="BodyText"/>
        <w:sectPr w:rsidR="002B7478" w:rsidSect="00742B1C">
          <w:pgSz w:w="11906" w:h="16838" w:code="9"/>
          <w:pgMar w:top="1134" w:right="1134" w:bottom="1134" w:left="1134" w:header="510" w:footer="510" w:gutter="0"/>
          <w:cols w:space="284"/>
          <w:docGrid w:linePitch="360"/>
        </w:sectPr>
      </w:pPr>
    </w:p>
    <w:p w14:paraId="72F988B5" w14:textId="3A2B86E2" w:rsidR="003B000D" w:rsidRPr="000174CD" w:rsidRDefault="003B000D" w:rsidP="00512200">
      <w:pPr>
        <w:pStyle w:val="Caption"/>
        <w:rPr>
          <w:rFonts w:eastAsia="Times New Roman" w:cs="Calibri"/>
          <w:szCs w:val="20"/>
        </w:rPr>
      </w:pPr>
      <w:bookmarkStart w:id="283" w:name="_Ref131606942"/>
      <w:bookmarkStart w:id="284" w:name="_Toc201867375"/>
      <w:r>
        <w:lastRenderedPageBreak/>
        <w:t>Figure</w:t>
      </w:r>
      <w:r w:rsidR="00100706">
        <w:t> </w:t>
      </w:r>
      <w:r w:rsidR="00137FF4">
        <w:fldChar w:fldCharType="begin" w:fldLock="1"/>
      </w:r>
      <w:r w:rsidR="00137FF4">
        <w:instrText xml:space="preserve"> STYLEREF 1 \s </w:instrText>
      </w:r>
      <w:r w:rsidR="00137FF4">
        <w:fldChar w:fldCharType="separate"/>
      </w:r>
      <w:r w:rsidR="009B47F6">
        <w:rPr>
          <w:noProof/>
        </w:rPr>
        <w:t>4</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1</w:t>
      </w:r>
      <w:r w:rsidR="00137FF4">
        <w:fldChar w:fldCharType="end"/>
      </w:r>
      <w:bookmarkEnd w:id="283"/>
      <w:r>
        <w:t xml:space="preserve"> </w:t>
      </w:r>
      <w:r w:rsidR="00954644">
        <w:t>Map of e</w:t>
      </w:r>
      <w:r>
        <w:t>cosystem diversity within the Riverland Site</w:t>
      </w:r>
      <w:r w:rsidR="007A79D6">
        <w:t>,</w:t>
      </w:r>
      <w:r>
        <w:t xml:space="preserve"> showing </w:t>
      </w:r>
      <w:r w:rsidR="001A7904">
        <w:t>2023–24</w:t>
      </w:r>
      <w:r>
        <w:t xml:space="preserve"> inundation </w:t>
      </w:r>
      <w:r w:rsidR="004D7EE5">
        <w:t xml:space="preserve">of </w:t>
      </w:r>
      <w:r w:rsidR="00383005">
        <w:t>1 GL</w:t>
      </w:r>
      <w:r w:rsidR="004D7EE5">
        <w:t> </w:t>
      </w:r>
      <w:r>
        <w:t>of C</w:t>
      </w:r>
      <w:r w:rsidR="00E22A4A">
        <w:t>EW</w:t>
      </w:r>
      <w:bookmarkEnd w:id="284"/>
    </w:p>
    <w:p w14:paraId="000447AC" w14:textId="77777777" w:rsidR="00840ABB" w:rsidRDefault="00840ABB" w:rsidP="00306A5D">
      <w:pPr>
        <w:pStyle w:val="Figure"/>
        <w:rPr>
          <w:rFonts w:eastAsia="Times New Roman" w:cs="Calibri"/>
          <w:sz w:val="20"/>
          <w:szCs w:val="20"/>
        </w:rPr>
      </w:pPr>
      <w:bookmarkStart w:id="285" w:name="_Ref131609774"/>
      <w:r>
        <w:rPr>
          <w:noProof/>
        </w:rPr>
        <w:drawing>
          <wp:inline distT="0" distB="0" distL="0" distR="0" wp14:anchorId="37BC9E1D" wp14:editId="5519E596">
            <wp:extent cx="7826400" cy="5472000"/>
            <wp:effectExtent l="0" t="0" r="3175" b="0"/>
            <wp:docPr id="1237329558" name="Picture 12373295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329558" name="Picture 1237329558">
                      <a:extLst>
                        <a:ext uri="{C183D7F6-B498-43B3-948B-1728B52AA6E4}">
                          <adec:decorative xmlns:adec="http://schemas.microsoft.com/office/drawing/2017/decorative" val="1"/>
                        </a:ext>
                      </a:extLst>
                    </pic:cNvPr>
                    <pic:cNvPicPr/>
                  </pic:nvPicPr>
                  <pic:blipFill>
                    <a:blip r:embed="rId57"/>
                    <a:stretch>
                      <a:fillRect/>
                    </a:stretch>
                  </pic:blipFill>
                  <pic:spPr>
                    <a:xfrm>
                      <a:off x="0" y="0"/>
                      <a:ext cx="7826400" cy="5472000"/>
                    </a:xfrm>
                    <a:prstGeom prst="rect">
                      <a:avLst/>
                    </a:prstGeom>
                  </pic:spPr>
                </pic:pic>
              </a:graphicData>
            </a:graphic>
          </wp:inline>
        </w:drawing>
      </w:r>
    </w:p>
    <w:p w14:paraId="0F810F8C" w14:textId="77777777" w:rsidR="002B7478" w:rsidRDefault="002B7478" w:rsidP="002B7478"/>
    <w:p w14:paraId="3F7B02C1" w14:textId="77777777" w:rsidR="002B7478" w:rsidRDefault="002B7478" w:rsidP="002B7478">
      <w:pPr>
        <w:sectPr w:rsidR="002B7478" w:rsidSect="00742B1C">
          <w:pgSz w:w="16838" w:h="11906" w:orient="landscape" w:code="9"/>
          <w:pgMar w:top="1134" w:right="1134" w:bottom="1134" w:left="1134" w:header="510" w:footer="510" w:gutter="0"/>
          <w:cols w:space="284"/>
          <w:docGrid w:linePitch="360"/>
        </w:sectPr>
      </w:pPr>
    </w:p>
    <w:bookmarkEnd w:id="280"/>
    <w:bookmarkEnd w:id="285"/>
    <w:p w14:paraId="15BE098A" w14:textId="253B9F44" w:rsidR="00B4355C" w:rsidRDefault="00B4355C" w:rsidP="008D1AF0">
      <w:pPr>
        <w:pStyle w:val="Heading3"/>
        <w:keepNext w:val="0"/>
        <w:keepLines w:val="0"/>
      </w:pPr>
      <w:r w:rsidRPr="006B7555">
        <w:lastRenderedPageBreak/>
        <w:t xml:space="preserve">The </w:t>
      </w:r>
      <w:bookmarkStart w:id="286" w:name="_Hlk100185724"/>
      <w:r w:rsidRPr="006B7555">
        <w:t>Coorong, and Lakes Alexandrina and Albert Wetland</w:t>
      </w:r>
      <w:bookmarkEnd w:id="286"/>
    </w:p>
    <w:p w14:paraId="0CF23B54" w14:textId="44D2BB96" w:rsidR="00E432E9" w:rsidRDefault="00BB6830" w:rsidP="001913D3">
      <w:pPr>
        <w:pStyle w:val="BodyText"/>
      </w:pPr>
      <w:r w:rsidRPr="00BB6830">
        <w:t>The Coorong, and Lakes Alexandrina and Albert Wetland</w:t>
      </w:r>
      <w:r>
        <w:t xml:space="preserve"> Ramsar Site is the large f</w:t>
      </w:r>
      <w:r w:rsidR="00B978DF" w:rsidRPr="00BB6830">
        <w:t xml:space="preserve">loodplain lake, estuarine and lagoon system at the terminus of the Murray River. </w:t>
      </w:r>
      <w:r>
        <w:t>The site sup</w:t>
      </w:r>
      <w:r w:rsidR="00B978DF" w:rsidRPr="00BB6830">
        <w:t>ports significant vegetation, fish and waterbird communities</w:t>
      </w:r>
      <w:r w:rsidR="00D52BDE">
        <w:t xml:space="preserve"> and is a priority asset in the </w:t>
      </w:r>
      <w:r w:rsidR="006715DB">
        <w:t>Strategy</w:t>
      </w:r>
      <w:r w:rsidR="0047312E">
        <w:t xml:space="preserve"> –</w:t>
      </w:r>
      <w:r w:rsidR="00D52BDE">
        <w:t xml:space="preserve"> rolling priorities</w:t>
      </w:r>
      <w:r w:rsidR="0047312E">
        <w:t xml:space="preserve"> are</w:t>
      </w:r>
      <w:r w:rsidR="00D52BDE">
        <w:t xml:space="preserve"> stated for freshwater connectivity through to the Murray Mouth and to maintain the abundance of shorebird species that feed and breed </w:t>
      </w:r>
      <w:r w:rsidR="001F6470">
        <w:t>at</w:t>
      </w:r>
      <w:r w:rsidR="00D52BDE">
        <w:t xml:space="preserve"> the site. In support of these priorities, t</w:t>
      </w:r>
      <w:r w:rsidRPr="00BB6830">
        <w:t xml:space="preserve">he lakes received </w:t>
      </w:r>
      <w:r w:rsidR="00B71A7A">
        <w:t xml:space="preserve">an allocation of </w:t>
      </w:r>
      <w:r w:rsidR="00890646">
        <w:t>1,384</w:t>
      </w:r>
      <w:r w:rsidR="00A01995">
        <w:t> </w:t>
      </w:r>
      <w:r w:rsidR="00EC5B31">
        <w:t xml:space="preserve">GL of </w:t>
      </w:r>
      <w:r w:rsidR="00BC5A0B">
        <w:t>CEW</w:t>
      </w:r>
      <w:r w:rsidR="00D52BDE">
        <w:t xml:space="preserve"> in </w:t>
      </w:r>
      <w:r w:rsidR="001A7904">
        <w:t>2023–24</w:t>
      </w:r>
      <w:r w:rsidR="00A01995">
        <w:t>,</w:t>
      </w:r>
      <w:r w:rsidR="00EC5B31">
        <w:t xml:space="preserve"> </w:t>
      </w:r>
      <w:r w:rsidR="00A17187">
        <w:t>in addition to end</w:t>
      </w:r>
      <w:r w:rsidR="00A32739">
        <w:t>-</w:t>
      </w:r>
      <w:r w:rsidR="00A17187">
        <w:t>of</w:t>
      </w:r>
      <w:r w:rsidR="00A32739">
        <w:t>-</w:t>
      </w:r>
      <w:r w:rsidR="00A17187">
        <w:t>system return flows</w:t>
      </w:r>
      <w:r w:rsidRPr="00BB6830">
        <w:t xml:space="preserve">. The Ramsar </w:t>
      </w:r>
      <w:r w:rsidR="00B637DA">
        <w:t>S</w:t>
      </w:r>
      <w:r w:rsidRPr="00BB6830">
        <w:t>ite closely follows the inundated shoreline of the CLLMM (</w:t>
      </w:r>
      <w:r w:rsidRPr="00BB6830">
        <w:fldChar w:fldCharType="begin" w:fldLock="1"/>
      </w:r>
      <w:r w:rsidRPr="00BB6830">
        <w:instrText xml:space="preserve"> REF _Ref100189514 \h </w:instrText>
      </w:r>
      <w:r>
        <w:instrText xml:space="preserve"> \* MERGEFORMAT </w:instrText>
      </w:r>
      <w:r w:rsidRPr="00BB6830">
        <w:fldChar w:fldCharType="separate"/>
      </w:r>
      <w:r w:rsidR="009B47F6">
        <w:t>Figure 4.12</w:t>
      </w:r>
      <w:r w:rsidRPr="00BB6830">
        <w:fldChar w:fldCharType="end"/>
      </w:r>
      <w:r w:rsidRPr="00BB6830">
        <w:t>)</w:t>
      </w:r>
      <w:r w:rsidR="0047312E">
        <w:t>.</w:t>
      </w:r>
      <w:r w:rsidRPr="00BB6830">
        <w:t xml:space="preserve"> </w:t>
      </w:r>
      <w:r w:rsidR="0047312E">
        <w:t>E</w:t>
      </w:r>
      <w:r w:rsidRPr="00BB6830">
        <w:t xml:space="preserve">cosystems supported by </w:t>
      </w:r>
      <w:r w:rsidR="00BC5A0B">
        <w:t>CEW</w:t>
      </w:r>
      <w:r w:rsidRPr="00BB6830">
        <w:t xml:space="preserve"> in </w:t>
      </w:r>
      <w:r w:rsidR="001A7904">
        <w:t>2023–24</w:t>
      </w:r>
      <w:r w:rsidRPr="00BB6830">
        <w:t xml:space="preserve"> </w:t>
      </w:r>
      <w:r w:rsidR="0047312E">
        <w:t xml:space="preserve">are </w:t>
      </w:r>
      <w:r w:rsidRPr="00BB6830">
        <w:t>reported in detail in</w:t>
      </w:r>
      <w:r w:rsidR="007522B1">
        <w:t xml:space="preserve"> </w:t>
      </w:r>
      <w:r w:rsidR="007522B1">
        <w:fldChar w:fldCharType="begin" w:fldLock="1"/>
      </w:r>
      <w:r w:rsidR="007522B1">
        <w:instrText xml:space="preserve"> REF _Ref131549205 \h </w:instrText>
      </w:r>
      <w:r w:rsidR="007522B1">
        <w:fldChar w:fldCharType="separate"/>
      </w:r>
      <w:r w:rsidR="009B47F6" w:rsidRPr="00FB02E2">
        <w:t>Table</w:t>
      </w:r>
      <w:r w:rsidR="009B47F6">
        <w:t> </w:t>
      </w:r>
      <w:r w:rsidR="009B47F6">
        <w:rPr>
          <w:noProof/>
        </w:rPr>
        <w:t>4</w:t>
      </w:r>
      <w:r w:rsidR="009B47F6">
        <w:t>.</w:t>
      </w:r>
      <w:r w:rsidR="009B47F6">
        <w:rPr>
          <w:noProof/>
        </w:rPr>
        <w:t>5</w:t>
      </w:r>
      <w:r w:rsidR="007522B1">
        <w:fldChar w:fldCharType="end"/>
      </w:r>
      <w:r w:rsidR="007522B1">
        <w:t>.</w:t>
      </w:r>
    </w:p>
    <w:p w14:paraId="002E2273" w14:textId="422828C5" w:rsidR="00B978DF" w:rsidRDefault="00B978DF" w:rsidP="00512200">
      <w:pPr>
        <w:pStyle w:val="Caption"/>
      </w:pPr>
      <w:bookmarkStart w:id="287" w:name="_Ref100189514"/>
      <w:bookmarkStart w:id="288" w:name="_Toc201867376"/>
      <w:r>
        <w:t>Figure</w:t>
      </w:r>
      <w:r w:rsidR="007B6FD9">
        <w:t> </w:t>
      </w:r>
      <w:r w:rsidR="00137FF4">
        <w:fldChar w:fldCharType="begin" w:fldLock="1"/>
      </w:r>
      <w:r w:rsidR="00137FF4">
        <w:instrText xml:space="preserve"> STYLEREF 1 \s </w:instrText>
      </w:r>
      <w:r w:rsidR="00137FF4">
        <w:fldChar w:fldCharType="separate"/>
      </w:r>
      <w:r w:rsidR="009B47F6">
        <w:rPr>
          <w:noProof/>
        </w:rPr>
        <w:t>4</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2</w:t>
      </w:r>
      <w:r w:rsidR="00137FF4">
        <w:fldChar w:fldCharType="end"/>
      </w:r>
      <w:bookmarkEnd w:id="287"/>
      <w:r>
        <w:t xml:space="preserve"> </w:t>
      </w:r>
      <w:r w:rsidR="00954644">
        <w:t>Map of t</w:t>
      </w:r>
      <w:r>
        <w:t xml:space="preserve">he </w:t>
      </w:r>
      <w:r w:rsidRPr="00B978DF">
        <w:t xml:space="preserve">Coorong, and Lakes Alexandrina and Albert Wetland </w:t>
      </w:r>
      <w:r>
        <w:t>Ramsar Site</w:t>
      </w:r>
      <w:r w:rsidR="00DE166B">
        <w:t>, showing 2023–24 inundation</w:t>
      </w:r>
      <w:bookmarkEnd w:id="288"/>
    </w:p>
    <w:p w14:paraId="58FAEA58" w14:textId="77777777" w:rsidR="00875390" w:rsidRDefault="00875390" w:rsidP="00306A5D">
      <w:pPr>
        <w:pStyle w:val="Figure"/>
      </w:pPr>
      <w:bookmarkStart w:id="289" w:name="_Ref131644420"/>
      <w:bookmarkStart w:id="290" w:name="_Toc138971680"/>
      <w:r>
        <w:rPr>
          <w:noProof/>
        </w:rPr>
        <w:drawing>
          <wp:inline distT="0" distB="0" distL="0" distR="0" wp14:anchorId="34AD9A92" wp14:editId="25451063">
            <wp:extent cx="6543567" cy="4261449"/>
            <wp:effectExtent l="0" t="0" r="0" b="6350"/>
            <wp:docPr id="1256840101" name="Picture 125684010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840101" name="Picture 1256840101">
                      <a:extLst>
                        <a:ext uri="{C183D7F6-B498-43B3-948B-1728B52AA6E4}">
                          <adec:decorative xmlns:adec="http://schemas.microsoft.com/office/drawing/2017/decorative" val="1"/>
                        </a:ext>
                      </a:extLst>
                    </pic:cNvPr>
                    <pic:cNvPicPr/>
                  </pic:nvPicPr>
                  <pic:blipFill>
                    <a:blip r:embed="rId58"/>
                    <a:stretch>
                      <a:fillRect/>
                    </a:stretch>
                  </pic:blipFill>
                  <pic:spPr>
                    <a:xfrm>
                      <a:off x="0" y="0"/>
                      <a:ext cx="6547027" cy="4263702"/>
                    </a:xfrm>
                    <a:prstGeom prst="rect">
                      <a:avLst/>
                    </a:prstGeom>
                  </pic:spPr>
                </pic:pic>
              </a:graphicData>
            </a:graphic>
          </wp:inline>
        </w:drawing>
      </w:r>
    </w:p>
    <w:p w14:paraId="626A4E6B" w14:textId="34656C70" w:rsidR="00F12FD0" w:rsidRDefault="006D2801" w:rsidP="00C440F3">
      <w:pPr>
        <w:pStyle w:val="Heading1"/>
      </w:pPr>
      <w:bookmarkStart w:id="291" w:name="_Toc201854431"/>
      <w:bookmarkStart w:id="292" w:name="_Toc201867254"/>
      <w:r>
        <w:lastRenderedPageBreak/>
        <w:t>Basin-scale evaluation</w:t>
      </w:r>
      <w:r w:rsidR="00993B38">
        <w:t xml:space="preserve"> </w:t>
      </w:r>
      <w:r w:rsidR="001A7904">
        <w:t>2014–24</w:t>
      </w:r>
      <w:bookmarkEnd w:id="289"/>
      <w:bookmarkEnd w:id="290"/>
      <w:bookmarkEnd w:id="291"/>
      <w:bookmarkEnd w:id="292"/>
    </w:p>
    <w:p w14:paraId="7FBEC0AF" w14:textId="3B6FBCD7" w:rsidR="00254829" w:rsidRPr="009C25AF" w:rsidRDefault="00254829" w:rsidP="007B6FD9">
      <w:pPr>
        <w:pStyle w:val="BodyText"/>
        <w:rPr>
          <w:rStyle w:val="Italics"/>
          <w:i w:val="0"/>
        </w:rPr>
      </w:pPr>
      <w:r w:rsidRPr="009C25AF">
        <w:rPr>
          <w:rStyle w:val="Italics"/>
          <w:i w:val="0"/>
        </w:rPr>
        <w:t xml:space="preserve">This cumulative evaluation </w:t>
      </w:r>
      <w:r w:rsidR="007233F5" w:rsidRPr="009C25AF">
        <w:rPr>
          <w:rStyle w:val="Italics"/>
          <w:i w:val="0"/>
        </w:rPr>
        <w:t>quantitatively assesses</w:t>
      </w:r>
      <w:r w:rsidR="007233F5" w:rsidRPr="009C25AF" w:rsidDel="007233F5">
        <w:rPr>
          <w:rStyle w:val="Italics"/>
          <w:i w:val="0"/>
        </w:rPr>
        <w:t xml:space="preserve"> </w:t>
      </w:r>
      <w:r w:rsidR="00D55201" w:rsidRPr="009C25AF">
        <w:rPr>
          <w:rStyle w:val="Italics"/>
          <w:i w:val="0"/>
        </w:rPr>
        <w:t xml:space="preserve">the distribution of </w:t>
      </w:r>
      <w:r w:rsidR="00BC5A0B" w:rsidRPr="009C25AF">
        <w:rPr>
          <w:rStyle w:val="Italics"/>
          <w:i w:val="0"/>
        </w:rPr>
        <w:t>CEW</w:t>
      </w:r>
      <w:r w:rsidRPr="009C25AF">
        <w:rPr>
          <w:rStyle w:val="Italics"/>
          <w:i w:val="0"/>
        </w:rPr>
        <w:t xml:space="preserve"> </w:t>
      </w:r>
      <w:r w:rsidR="00D55201" w:rsidRPr="009C25AF">
        <w:rPr>
          <w:rStyle w:val="Italics"/>
          <w:i w:val="0"/>
        </w:rPr>
        <w:t>delivered to</w:t>
      </w:r>
      <w:r w:rsidRPr="009C25AF">
        <w:rPr>
          <w:rStyle w:val="Italics"/>
          <w:i w:val="0"/>
        </w:rPr>
        <w:t xml:space="preserve"> aquatic ecosystem</w:t>
      </w:r>
      <w:r w:rsidR="00D55201" w:rsidRPr="009C25AF">
        <w:rPr>
          <w:rStyle w:val="Italics"/>
          <w:i w:val="0"/>
        </w:rPr>
        <w:t>s</w:t>
      </w:r>
      <w:r w:rsidRPr="009C25AF">
        <w:rPr>
          <w:rStyle w:val="Italics"/>
          <w:i w:val="0"/>
        </w:rPr>
        <w:t xml:space="preserve"> in the Basin</w:t>
      </w:r>
      <w:r w:rsidRPr="00B066FD">
        <w:rPr>
          <w:rStyle w:val="Italics"/>
          <w:i w:val="0"/>
        </w:rPr>
        <w:t xml:space="preserve"> </w:t>
      </w:r>
      <w:r w:rsidR="002C183A">
        <w:rPr>
          <w:rStyle w:val="Italics"/>
          <w:i w:val="0"/>
        </w:rPr>
        <w:t>from when</w:t>
      </w:r>
      <w:r w:rsidRPr="009C25AF">
        <w:rPr>
          <w:rStyle w:val="Italics"/>
          <w:i w:val="0"/>
        </w:rPr>
        <w:t xml:space="preserve"> monitoring began in July 2014 to June 202</w:t>
      </w:r>
      <w:r w:rsidR="002C183A">
        <w:rPr>
          <w:rStyle w:val="Italics"/>
          <w:i w:val="0"/>
        </w:rPr>
        <w:t>4</w:t>
      </w:r>
      <w:r w:rsidRPr="009C25AF">
        <w:rPr>
          <w:rStyle w:val="Italics"/>
          <w:i w:val="0"/>
        </w:rPr>
        <w:t xml:space="preserve">. </w:t>
      </w:r>
      <w:r w:rsidR="00123B96" w:rsidRPr="009C25AF">
        <w:rPr>
          <w:rStyle w:val="Italics"/>
          <w:i w:val="0"/>
        </w:rPr>
        <w:t>All figures and tables in t</w:t>
      </w:r>
      <w:r w:rsidRPr="009C25AF">
        <w:rPr>
          <w:rStyle w:val="Italics"/>
          <w:i w:val="0"/>
        </w:rPr>
        <w:t xml:space="preserve">he </w:t>
      </w:r>
      <w:r w:rsidR="00123B96" w:rsidRPr="009C25AF">
        <w:rPr>
          <w:rStyle w:val="Italics"/>
          <w:i w:val="0"/>
        </w:rPr>
        <w:t xml:space="preserve">cumulative </w:t>
      </w:r>
      <w:r w:rsidRPr="009C25AF">
        <w:rPr>
          <w:rStyle w:val="Italics"/>
          <w:i w:val="0"/>
        </w:rPr>
        <w:t xml:space="preserve">evaluation presented here </w:t>
      </w:r>
      <w:r w:rsidR="00123B96" w:rsidRPr="009C25AF">
        <w:rPr>
          <w:rStyle w:val="Italics"/>
          <w:i w:val="0"/>
        </w:rPr>
        <w:t>ha</w:t>
      </w:r>
      <w:r w:rsidR="007F23B8" w:rsidRPr="009C25AF">
        <w:rPr>
          <w:rStyle w:val="Italics"/>
          <w:i w:val="0"/>
        </w:rPr>
        <w:t>ve</w:t>
      </w:r>
      <w:r w:rsidR="00123B96" w:rsidRPr="009C25AF">
        <w:rPr>
          <w:rStyle w:val="Italics"/>
          <w:i w:val="0"/>
        </w:rPr>
        <w:t xml:space="preserve"> been recalculated for the </w:t>
      </w:r>
      <w:r w:rsidR="00185D45" w:rsidRPr="009C25AF">
        <w:rPr>
          <w:rStyle w:val="Italics"/>
          <w:i w:val="0"/>
        </w:rPr>
        <w:t xml:space="preserve">full </w:t>
      </w:r>
      <w:r w:rsidR="001A7904" w:rsidRPr="009C25AF">
        <w:rPr>
          <w:rStyle w:val="Italics"/>
          <w:i w:val="0"/>
        </w:rPr>
        <w:t>10-year</w:t>
      </w:r>
      <w:r w:rsidR="00123B96" w:rsidRPr="009C25AF">
        <w:rPr>
          <w:rStyle w:val="Italics"/>
          <w:i w:val="0"/>
        </w:rPr>
        <w:t xml:space="preserve"> duration</w:t>
      </w:r>
      <w:r w:rsidR="00C800FD" w:rsidRPr="009C25AF">
        <w:rPr>
          <w:rStyle w:val="Italics"/>
          <w:i w:val="0"/>
        </w:rPr>
        <w:t>,</w:t>
      </w:r>
      <w:r w:rsidR="00123B96" w:rsidRPr="009C25AF">
        <w:rPr>
          <w:rStyle w:val="Italics"/>
          <w:i w:val="0"/>
        </w:rPr>
        <w:t xml:space="preserve"> </w:t>
      </w:r>
      <w:r w:rsidRPr="009C25AF">
        <w:rPr>
          <w:rStyle w:val="Italics"/>
          <w:i w:val="0"/>
        </w:rPr>
        <w:t>us</w:t>
      </w:r>
      <w:r w:rsidR="00123B96" w:rsidRPr="009C25AF">
        <w:rPr>
          <w:rStyle w:val="Italics"/>
          <w:i w:val="0"/>
        </w:rPr>
        <w:t>ing</w:t>
      </w:r>
      <w:r w:rsidRPr="009C25AF">
        <w:rPr>
          <w:rStyle w:val="Italics"/>
          <w:i w:val="0"/>
        </w:rPr>
        <w:t xml:space="preserve"> </w:t>
      </w:r>
      <w:r w:rsidR="00D55201" w:rsidRPr="009C25AF">
        <w:rPr>
          <w:rStyle w:val="Italics"/>
          <w:i w:val="0"/>
        </w:rPr>
        <w:t xml:space="preserve">the most recent </w:t>
      </w:r>
      <w:r w:rsidR="00123B96" w:rsidRPr="009C25AF">
        <w:rPr>
          <w:rStyle w:val="Italics"/>
          <w:i w:val="0"/>
        </w:rPr>
        <w:t xml:space="preserve">data </w:t>
      </w:r>
      <w:r w:rsidR="001D6991" w:rsidRPr="009C25AF">
        <w:rPr>
          <w:rStyle w:val="Italics"/>
          <w:i w:val="0"/>
        </w:rPr>
        <w:t>and</w:t>
      </w:r>
      <w:r w:rsidR="00185D45" w:rsidRPr="009C25AF">
        <w:rPr>
          <w:rStyle w:val="Italics"/>
          <w:i w:val="0"/>
        </w:rPr>
        <w:t xml:space="preserve"> expanded </w:t>
      </w:r>
      <w:r w:rsidR="000C0FC6" w:rsidRPr="009C25AF">
        <w:rPr>
          <w:rStyle w:val="Italics"/>
          <w:i w:val="0"/>
        </w:rPr>
        <w:t xml:space="preserve">2024 </w:t>
      </w:r>
      <w:r w:rsidR="00814097">
        <w:rPr>
          <w:rStyle w:val="Italics"/>
          <w:i w:val="0"/>
        </w:rPr>
        <w:t xml:space="preserve">mapping of the </w:t>
      </w:r>
      <w:r w:rsidR="00185D45" w:rsidRPr="009C25AF">
        <w:rPr>
          <w:rStyle w:val="Italics"/>
          <w:i w:val="0"/>
        </w:rPr>
        <w:t>managed floodplain</w:t>
      </w:r>
      <w:r w:rsidR="007171ED" w:rsidRPr="009C25AF">
        <w:rPr>
          <w:rStyle w:val="Italics"/>
          <w:i w:val="0"/>
        </w:rPr>
        <w:t>. This mean</w:t>
      </w:r>
      <w:r w:rsidR="00CC7262" w:rsidRPr="009C25AF">
        <w:rPr>
          <w:rStyle w:val="Italics"/>
          <w:i w:val="0"/>
        </w:rPr>
        <w:t>s</w:t>
      </w:r>
      <w:r w:rsidR="007171ED" w:rsidRPr="009C25AF">
        <w:rPr>
          <w:rStyle w:val="Italics"/>
          <w:i w:val="0"/>
        </w:rPr>
        <w:t xml:space="preserve"> that individual results for particular places and times may </w:t>
      </w:r>
      <w:r w:rsidR="00CC7262" w:rsidRPr="009C25AF">
        <w:rPr>
          <w:rStyle w:val="Italics"/>
          <w:i w:val="0"/>
        </w:rPr>
        <w:t>differ</w:t>
      </w:r>
      <w:r w:rsidR="007171ED" w:rsidRPr="009C25AF">
        <w:rPr>
          <w:rStyle w:val="Italics"/>
          <w:i w:val="0"/>
        </w:rPr>
        <w:t xml:space="preserve"> from earlier reporting</w:t>
      </w:r>
      <w:r w:rsidR="00CC7262" w:rsidRPr="009C25AF">
        <w:rPr>
          <w:rStyle w:val="Italics"/>
          <w:i w:val="0"/>
        </w:rPr>
        <w:t>;</w:t>
      </w:r>
      <w:r w:rsidR="007171ED" w:rsidRPr="009C25AF">
        <w:rPr>
          <w:rStyle w:val="Italics"/>
          <w:i w:val="0"/>
        </w:rPr>
        <w:t xml:space="preserve"> however</w:t>
      </w:r>
      <w:r w:rsidR="00CC7262" w:rsidRPr="009C25AF">
        <w:rPr>
          <w:rStyle w:val="Italics"/>
          <w:i w:val="0"/>
        </w:rPr>
        <w:t>,</w:t>
      </w:r>
      <w:r w:rsidR="007171ED" w:rsidRPr="009C25AF">
        <w:rPr>
          <w:rStyle w:val="Italics"/>
          <w:i w:val="0"/>
        </w:rPr>
        <w:t xml:space="preserve"> it </w:t>
      </w:r>
      <w:r w:rsidR="00123B96" w:rsidRPr="009C25AF">
        <w:rPr>
          <w:rStyle w:val="Italics"/>
          <w:i w:val="0"/>
        </w:rPr>
        <w:t>ensure</w:t>
      </w:r>
      <w:r w:rsidR="007171ED" w:rsidRPr="009C25AF">
        <w:rPr>
          <w:rStyle w:val="Italics"/>
          <w:i w:val="0"/>
        </w:rPr>
        <w:t>s</w:t>
      </w:r>
      <w:r w:rsidR="00123B96" w:rsidRPr="009C25AF">
        <w:rPr>
          <w:rStyle w:val="Italics"/>
          <w:i w:val="0"/>
        </w:rPr>
        <w:t xml:space="preserve"> </w:t>
      </w:r>
      <w:r w:rsidR="007171ED" w:rsidRPr="009C25AF">
        <w:rPr>
          <w:rStyle w:val="Italics"/>
          <w:i w:val="0"/>
        </w:rPr>
        <w:t xml:space="preserve">the entire monitoring period is treated equally so that results are </w:t>
      </w:r>
      <w:r w:rsidRPr="009C25AF">
        <w:rPr>
          <w:rStyle w:val="Italics"/>
          <w:i w:val="0"/>
        </w:rPr>
        <w:t>comparab</w:t>
      </w:r>
      <w:r w:rsidR="007171ED" w:rsidRPr="009C25AF">
        <w:rPr>
          <w:rStyle w:val="Italics"/>
          <w:i w:val="0"/>
        </w:rPr>
        <w:t xml:space="preserve">le </w:t>
      </w:r>
      <w:r w:rsidRPr="009C25AF">
        <w:rPr>
          <w:rStyle w:val="Italics"/>
          <w:i w:val="0"/>
        </w:rPr>
        <w:t>among years</w:t>
      </w:r>
      <w:r w:rsidR="001D6991" w:rsidRPr="009C25AF">
        <w:rPr>
          <w:rStyle w:val="Italics"/>
          <w:i w:val="0"/>
        </w:rPr>
        <w:t>.</w:t>
      </w:r>
    </w:p>
    <w:p w14:paraId="36493B8E" w14:textId="01C50D43" w:rsidR="003564F3" w:rsidRPr="00067484" w:rsidRDefault="003564F3" w:rsidP="00067484">
      <w:pPr>
        <w:pStyle w:val="Heading2"/>
      </w:pPr>
      <w:bookmarkStart w:id="293" w:name="_Toc138971681"/>
      <w:bookmarkStart w:id="294" w:name="_Toc201854432"/>
      <w:bookmarkStart w:id="295" w:name="_Toc201867255"/>
      <w:r w:rsidRPr="00067484">
        <w:t>Key findings</w:t>
      </w:r>
      <w:bookmarkEnd w:id="293"/>
      <w:bookmarkEnd w:id="294"/>
      <w:bookmarkEnd w:id="295"/>
    </w:p>
    <w:p w14:paraId="62BFD487" w14:textId="31BB3841" w:rsidR="00413062" w:rsidRPr="004C5853" w:rsidRDefault="00413062" w:rsidP="005D426B">
      <w:pPr>
        <w:pStyle w:val="BodyText"/>
      </w:pPr>
      <w:r w:rsidRPr="004C5853">
        <w:t xml:space="preserve">Commonwealth </w:t>
      </w:r>
      <w:r w:rsidR="00D36EDA" w:rsidRPr="004C5853">
        <w:t xml:space="preserve">environmental </w:t>
      </w:r>
      <w:r w:rsidRPr="004C5853">
        <w:t xml:space="preserve">water has contributed to ecosystem outcomes in </w:t>
      </w:r>
      <w:r w:rsidR="004C5853" w:rsidRPr="004C5853">
        <w:t>20</w:t>
      </w:r>
      <w:r w:rsidR="004D1FD1" w:rsidRPr="004C5853">
        <w:t xml:space="preserve"> </w:t>
      </w:r>
      <w:r w:rsidRPr="004C5853">
        <w:t xml:space="preserve">of the 25 </w:t>
      </w:r>
      <w:r w:rsidR="007F23B8" w:rsidRPr="004C5853">
        <w:t>Basin v</w:t>
      </w:r>
      <w:r w:rsidRPr="004C5853">
        <w:t>alleys</w:t>
      </w:r>
      <w:r w:rsidR="002532EE" w:rsidRPr="004C5853">
        <w:t xml:space="preserve"> over the </w:t>
      </w:r>
      <w:r w:rsidR="001A7904" w:rsidRPr="004C5853">
        <w:t>10-year</w:t>
      </w:r>
      <w:r w:rsidR="002532EE" w:rsidRPr="004C5853">
        <w:t xml:space="preserve"> period</w:t>
      </w:r>
      <w:r w:rsidR="000A7BB4" w:rsidRPr="004C5853">
        <w:t xml:space="preserve">. </w:t>
      </w:r>
      <w:r w:rsidR="002532EE" w:rsidRPr="004C5853">
        <w:t>Wetland and floodplain inundation are most common in 10 valleys</w:t>
      </w:r>
      <w:r w:rsidR="00AE4FAA" w:rsidRPr="004C5853">
        <w:t xml:space="preserve"> (</w:t>
      </w:r>
      <w:r w:rsidR="00851D83" w:rsidRPr="004C5853">
        <w:t xml:space="preserve">in </w:t>
      </w:r>
      <w:r w:rsidR="00AE4FAA" w:rsidRPr="004C5853">
        <w:t xml:space="preserve">4 or more of the </w:t>
      </w:r>
      <w:r w:rsidR="00F7360E" w:rsidRPr="004C5853">
        <w:t>10 years</w:t>
      </w:r>
      <w:r w:rsidR="00AE4FAA" w:rsidRPr="004C5853">
        <w:t>)</w:t>
      </w:r>
      <w:r w:rsidR="000A7BB4" w:rsidRPr="004C5853">
        <w:t xml:space="preserve">. </w:t>
      </w:r>
      <w:r w:rsidR="00BE7693" w:rsidRPr="004C5853">
        <w:t>The V</w:t>
      </w:r>
      <w:r w:rsidR="002532EE" w:rsidRPr="004C5853">
        <w:t>ictorian Lodd</w:t>
      </w:r>
      <w:r w:rsidR="00CE66ED" w:rsidRPr="004C5853">
        <w:t>o</w:t>
      </w:r>
      <w:r w:rsidR="002532EE" w:rsidRPr="004C5853">
        <w:t>n, Campaspe, Goulburn</w:t>
      </w:r>
      <w:r w:rsidR="00CC293E" w:rsidRPr="004C5853">
        <w:t>, Ovens</w:t>
      </w:r>
      <w:r w:rsidR="007233F5" w:rsidRPr="004C5853">
        <w:t xml:space="preserve">, </w:t>
      </w:r>
      <w:r w:rsidR="00CC293E" w:rsidRPr="004C5853">
        <w:t xml:space="preserve">Broken </w:t>
      </w:r>
      <w:r w:rsidR="007233F5" w:rsidRPr="004C5853">
        <w:t xml:space="preserve">and Wimmera </w:t>
      </w:r>
      <w:r w:rsidR="00CC293E" w:rsidRPr="004C5853">
        <w:t xml:space="preserve">rivers are intentionally managed </w:t>
      </w:r>
      <w:r w:rsidR="0091782F">
        <w:t>for</w:t>
      </w:r>
      <w:r w:rsidR="00CC293E" w:rsidRPr="004C5853">
        <w:t xml:space="preserve"> no or little overbank inundation to protect agricultural land</w:t>
      </w:r>
      <w:r w:rsidR="00BE7693" w:rsidRPr="004C5853">
        <w:t xml:space="preserve"> and infrastructure</w:t>
      </w:r>
      <w:r w:rsidR="000A7BB4" w:rsidRPr="004C5853">
        <w:t xml:space="preserve">. </w:t>
      </w:r>
      <w:r w:rsidR="00BE7693" w:rsidRPr="004C5853">
        <w:t xml:space="preserve">In the </w:t>
      </w:r>
      <w:r w:rsidR="00CC7262" w:rsidRPr="004C5853">
        <w:t>n</w:t>
      </w:r>
      <w:r w:rsidR="00BE7693" w:rsidRPr="004C5853">
        <w:t>orthern Basin</w:t>
      </w:r>
      <w:r w:rsidR="00BB022B" w:rsidRPr="004C5853">
        <w:t>,</w:t>
      </w:r>
      <w:r w:rsidR="00BE7693" w:rsidRPr="004C5853">
        <w:t xml:space="preserve"> the Border Rivers, Namoi and Barwon Darling have </w:t>
      </w:r>
      <w:r w:rsidR="00FB187B" w:rsidRPr="004C5853">
        <w:t xml:space="preserve">also </w:t>
      </w:r>
      <w:r w:rsidR="00BE7693" w:rsidRPr="004C5853">
        <w:t>had little or no overbank inundation</w:t>
      </w:r>
      <w:r w:rsidR="00BB022B" w:rsidRPr="004C5853">
        <w:t>,</w:t>
      </w:r>
      <w:r w:rsidR="00BE7693" w:rsidRPr="004C5853">
        <w:t xml:space="preserve"> but </w:t>
      </w:r>
      <w:r w:rsidR="002473C0" w:rsidRPr="004C5853">
        <w:t xml:space="preserve">in-channel base flows and freshes </w:t>
      </w:r>
      <w:r w:rsidR="00BE7693" w:rsidRPr="004C5853">
        <w:t>have been delivered</w:t>
      </w:r>
      <w:r w:rsidR="002473C0" w:rsidRPr="004C5853">
        <w:t xml:space="preserve"> in most years</w:t>
      </w:r>
      <w:r w:rsidR="000A7BB4" w:rsidRPr="004C5853">
        <w:t xml:space="preserve">. </w:t>
      </w:r>
      <w:r w:rsidR="004C5853" w:rsidRPr="004C5853">
        <w:t>For the first time</w:t>
      </w:r>
      <w:r w:rsidR="003A46EF">
        <w:t>,</w:t>
      </w:r>
      <w:r w:rsidR="004C5853" w:rsidRPr="004C5853">
        <w:t xml:space="preserve"> in 2023–24, a contribution of </w:t>
      </w:r>
      <w:r w:rsidR="00BC5A0B">
        <w:t>CEW</w:t>
      </w:r>
      <w:r w:rsidR="004C5853" w:rsidRPr="004C5853">
        <w:t xml:space="preserve"> was in natural high flows in the Warrego River that spilled westward into the Cuttaburra distributary</w:t>
      </w:r>
      <w:r w:rsidR="00354BA4">
        <w:t>,</w:t>
      </w:r>
      <w:r w:rsidR="004C5853" w:rsidRPr="004C5853">
        <w:t xml:space="preserve"> delivering CEW to the nationally significant Cuttaburra and Yantabulla wetlands in the Paroo valley. </w:t>
      </w:r>
      <w:r w:rsidR="00D2720B">
        <w:t>N</w:t>
      </w:r>
      <w:r w:rsidR="00CC293E" w:rsidRPr="004C5853">
        <w:t xml:space="preserve">o </w:t>
      </w:r>
      <w:r w:rsidR="00BC5A0B">
        <w:t>CEW</w:t>
      </w:r>
      <w:r w:rsidR="00CC293E" w:rsidRPr="004C5853">
        <w:t xml:space="preserve"> </w:t>
      </w:r>
      <w:r w:rsidR="00D2720B">
        <w:t xml:space="preserve">was </w:t>
      </w:r>
      <w:r w:rsidR="00CC293E" w:rsidRPr="004C5853">
        <w:t>delivered to support ecosystems in the</w:t>
      </w:r>
      <w:r w:rsidR="004C5853" w:rsidRPr="004C5853">
        <w:t xml:space="preserve"> </w:t>
      </w:r>
      <w:r w:rsidR="00CC293E" w:rsidRPr="004C5853">
        <w:t xml:space="preserve">Castlereagh, Mitta Mitta, Upper Murray </w:t>
      </w:r>
      <w:r w:rsidR="007233F5" w:rsidRPr="004C5853">
        <w:t xml:space="preserve">and </w:t>
      </w:r>
      <w:r w:rsidR="00CC293E" w:rsidRPr="004C5853">
        <w:t>Avoca</w:t>
      </w:r>
      <w:r w:rsidR="00BE7693" w:rsidRPr="004C5853">
        <w:t xml:space="preserve"> </w:t>
      </w:r>
      <w:r w:rsidR="00D36EDA" w:rsidRPr="004C5853">
        <w:t>valleys</w:t>
      </w:r>
      <w:r w:rsidR="00BE7693" w:rsidRPr="004C5853">
        <w:t>.</w:t>
      </w:r>
      <w:r w:rsidR="007233F5" w:rsidRPr="004C5853">
        <w:t xml:space="preserve"> In summary:</w:t>
      </w:r>
    </w:p>
    <w:p w14:paraId="74590FC5" w14:textId="0C857598" w:rsidR="004C5853" w:rsidRPr="004C5853" w:rsidRDefault="004C5853" w:rsidP="004C5853">
      <w:pPr>
        <w:pStyle w:val="ListBullet"/>
      </w:pPr>
      <w:r w:rsidRPr="004C5853">
        <w:t xml:space="preserve">Over the 10-year period 2014–24, </w:t>
      </w:r>
      <w:r w:rsidR="00BC5A0B">
        <w:t>CEW</w:t>
      </w:r>
      <w:r w:rsidRPr="004C5853">
        <w:t xml:space="preserve"> supported 56 ecosystem types (85% of the 66 ANAE ecosystem types in the Basin, and 88% of the 64 ANAE types currently mapped on the managed floodplain) </w:t>
      </w:r>
      <w:r w:rsidRPr="00067484">
        <w:rPr>
          <w:rStyle w:val="BodyTextChar"/>
        </w:rPr>
        <w:t>representing:</w:t>
      </w:r>
      <w:r w:rsidRPr="00067484">
        <w:rPr>
          <w:rStyle w:val="BodyTextChar"/>
          <w:vertAlign w:val="superscript"/>
        </w:rPr>
        <w:footnoteReference w:id="12"/>
      </w:r>
    </w:p>
    <w:p w14:paraId="17BEF64D" w14:textId="5FD5FC8B" w:rsidR="004C5853" w:rsidRPr="004C5853" w:rsidRDefault="004C5853" w:rsidP="004C5853">
      <w:pPr>
        <w:pStyle w:val="ListBullet2"/>
      </w:pPr>
      <w:r w:rsidRPr="004C5853">
        <w:t xml:space="preserve">39,568 ha of lakes </w:t>
      </w:r>
      <w:r w:rsidR="000C30D4" w:rsidRPr="004C5853">
        <w:t xml:space="preserve">upstream of the Lower Lakes </w:t>
      </w:r>
      <w:r w:rsidR="005A5C1C">
        <w:t>(</w:t>
      </w:r>
      <w:r w:rsidRPr="004C5853">
        <w:t>18% of lake area on the managed floodplain</w:t>
      </w:r>
      <w:r w:rsidR="005A5C1C">
        <w:t>)</w:t>
      </w:r>
      <w:r w:rsidRPr="004C5853">
        <w:t xml:space="preserve"> </w:t>
      </w:r>
      <w:r w:rsidR="004E1600">
        <w:t>and</w:t>
      </w:r>
      <w:r w:rsidRPr="004C5853">
        <w:t xml:space="preserve"> 124,091 ha</w:t>
      </w:r>
      <w:r w:rsidR="005A5C1C">
        <w:t xml:space="preserve"> for the Basin</w:t>
      </w:r>
      <w:r w:rsidRPr="004C5853">
        <w:t xml:space="preserve"> </w:t>
      </w:r>
      <w:r w:rsidR="004C6CAB" w:rsidRPr="004C5853">
        <w:t xml:space="preserve">including lakes Alexandrina and Albert </w:t>
      </w:r>
      <w:r w:rsidRPr="004C5853">
        <w:t>(41% of lake area on the managed floodplain)</w:t>
      </w:r>
    </w:p>
    <w:p w14:paraId="13FB93A9" w14:textId="03C8C4FC" w:rsidR="004C5853" w:rsidRPr="004C5853" w:rsidRDefault="004C5853" w:rsidP="004C5853">
      <w:pPr>
        <w:pStyle w:val="ListBullet2"/>
      </w:pPr>
      <w:r w:rsidRPr="004C5853">
        <w:t xml:space="preserve">130,574 ha of 24 types of palustrine </w:t>
      </w:r>
      <w:r w:rsidRPr="00067484">
        <w:rPr>
          <w:rStyle w:val="BodyTextChar"/>
        </w:rPr>
        <w:t>wetland</w:t>
      </w:r>
      <w:r w:rsidRPr="00067484">
        <w:rPr>
          <w:rStyle w:val="BodyTextChar"/>
          <w:vertAlign w:val="superscript"/>
        </w:rPr>
        <w:footnoteReference w:id="13"/>
      </w:r>
      <w:r w:rsidRPr="004C5853">
        <w:t xml:space="preserve"> (26% of the wetland area on the managed floodplain)</w:t>
      </w:r>
    </w:p>
    <w:p w14:paraId="355C69E6" w14:textId="5B380C22" w:rsidR="004C5853" w:rsidRPr="004C5853" w:rsidRDefault="004C5853" w:rsidP="004C5853">
      <w:pPr>
        <w:pStyle w:val="ListBullet2"/>
      </w:pPr>
      <w:r w:rsidRPr="004C5853">
        <w:t xml:space="preserve">191,599 ha of 12 types of floodplain (12% of floodplain ecosystem area on the managed </w:t>
      </w:r>
      <w:r w:rsidRPr="00067484">
        <w:rPr>
          <w:rStyle w:val="BodyTextChar"/>
        </w:rPr>
        <w:t>floodplain)</w:t>
      </w:r>
      <w:r w:rsidRPr="00067484">
        <w:rPr>
          <w:rStyle w:val="BodyTextChar"/>
          <w:vertAlign w:val="superscript"/>
        </w:rPr>
        <w:footnoteReference w:id="14"/>
      </w:r>
    </w:p>
    <w:p w14:paraId="35577C8A" w14:textId="77777777" w:rsidR="004C5853" w:rsidRPr="004C5853" w:rsidRDefault="004C5853" w:rsidP="004C5853">
      <w:pPr>
        <w:pStyle w:val="ListBullet2"/>
      </w:pPr>
      <w:r w:rsidRPr="004C5853">
        <w:t>28,549 km of 7 types of waterway (54% of the river length on the managed floodplain)</w:t>
      </w:r>
    </w:p>
    <w:p w14:paraId="785187C1" w14:textId="77777777" w:rsidR="004C5853" w:rsidRPr="004C5853" w:rsidRDefault="004C5853" w:rsidP="004C5853">
      <w:pPr>
        <w:pStyle w:val="ListBullet2"/>
      </w:pPr>
      <w:r w:rsidRPr="004C5853">
        <w:t>23,768 ha of 9 estuarine ecosystems (100% of the estuary on the managed floodplain).</w:t>
      </w:r>
    </w:p>
    <w:p w14:paraId="6AD1FE35" w14:textId="37E4BCA0" w:rsidR="004C5853" w:rsidRPr="004C5853" w:rsidRDefault="004C5853" w:rsidP="004C5853">
      <w:pPr>
        <w:pStyle w:val="ListBullet"/>
      </w:pPr>
      <w:r w:rsidRPr="004C5853">
        <w:t xml:space="preserve">At the Basin scale, </w:t>
      </w:r>
      <w:r w:rsidR="00BC5A0B">
        <w:t>CEW</w:t>
      </w:r>
      <w:r w:rsidRPr="004C5853">
        <w:t xml:space="preserve"> contributed to watering frequencies that were broadly consistent with expected </w:t>
      </w:r>
      <w:r w:rsidRPr="004C5853" w:rsidDel="00F44D3B">
        <w:t>requirements</w:t>
      </w:r>
      <w:r w:rsidRPr="004C5853">
        <w:t xml:space="preserve"> – more frequent support of permanent rivers, lakes, meadows and permanent tall marsh, and less frequent inundation of temporary channels, swamps and floodplains. Detailed comparisons of inundation frequencies against desired frequency objectives for each ecosystem type are yet to be conducted.</w:t>
      </w:r>
    </w:p>
    <w:p w14:paraId="4FFB92BA" w14:textId="154915F8" w:rsidR="00396AEE" w:rsidRPr="00DD478B" w:rsidRDefault="004C5853" w:rsidP="004C5853">
      <w:pPr>
        <w:pStyle w:val="ListBullet"/>
      </w:pPr>
      <w:r w:rsidRPr="004C5853">
        <w:lastRenderedPageBreak/>
        <w:t>Watering is responsive to climatic conditions from year to year and</w:t>
      </w:r>
      <w:r w:rsidR="00336C2A">
        <w:t xml:space="preserve"> is</w:t>
      </w:r>
      <w:r w:rsidRPr="004C5853">
        <w:t xml:space="preserve"> sufficiently agile to deliver water in accordance with the Strategy’s annual priorities. For example</w:t>
      </w:r>
      <w:r w:rsidR="00CF3C93">
        <w:t>,</w:t>
      </w:r>
      <w:r w:rsidRPr="004C5853">
        <w:t xml:space="preserve"> natural flooding in 2016–17 meant watering of floodplains was not a priority</w:t>
      </w:r>
      <w:r w:rsidR="00184D28">
        <w:t>.</w:t>
      </w:r>
      <w:r w:rsidRPr="004C5853">
        <w:t xml:space="preserve"> </w:t>
      </w:r>
      <w:r w:rsidR="00184D28">
        <w:t>However,</w:t>
      </w:r>
      <w:r w:rsidRPr="004C5853">
        <w:t xml:space="preserve"> after 2 wet years in 2021–22 and 2022–23</w:t>
      </w:r>
      <w:r w:rsidR="00F7543B">
        <w:t>,</w:t>
      </w:r>
      <w:r w:rsidRPr="004C5853">
        <w:t xml:space="preserve"> the floodwater receded quickly in summer 2024 and there was extensive use of </w:t>
      </w:r>
      <w:r w:rsidR="00BC5A0B">
        <w:t>CEW</w:t>
      </w:r>
      <w:r w:rsidRPr="004C5853">
        <w:t xml:space="preserve"> to support breeding waterbird </w:t>
      </w:r>
      <w:r w:rsidR="00DE01E1">
        <w:t>aggregations</w:t>
      </w:r>
      <w:r w:rsidRPr="004C5853">
        <w:t>. In the driest year on record (2019–20)</w:t>
      </w:r>
      <w:r w:rsidR="00BC5A0B">
        <w:t>,</w:t>
      </w:r>
      <w:r w:rsidRPr="004C5853">
        <w:t xml:space="preserve"> </w:t>
      </w:r>
      <w:r w:rsidR="00BC5A0B">
        <w:t>CEW</w:t>
      </w:r>
      <w:r w:rsidRPr="004C5853">
        <w:t xml:space="preserve"> was directed in-channel to support base flows and top-up refuge pools.</w:t>
      </w:r>
    </w:p>
    <w:p w14:paraId="561C11A2" w14:textId="41F7A058" w:rsidR="00385D71" w:rsidRPr="00067484" w:rsidRDefault="00385D71" w:rsidP="00067484">
      <w:pPr>
        <w:pStyle w:val="Heading2"/>
      </w:pPr>
      <w:bookmarkStart w:id="296" w:name="_Toc138971682"/>
      <w:bookmarkStart w:id="297" w:name="_Toc201854433"/>
      <w:bookmarkStart w:id="298" w:name="_Toc201867256"/>
      <w:r w:rsidRPr="00067484">
        <w:t>Outcomes for Basin ecosystems</w:t>
      </w:r>
      <w:bookmarkEnd w:id="296"/>
      <w:bookmarkEnd w:id="297"/>
      <w:bookmarkEnd w:id="298"/>
    </w:p>
    <w:p w14:paraId="2D8D0036" w14:textId="579FC678" w:rsidR="00254829" w:rsidRDefault="00254829" w:rsidP="00F77034">
      <w:pPr>
        <w:pStyle w:val="Heading3"/>
      </w:pPr>
      <w:bookmarkStart w:id="299" w:name="_Toc69854388"/>
      <w:bookmarkStart w:id="300" w:name="_Toc69854389"/>
      <w:bookmarkStart w:id="301" w:name="_Toc69854390"/>
      <w:bookmarkStart w:id="302" w:name="_Toc69854391"/>
      <w:bookmarkStart w:id="303" w:name="_Toc69854392"/>
      <w:bookmarkStart w:id="304" w:name="_Toc69854393"/>
      <w:bookmarkStart w:id="305" w:name="_Toc69854394"/>
      <w:bookmarkStart w:id="306" w:name="_Toc69854395"/>
      <w:bookmarkStart w:id="307" w:name="_Toc69854396"/>
      <w:bookmarkStart w:id="308" w:name="_Toc69854397"/>
      <w:bookmarkStart w:id="309" w:name="_Toc69854398"/>
      <w:bookmarkStart w:id="310" w:name="_Toc69854399"/>
      <w:bookmarkStart w:id="311" w:name="_Toc69854400"/>
      <w:bookmarkStart w:id="312" w:name="_Toc69854401"/>
      <w:bookmarkStart w:id="313" w:name="_Toc69854402"/>
      <w:bookmarkStart w:id="314" w:name="_Toc69854403"/>
      <w:bookmarkStart w:id="315" w:name="_Toc69854404"/>
      <w:bookmarkStart w:id="316" w:name="_Toc69854405"/>
      <w:bookmarkStart w:id="317" w:name="_Toc80971103"/>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r w:rsidRPr="00357367">
        <w:t>Lake ecosystems</w:t>
      </w:r>
      <w:bookmarkEnd w:id="317"/>
    </w:p>
    <w:p w14:paraId="0FEC911E" w14:textId="429162A4" w:rsidR="00397FC6" w:rsidRDefault="007A6CAC" w:rsidP="007A6CAC">
      <w:pPr>
        <w:pStyle w:val="BodyText"/>
      </w:pPr>
      <w:r w:rsidRPr="00357367">
        <w:t>Thirty-</w:t>
      </w:r>
      <w:r w:rsidR="000C0FC6">
        <w:t>four</w:t>
      </w:r>
      <w:r w:rsidRPr="00357367">
        <w:t xml:space="preserve"> per</w:t>
      </w:r>
      <w:r w:rsidR="00B8454B">
        <w:t xml:space="preserve"> </w:t>
      </w:r>
      <w:r w:rsidRPr="00357367">
        <w:t xml:space="preserve">cent of the combined area of the Basin’s lakes (excluding </w:t>
      </w:r>
      <w:r w:rsidR="006F4E1A">
        <w:t>lakes</w:t>
      </w:r>
      <w:r w:rsidR="006F4E1A" w:rsidRPr="00357367">
        <w:t xml:space="preserve"> </w:t>
      </w:r>
      <w:r w:rsidRPr="00357367">
        <w:t>Alexandrina and Albert), occurs on the managed floodplain, where 7 of the 8 (88%) of ANAE lake ecosystem types are represented (</w:t>
      </w:r>
      <w:r w:rsidRPr="00357367">
        <w:fldChar w:fldCharType="begin" w:fldLock="1"/>
      </w:r>
      <w:r w:rsidRPr="00357367">
        <w:instrText xml:space="preserve"> REF _Ref68915162 \h </w:instrText>
      </w:r>
      <w:r w:rsidRPr="00357367">
        <w:fldChar w:fldCharType="separate"/>
      </w:r>
      <w:r w:rsidRPr="00357367">
        <w:t xml:space="preserve">Figure </w:t>
      </w:r>
      <w:r>
        <w:rPr>
          <w:noProof/>
        </w:rPr>
        <w:t>5</w:t>
      </w:r>
      <w:r>
        <w:t>.</w:t>
      </w:r>
      <w:r>
        <w:rPr>
          <w:noProof/>
        </w:rPr>
        <w:t>1</w:t>
      </w:r>
      <w:r w:rsidRPr="00357367">
        <w:fldChar w:fldCharType="end"/>
      </w:r>
      <w:r w:rsidRPr="00357367">
        <w:t>)</w:t>
      </w:r>
      <w:bookmarkStart w:id="318" w:name="_Ref68915162"/>
      <w:bookmarkStart w:id="319" w:name="_Toc80902570"/>
      <w:r w:rsidR="00397FC6">
        <w:t>.</w:t>
      </w:r>
    </w:p>
    <w:p w14:paraId="777F61E8" w14:textId="568E56BE" w:rsidR="007A6CAC" w:rsidRDefault="007A6CAC" w:rsidP="00512200">
      <w:pPr>
        <w:pStyle w:val="CaptionWithNote"/>
      </w:pPr>
      <w:bookmarkStart w:id="320" w:name="_Toc201867377"/>
      <w:r w:rsidRPr="00357367">
        <w:t>Figure</w:t>
      </w:r>
      <w:r w:rsidR="00E7278F">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w:t>
      </w:r>
      <w:r w:rsidR="00137FF4">
        <w:fldChar w:fldCharType="end"/>
      </w:r>
      <w:bookmarkEnd w:id="318"/>
      <w:r w:rsidRPr="00357367">
        <w:t xml:space="preserve"> Comparison of the proportional representation of </w:t>
      </w:r>
      <w:r w:rsidR="00D7664D">
        <w:t>A</w:t>
      </w:r>
      <w:r w:rsidR="00F73466">
        <w:t>NAE</w:t>
      </w:r>
      <w:r w:rsidR="00D7664D" w:rsidRPr="00357367">
        <w:t xml:space="preserve"> </w:t>
      </w:r>
      <w:r w:rsidRPr="00357367">
        <w:t>lake ecosystem types in the Basin to the subset (3</w:t>
      </w:r>
      <w:r w:rsidR="000C0FC6">
        <w:t>4</w:t>
      </w:r>
      <w:r w:rsidRPr="00357367">
        <w:t>%) that occurs on the managed floodplain</w:t>
      </w:r>
      <w:r w:rsidR="004B6507">
        <w:t>,</w:t>
      </w:r>
      <w:r w:rsidRPr="00357367">
        <w:t xml:space="preserve"> </w:t>
      </w:r>
      <w:r w:rsidR="007B462B">
        <w:t xml:space="preserve">showing the percentage of each type </w:t>
      </w:r>
      <w:r w:rsidR="00BA2669">
        <w:t xml:space="preserve">on the managed floodplain </w:t>
      </w:r>
      <w:r w:rsidR="007B462B">
        <w:t xml:space="preserve">that was supported by </w:t>
      </w:r>
      <w:r w:rsidRPr="00357367">
        <w:t>C</w:t>
      </w:r>
      <w:r w:rsidR="00F73466">
        <w:t>EW</w:t>
      </w:r>
      <w:r w:rsidR="001257DD">
        <w:t>,</w:t>
      </w:r>
      <w:r w:rsidRPr="00357367">
        <w:t xml:space="preserve"> </w:t>
      </w:r>
      <w:bookmarkEnd w:id="319"/>
      <w:r w:rsidR="007B462B">
        <w:t>2014–2</w:t>
      </w:r>
      <w:r w:rsidR="001C3BE3">
        <w:t>4</w:t>
      </w:r>
      <w:bookmarkEnd w:id="320"/>
    </w:p>
    <w:p w14:paraId="57B9B9D6" w14:textId="4B6DBA5A" w:rsidR="002326FF" w:rsidRPr="002326FF" w:rsidRDefault="002326FF" w:rsidP="00512200">
      <w:pPr>
        <w:pStyle w:val="CaptionNote"/>
      </w:pPr>
      <w:r>
        <w:t>CEW = Commonwealth environmental water.</w:t>
      </w:r>
    </w:p>
    <w:p w14:paraId="27549525" w14:textId="77777777" w:rsidR="00875390" w:rsidRDefault="00875390" w:rsidP="00306A5D">
      <w:pPr>
        <w:pStyle w:val="Figure"/>
      </w:pPr>
      <w:r w:rsidRPr="00837E65">
        <w:rPr>
          <w:noProof/>
        </w:rPr>
        <w:drawing>
          <wp:inline distT="0" distB="0" distL="0" distR="0" wp14:anchorId="65DBEC7F" wp14:editId="5A9492EF">
            <wp:extent cx="6119271" cy="2497458"/>
            <wp:effectExtent l="0" t="0" r="0" b="0"/>
            <wp:docPr id="914684428" name="Picture 3" descr="Clustered horizontal bar chart. X-axis is area and y-axis categories are types of lake ecosystems. The clusters show the area of the Basin, the managed floodplain and the area supported by Commonwealth environmental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684428" name="Picture 3" descr="Clustered horizontal bar chart. X-axis is area and y-axis categories are types of lake ecosystems. The clusters show the area of the Basin, the managed floodplain and the area supported by Commonwealth environmental water."/>
                    <pic:cNvPicPr>
                      <a:picLocks noChangeAspect="1" noChangeArrowheads="1"/>
                    </pic:cNvPicPr>
                  </pic:nvPicPr>
                  <pic:blipFill>
                    <a:blip r:embed="rId59">
                      <a:extLst>
                        <a:ext uri="{96DAC541-7B7A-43D3-8B79-37D633B846F1}">
                          <asvg:svgBlip xmlns:asvg="http://schemas.microsoft.com/office/drawing/2016/SVG/main" r:embed="rId60"/>
                        </a:ext>
                      </a:extLst>
                    </a:blip>
                    <a:stretch>
                      <a:fillRect/>
                    </a:stretch>
                  </pic:blipFill>
                  <pic:spPr bwMode="auto">
                    <a:xfrm>
                      <a:off x="0" y="0"/>
                      <a:ext cx="6119271" cy="2497458"/>
                    </a:xfrm>
                    <a:prstGeom prst="rect">
                      <a:avLst/>
                    </a:prstGeom>
                  </pic:spPr>
                </pic:pic>
              </a:graphicData>
            </a:graphic>
          </wp:inline>
        </w:drawing>
      </w:r>
    </w:p>
    <w:p w14:paraId="6E2756C2" w14:textId="7C6504D1" w:rsidR="007A6CAC" w:rsidRPr="000C0FC6" w:rsidRDefault="007A6CAC" w:rsidP="00BD531B">
      <w:pPr>
        <w:pStyle w:val="BodyTextExtraSpaceAbove"/>
      </w:pPr>
      <w:r w:rsidRPr="000C0FC6">
        <w:t>The managed floodplain contains a high proportion of permanent lakes (3</w:t>
      </w:r>
      <w:r w:rsidR="000C0FC6" w:rsidRPr="000C0FC6">
        <w:t>5</w:t>
      </w:r>
      <w:r w:rsidRPr="000C0FC6">
        <w:t>% vs 2</w:t>
      </w:r>
      <w:r w:rsidR="000C0FC6" w:rsidRPr="000C0FC6">
        <w:t>1</w:t>
      </w:r>
      <w:r w:rsidRPr="000C0FC6">
        <w:t>% in the Basin)</w:t>
      </w:r>
      <w:r w:rsidR="004B6507">
        <w:t>,</w:t>
      </w:r>
      <w:r w:rsidRPr="000C0FC6">
        <w:t xml:space="preserve"> </w:t>
      </w:r>
      <w:r w:rsidR="000C0FC6" w:rsidRPr="000C0FC6">
        <w:t>which is likely</w:t>
      </w:r>
      <w:r w:rsidRPr="000C0FC6">
        <w:t xml:space="preserve"> due to more frequent natural connections and elevated water tables on the valley floor near permanent lowland rivers, </w:t>
      </w:r>
      <w:r w:rsidR="000C0FC6" w:rsidRPr="000C0FC6">
        <w:t xml:space="preserve">and </w:t>
      </w:r>
      <w:r w:rsidRPr="000C0FC6">
        <w:t xml:space="preserve">because infrastructure (regulators and pumps) </w:t>
      </w:r>
      <w:r w:rsidR="00844F6F">
        <w:t>is</w:t>
      </w:r>
      <w:r w:rsidR="000C0FC6" w:rsidRPr="000C0FC6">
        <w:t xml:space="preserve"> </w:t>
      </w:r>
      <w:r w:rsidR="00D74314">
        <w:t>i</w:t>
      </w:r>
      <w:r w:rsidRPr="000C0FC6">
        <w:t xml:space="preserve">nstalled to artificially maintain lake water levels from nearby rivers for </w:t>
      </w:r>
      <w:r w:rsidR="000C0FC6" w:rsidRPr="000C0FC6">
        <w:t xml:space="preserve">rural and town </w:t>
      </w:r>
      <w:r w:rsidRPr="000C0FC6">
        <w:t xml:space="preserve">water supplies and recreation. Lakes on the managed floodplain in scope for </w:t>
      </w:r>
      <w:r w:rsidR="00D7664D">
        <w:t>CEW</w:t>
      </w:r>
      <w:r w:rsidRPr="000C0FC6">
        <w:t xml:space="preserve"> management are representative of lakes elsewhere in the Basin. The only lake ecosystem type not found on the managed floodplain is permanent saline lakes with aquatic macrophyte beds. These are rare in the Basin (only 181</w:t>
      </w:r>
      <w:r w:rsidR="004B6507">
        <w:t> </w:t>
      </w:r>
      <w:r w:rsidRPr="000C0FC6">
        <w:t>ha)</w:t>
      </w:r>
      <w:r w:rsidR="004B6507">
        <w:t>,</w:t>
      </w:r>
      <w:r w:rsidRPr="000C0FC6">
        <w:t xml:space="preserve"> and delivery of fresh environmental water would likely be detrimental to these saline systems.</w:t>
      </w:r>
    </w:p>
    <w:p w14:paraId="154DE000" w14:textId="1B8E8FF2" w:rsidR="00254829" w:rsidRPr="000C0FC6" w:rsidRDefault="001C3BE3" w:rsidP="000C0FC6">
      <w:pPr>
        <w:pStyle w:val="BodyText"/>
      </w:pPr>
      <w:r>
        <w:t xml:space="preserve">Over the last decade, </w:t>
      </w:r>
      <w:r w:rsidR="00D7664D">
        <w:t>CEW</w:t>
      </w:r>
      <w:r w:rsidR="00254829" w:rsidRPr="000C0FC6">
        <w:t xml:space="preserve"> </w:t>
      </w:r>
      <w:r>
        <w:t xml:space="preserve">has been </w:t>
      </w:r>
      <w:r w:rsidR="00254829" w:rsidRPr="000C0FC6">
        <w:t xml:space="preserve">consistently delivered to only 2 </w:t>
      </w:r>
      <w:r w:rsidR="00833378" w:rsidRPr="000C0FC6">
        <w:t xml:space="preserve">of the 8 </w:t>
      </w:r>
      <w:r w:rsidR="001F034A" w:rsidRPr="000C0FC6">
        <w:t>lake</w:t>
      </w:r>
      <w:r w:rsidR="00833378" w:rsidRPr="000C0FC6">
        <w:t xml:space="preserve"> types found in the </w:t>
      </w:r>
      <w:r w:rsidR="00D42C2D" w:rsidRPr="000C0FC6">
        <w:t>B</w:t>
      </w:r>
      <w:r w:rsidR="00833378" w:rsidRPr="000C0FC6">
        <w:t>asin (</w:t>
      </w:r>
      <w:r w:rsidR="00254829" w:rsidRPr="000C0FC6">
        <w:t>temporary and permanent lakes</w:t>
      </w:r>
      <w:r w:rsidR="006B0CDF" w:rsidRPr="000C0FC6">
        <w:t xml:space="preserve">; </w:t>
      </w:r>
      <w:r w:rsidR="006B0CDF" w:rsidRPr="000C0FC6">
        <w:fldChar w:fldCharType="begin" w:fldLock="1"/>
      </w:r>
      <w:r w:rsidR="006B0CDF" w:rsidRPr="000C0FC6">
        <w:instrText xml:space="preserve"> REF _Ref36557533 \h </w:instrText>
      </w:r>
      <w:r w:rsidR="000C0FC6">
        <w:instrText xml:space="preserve"> \* MERGEFORMAT </w:instrText>
      </w:r>
      <w:r w:rsidR="006B0CDF" w:rsidRPr="000C0FC6">
        <w:fldChar w:fldCharType="separate"/>
      </w:r>
      <w:r w:rsidR="009B47F6" w:rsidRPr="00357367">
        <w:t xml:space="preserve">Figure </w:t>
      </w:r>
      <w:r w:rsidR="009B47F6">
        <w:t>5.2</w:t>
      </w:r>
      <w:r w:rsidR="006B0CDF" w:rsidRPr="000C0FC6">
        <w:fldChar w:fldCharType="end"/>
      </w:r>
      <w:r w:rsidR="00254829" w:rsidRPr="000C0FC6">
        <w:t>)</w:t>
      </w:r>
      <w:r w:rsidR="00283AAA" w:rsidRPr="000C0FC6">
        <w:t>, but</w:t>
      </w:r>
      <w:r w:rsidR="00254829" w:rsidRPr="000C0FC6">
        <w:t xml:space="preserve"> </w:t>
      </w:r>
      <w:r w:rsidR="00283AAA" w:rsidRPr="000C0FC6">
        <w:t>the</w:t>
      </w:r>
      <w:r>
        <w:t xml:space="preserve">se </w:t>
      </w:r>
      <w:r w:rsidR="00CA0A9C">
        <w:t>2</w:t>
      </w:r>
      <w:r>
        <w:t xml:space="preserve"> lake types </w:t>
      </w:r>
      <w:r w:rsidR="00254829" w:rsidRPr="000C0FC6">
        <w:t>make up 92% of the lakes by area in the Basin and on the managed floodplain (</w:t>
      </w:r>
      <w:r w:rsidR="00833378" w:rsidRPr="000C0FC6">
        <w:fldChar w:fldCharType="begin" w:fldLock="1"/>
      </w:r>
      <w:r w:rsidR="00833378" w:rsidRPr="000C0FC6">
        <w:instrText xml:space="preserve"> REF _Ref68789582 \h </w:instrText>
      </w:r>
      <w:r w:rsidR="000C0FC6">
        <w:instrText xml:space="preserve"> \* MERGEFORMAT </w:instrText>
      </w:r>
      <w:r w:rsidR="00833378" w:rsidRPr="000C0FC6">
        <w:fldChar w:fldCharType="separate"/>
      </w:r>
      <w:r w:rsidR="009B47F6" w:rsidRPr="00357367">
        <w:t>Table</w:t>
      </w:r>
      <w:r w:rsidR="009B47F6">
        <w:t> 4.2</w:t>
      </w:r>
      <w:r w:rsidR="00833378" w:rsidRPr="000C0FC6">
        <w:fldChar w:fldCharType="end"/>
      </w:r>
      <w:r w:rsidR="00254829" w:rsidRPr="000C0FC6">
        <w:t xml:space="preserve">). </w:t>
      </w:r>
      <w:r w:rsidR="001F55A3" w:rsidRPr="000C0FC6">
        <w:t>Commonwealth environmental water</w:t>
      </w:r>
      <w:r w:rsidR="00254829" w:rsidRPr="000C0FC6">
        <w:t xml:space="preserve"> </w:t>
      </w:r>
      <w:r>
        <w:t xml:space="preserve">has been </w:t>
      </w:r>
      <w:r w:rsidR="00254829" w:rsidRPr="000C0FC6">
        <w:t xml:space="preserve">delivered more frequently </w:t>
      </w:r>
      <w:r w:rsidR="0047123B" w:rsidRPr="000C0FC6">
        <w:t>for</w:t>
      </w:r>
      <w:r w:rsidR="00254829" w:rsidRPr="000C0FC6">
        <w:t xml:space="preserve"> the maintenance of permanent lakes (</w:t>
      </w:r>
      <w:r w:rsidR="006B0CDF" w:rsidRPr="000C0FC6">
        <w:fldChar w:fldCharType="begin" w:fldLock="1"/>
      </w:r>
      <w:r w:rsidR="006B0CDF" w:rsidRPr="000C0FC6">
        <w:instrText xml:space="preserve"> REF _Ref36557533 \h </w:instrText>
      </w:r>
      <w:r w:rsidR="000C0FC6">
        <w:instrText xml:space="preserve"> \* MERGEFORMAT </w:instrText>
      </w:r>
      <w:r w:rsidR="006B0CDF" w:rsidRPr="000C0FC6">
        <w:fldChar w:fldCharType="separate"/>
      </w:r>
      <w:r w:rsidR="009B47F6" w:rsidRPr="00357367">
        <w:t xml:space="preserve">Figure </w:t>
      </w:r>
      <w:r w:rsidR="009B47F6">
        <w:t>5.2</w:t>
      </w:r>
      <w:r w:rsidR="006B0CDF" w:rsidRPr="000C0FC6">
        <w:fldChar w:fldCharType="end"/>
      </w:r>
      <w:r w:rsidR="006B0CDF" w:rsidRPr="000C0FC6">
        <w:t xml:space="preserve">, </w:t>
      </w:r>
      <w:r w:rsidR="0062155C" w:rsidRPr="000C0FC6">
        <w:fldChar w:fldCharType="begin" w:fldLock="1"/>
      </w:r>
      <w:r w:rsidR="0062155C" w:rsidRPr="000C0FC6">
        <w:instrText xml:space="preserve"> REF _Ref68568329 \h </w:instrText>
      </w:r>
      <w:r w:rsidR="000C0FC6">
        <w:instrText xml:space="preserve"> \* MERGEFORMAT </w:instrText>
      </w:r>
      <w:r w:rsidR="0062155C" w:rsidRPr="000C0FC6">
        <w:fldChar w:fldCharType="separate"/>
      </w:r>
      <w:r w:rsidR="009B47F6" w:rsidRPr="00357367">
        <w:t>Figure</w:t>
      </w:r>
      <w:r w:rsidR="009B47F6">
        <w:t> 5.3</w:t>
      </w:r>
      <w:r w:rsidR="0062155C" w:rsidRPr="000C0FC6">
        <w:fldChar w:fldCharType="end"/>
      </w:r>
      <w:r w:rsidR="00254829" w:rsidRPr="000C0FC6">
        <w:t>)</w:t>
      </w:r>
      <w:r>
        <w:t xml:space="preserve">, with the exception of 2020–21 and the last </w:t>
      </w:r>
      <w:r w:rsidR="004D6B34">
        <w:t xml:space="preserve">2 </w:t>
      </w:r>
      <w:r>
        <w:t>years (2</w:t>
      </w:r>
      <w:r w:rsidR="000C0FC6" w:rsidRPr="000C0FC6">
        <w:t>02</w:t>
      </w:r>
      <w:r>
        <w:t>2–23, 2023–24)</w:t>
      </w:r>
      <w:r w:rsidR="000C0FC6" w:rsidRPr="000C0FC6">
        <w:t xml:space="preserve"> whe</w:t>
      </w:r>
      <w:r w:rsidR="002C0511">
        <w:t>n</w:t>
      </w:r>
      <w:r w:rsidR="000C0FC6" w:rsidRPr="000C0FC6">
        <w:t xml:space="preserve"> w</w:t>
      </w:r>
      <w:r w:rsidR="00766DAE" w:rsidRPr="000C0FC6">
        <w:t xml:space="preserve">ater </w:t>
      </w:r>
      <w:r w:rsidR="002C0511">
        <w:t>w</w:t>
      </w:r>
      <w:r w:rsidR="000C0FC6" w:rsidRPr="000C0FC6">
        <w:t xml:space="preserve">as </w:t>
      </w:r>
      <w:r w:rsidR="00766DAE" w:rsidRPr="000C0FC6">
        <w:t xml:space="preserve">delivered to the large </w:t>
      </w:r>
      <w:r w:rsidR="0043618D" w:rsidRPr="000C0FC6">
        <w:t xml:space="preserve"> (6,500</w:t>
      </w:r>
      <w:r w:rsidR="00067484">
        <w:t xml:space="preserve"> </w:t>
      </w:r>
      <w:r w:rsidR="0043618D" w:rsidRPr="000C0FC6">
        <w:t>ha)</w:t>
      </w:r>
      <w:r w:rsidR="0043618D">
        <w:t xml:space="preserve"> </w:t>
      </w:r>
      <w:r w:rsidR="00766DAE" w:rsidRPr="000C0FC6">
        <w:t xml:space="preserve">temporary Lake Brewster in the Lachlan </w:t>
      </w:r>
      <w:r w:rsidR="00677596" w:rsidRPr="000C0FC6">
        <w:t>V</w:t>
      </w:r>
      <w:r w:rsidR="00766DAE" w:rsidRPr="000C0FC6">
        <w:t>alley to support pelican breeding and waterbird foraging</w:t>
      </w:r>
      <w:r w:rsidR="000C0FC6" w:rsidRPr="000C0FC6">
        <w:t>.</w:t>
      </w:r>
    </w:p>
    <w:p w14:paraId="0428FFD4" w14:textId="674B3C29" w:rsidR="0099580B" w:rsidRDefault="0099580B" w:rsidP="005D426B">
      <w:pPr>
        <w:pStyle w:val="BodyText"/>
      </w:pPr>
      <w:r w:rsidRPr="00357367">
        <w:lastRenderedPageBreak/>
        <w:t xml:space="preserve">The large increase in </w:t>
      </w:r>
      <w:r>
        <w:t xml:space="preserve">permanent </w:t>
      </w:r>
      <w:r w:rsidRPr="00357367">
        <w:t>lake inundation in 2017–18 (</w:t>
      </w:r>
      <w:r>
        <w:fldChar w:fldCharType="begin" w:fldLock="1"/>
      </w:r>
      <w:r>
        <w:instrText xml:space="preserve"> REF _Ref36557533 \h </w:instrText>
      </w:r>
      <w:r>
        <w:fldChar w:fldCharType="separate"/>
      </w:r>
      <w:r w:rsidR="009B47F6" w:rsidRPr="00357367">
        <w:t xml:space="preserve">Figure </w:t>
      </w:r>
      <w:r w:rsidR="009B47F6">
        <w:rPr>
          <w:noProof/>
        </w:rPr>
        <w:t>5</w:t>
      </w:r>
      <w:r w:rsidR="009B47F6">
        <w:t>.</w:t>
      </w:r>
      <w:r w:rsidR="009B47F6">
        <w:rPr>
          <w:noProof/>
        </w:rPr>
        <w:t>2</w:t>
      </w:r>
      <w:r>
        <w:fldChar w:fldCharType="end"/>
      </w:r>
      <w:r w:rsidRPr="00357367">
        <w:t>) was due to weir pool raising at Lock</w:t>
      </w:r>
      <w:r w:rsidR="004B6507">
        <w:t> </w:t>
      </w:r>
      <w:r w:rsidRPr="00357367">
        <w:t xml:space="preserve">8 and Lock 9 on the Murray River to push </w:t>
      </w:r>
      <w:r w:rsidR="001D4115">
        <w:t>CEW</w:t>
      </w:r>
      <w:r w:rsidRPr="00357367">
        <w:t xml:space="preserve"> into Lake Victoria (</w:t>
      </w:r>
      <w:r>
        <w:t xml:space="preserve">a </w:t>
      </w:r>
      <w:r w:rsidRPr="00357367">
        <w:t>10,738</w:t>
      </w:r>
      <w:r w:rsidR="001D4115">
        <w:t>-</w:t>
      </w:r>
      <w:r w:rsidRPr="00357367">
        <w:t>ha</w:t>
      </w:r>
      <w:r>
        <w:t xml:space="preserve"> permanent lake</w:t>
      </w:r>
      <w:r w:rsidRPr="00357367">
        <w:t>)</w:t>
      </w:r>
      <w:r>
        <w:t>,</w:t>
      </w:r>
      <w:r w:rsidRPr="00357367">
        <w:t xml:space="preserve"> </w:t>
      </w:r>
      <w:r>
        <w:t xml:space="preserve">banking some water in </w:t>
      </w:r>
      <w:r w:rsidRPr="00357367">
        <w:t>a wet year</w:t>
      </w:r>
      <w:r>
        <w:t>.</w:t>
      </w:r>
    </w:p>
    <w:p w14:paraId="2C7F2237" w14:textId="10BA4643" w:rsidR="00254829" w:rsidRPr="00357367" w:rsidRDefault="000C0FC6" w:rsidP="005D426B">
      <w:pPr>
        <w:pStyle w:val="BodyText"/>
      </w:pPr>
      <w:r>
        <w:t>Three</w:t>
      </w:r>
      <w:r w:rsidR="00254829" w:rsidRPr="00357367">
        <w:t xml:space="preserve"> lake ecosystem types that </w:t>
      </w:r>
      <w:r w:rsidR="00283AAA">
        <w:t>did</w:t>
      </w:r>
      <w:r w:rsidR="00254829" w:rsidRPr="00357367">
        <w:t xml:space="preserve"> not receive </w:t>
      </w:r>
      <w:r w:rsidR="001D4115">
        <w:t>CEW</w:t>
      </w:r>
      <w:r w:rsidR="00254829" w:rsidRPr="00357367">
        <w:t xml:space="preserve"> in </w:t>
      </w:r>
      <w:r w:rsidR="00DF1E85">
        <w:t xml:space="preserve">the past </w:t>
      </w:r>
      <w:r w:rsidR="00F7360E">
        <w:t>10 years</w:t>
      </w:r>
      <w:r w:rsidR="00254829" w:rsidRPr="00357367">
        <w:t xml:space="preserve"> </w:t>
      </w:r>
      <w:r>
        <w:t>are all saline lakes</w:t>
      </w:r>
      <w:r w:rsidR="00254829" w:rsidRPr="00357367">
        <w:t>.</w:t>
      </w:r>
    </w:p>
    <w:p w14:paraId="3E6B52B4" w14:textId="36A9B5B6" w:rsidR="00254829" w:rsidRDefault="00254829" w:rsidP="00512200">
      <w:pPr>
        <w:pStyle w:val="CaptionWithNote"/>
      </w:pPr>
      <w:bookmarkStart w:id="321" w:name="_Ref36557533"/>
      <w:bookmarkStart w:id="322" w:name="_Toc80902560"/>
      <w:bookmarkStart w:id="323" w:name="_Toc201867378"/>
      <w:r w:rsidRPr="00357367">
        <w:t xml:space="preserve">Figure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2</w:t>
      </w:r>
      <w:r w:rsidR="00137FF4">
        <w:fldChar w:fldCharType="end"/>
      </w:r>
      <w:bookmarkEnd w:id="321"/>
      <w:r w:rsidRPr="00357367">
        <w:t xml:space="preserve"> </w:t>
      </w:r>
      <w:r w:rsidR="0056076F">
        <w:t xml:space="preserve">Areas of </w:t>
      </w:r>
      <w:r w:rsidR="00C82103">
        <w:t xml:space="preserve">ANAE </w:t>
      </w:r>
      <w:r w:rsidR="0056076F">
        <w:t>l</w:t>
      </w:r>
      <w:r w:rsidRPr="00357367">
        <w:t xml:space="preserve">ake ecosystem types </w:t>
      </w:r>
      <w:r w:rsidR="004D05D4">
        <w:t>supported</w:t>
      </w:r>
      <w:r w:rsidRPr="00357367">
        <w:t xml:space="preserve"> by </w:t>
      </w:r>
      <w:r w:rsidR="001F55A3">
        <w:t>C</w:t>
      </w:r>
      <w:r w:rsidR="00C82103">
        <w:t>EW</w:t>
      </w:r>
      <w:r w:rsidR="003C2DC2">
        <w:t xml:space="preserve">, </w:t>
      </w:r>
      <w:r w:rsidR="001A7904">
        <w:t>2014–24</w:t>
      </w:r>
      <w:bookmarkEnd w:id="322"/>
      <w:bookmarkEnd w:id="323"/>
    </w:p>
    <w:p w14:paraId="7F1B871B" w14:textId="0B5A4CAE" w:rsidR="00943F9A" w:rsidRPr="00943F9A" w:rsidRDefault="00943F9A" w:rsidP="00512200">
      <w:pPr>
        <w:pStyle w:val="CaptionNote"/>
      </w:pPr>
      <w:r>
        <w:t xml:space="preserve">Tabulated data </w:t>
      </w:r>
      <w:r w:rsidR="002326D1">
        <w:t xml:space="preserve">are </w:t>
      </w:r>
      <w:r>
        <w:t xml:space="preserve">presented in </w:t>
      </w:r>
      <w:r w:rsidR="00EC28CF">
        <w:fldChar w:fldCharType="begin" w:fldLock="1"/>
      </w:r>
      <w:r w:rsidR="00EC28CF">
        <w:instrText xml:space="preserve"> REF _Ref133930589 \h </w:instrText>
      </w:r>
      <w:r w:rsidR="00EC28CF">
        <w:fldChar w:fldCharType="separate"/>
      </w:r>
      <w:r w:rsidR="009B47F6">
        <w:t>Table </w:t>
      </w:r>
      <w:r w:rsidR="009B47F6">
        <w:rPr>
          <w:noProof/>
        </w:rPr>
        <w:t>A</w:t>
      </w:r>
      <w:r w:rsidR="009B47F6">
        <w:t>.</w:t>
      </w:r>
      <w:r w:rsidR="009B47F6">
        <w:rPr>
          <w:noProof/>
        </w:rPr>
        <w:t>4</w:t>
      </w:r>
      <w:r w:rsidR="00EC28CF">
        <w:fldChar w:fldCharType="end"/>
      </w:r>
      <w:r w:rsidR="002326D1">
        <w:t>.</w:t>
      </w:r>
      <w:r w:rsidR="00D7664D">
        <w:t xml:space="preserve"> CEW = Commonwealth environmental water.</w:t>
      </w:r>
    </w:p>
    <w:p w14:paraId="3B682DDB" w14:textId="77777777" w:rsidR="00875390" w:rsidRPr="00357367" w:rsidRDefault="00875390" w:rsidP="00306A5D">
      <w:pPr>
        <w:pStyle w:val="Figure"/>
      </w:pPr>
      <w:r w:rsidRPr="000C0FC6">
        <w:rPr>
          <w:noProof/>
        </w:rPr>
        <w:drawing>
          <wp:inline distT="0" distB="0" distL="0" distR="0" wp14:anchorId="542543C6" wp14:editId="5F6D10F7">
            <wp:extent cx="6120130" cy="2036498"/>
            <wp:effectExtent l="0" t="0" r="0" b="1905"/>
            <wp:docPr id="1340609094" name="Picture 2" descr="Stacked column chart. X-axis is water year and y-axis is area supported by Commonwealth environmental water. Column for each year stacks the types of lake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609094" name="Picture 2" descr="Stacked column chart. X-axis is water year and y-axis is area supported by Commonwealth environmental water. Column for each year stacks the types of lake ecosystems."/>
                    <pic:cNvPicPr>
                      <a:picLocks noChangeAspect="1" noChangeArrowheads="1"/>
                    </pic:cNvPicPr>
                  </pic:nvPicPr>
                  <pic:blipFill>
                    <a:blip r:embed="rId61">
                      <a:extLst>
                        <a:ext uri="{96DAC541-7B7A-43D3-8B79-37D633B846F1}">
                          <asvg:svgBlip xmlns:asvg="http://schemas.microsoft.com/office/drawing/2016/SVG/main" r:embed="rId62"/>
                        </a:ext>
                      </a:extLst>
                    </a:blip>
                    <a:stretch>
                      <a:fillRect/>
                    </a:stretch>
                  </pic:blipFill>
                  <pic:spPr bwMode="auto">
                    <a:xfrm>
                      <a:off x="0" y="0"/>
                      <a:ext cx="6120130" cy="2036498"/>
                    </a:xfrm>
                    <a:prstGeom prst="rect">
                      <a:avLst/>
                    </a:prstGeom>
                  </pic:spPr>
                </pic:pic>
              </a:graphicData>
            </a:graphic>
          </wp:inline>
        </w:drawing>
      </w:r>
    </w:p>
    <w:p w14:paraId="5B972578" w14:textId="53D1ACB6" w:rsidR="008A7B7A" w:rsidRDefault="00254829" w:rsidP="000249E6">
      <w:pPr>
        <w:pStyle w:val="BodyTextExtraSpaceBefore"/>
      </w:pPr>
      <w:r w:rsidRPr="00357367">
        <w:t xml:space="preserve">Over the </w:t>
      </w:r>
      <w:r w:rsidR="00F7360E">
        <w:t>10 years</w:t>
      </w:r>
      <w:r w:rsidRPr="00357367">
        <w:t xml:space="preserve"> of monitoring</w:t>
      </w:r>
      <w:r w:rsidR="008A7B7A">
        <w:t xml:space="preserve"> since 2014</w:t>
      </w:r>
      <w:r w:rsidR="00677596">
        <w:t>–15</w:t>
      </w:r>
      <w:r w:rsidRPr="00357367">
        <w:t xml:space="preserve">, </w:t>
      </w:r>
      <w:r w:rsidR="00D7664D">
        <w:t>CEW</w:t>
      </w:r>
      <w:r w:rsidRPr="00357367">
        <w:t xml:space="preserve"> </w:t>
      </w:r>
      <w:r w:rsidR="001C3BE3">
        <w:t xml:space="preserve">has </w:t>
      </w:r>
      <w:r w:rsidRPr="00357367">
        <w:t xml:space="preserve">supported </w:t>
      </w:r>
      <w:r w:rsidR="001C3BE3">
        <w:t xml:space="preserve">a total of </w:t>
      </w:r>
      <w:r w:rsidR="000C0FC6">
        <w:t>3</w:t>
      </w:r>
      <w:r w:rsidR="001C3BE3">
        <w:t>9</w:t>
      </w:r>
      <w:r w:rsidR="000C0FC6">
        <w:t>,</w:t>
      </w:r>
      <w:r w:rsidR="001C3BE3">
        <w:t>568</w:t>
      </w:r>
      <w:r w:rsidRPr="00357367">
        <w:t> ha of lake ecosystems (</w:t>
      </w:r>
      <w:r w:rsidR="00B77A61">
        <w:fldChar w:fldCharType="begin" w:fldLock="1"/>
      </w:r>
      <w:r w:rsidR="00B77A61">
        <w:instrText xml:space="preserve"> REF _Ref68568329 \h </w:instrText>
      </w:r>
      <w:r w:rsidR="0032124B">
        <w:instrText xml:space="preserve"> \* MERGEFORMAT </w:instrText>
      </w:r>
      <w:r w:rsidR="00B77A61">
        <w:fldChar w:fldCharType="separate"/>
      </w:r>
      <w:r w:rsidR="009B47F6" w:rsidRPr="00357367">
        <w:t>Figure</w:t>
      </w:r>
      <w:r w:rsidR="009B47F6">
        <w:t> 5.3</w:t>
      </w:r>
      <w:r w:rsidR="00B77A61">
        <w:fldChar w:fldCharType="end"/>
      </w:r>
      <w:r w:rsidRPr="00357367">
        <w:t>)</w:t>
      </w:r>
      <w:r w:rsidR="00443871">
        <w:t>,</w:t>
      </w:r>
      <w:r w:rsidR="001F49BC">
        <w:t xml:space="preserve"> which represents </w:t>
      </w:r>
      <w:r w:rsidR="00FB4E59">
        <w:t>3</w:t>
      </w:r>
      <w:r w:rsidR="000C0FC6">
        <w:t>1</w:t>
      </w:r>
      <w:r w:rsidR="001F49BC">
        <w:t>% of the</w:t>
      </w:r>
      <w:r w:rsidR="001A4728">
        <w:t xml:space="preserve"> area of</w:t>
      </w:r>
      <w:r w:rsidR="001F49BC">
        <w:t xml:space="preserve"> permanent</w:t>
      </w:r>
      <w:r w:rsidR="001A4728">
        <w:t xml:space="preserve"> lakes</w:t>
      </w:r>
      <w:r w:rsidR="001F49BC">
        <w:t xml:space="preserve"> and </w:t>
      </w:r>
      <w:r w:rsidR="00B27183">
        <w:t>1</w:t>
      </w:r>
      <w:r w:rsidR="000C0FC6">
        <w:t>1</w:t>
      </w:r>
      <w:r w:rsidR="00CC45E3">
        <w:t xml:space="preserve">% of the </w:t>
      </w:r>
      <w:r w:rsidR="001A4728">
        <w:t xml:space="preserve">area of </w:t>
      </w:r>
      <w:r w:rsidR="001F49BC">
        <w:t>temporary lake</w:t>
      </w:r>
      <w:r w:rsidR="001A4728">
        <w:t>s</w:t>
      </w:r>
      <w:r w:rsidR="001F49BC">
        <w:t xml:space="preserve"> on the managed floodplain</w:t>
      </w:r>
      <w:r w:rsidR="000A7BB4">
        <w:t xml:space="preserve">. </w:t>
      </w:r>
      <w:r w:rsidR="001F49BC">
        <w:t>This figure e</w:t>
      </w:r>
      <w:r w:rsidRPr="00357367">
        <w:t>xclud</w:t>
      </w:r>
      <w:r w:rsidR="001F49BC">
        <w:t>es</w:t>
      </w:r>
      <w:r w:rsidRPr="00357367">
        <w:t xml:space="preserve"> </w:t>
      </w:r>
      <w:r w:rsidR="009A12F1">
        <w:t>l</w:t>
      </w:r>
      <w:r w:rsidRPr="00357367">
        <w:t>akes Alexandrina and Albert in South Australia</w:t>
      </w:r>
      <w:r w:rsidR="004B6507">
        <w:t>,</w:t>
      </w:r>
      <w:r w:rsidRPr="00357367">
        <w:t xml:space="preserve"> which are inevitably supported by those environmental </w:t>
      </w:r>
      <w:r w:rsidR="001F49BC">
        <w:t>releases</w:t>
      </w:r>
      <w:r w:rsidRPr="00357367">
        <w:t xml:space="preserve"> that reach the end of the system</w:t>
      </w:r>
      <w:r w:rsidR="008A7B7A">
        <w:t xml:space="preserve"> </w:t>
      </w:r>
      <w:r w:rsidR="006B0CDF">
        <w:t xml:space="preserve">in every year </w:t>
      </w:r>
      <w:r w:rsidR="008A7B7A">
        <w:t xml:space="preserve">(another </w:t>
      </w:r>
      <w:r w:rsidR="008A7B7A" w:rsidRPr="008A7B7A">
        <w:t>82,325</w:t>
      </w:r>
      <w:r w:rsidR="008A7B7A">
        <w:t> ha</w:t>
      </w:r>
      <w:r w:rsidR="001C3BE3">
        <w:t xml:space="preserve"> of lakes</w:t>
      </w:r>
      <w:r w:rsidR="008A7B7A">
        <w:t>)</w:t>
      </w:r>
      <w:r w:rsidRPr="00357367">
        <w:t xml:space="preserve">. </w:t>
      </w:r>
      <w:r w:rsidR="001C3BE3">
        <w:t xml:space="preserve">Over the last decade, </w:t>
      </w:r>
      <w:r w:rsidR="00D7664D">
        <w:t>CEW</w:t>
      </w:r>
      <w:r w:rsidR="008A7B7A">
        <w:t xml:space="preserve"> </w:t>
      </w:r>
      <w:r w:rsidR="001C3BE3">
        <w:t xml:space="preserve">has been </w:t>
      </w:r>
      <w:r w:rsidR="00DF1E85">
        <w:t xml:space="preserve">distributed </w:t>
      </w:r>
      <w:r w:rsidR="00D21288">
        <w:t xml:space="preserve">across </w:t>
      </w:r>
      <w:r w:rsidR="001C3BE3">
        <w:t>many</w:t>
      </w:r>
      <w:r w:rsidR="00DF1E85">
        <w:t xml:space="preserve"> lakes</w:t>
      </w:r>
      <w:r w:rsidR="00E22DFE">
        <w:t xml:space="preserve"> </w:t>
      </w:r>
      <w:r w:rsidR="00D21288">
        <w:t>upstream of L</w:t>
      </w:r>
      <w:r w:rsidR="00D21288" w:rsidRPr="00357367">
        <w:t>ake Alexandrina</w:t>
      </w:r>
      <w:r w:rsidR="00E22DFE">
        <w:t xml:space="preserve"> </w:t>
      </w:r>
      <w:r w:rsidR="00443871" w:rsidDel="00E22DFE">
        <w:t>,</w:t>
      </w:r>
      <w:r w:rsidR="00DF1E85" w:rsidDel="00E22DFE">
        <w:t xml:space="preserve"> </w:t>
      </w:r>
      <w:r w:rsidR="008A7B7A" w:rsidDel="00E22DFE">
        <w:t>with</w:t>
      </w:r>
      <w:r w:rsidR="008A7B7A">
        <w:t xml:space="preserve"> </w:t>
      </w:r>
      <w:r w:rsidR="00D21288">
        <w:t>66</w:t>
      </w:r>
      <w:r w:rsidR="001C3BE3">
        <w:t xml:space="preserve">% </w:t>
      </w:r>
      <w:r w:rsidR="00D21288">
        <w:t>of the watered area of lakes</w:t>
      </w:r>
      <w:r w:rsidR="001C3BE3">
        <w:t xml:space="preserve"> (</w:t>
      </w:r>
      <w:r w:rsidR="00D21288">
        <w:t>25,920</w:t>
      </w:r>
      <w:r w:rsidR="001C3BE3">
        <w:t> ha</w:t>
      </w:r>
      <w:r w:rsidR="00E22DFE">
        <w:t>)</w:t>
      </w:r>
      <w:r w:rsidR="001C3BE3">
        <w:t xml:space="preserve"> </w:t>
      </w:r>
      <w:r w:rsidR="008A7B7A" w:rsidRPr="00357367">
        <w:t>receiv</w:t>
      </w:r>
      <w:r w:rsidR="00E26314">
        <w:t>ed</w:t>
      </w:r>
      <w:r w:rsidR="008A7B7A" w:rsidRPr="00357367">
        <w:t xml:space="preserve"> water </w:t>
      </w:r>
      <w:r w:rsidR="00D21288">
        <w:t>only 1-3 times over the</w:t>
      </w:r>
      <w:r w:rsidR="001F49BC">
        <w:t xml:space="preserve"> </w:t>
      </w:r>
      <w:r w:rsidR="00F7360E">
        <w:t>10 years</w:t>
      </w:r>
      <w:r w:rsidR="004A103F">
        <w:t xml:space="preserve"> (</w:t>
      </w:r>
      <w:r w:rsidR="00942C32">
        <w:fldChar w:fldCharType="begin" w:fldLock="1"/>
      </w:r>
      <w:r w:rsidR="00942C32">
        <w:instrText xml:space="preserve"> REF _Ref68568329 \h  \* MERGEFORMAT </w:instrText>
      </w:r>
      <w:r w:rsidR="00942C32">
        <w:fldChar w:fldCharType="separate"/>
      </w:r>
      <w:r w:rsidR="009B47F6" w:rsidRPr="00357367">
        <w:t>Figure</w:t>
      </w:r>
      <w:r w:rsidR="009B47F6">
        <w:t> 5.3</w:t>
      </w:r>
      <w:r w:rsidR="00942C32">
        <w:fldChar w:fldCharType="end"/>
      </w:r>
      <w:r w:rsidR="004A103F">
        <w:t>)</w:t>
      </w:r>
      <w:r w:rsidR="00443871">
        <w:t xml:space="preserve">. </w:t>
      </w:r>
      <w:r w:rsidR="00D21288">
        <w:t>Only a</w:t>
      </w:r>
      <w:r w:rsidR="00443871">
        <w:t xml:space="preserve"> </w:t>
      </w:r>
      <w:r w:rsidR="0033549F">
        <w:t xml:space="preserve">small number of lakes </w:t>
      </w:r>
      <w:r w:rsidR="000C0FC6">
        <w:t xml:space="preserve">upstream of the terminal </w:t>
      </w:r>
      <w:r w:rsidR="006F4E1A">
        <w:t xml:space="preserve">lakes </w:t>
      </w:r>
      <w:r w:rsidR="000C0FC6">
        <w:t xml:space="preserve">Alexandrina and Albert </w:t>
      </w:r>
      <w:r w:rsidR="0033549F">
        <w:t>received Commonwealth water repeatedly</w:t>
      </w:r>
      <w:r w:rsidR="00AA6F55">
        <w:t xml:space="preserve"> –</w:t>
      </w:r>
      <w:r w:rsidR="004958E1">
        <w:t xml:space="preserve"> </w:t>
      </w:r>
      <w:r w:rsidR="000C0FC6">
        <w:t>91</w:t>
      </w:r>
      <w:r w:rsidR="001C3BE3">
        <w:t>0</w:t>
      </w:r>
      <w:r w:rsidR="004B770C">
        <w:t> </w:t>
      </w:r>
      <w:r w:rsidR="0033549F">
        <w:t>ha</w:t>
      </w:r>
      <w:r w:rsidR="004958E1">
        <w:t xml:space="preserve"> of lake</w:t>
      </w:r>
      <w:r w:rsidR="00D21288">
        <w:t xml:space="preserve"> area </w:t>
      </w:r>
      <w:r w:rsidR="0033549F">
        <w:t xml:space="preserve">watered in </w:t>
      </w:r>
      <w:r w:rsidR="000C0FC6">
        <w:t>all</w:t>
      </w:r>
      <w:r w:rsidR="004A103F">
        <w:t xml:space="preserve"> </w:t>
      </w:r>
      <w:r w:rsidR="00F7360E">
        <w:t>10 years</w:t>
      </w:r>
      <w:r w:rsidR="00D21288">
        <w:t xml:space="preserve"> and 247 ha watered in 9 of the 10 years</w:t>
      </w:r>
      <w:r w:rsidR="008A7B7A" w:rsidRPr="00357367">
        <w:t>.</w:t>
      </w:r>
      <w:r w:rsidR="000C0FC6">
        <w:t xml:space="preserve"> These are mostly lacustrine backwater lakes adjacent and connected to the Murray-River weir pools in the Lower Murray.</w:t>
      </w:r>
    </w:p>
    <w:p w14:paraId="36509AFC" w14:textId="3577CE3C" w:rsidR="00254829" w:rsidRDefault="00254829" w:rsidP="005D426B">
      <w:pPr>
        <w:pStyle w:val="BodyText"/>
      </w:pPr>
      <w:r w:rsidRPr="00357367">
        <w:t xml:space="preserve">It is important to remember that </w:t>
      </w:r>
      <w:r w:rsidR="00D7664D">
        <w:t>CEW</w:t>
      </w:r>
      <w:r w:rsidRPr="00357367">
        <w:t xml:space="preserve"> does not support ecosystems in isolation of other water management. Lakes </w:t>
      </w:r>
      <w:r w:rsidR="004A103F">
        <w:t>with</w:t>
      </w:r>
      <w:r w:rsidRPr="00357367">
        <w:t xml:space="preserve">in internationally significant Ramsar </w:t>
      </w:r>
      <w:r w:rsidR="000410ED">
        <w:t>S</w:t>
      </w:r>
      <w:r w:rsidRPr="00357367">
        <w:t xml:space="preserve">ites (Hattah Lakes, Kerang Lakes and Barmah Lake) were </w:t>
      </w:r>
      <w:r w:rsidR="004958E1">
        <w:t xml:space="preserve">also </w:t>
      </w:r>
      <w:r w:rsidRPr="00357367">
        <w:t xml:space="preserve">supported by </w:t>
      </w:r>
      <w:r w:rsidR="000C0FC6">
        <w:t xml:space="preserve">the </w:t>
      </w:r>
      <w:r w:rsidR="000249E6">
        <w:t>S</w:t>
      </w:r>
      <w:r w:rsidR="000C0FC6">
        <w:t xml:space="preserve">tate of </w:t>
      </w:r>
      <w:r w:rsidRPr="00357367">
        <w:t xml:space="preserve">Victoria and The Living Murray environmental water reserves in years when </w:t>
      </w:r>
      <w:r w:rsidR="00D7664D">
        <w:t>CEW</w:t>
      </w:r>
      <w:r w:rsidRPr="00357367">
        <w:t xml:space="preserve"> was not delivered </w:t>
      </w:r>
      <w:r w:rsidR="000348EB" w:rsidRPr="000348EB">
        <w:rPr>
          <w:rFonts w:cs="Calibri"/>
        </w:rPr>
        <w:t>(Hale et al. 2020)</w:t>
      </w:r>
      <w:r w:rsidR="000A7BB4">
        <w:t xml:space="preserve">. </w:t>
      </w:r>
      <w:r w:rsidR="00CC45E3">
        <w:t xml:space="preserve">Inundation by these </w:t>
      </w:r>
      <w:r w:rsidR="0020629D">
        <w:t xml:space="preserve">other sources of environmental water </w:t>
      </w:r>
      <w:r w:rsidR="00B924B3">
        <w:t>is</w:t>
      </w:r>
      <w:r w:rsidR="0020629D">
        <w:t xml:space="preserve"> currently not </w:t>
      </w:r>
      <w:r w:rsidR="00CC45E3">
        <w:t xml:space="preserve">mapped </w:t>
      </w:r>
      <w:r w:rsidR="0020629D">
        <w:t>by Flow-MER</w:t>
      </w:r>
      <w:r w:rsidR="004A103F">
        <w:t>,</w:t>
      </w:r>
      <w:r w:rsidR="004958E1">
        <w:t xml:space="preserve"> so the presented </w:t>
      </w:r>
      <w:r w:rsidR="00D7664D">
        <w:t>CEW</w:t>
      </w:r>
      <w:r w:rsidR="00EA085A">
        <w:t xml:space="preserve"> </w:t>
      </w:r>
      <w:r w:rsidR="004958E1">
        <w:t>watering frequencies do not represent the hydrological regime of the lakes</w:t>
      </w:r>
      <w:r w:rsidR="00CC45E3">
        <w:t>.</w:t>
      </w:r>
    </w:p>
    <w:p w14:paraId="2677C316" w14:textId="6BDBEC05" w:rsidR="005324F6" w:rsidRDefault="00254829" w:rsidP="00512200">
      <w:pPr>
        <w:pStyle w:val="CaptionWithNote"/>
      </w:pPr>
      <w:bookmarkStart w:id="324" w:name="_Ref68568329"/>
      <w:bookmarkStart w:id="325" w:name="_Toc201867379"/>
      <w:bookmarkStart w:id="326" w:name="_Toc80902561"/>
      <w:r w:rsidRPr="00357367">
        <w:lastRenderedPageBreak/>
        <w:t>Figure</w:t>
      </w:r>
      <w:r w:rsidR="00256A9D">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3</w:t>
      </w:r>
      <w:r w:rsidR="00137FF4">
        <w:fldChar w:fldCharType="end"/>
      </w:r>
      <w:bookmarkEnd w:id="324"/>
      <w:r w:rsidRPr="00357367">
        <w:t xml:space="preserve"> </w:t>
      </w:r>
      <w:r w:rsidR="005324F6" w:rsidRPr="00357367">
        <w:t xml:space="preserve">Annual watering frequencies of </w:t>
      </w:r>
      <w:r w:rsidR="00D7664D">
        <w:t>A</w:t>
      </w:r>
      <w:r w:rsidR="00C82103">
        <w:t>NAE l</w:t>
      </w:r>
      <w:r w:rsidR="005324F6">
        <w:t>ake</w:t>
      </w:r>
      <w:r w:rsidR="005324F6" w:rsidRPr="00357367">
        <w:t xml:space="preserve"> ecosystem</w:t>
      </w:r>
      <w:r w:rsidR="00310D60">
        <w:t xml:space="preserve"> type</w:t>
      </w:r>
      <w:r w:rsidR="005324F6">
        <w:t>s</w:t>
      </w:r>
      <w:r w:rsidR="00EA085A">
        <w:t>,</w:t>
      </w:r>
      <w:r w:rsidR="00B5379A">
        <w:t xml:space="preserve"> </w:t>
      </w:r>
      <w:r w:rsidR="00E03C54">
        <w:t>including</w:t>
      </w:r>
      <w:r w:rsidR="00A01C9B">
        <w:t xml:space="preserve"> </w:t>
      </w:r>
      <w:r w:rsidR="00B5379A">
        <w:t xml:space="preserve">the </w:t>
      </w:r>
      <w:r w:rsidR="00F64182">
        <w:t xml:space="preserve">total </w:t>
      </w:r>
      <w:r w:rsidR="00A01C9B">
        <w:t xml:space="preserve">area </w:t>
      </w:r>
      <w:r w:rsidR="00C53F99">
        <w:t xml:space="preserve">watered </w:t>
      </w:r>
      <w:r w:rsidR="00A01C9B">
        <w:t xml:space="preserve">and </w:t>
      </w:r>
      <w:r w:rsidR="00B5379A">
        <w:t xml:space="preserve">percentage of each </w:t>
      </w:r>
      <w:r w:rsidR="00672843">
        <w:t>lake</w:t>
      </w:r>
      <w:r w:rsidR="00B5379A">
        <w:t xml:space="preserve"> type on the managed floodplain that received </w:t>
      </w:r>
      <w:r w:rsidR="00E866EA">
        <w:t>C</w:t>
      </w:r>
      <w:r w:rsidR="00C82103">
        <w:t>EW</w:t>
      </w:r>
      <w:r w:rsidR="00922893">
        <w:t xml:space="preserve">, </w:t>
      </w:r>
      <w:r w:rsidR="001A7904">
        <w:t>2014–24</w:t>
      </w:r>
      <w:bookmarkEnd w:id="325"/>
    </w:p>
    <w:p w14:paraId="591025B8" w14:textId="72B1620C" w:rsidR="007322F4" w:rsidRPr="007322F4" w:rsidRDefault="00F55224" w:rsidP="00512200">
      <w:pPr>
        <w:pStyle w:val="CaptionNote"/>
      </w:pPr>
      <w:r>
        <w:t>Annual water</w:t>
      </w:r>
      <w:r w:rsidR="004744B2">
        <w:t>ing</w:t>
      </w:r>
      <w:r>
        <w:t xml:space="preserve"> frequency is expressed as </w:t>
      </w:r>
      <w:r w:rsidR="00AB1E31">
        <w:t xml:space="preserve">the number of years in the </w:t>
      </w:r>
      <w:r w:rsidR="001A7904">
        <w:t>10-year</w:t>
      </w:r>
      <w:r w:rsidR="00AB1E31">
        <w:t xml:space="preserve"> period that the ecosystem type has received </w:t>
      </w:r>
      <w:r w:rsidR="008C2CB0">
        <w:t>C</w:t>
      </w:r>
      <w:r w:rsidR="00AA2194">
        <w:t>EW</w:t>
      </w:r>
      <w:r w:rsidR="00AB1E31">
        <w:t xml:space="preserve">, from </w:t>
      </w:r>
      <w:r>
        <w:t>1</w:t>
      </w:r>
      <w:r w:rsidR="00AB1E31">
        <w:t> </w:t>
      </w:r>
      <w:r>
        <w:t xml:space="preserve">year </w:t>
      </w:r>
      <w:r w:rsidR="00F7360E">
        <w:t>in 10</w:t>
      </w:r>
      <w:r>
        <w:t xml:space="preserve"> (1</w:t>
      </w:r>
      <w:r w:rsidR="00F7360E">
        <w:t>in10</w:t>
      </w:r>
      <w:r>
        <w:t xml:space="preserve">) through to </w:t>
      </w:r>
      <w:r w:rsidR="004C4D02">
        <w:t>10 years in 10</w:t>
      </w:r>
      <w:r>
        <w:t xml:space="preserve"> (i.e. every year)</w:t>
      </w:r>
      <w:r w:rsidR="00A756CE">
        <w:t>.</w:t>
      </w:r>
      <w:r w:rsidR="001D4B87">
        <w:t xml:space="preserve"> MF = managed floodplain.</w:t>
      </w:r>
    </w:p>
    <w:p w14:paraId="55541FD6" w14:textId="77777777" w:rsidR="00875390" w:rsidRDefault="00875390" w:rsidP="00306A5D">
      <w:pPr>
        <w:pStyle w:val="Figure"/>
      </w:pPr>
      <w:bookmarkStart w:id="327" w:name="_Toc80971104"/>
      <w:bookmarkEnd w:id="326"/>
      <w:r w:rsidRPr="000C0FC6">
        <w:rPr>
          <w:noProof/>
        </w:rPr>
        <w:drawing>
          <wp:inline distT="0" distB="0" distL="0" distR="0" wp14:anchorId="5A240EAC" wp14:editId="33C7037A">
            <wp:extent cx="6120000" cy="1697659"/>
            <wp:effectExtent l="0" t="0" r="0" b="0"/>
            <wp:docPr id="1530366706" name="Picture 1" descr="Stacked horizontal bar chart. Stacks show the watering frequencies, from one in 10 years to 10 in 10 years, and all add up to 100%. Y-axis is different types of lake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366706" name="Picture 1" descr="Stacked horizontal bar chart. Stacks show the watering frequencies, from one in 10 years to 10 in 10 years, and all add up to 100%. Y-axis is different types of lake ecosystems."/>
                    <pic:cNvPicPr>
                      <a:picLocks noChangeAspect="1" noChangeArrowheads="1"/>
                    </pic:cNvPicPr>
                  </pic:nvPicPr>
                  <pic:blipFill rotWithShape="1">
                    <a:blip r:embed="rId63">
                      <a:extLst>
                        <a:ext uri="{96DAC541-7B7A-43D3-8B79-37D633B846F1}">
                          <asvg:svgBlip xmlns:asvg="http://schemas.microsoft.com/office/drawing/2016/SVG/main" r:embed="rId64"/>
                        </a:ext>
                      </a:extLst>
                    </a:blip>
                    <a:srcRect l="1662" t="1354" r="1625" b="1354"/>
                    <a:stretch/>
                  </pic:blipFill>
                  <pic:spPr bwMode="auto">
                    <a:xfrm>
                      <a:off x="0" y="0"/>
                      <a:ext cx="6120000" cy="1697659"/>
                    </a:xfrm>
                    <a:prstGeom prst="rect">
                      <a:avLst/>
                    </a:prstGeom>
                    <a:ln>
                      <a:noFill/>
                    </a:ln>
                    <a:extLst>
                      <a:ext uri="{53640926-AAD7-44D8-BBD7-CCE9431645EC}">
                        <a14:shadowObscured xmlns:a14="http://schemas.microsoft.com/office/drawing/2010/main"/>
                      </a:ext>
                    </a:extLst>
                  </pic:spPr>
                </pic:pic>
              </a:graphicData>
            </a:graphic>
          </wp:inline>
        </w:drawing>
      </w:r>
    </w:p>
    <w:p w14:paraId="5945FFAB" w14:textId="6F4DA4B3" w:rsidR="00254829" w:rsidRDefault="00254829" w:rsidP="00F77034">
      <w:pPr>
        <w:pStyle w:val="Heading3"/>
      </w:pPr>
      <w:r w:rsidRPr="00357367">
        <w:t>Wetland ecosystems (palustrine)</w:t>
      </w:r>
      <w:bookmarkEnd w:id="327"/>
    </w:p>
    <w:p w14:paraId="6E2237F4" w14:textId="0B77AEF7" w:rsidR="007A6CAC" w:rsidRPr="00AF02F3" w:rsidRDefault="007A6CAC" w:rsidP="001913D3">
      <w:pPr>
        <w:pStyle w:val="BodyText"/>
      </w:pPr>
      <w:r w:rsidRPr="00AF02F3">
        <w:t>There are 29 ANAE palustrine wetland types in the Basin</w:t>
      </w:r>
      <w:r w:rsidR="001D4B87">
        <w:t xml:space="preserve">. </w:t>
      </w:r>
      <w:r w:rsidR="00022B2B">
        <w:t xml:space="preserve">The 15 </w:t>
      </w:r>
      <w:r w:rsidRPr="00AF02F3">
        <w:t>most common</w:t>
      </w:r>
      <w:r w:rsidR="00022B2B">
        <w:t xml:space="preserve"> types</w:t>
      </w:r>
      <w:r w:rsidRPr="00AF02F3">
        <w:t xml:space="preserve"> represent 99% of the total Basin wetland area. The managed floodplain contains 3</w:t>
      </w:r>
      <w:r w:rsidR="000C0FC6">
        <w:t>9</w:t>
      </w:r>
      <w:r w:rsidRPr="00AF02F3">
        <w:t xml:space="preserve">% of Basin wetland area, comprised of the same 15 </w:t>
      </w:r>
      <w:r w:rsidR="009802E1">
        <w:t xml:space="preserve">most </w:t>
      </w:r>
      <w:r w:rsidRPr="00AF02F3">
        <w:t xml:space="preserve">common types </w:t>
      </w:r>
      <w:r>
        <w:t>(</w:t>
      </w:r>
      <w:r>
        <w:fldChar w:fldCharType="begin" w:fldLock="1"/>
      </w:r>
      <w:r>
        <w:instrText xml:space="preserve"> REF _Ref75780037 \h </w:instrText>
      </w:r>
      <w:r>
        <w:fldChar w:fldCharType="separate"/>
      </w:r>
      <w:r w:rsidRPr="00F07C98">
        <w:t xml:space="preserve">Figure </w:t>
      </w:r>
      <w:r>
        <w:rPr>
          <w:noProof/>
        </w:rPr>
        <w:t>5</w:t>
      </w:r>
      <w:r>
        <w:t>.</w:t>
      </w:r>
      <w:r>
        <w:rPr>
          <w:noProof/>
        </w:rPr>
        <w:t>2</w:t>
      </w:r>
      <w:r>
        <w:fldChar w:fldCharType="end"/>
      </w:r>
      <w:r>
        <w:t>)</w:t>
      </w:r>
      <w:r w:rsidR="009802E1">
        <w:t>,</w:t>
      </w:r>
      <w:r w:rsidR="006B7EFD">
        <w:t xml:space="preserve"> indicating that</w:t>
      </w:r>
      <w:r w:rsidR="009802E1">
        <w:t>,</w:t>
      </w:r>
      <w:r w:rsidR="006B7EFD">
        <w:t xml:space="preserve"> qualitatively</w:t>
      </w:r>
      <w:r w:rsidR="009802E1">
        <w:t>,</w:t>
      </w:r>
      <w:r w:rsidR="006B7EFD">
        <w:t xml:space="preserve"> the palustrine wetlands that are </w:t>
      </w:r>
      <w:r w:rsidRPr="00AF02F3">
        <w:t xml:space="preserve">in scope for </w:t>
      </w:r>
      <w:r w:rsidR="00D7664D">
        <w:t>CEW</w:t>
      </w:r>
      <w:r w:rsidR="006B7EFD">
        <w:t xml:space="preserve"> management </w:t>
      </w:r>
      <w:r w:rsidRPr="00AF02F3">
        <w:t xml:space="preserve">are </w:t>
      </w:r>
      <w:r>
        <w:t>r</w:t>
      </w:r>
      <w:r w:rsidRPr="00AF02F3">
        <w:t xml:space="preserve">epresentative of </w:t>
      </w:r>
      <w:r w:rsidR="006B7EFD">
        <w:t xml:space="preserve">the </w:t>
      </w:r>
      <w:r w:rsidRPr="00AF02F3">
        <w:t>palustrine wetlands in the Basin</w:t>
      </w:r>
      <w:r w:rsidR="006B7EFD">
        <w:t xml:space="preserve"> as a whole</w:t>
      </w:r>
      <w:r w:rsidRPr="00AF02F3">
        <w:t>.</w:t>
      </w:r>
    </w:p>
    <w:p w14:paraId="1A88607E" w14:textId="4D10B4B0" w:rsidR="007A6CAC" w:rsidRDefault="007A6CAC" w:rsidP="00512200">
      <w:pPr>
        <w:pStyle w:val="CaptionWithNote"/>
      </w:pPr>
      <w:bookmarkStart w:id="328" w:name="_Ref68915199"/>
      <w:bookmarkStart w:id="329" w:name="_Ref75780037"/>
      <w:bookmarkStart w:id="330" w:name="_Toc80902571"/>
      <w:bookmarkStart w:id="331" w:name="_Toc201867380"/>
      <w:r w:rsidRPr="00F07C98">
        <w:t>Figure</w:t>
      </w:r>
      <w:r w:rsidR="00714519">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4</w:t>
      </w:r>
      <w:r w:rsidR="00137FF4">
        <w:fldChar w:fldCharType="end"/>
      </w:r>
      <w:bookmarkEnd w:id="328"/>
      <w:bookmarkEnd w:id="329"/>
      <w:r w:rsidRPr="00F07C98">
        <w:t xml:space="preserve"> Comparison of the proportional representation </w:t>
      </w:r>
      <w:r w:rsidR="000C0FC6">
        <w:t xml:space="preserve">of </w:t>
      </w:r>
      <w:r w:rsidR="00D7664D">
        <w:t>A</w:t>
      </w:r>
      <w:r w:rsidR="0090286C">
        <w:t>NAE</w:t>
      </w:r>
      <w:r w:rsidR="00D7664D">
        <w:t xml:space="preserve"> </w:t>
      </w:r>
      <w:r w:rsidRPr="00F07C98">
        <w:t>wetland (palustrine) ecosystem types in the Basin to the subset (3</w:t>
      </w:r>
      <w:r w:rsidR="000C0FC6">
        <w:t>9</w:t>
      </w:r>
      <w:r w:rsidRPr="00F07C98">
        <w:t>%) that occurs on the managed floodplain</w:t>
      </w:r>
      <w:bookmarkEnd w:id="330"/>
      <w:r w:rsidR="00837E65">
        <w:t>,</w:t>
      </w:r>
      <w:r w:rsidR="00837E65" w:rsidRPr="00837E65">
        <w:t xml:space="preserve"> </w:t>
      </w:r>
      <w:r w:rsidR="00837E65">
        <w:t xml:space="preserve">showing the percentage of each type </w:t>
      </w:r>
      <w:r w:rsidR="00BA2669">
        <w:t xml:space="preserve">on the managed floodplain </w:t>
      </w:r>
      <w:r w:rsidR="00837E65">
        <w:t xml:space="preserve">that was supported by </w:t>
      </w:r>
      <w:r w:rsidR="00837E65" w:rsidRPr="00357367">
        <w:t>C</w:t>
      </w:r>
      <w:r w:rsidR="0090286C">
        <w:t>EW</w:t>
      </w:r>
      <w:r w:rsidR="007041E7">
        <w:t>,</w:t>
      </w:r>
      <w:r w:rsidR="00837E65" w:rsidRPr="00357367">
        <w:t xml:space="preserve"> </w:t>
      </w:r>
      <w:r w:rsidR="00837E65">
        <w:t>2014–</w:t>
      </w:r>
      <w:r w:rsidR="00AA103D">
        <w:t>24</w:t>
      </w:r>
      <w:bookmarkEnd w:id="331"/>
    </w:p>
    <w:p w14:paraId="6685403B" w14:textId="29529C0F" w:rsidR="007A6CAC" w:rsidRDefault="007A6CAC" w:rsidP="00512200">
      <w:pPr>
        <w:pStyle w:val="CaptionNote"/>
      </w:pPr>
      <w:r w:rsidRPr="00F07C98">
        <w:t>For clarity</w:t>
      </w:r>
      <w:r w:rsidR="00022B2B">
        <w:t>,</w:t>
      </w:r>
      <w:r w:rsidRPr="00F07C98">
        <w:t xml:space="preserve"> only the 15 most common wetland types are represented that</w:t>
      </w:r>
      <w:r w:rsidR="00A53601">
        <w:t>,</w:t>
      </w:r>
      <w:r w:rsidRPr="00F07C98">
        <w:t xml:space="preserve"> together</w:t>
      </w:r>
      <w:r w:rsidR="00A53601">
        <w:t>,</w:t>
      </w:r>
      <w:r w:rsidRPr="00F07C98">
        <w:t xml:space="preserve"> occupy 99% of the Basin wetland area</w:t>
      </w:r>
      <w:r w:rsidR="00E61D57">
        <w:t>.</w:t>
      </w:r>
      <w:r w:rsidR="00D7664D">
        <w:t xml:space="preserve"> </w:t>
      </w:r>
    </w:p>
    <w:p w14:paraId="6BCEE226" w14:textId="77777777" w:rsidR="00A61ACA" w:rsidRPr="00357367" w:rsidRDefault="00A61ACA" w:rsidP="00306A5D">
      <w:pPr>
        <w:pStyle w:val="Figure"/>
      </w:pPr>
      <w:r w:rsidRPr="00400695">
        <w:rPr>
          <w:noProof/>
        </w:rPr>
        <w:drawing>
          <wp:inline distT="0" distB="0" distL="0" distR="0" wp14:anchorId="2C3FAD9F" wp14:editId="573F90BE">
            <wp:extent cx="6120000" cy="4454130"/>
            <wp:effectExtent l="0" t="0" r="0" b="3810"/>
            <wp:docPr id="1370262306" name="Picture 7" descr="Clustered horizontal bar chart. X-axis is area and y-axis categories are types of wetland ecosystems. The clusters show the area of the Basin, the managed floodplain and the area supported by Commonwealth environmental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62306" name="Picture 7" descr="Clustered horizontal bar chart. X-axis is area and y-axis categories are types of wetland ecosystems. The clusters show the area of the Basin, the managed floodplain and the area supported by Commonwealth environmental water."/>
                    <pic:cNvPicPr>
                      <a:picLocks noChangeAspect="1" noChangeArrowheads="1"/>
                    </pic:cNvPicPr>
                  </pic:nvPicPr>
                  <pic:blipFill rotWithShape="1">
                    <a:blip r:embed="rId65">
                      <a:extLst>
                        <a:ext uri="{96DAC541-7B7A-43D3-8B79-37D633B846F1}">
                          <asvg:svgBlip xmlns:asvg="http://schemas.microsoft.com/office/drawing/2016/SVG/main" r:embed="rId66"/>
                        </a:ext>
                      </a:extLst>
                    </a:blip>
                    <a:srcRect l="8659" r="2001"/>
                    <a:stretch/>
                  </pic:blipFill>
                  <pic:spPr bwMode="auto">
                    <a:xfrm>
                      <a:off x="0" y="0"/>
                      <a:ext cx="6120000" cy="4454130"/>
                    </a:xfrm>
                    <a:prstGeom prst="rect">
                      <a:avLst/>
                    </a:prstGeom>
                    <a:ln>
                      <a:noFill/>
                    </a:ln>
                    <a:extLst>
                      <a:ext uri="{53640926-AAD7-44D8-BBD7-CCE9431645EC}">
                        <a14:shadowObscured xmlns:a14="http://schemas.microsoft.com/office/drawing/2010/main"/>
                      </a:ext>
                    </a:extLst>
                  </pic:spPr>
                </pic:pic>
              </a:graphicData>
            </a:graphic>
          </wp:inline>
        </w:drawing>
      </w:r>
    </w:p>
    <w:p w14:paraId="74F4B185" w14:textId="23508866" w:rsidR="00397FC6" w:rsidRDefault="00254829" w:rsidP="0062643B">
      <w:pPr>
        <w:pStyle w:val="BodyText"/>
      </w:pPr>
      <w:r>
        <w:lastRenderedPageBreak/>
        <w:t xml:space="preserve">In the </w:t>
      </w:r>
      <w:r w:rsidR="00F7360E">
        <w:t>10 years</w:t>
      </w:r>
      <w:r>
        <w:t xml:space="preserve"> </w:t>
      </w:r>
      <w:r w:rsidR="001A7904">
        <w:t>2014–24</w:t>
      </w:r>
      <w:r>
        <w:t xml:space="preserve">, </w:t>
      </w:r>
      <w:r w:rsidR="00D7664D">
        <w:t>CEW</w:t>
      </w:r>
      <w:r>
        <w:t xml:space="preserve"> </w:t>
      </w:r>
      <w:r w:rsidR="000F771E">
        <w:t>supported</w:t>
      </w:r>
      <w:r>
        <w:t xml:space="preserve"> </w:t>
      </w:r>
      <w:r w:rsidR="000C0FC6">
        <w:t>1</w:t>
      </w:r>
      <w:r w:rsidR="006B7EFD">
        <w:t>30,574</w:t>
      </w:r>
      <w:r w:rsidR="00FD6B28">
        <w:t xml:space="preserve"> ha </w:t>
      </w:r>
      <w:r>
        <w:t>of palustrine wetland</w:t>
      </w:r>
      <w:r w:rsidR="006B7EFD">
        <w:t xml:space="preserve">s in the Basin, </w:t>
      </w:r>
      <w:r>
        <w:t xml:space="preserve">of </w:t>
      </w:r>
      <w:r w:rsidR="00317DF7">
        <w:t>2</w:t>
      </w:r>
      <w:r w:rsidR="006B7EFD">
        <w:t>4</w:t>
      </w:r>
      <w:r w:rsidR="00317DF7">
        <w:t xml:space="preserve"> </w:t>
      </w:r>
      <w:r>
        <w:t>different ANAE wetland types</w:t>
      </w:r>
      <w:r w:rsidR="00C46D5C">
        <w:t xml:space="preserve"> (</w:t>
      </w:r>
      <w:r w:rsidR="00C46D5C">
        <w:fldChar w:fldCharType="begin" w:fldLock="1"/>
      </w:r>
      <w:r w:rsidR="00C46D5C">
        <w:instrText xml:space="preserve"> REF _Ref36561034 \h </w:instrText>
      </w:r>
      <w:r w:rsidR="0002113F">
        <w:instrText xml:space="preserve"> \* MERGEFORMAT </w:instrText>
      </w:r>
      <w:r w:rsidR="00C46D5C">
        <w:fldChar w:fldCharType="separate"/>
      </w:r>
      <w:r w:rsidR="009B47F6" w:rsidRPr="00357367">
        <w:t>Figure</w:t>
      </w:r>
      <w:r w:rsidR="009B47F6">
        <w:t> 5.5</w:t>
      </w:r>
      <w:r w:rsidR="00C46D5C">
        <w:fldChar w:fldCharType="end"/>
      </w:r>
      <w:r w:rsidR="00C46D5C">
        <w:t xml:space="preserve">, </w:t>
      </w:r>
      <w:r w:rsidR="00C46D5C">
        <w:fldChar w:fldCharType="begin" w:fldLock="1"/>
      </w:r>
      <w:r w:rsidR="00C46D5C">
        <w:instrText xml:space="preserve"> REF _Ref69503183 \h </w:instrText>
      </w:r>
      <w:r w:rsidR="0002113F">
        <w:instrText xml:space="preserve"> \* MERGEFORMAT </w:instrText>
      </w:r>
      <w:r w:rsidR="00C46D5C">
        <w:fldChar w:fldCharType="separate"/>
      </w:r>
      <w:r w:rsidR="009B47F6" w:rsidRPr="00357367">
        <w:t>Figure</w:t>
      </w:r>
      <w:r w:rsidR="009B47F6">
        <w:t> 5.6</w:t>
      </w:r>
      <w:r w:rsidR="00C46D5C">
        <w:fldChar w:fldCharType="end"/>
      </w:r>
      <w:r w:rsidR="00A87531">
        <w:t xml:space="preserve">, </w:t>
      </w:r>
      <w:r w:rsidR="00343311">
        <w:t>and the</w:t>
      </w:r>
      <w:r w:rsidR="0049201A">
        <w:t xml:space="preserve"> area of all ANAE types </w:t>
      </w:r>
      <w:r w:rsidR="00343311">
        <w:t xml:space="preserve">are </w:t>
      </w:r>
      <w:r w:rsidR="00013B7C">
        <w:t xml:space="preserve">tabulated </w:t>
      </w:r>
      <w:r w:rsidR="0049201A">
        <w:t>in</w:t>
      </w:r>
      <w:r w:rsidR="000C0FC6">
        <w:t xml:space="preserve"> appendix</w:t>
      </w:r>
      <w:r w:rsidR="0049201A">
        <w:t xml:space="preserve"> </w:t>
      </w:r>
      <w:r w:rsidR="0049201A">
        <w:fldChar w:fldCharType="begin" w:fldLock="1"/>
      </w:r>
      <w:r w:rsidR="0049201A">
        <w:instrText xml:space="preserve"> REF _Ref133966764 \h </w:instrText>
      </w:r>
      <w:r w:rsidR="0002113F">
        <w:instrText xml:space="preserve"> \* MERGEFORMAT </w:instrText>
      </w:r>
      <w:r w:rsidR="0049201A">
        <w:fldChar w:fldCharType="separate"/>
      </w:r>
      <w:r w:rsidR="009B47F6">
        <w:t>Table A.</w:t>
      </w:r>
      <w:r w:rsidR="009B47F6">
        <w:rPr>
          <w:noProof/>
        </w:rPr>
        <w:t>5</w:t>
      </w:r>
      <w:r w:rsidR="0049201A">
        <w:fldChar w:fldCharType="end"/>
      </w:r>
      <w:r w:rsidR="00C46D5C">
        <w:t>). B</w:t>
      </w:r>
      <w:r w:rsidR="000F771E">
        <w:t xml:space="preserve">etween </w:t>
      </w:r>
      <w:r w:rsidR="000C0FC6">
        <w:t>32,666</w:t>
      </w:r>
      <w:r w:rsidR="000F771E">
        <w:t> ha</w:t>
      </w:r>
      <w:r w:rsidR="000B3424">
        <w:t xml:space="preserve"> </w:t>
      </w:r>
      <w:r w:rsidR="006B7EFD">
        <w:t>(</w:t>
      </w:r>
      <w:r w:rsidR="000B3424" w:rsidRPr="00C12889">
        <w:t>2014–15</w:t>
      </w:r>
      <w:r w:rsidR="006B7EFD">
        <w:t xml:space="preserve">) </w:t>
      </w:r>
      <w:r w:rsidR="000B3424">
        <w:t xml:space="preserve">and </w:t>
      </w:r>
      <w:r w:rsidR="000C0FC6" w:rsidRPr="000C0FC6">
        <w:t>79,955</w:t>
      </w:r>
      <w:r w:rsidR="000B3424">
        <w:t> ha (</w:t>
      </w:r>
      <w:r w:rsidR="001A7904">
        <w:t>202</w:t>
      </w:r>
      <w:r w:rsidR="006B7EFD">
        <w:t>2</w:t>
      </w:r>
      <w:r w:rsidR="001A7904">
        <w:t>–2</w:t>
      </w:r>
      <w:r w:rsidR="006B7EFD">
        <w:t>3</w:t>
      </w:r>
      <w:r w:rsidR="000B3424">
        <w:t xml:space="preserve">) were watered in any one year (average </w:t>
      </w:r>
      <w:r w:rsidR="000C0FC6">
        <w:t>6</w:t>
      </w:r>
      <w:r w:rsidR="006B7EFD">
        <w:t>5</w:t>
      </w:r>
      <w:r w:rsidR="000C0FC6">
        <w:t>,</w:t>
      </w:r>
      <w:r w:rsidR="006B7EFD">
        <w:t>090</w:t>
      </w:r>
      <w:r w:rsidR="000B3424">
        <w:t> ha)</w:t>
      </w:r>
      <w:r w:rsidR="00DA7382">
        <w:t>. Ten</w:t>
      </w:r>
      <w:r w:rsidR="00BF225D">
        <w:t xml:space="preserve"> </w:t>
      </w:r>
      <w:r>
        <w:t xml:space="preserve">wetland types </w:t>
      </w:r>
      <w:r w:rsidR="000C0FC6">
        <w:t>(4,1</w:t>
      </w:r>
      <w:r w:rsidR="006B7EFD">
        <w:t>38</w:t>
      </w:r>
      <w:r w:rsidR="005551A7">
        <w:t xml:space="preserve"> ha </w:t>
      </w:r>
      <w:r w:rsidR="000C0FC6">
        <w:t xml:space="preserve">combined) </w:t>
      </w:r>
      <w:r>
        <w:t>receiv</w:t>
      </w:r>
      <w:r w:rsidR="00DA7382">
        <w:t>ed</w:t>
      </w:r>
      <w:r>
        <w:t xml:space="preserve"> </w:t>
      </w:r>
      <w:r w:rsidR="00D7664D">
        <w:t>CEW</w:t>
      </w:r>
      <w:r>
        <w:t xml:space="preserve"> every year</w:t>
      </w:r>
      <w:r w:rsidR="000C0FC6">
        <w:t xml:space="preserve"> (</w:t>
      </w:r>
      <w:r w:rsidR="00BF225D">
        <w:fldChar w:fldCharType="begin" w:fldLock="1"/>
      </w:r>
      <w:r w:rsidR="00BF225D">
        <w:instrText xml:space="preserve"> REF _Ref68861249 \h </w:instrText>
      </w:r>
      <w:r w:rsidR="0002113F">
        <w:instrText xml:space="preserve"> \* MERGEFORMAT </w:instrText>
      </w:r>
      <w:r w:rsidR="00BF225D">
        <w:fldChar w:fldCharType="separate"/>
      </w:r>
      <w:r w:rsidR="009B47F6" w:rsidRPr="00357367">
        <w:t xml:space="preserve">Figure </w:t>
      </w:r>
      <w:r w:rsidR="009B47F6">
        <w:rPr>
          <w:noProof/>
        </w:rPr>
        <w:t>5.7</w:t>
      </w:r>
      <w:r w:rsidR="00BF225D">
        <w:fldChar w:fldCharType="end"/>
      </w:r>
      <w:r w:rsidR="00BF225D">
        <w:t>)</w:t>
      </w:r>
      <w:r w:rsidR="00397FC6">
        <w:t>.</w:t>
      </w:r>
    </w:p>
    <w:p w14:paraId="768A3A03" w14:textId="10474C12" w:rsidR="00553035" w:rsidRDefault="00254829" w:rsidP="005D426B">
      <w:pPr>
        <w:pStyle w:val="BodyText"/>
      </w:pPr>
      <w:r w:rsidRPr="008E3361">
        <w:t xml:space="preserve">Temporary </w:t>
      </w:r>
      <w:r w:rsidR="007960C7" w:rsidRPr="008E3361">
        <w:t>sedge/</w:t>
      </w:r>
      <w:r w:rsidRPr="008E3361">
        <w:t>grass/forb marsh</w:t>
      </w:r>
      <w:r w:rsidR="00CF0756" w:rsidRPr="008E3361">
        <w:t xml:space="preserve"> is</w:t>
      </w:r>
      <w:r w:rsidRPr="008E3361">
        <w:t xml:space="preserve"> the most </w:t>
      </w:r>
      <w:r w:rsidR="002735EC" w:rsidRPr="008E3361">
        <w:t xml:space="preserve">extensive </w:t>
      </w:r>
      <w:r w:rsidRPr="008E3361">
        <w:t>ecosystem type on the managed floodplain</w:t>
      </w:r>
      <w:r w:rsidR="00730DCA">
        <w:t>, covering</w:t>
      </w:r>
      <w:r w:rsidR="006B7EFD">
        <w:t xml:space="preserve"> </w:t>
      </w:r>
      <w:r w:rsidR="000C0FC6">
        <w:t>13</w:t>
      </w:r>
      <w:r w:rsidR="006B7EFD">
        <w:t>0,904</w:t>
      </w:r>
      <w:r w:rsidR="001C2E30" w:rsidRPr="008E3361">
        <w:t> ha</w:t>
      </w:r>
      <w:r w:rsidR="00730DCA">
        <w:t>.</w:t>
      </w:r>
      <w:r w:rsidR="006B7EFD">
        <w:t xml:space="preserve"> </w:t>
      </w:r>
      <w:r w:rsidR="00730DCA">
        <w:t>Twelve per cent of this ecosystem type</w:t>
      </w:r>
      <w:r w:rsidR="002735EC" w:rsidRPr="008E3361">
        <w:t xml:space="preserve"> (</w:t>
      </w:r>
      <w:r w:rsidR="006B7EFD">
        <w:t>16,193 </w:t>
      </w:r>
      <w:r w:rsidRPr="008E3361">
        <w:t>ha</w:t>
      </w:r>
      <w:r w:rsidR="002735EC" w:rsidRPr="008E3361">
        <w:t xml:space="preserve">) </w:t>
      </w:r>
      <w:r w:rsidR="00CF0756" w:rsidRPr="008E3361">
        <w:t>was</w:t>
      </w:r>
      <w:r w:rsidR="002735EC" w:rsidRPr="008E3361">
        <w:t xml:space="preserve"> </w:t>
      </w:r>
      <w:r w:rsidRPr="008E3361">
        <w:t>watered</w:t>
      </w:r>
      <w:r w:rsidR="006B7EFD">
        <w:t xml:space="preserve"> during the </w:t>
      </w:r>
      <w:r w:rsidR="00F7360E">
        <w:t>10 years</w:t>
      </w:r>
      <w:r w:rsidR="005B050C" w:rsidRPr="008E3361">
        <w:t>,</w:t>
      </w:r>
      <w:r w:rsidR="002735EC" w:rsidRPr="008E3361">
        <w:t xml:space="preserve"> </w:t>
      </w:r>
      <w:r w:rsidR="00730DCA">
        <w:t>and</w:t>
      </w:r>
      <w:r w:rsidR="002735EC" w:rsidRPr="008E3361">
        <w:t xml:space="preserve"> many of these areas </w:t>
      </w:r>
      <w:r w:rsidR="00730DCA">
        <w:t xml:space="preserve">were </w:t>
      </w:r>
      <w:r w:rsidR="002735EC" w:rsidRPr="008E3361">
        <w:t xml:space="preserve">watered </w:t>
      </w:r>
      <w:r w:rsidR="000C0FC6">
        <w:t>multiple times</w:t>
      </w:r>
      <w:r w:rsidR="002735EC" w:rsidRPr="008E3361">
        <w:t xml:space="preserve"> (</w:t>
      </w:r>
      <w:r w:rsidR="00013B7C" w:rsidRPr="008E3361">
        <w:fldChar w:fldCharType="begin" w:fldLock="1"/>
      </w:r>
      <w:r w:rsidR="00013B7C" w:rsidRPr="008E3361">
        <w:instrText xml:space="preserve"> REF _Ref69503183 \h </w:instrText>
      </w:r>
      <w:r w:rsidR="00013B7C" w:rsidRPr="008E3361">
        <w:fldChar w:fldCharType="separate"/>
      </w:r>
      <w:r w:rsidR="009B47F6" w:rsidRPr="00357367">
        <w:t>Figure</w:t>
      </w:r>
      <w:r w:rsidR="009B47F6">
        <w:t> </w:t>
      </w:r>
      <w:r w:rsidR="009B47F6">
        <w:rPr>
          <w:noProof/>
        </w:rPr>
        <w:t>5</w:t>
      </w:r>
      <w:r w:rsidR="009B47F6">
        <w:t>.</w:t>
      </w:r>
      <w:r w:rsidR="009B47F6">
        <w:rPr>
          <w:noProof/>
        </w:rPr>
        <w:t>6</w:t>
      </w:r>
      <w:r w:rsidR="00013B7C" w:rsidRPr="008E3361">
        <w:fldChar w:fldCharType="end"/>
      </w:r>
      <w:r w:rsidR="002735EC" w:rsidRPr="008E3361">
        <w:t>)</w:t>
      </w:r>
      <w:r w:rsidR="000A7BB4" w:rsidRPr="008E3361">
        <w:t xml:space="preserve">. </w:t>
      </w:r>
      <w:r w:rsidRPr="008E3361">
        <w:t xml:space="preserve">There </w:t>
      </w:r>
      <w:r w:rsidR="00A87531" w:rsidRPr="008E3361">
        <w:t>were</w:t>
      </w:r>
      <w:r w:rsidRPr="008E3361">
        <w:t xml:space="preserve"> regular </w:t>
      </w:r>
      <w:r w:rsidR="00CF0756" w:rsidRPr="008E3361">
        <w:t xml:space="preserve">watering </w:t>
      </w:r>
      <w:r w:rsidRPr="008E3361">
        <w:t xml:space="preserve">actions </w:t>
      </w:r>
      <w:r w:rsidR="000C0FC6">
        <w:t>i</w:t>
      </w:r>
      <w:r w:rsidRPr="008E3361">
        <w:t xml:space="preserve">n the Gwydir </w:t>
      </w:r>
      <w:r w:rsidR="003B5F5A" w:rsidRPr="008E3361">
        <w:t>W</w:t>
      </w:r>
      <w:r w:rsidRPr="008E3361">
        <w:t>etlands and Macquarie Marshes regularly inundate</w:t>
      </w:r>
      <w:r w:rsidR="00A87531" w:rsidRPr="008E3361">
        <w:t>d</w:t>
      </w:r>
      <w:r w:rsidRPr="008E3361">
        <w:t xml:space="preserve"> permanent and temporary tall emergent marsh, </w:t>
      </w:r>
      <w:r w:rsidR="009B7FD0" w:rsidRPr="008E3361">
        <w:t xml:space="preserve">freshwater meadow, </w:t>
      </w:r>
      <w:r w:rsidRPr="008E3361">
        <w:t>permanent wetland</w:t>
      </w:r>
      <w:r w:rsidR="005B3D3E" w:rsidRPr="008E3361">
        <w:t>, permanent forb marsh</w:t>
      </w:r>
      <w:r w:rsidRPr="00357367">
        <w:t xml:space="preserve"> and permanent </w:t>
      </w:r>
      <w:r w:rsidR="00CF19AC">
        <w:t>sedge/grass/forb</w:t>
      </w:r>
      <w:r w:rsidRPr="00357367">
        <w:t xml:space="preserve"> marsh</w:t>
      </w:r>
      <w:r w:rsidR="00553035">
        <w:t xml:space="preserve"> </w:t>
      </w:r>
      <w:r w:rsidR="00553035" w:rsidRPr="00540F9A">
        <w:t xml:space="preserve">(combined </w:t>
      </w:r>
      <w:r w:rsidR="006B7EFD">
        <w:t>31</w:t>
      </w:r>
      <w:r w:rsidR="00A03EF3" w:rsidRPr="008E3361">
        <w:t>,</w:t>
      </w:r>
      <w:r w:rsidR="006B7EFD">
        <w:t>218</w:t>
      </w:r>
      <w:r w:rsidR="00553035" w:rsidRPr="00DE144F">
        <w:t> ha)</w:t>
      </w:r>
      <w:r w:rsidR="00154E17">
        <w:t>.</w:t>
      </w:r>
      <w:r w:rsidR="00553035">
        <w:t xml:space="preserve"> </w:t>
      </w:r>
      <w:r w:rsidR="00154E17">
        <w:t>M</w:t>
      </w:r>
      <w:r w:rsidR="00553035">
        <w:t xml:space="preserve">uch of the tall </w:t>
      </w:r>
      <w:r w:rsidR="000C0FC6">
        <w:t xml:space="preserve">emergent </w:t>
      </w:r>
      <w:r w:rsidR="00553035">
        <w:t xml:space="preserve">marsh </w:t>
      </w:r>
      <w:r w:rsidR="00154E17">
        <w:t xml:space="preserve">was </w:t>
      </w:r>
      <w:r w:rsidR="00553035">
        <w:t xml:space="preserve">watered </w:t>
      </w:r>
      <w:r w:rsidR="001C2E30">
        <w:t xml:space="preserve">in </w:t>
      </w:r>
      <w:r w:rsidR="006B7EFD">
        <w:t>8</w:t>
      </w:r>
      <w:r w:rsidR="001C2E30">
        <w:t xml:space="preserve"> of the last </w:t>
      </w:r>
      <w:r w:rsidR="00F7360E">
        <w:t>10 years</w:t>
      </w:r>
      <w:r w:rsidR="00C578FE">
        <w:t xml:space="preserve"> (</w:t>
      </w:r>
      <w:r w:rsidR="00C578FE">
        <w:fldChar w:fldCharType="begin" w:fldLock="1"/>
      </w:r>
      <w:r w:rsidR="00C578FE">
        <w:instrText xml:space="preserve"> REF _Ref69503183 \h </w:instrText>
      </w:r>
      <w:r w:rsidR="00C578FE">
        <w:fldChar w:fldCharType="separate"/>
      </w:r>
      <w:r w:rsidR="009B47F6" w:rsidRPr="00357367">
        <w:t>Figure</w:t>
      </w:r>
      <w:r w:rsidR="009B47F6">
        <w:t> </w:t>
      </w:r>
      <w:r w:rsidR="009B47F6">
        <w:rPr>
          <w:noProof/>
        </w:rPr>
        <w:t>5</w:t>
      </w:r>
      <w:r w:rsidR="009B47F6">
        <w:t>.</w:t>
      </w:r>
      <w:r w:rsidR="009B47F6">
        <w:rPr>
          <w:noProof/>
        </w:rPr>
        <w:t>6</w:t>
      </w:r>
      <w:r w:rsidR="00C578FE">
        <w:fldChar w:fldCharType="end"/>
      </w:r>
      <w:r w:rsidR="00C578FE">
        <w:t>)</w:t>
      </w:r>
      <w:r w:rsidRPr="00357367">
        <w:t>.</w:t>
      </w:r>
    </w:p>
    <w:p w14:paraId="3693016F" w14:textId="41A5F8AA" w:rsidR="00254829" w:rsidRPr="00EE541E" w:rsidRDefault="00C578FE" w:rsidP="005D426B">
      <w:pPr>
        <w:pStyle w:val="BodyText"/>
      </w:pPr>
      <w:r>
        <w:t>T</w:t>
      </w:r>
      <w:r w:rsidR="00254829" w:rsidRPr="00EE541E">
        <w:t xml:space="preserve">emporary </w:t>
      </w:r>
      <w:r w:rsidR="000A7BB4" w:rsidRPr="00EE541E">
        <w:t>river red gum</w:t>
      </w:r>
      <w:r w:rsidR="00254829" w:rsidRPr="00EE541E">
        <w:t xml:space="preserve"> swamp</w:t>
      </w:r>
      <w:r w:rsidR="00CF0756">
        <w:t xml:space="preserve"> was</w:t>
      </w:r>
      <w:r>
        <w:t xml:space="preserve"> the wetland type with the largest area </w:t>
      </w:r>
      <w:r w:rsidR="005B3D3E" w:rsidRPr="00EE541E">
        <w:t>supported</w:t>
      </w:r>
      <w:r w:rsidR="00254829" w:rsidRPr="00EE541E">
        <w:t xml:space="preserve"> by </w:t>
      </w:r>
      <w:r w:rsidR="00D7664D">
        <w:t>CEW</w:t>
      </w:r>
      <w:r w:rsidR="00254829" w:rsidRPr="00EE541E">
        <w:t xml:space="preserve"> </w:t>
      </w:r>
      <w:r>
        <w:t xml:space="preserve">over the </w:t>
      </w:r>
      <w:r w:rsidR="00F7360E">
        <w:t>10 years</w:t>
      </w:r>
      <w:r>
        <w:t xml:space="preserve"> (</w:t>
      </w:r>
      <w:r w:rsidR="000C0FC6">
        <w:t>3</w:t>
      </w:r>
      <w:r w:rsidR="006B7EFD">
        <w:t>8</w:t>
      </w:r>
      <w:r w:rsidR="000C0FC6">
        <w:t>,</w:t>
      </w:r>
      <w:r w:rsidR="006B7EFD">
        <w:t>717</w:t>
      </w:r>
      <w:r w:rsidRPr="00EE541E">
        <w:t> ha</w:t>
      </w:r>
      <w:r>
        <w:t>)</w:t>
      </w:r>
      <w:r w:rsidR="009673FF">
        <w:t>.</w:t>
      </w:r>
      <w:r>
        <w:t xml:space="preserve"> </w:t>
      </w:r>
      <w:r w:rsidR="009673FF">
        <w:t>Most</w:t>
      </w:r>
      <w:r w:rsidR="00CF19AC">
        <w:t xml:space="preserve"> </w:t>
      </w:r>
      <w:r w:rsidR="001C76CA">
        <w:t xml:space="preserve">(61%) </w:t>
      </w:r>
      <w:r>
        <w:t xml:space="preserve">of this area </w:t>
      </w:r>
      <w:r w:rsidR="009673FF">
        <w:t xml:space="preserve">was </w:t>
      </w:r>
      <w:r>
        <w:t>inundated in</w:t>
      </w:r>
      <w:r w:rsidR="006B7EFD">
        <w:t xml:space="preserve"> 8 </w:t>
      </w:r>
      <w:r>
        <w:t xml:space="preserve">of the </w:t>
      </w:r>
      <w:r w:rsidR="00F7360E">
        <w:t>10 years</w:t>
      </w:r>
      <w:r>
        <w:t xml:space="preserve"> </w:t>
      </w:r>
      <w:r w:rsidR="00254829" w:rsidRPr="00EE541E">
        <w:t>since 2014</w:t>
      </w:r>
      <w:r w:rsidR="00CF0756">
        <w:t>–15</w:t>
      </w:r>
      <w:r w:rsidR="00254829" w:rsidRPr="00EE541E">
        <w:t xml:space="preserve">, corresponding to the </w:t>
      </w:r>
      <w:r w:rsidR="00553035" w:rsidRPr="00EE541E">
        <w:t xml:space="preserve">years </w:t>
      </w:r>
      <w:r w:rsidR="007960C7" w:rsidRPr="00EE541E">
        <w:t xml:space="preserve">the </w:t>
      </w:r>
      <w:r w:rsidR="00254829" w:rsidRPr="00EE541E">
        <w:t>Barmah</w:t>
      </w:r>
      <w:r w:rsidR="00CF0756">
        <w:t>–</w:t>
      </w:r>
      <w:r w:rsidR="00254829" w:rsidRPr="00EE541E">
        <w:t xml:space="preserve">Millewa </w:t>
      </w:r>
      <w:r w:rsidR="00896084" w:rsidRPr="00EE541E">
        <w:t>F</w:t>
      </w:r>
      <w:r w:rsidR="00254829" w:rsidRPr="00EE541E">
        <w:t>orest</w:t>
      </w:r>
      <w:r w:rsidR="00553035" w:rsidRPr="00EE541E">
        <w:t xml:space="preserve"> </w:t>
      </w:r>
      <w:r w:rsidR="00E92CD1" w:rsidRPr="00EE541E">
        <w:t>receive</w:t>
      </w:r>
      <w:r w:rsidR="00CF0756">
        <w:t>d</w:t>
      </w:r>
      <w:r w:rsidR="00E92CD1" w:rsidRPr="00EE541E">
        <w:t xml:space="preserve"> </w:t>
      </w:r>
      <w:r w:rsidR="00D71831">
        <w:t xml:space="preserve">CEW </w:t>
      </w:r>
      <w:r w:rsidR="00553035" w:rsidRPr="00EE541E">
        <w:t>(</w:t>
      </w:r>
      <w:r w:rsidR="00C56AD3" w:rsidRPr="00EE541E">
        <w:fldChar w:fldCharType="begin" w:fldLock="1"/>
      </w:r>
      <w:r w:rsidR="00C56AD3" w:rsidRPr="00EE541E">
        <w:instrText xml:space="preserve"> REF _Ref36561034 \h </w:instrText>
      </w:r>
      <w:r w:rsidR="00EE541E">
        <w:instrText xml:space="preserve"> \* MERGEFORMAT </w:instrText>
      </w:r>
      <w:r w:rsidR="00C56AD3" w:rsidRPr="00EE541E">
        <w:fldChar w:fldCharType="separate"/>
      </w:r>
      <w:r w:rsidR="009B47F6" w:rsidRPr="00357367">
        <w:t>Figure</w:t>
      </w:r>
      <w:r w:rsidR="009B47F6">
        <w:t> 5.5</w:t>
      </w:r>
      <w:r w:rsidR="00C56AD3" w:rsidRPr="00EE541E">
        <w:fldChar w:fldCharType="end"/>
      </w:r>
      <w:r w:rsidR="00553035" w:rsidRPr="00EE541E">
        <w:t>)</w:t>
      </w:r>
      <w:r w:rsidR="00254829" w:rsidRPr="00EE541E">
        <w:t xml:space="preserve">. </w:t>
      </w:r>
      <w:r w:rsidR="002226ED">
        <w:t>Temporary r</w:t>
      </w:r>
      <w:r w:rsidR="005768F4">
        <w:t>iver red gum swamp</w:t>
      </w:r>
      <w:r w:rsidR="002226ED">
        <w:t xml:space="preserve"> is</w:t>
      </w:r>
      <w:r w:rsidR="00E076D9">
        <w:t xml:space="preserve"> an ecosystem </w:t>
      </w:r>
      <w:r w:rsidR="002226ED">
        <w:t xml:space="preserve">type </w:t>
      </w:r>
      <w:r w:rsidR="00E076D9">
        <w:t>that is commonly supported by environmental water</w:t>
      </w:r>
      <w:r w:rsidR="001653A9">
        <w:t>,</w:t>
      </w:r>
      <w:r w:rsidR="00E076D9">
        <w:t xml:space="preserve"> due to </w:t>
      </w:r>
      <w:r w:rsidR="002226ED">
        <w:t>its</w:t>
      </w:r>
      <w:r w:rsidR="00254829" w:rsidRPr="00EE541E">
        <w:t xml:space="preserve"> proximity and connectedness to lowland river channels</w:t>
      </w:r>
      <w:r w:rsidR="00E076D9">
        <w:t xml:space="preserve">. Fringing river red gums and swamps that are connected to waterways </w:t>
      </w:r>
      <w:r w:rsidR="00E92CD1" w:rsidRPr="00EE541E">
        <w:t>often</w:t>
      </w:r>
      <w:r w:rsidR="00254829" w:rsidRPr="00EE541E">
        <w:t xml:space="preserve"> receive water during channel freshes or weir</w:t>
      </w:r>
      <w:r w:rsidR="0037139B">
        <w:t>-</w:t>
      </w:r>
      <w:r w:rsidR="00254829" w:rsidRPr="00EE541E">
        <w:t>pool</w:t>
      </w:r>
      <w:r w:rsidR="0037139B">
        <w:t>-</w:t>
      </w:r>
      <w:r w:rsidR="00254829" w:rsidRPr="00EE541E">
        <w:t xml:space="preserve">raising actions, in addition to actions that specifically target </w:t>
      </w:r>
      <w:r w:rsidR="00553035" w:rsidRPr="00EE541E">
        <w:t>overbank flooding</w:t>
      </w:r>
      <w:r w:rsidR="002226ED">
        <w:t>. For example,</w:t>
      </w:r>
      <w:r w:rsidR="00254829" w:rsidRPr="00EE541E">
        <w:t xml:space="preserve"> weir</w:t>
      </w:r>
      <w:r w:rsidR="0037139B">
        <w:t>-</w:t>
      </w:r>
      <w:r w:rsidR="00254829" w:rsidRPr="00EE541E">
        <w:t>pool raising at Locks 7</w:t>
      </w:r>
      <w:r w:rsidR="00896084" w:rsidRPr="00EE541E">
        <w:t>–</w:t>
      </w:r>
      <w:r w:rsidR="00254829" w:rsidRPr="00EE541E">
        <w:t xml:space="preserve">9 on the Murray River floods </w:t>
      </w:r>
      <w:r w:rsidR="000A7BB4" w:rsidRPr="00EE541E">
        <w:t>river red gum</w:t>
      </w:r>
      <w:r w:rsidR="00254829" w:rsidRPr="00EE541E">
        <w:t xml:space="preserve"> swamps and anabranches around Lindsay, Wallpolla and Mulcra islands.</w:t>
      </w:r>
    </w:p>
    <w:p w14:paraId="63F80197" w14:textId="447EB61B" w:rsidR="00E43797" w:rsidRDefault="006B7EFD" w:rsidP="005D426B">
      <w:pPr>
        <w:pStyle w:val="BodyText"/>
      </w:pPr>
      <w:r>
        <w:t xml:space="preserve">Eight wetland types did not receive any </w:t>
      </w:r>
      <w:r w:rsidR="00D7664D">
        <w:t>CEW</w:t>
      </w:r>
      <w:r>
        <w:t>. These are rare in the basin, occupy only 497 ha of the managed floodplain</w:t>
      </w:r>
      <w:r w:rsidR="0089250D">
        <w:t>,</w:t>
      </w:r>
      <w:r>
        <w:t xml:space="preserve"> and are types that are not targets for water management. They include e</w:t>
      </w:r>
      <w:r w:rsidR="00E076D9">
        <w:t>cosystem t</w:t>
      </w:r>
      <w:r w:rsidR="00F55CB5">
        <w:t>ypes for which freshwater</w:t>
      </w:r>
      <w:r w:rsidR="009137E6">
        <w:t xml:space="preserve"> additions could be detrimental</w:t>
      </w:r>
      <w:r>
        <w:t xml:space="preserve"> (253 ha of salt flats, 50 ha of temporary saline wetlands)</w:t>
      </w:r>
      <w:r w:rsidR="00254829" w:rsidRPr="00357367">
        <w:t xml:space="preserve"> and </w:t>
      </w:r>
      <w:r w:rsidR="009137E6">
        <w:t>ecosystems that are consistently</w:t>
      </w:r>
      <w:r w:rsidR="00254829" w:rsidRPr="00357367">
        <w:t xml:space="preserve"> wet </w:t>
      </w:r>
      <w:r w:rsidR="009137E6">
        <w:t xml:space="preserve">and </w:t>
      </w:r>
      <w:r>
        <w:t xml:space="preserve">likely </w:t>
      </w:r>
      <w:r w:rsidR="009137E6">
        <w:t>not in need of supplementary water</w:t>
      </w:r>
      <w:r w:rsidR="00254829" w:rsidRPr="00357367">
        <w:t xml:space="preserve"> </w:t>
      </w:r>
      <w:r>
        <w:t>(187 ha of peat bogs, 2 ha of springs)</w:t>
      </w:r>
      <w:r w:rsidR="001653A9">
        <w:t>.</w:t>
      </w:r>
      <w:r w:rsidR="000C0FC6">
        <w:t xml:space="preserve"> </w:t>
      </w:r>
      <w:r w:rsidR="001653A9">
        <w:t>S</w:t>
      </w:r>
      <w:r w:rsidR="00E076D9">
        <w:t xml:space="preserve">ee </w:t>
      </w:r>
      <w:r w:rsidR="00867B6B">
        <w:t xml:space="preserve">tables in </w:t>
      </w:r>
      <w:r w:rsidR="00867B6B">
        <w:fldChar w:fldCharType="begin" w:fldLock="1"/>
      </w:r>
      <w:r w:rsidR="00867B6B">
        <w:instrText xml:space="preserve"> REF _Ref201843773 \n \h </w:instrText>
      </w:r>
      <w:r w:rsidR="00867B6B">
        <w:fldChar w:fldCharType="separate"/>
      </w:r>
      <w:r w:rsidR="009B47F6">
        <w:t>Appendix A</w:t>
      </w:r>
      <w:r w:rsidR="00867B6B">
        <w:fldChar w:fldCharType="end"/>
      </w:r>
      <w:r w:rsidR="00867B6B">
        <w:t xml:space="preserve"> </w:t>
      </w:r>
      <w:r w:rsidR="00E076D9">
        <w:t>for a complete tabulation of all ecosystem types</w:t>
      </w:r>
      <w:r w:rsidR="000A7BB4">
        <w:t>.</w:t>
      </w:r>
    </w:p>
    <w:p w14:paraId="72F41AF6" w14:textId="175D0856" w:rsidR="00254829" w:rsidRPr="00357367" w:rsidRDefault="00254829" w:rsidP="005D426B">
      <w:pPr>
        <w:pStyle w:val="BodyText"/>
      </w:pPr>
      <w:r w:rsidRPr="00357367">
        <w:t xml:space="preserve">The proportion of palustrine wetland types supported by </w:t>
      </w:r>
      <w:r w:rsidR="00D7664D">
        <w:t>CEW</w:t>
      </w:r>
      <w:r w:rsidRPr="00357367">
        <w:t xml:space="preserve"> </w:t>
      </w:r>
      <w:r w:rsidR="005A6179">
        <w:t>was</w:t>
      </w:r>
      <w:r w:rsidRPr="00357367">
        <w:t xml:space="preserve"> similar across </w:t>
      </w:r>
      <w:r w:rsidR="006B7EFD">
        <w:t xml:space="preserve">the </w:t>
      </w:r>
      <w:r w:rsidR="00F7360E">
        <w:t>10 years</w:t>
      </w:r>
      <w:r w:rsidRPr="00357367">
        <w:t xml:space="preserve"> (</w:t>
      </w:r>
      <w:r w:rsidR="00C56AD3">
        <w:fldChar w:fldCharType="begin" w:fldLock="1"/>
      </w:r>
      <w:r w:rsidR="00C56AD3">
        <w:instrText xml:space="preserve"> REF _Ref36561034 \h </w:instrText>
      </w:r>
      <w:r w:rsidR="00F90F4E">
        <w:instrText xml:space="preserve"> \* MERGEFORMAT </w:instrText>
      </w:r>
      <w:r w:rsidR="00C56AD3">
        <w:fldChar w:fldCharType="separate"/>
      </w:r>
      <w:r w:rsidR="009B47F6" w:rsidRPr="00357367">
        <w:t>Figure</w:t>
      </w:r>
      <w:r w:rsidR="009B47F6">
        <w:t> 5.5</w:t>
      </w:r>
      <w:r w:rsidR="00C56AD3">
        <w:fldChar w:fldCharType="end"/>
      </w:r>
      <w:r w:rsidRPr="00357367">
        <w:t>)</w:t>
      </w:r>
      <w:r w:rsidR="00EB2CAA">
        <w:t>. There are</w:t>
      </w:r>
      <w:r w:rsidRPr="00357367">
        <w:t xml:space="preserve"> </w:t>
      </w:r>
      <w:r>
        <w:t>3</w:t>
      </w:r>
      <w:r w:rsidRPr="00357367">
        <w:t xml:space="preserve"> notable exceptions:</w:t>
      </w:r>
    </w:p>
    <w:p w14:paraId="19BB3B0B" w14:textId="52F87E75" w:rsidR="00254829" w:rsidRPr="00377F40" w:rsidRDefault="001653A9" w:rsidP="00377F40">
      <w:pPr>
        <w:pStyle w:val="ListBullet"/>
      </w:pPr>
      <w:r>
        <w:t xml:space="preserve">There was </w:t>
      </w:r>
      <w:r w:rsidR="00254829" w:rsidRPr="00377F40">
        <w:t xml:space="preserve">reduced watering of temporary river redgum swamp in 2014–15 and 2016–17, when </w:t>
      </w:r>
      <w:r w:rsidR="00D7664D">
        <w:t>CEW</w:t>
      </w:r>
      <w:r w:rsidR="00254829" w:rsidRPr="00377F40">
        <w:t xml:space="preserve"> </w:t>
      </w:r>
      <w:r w:rsidR="00896084" w:rsidRPr="00377F40">
        <w:t>wa</w:t>
      </w:r>
      <w:r w:rsidR="00254829" w:rsidRPr="00377F40">
        <w:t xml:space="preserve">s not used to flood the </w:t>
      </w:r>
      <w:r w:rsidR="000A7BB4" w:rsidRPr="00377F40">
        <w:t>river red gum</w:t>
      </w:r>
      <w:r w:rsidR="00254829" w:rsidRPr="00377F40">
        <w:t xml:space="preserve"> dominated Barmah</w:t>
      </w:r>
      <w:r w:rsidR="003B5F5A" w:rsidRPr="00377F40">
        <w:t>–</w:t>
      </w:r>
      <w:r w:rsidR="00254829" w:rsidRPr="00377F40">
        <w:t xml:space="preserve">Millewa Forest (The Living Murray </w:t>
      </w:r>
      <w:r w:rsidR="00233657" w:rsidRPr="00377F40">
        <w:t xml:space="preserve">Program </w:t>
      </w:r>
      <w:r w:rsidR="00254829" w:rsidRPr="00377F40">
        <w:t>delivered environmental water to Barmah</w:t>
      </w:r>
      <w:r w:rsidR="003B5F5A" w:rsidRPr="00377F40">
        <w:t>–</w:t>
      </w:r>
      <w:r w:rsidR="00254829" w:rsidRPr="00377F40">
        <w:t xml:space="preserve">Millewa in these </w:t>
      </w:r>
      <w:r w:rsidR="00896084" w:rsidRPr="00377F40">
        <w:t>2</w:t>
      </w:r>
      <w:r w:rsidR="003B5F5A" w:rsidRPr="00377F40">
        <w:t> </w:t>
      </w:r>
      <w:r w:rsidR="00254829" w:rsidRPr="00377F40">
        <w:t>years)</w:t>
      </w:r>
      <w:r>
        <w:t>.</w:t>
      </w:r>
    </w:p>
    <w:p w14:paraId="3ED4C939" w14:textId="43BCB572" w:rsidR="00254829" w:rsidRPr="00377F40" w:rsidRDefault="001653A9" w:rsidP="00377F40">
      <w:pPr>
        <w:pStyle w:val="ListBullet"/>
      </w:pPr>
      <w:r>
        <w:t xml:space="preserve">Watering </w:t>
      </w:r>
      <w:r w:rsidR="00254829" w:rsidRPr="00377F40">
        <w:t xml:space="preserve">of temporary tall emergent marsh and freshwater meadow </w:t>
      </w:r>
      <w:r>
        <w:t xml:space="preserve">was </w:t>
      </w:r>
      <w:r w:rsidR="00400695">
        <w:t>lowest</w:t>
      </w:r>
      <w:r>
        <w:t xml:space="preserve"> </w:t>
      </w:r>
      <w:r w:rsidR="00254829" w:rsidRPr="00377F40">
        <w:t>in 20</w:t>
      </w:r>
      <w:r w:rsidR="00D10088" w:rsidRPr="00377F40">
        <w:t>19</w:t>
      </w:r>
      <w:r w:rsidR="00254829" w:rsidRPr="00377F40">
        <w:t>–2</w:t>
      </w:r>
      <w:r w:rsidR="00D10088" w:rsidRPr="00377F40">
        <w:t>0</w:t>
      </w:r>
      <w:r w:rsidR="00254829" w:rsidRPr="00377F40">
        <w:t xml:space="preserve">, when there were no significant overbank flows in the Gwydir </w:t>
      </w:r>
      <w:r w:rsidR="00896084" w:rsidRPr="00377F40">
        <w:t>W</w:t>
      </w:r>
      <w:r w:rsidR="00254829" w:rsidRPr="00377F40">
        <w:t>etlands and Macquarie Marshes</w:t>
      </w:r>
      <w:r>
        <w:t>.</w:t>
      </w:r>
    </w:p>
    <w:p w14:paraId="04385A57" w14:textId="736A4DCB" w:rsidR="00254829" w:rsidRPr="00377F40" w:rsidRDefault="001653A9" w:rsidP="00377F40">
      <w:pPr>
        <w:pStyle w:val="ListBullet"/>
      </w:pPr>
      <w:r>
        <w:t xml:space="preserve">There was </w:t>
      </w:r>
      <w:r w:rsidR="006B7EFD">
        <w:t xml:space="preserve">limited </w:t>
      </w:r>
      <w:r w:rsidR="003B5F5A" w:rsidRPr="00377F40">
        <w:t xml:space="preserve">watering of </w:t>
      </w:r>
      <w:r w:rsidR="00254829" w:rsidRPr="00377F40">
        <w:t>permanent tall emergent marsh in 2016–17</w:t>
      </w:r>
      <w:r w:rsidR="006B7EFD">
        <w:t xml:space="preserve"> and 2022–23</w:t>
      </w:r>
      <w:r w:rsidR="00254829" w:rsidRPr="00377F40">
        <w:t xml:space="preserve"> due to widespread natural flooding.</w:t>
      </w:r>
    </w:p>
    <w:p w14:paraId="6E9D122C" w14:textId="7E9D15AC" w:rsidR="00254829" w:rsidRDefault="00254829" w:rsidP="00512200">
      <w:pPr>
        <w:pStyle w:val="CaptionWithNote"/>
      </w:pPr>
      <w:bookmarkStart w:id="332" w:name="_Ref36561034"/>
      <w:bookmarkStart w:id="333" w:name="_Toc80902562"/>
      <w:bookmarkStart w:id="334" w:name="_Toc201867381"/>
      <w:r w:rsidRPr="00357367">
        <w:lastRenderedPageBreak/>
        <w:t>Figure</w:t>
      </w:r>
      <w:r w:rsidR="00E86FB0">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5</w:t>
      </w:r>
      <w:r w:rsidR="00137FF4">
        <w:fldChar w:fldCharType="end"/>
      </w:r>
      <w:bookmarkEnd w:id="332"/>
      <w:r w:rsidRPr="00357367">
        <w:t xml:space="preserve"> </w:t>
      </w:r>
      <w:r w:rsidR="0042148C">
        <w:t>ANAE p</w:t>
      </w:r>
      <w:r w:rsidRPr="00357367">
        <w:t>alustrine wetland ecosystem types</w:t>
      </w:r>
      <w:r w:rsidR="004D05D4">
        <w:t xml:space="preserve"> supported b</w:t>
      </w:r>
      <w:r w:rsidRPr="00357367">
        <w:t xml:space="preserve">y </w:t>
      </w:r>
      <w:r w:rsidR="001F55A3">
        <w:t>C</w:t>
      </w:r>
      <w:r w:rsidR="00AE34B7">
        <w:t>EW</w:t>
      </w:r>
      <w:r w:rsidR="00D95EE4">
        <w:t>,</w:t>
      </w:r>
      <w:r w:rsidRPr="00357367">
        <w:t xml:space="preserve"> </w:t>
      </w:r>
      <w:r w:rsidR="001A7904">
        <w:t>2014–24</w:t>
      </w:r>
      <w:bookmarkEnd w:id="333"/>
      <w:bookmarkEnd w:id="334"/>
    </w:p>
    <w:p w14:paraId="5F8BF950" w14:textId="688A307C" w:rsidR="00A61ACA" w:rsidRDefault="00254829" w:rsidP="00512200">
      <w:pPr>
        <w:pStyle w:val="CaptionNote"/>
      </w:pPr>
      <w:r w:rsidRPr="00554C1A">
        <w:t>For clarity</w:t>
      </w:r>
      <w:r w:rsidR="004A103F">
        <w:t>,</w:t>
      </w:r>
      <w:r w:rsidRPr="00554C1A">
        <w:t xml:space="preserve"> only the 12 most extensive wetland types are presented</w:t>
      </w:r>
      <w:r w:rsidR="00CC3C7A">
        <w:t>,</w:t>
      </w:r>
      <w:r w:rsidR="00495678">
        <w:t xml:space="preserve"> </w:t>
      </w:r>
      <w:r w:rsidRPr="00554C1A">
        <w:t>representing 9</w:t>
      </w:r>
      <w:r w:rsidR="00FC7F47" w:rsidRPr="00554C1A">
        <w:t>6</w:t>
      </w:r>
      <w:r w:rsidRPr="00554C1A">
        <w:t>% of the wetland area on the managed floodplain</w:t>
      </w:r>
      <w:r w:rsidR="00EE71DF">
        <w:t>.</w:t>
      </w:r>
      <w:r w:rsidR="00943F9A">
        <w:t xml:space="preserve"> Complete tabulated data </w:t>
      </w:r>
      <w:r w:rsidR="00BE6504">
        <w:t>are</w:t>
      </w:r>
      <w:r w:rsidR="00943F9A">
        <w:t xml:space="preserve"> </w:t>
      </w:r>
      <w:r w:rsidR="002326D1">
        <w:t xml:space="preserve">presented </w:t>
      </w:r>
      <w:r w:rsidR="00943F9A">
        <w:t>in</w:t>
      </w:r>
      <w:r w:rsidR="00E9040F">
        <w:t xml:space="preserve"> </w:t>
      </w:r>
      <w:r w:rsidR="00655612">
        <w:fldChar w:fldCharType="begin" w:fldLock="1"/>
      </w:r>
      <w:r w:rsidR="00655612">
        <w:instrText xml:space="preserve"> REF _Ref133966764 \h </w:instrText>
      </w:r>
      <w:r w:rsidR="00655612">
        <w:fldChar w:fldCharType="separate"/>
      </w:r>
      <w:r w:rsidR="009B47F6">
        <w:t>Table </w:t>
      </w:r>
      <w:r w:rsidR="009B47F6">
        <w:rPr>
          <w:noProof/>
        </w:rPr>
        <w:t>A</w:t>
      </w:r>
      <w:r w:rsidR="009B47F6">
        <w:t>.</w:t>
      </w:r>
      <w:r w:rsidR="009B47F6">
        <w:rPr>
          <w:noProof/>
        </w:rPr>
        <w:t>5</w:t>
      </w:r>
      <w:r w:rsidR="00655612">
        <w:fldChar w:fldCharType="end"/>
      </w:r>
      <w:r w:rsidR="00AB492D">
        <w:t>.</w:t>
      </w:r>
      <w:bookmarkStart w:id="335" w:name="_Ref68855385"/>
      <w:r w:rsidR="00D7664D">
        <w:t xml:space="preserve"> CEW = Commonwealth environmental water.</w:t>
      </w:r>
      <w:r w:rsidR="00093019">
        <w:rPr>
          <w:noProof/>
        </w:rPr>
        <w:drawing>
          <wp:inline distT="0" distB="0" distL="0" distR="0" wp14:anchorId="0453B5DE" wp14:editId="16DE1BE8">
            <wp:extent cx="6118571" cy="2785731"/>
            <wp:effectExtent l="0" t="0" r="0" b="0"/>
            <wp:docPr id="730636831" name="Picture 19" descr="Stacked column chart. X-axis is water year and y-axis is area supported by Commonwealth environmental water. Column for each year stacks the types of wetland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636831" name="Picture 19" descr="Stacked column chart. X-axis is water year and y-axis is area supported by Commonwealth environmental water. Column for each year stacks the types of wetland ecosystems."/>
                    <pic:cNvPicPr>
                      <a:picLocks noChangeAspect="1" noChangeArrowheads="1"/>
                    </pic:cNvPicPr>
                  </pic:nvPicPr>
                  <pic:blipFill rotWithShape="1">
                    <a:blip r:embed="rId67">
                      <a:extLst>
                        <a:ext uri="{96DAC541-7B7A-43D3-8B79-37D633B846F1}">
                          <asvg:svgBlip xmlns:asvg="http://schemas.microsoft.com/office/drawing/2016/SVG/main" r:embed="rId68"/>
                        </a:ext>
                      </a:extLst>
                    </a:blip>
                    <a:srcRect t="3238" r="1770" b="2493"/>
                    <a:stretch/>
                  </pic:blipFill>
                  <pic:spPr bwMode="auto">
                    <a:xfrm>
                      <a:off x="0" y="0"/>
                      <a:ext cx="6120000" cy="2786382"/>
                    </a:xfrm>
                    <a:prstGeom prst="rect">
                      <a:avLst/>
                    </a:prstGeom>
                    <a:ln>
                      <a:noFill/>
                    </a:ln>
                    <a:extLst>
                      <a:ext uri="{53640926-AAD7-44D8-BBD7-CCE9431645EC}">
                        <a14:shadowObscured xmlns:a14="http://schemas.microsoft.com/office/drawing/2010/main"/>
                      </a:ext>
                    </a:extLst>
                  </pic:spPr>
                </pic:pic>
              </a:graphicData>
            </a:graphic>
          </wp:inline>
        </w:drawing>
      </w:r>
    </w:p>
    <w:p w14:paraId="76CCAD94" w14:textId="0CB18E6B" w:rsidR="00254829" w:rsidRDefault="00254829" w:rsidP="00512200">
      <w:pPr>
        <w:pStyle w:val="CaptionWithNote"/>
      </w:pPr>
      <w:bookmarkStart w:id="336" w:name="_Ref69503183"/>
      <w:bookmarkStart w:id="337" w:name="_Toc80902564"/>
      <w:bookmarkStart w:id="338" w:name="_Toc201867382"/>
      <w:r w:rsidRPr="00357367">
        <w:t>Figure</w:t>
      </w:r>
      <w:r w:rsidR="00E86FB0">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6</w:t>
      </w:r>
      <w:r w:rsidR="00137FF4">
        <w:fldChar w:fldCharType="end"/>
      </w:r>
      <w:bookmarkEnd w:id="335"/>
      <w:bookmarkEnd w:id="336"/>
      <w:r w:rsidRPr="00357367">
        <w:t xml:space="preserve"> Annual watering frequencies of </w:t>
      </w:r>
      <w:r w:rsidR="00D7664D">
        <w:t>A</w:t>
      </w:r>
      <w:r w:rsidR="00AE34B7">
        <w:t>NAE</w:t>
      </w:r>
      <w:r w:rsidR="00D7664D">
        <w:t xml:space="preserve"> </w:t>
      </w:r>
      <w:r w:rsidRPr="00357367">
        <w:t xml:space="preserve">wetland ecosystem types </w:t>
      </w:r>
      <w:r>
        <w:t>(non-woody, woody, saline)</w:t>
      </w:r>
      <w:bookmarkEnd w:id="337"/>
      <w:r w:rsidR="0067773C">
        <w:t>,</w:t>
      </w:r>
      <w:r w:rsidR="00F64182">
        <w:t xml:space="preserve"> </w:t>
      </w:r>
      <w:r w:rsidR="00EB2CAA">
        <w:t>including</w:t>
      </w:r>
      <w:r w:rsidR="00A01C9B">
        <w:t xml:space="preserve"> </w:t>
      </w:r>
      <w:r w:rsidR="00F64182">
        <w:t xml:space="preserve">total </w:t>
      </w:r>
      <w:r w:rsidR="00A01C9B">
        <w:t xml:space="preserve">area </w:t>
      </w:r>
      <w:r w:rsidR="00C96091">
        <w:t xml:space="preserve">watered </w:t>
      </w:r>
      <w:r w:rsidR="00A01C9B">
        <w:t xml:space="preserve">and </w:t>
      </w:r>
      <w:r w:rsidR="00F64182">
        <w:t xml:space="preserve">percentage of each </w:t>
      </w:r>
      <w:r w:rsidR="00672843">
        <w:t>wetland</w:t>
      </w:r>
      <w:r w:rsidR="00F64182">
        <w:t xml:space="preserve"> </w:t>
      </w:r>
      <w:r w:rsidR="00C96091">
        <w:t xml:space="preserve">ecosystem </w:t>
      </w:r>
      <w:r w:rsidR="00F64182">
        <w:t>type on the managed floodplain that received C</w:t>
      </w:r>
      <w:r w:rsidR="00AE34B7">
        <w:t>EW</w:t>
      </w:r>
      <w:r w:rsidR="00C96091">
        <w:t xml:space="preserve">, </w:t>
      </w:r>
      <w:r w:rsidR="001A7904">
        <w:t>2014–24</w:t>
      </w:r>
      <w:bookmarkEnd w:id="338"/>
    </w:p>
    <w:p w14:paraId="1653C1FB" w14:textId="3C18A75E" w:rsidR="00C96091" w:rsidRPr="007322F4" w:rsidRDefault="5C77450D" w:rsidP="00512200">
      <w:pPr>
        <w:pStyle w:val="CaptionNote"/>
      </w:pPr>
      <w:r>
        <w:t>Annual water</w:t>
      </w:r>
      <w:r w:rsidR="30CD95AC">
        <w:t>ing</w:t>
      </w:r>
      <w:r>
        <w:t xml:space="preserve"> frequency is expressed as the number of years in the </w:t>
      </w:r>
      <w:r w:rsidR="001A7904">
        <w:t>10-year</w:t>
      </w:r>
      <w:r>
        <w:t xml:space="preserve"> period that the ecosystem type received C</w:t>
      </w:r>
      <w:r w:rsidR="00DE0E73">
        <w:t>EW</w:t>
      </w:r>
      <w:r>
        <w:t xml:space="preserve">, from 1 year </w:t>
      </w:r>
      <w:r w:rsidR="31563D70">
        <w:t>in 10</w:t>
      </w:r>
      <w:r>
        <w:t xml:space="preserve"> (1</w:t>
      </w:r>
      <w:r w:rsidR="31563D70">
        <w:t>in10</w:t>
      </w:r>
      <w:r>
        <w:t xml:space="preserve">) through to </w:t>
      </w:r>
      <w:r w:rsidR="568E8404">
        <w:t>10 years in 10</w:t>
      </w:r>
      <w:r>
        <w:t xml:space="preserve"> (i.e. every year).</w:t>
      </w:r>
      <w:r w:rsidR="6C2B7848">
        <w:t xml:space="preserve"> MF = managed floodplain.</w:t>
      </w:r>
    </w:p>
    <w:p w14:paraId="2F4E4864" w14:textId="6090C76F" w:rsidR="009B661F" w:rsidRDefault="00D21288" w:rsidP="00306A5D">
      <w:pPr>
        <w:pStyle w:val="Figure"/>
      </w:pPr>
      <w:r>
        <w:rPr>
          <w:noProof/>
        </w:rPr>
        <w:drawing>
          <wp:inline distT="0" distB="0" distL="0" distR="0" wp14:anchorId="14D90278" wp14:editId="48BAB184">
            <wp:extent cx="6291580" cy="4676140"/>
            <wp:effectExtent l="0" t="0" r="0" b="0"/>
            <wp:docPr id="606782336" name="Picture 14" descr="3 stacked horizontal bar charts, one each for wetland (non-woody, woody and saline) ecosystem types. Stacks show the watering frequencies, from one in 9 years to 10 in 10 years, and all add up to 100%. Y-axis is different types of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782336" name="Picture 14" descr="3 stacked horizontal bar charts, one each for wetland (non-woody, woody and saline) ecosystem types. Stacks show the watering frequencies, from one in 9 years to 10 in 10 years, and all add up to 100%. Y-axis is different types of ecosystems."/>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291580" cy="4676140"/>
                    </a:xfrm>
                    <a:prstGeom prst="rect">
                      <a:avLst/>
                    </a:prstGeom>
                    <a:noFill/>
                  </pic:spPr>
                </pic:pic>
              </a:graphicData>
            </a:graphic>
          </wp:inline>
        </w:drawing>
      </w:r>
    </w:p>
    <w:p w14:paraId="224C1319" w14:textId="41622C26" w:rsidR="00C46D5C" w:rsidRDefault="00C46D5C" w:rsidP="00512200">
      <w:pPr>
        <w:pStyle w:val="CaptionWithNote"/>
      </w:pPr>
      <w:bookmarkStart w:id="339" w:name="_Ref68861249"/>
      <w:bookmarkStart w:id="340" w:name="_Toc80902563"/>
      <w:bookmarkStart w:id="341" w:name="_Toc201867383"/>
      <w:r w:rsidRPr="00357367">
        <w:lastRenderedPageBreak/>
        <w:t xml:space="preserve">Figure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7</w:t>
      </w:r>
      <w:r w:rsidR="00137FF4">
        <w:fldChar w:fldCharType="end"/>
      </w:r>
      <w:bookmarkEnd w:id="339"/>
      <w:r w:rsidRPr="00357367">
        <w:t xml:space="preserve"> </w:t>
      </w:r>
      <w:r>
        <w:t xml:space="preserve">Combined area of </w:t>
      </w:r>
      <w:r w:rsidR="00DE0E73">
        <w:t xml:space="preserve">ANAE </w:t>
      </w:r>
      <w:r>
        <w:t>p</w:t>
      </w:r>
      <w:r w:rsidRPr="00357367">
        <w:t xml:space="preserve">alustrine </w:t>
      </w:r>
      <w:r>
        <w:t>wetland</w:t>
      </w:r>
      <w:r w:rsidR="00D54694">
        <w:t xml:space="preserve"> ecosystem types </w:t>
      </w:r>
      <w:r w:rsidRPr="00357367">
        <w:t xml:space="preserve">influenced by </w:t>
      </w:r>
      <w:r>
        <w:t>C</w:t>
      </w:r>
      <w:r w:rsidR="00DE0E73">
        <w:t>EW</w:t>
      </w:r>
      <w:r w:rsidR="00250E7C">
        <w:t>,</w:t>
      </w:r>
      <w:r>
        <w:t xml:space="preserve"> </w:t>
      </w:r>
      <w:r w:rsidR="00462419" w:rsidRPr="00357367">
        <w:t xml:space="preserve">totalling </w:t>
      </w:r>
      <w:r w:rsidR="006B7EFD">
        <w:t>111,496</w:t>
      </w:r>
      <w:r w:rsidR="00462419" w:rsidRPr="00357367">
        <w:t xml:space="preserve"> hectares</w:t>
      </w:r>
      <w:r w:rsidR="00462419">
        <w:t xml:space="preserve">, </w:t>
      </w:r>
      <w:r>
        <w:t>at different annual frequencies</w:t>
      </w:r>
      <w:r w:rsidR="004744B2">
        <w:t>,</w:t>
      </w:r>
      <w:bookmarkEnd w:id="340"/>
      <w:r>
        <w:t xml:space="preserve"> </w:t>
      </w:r>
      <w:r w:rsidR="001A7904">
        <w:t>2014–24</w:t>
      </w:r>
      <w:bookmarkEnd w:id="341"/>
    </w:p>
    <w:p w14:paraId="11CE4A6D" w14:textId="420AB25B" w:rsidR="00DE2822" w:rsidRPr="00DE2822" w:rsidRDefault="00DE2822" w:rsidP="00512200">
      <w:pPr>
        <w:pStyle w:val="CaptionNote"/>
      </w:pPr>
      <w:r>
        <w:t xml:space="preserve">Annual watering frequency is expressed as the number of years in the </w:t>
      </w:r>
      <w:r w:rsidR="001A7904">
        <w:t>10-year</w:t>
      </w:r>
      <w:r>
        <w:t xml:space="preserve"> period that the ecosystem type </w:t>
      </w:r>
      <w:r w:rsidR="000C7B09">
        <w:t>w</w:t>
      </w:r>
      <w:r>
        <w:t>as</w:t>
      </w:r>
      <w:r w:rsidR="00B97F22">
        <w:t xml:space="preserve"> influenced by</w:t>
      </w:r>
      <w:r w:rsidR="00250E7C">
        <w:t xml:space="preserve"> </w:t>
      </w:r>
      <w:r>
        <w:t xml:space="preserve">CEW, from 1 year </w:t>
      </w:r>
      <w:r w:rsidR="00F7360E">
        <w:t>in 10</w:t>
      </w:r>
      <w:r>
        <w:t xml:space="preserve"> (1</w:t>
      </w:r>
      <w:r w:rsidR="00F7360E">
        <w:t>in10</w:t>
      </w:r>
      <w:r>
        <w:t xml:space="preserve">) through to </w:t>
      </w:r>
      <w:r w:rsidR="004C4D02">
        <w:t>10 years in 10</w:t>
      </w:r>
      <w:r>
        <w:t xml:space="preserve"> (i.e. every year).</w:t>
      </w:r>
    </w:p>
    <w:p w14:paraId="13495C9E" w14:textId="77777777" w:rsidR="00A61ACA" w:rsidRPr="002F6EB7" w:rsidRDefault="00A61ACA" w:rsidP="00306A5D">
      <w:pPr>
        <w:pStyle w:val="Figure"/>
      </w:pPr>
      <w:bookmarkStart w:id="342" w:name="_Toc80971105"/>
      <w:r w:rsidRPr="00C62DB1">
        <w:rPr>
          <w:noProof/>
        </w:rPr>
        <w:drawing>
          <wp:inline distT="0" distB="0" distL="0" distR="0" wp14:anchorId="498F8CCB" wp14:editId="51501E1C">
            <wp:extent cx="6120000" cy="2302129"/>
            <wp:effectExtent l="0" t="0" r="0" b="3175"/>
            <wp:docPr id="266448206" name="Picture 9" descr="Column chart. X-axis categories are watering frequencies and y-axis is wetland area influenced by Commonwealth environmental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448206" name="Picture 9" descr="Column chart. X-axis categories are watering frequencies and y-axis is wetland area influenced by Commonwealth environmental water."/>
                    <pic:cNvPicPr>
                      <a:picLocks noChangeAspect="1" noChangeArrowheads="1"/>
                    </pic:cNvPicPr>
                  </pic:nvPicPr>
                  <pic:blipFill rotWithShape="1">
                    <a:blip r:embed="rId70">
                      <a:extLst>
                        <a:ext uri="{96DAC541-7B7A-43D3-8B79-37D633B846F1}">
                          <asvg:svgBlip xmlns:asvg="http://schemas.microsoft.com/office/drawing/2016/SVG/main" r:embed="rId71"/>
                        </a:ext>
                      </a:extLst>
                    </a:blip>
                    <a:srcRect l="5629" r="2939"/>
                    <a:stretch/>
                  </pic:blipFill>
                  <pic:spPr bwMode="auto">
                    <a:xfrm>
                      <a:off x="0" y="0"/>
                      <a:ext cx="6120000" cy="2302129"/>
                    </a:xfrm>
                    <a:prstGeom prst="rect">
                      <a:avLst/>
                    </a:prstGeom>
                    <a:ln>
                      <a:noFill/>
                    </a:ln>
                    <a:extLst>
                      <a:ext uri="{53640926-AAD7-44D8-BBD7-CCE9431645EC}">
                        <a14:shadowObscured xmlns:a14="http://schemas.microsoft.com/office/drawing/2010/main"/>
                      </a:ext>
                    </a:extLst>
                  </pic:spPr>
                </pic:pic>
              </a:graphicData>
            </a:graphic>
          </wp:inline>
        </w:drawing>
      </w:r>
    </w:p>
    <w:p w14:paraId="252BFFA0" w14:textId="77777777" w:rsidR="00254829" w:rsidRDefault="00254829" w:rsidP="00F77034">
      <w:pPr>
        <w:pStyle w:val="Heading3"/>
      </w:pPr>
      <w:r w:rsidRPr="00357367">
        <w:t>Floodplain ecosystems</w:t>
      </w:r>
      <w:bookmarkEnd w:id="342"/>
    </w:p>
    <w:p w14:paraId="005D9E34" w14:textId="08B5C04D" w:rsidR="007A6CAC" w:rsidRDefault="007A6CAC" w:rsidP="00A61ACA">
      <w:pPr>
        <w:pStyle w:val="BodyText"/>
        <w:keepLines/>
      </w:pPr>
      <w:r w:rsidRPr="00357367">
        <w:t>Approximately 2</w:t>
      </w:r>
      <w:r w:rsidR="000C0FC6">
        <w:t>8</w:t>
      </w:r>
      <w:r w:rsidRPr="00357367">
        <w:t>% of floodplains in the Basin align with the managed floodplain</w:t>
      </w:r>
      <w:r w:rsidR="001653A9">
        <w:t>,</w:t>
      </w:r>
      <w:r w:rsidRPr="00357367">
        <w:t xml:space="preserve"> and all 12 Basin floodplain ANAE types are represented there (</w:t>
      </w:r>
      <w:r w:rsidR="000C0FC6">
        <w:fldChar w:fldCharType="begin" w:fldLock="1"/>
      </w:r>
      <w:r w:rsidR="000C0FC6">
        <w:instrText xml:space="preserve"> REF _Ref36561779 \h </w:instrText>
      </w:r>
      <w:r w:rsidR="000C0FC6">
        <w:fldChar w:fldCharType="separate"/>
      </w:r>
      <w:r w:rsidR="009B47F6" w:rsidRPr="00357367">
        <w:t xml:space="preserve">Figure </w:t>
      </w:r>
      <w:r w:rsidR="009B47F6">
        <w:rPr>
          <w:noProof/>
        </w:rPr>
        <w:t>5</w:t>
      </w:r>
      <w:r w:rsidR="009B47F6">
        <w:t>.</w:t>
      </w:r>
      <w:r w:rsidR="009B47F6">
        <w:rPr>
          <w:noProof/>
        </w:rPr>
        <w:t>8</w:t>
      </w:r>
      <w:r w:rsidR="000C0FC6">
        <w:fldChar w:fldCharType="end"/>
      </w:r>
      <w:r w:rsidRPr="00357367">
        <w:t>). The most common floodplain ecosystem types in the Basin (</w:t>
      </w:r>
      <w:r w:rsidR="000C0FC6">
        <w:t>c</w:t>
      </w:r>
      <w:r w:rsidRPr="00357367">
        <w:t xml:space="preserve">oolibah woodland and </w:t>
      </w:r>
      <w:r w:rsidR="000C0FC6">
        <w:t>b</w:t>
      </w:r>
      <w:r w:rsidRPr="00357367">
        <w:t xml:space="preserve">lack </w:t>
      </w:r>
      <w:r w:rsidR="000C0FC6">
        <w:t>b</w:t>
      </w:r>
      <w:r w:rsidRPr="00357367">
        <w:t>ox woodland floodplains) occur higher on the floodplain away from rivers</w:t>
      </w:r>
      <w:r w:rsidR="003D5F4D">
        <w:t xml:space="preserve"> –</w:t>
      </w:r>
      <w:r w:rsidRPr="00357367">
        <w:t xml:space="preserve"> only </w:t>
      </w:r>
      <w:r w:rsidR="000C0FC6">
        <w:t>24</w:t>
      </w:r>
      <w:r w:rsidRPr="00357367">
        <w:t xml:space="preserve">% of </w:t>
      </w:r>
      <w:r w:rsidR="00835DBC">
        <w:t>c</w:t>
      </w:r>
      <w:r w:rsidRPr="00357367">
        <w:t xml:space="preserve">oolibah </w:t>
      </w:r>
      <w:r w:rsidR="00F12377">
        <w:t xml:space="preserve">woodland </w:t>
      </w:r>
      <w:r w:rsidRPr="00357367">
        <w:t>floodplain and 1</w:t>
      </w:r>
      <w:r w:rsidR="000C0FC6">
        <w:t>7</w:t>
      </w:r>
      <w:r w:rsidRPr="00357367">
        <w:t xml:space="preserve">% of </w:t>
      </w:r>
      <w:r w:rsidR="000C0FC6">
        <w:t>b</w:t>
      </w:r>
      <w:r w:rsidRPr="00357367">
        <w:t xml:space="preserve">lack </w:t>
      </w:r>
      <w:r w:rsidR="000C0FC6">
        <w:t>b</w:t>
      </w:r>
      <w:r w:rsidRPr="00357367">
        <w:t xml:space="preserve">ox woodland floodplain </w:t>
      </w:r>
      <w:r w:rsidR="003D5F4D">
        <w:t xml:space="preserve">are </w:t>
      </w:r>
      <w:r w:rsidRPr="00357367">
        <w:t xml:space="preserve">located on the managed floodplain. In contrast, </w:t>
      </w:r>
      <w:r w:rsidR="000C0FC6">
        <w:t>r</w:t>
      </w:r>
      <w:r w:rsidRPr="00357367">
        <w:t xml:space="preserve">iver </w:t>
      </w:r>
      <w:r w:rsidR="000C0FC6">
        <w:t>r</w:t>
      </w:r>
      <w:r w:rsidRPr="00357367">
        <w:t xml:space="preserve">ed </w:t>
      </w:r>
      <w:r w:rsidR="000C0FC6">
        <w:t>g</w:t>
      </w:r>
      <w:r w:rsidRPr="00357367">
        <w:t>um has a higher water requirement and is found lower on the valley floors closer to rivers</w:t>
      </w:r>
      <w:r w:rsidR="007851D3">
        <w:t>,</w:t>
      </w:r>
      <w:r w:rsidR="000C0FC6">
        <w:t xml:space="preserve"> leading to a higher proportion</w:t>
      </w:r>
      <w:r w:rsidR="00E0308E">
        <w:t xml:space="preserve"> (49%)</w:t>
      </w:r>
      <w:r w:rsidR="000C0FC6">
        <w:t xml:space="preserve"> of Basin river red gum being located </w:t>
      </w:r>
      <w:r w:rsidRPr="00357367">
        <w:t>on the managed floodplain. Despite these differences, the</w:t>
      </w:r>
      <w:r w:rsidR="006B7EFD">
        <w:t xml:space="preserve"> distribution of</w:t>
      </w:r>
      <w:r w:rsidRPr="00357367">
        <w:t xml:space="preserve"> floodplain </w:t>
      </w:r>
      <w:r w:rsidR="000C0FC6">
        <w:t xml:space="preserve">types </w:t>
      </w:r>
      <w:r w:rsidRPr="00357367">
        <w:t xml:space="preserve">located on the managed floodplain </w:t>
      </w:r>
      <w:r w:rsidR="006B7EFD">
        <w:t xml:space="preserve">is </w:t>
      </w:r>
      <w:r w:rsidRPr="00357367">
        <w:t>representative of</w:t>
      </w:r>
      <w:r w:rsidR="006B7EFD">
        <w:t xml:space="preserve"> the floodplains of the </w:t>
      </w:r>
      <w:r w:rsidRPr="00357367">
        <w:t>Basin.</w:t>
      </w:r>
    </w:p>
    <w:p w14:paraId="54640F5E" w14:textId="7430A066" w:rsidR="00BA2669" w:rsidRDefault="007A6CAC" w:rsidP="00512200">
      <w:pPr>
        <w:pStyle w:val="CaptionWithNote"/>
      </w:pPr>
      <w:bookmarkStart w:id="343" w:name="_Ref36561779"/>
      <w:bookmarkStart w:id="344" w:name="_Toc80902572"/>
      <w:bookmarkStart w:id="345" w:name="_Toc201867384"/>
      <w:r w:rsidRPr="00357367">
        <w:t xml:space="preserve">Figure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8</w:t>
      </w:r>
      <w:r w:rsidR="00137FF4">
        <w:fldChar w:fldCharType="end"/>
      </w:r>
      <w:bookmarkEnd w:id="343"/>
      <w:r w:rsidRPr="00357367">
        <w:t xml:space="preserve"> Comparison of the proportional representation of </w:t>
      </w:r>
      <w:r w:rsidR="00250E7C">
        <w:t>A</w:t>
      </w:r>
      <w:r w:rsidR="00DE0E73">
        <w:t>NAE</w:t>
      </w:r>
      <w:r w:rsidR="00250E7C" w:rsidRPr="00357367">
        <w:t xml:space="preserve"> </w:t>
      </w:r>
      <w:r w:rsidRPr="00357367">
        <w:t>floodplain ecosystem types in the Basin to the subset (2</w:t>
      </w:r>
      <w:r w:rsidR="00A45936">
        <w:t>8</w:t>
      </w:r>
      <w:r w:rsidRPr="00357367">
        <w:t>%) that occurs on the managed floodplain</w:t>
      </w:r>
      <w:bookmarkEnd w:id="344"/>
      <w:r w:rsidR="00BA2669">
        <w:t>,</w:t>
      </w:r>
      <w:r w:rsidR="00BA2669" w:rsidRPr="00837E65">
        <w:t xml:space="preserve"> </w:t>
      </w:r>
      <w:r w:rsidR="00BA2669">
        <w:t xml:space="preserve">showing the percentage of each type on the managed floodplain that was supported by </w:t>
      </w:r>
      <w:r w:rsidR="00BA2669" w:rsidRPr="00357367">
        <w:t>C</w:t>
      </w:r>
      <w:r w:rsidR="008D4716">
        <w:t>EW</w:t>
      </w:r>
      <w:r w:rsidR="004C4D02">
        <w:t>,</w:t>
      </w:r>
      <w:r w:rsidR="00BA2669" w:rsidRPr="00357367">
        <w:t xml:space="preserve"> </w:t>
      </w:r>
      <w:r w:rsidR="00BA2669">
        <w:t>2014–2</w:t>
      </w:r>
      <w:r w:rsidR="004C4D02">
        <w:t>4</w:t>
      </w:r>
      <w:bookmarkEnd w:id="345"/>
    </w:p>
    <w:p w14:paraId="3F8E3E20" w14:textId="142E892F" w:rsidR="0098444A" w:rsidRPr="0098444A" w:rsidRDefault="0098444A" w:rsidP="00512200">
      <w:pPr>
        <w:pStyle w:val="CaptionNote"/>
      </w:pPr>
      <w:r>
        <w:t>CEW = Commonwealth environmental water.</w:t>
      </w:r>
    </w:p>
    <w:p w14:paraId="52D71005" w14:textId="77777777" w:rsidR="008212B1" w:rsidRPr="00357367" w:rsidRDefault="008212B1" w:rsidP="00306A5D">
      <w:pPr>
        <w:pStyle w:val="Figure"/>
      </w:pPr>
      <w:r w:rsidRPr="003B1D72">
        <w:rPr>
          <w:noProof/>
        </w:rPr>
        <w:drawing>
          <wp:inline distT="0" distB="0" distL="0" distR="0" wp14:anchorId="4EF1754C" wp14:editId="6ADA8AFE">
            <wp:extent cx="6226400" cy="3177954"/>
            <wp:effectExtent l="0" t="0" r="3175" b="3810"/>
            <wp:docPr id="1447186335" name="Picture 9" descr="Clustered horizontal bar chart. X-axis is area and y-axis categories are types of floodplain4 ecosystems. The clusters show the area of the Basin, the managed floodplain and the area supported by Commonwealth environmental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186335" name="Picture 9" descr="Clustered horizontal bar chart. X-axis is area and y-axis categories are types of floodplain4 ecosystems. The clusters show the area of the Basin, the managed floodplain and the area supported by Commonwealth environmental water."/>
                    <pic:cNvPicPr>
                      <a:picLocks noChangeAspect="1" noChangeArrowheads="1"/>
                    </pic:cNvPicPr>
                  </pic:nvPicPr>
                  <pic:blipFill>
                    <a:blip r:embed="rId72">
                      <a:extLst>
                        <a:ext uri="{96DAC541-7B7A-43D3-8B79-37D633B846F1}">
                          <asvg:svgBlip xmlns:asvg="http://schemas.microsoft.com/office/drawing/2016/SVG/main" r:embed="rId73"/>
                        </a:ext>
                      </a:extLst>
                    </a:blip>
                    <a:stretch>
                      <a:fillRect/>
                    </a:stretch>
                  </pic:blipFill>
                  <pic:spPr bwMode="auto">
                    <a:xfrm>
                      <a:off x="0" y="0"/>
                      <a:ext cx="6226400" cy="3177954"/>
                    </a:xfrm>
                    <a:prstGeom prst="rect">
                      <a:avLst/>
                    </a:prstGeom>
                  </pic:spPr>
                </pic:pic>
              </a:graphicData>
            </a:graphic>
          </wp:inline>
        </w:drawing>
      </w:r>
    </w:p>
    <w:p w14:paraId="23FA7684" w14:textId="0BEA7E59" w:rsidR="00254829" w:rsidRDefault="00254829" w:rsidP="00570639">
      <w:pPr>
        <w:pStyle w:val="BodyTextExtraSpaceBefore"/>
      </w:pPr>
      <w:r w:rsidRPr="00357367">
        <w:lastRenderedPageBreak/>
        <w:t>Limited water volumes</w:t>
      </w:r>
      <w:r>
        <w:t xml:space="preserve"> and</w:t>
      </w:r>
      <w:r w:rsidRPr="00357367">
        <w:t xml:space="preserve"> </w:t>
      </w:r>
      <w:r w:rsidR="00F964E5" w:rsidRPr="00357367">
        <w:t>polic</w:t>
      </w:r>
      <w:r w:rsidR="00F964E5">
        <w:t>ies</w:t>
      </w:r>
      <w:r w:rsidR="00F964E5" w:rsidRPr="00357367">
        <w:t xml:space="preserve"> </w:t>
      </w:r>
      <w:r w:rsidRPr="00357367">
        <w:t xml:space="preserve">to avoid </w:t>
      </w:r>
      <w:r w:rsidR="00EC0B89">
        <w:t xml:space="preserve">inundating </w:t>
      </w:r>
      <w:r w:rsidRPr="00357367">
        <w:t xml:space="preserve">built assets or agricultural land </w:t>
      </w:r>
      <w:r>
        <w:t>often</w:t>
      </w:r>
      <w:r w:rsidRPr="00357367">
        <w:t xml:space="preserve"> constrain </w:t>
      </w:r>
      <w:r w:rsidR="00250E7C">
        <w:t>CEW</w:t>
      </w:r>
      <w:r w:rsidRPr="00357367">
        <w:t xml:space="preserve"> to in-channel flows and watering of floodplain wetlands through regulators and connecting channels. On average</w:t>
      </w:r>
      <w:r w:rsidR="00876A9E">
        <w:t>,</w:t>
      </w:r>
      <w:r w:rsidR="00CC7783">
        <w:t xml:space="preserve"> </w:t>
      </w:r>
      <w:r w:rsidRPr="00357367">
        <w:t xml:space="preserve">only </w:t>
      </w:r>
      <w:r w:rsidR="00886311">
        <w:t>3</w:t>
      </w:r>
      <w:r w:rsidRPr="00357367">
        <w:t xml:space="preserve">% of the managed floodplain received </w:t>
      </w:r>
      <w:r w:rsidR="00250E7C">
        <w:t>CEW</w:t>
      </w:r>
      <w:r w:rsidRPr="00357367">
        <w:t xml:space="preserve"> in any one year</w:t>
      </w:r>
      <w:r w:rsidR="000C0FC6">
        <w:t xml:space="preserve"> (area of all ANAE floodplain types </w:t>
      </w:r>
      <w:r w:rsidR="005D7069">
        <w:t xml:space="preserve">are </w:t>
      </w:r>
      <w:r w:rsidR="000C0FC6">
        <w:t>tabulated in appendix</w:t>
      </w:r>
      <w:r w:rsidR="001A7904">
        <w:t xml:space="preserve"> </w:t>
      </w:r>
      <w:r w:rsidR="001A7904">
        <w:fldChar w:fldCharType="begin" w:fldLock="1"/>
      </w:r>
      <w:r w:rsidR="001A7904">
        <w:instrText xml:space="preserve"> REF _Ref194584764 \h </w:instrText>
      </w:r>
      <w:r w:rsidR="001A7904">
        <w:fldChar w:fldCharType="separate"/>
      </w:r>
      <w:r w:rsidR="009B47F6">
        <w:t>Table </w:t>
      </w:r>
      <w:r w:rsidR="009B47F6">
        <w:rPr>
          <w:noProof/>
        </w:rPr>
        <w:t>A</w:t>
      </w:r>
      <w:r w:rsidR="009B47F6">
        <w:t>.</w:t>
      </w:r>
      <w:r w:rsidR="009B47F6">
        <w:rPr>
          <w:noProof/>
        </w:rPr>
        <w:t>7</w:t>
      </w:r>
      <w:r w:rsidR="001A7904">
        <w:fldChar w:fldCharType="end"/>
      </w:r>
      <w:r w:rsidR="001A7904">
        <w:t>)</w:t>
      </w:r>
      <w:r w:rsidR="00CC7783">
        <w:t xml:space="preserve">. In </w:t>
      </w:r>
      <w:r w:rsidR="000C0FC6">
        <w:t xml:space="preserve">2021–2022 and </w:t>
      </w:r>
      <w:r w:rsidR="001A7904">
        <w:t>202</w:t>
      </w:r>
      <w:r w:rsidR="006B7EFD">
        <w:t>2</w:t>
      </w:r>
      <w:r w:rsidR="001A7904">
        <w:t>–2</w:t>
      </w:r>
      <w:r w:rsidR="006B7EFD">
        <w:t>3</w:t>
      </w:r>
      <w:r w:rsidR="00D047CD">
        <w:t>,</w:t>
      </w:r>
      <w:r w:rsidR="00CC7783">
        <w:t xml:space="preserve"> </w:t>
      </w:r>
      <w:r w:rsidR="00250E7C">
        <w:t>CEW</w:t>
      </w:r>
      <w:r w:rsidR="00355021">
        <w:t xml:space="preserve"> was delivered to the Macquarie Marshes, Gwydir </w:t>
      </w:r>
      <w:r w:rsidR="000373FC">
        <w:t>W</w:t>
      </w:r>
      <w:r w:rsidR="00355021">
        <w:t>etlands, Narran Lakes and Lowbidgee</w:t>
      </w:r>
      <w:r w:rsidR="00355021" w:rsidRPr="00355021">
        <w:t xml:space="preserve"> </w:t>
      </w:r>
      <w:r w:rsidR="00355021">
        <w:t xml:space="preserve">to support the maintenance of water at </w:t>
      </w:r>
      <w:r w:rsidR="00FC44AD">
        <w:t xml:space="preserve">waterbird </w:t>
      </w:r>
      <w:r w:rsidR="00355021">
        <w:t xml:space="preserve">breeding </w:t>
      </w:r>
      <w:r w:rsidR="00DE01E1">
        <w:t xml:space="preserve">aggregations </w:t>
      </w:r>
      <w:r w:rsidR="00FC44AD">
        <w:t xml:space="preserve">that formed in response to </w:t>
      </w:r>
      <w:r w:rsidR="00CC7783">
        <w:t>extensive natural flooding</w:t>
      </w:r>
      <w:r w:rsidR="00FC44AD">
        <w:t xml:space="preserve">. As a result, the extent of floodplain supported by Commonwealth environmental actions in </w:t>
      </w:r>
      <w:r w:rsidR="000C0FC6">
        <w:t>the</w:t>
      </w:r>
      <w:r w:rsidR="006B7EFD">
        <w:t xml:space="preserve">se </w:t>
      </w:r>
      <w:r w:rsidR="00AA60A1">
        <w:t xml:space="preserve">2 </w:t>
      </w:r>
      <w:r w:rsidR="006B7EFD">
        <w:t xml:space="preserve">years </w:t>
      </w:r>
      <w:r w:rsidR="00A80625">
        <w:t>(</w:t>
      </w:r>
      <w:r w:rsidR="000C0FC6">
        <w:t>2021–</w:t>
      </w:r>
      <w:r w:rsidR="00291F2F">
        <w:t>23</w:t>
      </w:r>
      <w:r w:rsidR="00A80625">
        <w:t>)</w:t>
      </w:r>
      <w:r w:rsidR="00FC44AD">
        <w:t xml:space="preserve"> </w:t>
      </w:r>
      <w:r w:rsidR="000373FC">
        <w:t>was</w:t>
      </w:r>
      <w:r w:rsidR="00FC44AD">
        <w:t xml:space="preserve"> </w:t>
      </w:r>
      <w:r w:rsidR="006B7EFD">
        <w:t xml:space="preserve">the </w:t>
      </w:r>
      <w:r w:rsidR="000D3CEA">
        <w:t>highe</w:t>
      </w:r>
      <w:r w:rsidR="006B7EFD">
        <w:t>st</w:t>
      </w:r>
      <w:r w:rsidR="00FC44AD">
        <w:t xml:space="preserve"> (</w:t>
      </w:r>
      <w:r w:rsidR="000C0FC6">
        <w:t xml:space="preserve">average </w:t>
      </w:r>
      <w:r w:rsidR="000D3CEA">
        <w:t>7</w:t>
      </w:r>
      <w:r w:rsidR="00D21288">
        <w:t>1</w:t>
      </w:r>
      <w:r w:rsidR="000D3CEA">
        <w:t>,</w:t>
      </w:r>
      <w:r w:rsidR="000C0FC6">
        <w:t>947</w:t>
      </w:r>
      <w:r w:rsidR="00FC44AD">
        <w:t> ha</w:t>
      </w:r>
      <w:r w:rsidR="009744C9">
        <w:t xml:space="preserve">, </w:t>
      </w:r>
      <w:r w:rsidR="00827937">
        <w:t>5</w:t>
      </w:r>
      <w:r w:rsidR="009744C9">
        <w:t>% of the managed floodplain) (</w:t>
      </w:r>
      <w:r w:rsidR="00FC44AD">
        <w:fldChar w:fldCharType="begin" w:fldLock="1"/>
      </w:r>
      <w:r w:rsidR="00FC44AD">
        <w:instrText xml:space="preserve"> REF _Ref36563395 \h </w:instrText>
      </w:r>
      <w:r w:rsidR="000C0FC6">
        <w:instrText xml:space="preserve"> \* MERGEFORMAT </w:instrText>
      </w:r>
      <w:r w:rsidR="00FC44AD">
        <w:fldChar w:fldCharType="separate"/>
      </w:r>
      <w:r w:rsidR="009B47F6">
        <w:t xml:space="preserve">Figure </w:t>
      </w:r>
      <w:r w:rsidR="009B47F6">
        <w:rPr>
          <w:noProof/>
        </w:rPr>
        <w:t>5.9</w:t>
      </w:r>
      <w:r w:rsidR="00FC44AD">
        <w:fldChar w:fldCharType="end"/>
      </w:r>
      <w:r w:rsidR="00FC44AD">
        <w:t>).</w:t>
      </w:r>
      <w:r w:rsidR="00CC7783">
        <w:t xml:space="preserve"> </w:t>
      </w:r>
      <w:r w:rsidR="009744C9">
        <w:t xml:space="preserve">Over the </w:t>
      </w:r>
      <w:r w:rsidR="001A7904">
        <w:t>10-year</w:t>
      </w:r>
      <w:r w:rsidR="009744C9">
        <w:t xml:space="preserve"> period of monitoring, </w:t>
      </w:r>
      <w:r w:rsidR="006B7EFD">
        <w:t>191,526 h</w:t>
      </w:r>
      <w:r w:rsidR="005551A7">
        <w:t xml:space="preserve">a </w:t>
      </w:r>
      <w:r w:rsidR="009744C9">
        <w:t xml:space="preserve">of floodplains </w:t>
      </w:r>
      <w:r w:rsidR="00886311">
        <w:t>(</w:t>
      </w:r>
      <w:r w:rsidR="006B7EFD">
        <w:t>191,599</w:t>
      </w:r>
      <w:r w:rsidR="005551A7">
        <w:t xml:space="preserve"> ha </w:t>
      </w:r>
      <w:r w:rsidR="00886311">
        <w:t>including the CLLMM)</w:t>
      </w:r>
      <w:r w:rsidR="00D047CD">
        <w:t>,</w:t>
      </w:r>
      <w:r w:rsidR="00886311">
        <w:t xml:space="preserve"> comprising </w:t>
      </w:r>
      <w:r w:rsidR="001B6B19">
        <w:t>1</w:t>
      </w:r>
      <w:r w:rsidR="002D221C">
        <w:t>2</w:t>
      </w:r>
      <w:r w:rsidR="009744C9">
        <w:t xml:space="preserve">% of the managed floodplain, </w:t>
      </w:r>
      <w:r w:rsidR="000373FC">
        <w:t>was</w:t>
      </w:r>
      <w:r w:rsidR="009744C9">
        <w:t xml:space="preserve"> inundated by </w:t>
      </w:r>
      <w:r w:rsidR="00250E7C">
        <w:t>CEW</w:t>
      </w:r>
      <w:r w:rsidR="009744C9">
        <w:t xml:space="preserve"> at least </w:t>
      </w:r>
      <w:r w:rsidR="00E5298D">
        <w:t>once</w:t>
      </w:r>
      <w:r w:rsidR="00CC4845">
        <w:t xml:space="preserve"> (</w:t>
      </w:r>
      <w:r w:rsidR="00CC4845">
        <w:fldChar w:fldCharType="begin" w:fldLock="1"/>
      </w:r>
      <w:r w:rsidR="00CC4845">
        <w:instrText xml:space="preserve"> REF _Ref68614877 \h </w:instrText>
      </w:r>
      <w:r w:rsidR="000C0FC6">
        <w:instrText xml:space="preserve"> \* MERGEFORMAT </w:instrText>
      </w:r>
      <w:r w:rsidR="00CC4845">
        <w:fldChar w:fldCharType="separate"/>
      </w:r>
      <w:r w:rsidR="009B47F6" w:rsidRPr="00554C1A">
        <w:t>Figure</w:t>
      </w:r>
      <w:r w:rsidR="009B47F6">
        <w:t> 5.10</w:t>
      </w:r>
      <w:r w:rsidR="00CC4845">
        <w:fldChar w:fldCharType="end"/>
      </w:r>
      <w:r w:rsidR="00CC4845" w:rsidRPr="00357367">
        <w:t>)</w:t>
      </w:r>
      <w:r w:rsidRPr="00357367">
        <w:t>.</w:t>
      </w:r>
    </w:p>
    <w:p w14:paraId="4860857D" w14:textId="037DF0BC" w:rsidR="00604524" w:rsidRDefault="005E61A3" w:rsidP="00137FF4">
      <w:pPr>
        <w:pStyle w:val="BodyText"/>
      </w:pPr>
      <w:r w:rsidRPr="005D426B">
        <w:t>R</w:t>
      </w:r>
      <w:r w:rsidR="000A7BB4" w:rsidRPr="005D426B">
        <w:t>iver red gum</w:t>
      </w:r>
      <w:r w:rsidR="00254829" w:rsidRPr="005D426B">
        <w:t xml:space="preserve"> forest riparian zone</w:t>
      </w:r>
      <w:r w:rsidR="00EC3ABE">
        <w:t xml:space="preserve"> and </w:t>
      </w:r>
      <w:r w:rsidR="00254829" w:rsidRPr="005D426B">
        <w:t xml:space="preserve">floodplain was inundated by </w:t>
      </w:r>
      <w:r w:rsidR="00250E7C">
        <w:t>CEW</w:t>
      </w:r>
      <w:r w:rsidR="00254829" w:rsidRPr="005D426B">
        <w:t xml:space="preserve"> to the greatest extent</w:t>
      </w:r>
      <w:r w:rsidR="003D5F4D">
        <w:t xml:space="preserve"> –</w:t>
      </w:r>
      <w:r w:rsidR="001A0AB1" w:rsidRPr="005D426B">
        <w:t xml:space="preserve"> </w:t>
      </w:r>
      <w:r w:rsidR="0041420A" w:rsidRPr="005D426B">
        <w:t>7</w:t>
      </w:r>
      <w:r w:rsidR="006B7EFD">
        <w:t>7</w:t>
      </w:r>
      <w:r w:rsidR="0041420A" w:rsidRPr="005D426B">
        <w:t>,</w:t>
      </w:r>
      <w:r w:rsidR="006B7EFD">
        <w:t>257</w:t>
      </w:r>
      <w:r w:rsidR="001A0AB1" w:rsidRPr="005D426B">
        <w:t xml:space="preserve"> ha </w:t>
      </w:r>
      <w:r w:rsidR="003D5F4D">
        <w:t xml:space="preserve">were </w:t>
      </w:r>
      <w:r w:rsidR="00254829" w:rsidRPr="005D426B">
        <w:t xml:space="preserve">inundated over the </w:t>
      </w:r>
      <w:r w:rsidR="00F7360E">
        <w:t>10 years</w:t>
      </w:r>
      <w:r w:rsidR="00254829" w:rsidRPr="005D426B">
        <w:t xml:space="preserve"> at varying frequencies</w:t>
      </w:r>
      <w:r w:rsidR="000373FC" w:rsidRPr="005D426B">
        <w:t>,</w:t>
      </w:r>
      <w:r w:rsidR="00254829" w:rsidRPr="005D426B">
        <w:t xml:space="preserve"> representing </w:t>
      </w:r>
      <w:r w:rsidR="00CC4845" w:rsidRPr="005D426B">
        <w:t>22</w:t>
      </w:r>
      <w:r w:rsidR="00254829" w:rsidRPr="005D426B">
        <w:t>% of this ecosystem type on the managed floodplain (</w:t>
      </w:r>
      <w:r w:rsidR="00D26890" w:rsidRPr="005D426B">
        <w:fldChar w:fldCharType="begin" w:fldLock="1"/>
      </w:r>
      <w:r w:rsidR="00D26890" w:rsidRPr="005D426B">
        <w:instrText xml:space="preserve"> REF _Ref36563395 \h </w:instrText>
      </w:r>
      <w:r w:rsidR="000C0FC6">
        <w:instrText xml:space="preserve"> \* MERGEFORMAT </w:instrText>
      </w:r>
      <w:r w:rsidR="00D26890" w:rsidRPr="005D426B">
        <w:fldChar w:fldCharType="separate"/>
      </w:r>
      <w:r w:rsidR="009B47F6">
        <w:t xml:space="preserve">Figure </w:t>
      </w:r>
      <w:r w:rsidR="009B47F6">
        <w:rPr>
          <w:noProof/>
        </w:rPr>
        <w:t>5.9</w:t>
      </w:r>
      <w:r w:rsidR="00D26890" w:rsidRPr="005D426B">
        <w:fldChar w:fldCharType="end"/>
      </w:r>
      <w:r w:rsidR="00D26890" w:rsidRPr="005D426B">
        <w:t xml:space="preserve">, </w:t>
      </w:r>
      <w:r w:rsidR="00D26890" w:rsidRPr="005D426B">
        <w:fldChar w:fldCharType="begin" w:fldLock="1"/>
      </w:r>
      <w:r w:rsidR="00D26890" w:rsidRPr="005D426B">
        <w:instrText xml:space="preserve"> REF _Ref68614877 \h </w:instrText>
      </w:r>
      <w:r w:rsidR="000C0FC6">
        <w:instrText xml:space="preserve"> \* MERGEFORMAT </w:instrText>
      </w:r>
      <w:r w:rsidR="00D26890" w:rsidRPr="005D426B">
        <w:fldChar w:fldCharType="separate"/>
      </w:r>
      <w:r w:rsidR="009B47F6" w:rsidRPr="00554C1A">
        <w:t>Figure</w:t>
      </w:r>
      <w:r w:rsidR="009B47F6">
        <w:t> 5.10</w:t>
      </w:r>
      <w:r w:rsidR="00D26890" w:rsidRPr="005D426B">
        <w:fldChar w:fldCharType="end"/>
      </w:r>
      <w:r w:rsidR="00254829" w:rsidRPr="005D426B">
        <w:t xml:space="preserve">). </w:t>
      </w:r>
      <w:r w:rsidR="000A7BB4" w:rsidRPr="005D426B">
        <w:t>River red gum</w:t>
      </w:r>
      <w:r w:rsidR="00254829" w:rsidRPr="005D426B">
        <w:t xml:space="preserve"> forest and woodland floodplain types comprise</w:t>
      </w:r>
      <w:r w:rsidR="009376ED" w:rsidRPr="005D426B">
        <w:t>d</w:t>
      </w:r>
      <w:r w:rsidR="00254829" w:rsidRPr="005D426B">
        <w:t xml:space="preserve"> between </w:t>
      </w:r>
      <w:r w:rsidR="0041420A" w:rsidRPr="005D426B">
        <w:t>32</w:t>
      </w:r>
      <w:r w:rsidR="00254829" w:rsidRPr="005D426B">
        <w:t xml:space="preserve">% and </w:t>
      </w:r>
      <w:r w:rsidR="0041420A" w:rsidRPr="005D426B">
        <w:t>82</w:t>
      </w:r>
      <w:r w:rsidR="00254829" w:rsidRPr="005D426B">
        <w:t xml:space="preserve">% of the floodplain area inundated in any one year over the last </w:t>
      </w:r>
      <w:r w:rsidR="00F7360E">
        <w:t>10 years</w:t>
      </w:r>
      <w:r w:rsidR="00254829" w:rsidRPr="005D426B">
        <w:t xml:space="preserve">. This reflects the </w:t>
      </w:r>
      <w:r w:rsidR="000C0FC6" w:rsidRPr="005D426B">
        <w:t xml:space="preserve">proximity of river red gum ecosystems to river channels </w:t>
      </w:r>
      <w:r w:rsidR="000C0FC6">
        <w:t xml:space="preserve">and the </w:t>
      </w:r>
      <w:r w:rsidR="00254829" w:rsidRPr="005D426B">
        <w:t xml:space="preserve">high value of </w:t>
      </w:r>
      <w:r w:rsidR="000C0FC6">
        <w:t xml:space="preserve">river red gum in priority </w:t>
      </w:r>
      <w:r w:rsidR="00254829" w:rsidRPr="005D426B">
        <w:t>assets (e.g. Barmah</w:t>
      </w:r>
      <w:r w:rsidR="009376ED" w:rsidRPr="005D426B">
        <w:t>–</w:t>
      </w:r>
      <w:r w:rsidR="00254829" w:rsidRPr="005D426B">
        <w:t xml:space="preserve">Millewa Forest, </w:t>
      </w:r>
      <w:r w:rsidR="00604524">
        <w:t>the Lowbidgee floodplain and Macquarie Marshes.</w:t>
      </w:r>
    </w:p>
    <w:p w14:paraId="697D1B86" w14:textId="60CE0737" w:rsidR="009B661F" w:rsidRDefault="00137FF4" w:rsidP="00512200">
      <w:pPr>
        <w:pStyle w:val="Caption"/>
      </w:pPr>
      <w:bookmarkStart w:id="346" w:name="_Ref36563395"/>
      <w:bookmarkStart w:id="347" w:name="_Toc80902565"/>
      <w:bookmarkStart w:id="348" w:name="_Toc201867385"/>
      <w:r>
        <w:t xml:space="preserve">Figure </w:t>
      </w:r>
      <w:r>
        <w:fldChar w:fldCharType="begin" w:fldLock="1"/>
      </w:r>
      <w:r>
        <w:instrText xml:space="preserve"> STYLEREF 1 \s </w:instrText>
      </w:r>
      <w:r>
        <w:fldChar w:fldCharType="separate"/>
      </w:r>
      <w:r w:rsidR="009B47F6">
        <w:rPr>
          <w:noProof/>
        </w:rPr>
        <w:t>5</w:t>
      </w:r>
      <w:r>
        <w:fldChar w:fldCharType="end"/>
      </w:r>
      <w:r>
        <w:t>.</w:t>
      </w:r>
      <w:r>
        <w:fldChar w:fldCharType="begin"/>
      </w:r>
      <w:r>
        <w:instrText xml:space="preserve"> SEQ Figure \* ARABIC \s 1 </w:instrText>
      </w:r>
      <w:r>
        <w:fldChar w:fldCharType="separate"/>
      </w:r>
      <w:r w:rsidR="0000560C">
        <w:rPr>
          <w:noProof/>
        </w:rPr>
        <w:t>9</w:t>
      </w:r>
      <w:r>
        <w:fldChar w:fldCharType="end"/>
      </w:r>
      <w:bookmarkEnd w:id="346"/>
      <w:r w:rsidR="00254829" w:rsidRPr="00554C1A">
        <w:t xml:space="preserve"> </w:t>
      </w:r>
      <w:r w:rsidR="00400472">
        <w:t>ANAE f</w:t>
      </w:r>
      <w:r w:rsidR="00254829" w:rsidRPr="00554C1A">
        <w:t xml:space="preserve">loodplain ecosystem types inundated by </w:t>
      </w:r>
      <w:r w:rsidR="001F55A3">
        <w:t>C</w:t>
      </w:r>
      <w:r w:rsidR="007C3B52">
        <w:t>EW</w:t>
      </w:r>
      <w:r w:rsidR="00EC4B78">
        <w:t>,</w:t>
      </w:r>
      <w:r w:rsidR="00254829" w:rsidRPr="00554C1A">
        <w:t xml:space="preserve"> </w:t>
      </w:r>
      <w:r w:rsidR="001A7904">
        <w:t>2014–24</w:t>
      </w:r>
      <w:bookmarkEnd w:id="347"/>
      <w:bookmarkEnd w:id="348"/>
    </w:p>
    <w:p w14:paraId="06069F59" w14:textId="3174E96B" w:rsidR="008212B1" w:rsidRDefault="008212B1" w:rsidP="00512200">
      <w:pPr>
        <w:pStyle w:val="CaptionNote"/>
      </w:pPr>
      <w:r w:rsidRPr="009B661F">
        <w:t>Floodplain types inundated comprise 11 floodplain types upstream of the C</w:t>
      </w:r>
      <w:r w:rsidR="00250E7C">
        <w:t xml:space="preserve">oorong, </w:t>
      </w:r>
      <w:r w:rsidRPr="009B661F">
        <w:t>L</w:t>
      </w:r>
      <w:r w:rsidR="00250E7C">
        <w:t xml:space="preserve">ower </w:t>
      </w:r>
      <w:r w:rsidRPr="009B661F">
        <w:t>L</w:t>
      </w:r>
      <w:r w:rsidR="00250E7C">
        <w:t xml:space="preserve">akes and </w:t>
      </w:r>
      <w:r w:rsidRPr="009B661F">
        <w:t>M</w:t>
      </w:r>
      <w:r w:rsidR="00250E7C">
        <w:t xml:space="preserve">urray </w:t>
      </w:r>
      <w:r w:rsidRPr="009B661F">
        <w:t>M</w:t>
      </w:r>
      <w:r w:rsidR="00250E7C">
        <w:t>outh</w:t>
      </w:r>
      <w:r w:rsidRPr="009B661F">
        <w:t xml:space="preserve"> and excludes F1.13: Paperbark riparian zone or floodplain adjacent to the Coorong.</w:t>
      </w:r>
      <w:r w:rsidR="009B661F" w:rsidRPr="009B661F">
        <w:t xml:space="preserve"> </w:t>
      </w:r>
      <w:r w:rsidR="009B661F">
        <w:t xml:space="preserve">Complete tabulated data are presented in </w:t>
      </w:r>
      <w:r w:rsidR="00DB7836">
        <w:fldChar w:fldCharType="begin" w:fldLock="1"/>
      </w:r>
      <w:r w:rsidR="00DB7836">
        <w:instrText xml:space="preserve"> REF _Ref100528566 \h </w:instrText>
      </w:r>
      <w:r w:rsidR="00DB7836">
        <w:fldChar w:fldCharType="separate"/>
      </w:r>
      <w:r w:rsidR="009B47F6">
        <w:t>Table </w:t>
      </w:r>
      <w:r w:rsidR="009B47F6">
        <w:rPr>
          <w:noProof/>
        </w:rPr>
        <w:t>A</w:t>
      </w:r>
      <w:r w:rsidR="009B47F6">
        <w:t>.</w:t>
      </w:r>
      <w:r w:rsidR="009B47F6">
        <w:rPr>
          <w:noProof/>
        </w:rPr>
        <w:t>2</w:t>
      </w:r>
      <w:r w:rsidR="00DB7836">
        <w:fldChar w:fldCharType="end"/>
      </w:r>
      <w:r w:rsidR="00D514C5">
        <w:t>.</w:t>
      </w:r>
    </w:p>
    <w:p w14:paraId="17944AC6" w14:textId="73916B1A" w:rsidR="008D4716" w:rsidRDefault="008D4716" w:rsidP="008D4716">
      <w:pPr>
        <w:pStyle w:val="BodyText"/>
      </w:pPr>
      <w:r w:rsidRPr="004C4D02">
        <w:rPr>
          <w:noProof/>
        </w:rPr>
        <w:drawing>
          <wp:inline distT="0" distB="0" distL="0" distR="0" wp14:anchorId="2CC6BF54" wp14:editId="1854E475">
            <wp:extent cx="6118817" cy="2328530"/>
            <wp:effectExtent l="0" t="0" r="0" b="0"/>
            <wp:docPr id="717634447" name="Picture 14" descr="Stacked column chart. X-axis is water year and y-axis is area supported by Commonwealth environmental water. Column for each year stacks the types of floodplain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34447" name="Picture 14" descr="Stacked column chart. X-axis is water year and y-axis is area supported by Commonwealth environmental water. Column for each year stacks the types of floodplain ecosystems."/>
                    <pic:cNvPicPr>
                      <a:picLocks noChangeAspect="1" noChangeArrowheads="1"/>
                    </pic:cNvPicPr>
                  </pic:nvPicPr>
                  <pic:blipFill rotWithShape="1">
                    <a:blip r:embed="rId74">
                      <a:extLst>
                        <a:ext uri="{96DAC541-7B7A-43D3-8B79-37D633B846F1}">
                          <asvg:svgBlip xmlns:asvg="http://schemas.microsoft.com/office/drawing/2016/SVG/main" r:embed="rId75"/>
                        </a:ext>
                      </a:extLst>
                    </a:blip>
                    <a:srcRect t="7006" b="2733"/>
                    <a:stretch/>
                  </pic:blipFill>
                  <pic:spPr bwMode="auto">
                    <a:xfrm>
                      <a:off x="0" y="0"/>
                      <a:ext cx="6120000" cy="2328980"/>
                    </a:xfrm>
                    <a:prstGeom prst="rect">
                      <a:avLst/>
                    </a:prstGeom>
                    <a:ln>
                      <a:noFill/>
                    </a:ln>
                    <a:extLst>
                      <a:ext uri="{53640926-AAD7-44D8-BBD7-CCE9431645EC}">
                        <a14:shadowObscured xmlns:a14="http://schemas.microsoft.com/office/drawing/2010/main"/>
                      </a:ext>
                    </a:extLst>
                  </pic:spPr>
                </pic:pic>
              </a:graphicData>
            </a:graphic>
          </wp:inline>
        </w:drawing>
      </w:r>
    </w:p>
    <w:p w14:paraId="66DE5F34" w14:textId="700CF09D" w:rsidR="007C3B52" w:rsidRDefault="008212B1" w:rsidP="007C3B52">
      <w:pPr>
        <w:pStyle w:val="BodyTextExtraSpaceBefore"/>
      </w:pPr>
      <w:r w:rsidRPr="005D426B">
        <w:t>The pattern of watering across years</w:t>
      </w:r>
      <w:r>
        <w:t>,</w:t>
      </w:r>
      <w:r w:rsidRPr="005D426B">
        <w:t xml:space="preserve"> seen in </w:t>
      </w:r>
      <w:r w:rsidRPr="005D426B">
        <w:fldChar w:fldCharType="begin" w:fldLock="1"/>
      </w:r>
      <w:r w:rsidRPr="005D426B">
        <w:instrText xml:space="preserve"> REF _Ref36563395 \h </w:instrText>
      </w:r>
      <w:r>
        <w:instrText xml:space="preserve"> \* MERGEFORMAT </w:instrText>
      </w:r>
      <w:r w:rsidRPr="005D426B">
        <w:fldChar w:fldCharType="separate"/>
      </w:r>
      <w:r w:rsidR="009B47F6">
        <w:t xml:space="preserve">Figure </w:t>
      </w:r>
      <w:r w:rsidR="009B47F6">
        <w:rPr>
          <w:noProof/>
        </w:rPr>
        <w:t>5.9</w:t>
      </w:r>
      <w:r w:rsidRPr="005D426B">
        <w:fldChar w:fldCharType="end"/>
      </w:r>
      <w:r>
        <w:t xml:space="preserve">, </w:t>
      </w:r>
      <w:r w:rsidRPr="005D426B">
        <w:t>reveals some contrasts. The 2 years with the least floodplain inundation were 2016–17</w:t>
      </w:r>
      <w:r>
        <w:t xml:space="preserve"> </w:t>
      </w:r>
      <w:r w:rsidRPr="005D426B">
        <w:t>and 2019–20</w:t>
      </w:r>
      <w:r w:rsidR="000B0D43">
        <w:t>.</w:t>
      </w:r>
      <w:r w:rsidR="003D0E88">
        <w:t xml:space="preserve"> </w:t>
      </w:r>
      <w:r w:rsidRPr="005D426B">
        <w:t>2016–17</w:t>
      </w:r>
      <w:r>
        <w:t xml:space="preserve"> was </w:t>
      </w:r>
      <w:r w:rsidRPr="005D426B">
        <w:t xml:space="preserve">a very wet year where watering of floodplains by </w:t>
      </w:r>
      <w:r w:rsidR="0055573A">
        <w:t>CEW</w:t>
      </w:r>
      <w:r w:rsidRPr="005D426B">
        <w:t xml:space="preserve"> was not seen as a priority</w:t>
      </w:r>
      <w:r w:rsidR="003D0E88">
        <w:t>, and</w:t>
      </w:r>
      <w:r>
        <w:t xml:space="preserve"> </w:t>
      </w:r>
      <w:r w:rsidRPr="005D426B">
        <w:t>2019–20</w:t>
      </w:r>
      <w:r>
        <w:t xml:space="preserve"> was </w:t>
      </w:r>
      <w:r w:rsidRPr="005D426B">
        <w:t>the driest year on record</w:t>
      </w:r>
      <w:r>
        <w:t xml:space="preserve"> and a</w:t>
      </w:r>
      <w:r w:rsidRPr="005D426B">
        <w:t xml:space="preserve">vailable </w:t>
      </w:r>
      <w:r w:rsidR="0055573A">
        <w:t>CEW</w:t>
      </w:r>
      <w:r w:rsidRPr="005D426B">
        <w:t xml:space="preserve"> was directed to supporting base flows</w:t>
      </w:r>
      <w:r w:rsidR="000D289E">
        <w:t xml:space="preserve"> –</w:t>
      </w:r>
      <w:r w:rsidRPr="005D426B">
        <w:t xml:space="preserve"> only 2 of 155 planned watering actions target</w:t>
      </w:r>
      <w:r w:rsidR="000D289E">
        <w:t>ed</w:t>
      </w:r>
      <w:r w:rsidRPr="005D426B">
        <w:t xml:space="preserve"> overbank flows. The </w:t>
      </w:r>
      <w:r>
        <w:t>2021–23</w:t>
      </w:r>
      <w:r w:rsidRPr="005D426B">
        <w:t xml:space="preserve"> </w:t>
      </w:r>
      <w:r>
        <w:t xml:space="preserve">period </w:t>
      </w:r>
      <w:r w:rsidRPr="005D426B">
        <w:t>was also very wet but</w:t>
      </w:r>
      <w:r w:rsidR="003821F1">
        <w:t>,</w:t>
      </w:r>
      <w:r w:rsidRPr="005D426B">
        <w:t xml:space="preserve"> unlike 2016–17, there was extensive use of </w:t>
      </w:r>
      <w:r w:rsidR="0055573A">
        <w:t>CEW</w:t>
      </w:r>
      <w:r w:rsidRPr="005D426B">
        <w:t xml:space="preserve"> to support completion of waterbird breeding</w:t>
      </w:r>
      <w:r>
        <w:t xml:space="preserve"> in late summer, </w:t>
      </w:r>
      <w:r w:rsidR="007C3B52">
        <w:t>after water rains reduced.</w:t>
      </w:r>
    </w:p>
    <w:p w14:paraId="6D3E2A81" w14:textId="2E3180C2" w:rsidR="009348C0" w:rsidRDefault="00254829" w:rsidP="00512200">
      <w:pPr>
        <w:pStyle w:val="CaptionWithNote"/>
      </w:pPr>
      <w:bookmarkStart w:id="349" w:name="_Ref68614877"/>
      <w:bookmarkStart w:id="350" w:name="_Toc80902566"/>
      <w:bookmarkStart w:id="351" w:name="_Toc201867386"/>
      <w:bookmarkStart w:id="352" w:name="_Ref41870716"/>
      <w:r w:rsidRPr="00554C1A">
        <w:lastRenderedPageBreak/>
        <w:t>Figure</w:t>
      </w:r>
      <w:r w:rsidR="00D514C5">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0</w:t>
      </w:r>
      <w:r w:rsidR="00137FF4">
        <w:fldChar w:fldCharType="end"/>
      </w:r>
      <w:bookmarkEnd w:id="349"/>
      <w:r w:rsidRPr="00554C1A">
        <w:t xml:space="preserve"> </w:t>
      </w:r>
      <w:bookmarkEnd w:id="350"/>
      <w:r w:rsidR="00672843" w:rsidRPr="00554C1A">
        <w:t xml:space="preserve">Annual watering frequencies of </w:t>
      </w:r>
      <w:r w:rsidR="0055573A">
        <w:t>A</w:t>
      </w:r>
      <w:r w:rsidR="00FA0EF5">
        <w:t>NAE</w:t>
      </w:r>
      <w:r w:rsidR="0055573A">
        <w:t xml:space="preserve"> </w:t>
      </w:r>
      <w:r w:rsidR="00672843" w:rsidRPr="00554C1A">
        <w:t>floodplain ecosystem types</w:t>
      </w:r>
      <w:r w:rsidR="0067773C">
        <w:t>,</w:t>
      </w:r>
      <w:r w:rsidR="00672843" w:rsidRPr="00554C1A">
        <w:t xml:space="preserve"> </w:t>
      </w:r>
      <w:r w:rsidR="000D289E">
        <w:t xml:space="preserve">including </w:t>
      </w:r>
      <w:r w:rsidR="00672843" w:rsidRPr="00554C1A">
        <w:t xml:space="preserve">the total </w:t>
      </w:r>
      <w:r w:rsidR="00A01C9B">
        <w:t xml:space="preserve">area </w:t>
      </w:r>
      <w:r w:rsidR="00296E94">
        <w:t xml:space="preserve">watered </w:t>
      </w:r>
      <w:r w:rsidR="00A01C9B">
        <w:t>and</w:t>
      </w:r>
      <w:r w:rsidR="00A01C9B" w:rsidRPr="00554C1A">
        <w:t xml:space="preserve"> </w:t>
      </w:r>
      <w:r w:rsidR="00672843" w:rsidRPr="00554C1A">
        <w:t>percentage of each floodplain type</w:t>
      </w:r>
      <w:r w:rsidR="00722A99">
        <w:t xml:space="preserve"> on the managed floodplain</w:t>
      </w:r>
      <w:r w:rsidR="00FD4988">
        <w:t xml:space="preserve"> </w:t>
      </w:r>
      <w:r w:rsidR="00FD4988" w:rsidRPr="00554C1A">
        <w:t>inundated by C</w:t>
      </w:r>
      <w:r w:rsidR="00C37161">
        <w:t>EW</w:t>
      </w:r>
      <w:r w:rsidR="00CF3DD3">
        <w:t xml:space="preserve">, </w:t>
      </w:r>
      <w:r w:rsidR="001A7904">
        <w:t>2014–24</w:t>
      </w:r>
      <w:bookmarkEnd w:id="351"/>
    </w:p>
    <w:p w14:paraId="5A5A12EE" w14:textId="17F96D63" w:rsidR="00A86002" w:rsidRPr="00A86002" w:rsidRDefault="00A86002" w:rsidP="00512200">
      <w:pPr>
        <w:pStyle w:val="CaptionNote"/>
      </w:pPr>
      <w:r>
        <w:t xml:space="preserve">Annual watering frequency is expressed as the number of years in the </w:t>
      </w:r>
      <w:r w:rsidR="001A7904">
        <w:t>10-year</w:t>
      </w:r>
      <w:r>
        <w:t xml:space="preserve"> period that the ecosystem type </w:t>
      </w:r>
      <w:r w:rsidR="0050093E">
        <w:t>was inundated</w:t>
      </w:r>
      <w:r>
        <w:t xml:space="preserve"> by C</w:t>
      </w:r>
      <w:r w:rsidR="00C37161">
        <w:t>EW</w:t>
      </w:r>
      <w:r>
        <w:t xml:space="preserve">, from 1 year </w:t>
      </w:r>
      <w:r w:rsidR="00F7360E">
        <w:t>in 10</w:t>
      </w:r>
      <w:r>
        <w:t xml:space="preserve"> (1</w:t>
      </w:r>
      <w:r w:rsidR="00F7360E">
        <w:t>in10</w:t>
      </w:r>
      <w:r>
        <w:t xml:space="preserve">) through to </w:t>
      </w:r>
      <w:r w:rsidR="004C4D02">
        <w:t>10 years in 10</w:t>
      </w:r>
      <w:r>
        <w:t xml:space="preserve"> (i.e. every year).</w:t>
      </w:r>
      <w:r w:rsidR="000D289E">
        <w:t xml:space="preserve"> MF = managed floodplain.</w:t>
      </w:r>
    </w:p>
    <w:p w14:paraId="4708FF43" w14:textId="2E06AF45" w:rsidR="008212B1" w:rsidRPr="00357367" w:rsidRDefault="004C4D02" w:rsidP="00306A5D">
      <w:pPr>
        <w:pStyle w:val="Figure"/>
      </w:pPr>
      <w:bookmarkStart w:id="353" w:name="_Toc80971106"/>
      <w:bookmarkEnd w:id="352"/>
      <w:r w:rsidRPr="004C4D02">
        <w:rPr>
          <w:noProof/>
        </w:rPr>
        <w:drawing>
          <wp:inline distT="0" distB="0" distL="0" distR="0" wp14:anchorId="2DEFB86A" wp14:editId="3BCB0398">
            <wp:extent cx="6120000" cy="2679403"/>
            <wp:effectExtent l="0" t="0" r="0" b="6985"/>
            <wp:docPr id="787078961" name="Picture 12" descr="Stacked horizontal bar chart. Stacks show the watering frequencies, from one in 9 years to 9 in 9 years, and all add up to 100%. Y-axis is different types of floodplain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78961" name="Picture 12" descr="Stacked horizontal bar chart. Stacks show the watering frequencies, from one in 9 years to 9 in 9 years, and all add up to 100%. Y-axis is different types of floodplain ecosystems."/>
                    <pic:cNvPicPr>
                      <a:picLocks noChangeAspect="1" noChangeArrowheads="1"/>
                    </pic:cNvPicPr>
                  </pic:nvPicPr>
                  <pic:blipFill>
                    <a:blip r:embed="rId76">
                      <a:extLst>
                        <a:ext uri="{96DAC541-7B7A-43D3-8B79-37D633B846F1}">
                          <asvg:svgBlip xmlns:asvg="http://schemas.microsoft.com/office/drawing/2016/SVG/main" r:embed="rId77"/>
                        </a:ext>
                      </a:extLst>
                    </a:blip>
                    <a:stretch>
                      <a:fillRect/>
                    </a:stretch>
                  </pic:blipFill>
                  <pic:spPr bwMode="auto">
                    <a:xfrm>
                      <a:off x="0" y="0"/>
                      <a:ext cx="6120000" cy="2679403"/>
                    </a:xfrm>
                    <a:prstGeom prst="rect">
                      <a:avLst/>
                    </a:prstGeom>
                  </pic:spPr>
                </pic:pic>
              </a:graphicData>
            </a:graphic>
          </wp:inline>
        </w:drawing>
      </w:r>
    </w:p>
    <w:p w14:paraId="2FAF4CC4" w14:textId="7240E7AE" w:rsidR="00254829" w:rsidRDefault="00254829" w:rsidP="003D5AF0">
      <w:pPr>
        <w:pStyle w:val="Heading3"/>
      </w:pPr>
      <w:r w:rsidRPr="00357367">
        <w:t>River ecosystems</w:t>
      </w:r>
      <w:bookmarkEnd w:id="353"/>
    </w:p>
    <w:p w14:paraId="1DB3D49C" w14:textId="408CD98F" w:rsidR="007A6CAC" w:rsidRDefault="000C0FC6" w:rsidP="007A6CAC">
      <w:pPr>
        <w:pStyle w:val="BodyText"/>
      </w:pPr>
      <w:r w:rsidRPr="00357367">
        <w:t>The managed floodplain contains 1</w:t>
      </w:r>
      <w:r>
        <w:t>1</w:t>
      </w:r>
      <w:r w:rsidRPr="00357367">
        <w:t xml:space="preserve">% of </w:t>
      </w:r>
      <w:r w:rsidR="00B6390B">
        <w:t xml:space="preserve">the </w:t>
      </w:r>
      <w:r w:rsidRPr="00357367">
        <w:t xml:space="preserve">total river length in the Basin. </w:t>
      </w:r>
      <w:r>
        <w:t xml:space="preserve">This includes 76% of the total length of permanent lowland rivers in the </w:t>
      </w:r>
      <w:r w:rsidR="00B6390B">
        <w:t>B</w:t>
      </w:r>
      <w:r>
        <w:t>asin and 24% of the temporary lowland river length (</w:t>
      </w:r>
      <w:r>
        <w:fldChar w:fldCharType="begin" w:fldLock="1"/>
      </w:r>
      <w:r>
        <w:instrText xml:space="preserve"> REF _Ref37866156 \h </w:instrText>
      </w:r>
      <w:r>
        <w:fldChar w:fldCharType="separate"/>
      </w:r>
      <w:r w:rsidRPr="00357367">
        <w:t xml:space="preserve">Table </w:t>
      </w:r>
      <w:r>
        <w:rPr>
          <w:noProof/>
        </w:rPr>
        <w:t>4</w:t>
      </w:r>
      <w:r>
        <w:t>.</w:t>
      </w:r>
      <w:r>
        <w:rPr>
          <w:noProof/>
        </w:rPr>
        <w:t>4</w:t>
      </w:r>
      <w:r>
        <w:fldChar w:fldCharType="end"/>
      </w:r>
      <w:r>
        <w:t>). On the managed floodplain, l</w:t>
      </w:r>
      <w:r w:rsidR="007A6CAC" w:rsidRPr="00357367">
        <w:t xml:space="preserve">owland rivers </w:t>
      </w:r>
      <w:r w:rsidR="007A6CAC">
        <w:t>dominate</w:t>
      </w:r>
      <w:r w:rsidR="00465B29">
        <w:t>,</w:t>
      </w:r>
      <w:r w:rsidR="007A6CAC">
        <w:t xml:space="preserve"> </w:t>
      </w:r>
      <w:r w:rsidRPr="00357367">
        <w:t>representing 8</w:t>
      </w:r>
      <w:r>
        <w:t>6</w:t>
      </w:r>
      <w:r w:rsidRPr="00357367">
        <w:t>%</w:t>
      </w:r>
      <w:r>
        <w:t xml:space="preserve"> of the </w:t>
      </w:r>
      <w:r w:rsidRPr="000C0FC6">
        <w:t>53,542</w:t>
      </w:r>
      <w:r>
        <w:t> km total river length that is estimated to be in scope for water management (47</w:t>
      </w:r>
      <w:r w:rsidR="007A6CAC">
        <w:t>%</w:t>
      </w:r>
      <w:r w:rsidRPr="000C0FC6">
        <w:t xml:space="preserve"> </w:t>
      </w:r>
      <w:r w:rsidR="007A6CAC">
        <w:t xml:space="preserve">temporary lowland rivers </w:t>
      </w:r>
      <w:r>
        <w:t>and 39% permanent lowland rivers,</w:t>
      </w:r>
      <w:r w:rsidR="006B7EFD">
        <w:t xml:space="preserve"> </w:t>
      </w:r>
      <w:r w:rsidR="006B7EFD">
        <w:fldChar w:fldCharType="begin" w:fldLock="1"/>
      </w:r>
      <w:r w:rsidR="006B7EFD">
        <w:instrText xml:space="preserve"> REF _Ref41739181 \h </w:instrText>
      </w:r>
      <w:r w:rsidR="006B7EFD">
        <w:fldChar w:fldCharType="separate"/>
      </w:r>
      <w:r w:rsidR="009B47F6" w:rsidRPr="00184DA0">
        <w:t>Figure</w:t>
      </w:r>
      <w:r w:rsidR="009B47F6">
        <w:t> </w:t>
      </w:r>
      <w:r w:rsidR="009B47F6">
        <w:rPr>
          <w:noProof/>
        </w:rPr>
        <w:t>5</w:t>
      </w:r>
      <w:r w:rsidR="009B47F6">
        <w:t>.</w:t>
      </w:r>
      <w:r w:rsidR="009B47F6">
        <w:rPr>
          <w:noProof/>
        </w:rPr>
        <w:t>11</w:t>
      </w:r>
      <w:r w:rsidR="006B7EFD">
        <w:fldChar w:fldCharType="end"/>
      </w:r>
      <w:r w:rsidR="007A6CAC">
        <w:t xml:space="preserve">). With such a high proportion of these </w:t>
      </w:r>
      <w:r>
        <w:t xml:space="preserve">river types </w:t>
      </w:r>
      <w:r w:rsidR="007A6CAC">
        <w:t>present on the managed floodplain</w:t>
      </w:r>
      <w:r w:rsidR="00CB5239">
        <w:t>,</w:t>
      </w:r>
      <w:r w:rsidR="007A6CAC">
        <w:t xml:space="preserve"> it is likely these ecosystems are </w:t>
      </w:r>
      <w:r w:rsidR="007A6CAC" w:rsidRPr="00357367">
        <w:t xml:space="preserve">representative of </w:t>
      </w:r>
      <w:r>
        <w:t xml:space="preserve">the </w:t>
      </w:r>
      <w:r w:rsidR="007A6CAC" w:rsidRPr="00357367">
        <w:t xml:space="preserve">other lowland rivers in the </w:t>
      </w:r>
      <w:r w:rsidR="007A6CAC">
        <w:t>Basins.</w:t>
      </w:r>
      <w:r>
        <w:t xml:space="preserve"> </w:t>
      </w:r>
      <w:r w:rsidR="007A6CAC" w:rsidRPr="00357367">
        <w:t xml:space="preserve">The </w:t>
      </w:r>
      <w:r>
        <w:t>6</w:t>
      </w:r>
      <w:r w:rsidR="00146F6C">
        <w:t> </w:t>
      </w:r>
      <w:r w:rsidR="007A6CAC" w:rsidRPr="00357367">
        <w:rPr>
          <w:rFonts w:eastAsia="Times New Roman" w:cs="Calibri"/>
        </w:rPr>
        <w:t xml:space="preserve">transitional and </w:t>
      </w:r>
      <w:r>
        <w:rPr>
          <w:rFonts w:eastAsia="Times New Roman" w:cs="Calibri"/>
        </w:rPr>
        <w:t>upland</w:t>
      </w:r>
      <w:r w:rsidR="007A6CAC" w:rsidRPr="00357367">
        <w:rPr>
          <w:rFonts w:eastAsia="Times New Roman" w:cs="Calibri"/>
        </w:rPr>
        <w:t xml:space="preserve"> stream</w:t>
      </w:r>
      <w:r>
        <w:t xml:space="preserve"> ecosystem types</w:t>
      </w:r>
      <w:r w:rsidR="007A6CAC" w:rsidRPr="00357367">
        <w:t xml:space="preserve"> on the managed floodplain </w:t>
      </w:r>
      <w:r w:rsidRPr="00357367">
        <w:t>(7,</w:t>
      </w:r>
      <w:r>
        <w:t>485</w:t>
      </w:r>
      <w:r w:rsidRPr="00357367">
        <w:t> km</w:t>
      </w:r>
      <w:r>
        <w:t>, 14%</w:t>
      </w:r>
      <w:r w:rsidRPr="00357367">
        <w:t xml:space="preserve">) </w:t>
      </w:r>
      <w:r>
        <w:t>are generally</w:t>
      </w:r>
      <w:r w:rsidR="007A6CAC" w:rsidRPr="00357367">
        <w:t xml:space="preserve"> high-energy outflow channels from storages</w:t>
      </w:r>
      <w:r w:rsidR="00CB5239">
        <w:t>,</w:t>
      </w:r>
      <w:r w:rsidR="007A6CAC" w:rsidRPr="00357367">
        <w:t xml:space="preserve"> before they flow out into the flat lowlands of the central and western Basin.</w:t>
      </w:r>
    </w:p>
    <w:p w14:paraId="1717163C" w14:textId="5451C9D8" w:rsidR="007A6CAC" w:rsidRDefault="007A6CAC" w:rsidP="00512200">
      <w:pPr>
        <w:pStyle w:val="CaptionWithNote"/>
      </w:pPr>
      <w:bookmarkStart w:id="354" w:name="_Ref41739181"/>
      <w:bookmarkStart w:id="355" w:name="_Toc80902573"/>
      <w:bookmarkStart w:id="356" w:name="_Toc201867387"/>
      <w:r w:rsidRPr="00184DA0">
        <w:lastRenderedPageBreak/>
        <w:t>Figure</w:t>
      </w:r>
      <w:r w:rsidR="00747836">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1</w:t>
      </w:r>
      <w:r w:rsidR="00137FF4">
        <w:fldChar w:fldCharType="end"/>
      </w:r>
      <w:bookmarkEnd w:id="354"/>
      <w:r w:rsidRPr="00184DA0">
        <w:t xml:space="preserve"> Comparison of the proportional representation of </w:t>
      </w:r>
      <w:r w:rsidR="00467F81">
        <w:t>A</w:t>
      </w:r>
      <w:r w:rsidR="00C37161">
        <w:t xml:space="preserve">NAE </w:t>
      </w:r>
      <w:r w:rsidRPr="00184DA0">
        <w:t>river ecosystem types in the Basin to the subset (1</w:t>
      </w:r>
      <w:r w:rsidR="000C0FC6" w:rsidRPr="00184DA0">
        <w:t>1</w:t>
      </w:r>
      <w:r w:rsidRPr="00184DA0">
        <w:t>%) that occurs on the managed floodplain</w:t>
      </w:r>
      <w:bookmarkEnd w:id="355"/>
      <w:r w:rsidR="00A11E14" w:rsidRPr="00184DA0">
        <w:t>, showing the percentage of each type on the managed floodplain that was supported by C</w:t>
      </w:r>
      <w:r w:rsidR="00C37161">
        <w:t>EW</w:t>
      </w:r>
      <w:r w:rsidR="00031763">
        <w:t>,</w:t>
      </w:r>
      <w:r w:rsidR="00A11E14" w:rsidRPr="00184DA0">
        <w:t xml:space="preserve"> </w:t>
      </w:r>
      <w:r w:rsidR="001A7904">
        <w:t>2014–24</w:t>
      </w:r>
      <w:bookmarkEnd w:id="356"/>
    </w:p>
    <w:p w14:paraId="1DAF0756" w14:textId="59167C9D" w:rsidR="00211A92" w:rsidRPr="00211A92" w:rsidRDefault="00211A92" w:rsidP="00512200">
      <w:pPr>
        <w:pStyle w:val="CaptionNote"/>
      </w:pPr>
      <w:r>
        <w:t xml:space="preserve">CEW = </w:t>
      </w:r>
      <w:r w:rsidR="00C3122D">
        <w:t>Commonwealth environmental water.</w:t>
      </w:r>
    </w:p>
    <w:p w14:paraId="05258E2D" w14:textId="77777777" w:rsidR="008212B1" w:rsidRDefault="008212B1" w:rsidP="00306A5D">
      <w:pPr>
        <w:pStyle w:val="Figure"/>
      </w:pPr>
      <w:r w:rsidRPr="00A11E14">
        <w:rPr>
          <w:noProof/>
        </w:rPr>
        <w:drawing>
          <wp:inline distT="0" distB="0" distL="0" distR="0" wp14:anchorId="52FA2D7A" wp14:editId="3016B190">
            <wp:extent cx="6120000" cy="2947005"/>
            <wp:effectExtent l="0" t="0" r="0" b="6350"/>
            <wp:docPr id="122581554" name="Picture 11" descr="Clustered horizontal bar chart. X-axis is area and y-axis categories are types of river ecosystems. The clusters show the area of the Basin, the managed floodplain and the area supported by Commonwealth environmental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81554" name="Picture 11" descr="Clustered horizontal bar chart. X-axis is area and y-axis categories are types of river ecosystems. The clusters show the area of the Basin, the managed floodplain and the area supported by Commonwealth environmental water."/>
                    <pic:cNvPicPr>
                      <a:picLocks noChangeAspect="1" noChangeArrowheads="1"/>
                    </pic:cNvPicPr>
                  </pic:nvPicPr>
                  <pic:blipFill rotWithShape="1">
                    <a:blip r:embed="rId78">
                      <a:extLst>
                        <a:ext uri="{96DAC541-7B7A-43D3-8B79-37D633B846F1}">
                          <asvg:svgBlip xmlns:asvg="http://schemas.microsoft.com/office/drawing/2016/SVG/main" r:embed="rId79"/>
                        </a:ext>
                      </a:extLst>
                    </a:blip>
                    <a:srcRect l="1564" r="2176"/>
                    <a:stretch/>
                  </pic:blipFill>
                  <pic:spPr bwMode="auto">
                    <a:xfrm>
                      <a:off x="0" y="0"/>
                      <a:ext cx="6120000" cy="2947005"/>
                    </a:xfrm>
                    <a:prstGeom prst="rect">
                      <a:avLst/>
                    </a:prstGeom>
                    <a:ln>
                      <a:noFill/>
                    </a:ln>
                    <a:extLst>
                      <a:ext uri="{53640926-AAD7-44D8-BBD7-CCE9431645EC}">
                        <a14:shadowObscured xmlns:a14="http://schemas.microsoft.com/office/drawing/2010/main"/>
                      </a:ext>
                    </a:extLst>
                  </pic:spPr>
                </pic:pic>
              </a:graphicData>
            </a:graphic>
          </wp:inline>
        </w:drawing>
      </w:r>
    </w:p>
    <w:p w14:paraId="7320BD83" w14:textId="42261F5C" w:rsidR="00254829" w:rsidRPr="00357367" w:rsidRDefault="001F55A3" w:rsidP="00C37161">
      <w:pPr>
        <w:pStyle w:val="BodyTextExtraSpaceAbove"/>
      </w:pPr>
      <w:r>
        <w:t>Commonwealth environmental water</w:t>
      </w:r>
      <w:r w:rsidR="00254829" w:rsidRPr="00357367">
        <w:t xml:space="preserve"> primarily supports permanent and temporary lowland rivers</w:t>
      </w:r>
      <w:r w:rsidR="000D289E">
        <w:t xml:space="preserve"> –</w:t>
      </w:r>
      <w:r w:rsidR="00254829" w:rsidRPr="00357367">
        <w:t xml:space="preserve"> 97% of flow delivery in any one year </w:t>
      </w:r>
      <w:r w:rsidR="000768B1">
        <w:t>is</w:t>
      </w:r>
      <w:r w:rsidR="00254829" w:rsidRPr="00357367">
        <w:t xml:space="preserve"> </w:t>
      </w:r>
      <w:r w:rsidR="000768B1">
        <w:t>to</w:t>
      </w:r>
      <w:r w:rsidR="00254829" w:rsidRPr="00357367">
        <w:t xml:space="preserve"> lowland reaches</w:t>
      </w:r>
      <w:r w:rsidR="000A7BB4">
        <w:t xml:space="preserve">. </w:t>
      </w:r>
      <w:r w:rsidR="00E70D4E">
        <w:t>At the Basin</w:t>
      </w:r>
      <w:r w:rsidR="008B704F">
        <w:t xml:space="preserve"> </w:t>
      </w:r>
      <w:r w:rsidR="00E70D4E">
        <w:t>scale</w:t>
      </w:r>
      <w:r w:rsidR="0080277D">
        <w:t xml:space="preserve"> in </w:t>
      </w:r>
      <w:r w:rsidR="001A7904">
        <w:t>2014–24</w:t>
      </w:r>
      <w:r w:rsidR="00E70D4E">
        <w:t xml:space="preserve">, the annual allocation to river flows </w:t>
      </w:r>
      <w:r w:rsidR="0080277D">
        <w:t>was</w:t>
      </w:r>
      <w:r w:rsidR="00E70D4E">
        <w:t xml:space="preserve"> very consistent</w:t>
      </w:r>
      <w:r w:rsidR="000768B1">
        <w:t xml:space="preserve"> –</w:t>
      </w:r>
      <w:r w:rsidR="00423D32">
        <w:t xml:space="preserve"> </w:t>
      </w:r>
      <w:r w:rsidR="00D21288">
        <w:t xml:space="preserve">between </w:t>
      </w:r>
      <w:r w:rsidR="00F513BD" w:rsidRPr="00C24D05">
        <w:t>14,10</w:t>
      </w:r>
      <w:r w:rsidR="000C0FC6">
        <w:t>2</w:t>
      </w:r>
      <w:r w:rsidR="00335DAE">
        <w:t xml:space="preserve"> </w:t>
      </w:r>
      <w:r w:rsidR="00E76F44">
        <w:t xml:space="preserve">km </w:t>
      </w:r>
      <w:r w:rsidR="003D1CFF">
        <w:t xml:space="preserve">and </w:t>
      </w:r>
      <w:r w:rsidR="00906120">
        <w:t>22,</w:t>
      </w:r>
      <w:r w:rsidR="000C0FC6">
        <w:t>211</w:t>
      </w:r>
      <w:r w:rsidR="00CB5239">
        <w:t> </w:t>
      </w:r>
      <w:r w:rsidR="00423D32">
        <w:t>km</w:t>
      </w:r>
      <w:r w:rsidR="00D21288">
        <w:t xml:space="preserve"> (average 17989 km</w:t>
      </w:r>
      <w:r w:rsidR="003D1CFF">
        <w:t>)</w:t>
      </w:r>
      <w:r w:rsidR="00423D32">
        <w:t xml:space="preserve"> </w:t>
      </w:r>
      <w:r w:rsidR="00254829" w:rsidRPr="00357367">
        <w:t xml:space="preserve">of waterways </w:t>
      </w:r>
      <w:r w:rsidR="006B7EFD">
        <w:t>carr</w:t>
      </w:r>
      <w:r w:rsidR="000768B1">
        <w:t>ied</w:t>
      </w:r>
      <w:r w:rsidR="006B7EFD">
        <w:t xml:space="preserve"> </w:t>
      </w:r>
      <w:r w:rsidR="00467F81">
        <w:t>CEW</w:t>
      </w:r>
      <w:r w:rsidR="00254829">
        <w:t xml:space="preserve"> </w:t>
      </w:r>
      <w:r w:rsidR="00254829" w:rsidRPr="00357367">
        <w:t>annually (</w:t>
      </w:r>
      <w:r w:rsidR="00635DE5">
        <w:fldChar w:fldCharType="begin" w:fldLock="1"/>
      </w:r>
      <w:r w:rsidR="00635DE5">
        <w:instrText xml:space="preserve"> REF _Ref41751283 \h </w:instrText>
      </w:r>
      <w:r w:rsidR="00C37161">
        <w:instrText xml:space="preserve"> \* MERGEFORMAT </w:instrText>
      </w:r>
      <w:r w:rsidR="00635DE5">
        <w:fldChar w:fldCharType="separate"/>
      </w:r>
      <w:r w:rsidR="009B47F6" w:rsidRPr="00357367">
        <w:t>Figure</w:t>
      </w:r>
      <w:r w:rsidR="009B47F6">
        <w:t> 5.12</w:t>
      </w:r>
      <w:r w:rsidR="00635DE5">
        <w:fldChar w:fldCharType="end"/>
      </w:r>
      <w:r w:rsidR="00254829" w:rsidRPr="00357367">
        <w:t>).</w:t>
      </w:r>
    </w:p>
    <w:p w14:paraId="4A134147" w14:textId="146C0DDC" w:rsidR="00254829" w:rsidRPr="00357367" w:rsidRDefault="008B704F" w:rsidP="005D426B">
      <w:pPr>
        <w:pStyle w:val="BodyText"/>
      </w:pPr>
      <w:r>
        <w:t xml:space="preserve">Over the </w:t>
      </w:r>
      <w:r w:rsidR="001A7904">
        <w:t>10-year</w:t>
      </w:r>
      <w:r>
        <w:t xml:space="preserve"> period, </w:t>
      </w:r>
      <w:r w:rsidR="00B71A7A">
        <w:t>2</w:t>
      </w:r>
      <w:r w:rsidR="006B7EFD">
        <w:t>8</w:t>
      </w:r>
      <w:r w:rsidR="00B71A7A">
        <w:t>,</w:t>
      </w:r>
      <w:r w:rsidR="006B7EFD">
        <w:t>549</w:t>
      </w:r>
      <w:r w:rsidR="00CB5239">
        <w:t> </w:t>
      </w:r>
      <w:r w:rsidR="00254829" w:rsidRPr="00357367">
        <w:t xml:space="preserve">km of river </w:t>
      </w:r>
      <w:r w:rsidR="0080277D">
        <w:t>was</w:t>
      </w:r>
      <w:r w:rsidR="00254829" w:rsidRPr="00357367">
        <w:t xml:space="preserve"> supported by </w:t>
      </w:r>
      <w:r w:rsidR="00467F81">
        <w:t>CEW</w:t>
      </w:r>
      <w:r w:rsidR="00AA03EB">
        <w:t xml:space="preserve"> (</w:t>
      </w:r>
      <w:r w:rsidR="00E55B0E">
        <w:t>5</w:t>
      </w:r>
      <w:r w:rsidR="006B7EFD">
        <w:t>4</w:t>
      </w:r>
      <w:r w:rsidR="00E55B0E">
        <w:t>%</w:t>
      </w:r>
      <w:r w:rsidR="00AA03EB">
        <w:t xml:space="preserve"> of </w:t>
      </w:r>
      <w:r w:rsidR="000C0FC6">
        <w:t xml:space="preserve">all </w:t>
      </w:r>
      <w:r w:rsidR="00AA03EB">
        <w:t>the river</w:t>
      </w:r>
      <w:r w:rsidR="000C0FC6">
        <w:t xml:space="preserve"> length </w:t>
      </w:r>
      <w:r w:rsidR="00AA03EB">
        <w:t>on the managed floodplain</w:t>
      </w:r>
      <w:r w:rsidR="000C0FC6">
        <w:t xml:space="preserve">, </w:t>
      </w:r>
      <w:r w:rsidR="00AA03EB">
        <w:fldChar w:fldCharType="begin" w:fldLock="1"/>
      </w:r>
      <w:r w:rsidR="00AA03EB">
        <w:instrText xml:space="preserve"> REF _Ref131625225 \h </w:instrText>
      </w:r>
      <w:r w:rsidR="00AA03EB">
        <w:fldChar w:fldCharType="separate"/>
      </w:r>
      <w:r w:rsidR="009B47F6" w:rsidRPr="000C0FC6">
        <w:t>Figure</w:t>
      </w:r>
      <w:r w:rsidR="009B47F6">
        <w:t> </w:t>
      </w:r>
      <w:r w:rsidR="009B47F6">
        <w:rPr>
          <w:noProof/>
        </w:rPr>
        <w:t>5</w:t>
      </w:r>
      <w:r w:rsidR="009B47F6">
        <w:t>.</w:t>
      </w:r>
      <w:r w:rsidR="009B47F6">
        <w:rPr>
          <w:noProof/>
        </w:rPr>
        <w:t>13</w:t>
      </w:r>
      <w:r w:rsidR="00AA03EB">
        <w:fldChar w:fldCharType="end"/>
      </w:r>
      <w:r w:rsidR="00AA03EB">
        <w:t>)</w:t>
      </w:r>
      <w:r w:rsidR="00E21BC6">
        <w:t>. Thirty-three per cent</w:t>
      </w:r>
      <w:r w:rsidR="004512FC">
        <w:t xml:space="preserve"> (</w:t>
      </w:r>
      <w:r w:rsidR="000C0FC6">
        <w:t>9,</w:t>
      </w:r>
      <w:r w:rsidR="006B7EFD">
        <w:t>419</w:t>
      </w:r>
      <w:r w:rsidR="000C0FC6">
        <w:t xml:space="preserve"> </w:t>
      </w:r>
      <w:r w:rsidR="00254829" w:rsidRPr="00357367">
        <w:t xml:space="preserve">km) </w:t>
      </w:r>
      <w:r w:rsidR="00E21BC6">
        <w:t xml:space="preserve">was </w:t>
      </w:r>
      <w:r w:rsidR="00254829" w:rsidRPr="00357367">
        <w:t>watered in every year</w:t>
      </w:r>
      <w:r w:rsidR="00E21BC6">
        <w:t xml:space="preserve"> </w:t>
      </w:r>
      <w:r w:rsidR="006B7EFD">
        <w:t>of the last 10</w:t>
      </w:r>
      <w:r w:rsidR="00254829" w:rsidRPr="00357367">
        <w:t xml:space="preserve"> along permanent lowland sections of the Barwon, Macquarie, </w:t>
      </w:r>
      <w:r w:rsidR="00F31CA5">
        <w:t xml:space="preserve">Gwydir, </w:t>
      </w:r>
      <w:r w:rsidR="00254829" w:rsidRPr="00357367">
        <w:t>Lachlan, Murrumbidgee, Edward</w:t>
      </w:r>
      <w:r w:rsidR="00452CC9">
        <w:t>/Kolety</w:t>
      </w:r>
      <w:r w:rsidR="001B08F3">
        <w:t>–</w:t>
      </w:r>
      <w:r w:rsidR="00254829" w:rsidRPr="00357367">
        <w:t xml:space="preserve">Wakool, Murray, Ovens, Broken, Goulburn and Loddon </w:t>
      </w:r>
      <w:r w:rsidR="002110F2">
        <w:t>r</w:t>
      </w:r>
      <w:r w:rsidR="00254829" w:rsidRPr="00357367">
        <w:t>ivers (</w:t>
      </w:r>
      <w:r w:rsidR="00635DE5">
        <w:fldChar w:fldCharType="begin" w:fldLock="1"/>
      </w:r>
      <w:r w:rsidR="00635DE5">
        <w:instrText xml:space="preserve"> REF _Ref68868389 \h </w:instrText>
      </w:r>
      <w:r w:rsidR="00635DE5">
        <w:fldChar w:fldCharType="separate"/>
      </w:r>
      <w:r w:rsidR="009B47F6" w:rsidRPr="00357367">
        <w:t>Figure</w:t>
      </w:r>
      <w:r w:rsidR="009B47F6">
        <w:t> </w:t>
      </w:r>
      <w:r w:rsidR="009B47F6">
        <w:rPr>
          <w:noProof/>
        </w:rPr>
        <w:t>5</w:t>
      </w:r>
      <w:r w:rsidR="009B47F6">
        <w:t>.</w:t>
      </w:r>
      <w:r w:rsidR="009B47F6">
        <w:rPr>
          <w:noProof/>
        </w:rPr>
        <w:t>14</w:t>
      </w:r>
      <w:r w:rsidR="00635DE5">
        <w:fldChar w:fldCharType="end"/>
      </w:r>
      <w:r w:rsidR="00CB5239">
        <w:t xml:space="preserve">; </w:t>
      </w:r>
      <w:r w:rsidR="000C0FC6">
        <w:t>lengths of all ANAE river types tabulated in appendix</w:t>
      </w:r>
      <w:r w:rsidR="006B7EFD">
        <w:t xml:space="preserve"> </w:t>
      </w:r>
      <w:r w:rsidR="006B7EFD">
        <w:fldChar w:fldCharType="begin" w:fldLock="1"/>
      </w:r>
      <w:r w:rsidR="006B7EFD">
        <w:instrText xml:space="preserve"> REF _Ref194584677 \h </w:instrText>
      </w:r>
      <w:r w:rsidR="006B7EFD">
        <w:fldChar w:fldCharType="separate"/>
      </w:r>
      <w:r w:rsidR="009B47F6">
        <w:t>Table </w:t>
      </w:r>
      <w:r w:rsidR="009B47F6">
        <w:rPr>
          <w:noProof/>
        </w:rPr>
        <w:t>A</w:t>
      </w:r>
      <w:r w:rsidR="009B47F6">
        <w:t>.</w:t>
      </w:r>
      <w:r w:rsidR="009B47F6">
        <w:rPr>
          <w:noProof/>
        </w:rPr>
        <w:t>6</w:t>
      </w:r>
      <w:r w:rsidR="006B7EFD">
        <w:fldChar w:fldCharType="end"/>
      </w:r>
      <w:r w:rsidR="00254829" w:rsidRPr="00357367">
        <w:t xml:space="preserve">). Permanent reaches in the lowland sections of the Bokhara, Culgoa, Darling and Campaspe </w:t>
      </w:r>
      <w:r w:rsidR="002110F2">
        <w:t>r</w:t>
      </w:r>
      <w:r w:rsidR="00254829" w:rsidRPr="00357367">
        <w:t>ivers</w:t>
      </w:r>
      <w:r w:rsidR="00F31CA5">
        <w:t xml:space="preserve">, </w:t>
      </w:r>
      <w:r w:rsidR="00254829" w:rsidRPr="00357367">
        <w:t>and the smaller upland</w:t>
      </w:r>
      <w:r w:rsidR="000559C1">
        <w:t xml:space="preserve">, </w:t>
      </w:r>
      <w:r w:rsidR="00254829" w:rsidRPr="00357367">
        <w:t>transitional Severn River</w:t>
      </w:r>
      <w:r w:rsidR="00CB5239">
        <w:t>,</w:t>
      </w:r>
      <w:r w:rsidR="00254829" w:rsidRPr="00357367">
        <w:t xml:space="preserve"> received </w:t>
      </w:r>
      <w:r w:rsidR="00467F81">
        <w:t>CEW</w:t>
      </w:r>
      <w:r w:rsidR="00254829" w:rsidRPr="00357367">
        <w:t xml:space="preserve"> in </w:t>
      </w:r>
      <w:r w:rsidR="006B7EFD">
        <w:t>9</w:t>
      </w:r>
      <w:r w:rsidR="00452CC9">
        <w:t xml:space="preserve"> </w:t>
      </w:r>
      <w:r w:rsidR="00254829" w:rsidRPr="00357367">
        <w:t xml:space="preserve">of the </w:t>
      </w:r>
      <w:r w:rsidR="00F7360E">
        <w:t>10 years</w:t>
      </w:r>
      <w:r w:rsidR="00254829" w:rsidRPr="00357367">
        <w:t xml:space="preserve">. </w:t>
      </w:r>
      <w:r w:rsidR="00554862">
        <w:t>Some t</w:t>
      </w:r>
      <w:r w:rsidR="00254829" w:rsidRPr="00357367">
        <w:t xml:space="preserve">emporary rivers </w:t>
      </w:r>
      <w:r w:rsidR="00554862">
        <w:t xml:space="preserve">have also </w:t>
      </w:r>
      <w:r w:rsidR="00254829" w:rsidRPr="00357367">
        <w:t xml:space="preserve">received water </w:t>
      </w:r>
      <w:r w:rsidR="00554862">
        <w:t xml:space="preserve">in </w:t>
      </w:r>
      <w:r w:rsidR="00D548A2">
        <w:t>7</w:t>
      </w:r>
      <w:r w:rsidR="003B27CF">
        <w:rPr>
          <w:rFonts w:cs="Calibri"/>
        </w:rPr>
        <w:t>–</w:t>
      </w:r>
      <w:r w:rsidR="00D548A2">
        <w:t>8</w:t>
      </w:r>
      <w:r w:rsidR="00554862">
        <w:t xml:space="preserve"> of the years</w:t>
      </w:r>
      <w:r w:rsidR="005E4DA3">
        <w:t xml:space="preserve">: </w:t>
      </w:r>
      <w:r w:rsidR="00554862">
        <w:t xml:space="preserve">Gunbower Creek, </w:t>
      </w:r>
      <w:r w:rsidR="005E4DA3">
        <w:t xml:space="preserve">Tuppal Creek, </w:t>
      </w:r>
      <w:r w:rsidR="00554862">
        <w:t xml:space="preserve">the Moonie River, and </w:t>
      </w:r>
      <w:r w:rsidR="00CB5239">
        <w:t xml:space="preserve">the </w:t>
      </w:r>
      <w:r w:rsidR="00554862">
        <w:t xml:space="preserve">lower end of the Warrego River </w:t>
      </w:r>
      <w:r w:rsidR="00254829" w:rsidRPr="00357367">
        <w:t>(</w:t>
      </w:r>
      <w:r w:rsidR="002A47CD">
        <w:fldChar w:fldCharType="begin" w:fldLock="1"/>
      </w:r>
      <w:r w:rsidR="002A47CD">
        <w:instrText xml:space="preserve"> REF _Ref68868389 \h </w:instrText>
      </w:r>
      <w:r w:rsidR="002A47CD">
        <w:fldChar w:fldCharType="separate"/>
      </w:r>
      <w:r w:rsidR="009B47F6" w:rsidRPr="00357367">
        <w:t>Figure</w:t>
      </w:r>
      <w:r w:rsidR="009B47F6">
        <w:t> </w:t>
      </w:r>
      <w:r w:rsidR="009B47F6">
        <w:rPr>
          <w:noProof/>
        </w:rPr>
        <w:t>5</w:t>
      </w:r>
      <w:r w:rsidR="009B47F6">
        <w:t>.</w:t>
      </w:r>
      <w:r w:rsidR="009B47F6">
        <w:rPr>
          <w:noProof/>
        </w:rPr>
        <w:t>14</w:t>
      </w:r>
      <w:r w:rsidR="002A47CD">
        <w:fldChar w:fldCharType="end"/>
      </w:r>
      <w:r w:rsidR="00254829" w:rsidRPr="00357367">
        <w:t>).</w:t>
      </w:r>
    </w:p>
    <w:p w14:paraId="5FBC0FD7" w14:textId="7D405C8E" w:rsidR="00254829" w:rsidRPr="00357367" w:rsidRDefault="00254829" w:rsidP="005D426B">
      <w:pPr>
        <w:pStyle w:val="BodyText"/>
      </w:pPr>
      <w:r w:rsidRPr="00357367">
        <w:t xml:space="preserve">The upland </w:t>
      </w:r>
      <w:r w:rsidR="005332BB">
        <w:t xml:space="preserve">and transitional </w:t>
      </w:r>
      <w:r w:rsidRPr="00357367">
        <w:t xml:space="preserve">streams that received </w:t>
      </w:r>
      <w:r w:rsidR="00467F81">
        <w:t>CEW</w:t>
      </w:r>
      <w:r w:rsidR="005E4DA3">
        <w:t xml:space="preserve"> </w:t>
      </w:r>
      <w:r w:rsidRPr="00357367">
        <w:t xml:space="preserve">were mostly outflows from storages into the upper reaches of the </w:t>
      </w:r>
      <w:r w:rsidR="00E86E4A">
        <w:t xml:space="preserve">King, Lachlan, </w:t>
      </w:r>
      <w:r w:rsidRPr="00357367">
        <w:t xml:space="preserve">Gwydir, </w:t>
      </w:r>
      <w:r w:rsidR="00E86E4A">
        <w:t>Severn</w:t>
      </w:r>
      <w:r w:rsidR="0080277D">
        <w:t xml:space="preserve"> and</w:t>
      </w:r>
      <w:r w:rsidR="00E86E4A">
        <w:t xml:space="preserve"> </w:t>
      </w:r>
      <w:r w:rsidR="00431DF1">
        <w:t>Dumaresq</w:t>
      </w:r>
      <w:r w:rsidRPr="00357367">
        <w:t xml:space="preserve"> </w:t>
      </w:r>
      <w:r w:rsidR="002110F2">
        <w:t>r</w:t>
      </w:r>
      <w:r w:rsidRPr="00357367">
        <w:t xml:space="preserve">ivers. However, there were some unregulated </w:t>
      </w:r>
      <w:r>
        <w:t>flows</w:t>
      </w:r>
      <w:r w:rsidR="00D548A2">
        <w:t xml:space="preserve"> managed by water licen</w:t>
      </w:r>
      <w:r w:rsidR="006F3B8A">
        <w:t>c</w:t>
      </w:r>
      <w:r w:rsidR="00D548A2">
        <w:t>e rules</w:t>
      </w:r>
      <w:r w:rsidRPr="00357367">
        <w:t xml:space="preserve"> –</w:t>
      </w:r>
      <w:r w:rsidR="001D4FA9">
        <w:t xml:space="preserve"> </w:t>
      </w:r>
      <w:r w:rsidR="00E86E4A">
        <w:t>i</w:t>
      </w:r>
      <w:r w:rsidRPr="00357367">
        <w:t xml:space="preserve">n the </w:t>
      </w:r>
      <w:r w:rsidR="00E86E4A">
        <w:t xml:space="preserve">Severn River above </w:t>
      </w:r>
      <w:r w:rsidR="005332BB" w:rsidRPr="00357367">
        <w:t>Glenlyon Dam</w:t>
      </w:r>
      <w:r w:rsidR="005332BB">
        <w:t xml:space="preserve"> </w:t>
      </w:r>
      <w:r w:rsidR="00E86E4A">
        <w:t>(</w:t>
      </w:r>
      <w:r w:rsidR="00D548A2">
        <w:t>7</w:t>
      </w:r>
      <w:r w:rsidR="005332BB">
        <w:t xml:space="preserve"> </w:t>
      </w:r>
      <w:r w:rsidR="003B27CF">
        <w:t>in</w:t>
      </w:r>
      <w:r w:rsidR="005332BB">
        <w:t xml:space="preserve"> </w:t>
      </w:r>
      <w:r w:rsidR="00F7360E">
        <w:t>10 years</w:t>
      </w:r>
      <w:r w:rsidR="005332BB">
        <w:t xml:space="preserve">) and in the upper Warrego River (5 in </w:t>
      </w:r>
      <w:r w:rsidR="00F7360E">
        <w:t>10 years</w:t>
      </w:r>
      <w:r w:rsidR="005332BB">
        <w:t>)</w:t>
      </w:r>
      <w:r w:rsidRPr="00357367">
        <w:t>.</w:t>
      </w:r>
    </w:p>
    <w:p w14:paraId="2CDA4033" w14:textId="184ED468" w:rsidR="00254829" w:rsidRDefault="00254829" w:rsidP="00512200">
      <w:pPr>
        <w:pStyle w:val="CaptionWithNote"/>
      </w:pPr>
      <w:bookmarkStart w:id="357" w:name="_Ref41751283"/>
      <w:bookmarkStart w:id="358" w:name="_Toc80902567"/>
      <w:bookmarkStart w:id="359" w:name="_Toc201867388"/>
      <w:r w:rsidRPr="00357367">
        <w:lastRenderedPageBreak/>
        <w:t>Figure</w:t>
      </w:r>
      <w:r w:rsidR="0070416C">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2</w:t>
      </w:r>
      <w:r w:rsidR="00137FF4">
        <w:fldChar w:fldCharType="end"/>
      </w:r>
      <w:bookmarkEnd w:id="357"/>
      <w:r w:rsidRPr="00357367">
        <w:t xml:space="preserve"> </w:t>
      </w:r>
      <w:r w:rsidR="00395926">
        <w:t>L</w:t>
      </w:r>
      <w:r w:rsidRPr="00357367">
        <w:t xml:space="preserve">ength of </w:t>
      </w:r>
      <w:r w:rsidR="00C37161">
        <w:t>ANAE r</w:t>
      </w:r>
      <w:r w:rsidRPr="00357367">
        <w:t>iver</w:t>
      </w:r>
      <w:r>
        <w:t xml:space="preserve"> channel</w:t>
      </w:r>
      <w:r w:rsidR="00B853DD">
        <w:t xml:space="preserve"> ecosystem type</w:t>
      </w:r>
      <w:r>
        <w:t xml:space="preserve">s </w:t>
      </w:r>
      <w:r w:rsidR="00B853DD">
        <w:t xml:space="preserve">supported by </w:t>
      </w:r>
      <w:r w:rsidR="001F55A3">
        <w:t>C</w:t>
      </w:r>
      <w:r w:rsidR="00C37161">
        <w:t>EW</w:t>
      </w:r>
      <w:r w:rsidR="00395926">
        <w:t>,</w:t>
      </w:r>
      <w:r w:rsidR="003B27CF">
        <w:t xml:space="preserve"> </w:t>
      </w:r>
      <w:r w:rsidR="001A7904">
        <w:t>2014–24</w:t>
      </w:r>
      <w:bookmarkEnd w:id="358"/>
      <w:bookmarkEnd w:id="359"/>
    </w:p>
    <w:p w14:paraId="784638DD" w14:textId="6624C021" w:rsidR="002524E9" w:rsidRDefault="00943F9A" w:rsidP="00512200">
      <w:pPr>
        <w:pStyle w:val="CaptionNote"/>
      </w:pPr>
      <w:r>
        <w:t xml:space="preserve">Tabulated data </w:t>
      </w:r>
      <w:r w:rsidR="002326D1">
        <w:t xml:space="preserve">are </w:t>
      </w:r>
      <w:r>
        <w:t>presented in</w:t>
      </w:r>
      <w:r w:rsidR="00D760B1">
        <w:t xml:space="preserve"> appendix</w:t>
      </w:r>
      <w:r w:rsidR="004512FC">
        <w:t xml:space="preserve"> </w:t>
      </w:r>
      <w:r w:rsidR="000C0FC6">
        <w:fldChar w:fldCharType="begin" w:fldLock="1"/>
      </w:r>
      <w:r w:rsidR="000C0FC6">
        <w:instrText xml:space="preserve"> REF _Ref166172566 \h </w:instrText>
      </w:r>
      <w:r w:rsidR="002524E9">
        <w:instrText xml:space="preserve"> \* MERGEFORMAT </w:instrText>
      </w:r>
      <w:r w:rsidR="000C0FC6">
        <w:fldChar w:fldCharType="separate"/>
      </w:r>
      <w:r w:rsidR="009B47F6">
        <w:t>Table A.</w:t>
      </w:r>
      <w:r w:rsidR="009B47F6">
        <w:rPr>
          <w:noProof/>
        </w:rPr>
        <w:t>6</w:t>
      </w:r>
      <w:r w:rsidR="000C0FC6">
        <w:fldChar w:fldCharType="end"/>
      </w:r>
      <w:r w:rsidR="002524E9">
        <w:t>.</w:t>
      </w:r>
      <w:r w:rsidR="008758CA">
        <w:t xml:space="preserve"> CEW = Commonwealth environmental water.</w:t>
      </w:r>
    </w:p>
    <w:p w14:paraId="1DAEF5FE" w14:textId="77777777" w:rsidR="008212B1" w:rsidRPr="00357367" w:rsidRDefault="008212B1" w:rsidP="00306A5D">
      <w:pPr>
        <w:pStyle w:val="Figure"/>
      </w:pPr>
      <w:r w:rsidRPr="000C0FC6">
        <w:rPr>
          <w:noProof/>
        </w:rPr>
        <w:drawing>
          <wp:inline distT="0" distB="0" distL="0" distR="0" wp14:anchorId="4C0CADA0" wp14:editId="302FB3B4">
            <wp:extent cx="6120130" cy="2449112"/>
            <wp:effectExtent l="0" t="0" r="0" b="8890"/>
            <wp:docPr id="1660450063" name="Picture 18" descr="Stacked column chart. X-axis is water year and y-axis is river length supported by Commonwealth environmental water. Column for each year stacks the types of river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450063" name="Picture 18" descr="Stacked column chart. X-axis is water year and y-axis is river length supported by Commonwealth environmental water. Column for each year stacks the types of river ecosystems."/>
                    <pic:cNvPicPr>
                      <a:picLocks noChangeAspect="1" noChangeArrowheads="1"/>
                    </pic:cNvPicPr>
                  </pic:nvPicPr>
                  <pic:blipFill>
                    <a:blip r:embed="rId80">
                      <a:extLst>
                        <a:ext uri="{96DAC541-7B7A-43D3-8B79-37D633B846F1}">
                          <asvg:svgBlip xmlns:asvg="http://schemas.microsoft.com/office/drawing/2016/SVG/main" r:embed="rId81"/>
                        </a:ext>
                      </a:extLst>
                    </a:blip>
                    <a:srcRect t="3127" b="3127"/>
                    <a:stretch>
                      <a:fillRect/>
                    </a:stretch>
                  </pic:blipFill>
                  <pic:spPr bwMode="auto">
                    <a:xfrm>
                      <a:off x="0" y="0"/>
                      <a:ext cx="6120130" cy="2449112"/>
                    </a:xfrm>
                    <a:prstGeom prst="rect">
                      <a:avLst/>
                    </a:prstGeom>
                    <a:extLst>
                      <a:ext uri="{53640926-AAD7-44D8-BBD7-CCE9431645EC}">
                        <a14:shadowObscured xmlns:a14="http://schemas.microsoft.com/office/drawing/2010/main"/>
                      </a:ext>
                    </a:extLst>
                  </pic:spPr>
                </pic:pic>
              </a:graphicData>
            </a:graphic>
          </wp:inline>
        </w:drawing>
      </w:r>
    </w:p>
    <w:p w14:paraId="15B789F2" w14:textId="4C3989CD" w:rsidR="00EE1C2D" w:rsidRDefault="00EE1C2D" w:rsidP="00512200">
      <w:pPr>
        <w:pStyle w:val="CaptionWithNote"/>
      </w:pPr>
      <w:bookmarkStart w:id="360" w:name="_Ref131625225"/>
      <w:bookmarkStart w:id="361" w:name="_Toc201867389"/>
      <w:r w:rsidRPr="000C0FC6">
        <w:t>Figure</w:t>
      </w:r>
      <w:r w:rsidR="00D903D3">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3</w:t>
      </w:r>
      <w:r w:rsidR="00137FF4">
        <w:fldChar w:fldCharType="end"/>
      </w:r>
      <w:bookmarkEnd w:id="360"/>
      <w:r w:rsidRPr="000C0FC6">
        <w:t xml:space="preserve"> Annual </w:t>
      </w:r>
      <w:r w:rsidR="00882540">
        <w:t xml:space="preserve">watering </w:t>
      </w:r>
      <w:r w:rsidRPr="000C0FC6">
        <w:t xml:space="preserve">frequencies of </w:t>
      </w:r>
      <w:r w:rsidR="001404B4">
        <w:t xml:space="preserve">ANAE </w:t>
      </w:r>
      <w:r w:rsidRPr="000C0FC6">
        <w:t>river ecosystem types</w:t>
      </w:r>
      <w:r w:rsidR="00882540">
        <w:t>,</w:t>
      </w:r>
      <w:r w:rsidR="0067773C" w:rsidRPr="000C0FC6">
        <w:t xml:space="preserve"> </w:t>
      </w:r>
      <w:r w:rsidR="00E21BC6">
        <w:t>including</w:t>
      </w:r>
      <w:r w:rsidR="00E21BC6" w:rsidRPr="000C0FC6">
        <w:t xml:space="preserve"> </w:t>
      </w:r>
      <w:r w:rsidRPr="000C0FC6">
        <w:t xml:space="preserve">total </w:t>
      </w:r>
      <w:r w:rsidR="00A01C9B" w:rsidRPr="000C0FC6">
        <w:t xml:space="preserve">river length </w:t>
      </w:r>
      <w:r w:rsidR="00882540">
        <w:t xml:space="preserve">watered </w:t>
      </w:r>
      <w:r w:rsidR="00A01C9B" w:rsidRPr="000C0FC6">
        <w:t xml:space="preserve">and </w:t>
      </w:r>
      <w:r w:rsidRPr="000C0FC6">
        <w:t>percentage of river length on the managed floodplain that received C</w:t>
      </w:r>
      <w:r w:rsidR="001404B4">
        <w:t>EW</w:t>
      </w:r>
      <w:r w:rsidR="00882540">
        <w:t xml:space="preserve">, </w:t>
      </w:r>
      <w:r w:rsidR="001A7904">
        <w:t>2014–24</w:t>
      </w:r>
      <w:bookmarkEnd w:id="361"/>
    </w:p>
    <w:p w14:paraId="120BFB54" w14:textId="5BA99E35" w:rsidR="004E686B" w:rsidRPr="004E686B" w:rsidRDefault="004E686B" w:rsidP="00512200">
      <w:pPr>
        <w:pStyle w:val="CaptionNote"/>
      </w:pPr>
      <w:r>
        <w:t xml:space="preserve">Annual watering frequency is expressed as the number of years in the </w:t>
      </w:r>
      <w:r w:rsidR="001A7904">
        <w:t>10-year</w:t>
      </w:r>
      <w:r>
        <w:t xml:space="preserve"> period that the ecosystem type </w:t>
      </w:r>
      <w:r w:rsidR="00841123">
        <w:t>received</w:t>
      </w:r>
      <w:r>
        <w:t xml:space="preserve"> </w:t>
      </w:r>
      <w:r w:rsidR="008758CA">
        <w:t>C</w:t>
      </w:r>
      <w:r w:rsidR="001404B4">
        <w:t>EW</w:t>
      </w:r>
      <w:r>
        <w:t xml:space="preserve">, from 1 year </w:t>
      </w:r>
      <w:r w:rsidR="00F7360E">
        <w:t>in 10</w:t>
      </w:r>
      <w:r>
        <w:t xml:space="preserve"> (1</w:t>
      </w:r>
      <w:r w:rsidR="00F7360E">
        <w:t>in10</w:t>
      </w:r>
      <w:r>
        <w:t xml:space="preserve">) through to </w:t>
      </w:r>
      <w:r w:rsidR="004C4D02">
        <w:t>10 years in 10</w:t>
      </w:r>
      <w:r>
        <w:t xml:space="preserve"> (i.e. every year).</w:t>
      </w:r>
      <w:r w:rsidR="00E21BC6">
        <w:t xml:space="preserve"> MF = managed floodplain.</w:t>
      </w:r>
    </w:p>
    <w:p w14:paraId="0E13E9C4" w14:textId="77777777" w:rsidR="008212B1" w:rsidRDefault="008212B1" w:rsidP="00306A5D">
      <w:pPr>
        <w:pStyle w:val="Figure"/>
      </w:pPr>
      <w:r w:rsidRPr="00A109DD">
        <w:rPr>
          <w:noProof/>
        </w:rPr>
        <w:drawing>
          <wp:inline distT="0" distB="0" distL="0" distR="0" wp14:anchorId="588A17AF" wp14:editId="29DE268C">
            <wp:extent cx="6119229" cy="2222205"/>
            <wp:effectExtent l="0" t="0" r="0" b="6985"/>
            <wp:docPr id="869160199" name="Picture 17" descr="Stacked horizontal bar chart. Stacks show the watering frequencies, from one in 9 years to 9 in 9 years, and all add up to 100%. Y-axis is different types of river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160199" name="Picture 17" descr="Stacked horizontal bar chart. Stacks show the watering frequencies, from one in 9 years to 9 in 9 years, and all add up to 100%. Y-axis is different types of river ecosystems."/>
                    <pic:cNvPicPr>
                      <a:picLocks noChangeAspect="1" noChangeArrowheads="1"/>
                    </pic:cNvPicPr>
                  </pic:nvPicPr>
                  <pic:blipFill rotWithShape="1">
                    <a:blip r:embed="rId82">
                      <a:extLst>
                        <a:ext uri="{96DAC541-7B7A-43D3-8B79-37D633B846F1}">
                          <asvg:svgBlip xmlns:asvg="http://schemas.microsoft.com/office/drawing/2016/SVG/main" r:embed="rId83"/>
                        </a:ext>
                      </a:extLst>
                    </a:blip>
                    <a:srcRect b="6355"/>
                    <a:stretch/>
                  </pic:blipFill>
                  <pic:spPr bwMode="auto">
                    <a:xfrm>
                      <a:off x="0" y="0"/>
                      <a:ext cx="6120000" cy="2222485"/>
                    </a:xfrm>
                    <a:prstGeom prst="rect">
                      <a:avLst/>
                    </a:prstGeom>
                    <a:ln>
                      <a:noFill/>
                    </a:ln>
                    <a:extLst>
                      <a:ext uri="{53640926-AAD7-44D8-BBD7-CCE9431645EC}">
                        <a14:shadowObscured xmlns:a14="http://schemas.microsoft.com/office/drawing/2010/main"/>
                      </a:ext>
                    </a:extLst>
                  </pic:spPr>
                </pic:pic>
              </a:graphicData>
            </a:graphic>
          </wp:inline>
        </w:drawing>
      </w:r>
    </w:p>
    <w:p w14:paraId="10C0DD28" w14:textId="3D27FFFC" w:rsidR="00254829" w:rsidRDefault="00254829" w:rsidP="000974A6">
      <w:pPr>
        <w:pStyle w:val="CaptionWithNote"/>
      </w:pPr>
      <w:bookmarkStart w:id="362" w:name="_Ref68868389"/>
      <w:bookmarkStart w:id="363" w:name="_Toc80902568"/>
      <w:bookmarkStart w:id="364" w:name="_Toc201867390"/>
      <w:r w:rsidRPr="00357367">
        <w:lastRenderedPageBreak/>
        <w:t>Figure</w:t>
      </w:r>
      <w:r w:rsidR="00D903D3">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4</w:t>
      </w:r>
      <w:r w:rsidR="00137FF4">
        <w:fldChar w:fldCharType="end"/>
      </w:r>
      <w:bookmarkEnd w:id="362"/>
      <w:r w:rsidRPr="00357367">
        <w:t xml:space="preserve"> </w:t>
      </w:r>
      <w:r>
        <w:t>Map of a</w:t>
      </w:r>
      <w:r w:rsidRPr="00357367">
        <w:t xml:space="preserve">nnual frequency </w:t>
      </w:r>
      <w:r>
        <w:t>(from 1</w:t>
      </w:r>
      <w:r w:rsidR="00F01559">
        <w:t>-</w:t>
      </w:r>
      <w:r>
        <w:t>in</w:t>
      </w:r>
      <w:r w:rsidR="00F01559">
        <w:t>-</w:t>
      </w:r>
      <w:r w:rsidR="00F7360E">
        <w:t xml:space="preserve">10 </w:t>
      </w:r>
      <w:r w:rsidR="00C41611">
        <w:t xml:space="preserve">years </w:t>
      </w:r>
      <w:r>
        <w:t xml:space="preserve">to </w:t>
      </w:r>
      <w:r w:rsidR="00945D3E">
        <w:t>10</w:t>
      </w:r>
      <w:r w:rsidR="00F01559">
        <w:t>-</w:t>
      </w:r>
      <w:r>
        <w:t>in</w:t>
      </w:r>
      <w:r w:rsidR="00F01559">
        <w:t>-</w:t>
      </w:r>
      <w:r w:rsidR="00F7360E">
        <w:t>10 years</w:t>
      </w:r>
      <w:r>
        <w:t xml:space="preserve">) </w:t>
      </w:r>
      <w:r w:rsidRPr="00357367">
        <w:t xml:space="preserve">of </w:t>
      </w:r>
      <w:r w:rsidR="001F55A3">
        <w:t>C</w:t>
      </w:r>
      <w:r w:rsidR="001404B4">
        <w:t>EW</w:t>
      </w:r>
      <w:r w:rsidRPr="00357367">
        <w:t xml:space="preserve"> in rivers</w:t>
      </w:r>
      <w:r w:rsidR="00D74DA9">
        <w:t xml:space="preserve"> in the Basin</w:t>
      </w:r>
      <w:r w:rsidR="00B30114">
        <w:t>,</w:t>
      </w:r>
      <w:r>
        <w:t xml:space="preserve"> </w:t>
      </w:r>
      <w:bookmarkEnd w:id="363"/>
      <w:r w:rsidR="001A7904">
        <w:t>2014–24</w:t>
      </w:r>
      <w:bookmarkEnd w:id="364"/>
    </w:p>
    <w:p w14:paraId="7340C33E" w14:textId="7CD97BD4" w:rsidR="00110802" w:rsidRPr="00110802" w:rsidRDefault="00110802" w:rsidP="00110802">
      <w:pPr>
        <w:pStyle w:val="CaptionNote"/>
      </w:pPr>
      <w:r>
        <w:t>Frequency from 1-in-10 to 10</w:t>
      </w:r>
      <w:r w:rsidR="002E5CE5">
        <w:t>-</w:t>
      </w:r>
      <w:r>
        <w:t xml:space="preserve">in-10 </w:t>
      </w:r>
      <w:r w:rsidR="002E5CE5">
        <w:t xml:space="preserve">years </w:t>
      </w:r>
      <w:r>
        <w:t xml:space="preserve">is identified </w:t>
      </w:r>
      <w:r w:rsidR="00502BE7">
        <w:t>by colour.</w:t>
      </w:r>
    </w:p>
    <w:p w14:paraId="4E1BCC96" w14:textId="6247A583" w:rsidR="008212B1" w:rsidRPr="00357367" w:rsidRDefault="008212B1" w:rsidP="00306A5D">
      <w:pPr>
        <w:pStyle w:val="Figure"/>
      </w:pPr>
      <w:bookmarkStart w:id="365" w:name="_Toc74154893"/>
      <w:bookmarkStart w:id="366" w:name="_Toc138971683"/>
      <w:r w:rsidRPr="00701CF0">
        <w:rPr>
          <w:noProof/>
        </w:rPr>
        <w:drawing>
          <wp:inline distT="0" distB="0" distL="0" distR="0" wp14:anchorId="772DC5B2" wp14:editId="78211287">
            <wp:extent cx="6120000" cy="6280074"/>
            <wp:effectExtent l="0" t="0" r="0" b="6985"/>
            <wp:docPr id="1666782123" name="Picture 16667821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782123" name="Picture 1666782123">
                      <a:extLst>
                        <a:ext uri="{C183D7F6-B498-43B3-948B-1728B52AA6E4}">
                          <adec:decorative xmlns:adec="http://schemas.microsoft.com/office/drawing/2017/decorative" val="1"/>
                        </a:ext>
                      </a:extLst>
                    </pic:cNvPr>
                    <pic:cNvPicPr/>
                  </pic:nvPicPr>
                  <pic:blipFill>
                    <a:blip r:embed="rId84"/>
                    <a:srcRect t="479" b="479"/>
                    <a:stretch>
                      <a:fillRect/>
                    </a:stretch>
                  </pic:blipFill>
                  <pic:spPr bwMode="auto">
                    <a:xfrm>
                      <a:off x="0" y="0"/>
                      <a:ext cx="6120000" cy="6280074"/>
                    </a:xfrm>
                    <a:prstGeom prst="rect">
                      <a:avLst/>
                    </a:prstGeom>
                    <a:ln>
                      <a:noFill/>
                    </a:ln>
                    <a:extLst>
                      <a:ext uri="{53640926-AAD7-44D8-BBD7-CCE9431645EC}">
                        <a14:shadowObscured xmlns:a14="http://schemas.microsoft.com/office/drawing/2010/main"/>
                      </a:ext>
                    </a:extLst>
                  </pic:spPr>
                </pic:pic>
              </a:graphicData>
            </a:graphic>
          </wp:inline>
        </w:drawing>
      </w:r>
    </w:p>
    <w:p w14:paraId="06B4A0B4" w14:textId="3D17CEF2" w:rsidR="00986629" w:rsidRPr="005E31AD" w:rsidRDefault="000002CA" w:rsidP="00F77034">
      <w:pPr>
        <w:pStyle w:val="Heading2"/>
      </w:pPr>
      <w:bookmarkStart w:id="367" w:name="_Toc201854434"/>
      <w:bookmarkStart w:id="368" w:name="_Ref201866052"/>
      <w:bookmarkStart w:id="369" w:name="_Toc201867257"/>
      <w:r>
        <w:rPr>
          <w:rFonts w:ascii="ZWAdobeF" w:hAnsi="ZWAdobeF" w:cs="ZWAdobeF"/>
          <w:color w:val="auto"/>
          <w:sz w:val="2"/>
          <w:szCs w:val="2"/>
        </w:rPr>
        <w:t>19B</w:t>
      </w:r>
      <w:r w:rsidR="003D10ED">
        <w:t>Outcomes for Ramsar Site</w:t>
      </w:r>
      <w:r w:rsidR="00986629" w:rsidRPr="005E31AD">
        <w:t>s</w:t>
      </w:r>
      <w:bookmarkEnd w:id="365"/>
      <w:bookmarkEnd w:id="366"/>
      <w:bookmarkEnd w:id="367"/>
      <w:bookmarkEnd w:id="368"/>
      <w:bookmarkEnd w:id="369"/>
    </w:p>
    <w:p w14:paraId="5EB6F725" w14:textId="72F2AB1A" w:rsidR="00B10A0F" w:rsidRDefault="00FD289C" w:rsidP="005D426B">
      <w:pPr>
        <w:pStyle w:val="BodyText"/>
      </w:pPr>
      <w:r>
        <w:t>Over</w:t>
      </w:r>
      <w:r w:rsidR="002A3A7C">
        <w:t xml:space="preserve"> the period</w:t>
      </w:r>
      <w:r w:rsidR="002A3A7C" w:rsidRPr="005E31AD">
        <w:t xml:space="preserve"> </w:t>
      </w:r>
      <w:r w:rsidR="001A7904">
        <w:t>2014–24</w:t>
      </w:r>
      <w:r w:rsidR="00E728B0">
        <w:t>,</w:t>
      </w:r>
      <w:r w:rsidR="00986629" w:rsidRPr="005E31AD">
        <w:t xml:space="preserve"> </w:t>
      </w:r>
      <w:r w:rsidR="0017333F">
        <w:t>CEW</w:t>
      </w:r>
      <w:r w:rsidR="002535D9" w:rsidRPr="005E31AD">
        <w:t xml:space="preserve"> </w:t>
      </w:r>
      <w:r w:rsidR="00CA254D">
        <w:t>was</w:t>
      </w:r>
      <w:r w:rsidR="002535D9">
        <w:t xml:space="preserve"> delivered to support environmental outcomes in </w:t>
      </w:r>
      <w:r w:rsidR="00986629" w:rsidRPr="005E31AD">
        <w:t>1</w:t>
      </w:r>
      <w:r w:rsidR="002535D9">
        <w:t>1</w:t>
      </w:r>
      <w:r w:rsidR="00986629" w:rsidRPr="005E31AD">
        <w:t xml:space="preserve"> Ramsar </w:t>
      </w:r>
      <w:r w:rsidR="000410ED">
        <w:t>S</w:t>
      </w:r>
      <w:r w:rsidR="00986629" w:rsidRPr="005E31AD">
        <w:t>ites in the Basin (</w:t>
      </w:r>
      <w:r w:rsidR="00215DA0">
        <w:fldChar w:fldCharType="begin" w:fldLock="1"/>
      </w:r>
      <w:r w:rsidR="00215DA0">
        <w:instrText xml:space="preserve"> REF _Ref100143242 \h </w:instrText>
      </w:r>
      <w:r w:rsidR="00A12A6B">
        <w:instrText xml:space="preserve"> \* MERGEFORMAT </w:instrText>
      </w:r>
      <w:r w:rsidR="00215DA0">
        <w:fldChar w:fldCharType="separate"/>
      </w:r>
      <w:r w:rsidR="009B47F6">
        <w:t>Table 5.1</w:t>
      </w:r>
      <w:r w:rsidR="00215DA0">
        <w:fldChar w:fldCharType="end"/>
      </w:r>
      <w:r w:rsidR="00E801F4">
        <w:t xml:space="preserve">, </w:t>
      </w:r>
      <w:r w:rsidR="009D4EAB">
        <w:fldChar w:fldCharType="begin" w:fldLock="1"/>
      </w:r>
      <w:r w:rsidR="009D4EAB">
        <w:instrText xml:space="preserve"> REF _Ref131589308 \h </w:instrText>
      </w:r>
      <w:r w:rsidR="009D4EAB">
        <w:fldChar w:fldCharType="separate"/>
      </w:r>
      <w:r w:rsidR="009B47F6">
        <w:t>Figure </w:t>
      </w:r>
      <w:r w:rsidR="009B47F6">
        <w:rPr>
          <w:noProof/>
        </w:rPr>
        <w:t>4</w:t>
      </w:r>
      <w:r w:rsidR="009B47F6">
        <w:t>.</w:t>
      </w:r>
      <w:r w:rsidR="009B47F6">
        <w:rPr>
          <w:noProof/>
        </w:rPr>
        <w:t>4</w:t>
      </w:r>
      <w:r w:rsidR="009D4EAB">
        <w:fldChar w:fldCharType="end"/>
      </w:r>
      <w:r w:rsidR="00986629" w:rsidRPr="005E31AD">
        <w:t>)</w:t>
      </w:r>
      <w:r w:rsidR="005469F3">
        <w:t xml:space="preserve">, noting that </w:t>
      </w:r>
      <w:r w:rsidR="0017333F">
        <w:t>CEW</w:t>
      </w:r>
      <w:r w:rsidR="00196ED9" w:rsidRPr="005E31AD">
        <w:t xml:space="preserve"> </w:t>
      </w:r>
      <w:r w:rsidR="00196ED9">
        <w:t xml:space="preserve">is often delivered in partnership with </w:t>
      </w:r>
      <w:r w:rsidR="00986629" w:rsidRPr="005E31AD">
        <w:t>water held by the M</w:t>
      </w:r>
      <w:r w:rsidR="005F29DA">
        <w:t>DBA</w:t>
      </w:r>
      <w:r w:rsidR="00986629" w:rsidRPr="005E31AD">
        <w:t xml:space="preserve"> (e.g. The Living Murray</w:t>
      </w:r>
      <w:r w:rsidR="00233657">
        <w:t xml:space="preserve"> Program</w:t>
      </w:r>
      <w:r w:rsidR="00986629" w:rsidRPr="005E31AD">
        <w:t>)</w:t>
      </w:r>
      <w:r w:rsidR="00F6568D">
        <w:t>,</w:t>
      </w:r>
      <w:r w:rsidR="00986629" w:rsidRPr="005E31AD">
        <w:t xml:space="preserve"> as well as water from </w:t>
      </w:r>
      <w:r w:rsidR="00616025">
        <w:t>s</w:t>
      </w:r>
      <w:r w:rsidR="00986629" w:rsidRPr="005E31AD">
        <w:t>tate jurisdictions</w:t>
      </w:r>
      <w:r w:rsidR="000A7BB4">
        <w:t>.</w:t>
      </w:r>
    </w:p>
    <w:p w14:paraId="44713A70" w14:textId="40166029" w:rsidR="008F7355" w:rsidRDefault="00986629" w:rsidP="00512200">
      <w:pPr>
        <w:pStyle w:val="CaptionWithNote"/>
      </w:pPr>
      <w:bookmarkStart w:id="370" w:name="_Ref105445263"/>
      <w:bookmarkStart w:id="371" w:name="_Ref100143242"/>
      <w:bookmarkStart w:id="372" w:name="_Toc201867429"/>
      <w:r>
        <w:lastRenderedPageBreak/>
        <w:t>Table</w:t>
      </w:r>
      <w:r w:rsidR="00485060">
        <w:t> </w:t>
      </w:r>
      <w:r w:rsidR="00890646">
        <w:fldChar w:fldCharType="begin" w:fldLock="1"/>
      </w:r>
      <w:r w:rsidR="00890646">
        <w:instrText xml:space="preserve"> STYLEREF 1 \s </w:instrText>
      </w:r>
      <w:r w:rsidR="00890646">
        <w:fldChar w:fldCharType="separate"/>
      </w:r>
      <w:r w:rsidR="009B47F6">
        <w:rPr>
          <w:noProof/>
        </w:rPr>
        <w:t>5</w:t>
      </w:r>
      <w:r w:rsidR="00890646">
        <w:rPr>
          <w:noProof/>
        </w:rPr>
        <w:fldChar w:fldCharType="end"/>
      </w:r>
      <w:r w:rsidR="0099502A">
        <w:t>.</w:t>
      </w:r>
      <w:r w:rsidR="00890646">
        <w:fldChar w:fldCharType="begin"/>
      </w:r>
      <w:r w:rsidR="00890646">
        <w:instrText xml:space="preserve"> SEQ Table \* ARABIC \s 1 </w:instrText>
      </w:r>
      <w:r w:rsidR="00890646">
        <w:fldChar w:fldCharType="separate"/>
      </w:r>
      <w:r w:rsidR="0000560C">
        <w:rPr>
          <w:noProof/>
        </w:rPr>
        <w:t>1</w:t>
      </w:r>
      <w:r w:rsidR="00890646">
        <w:rPr>
          <w:noProof/>
        </w:rPr>
        <w:fldChar w:fldCharType="end"/>
      </w:r>
      <w:bookmarkEnd w:id="370"/>
      <w:bookmarkEnd w:id="371"/>
      <w:r>
        <w:t xml:space="preserve"> </w:t>
      </w:r>
      <w:r w:rsidR="00F61FCD">
        <w:t>Years in which C</w:t>
      </w:r>
      <w:r w:rsidR="006469E4">
        <w:t>EW</w:t>
      </w:r>
      <w:r w:rsidR="00F61FCD">
        <w:t xml:space="preserve"> was d</w:t>
      </w:r>
      <w:r w:rsidRPr="005E31AD">
        <w:t>elivered to Ramsar Sites in the Basin</w:t>
      </w:r>
      <w:r w:rsidR="006B234E">
        <w:t xml:space="preserve">, </w:t>
      </w:r>
      <w:r w:rsidR="001A7904">
        <w:t>2014–24</w:t>
      </w:r>
      <w:bookmarkEnd w:id="372"/>
    </w:p>
    <w:p w14:paraId="1781E592" w14:textId="64018486" w:rsidR="00513B9C" w:rsidRPr="00033B9B" w:rsidRDefault="00446551" w:rsidP="00512200">
      <w:pPr>
        <w:pStyle w:val="CaptionNote"/>
      </w:pPr>
      <w:r>
        <w:t>Cross (</w:t>
      </w:r>
      <w:r w:rsidR="00EE4968">
        <w:t>X</w:t>
      </w:r>
      <w:r>
        <w:t>) indicates</w:t>
      </w:r>
      <w:r w:rsidR="005B1C33">
        <w:t xml:space="preserve"> watered in that year</w:t>
      </w:r>
      <w:r w:rsidR="00EE4968">
        <w:t xml:space="preserve">. </w:t>
      </w:r>
      <w:r w:rsidR="00513B9C">
        <w:t>Dash</w:t>
      </w:r>
      <w:r w:rsidR="00236B5A">
        <w:t xml:space="preserve"> (–) </w:t>
      </w:r>
      <w:r w:rsidR="00513B9C">
        <w:t>indicate</w:t>
      </w:r>
      <w:r w:rsidR="00EA743A">
        <w:t>s</w:t>
      </w:r>
      <w:r w:rsidR="00513B9C">
        <w:t xml:space="preserve"> </w:t>
      </w:r>
      <w:r w:rsidR="007C1A8A">
        <w:t xml:space="preserve">no </w:t>
      </w:r>
      <w:r w:rsidR="00F140F0">
        <w:t>CEW</w:t>
      </w:r>
      <w:r w:rsidR="00EE4968">
        <w:t xml:space="preserve"> was delivered</w:t>
      </w:r>
      <w:r w:rsidR="00513B9C">
        <w:t>.</w:t>
      </w:r>
    </w:p>
    <w:tbl>
      <w:tblPr>
        <w:tblStyle w:val="TableFlow-MER"/>
        <w:tblW w:w="9498" w:type="dxa"/>
        <w:tblInd w:w="0" w:type="dxa"/>
        <w:tblLayout w:type="fixed"/>
        <w:tblLook w:val="0420" w:firstRow="1" w:lastRow="0" w:firstColumn="0" w:lastColumn="0" w:noHBand="0" w:noVBand="1"/>
      </w:tblPr>
      <w:tblGrid>
        <w:gridCol w:w="2882"/>
        <w:gridCol w:w="661"/>
        <w:gridCol w:w="662"/>
        <w:gridCol w:w="661"/>
        <w:gridCol w:w="662"/>
        <w:gridCol w:w="662"/>
        <w:gridCol w:w="661"/>
        <w:gridCol w:w="662"/>
        <w:gridCol w:w="661"/>
        <w:gridCol w:w="662"/>
        <w:gridCol w:w="662"/>
      </w:tblGrid>
      <w:tr w:rsidR="00636FEA" w:rsidRPr="00366F9A" w14:paraId="5F8694B7" w14:textId="73CD64C4" w:rsidTr="006469E4">
        <w:trPr>
          <w:cnfStyle w:val="100000000000" w:firstRow="1" w:lastRow="0" w:firstColumn="0" w:lastColumn="0" w:oddVBand="0" w:evenVBand="0" w:oddHBand="0" w:evenHBand="0" w:firstRowFirstColumn="0" w:firstRowLastColumn="0" w:lastRowFirstColumn="0" w:lastRowLastColumn="0"/>
        </w:trPr>
        <w:tc>
          <w:tcPr>
            <w:tcW w:w="2882" w:type="dxa"/>
          </w:tcPr>
          <w:p w14:paraId="7A3BC50F" w14:textId="773BDA85" w:rsidR="00636FEA" w:rsidRPr="00366F9A" w:rsidRDefault="00636FEA" w:rsidP="00E26EF3">
            <w:pPr>
              <w:pStyle w:val="ColumnHeading"/>
              <w:keepNext/>
            </w:pPr>
            <w:r w:rsidRPr="00366F9A">
              <w:t xml:space="preserve">Ramsar Site </w:t>
            </w:r>
          </w:p>
        </w:tc>
        <w:tc>
          <w:tcPr>
            <w:tcW w:w="661" w:type="dxa"/>
            <w:vAlign w:val="center"/>
          </w:tcPr>
          <w:p w14:paraId="448B6951" w14:textId="7820F585" w:rsidR="00636FEA" w:rsidRPr="00366F9A" w:rsidRDefault="00636FEA" w:rsidP="00284350">
            <w:pPr>
              <w:pStyle w:val="ColumnHeading"/>
              <w:jc w:val="center"/>
            </w:pPr>
            <w:r w:rsidRPr="00366F9A">
              <w:t>14–15</w:t>
            </w:r>
          </w:p>
        </w:tc>
        <w:tc>
          <w:tcPr>
            <w:tcW w:w="662" w:type="dxa"/>
            <w:vAlign w:val="center"/>
          </w:tcPr>
          <w:p w14:paraId="335430E0" w14:textId="2377DD9D" w:rsidR="00636FEA" w:rsidRPr="00366F9A" w:rsidRDefault="00636FEA" w:rsidP="00284350">
            <w:pPr>
              <w:pStyle w:val="ColumnHeading"/>
              <w:jc w:val="center"/>
            </w:pPr>
            <w:r w:rsidRPr="00366F9A">
              <w:t>15–16</w:t>
            </w:r>
          </w:p>
        </w:tc>
        <w:tc>
          <w:tcPr>
            <w:tcW w:w="661" w:type="dxa"/>
            <w:vAlign w:val="center"/>
          </w:tcPr>
          <w:p w14:paraId="3FE3E328" w14:textId="487D91E6" w:rsidR="00636FEA" w:rsidRPr="00366F9A" w:rsidRDefault="00636FEA" w:rsidP="00284350">
            <w:pPr>
              <w:pStyle w:val="ColumnHeading"/>
              <w:jc w:val="center"/>
            </w:pPr>
            <w:r w:rsidRPr="00366F9A">
              <w:t>16–17</w:t>
            </w:r>
          </w:p>
        </w:tc>
        <w:tc>
          <w:tcPr>
            <w:tcW w:w="662" w:type="dxa"/>
            <w:vAlign w:val="center"/>
          </w:tcPr>
          <w:p w14:paraId="248E50F2" w14:textId="1452F16F" w:rsidR="00636FEA" w:rsidRPr="00366F9A" w:rsidRDefault="00636FEA" w:rsidP="00284350">
            <w:pPr>
              <w:pStyle w:val="ColumnHeading"/>
              <w:jc w:val="center"/>
            </w:pPr>
            <w:r w:rsidRPr="00366F9A">
              <w:t>17–18</w:t>
            </w:r>
          </w:p>
        </w:tc>
        <w:tc>
          <w:tcPr>
            <w:tcW w:w="662" w:type="dxa"/>
            <w:vAlign w:val="center"/>
          </w:tcPr>
          <w:p w14:paraId="02C41E79" w14:textId="4D04F0BC" w:rsidR="00636FEA" w:rsidRPr="00366F9A" w:rsidRDefault="00636FEA" w:rsidP="00284350">
            <w:pPr>
              <w:pStyle w:val="ColumnHeading"/>
              <w:jc w:val="center"/>
            </w:pPr>
            <w:r w:rsidRPr="00366F9A">
              <w:t>18–19</w:t>
            </w:r>
          </w:p>
        </w:tc>
        <w:tc>
          <w:tcPr>
            <w:tcW w:w="661" w:type="dxa"/>
            <w:vAlign w:val="center"/>
          </w:tcPr>
          <w:p w14:paraId="38D1B12B" w14:textId="51944C17" w:rsidR="00636FEA" w:rsidRPr="00366F9A" w:rsidRDefault="00636FEA" w:rsidP="00284350">
            <w:pPr>
              <w:pStyle w:val="ColumnHeading"/>
              <w:jc w:val="center"/>
            </w:pPr>
            <w:r w:rsidRPr="00366F9A">
              <w:t>19–20</w:t>
            </w:r>
          </w:p>
        </w:tc>
        <w:tc>
          <w:tcPr>
            <w:tcW w:w="662" w:type="dxa"/>
            <w:vAlign w:val="center"/>
          </w:tcPr>
          <w:p w14:paraId="4236064E" w14:textId="18DF1752" w:rsidR="00636FEA" w:rsidRPr="00366F9A" w:rsidRDefault="00636FEA" w:rsidP="00284350">
            <w:pPr>
              <w:pStyle w:val="ColumnHeading"/>
              <w:jc w:val="center"/>
            </w:pPr>
            <w:r>
              <w:t>20–21</w:t>
            </w:r>
          </w:p>
        </w:tc>
        <w:tc>
          <w:tcPr>
            <w:tcW w:w="661" w:type="dxa"/>
            <w:vAlign w:val="center"/>
          </w:tcPr>
          <w:p w14:paraId="4A1182F1" w14:textId="418E6DB2" w:rsidR="00636FEA" w:rsidRDefault="00636FEA" w:rsidP="00284350">
            <w:pPr>
              <w:pStyle w:val="ColumnHeading"/>
              <w:jc w:val="center"/>
            </w:pPr>
            <w:r>
              <w:t>21–22</w:t>
            </w:r>
          </w:p>
        </w:tc>
        <w:tc>
          <w:tcPr>
            <w:tcW w:w="662" w:type="dxa"/>
            <w:vAlign w:val="center"/>
          </w:tcPr>
          <w:p w14:paraId="3133373B" w14:textId="10131564" w:rsidR="00636FEA" w:rsidRDefault="00636FEA" w:rsidP="00284350">
            <w:pPr>
              <w:pStyle w:val="ColumnHeading"/>
              <w:jc w:val="center"/>
            </w:pPr>
            <w:r>
              <w:t>22–23</w:t>
            </w:r>
          </w:p>
        </w:tc>
        <w:tc>
          <w:tcPr>
            <w:tcW w:w="662" w:type="dxa"/>
            <w:vAlign w:val="center"/>
          </w:tcPr>
          <w:p w14:paraId="299FBBB9" w14:textId="2D9C1372" w:rsidR="00636FEA" w:rsidRDefault="00636FEA" w:rsidP="00284350">
            <w:pPr>
              <w:pStyle w:val="ColumnHeading"/>
              <w:jc w:val="center"/>
            </w:pPr>
            <w:r>
              <w:t>23–24</w:t>
            </w:r>
          </w:p>
        </w:tc>
      </w:tr>
      <w:tr w:rsidR="00A46B5D" w:rsidRPr="005E31AD" w14:paraId="6FA19BF8" w14:textId="6FF1803F" w:rsidTr="006469E4">
        <w:trPr>
          <w:cnfStyle w:val="000000100000" w:firstRow="0" w:lastRow="0" w:firstColumn="0" w:lastColumn="0" w:oddVBand="0" w:evenVBand="0" w:oddHBand="1" w:evenHBand="0" w:firstRowFirstColumn="0" w:firstRowLastColumn="0" w:lastRowFirstColumn="0" w:lastRowLastColumn="0"/>
        </w:trPr>
        <w:tc>
          <w:tcPr>
            <w:tcW w:w="2882" w:type="dxa"/>
            <w:shd w:val="clear" w:color="auto" w:fill="D0EAFF" w:themeFill="accent2" w:themeFillTint="1A"/>
          </w:tcPr>
          <w:p w14:paraId="5C2AA039" w14:textId="0B9FE870" w:rsidR="00636FEA" w:rsidRPr="005E31AD" w:rsidRDefault="00636FEA" w:rsidP="00E26EF3">
            <w:pPr>
              <w:pStyle w:val="RowHeading"/>
              <w:keepNext/>
            </w:pPr>
            <w:r>
              <w:t>Northern Basin</w:t>
            </w:r>
          </w:p>
        </w:tc>
        <w:tc>
          <w:tcPr>
            <w:tcW w:w="661" w:type="dxa"/>
            <w:shd w:val="clear" w:color="auto" w:fill="D0EAFF" w:themeFill="accent2" w:themeFillTint="1A"/>
          </w:tcPr>
          <w:p w14:paraId="6A518D3C" w14:textId="77777777" w:rsidR="00636FEA" w:rsidRPr="005E31AD" w:rsidRDefault="00636FEA" w:rsidP="005D426B">
            <w:pPr>
              <w:pStyle w:val="TableText"/>
            </w:pPr>
          </w:p>
        </w:tc>
        <w:tc>
          <w:tcPr>
            <w:tcW w:w="662" w:type="dxa"/>
            <w:shd w:val="clear" w:color="auto" w:fill="D0EAFF" w:themeFill="accent2" w:themeFillTint="1A"/>
          </w:tcPr>
          <w:p w14:paraId="55A43187" w14:textId="77777777" w:rsidR="00636FEA" w:rsidRPr="005E31AD" w:rsidRDefault="00636FEA" w:rsidP="005D426B">
            <w:pPr>
              <w:pStyle w:val="TableText"/>
            </w:pPr>
          </w:p>
        </w:tc>
        <w:tc>
          <w:tcPr>
            <w:tcW w:w="661" w:type="dxa"/>
            <w:shd w:val="clear" w:color="auto" w:fill="D0EAFF" w:themeFill="accent2" w:themeFillTint="1A"/>
          </w:tcPr>
          <w:p w14:paraId="170CF61E" w14:textId="77777777" w:rsidR="00636FEA" w:rsidRPr="005E31AD" w:rsidRDefault="00636FEA" w:rsidP="005D426B">
            <w:pPr>
              <w:pStyle w:val="TableText"/>
            </w:pPr>
          </w:p>
        </w:tc>
        <w:tc>
          <w:tcPr>
            <w:tcW w:w="662" w:type="dxa"/>
            <w:shd w:val="clear" w:color="auto" w:fill="D0EAFF" w:themeFill="accent2" w:themeFillTint="1A"/>
          </w:tcPr>
          <w:p w14:paraId="674A89DA" w14:textId="77777777" w:rsidR="00636FEA" w:rsidRPr="005E31AD" w:rsidRDefault="00636FEA" w:rsidP="005D426B">
            <w:pPr>
              <w:pStyle w:val="TableText"/>
            </w:pPr>
          </w:p>
        </w:tc>
        <w:tc>
          <w:tcPr>
            <w:tcW w:w="662" w:type="dxa"/>
            <w:shd w:val="clear" w:color="auto" w:fill="D0EAFF" w:themeFill="accent2" w:themeFillTint="1A"/>
          </w:tcPr>
          <w:p w14:paraId="31976FCD" w14:textId="77777777" w:rsidR="00636FEA" w:rsidRPr="005E31AD" w:rsidRDefault="00636FEA" w:rsidP="005D426B">
            <w:pPr>
              <w:pStyle w:val="TableText"/>
            </w:pPr>
          </w:p>
        </w:tc>
        <w:tc>
          <w:tcPr>
            <w:tcW w:w="661" w:type="dxa"/>
            <w:shd w:val="clear" w:color="auto" w:fill="D0EAFF" w:themeFill="accent2" w:themeFillTint="1A"/>
          </w:tcPr>
          <w:p w14:paraId="19A8CBC4" w14:textId="77777777" w:rsidR="00636FEA" w:rsidRPr="005E31AD" w:rsidRDefault="00636FEA" w:rsidP="005D426B">
            <w:pPr>
              <w:pStyle w:val="TableText"/>
            </w:pPr>
          </w:p>
        </w:tc>
        <w:tc>
          <w:tcPr>
            <w:tcW w:w="662" w:type="dxa"/>
            <w:shd w:val="clear" w:color="auto" w:fill="D0EAFF" w:themeFill="accent2" w:themeFillTint="1A"/>
          </w:tcPr>
          <w:p w14:paraId="7B9DCBD5" w14:textId="77777777" w:rsidR="00636FEA" w:rsidRDefault="00636FEA" w:rsidP="005D426B">
            <w:pPr>
              <w:pStyle w:val="TableText"/>
            </w:pPr>
          </w:p>
        </w:tc>
        <w:tc>
          <w:tcPr>
            <w:tcW w:w="661" w:type="dxa"/>
            <w:shd w:val="clear" w:color="auto" w:fill="D0EAFF" w:themeFill="accent2" w:themeFillTint="1A"/>
          </w:tcPr>
          <w:p w14:paraId="55A71FB6" w14:textId="77777777" w:rsidR="00636FEA" w:rsidRDefault="00636FEA" w:rsidP="005D426B">
            <w:pPr>
              <w:pStyle w:val="TableText"/>
            </w:pPr>
          </w:p>
        </w:tc>
        <w:tc>
          <w:tcPr>
            <w:tcW w:w="662" w:type="dxa"/>
            <w:shd w:val="clear" w:color="auto" w:fill="D0EAFF" w:themeFill="accent2" w:themeFillTint="1A"/>
          </w:tcPr>
          <w:p w14:paraId="2218C1BC" w14:textId="77777777" w:rsidR="00636FEA" w:rsidRDefault="00636FEA" w:rsidP="005D426B">
            <w:pPr>
              <w:pStyle w:val="TableText"/>
            </w:pPr>
          </w:p>
        </w:tc>
        <w:tc>
          <w:tcPr>
            <w:tcW w:w="662" w:type="dxa"/>
            <w:shd w:val="clear" w:color="auto" w:fill="D0EAFF" w:themeFill="accent2" w:themeFillTint="1A"/>
          </w:tcPr>
          <w:p w14:paraId="1ED1DB23" w14:textId="77777777" w:rsidR="00636FEA" w:rsidRDefault="00636FEA" w:rsidP="005D426B">
            <w:pPr>
              <w:pStyle w:val="TableText"/>
            </w:pPr>
          </w:p>
        </w:tc>
      </w:tr>
      <w:tr w:rsidR="00636FEA" w:rsidRPr="005E31AD" w14:paraId="0139C54A" w14:textId="73D09711" w:rsidTr="006469E4">
        <w:tc>
          <w:tcPr>
            <w:tcW w:w="2882" w:type="dxa"/>
          </w:tcPr>
          <w:p w14:paraId="53C6CE78" w14:textId="2C2CD379" w:rsidR="00636FEA" w:rsidRPr="005E31AD" w:rsidRDefault="00636FEA" w:rsidP="00E26EF3">
            <w:pPr>
              <w:pStyle w:val="TableText"/>
              <w:keepNext/>
            </w:pPr>
            <w:r w:rsidRPr="005E31AD">
              <w:t>Gwydir Wetlands: Gingham and Lower Gwydir (Big Leather) Watercourses</w:t>
            </w:r>
          </w:p>
        </w:tc>
        <w:tc>
          <w:tcPr>
            <w:tcW w:w="661" w:type="dxa"/>
            <w:vAlign w:val="center"/>
          </w:tcPr>
          <w:p w14:paraId="0CEBB374" w14:textId="3B3846CB" w:rsidR="00636FEA" w:rsidRPr="0000491B" w:rsidRDefault="00636FEA" w:rsidP="009C25AF">
            <w:pPr>
              <w:pStyle w:val="TableTextRight"/>
              <w:spacing w:before="0" w:after="0" w:line="240" w:lineRule="auto"/>
              <w:ind w:right="0"/>
              <w:jc w:val="center"/>
              <w:rPr>
                <w:sz w:val="28"/>
                <w:szCs w:val="36"/>
              </w:rPr>
            </w:pPr>
            <w:r w:rsidRPr="0000491B">
              <w:rPr>
                <w:sz w:val="24"/>
                <w:szCs w:val="36"/>
              </w:rPr>
              <w:t>X</w:t>
            </w:r>
          </w:p>
        </w:tc>
        <w:tc>
          <w:tcPr>
            <w:tcW w:w="662" w:type="dxa"/>
            <w:vAlign w:val="center"/>
          </w:tcPr>
          <w:p w14:paraId="49502528" w14:textId="29B74185" w:rsidR="00636FEA" w:rsidRPr="0000491B" w:rsidRDefault="00636FEA" w:rsidP="009C25AF">
            <w:pPr>
              <w:pStyle w:val="TableTextRight"/>
              <w:spacing w:before="0" w:after="0" w:line="240" w:lineRule="auto"/>
              <w:ind w:right="0"/>
              <w:jc w:val="center"/>
              <w:rPr>
                <w:sz w:val="28"/>
                <w:szCs w:val="36"/>
              </w:rPr>
            </w:pPr>
            <w:r w:rsidRPr="0000491B">
              <w:rPr>
                <w:sz w:val="24"/>
                <w:szCs w:val="36"/>
              </w:rPr>
              <w:t>X</w:t>
            </w:r>
          </w:p>
        </w:tc>
        <w:tc>
          <w:tcPr>
            <w:tcW w:w="661" w:type="dxa"/>
            <w:vAlign w:val="center"/>
          </w:tcPr>
          <w:p w14:paraId="22AE5C54" w14:textId="5E0C06E4" w:rsidR="00636FEA" w:rsidRPr="0000491B" w:rsidRDefault="00636FEA" w:rsidP="009C25AF">
            <w:pPr>
              <w:pStyle w:val="TableTextRight"/>
              <w:spacing w:before="0" w:after="0" w:line="240" w:lineRule="auto"/>
              <w:ind w:right="0"/>
              <w:jc w:val="center"/>
              <w:rPr>
                <w:sz w:val="28"/>
                <w:szCs w:val="36"/>
              </w:rPr>
            </w:pPr>
            <w:r w:rsidRPr="0000491B">
              <w:rPr>
                <w:sz w:val="24"/>
                <w:szCs w:val="36"/>
              </w:rPr>
              <w:t>X</w:t>
            </w:r>
          </w:p>
        </w:tc>
        <w:tc>
          <w:tcPr>
            <w:tcW w:w="662" w:type="dxa"/>
            <w:vAlign w:val="center"/>
          </w:tcPr>
          <w:p w14:paraId="1618D278" w14:textId="2BD36C34" w:rsidR="00636FEA" w:rsidRPr="0000491B" w:rsidRDefault="00636FEA" w:rsidP="009C25AF">
            <w:pPr>
              <w:pStyle w:val="TableTextRight"/>
              <w:spacing w:before="0" w:after="0" w:line="240" w:lineRule="auto"/>
              <w:ind w:right="0"/>
              <w:jc w:val="center"/>
              <w:rPr>
                <w:sz w:val="28"/>
                <w:szCs w:val="36"/>
              </w:rPr>
            </w:pPr>
            <w:r w:rsidRPr="0000491B">
              <w:rPr>
                <w:sz w:val="24"/>
                <w:szCs w:val="36"/>
              </w:rPr>
              <w:t>X</w:t>
            </w:r>
          </w:p>
        </w:tc>
        <w:tc>
          <w:tcPr>
            <w:tcW w:w="662" w:type="dxa"/>
            <w:vAlign w:val="center"/>
          </w:tcPr>
          <w:p w14:paraId="514EF1CD" w14:textId="129D1B90" w:rsidR="00636FEA" w:rsidRPr="0000491B" w:rsidRDefault="00636FEA" w:rsidP="009C25AF">
            <w:pPr>
              <w:pStyle w:val="TableTextRight"/>
              <w:spacing w:before="0" w:after="0" w:line="240" w:lineRule="auto"/>
              <w:ind w:right="0"/>
              <w:jc w:val="center"/>
              <w:rPr>
                <w:sz w:val="28"/>
                <w:szCs w:val="36"/>
              </w:rPr>
            </w:pPr>
            <w:r w:rsidRPr="0000491B">
              <w:rPr>
                <w:sz w:val="24"/>
                <w:szCs w:val="36"/>
              </w:rPr>
              <w:t>X</w:t>
            </w:r>
          </w:p>
        </w:tc>
        <w:tc>
          <w:tcPr>
            <w:tcW w:w="661" w:type="dxa"/>
            <w:vAlign w:val="center"/>
          </w:tcPr>
          <w:p w14:paraId="5C9F25C1" w14:textId="4768065C"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6078469C" w14:textId="4B979EE2" w:rsidR="00636FEA" w:rsidRPr="006D756D" w:rsidRDefault="00636FEA" w:rsidP="009C25AF">
            <w:pPr>
              <w:pStyle w:val="TableTextRight"/>
              <w:spacing w:before="0" w:after="0" w:line="240" w:lineRule="auto"/>
              <w:ind w:right="0"/>
              <w:jc w:val="center"/>
            </w:pPr>
            <w:r w:rsidRPr="0000491B">
              <w:rPr>
                <w:sz w:val="24"/>
                <w:szCs w:val="36"/>
              </w:rPr>
              <w:t>X</w:t>
            </w:r>
          </w:p>
        </w:tc>
        <w:tc>
          <w:tcPr>
            <w:tcW w:w="661" w:type="dxa"/>
            <w:vAlign w:val="center"/>
          </w:tcPr>
          <w:p w14:paraId="32536D57" w14:textId="16E4AE23" w:rsidR="00636FEA" w:rsidRPr="006D756D" w:rsidRDefault="00636FEA" w:rsidP="009C25AF">
            <w:pPr>
              <w:pStyle w:val="TableTextRight"/>
              <w:spacing w:before="0" w:after="0" w:line="240" w:lineRule="auto"/>
              <w:ind w:right="0"/>
              <w:jc w:val="center"/>
            </w:pPr>
            <w:r w:rsidRPr="0000491B">
              <w:rPr>
                <w:sz w:val="24"/>
                <w:szCs w:val="36"/>
              </w:rPr>
              <w:t>X</w:t>
            </w:r>
          </w:p>
        </w:tc>
        <w:tc>
          <w:tcPr>
            <w:tcW w:w="662" w:type="dxa"/>
            <w:vAlign w:val="center"/>
          </w:tcPr>
          <w:p w14:paraId="1990757C" w14:textId="1C2418BC" w:rsidR="00636FEA" w:rsidRPr="0000491B" w:rsidRDefault="00636FEA" w:rsidP="009C25AF">
            <w:pPr>
              <w:pStyle w:val="TableTextRight"/>
              <w:spacing w:before="0" w:after="0" w:line="240" w:lineRule="auto"/>
              <w:ind w:right="0"/>
              <w:jc w:val="center"/>
              <w:rPr>
                <w:sz w:val="24"/>
                <w:szCs w:val="36"/>
              </w:rPr>
            </w:pPr>
            <w:r w:rsidRPr="0000491B">
              <w:rPr>
                <w:sz w:val="24"/>
                <w:szCs w:val="36"/>
              </w:rPr>
              <w:t>X</w:t>
            </w:r>
          </w:p>
        </w:tc>
        <w:tc>
          <w:tcPr>
            <w:tcW w:w="662" w:type="dxa"/>
            <w:vAlign w:val="center"/>
          </w:tcPr>
          <w:p w14:paraId="244060B6" w14:textId="6DD425B3" w:rsidR="00636FEA" w:rsidRPr="0000491B" w:rsidRDefault="00DA106C" w:rsidP="009C25AF">
            <w:pPr>
              <w:pStyle w:val="TableTextRight"/>
              <w:spacing w:before="0" w:after="0" w:line="240" w:lineRule="auto"/>
              <w:ind w:right="0"/>
              <w:jc w:val="center"/>
              <w:rPr>
                <w:sz w:val="24"/>
                <w:szCs w:val="36"/>
              </w:rPr>
            </w:pPr>
            <w:r w:rsidRPr="0000491B">
              <w:rPr>
                <w:sz w:val="24"/>
                <w:szCs w:val="36"/>
              </w:rPr>
              <w:t>X</w:t>
            </w:r>
          </w:p>
        </w:tc>
      </w:tr>
      <w:tr w:rsidR="00636FEA" w:rsidRPr="005E31AD" w14:paraId="39BF481C" w14:textId="54CAF192" w:rsidTr="006469E4">
        <w:trPr>
          <w:cnfStyle w:val="000000100000" w:firstRow="0" w:lastRow="0" w:firstColumn="0" w:lastColumn="0" w:oddVBand="0" w:evenVBand="0" w:oddHBand="1" w:evenHBand="0" w:firstRowFirstColumn="0" w:firstRowLastColumn="0" w:lastRowFirstColumn="0" w:lastRowLastColumn="0"/>
        </w:trPr>
        <w:tc>
          <w:tcPr>
            <w:tcW w:w="2882" w:type="dxa"/>
          </w:tcPr>
          <w:p w14:paraId="0CEEF5D7" w14:textId="28CACD65" w:rsidR="00636FEA" w:rsidRPr="005E31AD" w:rsidRDefault="00636FEA" w:rsidP="00E26EF3">
            <w:pPr>
              <w:pStyle w:val="TableText"/>
              <w:keepNext/>
            </w:pPr>
            <w:r w:rsidRPr="005E31AD">
              <w:t>Narran Lake Nature Reserve</w:t>
            </w:r>
          </w:p>
        </w:tc>
        <w:tc>
          <w:tcPr>
            <w:tcW w:w="661" w:type="dxa"/>
            <w:vAlign w:val="center"/>
          </w:tcPr>
          <w:p w14:paraId="4659EE4E" w14:textId="70F4B669"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0317FED5" w14:textId="0EDF419B"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4A97D259" w14:textId="3E088920"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3D6D772D" w14:textId="30B90E3D"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2B81D7D5" w14:textId="24328DBE"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2F41E218" w14:textId="44D60BD2"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0D8B72C9" w14:textId="5579B12D"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34F543D8" w14:textId="5F62586F"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21FD1D2F" w14:textId="1BF4356C" w:rsidR="00636FEA" w:rsidRPr="0000491B" w:rsidRDefault="00636FEA" w:rsidP="009C25AF">
            <w:pPr>
              <w:pStyle w:val="TableTextRight"/>
              <w:spacing w:before="0" w:after="0" w:line="240" w:lineRule="auto"/>
              <w:ind w:right="0"/>
              <w:jc w:val="center"/>
              <w:rPr>
                <w:sz w:val="24"/>
              </w:rPr>
            </w:pPr>
            <w:r w:rsidRPr="0000491B">
              <w:rPr>
                <w:sz w:val="24"/>
                <w:szCs w:val="36"/>
              </w:rPr>
              <w:t>X</w:t>
            </w:r>
          </w:p>
        </w:tc>
        <w:tc>
          <w:tcPr>
            <w:tcW w:w="662" w:type="dxa"/>
            <w:vAlign w:val="center"/>
          </w:tcPr>
          <w:p w14:paraId="08A24483" w14:textId="5A4941A1" w:rsidR="00636FEA" w:rsidRPr="0000491B" w:rsidRDefault="009B661F" w:rsidP="009C25AF">
            <w:pPr>
              <w:pStyle w:val="TableTextRight"/>
              <w:spacing w:before="0" w:after="0" w:line="240" w:lineRule="auto"/>
              <w:ind w:right="0"/>
              <w:jc w:val="center"/>
              <w:rPr>
                <w:sz w:val="24"/>
                <w:szCs w:val="36"/>
              </w:rPr>
            </w:pPr>
            <w:r w:rsidRPr="0000491B">
              <w:rPr>
                <w:sz w:val="24"/>
                <w:szCs w:val="36"/>
              </w:rPr>
              <w:t>X</w:t>
            </w:r>
          </w:p>
        </w:tc>
      </w:tr>
      <w:tr w:rsidR="00636FEA" w:rsidRPr="005E31AD" w14:paraId="06CDCDAB" w14:textId="542AFA3B" w:rsidTr="006469E4">
        <w:tc>
          <w:tcPr>
            <w:tcW w:w="2882" w:type="dxa"/>
          </w:tcPr>
          <w:p w14:paraId="1E8F54AD" w14:textId="74610D27" w:rsidR="00636FEA" w:rsidRPr="005E31AD" w:rsidRDefault="00636FEA" w:rsidP="00E26EF3">
            <w:pPr>
              <w:pStyle w:val="TableText"/>
              <w:keepNext/>
            </w:pPr>
            <w:r w:rsidRPr="005E31AD">
              <w:t>Paroo River Wetlands</w:t>
            </w:r>
          </w:p>
        </w:tc>
        <w:tc>
          <w:tcPr>
            <w:tcW w:w="661" w:type="dxa"/>
            <w:vAlign w:val="center"/>
          </w:tcPr>
          <w:p w14:paraId="7BB03361" w14:textId="70930AC5"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31B01BD5" w14:textId="66BED3C3"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4C287D24" w14:textId="000BA5E2"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4855A1D9" w14:textId="454A6067"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182EDE85" w14:textId="13597352"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591B623E" w14:textId="5462D253"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0A94BAC5" w14:textId="6E6084AF"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51EA9D62" w14:textId="315881B9"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1452B39C" w14:textId="45367B04"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0FCE7C75" w14:textId="2D5044EE" w:rsidR="00636FEA" w:rsidRPr="006D756D" w:rsidRDefault="00DA106C" w:rsidP="009C25AF">
            <w:pPr>
              <w:pStyle w:val="TableTextRight"/>
              <w:spacing w:before="0" w:after="0" w:line="240" w:lineRule="auto"/>
              <w:ind w:right="0"/>
              <w:jc w:val="center"/>
            </w:pPr>
            <w:r w:rsidRPr="006D756D">
              <w:t>–</w:t>
            </w:r>
          </w:p>
        </w:tc>
      </w:tr>
      <w:tr w:rsidR="00636FEA" w:rsidRPr="005E31AD" w14:paraId="7147E237" w14:textId="7F8951DE" w:rsidTr="006469E4">
        <w:trPr>
          <w:cnfStyle w:val="000000100000" w:firstRow="0" w:lastRow="0" w:firstColumn="0" w:lastColumn="0" w:oddVBand="0" w:evenVBand="0" w:oddHBand="1" w:evenHBand="0" w:firstRowFirstColumn="0" w:firstRowLastColumn="0" w:lastRowFirstColumn="0" w:lastRowLastColumn="0"/>
        </w:trPr>
        <w:tc>
          <w:tcPr>
            <w:tcW w:w="2882" w:type="dxa"/>
          </w:tcPr>
          <w:p w14:paraId="406435C3" w14:textId="1BF56B46" w:rsidR="00636FEA" w:rsidRPr="005E31AD" w:rsidRDefault="00636FEA" w:rsidP="00F70E0A">
            <w:pPr>
              <w:pStyle w:val="TableText"/>
              <w:keepNext/>
            </w:pPr>
            <w:r w:rsidRPr="005E31AD">
              <w:t>The Macquarie Marshes</w:t>
            </w:r>
          </w:p>
        </w:tc>
        <w:tc>
          <w:tcPr>
            <w:tcW w:w="661" w:type="dxa"/>
            <w:vAlign w:val="center"/>
          </w:tcPr>
          <w:p w14:paraId="5F6F4F42" w14:textId="7C6040ED"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4C407383" w14:textId="2611507F"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5F9C4EF1" w14:textId="0BC3C1C8"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0A8D520A" w14:textId="11668DBA"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6A90FEFB" w14:textId="0FBA8B5D"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5792C99C" w14:textId="313F9CAA"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354D4B20" w14:textId="2D1DBDA8"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35F45AD1" w14:textId="7D5AF6FF"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616F3BA8" w14:textId="2F075A1B" w:rsidR="00636FEA" w:rsidRPr="0000491B" w:rsidRDefault="00636FEA" w:rsidP="009C25AF">
            <w:pPr>
              <w:pStyle w:val="TableTextRight"/>
              <w:spacing w:before="0" w:after="0" w:line="240" w:lineRule="auto"/>
              <w:ind w:right="0"/>
              <w:jc w:val="center"/>
              <w:rPr>
                <w:sz w:val="24"/>
              </w:rPr>
            </w:pPr>
            <w:r w:rsidRPr="0000491B">
              <w:rPr>
                <w:sz w:val="24"/>
                <w:szCs w:val="36"/>
              </w:rPr>
              <w:t>X</w:t>
            </w:r>
          </w:p>
        </w:tc>
        <w:tc>
          <w:tcPr>
            <w:tcW w:w="662" w:type="dxa"/>
            <w:vAlign w:val="center"/>
          </w:tcPr>
          <w:p w14:paraId="5216A8C9" w14:textId="0F9E9526" w:rsidR="00636FEA" w:rsidRPr="0000491B" w:rsidRDefault="00DA106C" w:rsidP="009C25AF">
            <w:pPr>
              <w:pStyle w:val="TableTextRight"/>
              <w:spacing w:before="0" w:after="0" w:line="240" w:lineRule="auto"/>
              <w:ind w:right="0"/>
              <w:jc w:val="center"/>
              <w:rPr>
                <w:sz w:val="24"/>
                <w:szCs w:val="36"/>
              </w:rPr>
            </w:pPr>
            <w:r>
              <w:rPr>
                <w:sz w:val="24"/>
                <w:szCs w:val="36"/>
              </w:rPr>
              <w:t>X</w:t>
            </w:r>
          </w:p>
        </w:tc>
      </w:tr>
      <w:tr w:rsidR="00A46B5D" w:rsidRPr="005E31AD" w14:paraId="2ADC4E25" w14:textId="4A55F9AA" w:rsidTr="006469E4">
        <w:tc>
          <w:tcPr>
            <w:tcW w:w="2882" w:type="dxa"/>
            <w:shd w:val="clear" w:color="auto" w:fill="D0EAFF" w:themeFill="accent2" w:themeFillTint="1A"/>
          </w:tcPr>
          <w:p w14:paraId="4710CE76" w14:textId="64311469" w:rsidR="00636FEA" w:rsidRPr="005E31AD" w:rsidRDefault="00636FEA" w:rsidP="00F70E0A">
            <w:pPr>
              <w:pStyle w:val="RowHeading"/>
              <w:keepNext/>
            </w:pPr>
            <w:r>
              <w:t>Southern Basin</w:t>
            </w:r>
          </w:p>
        </w:tc>
        <w:tc>
          <w:tcPr>
            <w:tcW w:w="661" w:type="dxa"/>
            <w:shd w:val="clear" w:color="auto" w:fill="D0EAFF" w:themeFill="accent2" w:themeFillTint="1A"/>
            <w:vAlign w:val="center"/>
          </w:tcPr>
          <w:p w14:paraId="6ACD5BB5" w14:textId="77777777" w:rsidR="00636FEA" w:rsidRPr="006D756D" w:rsidRDefault="00636FEA" w:rsidP="009C25AF">
            <w:pPr>
              <w:pStyle w:val="TableTextRight"/>
              <w:spacing w:before="0" w:after="0" w:line="240" w:lineRule="auto"/>
              <w:ind w:right="0"/>
              <w:jc w:val="center"/>
            </w:pPr>
          </w:p>
        </w:tc>
        <w:tc>
          <w:tcPr>
            <w:tcW w:w="662" w:type="dxa"/>
            <w:shd w:val="clear" w:color="auto" w:fill="D0EAFF" w:themeFill="accent2" w:themeFillTint="1A"/>
            <w:vAlign w:val="center"/>
          </w:tcPr>
          <w:p w14:paraId="63441C99" w14:textId="77777777" w:rsidR="00636FEA" w:rsidRPr="006D756D" w:rsidRDefault="00636FEA" w:rsidP="009C25AF">
            <w:pPr>
              <w:pStyle w:val="TableTextRight"/>
              <w:spacing w:before="0" w:after="0" w:line="240" w:lineRule="auto"/>
              <w:ind w:right="0"/>
              <w:jc w:val="center"/>
            </w:pPr>
          </w:p>
        </w:tc>
        <w:tc>
          <w:tcPr>
            <w:tcW w:w="661" w:type="dxa"/>
            <w:shd w:val="clear" w:color="auto" w:fill="D0EAFF" w:themeFill="accent2" w:themeFillTint="1A"/>
            <w:vAlign w:val="center"/>
          </w:tcPr>
          <w:p w14:paraId="4709FE83" w14:textId="77777777" w:rsidR="00636FEA" w:rsidRPr="006D756D" w:rsidRDefault="00636FEA" w:rsidP="009C25AF">
            <w:pPr>
              <w:pStyle w:val="TableTextRight"/>
              <w:spacing w:before="0" w:after="0" w:line="240" w:lineRule="auto"/>
              <w:ind w:right="0"/>
              <w:jc w:val="center"/>
            </w:pPr>
          </w:p>
        </w:tc>
        <w:tc>
          <w:tcPr>
            <w:tcW w:w="662" w:type="dxa"/>
            <w:shd w:val="clear" w:color="auto" w:fill="D0EAFF" w:themeFill="accent2" w:themeFillTint="1A"/>
            <w:vAlign w:val="center"/>
          </w:tcPr>
          <w:p w14:paraId="6575B4C4" w14:textId="77777777" w:rsidR="00636FEA" w:rsidRPr="006D756D" w:rsidRDefault="00636FEA" w:rsidP="009C25AF">
            <w:pPr>
              <w:pStyle w:val="TableTextRight"/>
              <w:spacing w:before="0" w:after="0" w:line="240" w:lineRule="auto"/>
              <w:ind w:right="0"/>
              <w:jc w:val="center"/>
            </w:pPr>
          </w:p>
        </w:tc>
        <w:tc>
          <w:tcPr>
            <w:tcW w:w="662" w:type="dxa"/>
            <w:shd w:val="clear" w:color="auto" w:fill="D0EAFF" w:themeFill="accent2" w:themeFillTint="1A"/>
            <w:vAlign w:val="center"/>
          </w:tcPr>
          <w:p w14:paraId="6FA4A07C" w14:textId="77777777" w:rsidR="00636FEA" w:rsidRPr="006D756D" w:rsidRDefault="00636FEA" w:rsidP="009C25AF">
            <w:pPr>
              <w:pStyle w:val="TableTextRight"/>
              <w:spacing w:before="0" w:after="0" w:line="240" w:lineRule="auto"/>
              <w:ind w:right="0"/>
              <w:jc w:val="center"/>
            </w:pPr>
          </w:p>
        </w:tc>
        <w:tc>
          <w:tcPr>
            <w:tcW w:w="661" w:type="dxa"/>
            <w:shd w:val="clear" w:color="auto" w:fill="D0EAFF" w:themeFill="accent2" w:themeFillTint="1A"/>
            <w:vAlign w:val="center"/>
          </w:tcPr>
          <w:p w14:paraId="19ADBAB9" w14:textId="77777777" w:rsidR="00636FEA" w:rsidRPr="006D756D" w:rsidRDefault="00636FEA" w:rsidP="009C25AF">
            <w:pPr>
              <w:pStyle w:val="TableTextRight"/>
              <w:spacing w:before="0" w:after="0" w:line="240" w:lineRule="auto"/>
              <w:ind w:right="0"/>
              <w:jc w:val="center"/>
            </w:pPr>
          </w:p>
        </w:tc>
        <w:tc>
          <w:tcPr>
            <w:tcW w:w="662" w:type="dxa"/>
            <w:shd w:val="clear" w:color="auto" w:fill="D0EAFF" w:themeFill="accent2" w:themeFillTint="1A"/>
            <w:vAlign w:val="center"/>
          </w:tcPr>
          <w:p w14:paraId="38E1007B" w14:textId="77777777" w:rsidR="00636FEA" w:rsidRPr="006D756D" w:rsidRDefault="00636FEA" w:rsidP="009C25AF">
            <w:pPr>
              <w:pStyle w:val="TableTextRight"/>
              <w:spacing w:before="0" w:after="0" w:line="240" w:lineRule="auto"/>
              <w:ind w:right="0"/>
              <w:jc w:val="center"/>
            </w:pPr>
          </w:p>
        </w:tc>
        <w:tc>
          <w:tcPr>
            <w:tcW w:w="661" w:type="dxa"/>
            <w:shd w:val="clear" w:color="auto" w:fill="D0EAFF" w:themeFill="accent2" w:themeFillTint="1A"/>
            <w:vAlign w:val="center"/>
          </w:tcPr>
          <w:p w14:paraId="7099E8BF" w14:textId="77777777" w:rsidR="00636FEA" w:rsidRPr="006D756D" w:rsidRDefault="00636FEA" w:rsidP="009C25AF">
            <w:pPr>
              <w:pStyle w:val="TableTextRight"/>
              <w:spacing w:before="0" w:after="0" w:line="240" w:lineRule="auto"/>
              <w:ind w:right="0"/>
              <w:jc w:val="center"/>
            </w:pPr>
          </w:p>
        </w:tc>
        <w:tc>
          <w:tcPr>
            <w:tcW w:w="662" w:type="dxa"/>
            <w:shd w:val="clear" w:color="auto" w:fill="D0EAFF" w:themeFill="accent2" w:themeFillTint="1A"/>
            <w:vAlign w:val="center"/>
          </w:tcPr>
          <w:p w14:paraId="445034F2" w14:textId="77777777" w:rsidR="00636FEA" w:rsidRPr="006D756D" w:rsidRDefault="00636FEA" w:rsidP="009C25AF">
            <w:pPr>
              <w:pStyle w:val="TableTextRight"/>
              <w:spacing w:before="0" w:after="0" w:line="240" w:lineRule="auto"/>
              <w:ind w:right="0"/>
              <w:jc w:val="center"/>
            </w:pPr>
          </w:p>
        </w:tc>
        <w:tc>
          <w:tcPr>
            <w:tcW w:w="662" w:type="dxa"/>
            <w:shd w:val="clear" w:color="auto" w:fill="D0EAFF" w:themeFill="accent2" w:themeFillTint="1A"/>
            <w:vAlign w:val="center"/>
          </w:tcPr>
          <w:p w14:paraId="5F57D602" w14:textId="77777777" w:rsidR="00636FEA" w:rsidRPr="006D756D" w:rsidRDefault="00636FEA" w:rsidP="009C25AF">
            <w:pPr>
              <w:pStyle w:val="TableTextRight"/>
              <w:spacing w:before="0" w:after="0" w:line="240" w:lineRule="auto"/>
              <w:ind w:right="0"/>
              <w:jc w:val="center"/>
            </w:pPr>
          </w:p>
        </w:tc>
      </w:tr>
      <w:tr w:rsidR="00636FEA" w:rsidRPr="005E31AD" w14:paraId="1F687A75" w14:textId="47B9F01B" w:rsidTr="006469E4">
        <w:trPr>
          <w:cnfStyle w:val="000000100000" w:firstRow="0" w:lastRow="0" w:firstColumn="0" w:lastColumn="0" w:oddVBand="0" w:evenVBand="0" w:oddHBand="1" w:evenHBand="0" w:firstRowFirstColumn="0" w:firstRowLastColumn="0" w:lastRowFirstColumn="0" w:lastRowLastColumn="0"/>
        </w:trPr>
        <w:tc>
          <w:tcPr>
            <w:tcW w:w="2882" w:type="dxa"/>
          </w:tcPr>
          <w:p w14:paraId="49041602" w14:textId="77777777" w:rsidR="00636FEA" w:rsidRPr="006469E4" w:rsidRDefault="00636FEA" w:rsidP="005D426B">
            <w:pPr>
              <w:pStyle w:val="TableText"/>
            </w:pPr>
            <w:r w:rsidRPr="006469E4">
              <w:t>Banrock Station Wetland Complex</w:t>
            </w:r>
          </w:p>
        </w:tc>
        <w:tc>
          <w:tcPr>
            <w:tcW w:w="661" w:type="dxa"/>
            <w:vAlign w:val="center"/>
          </w:tcPr>
          <w:p w14:paraId="25B5B834" w14:textId="63BD4FDC"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47685ED5" w14:textId="32C9A564"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0A0AF736" w14:textId="29EF9C36"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61BA8052" w14:textId="6E7C80C9"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4AD9C259" w14:textId="06DFCA65"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1F01B424" w14:textId="68D74649"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6DBD45C3" w14:textId="751E4B34"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4435890E" w14:textId="3ECFABD0" w:rsidR="00636FEA" w:rsidRPr="006D756D" w:rsidRDefault="730B1396" w:rsidP="009C25AF">
            <w:pPr>
              <w:pStyle w:val="TableTextRight"/>
              <w:spacing w:before="0" w:after="0" w:line="240" w:lineRule="auto"/>
              <w:ind w:right="0"/>
              <w:jc w:val="center"/>
            </w:pPr>
            <w:r w:rsidRPr="647DF339">
              <w:rPr>
                <w:sz w:val="24"/>
                <w:szCs w:val="24"/>
              </w:rPr>
              <w:t>X</w:t>
            </w:r>
          </w:p>
        </w:tc>
        <w:tc>
          <w:tcPr>
            <w:tcW w:w="662" w:type="dxa"/>
            <w:vAlign w:val="center"/>
          </w:tcPr>
          <w:p w14:paraId="6C8987D4" w14:textId="3FBB29F2" w:rsidR="00636FEA" w:rsidRPr="0000491B" w:rsidRDefault="00636FEA" w:rsidP="009C25AF">
            <w:pPr>
              <w:pStyle w:val="TableTextRight"/>
              <w:spacing w:before="0" w:after="0" w:line="240" w:lineRule="auto"/>
              <w:ind w:right="0"/>
              <w:jc w:val="center"/>
              <w:rPr>
                <w:sz w:val="24"/>
              </w:rPr>
            </w:pPr>
            <w:r w:rsidRPr="006D756D">
              <w:t>–</w:t>
            </w:r>
          </w:p>
        </w:tc>
        <w:tc>
          <w:tcPr>
            <w:tcW w:w="662" w:type="dxa"/>
            <w:vAlign w:val="center"/>
          </w:tcPr>
          <w:p w14:paraId="433D0C6E" w14:textId="27AEB609" w:rsidR="00636FEA" w:rsidRPr="006D756D" w:rsidRDefault="00DD5C28" w:rsidP="009C25AF">
            <w:pPr>
              <w:pStyle w:val="TableTextRight"/>
              <w:spacing w:before="0" w:after="0" w:line="240" w:lineRule="auto"/>
              <w:ind w:right="0"/>
              <w:jc w:val="center"/>
            </w:pPr>
            <w:r w:rsidRPr="006D756D">
              <w:t>–</w:t>
            </w:r>
          </w:p>
        </w:tc>
      </w:tr>
      <w:tr w:rsidR="00636FEA" w:rsidRPr="005E31AD" w14:paraId="72ED8297" w14:textId="1812C2E3" w:rsidTr="006469E4">
        <w:tc>
          <w:tcPr>
            <w:tcW w:w="2882" w:type="dxa"/>
          </w:tcPr>
          <w:p w14:paraId="062EA8E2" w14:textId="5F664D90" w:rsidR="00636FEA" w:rsidRPr="006469E4" w:rsidRDefault="00636FEA" w:rsidP="005D426B">
            <w:pPr>
              <w:pStyle w:val="TableText"/>
            </w:pPr>
            <w:r w:rsidRPr="006469E4">
              <w:t>Barmah Forest</w:t>
            </w:r>
          </w:p>
        </w:tc>
        <w:tc>
          <w:tcPr>
            <w:tcW w:w="661" w:type="dxa"/>
            <w:vAlign w:val="center"/>
          </w:tcPr>
          <w:p w14:paraId="0937D4B3" w14:textId="3C720C15"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3DE7924C" w14:textId="7256773F"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77E43B15" w14:textId="7694A974"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09BB8DCB" w14:textId="2CC71400"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7B3B4D47" w14:textId="652092C6"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2D10A743" w14:textId="2F6B888B"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1CA6EDEC" w14:textId="09A71975"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743BDF4F" w14:textId="0A977EDC"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1640287E" w14:textId="35DED16D" w:rsidR="00636FEA" w:rsidRPr="0000491B" w:rsidRDefault="00636FEA" w:rsidP="009C25AF">
            <w:pPr>
              <w:pStyle w:val="TableTextRight"/>
              <w:spacing w:before="0" w:after="0" w:line="240" w:lineRule="auto"/>
              <w:ind w:right="0"/>
              <w:jc w:val="center"/>
              <w:rPr>
                <w:sz w:val="24"/>
              </w:rPr>
            </w:pPr>
            <w:r w:rsidRPr="0000491B">
              <w:rPr>
                <w:sz w:val="24"/>
                <w:szCs w:val="36"/>
              </w:rPr>
              <w:t>X</w:t>
            </w:r>
          </w:p>
        </w:tc>
        <w:tc>
          <w:tcPr>
            <w:tcW w:w="662" w:type="dxa"/>
            <w:vAlign w:val="center"/>
          </w:tcPr>
          <w:p w14:paraId="22CB39A9" w14:textId="212EA6A3" w:rsidR="00636FEA" w:rsidRPr="0000491B" w:rsidRDefault="00DA106C" w:rsidP="009C25AF">
            <w:pPr>
              <w:pStyle w:val="TableTextRight"/>
              <w:spacing w:before="0" w:after="0" w:line="240" w:lineRule="auto"/>
              <w:ind w:right="0"/>
              <w:jc w:val="center"/>
              <w:rPr>
                <w:sz w:val="24"/>
                <w:szCs w:val="36"/>
              </w:rPr>
            </w:pPr>
            <w:r w:rsidRPr="0000491B">
              <w:rPr>
                <w:sz w:val="24"/>
                <w:szCs w:val="36"/>
              </w:rPr>
              <w:t>X</w:t>
            </w:r>
          </w:p>
        </w:tc>
      </w:tr>
      <w:tr w:rsidR="00636FEA" w:rsidRPr="005E31AD" w14:paraId="2E7BB81E" w14:textId="696FCEE6" w:rsidTr="006469E4">
        <w:trPr>
          <w:cnfStyle w:val="000000100000" w:firstRow="0" w:lastRow="0" w:firstColumn="0" w:lastColumn="0" w:oddVBand="0" w:evenVBand="0" w:oddHBand="1" w:evenHBand="0" w:firstRowFirstColumn="0" w:firstRowLastColumn="0" w:lastRowFirstColumn="0" w:lastRowLastColumn="0"/>
        </w:trPr>
        <w:tc>
          <w:tcPr>
            <w:tcW w:w="2882" w:type="dxa"/>
          </w:tcPr>
          <w:p w14:paraId="1CB7BF1D" w14:textId="77777777" w:rsidR="00636FEA" w:rsidRPr="006469E4" w:rsidRDefault="00636FEA" w:rsidP="005D426B">
            <w:pPr>
              <w:pStyle w:val="TableText"/>
            </w:pPr>
            <w:r w:rsidRPr="006469E4">
              <w:t>Currawinya Lakes</w:t>
            </w:r>
          </w:p>
        </w:tc>
        <w:tc>
          <w:tcPr>
            <w:tcW w:w="661" w:type="dxa"/>
            <w:vAlign w:val="center"/>
          </w:tcPr>
          <w:p w14:paraId="2D88152D" w14:textId="08DE0B06"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58A1330B" w14:textId="0B36CD4A"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3B3002B7" w14:textId="42F8EA49"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3BE4F887" w14:textId="2B64E7D7"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5A1F28E9" w14:textId="5CCB0321"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787152A0" w14:textId="20936BAC"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2CAFD013" w14:textId="2627A4D7"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77AA4699" w14:textId="08A2A91B"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57DF0085" w14:textId="405315A4"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01614AD7" w14:textId="6BE326FF" w:rsidR="00636FEA" w:rsidRPr="006D756D" w:rsidRDefault="00DA106C" w:rsidP="009C25AF">
            <w:pPr>
              <w:pStyle w:val="TableTextRight"/>
              <w:spacing w:before="0" w:after="0" w:line="240" w:lineRule="auto"/>
              <w:ind w:right="0"/>
              <w:jc w:val="center"/>
            </w:pPr>
            <w:r w:rsidRPr="006D756D">
              <w:t>–</w:t>
            </w:r>
          </w:p>
        </w:tc>
      </w:tr>
      <w:tr w:rsidR="00636FEA" w:rsidRPr="005E31AD" w14:paraId="4754B3FB" w14:textId="0C80C232" w:rsidTr="006469E4">
        <w:tc>
          <w:tcPr>
            <w:tcW w:w="2882" w:type="dxa"/>
          </w:tcPr>
          <w:p w14:paraId="5B531144" w14:textId="77777777" w:rsidR="00636FEA" w:rsidRPr="006469E4" w:rsidRDefault="00636FEA" w:rsidP="005D426B">
            <w:pPr>
              <w:pStyle w:val="TableText"/>
            </w:pPr>
            <w:r w:rsidRPr="006469E4">
              <w:t>Fivebough and Tuckerbil Swamps</w:t>
            </w:r>
          </w:p>
        </w:tc>
        <w:tc>
          <w:tcPr>
            <w:tcW w:w="661" w:type="dxa"/>
            <w:vAlign w:val="center"/>
          </w:tcPr>
          <w:p w14:paraId="179EA031" w14:textId="458BDDE2"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3B744221" w14:textId="69E3645B"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7619CD04" w14:textId="44A4F669"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56DB1B45" w14:textId="6CFBE880"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2EB219FB" w14:textId="5EA14173"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019B8BF4" w14:textId="46E2B0E3"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56ACA727" w14:textId="436F9E79"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32268FEF" w14:textId="3B1FF35B"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747D7B4E" w14:textId="0278D33A"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42A6B276" w14:textId="50AFC314" w:rsidR="00636FEA" w:rsidRPr="006D756D" w:rsidRDefault="00DA106C" w:rsidP="009C25AF">
            <w:pPr>
              <w:pStyle w:val="TableTextRight"/>
              <w:spacing w:before="0" w:after="0" w:line="240" w:lineRule="auto"/>
              <w:ind w:right="0"/>
              <w:jc w:val="center"/>
            </w:pPr>
            <w:r w:rsidRPr="006D756D">
              <w:t>–</w:t>
            </w:r>
          </w:p>
        </w:tc>
      </w:tr>
      <w:tr w:rsidR="00636FEA" w:rsidRPr="005E31AD" w14:paraId="4E146B87" w14:textId="101923FC" w:rsidTr="006469E4">
        <w:trPr>
          <w:cnfStyle w:val="000000100000" w:firstRow="0" w:lastRow="0" w:firstColumn="0" w:lastColumn="0" w:oddVBand="0" w:evenVBand="0" w:oddHBand="1" w:evenHBand="0" w:firstRowFirstColumn="0" w:firstRowLastColumn="0" w:lastRowFirstColumn="0" w:lastRowLastColumn="0"/>
        </w:trPr>
        <w:tc>
          <w:tcPr>
            <w:tcW w:w="2882" w:type="dxa"/>
          </w:tcPr>
          <w:p w14:paraId="178981B3" w14:textId="77777777" w:rsidR="00636FEA" w:rsidRPr="006469E4" w:rsidRDefault="00636FEA" w:rsidP="005D426B">
            <w:pPr>
              <w:pStyle w:val="TableText"/>
            </w:pPr>
            <w:r w:rsidRPr="006469E4">
              <w:t>Ginini Flats Wetland Complex</w:t>
            </w:r>
          </w:p>
        </w:tc>
        <w:tc>
          <w:tcPr>
            <w:tcW w:w="661" w:type="dxa"/>
            <w:vAlign w:val="center"/>
          </w:tcPr>
          <w:p w14:paraId="147EFE72" w14:textId="4A1E1177"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66F404EC" w14:textId="39D122C6"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3A6DC3B3" w14:textId="60B59204"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1FF98E6F" w14:textId="3E0A42DA"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43D9FB16" w14:textId="1947E64F"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1C824EC4" w14:textId="5BE08DC8"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554BE554" w14:textId="678F0451"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3EB56B3F" w14:textId="1E903E45"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7A0FDF96" w14:textId="3423FEB3"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2F8644E1" w14:textId="41D7E5DC" w:rsidR="00636FEA" w:rsidRPr="006D756D" w:rsidRDefault="00DA106C" w:rsidP="009C25AF">
            <w:pPr>
              <w:pStyle w:val="TableTextRight"/>
              <w:spacing w:before="0" w:after="0" w:line="240" w:lineRule="auto"/>
              <w:ind w:right="0"/>
              <w:jc w:val="center"/>
            </w:pPr>
            <w:r w:rsidRPr="006D756D">
              <w:t>–</w:t>
            </w:r>
          </w:p>
        </w:tc>
      </w:tr>
      <w:tr w:rsidR="00636FEA" w:rsidRPr="005E31AD" w14:paraId="6B78A586" w14:textId="4D0D2668" w:rsidTr="006469E4">
        <w:tc>
          <w:tcPr>
            <w:tcW w:w="2882" w:type="dxa"/>
          </w:tcPr>
          <w:p w14:paraId="006DE7F9" w14:textId="77777777" w:rsidR="00636FEA" w:rsidRPr="006469E4" w:rsidRDefault="00636FEA" w:rsidP="005D426B">
            <w:pPr>
              <w:pStyle w:val="TableText"/>
            </w:pPr>
            <w:r w:rsidRPr="006469E4">
              <w:t>Gunbower Forest</w:t>
            </w:r>
          </w:p>
        </w:tc>
        <w:tc>
          <w:tcPr>
            <w:tcW w:w="661" w:type="dxa"/>
            <w:vAlign w:val="center"/>
          </w:tcPr>
          <w:p w14:paraId="3B191EB5" w14:textId="42EA0BEC"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4DBBCA46" w14:textId="4D089473"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384BD0B9" w14:textId="2944732B"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4F931542" w14:textId="06841D1C"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58A36CD3" w14:textId="3C5C48A0"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1092D16B" w14:textId="29C683D5"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172C9FE3" w14:textId="32F1FE27"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44C15E51" w14:textId="61711A68"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2A59C62C" w14:textId="01A93B94" w:rsidR="00636FEA" w:rsidRPr="0000491B" w:rsidRDefault="00636FEA" w:rsidP="009C25AF">
            <w:pPr>
              <w:pStyle w:val="TableTextRight"/>
              <w:spacing w:before="0" w:after="0" w:line="240" w:lineRule="auto"/>
              <w:ind w:right="0"/>
              <w:jc w:val="center"/>
              <w:rPr>
                <w:sz w:val="24"/>
              </w:rPr>
            </w:pPr>
            <w:r w:rsidRPr="0000491B">
              <w:rPr>
                <w:sz w:val="24"/>
                <w:szCs w:val="36"/>
              </w:rPr>
              <w:t>X</w:t>
            </w:r>
          </w:p>
        </w:tc>
        <w:tc>
          <w:tcPr>
            <w:tcW w:w="662" w:type="dxa"/>
            <w:vAlign w:val="center"/>
          </w:tcPr>
          <w:p w14:paraId="0C87463E" w14:textId="45566D3B" w:rsidR="00636FEA" w:rsidRPr="0000491B" w:rsidRDefault="00DA106C" w:rsidP="009C25AF">
            <w:pPr>
              <w:pStyle w:val="TableTextRight"/>
              <w:spacing w:before="0" w:after="0" w:line="240" w:lineRule="auto"/>
              <w:ind w:right="0"/>
              <w:jc w:val="center"/>
              <w:rPr>
                <w:sz w:val="24"/>
                <w:szCs w:val="36"/>
              </w:rPr>
            </w:pPr>
            <w:r w:rsidRPr="0000491B">
              <w:rPr>
                <w:sz w:val="24"/>
                <w:szCs w:val="36"/>
              </w:rPr>
              <w:t>X</w:t>
            </w:r>
          </w:p>
        </w:tc>
      </w:tr>
      <w:tr w:rsidR="00636FEA" w:rsidRPr="005E31AD" w14:paraId="08BBEE45" w14:textId="3C9E5F90" w:rsidTr="006469E4">
        <w:trPr>
          <w:cnfStyle w:val="000000100000" w:firstRow="0" w:lastRow="0" w:firstColumn="0" w:lastColumn="0" w:oddVBand="0" w:evenVBand="0" w:oddHBand="1" w:evenHBand="0" w:firstRowFirstColumn="0" w:firstRowLastColumn="0" w:lastRowFirstColumn="0" w:lastRowLastColumn="0"/>
        </w:trPr>
        <w:tc>
          <w:tcPr>
            <w:tcW w:w="2882" w:type="dxa"/>
          </w:tcPr>
          <w:p w14:paraId="6503E622" w14:textId="7D499C86" w:rsidR="00636FEA" w:rsidRPr="006469E4" w:rsidRDefault="00636FEA" w:rsidP="005D426B">
            <w:pPr>
              <w:pStyle w:val="TableText"/>
            </w:pPr>
            <w:r w:rsidRPr="006469E4">
              <w:t>Hattah–Kulkyne Lakes</w:t>
            </w:r>
          </w:p>
        </w:tc>
        <w:tc>
          <w:tcPr>
            <w:tcW w:w="661" w:type="dxa"/>
            <w:vAlign w:val="center"/>
          </w:tcPr>
          <w:p w14:paraId="670EF633" w14:textId="16C6ED5B"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4408020E" w14:textId="715FECC1"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0243B2C6" w14:textId="09843483"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7A2E07AE" w14:textId="1A02331B"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52E98F6E" w14:textId="0814E4A7"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65304B0C" w14:textId="37E6362A"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19DF3B58" w14:textId="2D91A434"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099B51C0" w14:textId="6CBF2C71"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15CC91E8" w14:textId="6017F69E"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22C4E324" w14:textId="7D472508" w:rsidR="00636FEA" w:rsidRPr="006D756D" w:rsidRDefault="00DA106C" w:rsidP="009C25AF">
            <w:pPr>
              <w:pStyle w:val="TableTextRight"/>
              <w:spacing w:before="0" w:after="0" w:line="240" w:lineRule="auto"/>
              <w:ind w:right="0"/>
              <w:jc w:val="center"/>
            </w:pPr>
            <w:r w:rsidRPr="006D756D">
              <w:t>–</w:t>
            </w:r>
          </w:p>
        </w:tc>
      </w:tr>
      <w:tr w:rsidR="00636FEA" w:rsidRPr="005E31AD" w14:paraId="0F482C1B" w14:textId="764AAF05" w:rsidTr="006469E4">
        <w:tc>
          <w:tcPr>
            <w:tcW w:w="2882" w:type="dxa"/>
          </w:tcPr>
          <w:p w14:paraId="2CB0778D" w14:textId="77777777" w:rsidR="00636FEA" w:rsidRPr="006469E4" w:rsidRDefault="00636FEA" w:rsidP="005D426B">
            <w:pPr>
              <w:pStyle w:val="TableText"/>
            </w:pPr>
            <w:r w:rsidRPr="006469E4">
              <w:t>Kerang Wetlands</w:t>
            </w:r>
          </w:p>
        </w:tc>
        <w:tc>
          <w:tcPr>
            <w:tcW w:w="661" w:type="dxa"/>
            <w:vAlign w:val="center"/>
          </w:tcPr>
          <w:p w14:paraId="29037622" w14:textId="6A12807A"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04D7BDFD" w14:textId="6F99ACBD"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63A038E6" w14:textId="51DCB680"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14B3ACEB" w14:textId="7001213B"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4BFD7349" w14:textId="3E0253A9"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553C8F09" w14:textId="4191BF19"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6E98B642" w14:textId="16D27813"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43D987E4" w14:textId="249FEA27"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59A064F3" w14:textId="1D64D09C"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2A2955F1" w14:textId="17318C68" w:rsidR="00636FEA" w:rsidRPr="006D756D" w:rsidRDefault="00DA106C" w:rsidP="009C25AF">
            <w:pPr>
              <w:pStyle w:val="TableTextRight"/>
              <w:spacing w:before="0" w:after="0" w:line="240" w:lineRule="auto"/>
              <w:ind w:right="0"/>
              <w:jc w:val="center"/>
            </w:pPr>
            <w:r w:rsidRPr="006D756D">
              <w:t>–</w:t>
            </w:r>
          </w:p>
        </w:tc>
      </w:tr>
      <w:tr w:rsidR="00636FEA" w:rsidRPr="005E31AD" w14:paraId="23DD7662" w14:textId="0ED2D399" w:rsidTr="006469E4">
        <w:trPr>
          <w:cnfStyle w:val="000000100000" w:firstRow="0" w:lastRow="0" w:firstColumn="0" w:lastColumn="0" w:oddVBand="0" w:evenVBand="0" w:oddHBand="1" w:evenHBand="0" w:firstRowFirstColumn="0" w:firstRowLastColumn="0" w:lastRowFirstColumn="0" w:lastRowLastColumn="0"/>
        </w:trPr>
        <w:tc>
          <w:tcPr>
            <w:tcW w:w="2882" w:type="dxa"/>
          </w:tcPr>
          <w:p w14:paraId="5ED0C77F" w14:textId="77777777" w:rsidR="00636FEA" w:rsidRPr="006469E4" w:rsidRDefault="00636FEA" w:rsidP="005D426B">
            <w:pPr>
              <w:pStyle w:val="TableText"/>
            </w:pPr>
            <w:r w:rsidRPr="006469E4">
              <w:t>Lake Albacutya</w:t>
            </w:r>
          </w:p>
        </w:tc>
        <w:tc>
          <w:tcPr>
            <w:tcW w:w="661" w:type="dxa"/>
            <w:vAlign w:val="center"/>
          </w:tcPr>
          <w:p w14:paraId="4148EA5E" w14:textId="77829395"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2553FD14" w14:textId="7C7781C0"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2220B572" w14:textId="2C9182F3"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5BDD8D56" w14:textId="5525E6B3"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5D83FB8D" w14:textId="128E1B02"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2B562BDD" w14:textId="0D537488"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32655FCB" w14:textId="56BF50A3" w:rsidR="00636FEA" w:rsidRPr="006D756D" w:rsidRDefault="00636FEA" w:rsidP="009C25AF">
            <w:pPr>
              <w:pStyle w:val="TableTextRight"/>
              <w:spacing w:before="0" w:after="0" w:line="240" w:lineRule="auto"/>
              <w:ind w:right="0"/>
              <w:jc w:val="center"/>
            </w:pPr>
            <w:r w:rsidRPr="006D756D">
              <w:t>–</w:t>
            </w:r>
          </w:p>
        </w:tc>
        <w:tc>
          <w:tcPr>
            <w:tcW w:w="661" w:type="dxa"/>
            <w:vAlign w:val="center"/>
          </w:tcPr>
          <w:p w14:paraId="0E87F671" w14:textId="28C10097"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34667F51" w14:textId="609A1E37" w:rsidR="00636FEA" w:rsidRPr="006D756D" w:rsidRDefault="00636FEA" w:rsidP="009C25AF">
            <w:pPr>
              <w:pStyle w:val="TableTextRight"/>
              <w:spacing w:before="0" w:after="0" w:line="240" w:lineRule="auto"/>
              <w:ind w:right="0"/>
              <w:jc w:val="center"/>
            </w:pPr>
            <w:r w:rsidRPr="006D756D">
              <w:t>–</w:t>
            </w:r>
          </w:p>
        </w:tc>
        <w:tc>
          <w:tcPr>
            <w:tcW w:w="662" w:type="dxa"/>
            <w:vAlign w:val="center"/>
          </w:tcPr>
          <w:p w14:paraId="490C4E47" w14:textId="5EACCB1C" w:rsidR="00636FEA" w:rsidRPr="006D756D" w:rsidRDefault="00DA106C" w:rsidP="009C25AF">
            <w:pPr>
              <w:pStyle w:val="TableTextRight"/>
              <w:spacing w:before="0" w:after="0" w:line="240" w:lineRule="auto"/>
              <w:ind w:right="0"/>
              <w:jc w:val="center"/>
            </w:pPr>
            <w:r w:rsidRPr="006D756D">
              <w:t>–</w:t>
            </w:r>
          </w:p>
        </w:tc>
      </w:tr>
      <w:tr w:rsidR="00636FEA" w:rsidRPr="005E31AD" w14:paraId="48C1FB9B" w14:textId="7823CE62" w:rsidTr="006469E4">
        <w:tc>
          <w:tcPr>
            <w:tcW w:w="2882" w:type="dxa"/>
          </w:tcPr>
          <w:p w14:paraId="333526B2" w14:textId="77777777" w:rsidR="00636FEA" w:rsidRPr="006469E4" w:rsidRDefault="00636FEA" w:rsidP="005D426B">
            <w:pPr>
              <w:pStyle w:val="TableText"/>
            </w:pPr>
            <w:r w:rsidRPr="006469E4">
              <w:t>NSW Central Murray Forests</w:t>
            </w:r>
          </w:p>
        </w:tc>
        <w:tc>
          <w:tcPr>
            <w:tcW w:w="661" w:type="dxa"/>
            <w:vAlign w:val="center"/>
          </w:tcPr>
          <w:p w14:paraId="23173FCE" w14:textId="07D0AEB3"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4DF77815" w14:textId="5CA2C78A"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29C6AAF3" w14:textId="57143339"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459906A4" w14:textId="786F7B6B"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1AA09DAB" w14:textId="6670C0D6"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1ECD65AA" w14:textId="157178B4"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7CE64167" w14:textId="01DCD2A8"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2EADE873" w14:textId="4473590B"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385D74BD" w14:textId="3C741C29" w:rsidR="00636FEA" w:rsidRPr="0000491B" w:rsidRDefault="00636FEA" w:rsidP="009C25AF">
            <w:pPr>
              <w:pStyle w:val="TableTextRight"/>
              <w:spacing w:before="0" w:after="0" w:line="240" w:lineRule="auto"/>
              <w:ind w:right="0"/>
              <w:jc w:val="center"/>
              <w:rPr>
                <w:sz w:val="24"/>
              </w:rPr>
            </w:pPr>
            <w:r w:rsidRPr="0000491B">
              <w:rPr>
                <w:sz w:val="24"/>
                <w:szCs w:val="36"/>
              </w:rPr>
              <w:t>X</w:t>
            </w:r>
          </w:p>
        </w:tc>
        <w:tc>
          <w:tcPr>
            <w:tcW w:w="662" w:type="dxa"/>
            <w:vAlign w:val="center"/>
          </w:tcPr>
          <w:p w14:paraId="10B18894" w14:textId="50A5AD5D" w:rsidR="00636FEA" w:rsidRPr="0000491B" w:rsidRDefault="00DA106C" w:rsidP="009C25AF">
            <w:pPr>
              <w:pStyle w:val="TableTextRight"/>
              <w:spacing w:before="0" w:after="0" w:line="240" w:lineRule="auto"/>
              <w:ind w:right="0"/>
              <w:jc w:val="center"/>
              <w:rPr>
                <w:sz w:val="24"/>
                <w:szCs w:val="36"/>
              </w:rPr>
            </w:pPr>
            <w:r w:rsidRPr="0000491B">
              <w:rPr>
                <w:sz w:val="24"/>
                <w:szCs w:val="36"/>
              </w:rPr>
              <w:t>X</w:t>
            </w:r>
          </w:p>
        </w:tc>
      </w:tr>
      <w:tr w:rsidR="00636FEA" w:rsidRPr="005E31AD" w14:paraId="17EA6B75" w14:textId="05D15CBA" w:rsidTr="006469E4">
        <w:trPr>
          <w:cnfStyle w:val="000000100000" w:firstRow="0" w:lastRow="0" w:firstColumn="0" w:lastColumn="0" w:oddVBand="0" w:evenVBand="0" w:oddHBand="1" w:evenHBand="0" w:firstRowFirstColumn="0" w:firstRowLastColumn="0" w:lastRowFirstColumn="0" w:lastRowLastColumn="0"/>
        </w:trPr>
        <w:tc>
          <w:tcPr>
            <w:tcW w:w="2882" w:type="dxa"/>
          </w:tcPr>
          <w:p w14:paraId="185AAFDB" w14:textId="77777777" w:rsidR="00636FEA" w:rsidRPr="006469E4" w:rsidRDefault="00636FEA" w:rsidP="005D426B">
            <w:pPr>
              <w:pStyle w:val="TableText"/>
            </w:pPr>
            <w:r w:rsidRPr="006469E4">
              <w:t>Riverland</w:t>
            </w:r>
          </w:p>
        </w:tc>
        <w:tc>
          <w:tcPr>
            <w:tcW w:w="661" w:type="dxa"/>
            <w:vAlign w:val="center"/>
          </w:tcPr>
          <w:p w14:paraId="627C2341" w14:textId="670F0AB4"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4F616827" w14:textId="5DDF20CB"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66E57D74" w14:textId="365F2C5A"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0D0AAA74" w14:textId="24CEA1E4"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6D39D96A" w14:textId="06376274"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5F5696F7" w14:textId="50D7BD1E"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1D1A5BC0" w14:textId="49D0DA89"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0BD00CEF" w14:textId="353EA8DD"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63058022" w14:textId="23DCD769" w:rsidR="00636FEA" w:rsidRPr="0000491B" w:rsidRDefault="00636FEA" w:rsidP="009C25AF">
            <w:pPr>
              <w:pStyle w:val="TableTextRight"/>
              <w:spacing w:before="0" w:after="0" w:line="240" w:lineRule="auto"/>
              <w:ind w:right="0"/>
              <w:jc w:val="center"/>
              <w:rPr>
                <w:sz w:val="24"/>
              </w:rPr>
            </w:pPr>
            <w:r w:rsidRPr="0000491B">
              <w:rPr>
                <w:sz w:val="24"/>
                <w:szCs w:val="36"/>
              </w:rPr>
              <w:t>X</w:t>
            </w:r>
          </w:p>
        </w:tc>
        <w:tc>
          <w:tcPr>
            <w:tcW w:w="662" w:type="dxa"/>
            <w:vAlign w:val="center"/>
          </w:tcPr>
          <w:p w14:paraId="4BDEFF92" w14:textId="786B2298" w:rsidR="00636FEA" w:rsidRPr="0000491B" w:rsidRDefault="00DA106C" w:rsidP="009C25AF">
            <w:pPr>
              <w:pStyle w:val="TableTextRight"/>
              <w:spacing w:before="0" w:after="0" w:line="240" w:lineRule="auto"/>
              <w:ind w:right="0"/>
              <w:jc w:val="center"/>
              <w:rPr>
                <w:sz w:val="24"/>
                <w:szCs w:val="36"/>
              </w:rPr>
            </w:pPr>
            <w:r w:rsidRPr="0000491B">
              <w:rPr>
                <w:sz w:val="24"/>
                <w:szCs w:val="36"/>
              </w:rPr>
              <w:t>X</w:t>
            </w:r>
          </w:p>
        </w:tc>
      </w:tr>
      <w:tr w:rsidR="00636FEA" w:rsidRPr="005E31AD" w14:paraId="5957E71F" w14:textId="44FF6020" w:rsidTr="006469E4">
        <w:tc>
          <w:tcPr>
            <w:tcW w:w="2882" w:type="dxa"/>
          </w:tcPr>
          <w:p w14:paraId="1729264C" w14:textId="77777777" w:rsidR="00636FEA" w:rsidRPr="006469E4" w:rsidRDefault="00636FEA" w:rsidP="005D426B">
            <w:pPr>
              <w:pStyle w:val="TableText"/>
            </w:pPr>
            <w:r w:rsidRPr="006469E4">
              <w:t>The Coorong, and Lakes Alexandrina and Albert Wetland</w:t>
            </w:r>
          </w:p>
        </w:tc>
        <w:tc>
          <w:tcPr>
            <w:tcW w:w="661" w:type="dxa"/>
            <w:vAlign w:val="center"/>
          </w:tcPr>
          <w:p w14:paraId="71D3806F" w14:textId="3522250F"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59F3291E" w14:textId="3228700F"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607D5B68" w14:textId="7A88E43D"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44289A1E" w14:textId="1EC288B9"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64AD5BF8" w14:textId="3733C18A"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69AE2896" w14:textId="7A3F5082"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57F0E8BA" w14:textId="3162132D" w:rsidR="00636FEA" w:rsidRPr="006D756D" w:rsidRDefault="00636FEA" w:rsidP="009C25AF">
            <w:pPr>
              <w:pStyle w:val="TableTextRight"/>
              <w:spacing w:before="0" w:after="0" w:line="240" w:lineRule="auto"/>
              <w:ind w:right="0"/>
              <w:jc w:val="center"/>
            </w:pPr>
            <w:r w:rsidRPr="0000491B">
              <w:rPr>
                <w:sz w:val="24"/>
              </w:rPr>
              <w:t>X</w:t>
            </w:r>
          </w:p>
        </w:tc>
        <w:tc>
          <w:tcPr>
            <w:tcW w:w="661" w:type="dxa"/>
            <w:vAlign w:val="center"/>
          </w:tcPr>
          <w:p w14:paraId="003E35E7" w14:textId="3226A481" w:rsidR="00636FEA" w:rsidRPr="006D756D" w:rsidRDefault="00636FEA" w:rsidP="009C25AF">
            <w:pPr>
              <w:pStyle w:val="TableTextRight"/>
              <w:spacing w:before="0" w:after="0" w:line="240" w:lineRule="auto"/>
              <w:ind w:right="0"/>
              <w:jc w:val="center"/>
            </w:pPr>
            <w:r w:rsidRPr="0000491B">
              <w:rPr>
                <w:sz w:val="24"/>
              </w:rPr>
              <w:t>X</w:t>
            </w:r>
          </w:p>
        </w:tc>
        <w:tc>
          <w:tcPr>
            <w:tcW w:w="662" w:type="dxa"/>
            <w:vAlign w:val="center"/>
          </w:tcPr>
          <w:p w14:paraId="6D3366FB" w14:textId="472845F5" w:rsidR="00636FEA" w:rsidRPr="0000491B" w:rsidRDefault="00636FEA" w:rsidP="009C25AF">
            <w:pPr>
              <w:pStyle w:val="TableTextRight"/>
              <w:spacing w:before="0" w:after="0" w:line="240" w:lineRule="auto"/>
              <w:ind w:right="0"/>
              <w:jc w:val="center"/>
              <w:rPr>
                <w:sz w:val="24"/>
              </w:rPr>
            </w:pPr>
            <w:r w:rsidRPr="0000491B">
              <w:rPr>
                <w:sz w:val="24"/>
                <w:szCs w:val="36"/>
              </w:rPr>
              <w:t>X</w:t>
            </w:r>
          </w:p>
        </w:tc>
        <w:tc>
          <w:tcPr>
            <w:tcW w:w="662" w:type="dxa"/>
            <w:vAlign w:val="center"/>
          </w:tcPr>
          <w:p w14:paraId="14178E89" w14:textId="533CB98C" w:rsidR="00636FEA" w:rsidRPr="0000491B" w:rsidRDefault="00DA106C" w:rsidP="009C25AF">
            <w:pPr>
              <w:pStyle w:val="TableTextRight"/>
              <w:spacing w:before="0" w:after="0" w:line="240" w:lineRule="auto"/>
              <w:ind w:right="0"/>
              <w:jc w:val="center"/>
              <w:rPr>
                <w:sz w:val="24"/>
                <w:szCs w:val="36"/>
              </w:rPr>
            </w:pPr>
            <w:r w:rsidRPr="0000491B">
              <w:rPr>
                <w:sz w:val="24"/>
                <w:szCs w:val="36"/>
              </w:rPr>
              <w:t>X</w:t>
            </w:r>
          </w:p>
        </w:tc>
      </w:tr>
    </w:tbl>
    <w:p w14:paraId="4CA6EAAD" w14:textId="64123239" w:rsidR="0064752A" w:rsidRDefault="00335418" w:rsidP="009C25AF">
      <w:pPr>
        <w:pStyle w:val="BodyTextExtraSpaceAbove"/>
      </w:pPr>
      <w:r w:rsidRPr="007522B1">
        <w:t xml:space="preserve">Each Ramsar </w:t>
      </w:r>
      <w:r w:rsidR="001B71A8" w:rsidRPr="007522B1">
        <w:t>S</w:t>
      </w:r>
      <w:r w:rsidRPr="007522B1">
        <w:t xml:space="preserve">ite has a written </w:t>
      </w:r>
      <w:r w:rsidR="003A3E9A">
        <w:t>e</w:t>
      </w:r>
      <w:r w:rsidRPr="007522B1">
        <w:t xml:space="preserve">cological </w:t>
      </w:r>
      <w:r w:rsidR="003A3E9A">
        <w:t>c</w:t>
      </w:r>
      <w:r w:rsidRPr="007522B1">
        <w:t xml:space="preserve">haracter </w:t>
      </w:r>
      <w:r w:rsidR="003A3E9A">
        <w:t>d</w:t>
      </w:r>
      <w:r w:rsidRPr="007522B1">
        <w:t xml:space="preserve">escription </w:t>
      </w:r>
      <w:r w:rsidR="001B71A8" w:rsidRPr="007522B1">
        <w:t xml:space="preserve">(ECD) </w:t>
      </w:r>
      <w:r w:rsidRPr="007522B1">
        <w:t xml:space="preserve">that defines the </w:t>
      </w:r>
      <w:r w:rsidR="00BC32DE" w:rsidRPr="00452CC9">
        <w:t xml:space="preserve">critical </w:t>
      </w:r>
      <w:r w:rsidR="00BC32DE">
        <w:t>components processes and services (</w:t>
      </w:r>
      <w:r w:rsidR="00201AD3">
        <w:t>CPS</w:t>
      </w:r>
      <w:r w:rsidR="00BC32DE">
        <w:t>)</w:t>
      </w:r>
      <w:r w:rsidR="00201AD3">
        <w:t xml:space="preserve"> </w:t>
      </w:r>
      <w:r w:rsidR="00F6568D">
        <w:t xml:space="preserve">that </w:t>
      </w:r>
      <w:r w:rsidR="00EA2D5E" w:rsidRPr="007522B1">
        <w:t xml:space="preserve">need to </w:t>
      </w:r>
      <w:r w:rsidRPr="007522B1">
        <w:t xml:space="preserve">be maintained to preserve ecological character. Hydrology is listed as a critical </w:t>
      </w:r>
      <w:r w:rsidR="00C53737">
        <w:t>CPS</w:t>
      </w:r>
      <w:r w:rsidR="00C53737" w:rsidRPr="007522B1">
        <w:t xml:space="preserve"> </w:t>
      </w:r>
      <w:r w:rsidRPr="007522B1">
        <w:t xml:space="preserve">for all Basin Ramsar </w:t>
      </w:r>
      <w:r w:rsidR="001B71A8" w:rsidRPr="007522B1">
        <w:t>S</w:t>
      </w:r>
      <w:r w:rsidRPr="007522B1">
        <w:t>ites.</w:t>
      </w:r>
      <w:r w:rsidR="00A27759" w:rsidRPr="007522B1">
        <w:t xml:space="preserve"> </w:t>
      </w:r>
      <w:r w:rsidRPr="007522B1">
        <w:t xml:space="preserve">Examples of other </w:t>
      </w:r>
      <w:r w:rsidR="00FF3CCB">
        <w:t xml:space="preserve">critical </w:t>
      </w:r>
      <w:r w:rsidRPr="007522B1">
        <w:t xml:space="preserve">CPS not </w:t>
      </w:r>
      <w:r w:rsidR="00DB40AC" w:rsidRPr="007522B1">
        <w:t>assessed further</w:t>
      </w:r>
      <w:r w:rsidRPr="007522B1">
        <w:t xml:space="preserve"> </w:t>
      </w:r>
      <w:r w:rsidR="00FF3CCB">
        <w:t xml:space="preserve">in this evaluation </w:t>
      </w:r>
      <w:r w:rsidRPr="007522B1">
        <w:t>include</w:t>
      </w:r>
      <w:r w:rsidR="00DB40AC" w:rsidRPr="007522B1">
        <w:t xml:space="preserve"> </w:t>
      </w:r>
      <w:r w:rsidR="005469F3">
        <w:t>vegetation composition, waterbird species and population sizes, n</w:t>
      </w:r>
      <w:r w:rsidR="00DB08FD" w:rsidRPr="007522B1">
        <w:t xml:space="preserve">ative fish populations, and </w:t>
      </w:r>
      <w:r w:rsidRPr="007522B1">
        <w:t>rare or threatened species</w:t>
      </w:r>
      <w:r w:rsidR="00DB08FD" w:rsidRPr="007522B1">
        <w:t>.</w:t>
      </w:r>
    </w:p>
    <w:p w14:paraId="090C16F5" w14:textId="4BEE590E" w:rsidR="00335418" w:rsidRPr="007522B1" w:rsidRDefault="00335418" w:rsidP="005D426B">
      <w:pPr>
        <w:pStyle w:val="BodyText"/>
      </w:pPr>
      <w:r w:rsidRPr="007522B1">
        <w:t xml:space="preserve">The following summaries examine </w:t>
      </w:r>
      <w:r w:rsidR="00DB08FD" w:rsidRPr="007522B1">
        <w:t>the</w:t>
      </w:r>
      <w:r w:rsidRPr="007522B1">
        <w:t xml:space="preserve"> recent </w:t>
      </w:r>
      <w:r w:rsidR="001A7904">
        <w:t>2014–24</w:t>
      </w:r>
      <w:r w:rsidRPr="007522B1">
        <w:t xml:space="preserve"> history of </w:t>
      </w:r>
      <w:r w:rsidR="0017333F">
        <w:t>CEW</w:t>
      </w:r>
      <w:r w:rsidRPr="007522B1">
        <w:t xml:space="preserve"> inundation extent for each </w:t>
      </w:r>
      <w:r w:rsidR="00D23504">
        <w:t xml:space="preserve">Ramsar </w:t>
      </w:r>
      <w:r w:rsidR="005A3968">
        <w:t>S</w:t>
      </w:r>
      <w:r w:rsidRPr="007522B1">
        <w:t>ite.</w:t>
      </w:r>
      <w:r w:rsidR="00A27759" w:rsidRPr="007522B1">
        <w:t xml:space="preserve"> </w:t>
      </w:r>
      <w:r w:rsidRPr="007522B1">
        <w:t>This is insufficient to determine whether ecological character is maintained</w:t>
      </w:r>
      <w:r w:rsidR="003909C2">
        <w:t>;</w:t>
      </w:r>
      <w:r w:rsidR="00BE57FD">
        <w:t xml:space="preserve"> however, it</w:t>
      </w:r>
      <w:r w:rsidRPr="007522B1">
        <w:t xml:space="preserve"> does inform a </w:t>
      </w:r>
      <w:r w:rsidR="00DB08FD" w:rsidRPr="007522B1">
        <w:t>qualitative</w:t>
      </w:r>
      <w:r w:rsidRPr="007522B1">
        <w:t xml:space="preserve"> assessment of </w:t>
      </w:r>
      <w:r w:rsidR="00DB08FD" w:rsidRPr="007522B1">
        <w:t>the</w:t>
      </w:r>
      <w:r w:rsidRPr="007522B1">
        <w:t xml:space="preserve"> potential contribution </w:t>
      </w:r>
      <w:r w:rsidR="00DB08FD" w:rsidRPr="007522B1">
        <w:t xml:space="preserve">of </w:t>
      </w:r>
      <w:r w:rsidRPr="007522B1">
        <w:t>manag</w:t>
      </w:r>
      <w:r w:rsidR="00DB08FD" w:rsidRPr="007522B1">
        <w:t>ing</w:t>
      </w:r>
      <w:r w:rsidRPr="007522B1">
        <w:t xml:space="preserve"> </w:t>
      </w:r>
      <w:r w:rsidR="0017333F">
        <w:t>CEW</w:t>
      </w:r>
      <w:r w:rsidR="00BD323B">
        <w:t xml:space="preserve"> </w:t>
      </w:r>
      <w:r w:rsidR="00DB08FD" w:rsidRPr="007522B1">
        <w:t xml:space="preserve">towards hydrological </w:t>
      </w:r>
      <w:r w:rsidR="00D82DB0" w:rsidRPr="007522B1">
        <w:t xml:space="preserve">aspects of ecological </w:t>
      </w:r>
      <w:r w:rsidR="00DB08FD" w:rsidRPr="007522B1">
        <w:t xml:space="preserve">character. </w:t>
      </w:r>
      <w:r w:rsidRPr="007522B1">
        <w:t xml:space="preserve">A </w:t>
      </w:r>
      <w:r w:rsidR="00B443AD" w:rsidRPr="007522B1">
        <w:t>comprehensive</w:t>
      </w:r>
      <w:r w:rsidRPr="007522B1">
        <w:t xml:space="preserve"> analysis of ecological character is beyond the scope of this evaluation.</w:t>
      </w:r>
    </w:p>
    <w:p w14:paraId="4461EAE1" w14:textId="54127403" w:rsidR="00482B62" w:rsidRPr="00962CE1" w:rsidRDefault="00482B62" w:rsidP="00333C43">
      <w:pPr>
        <w:pStyle w:val="Heading3"/>
      </w:pPr>
      <w:r w:rsidRPr="00962CE1">
        <w:lastRenderedPageBreak/>
        <w:t>Gwydir Wetlands: Gingham and Lower Gwydir (Big Leather) Watercourses</w:t>
      </w:r>
    </w:p>
    <w:p w14:paraId="7B7C979F" w14:textId="05C73591" w:rsidR="00482B62" w:rsidRDefault="00482B62" w:rsidP="00333C43">
      <w:pPr>
        <w:pStyle w:val="BodyText"/>
        <w:keepNext/>
        <w:keepLines/>
      </w:pPr>
      <w:r>
        <w:t xml:space="preserve">The Gwydir </w:t>
      </w:r>
      <w:r w:rsidR="00BE7F68">
        <w:t>W</w:t>
      </w:r>
      <w:r>
        <w:t>etlands</w:t>
      </w:r>
      <w:r w:rsidR="00BD323B">
        <w:t>:</w:t>
      </w:r>
      <w:r w:rsidR="00BE7F68" w:rsidRPr="00962CE1">
        <w:t xml:space="preserve"> Gingham and Lower Gwydir (Big Leather) Watercourses</w:t>
      </w:r>
      <w:r w:rsidR="00BE7F68">
        <w:t xml:space="preserve"> Ramsar </w:t>
      </w:r>
      <w:r w:rsidR="00BD323B">
        <w:t>S</w:t>
      </w:r>
      <w:r w:rsidR="00BE7F68">
        <w:t>ite</w:t>
      </w:r>
      <w:r>
        <w:t xml:space="preserve"> received </w:t>
      </w:r>
      <w:r w:rsidR="0017333F">
        <w:t>CEW</w:t>
      </w:r>
      <w:r>
        <w:t xml:space="preserve"> in </w:t>
      </w:r>
      <w:r w:rsidR="00D04324">
        <w:t>9</w:t>
      </w:r>
      <w:r>
        <w:t xml:space="preserve"> of the </w:t>
      </w:r>
      <w:r w:rsidR="00F7360E">
        <w:t>10 years</w:t>
      </w:r>
      <w:r>
        <w:t xml:space="preserve"> </w:t>
      </w:r>
      <w:r w:rsidR="001A7904">
        <w:t>2014–24</w:t>
      </w:r>
      <w:r>
        <w:t xml:space="preserve"> (</w:t>
      </w:r>
      <w:r w:rsidR="00A67A9F">
        <w:fldChar w:fldCharType="begin" w:fldLock="1"/>
      </w:r>
      <w:r w:rsidR="00A67A9F">
        <w:instrText xml:space="preserve"> REF _Ref131290169 \h </w:instrText>
      </w:r>
      <w:r w:rsidR="00A67A9F">
        <w:fldChar w:fldCharType="separate"/>
      </w:r>
      <w:r w:rsidR="009B47F6" w:rsidRPr="005D6375">
        <w:t>Figure</w:t>
      </w:r>
      <w:r w:rsidR="009B47F6">
        <w:t> </w:t>
      </w:r>
      <w:r w:rsidR="009B47F6">
        <w:rPr>
          <w:noProof/>
        </w:rPr>
        <w:t>5</w:t>
      </w:r>
      <w:r w:rsidR="009B47F6">
        <w:t>.</w:t>
      </w:r>
      <w:r w:rsidR="009B47F6">
        <w:rPr>
          <w:noProof/>
        </w:rPr>
        <w:t>15</w:t>
      </w:r>
      <w:r w:rsidR="00A67A9F">
        <w:fldChar w:fldCharType="end"/>
      </w:r>
      <w:r w:rsidR="00A67A9F">
        <w:t xml:space="preserve">, </w:t>
      </w:r>
      <w:r>
        <w:fldChar w:fldCharType="begin" w:fldLock="1"/>
      </w:r>
      <w:r>
        <w:instrText xml:space="preserve"> REF _Ref105417344 \h </w:instrText>
      </w:r>
      <w:r>
        <w:fldChar w:fldCharType="separate"/>
      </w:r>
      <w:r w:rsidR="009B47F6" w:rsidRPr="00011D3B">
        <w:t>Figure</w:t>
      </w:r>
      <w:r w:rsidR="009B47F6">
        <w:t> </w:t>
      </w:r>
      <w:r w:rsidR="009B47F6">
        <w:rPr>
          <w:noProof/>
        </w:rPr>
        <w:t>5</w:t>
      </w:r>
      <w:r w:rsidR="009B47F6">
        <w:t>.</w:t>
      </w:r>
      <w:r w:rsidR="009B47F6">
        <w:rPr>
          <w:noProof/>
        </w:rPr>
        <w:t>16</w:t>
      </w:r>
      <w:r>
        <w:fldChar w:fldCharType="end"/>
      </w:r>
      <w:r w:rsidR="00196ED9">
        <w:t>,</w:t>
      </w:r>
      <w:r>
        <w:t xml:space="preserve">). The exception </w:t>
      </w:r>
      <w:r w:rsidR="00641825">
        <w:t>was</w:t>
      </w:r>
      <w:r>
        <w:t xml:space="preserve"> 2019</w:t>
      </w:r>
      <w:r>
        <w:rPr>
          <w:rFonts w:cs="Calibri"/>
        </w:rPr>
        <w:t>–</w:t>
      </w:r>
      <w:r>
        <w:t>20</w:t>
      </w:r>
      <w:r w:rsidR="00230E19">
        <w:t>,</w:t>
      </w:r>
      <w:r w:rsidR="008A0BBA">
        <w:t xml:space="preserve"> </w:t>
      </w:r>
      <w:r>
        <w:t xml:space="preserve">when flows were constrained to the channel to protect river assets after </w:t>
      </w:r>
      <w:r w:rsidR="004B24E4">
        <w:t>3</w:t>
      </w:r>
      <w:r w:rsidR="008A0BBA">
        <w:t xml:space="preserve"> </w:t>
      </w:r>
      <w:r>
        <w:t>successive years of dry conditions. In early 2020</w:t>
      </w:r>
      <w:r w:rsidR="00BD323B">
        <w:t>,</w:t>
      </w:r>
      <w:r>
        <w:t xml:space="preserve"> there was above</w:t>
      </w:r>
      <w:r w:rsidR="00131228">
        <w:t>-</w:t>
      </w:r>
      <w:r>
        <w:t>average rainfall that provided a natural water source to revive the cooch grass meadows</w:t>
      </w:r>
      <w:r w:rsidR="0064752A">
        <w:t>,</w:t>
      </w:r>
      <w:r w:rsidR="00F010B0">
        <w:t xml:space="preserve"> and high flows have been maintained keeping the wetlands inundated from </w:t>
      </w:r>
      <w:r w:rsidR="00F010B0" w:rsidRPr="00F010B0">
        <w:t xml:space="preserve">May 2021 </w:t>
      </w:r>
      <w:r w:rsidR="00D56E05">
        <w:t>to</w:t>
      </w:r>
      <w:r w:rsidR="00F010B0" w:rsidRPr="00F010B0">
        <w:t xml:space="preserve"> March 2023</w:t>
      </w:r>
      <w:r w:rsidR="00D60E5C">
        <w:t xml:space="preserve"> </w:t>
      </w:r>
      <w:r w:rsidR="001C2325">
        <w:rPr>
          <w:rFonts w:cs="Calibri"/>
        </w:rPr>
        <w:fldChar w:fldCharType="begin"/>
      </w:r>
      <w:r w:rsidR="001C2325">
        <w:rPr>
          <w:rFonts w:cs="Calibri"/>
        </w:rPr>
        <w:instrText xml:space="preserve"> ADDIN ZOTERO_ITEM CSL_CITATION {"citationID":"xbtBFJpc","properties":{"formattedCitation":"(CEWO Flow-MER 2024)","plainCitation":"(CEWO Flow-MER 2024)","noteIndex":0},"citationItems":[{"id":4069,"uris":["http://zotero.org/users/536544/items/XIRLH4G4"],"itemData":{"id":4069,"type":"document","publisher":"Commonwealth Environmental Water Office, Australian Government Department of Climate Change, Energy, the Environment and Water, Canberra","title":"Gwydir River Selected Area 2022-23 Annual Summary Report","author":[{"literal":"CEWO Flow-MER"}],"issued":{"date-parts":[["2024"]]}}}],"schema":"https://github.com/citation-style-language/schema/raw/master/csl-citation.json"} </w:instrText>
      </w:r>
      <w:r w:rsidR="001C2325">
        <w:rPr>
          <w:rFonts w:cs="Calibri"/>
        </w:rPr>
        <w:fldChar w:fldCharType="separate"/>
      </w:r>
      <w:r w:rsidR="001C2325" w:rsidRPr="00F010B0">
        <w:rPr>
          <w:rFonts w:cs="Calibri"/>
        </w:rPr>
        <w:t>(Flow-MER 2024)</w:t>
      </w:r>
      <w:r w:rsidR="001C2325">
        <w:rPr>
          <w:rFonts w:cs="Calibri"/>
        </w:rPr>
        <w:fldChar w:fldCharType="end"/>
      </w:r>
      <w:r w:rsidR="001C2325">
        <w:t>.</w:t>
      </w:r>
      <w:r w:rsidR="00D60E5C">
        <w:t xml:space="preserve"> </w:t>
      </w:r>
      <w:r w:rsidR="001C2325">
        <w:t xml:space="preserve">In these wet years, </w:t>
      </w:r>
      <w:r w:rsidR="0017333F">
        <w:t>CEW</w:t>
      </w:r>
      <w:r w:rsidR="001C2325">
        <w:t xml:space="preserve"> </w:t>
      </w:r>
      <w:r w:rsidR="0064752A">
        <w:t xml:space="preserve">was </w:t>
      </w:r>
      <w:r w:rsidR="001C2325">
        <w:t xml:space="preserve">used to extend the duration of inundation over summer to keep water in waterbird nesting and foraging habitats until summer breeding </w:t>
      </w:r>
      <w:r w:rsidR="0064752A">
        <w:t xml:space="preserve">was </w:t>
      </w:r>
      <w:r w:rsidR="001C2325">
        <w:t>complete</w:t>
      </w:r>
      <w:r w:rsidR="0064752A">
        <w:t>d</w:t>
      </w:r>
      <w:r>
        <w:t>. The Ramsar Site consists of 4 isolated sub-units</w:t>
      </w:r>
      <w:r w:rsidR="002C5E28">
        <w:t xml:space="preserve">. </w:t>
      </w:r>
      <w:r w:rsidR="0036320C">
        <w:t>CEW</w:t>
      </w:r>
      <w:r>
        <w:t xml:space="preserve"> primarily support</w:t>
      </w:r>
      <w:r w:rsidR="002C5E28">
        <w:t>s</w:t>
      </w:r>
      <w:r>
        <w:t xml:space="preserve"> Goddard’s Lease and Old Dromana </w:t>
      </w:r>
      <w:r w:rsidR="008A0BBA">
        <w:t>(</w:t>
      </w:r>
      <w:r w:rsidR="008A0BBA">
        <w:fldChar w:fldCharType="begin" w:fldLock="1"/>
      </w:r>
      <w:r w:rsidR="008A0BBA">
        <w:instrText xml:space="preserve"> REF _Ref105417344 \h </w:instrText>
      </w:r>
      <w:r w:rsidR="008A0BBA">
        <w:fldChar w:fldCharType="separate"/>
      </w:r>
      <w:r w:rsidR="009B47F6" w:rsidRPr="00011D3B">
        <w:t>Figure</w:t>
      </w:r>
      <w:r w:rsidR="009B47F6">
        <w:t> </w:t>
      </w:r>
      <w:r w:rsidR="009B47F6">
        <w:rPr>
          <w:noProof/>
        </w:rPr>
        <w:t>5</w:t>
      </w:r>
      <w:r w:rsidR="009B47F6">
        <w:t>.</w:t>
      </w:r>
      <w:r w:rsidR="009B47F6">
        <w:rPr>
          <w:noProof/>
        </w:rPr>
        <w:t>16</w:t>
      </w:r>
      <w:r w:rsidR="008A0BBA">
        <w:fldChar w:fldCharType="end"/>
      </w:r>
      <w:r w:rsidR="008A0BBA">
        <w:t>)</w:t>
      </w:r>
      <w:r>
        <w:t xml:space="preserve"> to </w:t>
      </w:r>
      <w:r w:rsidR="001C2325">
        <w:t xml:space="preserve">support </w:t>
      </w:r>
      <w:r>
        <w:t>freshwater meadow</w:t>
      </w:r>
      <w:r w:rsidR="008A0BBA">
        <w:t>s</w:t>
      </w:r>
      <w:r>
        <w:t xml:space="preserve"> dominated by water cooch and areas of tall marsh</w:t>
      </w:r>
      <w:r w:rsidR="008A0BBA">
        <w:t xml:space="preserve"> (</w:t>
      </w:r>
      <w:r w:rsidR="008A0BBA">
        <w:fldChar w:fldCharType="begin" w:fldLock="1"/>
      </w:r>
      <w:r w:rsidR="008A0BBA">
        <w:instrText xml:space="preserve"> REF _Ref131290169 \h </w:instrText>
      </w:r>
      <w:r w:rsidR="008A0BBA">
        <w:fldChar w:fldCharType="separate"/>
      </w:r>
      <w:r w:rsidR="009B47F6" w:rsidRPr="005D6375">
        <w:t>Figure</w:t>
      </w:r>
      <w:r w:rsidR="009B47F6">
        <w:t> </w:t>
      </w:r>
      <w:r w:rsidR="009B47F6">
        <w:rPr>
          <w:noProof/>
        </w:rPr>
        <w:t>5</w:t>
      </w:r>
      <w:r w:rsidR="009B47F6">
        <w:t>.</w:t>
      </w:r>
      <w:r w:rsidR="009B47F6">
        <w:rPr>
          <w:noProof/>
        </w:rPr>
        <w:t>15</w:t>
      </w:r>
      <w:r w:rsidR="008A0BBA">
        <w:fldChar w:fldCharType="end"/>
      </w:r>
      <w:r w:rsidR="008A0BBA">
        <w:t>)</w:t>
      </w:r>
      <w:r w:rsidR="00AB6CA5">
        <w:t>.</w:t>
      </w:r>
      <w:r>
        <w:t xml:space="preserve"> The Gwydir River System Selected Area reports in detail on the outcomes from </w:t>
      </w:r>
      <w:r w:rsidR="0017333F">
        <w:t>CEW</w:t>
      </w:r>
      <w:r>
        <w:t xml:space="preserve"> management at this site.</w:t>
      </w:r>
      <w:r w:rsidR="00BE7F68">
        <w:t xml:space="preserve"> This site does not have an ECD that defines the critical CP</w:t>
      </w:r>
      <w:r w:rsidR="00A76789">
        <w:t>S</w:t>
      </w:r>
      <w:r w:rsidR="00BE7F68">
        <w:t>.</w:t>
      </w:r>
    </w:p>
    <w:p w14:paraId="6D2B605D" w14:textId="13EC9D20" w:rsidR="002B3D7B" w:rsidRDefault="002B3D7B" w:rsidP="00512200">
      <w:pPr>
        <w:pStyle w:val="CaptionWithNote"/>
      </w:pPr>
      <w:bookmarkStart w:id="373" w:name="_Ref131290169"/>
      <w:bookmarkStart w:id="374" w:name="_Toc201867391"/>
      <w:r w:rsidRPr="005D6375">
        <w:t>Figure</w:t>
      </w:r>
      <w:r>
        <w:t> </w:t>
      </w:r>
      <w:r>
        <w:fldChar w:fldCharType="begin" w:fldLock="1"/>
      </w:r>
      <w:r>
        <w:instrText xml:space="preserve"> STYLEREF 1 \s </w:instrText>
      </w:r>
      <w:r>
        <w:fldChar w:fldCharType="separate"/>
      </w:r>
      <w:r w:rsidR="009B47F6">
        <w:rPr>
          <w:noProof/>
        </w:rPr>
        <w:t>5</w:t>
      </w:r>
      <w:r>
        <w:fldChar w:fldCharType="end"/>
      </w:r>
      <w:r>
        <w:t>.</w:t>
      </w:r>
      <w:r>
        <w:fldChar w:fldCharType="begin"/>
      </w:r>
      <w:r>
        <w:instrText xml:space="preserve"> SEQ Figure \* ARABIC \s 1 </w:instrText>
      </w:r>
      <w:r>
        <w:fldChar w:fldCharType="separate"/>
      </w:r>
      <w:r w:rsidR="0000560C">
        <w:rPr>
          <w:noProof/>
        </w:rPr>
        <w:t>15</w:t>
      </w:r>
      <w:r>
        <w:fldChar w:fldCharType="end"/>
      </w:r>
      <w:bookmarkEnd w:id="373"/>
      <w:r w:rsidRPr="005D6375">
        <w:t xml:space="preserve"> Gwydir Wetlands: Gingham and Lower Gwydir (Big</w:t>
      </w:r>
      <w:r>
        <w:t xml:space="preserve"> </w:t>
      </w:r>
      <w:r w:rsidRPr="005D6375">
        <w:t>Leather) Watercourses Ramsar Site</w:t>
      </w:r>
      <w:r>
        <w:t xml:space="preserve"> –</w:t>
      </w:r>
      <w:r w:rsidRPr="005D6375">
        <w:t xml:space="preserve"> </w:t>
      </w:r>
      <w:r>
        <w:t>areas of diverse</w:t>
      </w:r>
      <w:r w:rsidRPr="005D6375">
        <w:t xml:space="preserve"> A</w:t>
      </w:r>
      <w:r>
        <w:t xml:space="preserve">NAE </w:t>
      </w:r>
      <w:r w:rsidRPr="005D6375">
        <w:t>types inundated by C</w:t>
      </w:r>
      <w:r>
        <w:t>EW</w:t>
      </w:r>
      <w:r w:rsidRPr="005D6375">
        <w:t xml:space="preserve">, </w:t>
      </w:r>
      <w:r>
        <w:t>2014–24</w:t>
      </w:r>
      <w:bookmarkEnd w:id="374"/>
    </w:p>
    <w:p w14:paraId="4D812FF8" w14:textId="77777777" w:rsidR="002B3D7B" w:rsidRDefault="002B3D7B" w:rsidP="002B3D7B">
      <w:pPr>
        <w:pStyle w:val="Figure"/>
      </w:pPr>
      <w:r w:rsidRPr="00890646">
        <w:rPr>
          <w:noProof/>
        </w:rPr>
        <w:drawing>
          <wp:inline distT="0" distB="0" distL="0" distR="0" wp14:anchorId="701A155B" wp14:editId="21BCA534">
            <wp:extent cx="6120000" cy="2660031"/>
            <wp:effectExtent l="0" t="0" r="0" b="6985"/>
            <wp:docPr id="1552863221" name="Picture 11" descr="Stacked column chart. X-axis categories are water years and y-axis is area inundated. Column for each water year stacks the ecosystem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863221" name="Picture 11" descr="Stacked column chart. X-axis categories are water years and y-axis is area inundated. Column for each water year stacks the ecosystem types."/>
                    <pic:cNvPicPr>
                      <a:picLocks noChangeAspect="1" noChangeArrowheads="1"/>
                    </pic:cNvPicPr>
                  </pic:nvPicPr>
                  <pic:blipFill>
                    <a:blip r:embed="rId85">
                      <a:extLst>
                        <a:ext uri="{96DAC541-7B7A-43D3-8B79-37D633B846F1}">
                          <asvg:svgBlip xmlns:asvg="http://schemas.microsoft.com/office/drawing/2016/SVG/main" r:embed="rId86"/>
                        </a:ext>
                      </a:extLst>
                    </a:blip>
                    <a:stretch>
                      <a:fillRect/>
                    </a:stretch>
                  </pic:blipFill>
                  <pic:spPr bwMode="auto">
                    <a:xfrm>
                      <a:off x="0" y="0"/>
                      <a:ext cx="6120000" cy="2660031"/>
                    </a:xfrm>
                    <a:prstGeom prst="rect">
                      <a:avLst/>
                    </a:prstGeom>
                  </pic:spPr>
                </pic:pic>
              </a:graphicData>
            </a:graphic>
          </wp:inline>
        </w:drawing>
      </w:r>
    </w:p>
    <w:p w14:paraId="065D31AC" w14:textId="77777777" w:rsidR="000C5911" w:rsidRDefault="000C5911" w:rsidP="00333C43">
      <w:pPr>
        <w:pStyle w:val="BodyText"/>
        <w:keepNext/>
        <w:keepLines/>
      </w:pPr>
    </w:p>
    <w:p w14:paraId="24BF462E" w14:textId="77777777" w:rsidR="000C5911" w:rsidRDefault="000C5911" w:rsidP="00333C43">
      <w:pPr>
        <w:pStyle w:val="BodyText"/>
        <w:keepNext/>
        <w:keepLines/>
        <w:sectPr w:rsidR="000C5911" w:rsidSect="00742B1C">
          <w:pgSz w:w="11906" w:h="16838" w:code="9"/>
          <w:pgMar w:top="1134" w:right="1134" w:bottom="1134" w:left="1134" w:header="510" w:footer="510" w:gutter="0"/>
          <w:cols w:space="284"/>
          <w:docGrid w:linePitch="360"/>
        </w:sectPr>
      </w:pPr>
    </w:p>
    <w:p w14:paraId="05DF062D" w14:textId="4BFDBFD1" w:rsidR="00482B62" w:rsidRDefault="00482B62" w:rsidP="00512200">
      <w:pPr>
        <w:pStyle w:val="CaptionWithNote"/>
      </w:pPr>
      <w:bookmarkStart w:id="375" w:name="_Ref105417344"/>
      <w:bookmarkStart w:id="376" w:name="_Toc201867392"/>
      <w:r w:rsidRPr="00011D3B">
        <w:lastRenderedPageBreak/>
        <w:t>Figure</w:t>
      </w:r>
      <w:r w:rsidR="00E3777E">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6</w:t>
      </w:r>
      <w:r w:rsidR="00137FF4">
        <w:fldChar w:fldCharType="end"/>
      </w:r>
      <w:bookmarkEnd w:id="375"/>
      <w:r w:rsidRPr="00011D3B">
        <w:t xml:space="preserve"> </w:t>
      </w:r>
      <w:r w:rsidR="00E1491C">
        <w:t xml:space="preserve">Map of </w:t>
      </w:r>
      <w:r w:rsidRPr="00333E9B">
        <w:t>Gwydir Wetlands: Gingham and Lower Gwydir (Big</w:t>
      </w:r>
      <w:r w:rsidR="00646355">
        <w:t xml:space="preserve"> </w:t>
      </w:r>
      <w:r w:rsidRPr="00333E9B">
        <w:t>Leather) Watercourses</w:t>
      </w:r>
      <w:r w:rsidRPr="00011D3B">
        <w:t xml:space="preserve"> Ramsar Site</w:t>
      </w:r>
      <w:r w:rsidR="00272D52">
        <w:t>,</w:t>
      </w:r>
      <w:r w:rsidR="004A77C0">
        <w:t xml:space="preserve"> showing spatial extent of </w:t>
      </w:r>
      <w:r w:rsidR="00C1693A">
        <w:t xml:space="preserve">annual </w:t>
      </w:r>
      <w:r>
        <w:t>f</w:t>
      </w:r>
      <w:r w:rsidRPr="00062514">
        <w:t xml:space="preserve">requency </w:t>
      </w:r>
      <w:r>
        <w:t>o</w:t>
      </w:r>
      <w:r w:rsidRPr="00011D3B">
        <w:t xml:space="preserve">f inundation by </w:t>
      </w:r>
      <w:r w:rsidR="000C5911">
        <w:t>CEW</w:t>
      </w:r>
      <w:r>
        <w:t>,</w:t>
      </w:r>
      <w:r w:rsidRPr="00011D3B">
        <w:t xml:space="preserve"> </w:t>
      </w:r>
      <w:r w:rsidR="001A7904">
        <w:t>2014–24</w:t>
      </w:r>
      <w:bookmarkEnd w:id="376"/>
    </w:p>
    <w:p w14:paraId="423F3060" w14:textId="7CE1A623" w:rsidR="000C5911" w:rsidRDefault="00404E34" w:rsidP="002B3D7B">
      <w:pPr>
        <w:pStyle w:val="Figure"/>
      </w:pPr>
      <w:r w:rsidRPr="00E62B03">
        <w:rPr>
          <w:noProof/>
        </w:rPr>
        <w:drawing>
          <wp:inline distT="0" distB="0" distL="0" distR="0" wp14:anchorId="60DBA448" wp14:editId="45460E3E">
            <wp:extent cx="7171200" cy="5472000"/>
            <wp:effectExtent l="0" t="0" r="0" b="0"/>
            <wp:docPr id="965686315" name="Picture 9656863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686315" name="Picture 965686315">
                      <a:extLst>
                        <a:ext uri="{C183D7F6-B498-43B3-948B-1728B52AA6E4}">
                          <adec:decorative xmlns:adec="http://schemas.microsoft.com/office/drawing/2017/decorative" val="1"/>
                        </a:ext>
                      </a:extLst>
                    </pic:cNvPr>
                    <pic:cNvPicPr>
                      <a:picLocks noChangeAspect="1" noChangeArrowheads="1"/>
                    </pic:cNvPicPr>
                  </pic:nvPicPr>
                  <pic:blipFill>
                    <a:blip r:embed="rId87"/>
                    <a:stretch>
                      <a:fillRect/>
                    </a:stretch>
                  </pic:blipFill>
                  <pic:spPr bwMode="auto">
                    <a:xfrm>
                      <a:off x="0" y="0"/>
                      <a:ext cx="7171200" cy="5472000"/>
                    </a:xfrm>
                    <a:prstGeom prst="rect">
                      <a:avLst/>
                    </a:prstGeom>
                    <a:noFill/>
                    <a:ln>
                      <a:noFill/>
                    </a:ln>
                  </pic:spPr>
                </pic:pic>
              </a:graphicData>
            </a:graphic>
          </wp:inline>
        </w:drawing>
      </w:r>
    </w:p>
    <w:p w14:paraId="510C8ED0" w14:textId="77777777" w:rsidR="000C5911" w:rsidRDefault="000C5911" w:rsidP="000C5911">
      <w:pPr>
        <w:sectPr w:rsidR="000C5911" w:rsidSect="00827FCA">
          <w:pgSz w:w="16838" w:h="11906" w:orient="landscape" w:code="9"/>
          <w:pgMar w:top="1134" w:right="1134" w:bottom="1134" w:left="1134" w:header="510" w:footer="510" w:gutter="0"/>
          <w:cols w:space="284"/>
          <w:docGrid w:linePitch="360"/>
        </w:sectPr>
      </w:pPr>
    </w:p>
    <w:p w14:paraId="23339511" w14:textId="72062750" w:rsidR="00482B62" w:rsidRPr="00962CE1" w:rsidRDefault="00482B62" w:rsidP="00482B62">
      <w:pPr>
        <w:pStyle w:val="Heading3"/>
      </w:pPr>
      <w:r w:rsidRPr="00962CE1">
        <w:lastRenderedPageBreak/>
        <w:t>Narran Lake Nature Reserve</w:t>
      </w:r>
      <w:r w:rsidR="00C55726">
        <w:t xml:space="preserve"> (Narran Lakes)</w:t>
      </w:r>
    </w:p>
    <w:p w14:paraId="0CEA7EE3" w14:textId="0A91F5E1" w:rsidR="00482B62" w:rsidRDefault="00482B62" w:rsidP="005D426B">
      <w:pPr>
        <w:pStyle w:val="BodyText"/>
      </w:pPr>
      <w:r>
        <w:t xml:space="preserve">The </w:t>
      </w:r>
      <w:r w:rsidRPr="00962CE1">
        <w:t>Narran Lake Nature Reserve</w:t>
      </w:r>
      <w:r>
        <w:t xml:space="preserve"> Ramsar Site received </w:t>
      </w:r>
      <w:r w:rsidR="00E95D7E">
        <w:t>CEW</w:t>
      </w:r>
      <w:r w:rsidR="00890646">
        <w:t xml:space="preserve"> to inundate lignum swamps and floodplains </w:t>
      </w:r>
      <w:r>
        <w:t xml:space="preserve">in </w:t>
      </w:r>
      <w:r w:rsidR="00D04324">
        <w:t>6</w:t>
      </w:r>
      <w:r w:rsidR="008A2081">
        <w:t> </w:t>
      </w:r>
      <w:r>
        <w:t xml:space="preserve">of the </w:t>
      </w:r>
      <w:r w:rsidR="00F7360E">
        <w:t>10 years</w:t>
      </w:r>
      <w:r>
        <w:t xml:space="preserve"> </w:t>
      </w:r>
      <w:r w:rsidR="001A7904">
        <w:t>2014–24</w:t>
      </w:r>
      <w:r w:rsidR="00A90CD4">
        <w:t xml:space="preserve"> </w:t>
      </w:r>
      <w:r>
        <w:t>(</w:t>
      </w:r>
      <w:r>
        <w:fldChar w:fldCharType="begin" w:fldLock="1"/>
      </w:r>
      <w:r>
        <w:instrText xml:space="preserve"> REF _Ref105418360 \h </w:instrText>
      </w:r>
      <w:r>
        <w:fldChar w:fldCharType="separate"/>
      </w:r>
      <w:r w:rsidR="009B47F6" w:rsidRPr="002F6339">
        <w:t>Figure</w:t>
      </w:r>
      <w:r w:rsidR="009B47F6">
        <w:t> </w:t>
      </w:r>
      <w:r w:rsidR="009B47F6">
        <w:rPr>
          <w:noProof/>
        </w:rPr>
        <w:t>5</w:t>
      </w:r>
      <w:r w:rsidR="009B47F6">
        <w:t>.</w:t>
      </w:r>
      <w:r w:rsidR="009B47F6">
        <w:rPr>
          <w:noProof/>
        </w:rPr>
        <w:t>18</w:t>
      </w:r>
      <w:r>
        <w:fldChar w:fldCharType="end"/>
      </w:r>
      <w:r w:rsidR="00BE7F68">
        <w:t xml:space="preserve">, </w:t>
      </w:r>
      <w:r w:rsidR="00BE7F68">
        <w:fldChar w:fldCharType="begin" w:fldLock="1"/>
      </w:r>
      <w:r w:rsidR="00BE7F68">
        <w:instrText xml:space="preserve"> REF _Ref131628257 \h </w:instrText>
      </w:r>
      <w:r w:rsidR="00BE7F68">
        <w:fldChar w:fldCharType="separate"/>
      </w:r>
      <w:r w:rsidR="009B47F6" w:rsidRPr="005D6375">
        <w:t>Figure</w:t>
      </w:r>
      <w:r w:rsidR="009B47F6">
        <w:t> </w:t>
      </w:r>
      <w:r w:rsidR="009B47F6">
        <w:rPr>
          <w:noProof/>
        </w:rPr>
        <w:t>5</w:t>
      </w:r>
      <w:r w:rsidR="009B47F6">
        <w:t>.</w:t>
      </w:r>
      <w:r w:rsidR="009B47F6">
        <w:rPr>
          <w:noProof/>
        </w:rPr>
        <w:t>17</w:t>
      </w:r>
      <w:r w:rsidR="00BE7F68">
        <w:fldChar w:fldCharType="end"/>
      </w:r>
      <w:r>
        <w:t>)</w:t>
      </w:r>
      <w:r w:rsidR="000438E0">
        <w:t>.</w:t>
      </w:r>
      <w:r w:rsidR="00890646">
        <w:t xml:space="preserve"> </w:t>
      </w:r>
      <w:r w:rsidR="000438E0">
        <w:t>S</w:t>
      </w:r>
      <w:r w:rsidR="00890646">
        <w:t xml:space="preserve">ome minor in-channel volumes </w:t>
      </w:r>
      <w:r w:rsidR="000438E0">
        <w:t xml:space="preserve">were </w:t>
      </w:r>
      <w:r w:rsidR="00890646">
        <w:t xml:space="preserve">recorded in </w:t>
      </w:r>
      <w:r w:rsidR="0036320C">
        <w:t>2014</w:t>
      </w:r>
      <w:r w:rsidR="00890646">
        <w:t>–16</w:t>
      </w:r>
      <w:r>
        <w:t xml:space="preserve">. Substantial inundation of lignum floodplain in 2019–20 </w:t>
      </w:r>
      <w:r w:rsidR="00551F0D">
        <w:t>w</w:t>
      </w:r>
      <w:r w:rsidR="00452CC9">
        <w:t xml:space="preserve">as </w:t>
      </w:r>
      <w:r>
        <w:t xml:space="preserve">followed up </w:t>
      </w:r>
      <w:r w:rsidR="00B51C2B">
        <w:t>with water allocations i</w:t>
      </w:r>
      <w:r>
        <w:t xml:space="preserve">n </w:t>
      </w:r>
      <w:r w:rsidR="00E47393">
        <w:t>2020</w:t>
      </w:r>
      <w:r w:rsidR="00C55726">
        <w:t>–</w:t>
      </w:r>
      <w:r w:rsidR="00E47393">
        <w:t>2</w:t>
      </w:r>
      <w:r w:rsidR="00D04324">
        <w:t>4</w:t>
      </w:r>
      <w:r w:rsidR="00E47393">
        <w:t xml:space="preserve"> </w:t>
      </w:r>
      <w:r>
        <w:t xml:space="preserve">to improve lignum health </w:t>
      </w:r>
      <w:r w:rsidR="00E47393">
        <w:t xml:space="preserve">and </w:t>
      </w:r>
      <w:r>
        <w:t>build resilience in the system</w:t>
      </w:r>
      <w:r w:rsidR="0065750F">
        <w:t xml:space="preserve"> and</w:t>
      </w:r>
      <w:r>
        <w:t xml:space="preserve"> </w:t>
      </w:r>
      <w:r w:rsidR="00B51C2B">
        <w:t xml:space="preserve">to </w:t>
      </w:r>
      <w:r>
        <w:t>support waterbird breeding and recruitment</w:t>
      </w:r>
      <w:r w:rsidR="003B0FD3">
        <w:t xml:space="preserve"> </w:t>
      </w:r>
      <w:r w:rsidR="003B0FD3" w:rsidRPr="002B461C">
        <w:fldChar w:fldCharType="begin"/>
      </w:r>
      <w:r w:rsidR="001C3BE3">
        <w:instrText xml:space="preserve"> ADDIN ZOTERO_ITEM CSL_CITATION {"citationID":"3g88EZS7","properties":{"formattedCitation":"(MDBA 2023)","plainCitation":"(MDBA 2023)","noteIndex":0},"citationItems":[{"id":4228,"uris":["http://zotero.org/users/536544/items/RHEPCAK4"],"itemData":{"id":4228,"type":"report","event-place":"Canberra","language":"en","number":"10/23","page":"19","publisher":"Murray–Darling Basin Authority","publisher-place":"Canberra","source":"Zotero","title":"Basin annual environmental watering priorities 2023–24","URL":"https://www.mdba.gov.au/sites/default/files/publications/environmental-watering-priorities-2023-2024.pdf","author":[{"literal":"MDBA"}],"accessed":{"date-parts":[["2024",4,1]]},"issued":{"date-parts":[["2023"]]}}}],"schema":"https://github.com/citation-style-language/schema/raw/master/csl-citation.json"} </w:instrText>
      </w:r>
      <w:r w:rsidR="003B0FD3" w:rsidRPr="002B461C">
        <w:fldChar w:fldCharType="separate"/>
      </w:r>
      <w:r w:rsidR="003B0FD3" w:rsidRPr="000B6F74">
        <w:rPr>
          <w:rFonts w:cs="Calibri"/>
        </w:rPr>
        <w:t>(MDBA 2023)</w:t>
      </w:r>
      <w:r w:rsidR="003B0FD3" w:rsidRPr="002B461C">
        <w:fldChar w:fldCharType="end"/>
      </w:r>
      <w:r>
        <w:t>.</w:t>
      </w:r>
      <w:r w:rsidR="00E47393">
        <w:t xml:space="preserve"> </w:t>
      </w:r>
      <w:r w:rsidR="001C2325">
        <w:t>Significant</w:t>
      </w:r>
      <w:r w:rsidR="00452CC9">
        <w:t xml:space="preserve"> natural</w:t>
      </w:r>
      <w:r w:rsidR="001C2325">
        <w:t xml:space="preserve"> flows in 2021–22 and </w:t>
      </w:r>
      <w:r w:rsidR="001A7904">
        <w:t>2023–24</w:t>
      </w:r>
      <w:r w:rsidR="001C2325">
        <w:t xml:space="preserve"> have maintained inundation</w:t>
      </w:r>
      <w:r w:rsidR="00452CC9">
        <w:t xml:space="preserve"> at the site</w:t>
      </w:r>
      <w:r w:rsidR="001C2325">
        <w:t>.</w:t>
      </w:r>
      <w:r w:rsidR="00D60E5C">
        <w:t xml:space="preserve"> </w:t>
      </w:r>
      <w:r w:rsidR="000F7587">
        <w:t>Supporting r</w:t>
      </w:r>
      <w:r w:rsidR="00B51C2B">
        <w:t>egular breeding</w:t>
      </w:r>
      <w:r w:rsidR="000F7587">
        <w:t xml:space="preserve"> of </w:t>
      </w:r>
      <w:r w:rsidR="00C3337E">
        <w:t xml:space="preserve">aggregate-nesting </w:t>
      </w:r>
      <w:r w:rsidR="000F7587">
        <w:t xml:space="preserve">waterbirds (in no less than 1 in </w:t>
      </w:r>
      <w:r w:rsidR="00F7360E">
        <w:t>10 years</w:t>
      </w:r>
      <w:r w:rsidR="000F7587">
        <w:t xml:space="preserve">) is listed as a critical service that characterises this site </w:t>
      </w:r>
      <w:r w:rsidR="000F7587">
        <w:fldChar w:fldCharType="begin"/>
      </w:r>
      <w:r w:rsidR="000F7587">
        <w:instrText xml:space="preserve"> ADDIN ZOTERO_ITEM CSL_CITATION {"citationID":"5Qo8XtES","properties":{"formattedCitation":"(Butcher et al. 2011)","plainCitation":"(Butcher et al. 2011)","noteIndex":0},"citationItems":[{"id":3507,"uris":["http://zotero.org/users/536544/items/7E3ZE3KJ"],"itemData":{"id":3507,"type":"report","event-place":"Canberra, Australia","publisher":"Department of Sustainability,  Environment, Water, Population and Communities","publisher-place":"Canberra, Australia","title":"Narran Lake Nature Reserve Ramsar Site Ecological Character Description","author":[{"family":"Butcher","given":"Dr Rhonda"},{"family":"Hale","given":"Jennifer"},{"family":"Capon","given":"Samantha"},{"family":"Thoms","given":"Martin"}],"issued":{"date-parts":[["2011"]]}}}],"schema":"https://github.com/citation-style-language/schema/raw/master/csl-citation.json"} </w:instrText>
      </w:r>
      <w:r w:rsidR="000F7587">
        <w:fldChar w:fldCharType="separate"/>
      </w:r>
      <w:r w:rsidR="000F7587" w:rsidRPr="000F7587">
        <w:rPr>
          <w:rFonts w:cs="Calibri"/>
        </w:rPr>
        <w:t>(Butcher et al. 2011)</w:t>
      </w:r>
      <w:r w:rsidR="000F7587">
        <w:fldChar w:fldCharType="end"/>
      </w:r>
      <w:r w:rsidR="00890646">
        <w:t xml:space="preserve"> and has been met during the monitoring period</w:t>
      </w:r>
      <w:r w:rsidR="000F7587">
        <w:t xml:space="preserve">. </w:t>
      </w:r>
      <w:r w:rsidR="001C2325">
        <w:t>Waterbird b</w:t>
      </w:r>
      <w:r w:rsidR="00E47393">
        <w:t>reeding commenc</w:t>
      </w:r>
      <w:r w:rsidR="001C2325">
        <w:t>ed</w:t>
      </w:r>
      <w:r w:rsidR="00E47393">
        <w:t xml:space="preserve"> at the site after natural flooding in </w:t>
      </w:r>
      <w:r w:rsidR="00291F2F">
        <w:t>202</w:t>
      </w:r>
      <w:r w:rsidR="001C2325">
        <w:t>1</w:t>
      </w:r>
      <w:r w:rsidR="00291F2F">
        <w:t>–2</w:t>
      </w:r>
      <w:r w:rsidR="001C2325">
        <w:t xml:space="preserve">2 and again in </w:t>
      </w:r>
      <w:r w:rsidR="001A7904">
        <w:t>2023–24</w:t>
      </w:r>
      <w:r w:rsidR="00CD4C9F">
        <w:t>.</w:t>
      </w:r>
      <w:r w:rsidR="00404E34">
        <w:t xml:space="preserve"> </w:t>
      </w:r>
      <w:r w:rsidR="00E47393">
        <w:t>Commonwealth environ</w:t>
      </w:r>
      <w:r w:rsidR="00B51C2B">
        <w:t xml:space="preserve">mental water </w:t>
      </w:r>
      <w:r w:rsidR="00452CC9">
        <w:t>was</w:t>
      </w:r>
      <w:r w:rsidR="001C2325">
        <w:t xml:space="preserve"> used to </w:t>
      </w:r>
      <w:r w:rsidR="00B51C2B">
        <w:t xml:space="preserve">maintain water at </w:t>
      </w:r>
      <w:r w:rsidR="00C3337E">
        <w:t xml:space="preserve">waterbird aggregations </w:t>
      </w:r>
      <w:r w:rsidR="00452CC9">
        <w:t xml:space="preserve">through to the end of </w:t>
      </w:r>
      <w:r w:rsidR="00CD4C9F">
        <w:t>s</w:t>
      </w:r>
      <w:r w:rsidR="00452CC9">
        <w:t xml:space="preserve">ummer </w:t>
      </w:r>
      <w:r w:rsidR="00B51C2B">
        <w:t xml:space="preserve">to provide breeding habitat and foraging areas for juveniles </w:t>
      </w:r>
      <w:r w:rsidR="00B51C2B">
        <w:fldChar w:fldCharType="begin"/>
      </w:r>
      <w:r w:rsidR="000B6F74">
        <w:instrText xml:space="preserve"> ADDIN ZOTERO_ITEM CSL_CITATION {"citationID":"Fteldgbl","properties":{"formattedCitation":"(Brandis et al. 2023)","plainCitation":"(Brandis et al. 2023)","noteIndex":0},"citationItems":[{"id":4072,"uris":["http://zotero.org/users/536544/items/J3M2MQ3E"],"itemData":{"id":4072,"type":"report","collection-title":"Final report to the Commonwealth Environmental Water Office.","event-place":"UNSW","language":"en","publisher":"Centre for Ecosystem Science","publisher-place":"UNSW","source":"Zotero","title":"Waterbird Breeding in the Dharriwaa-Narran Lakes  2022-2023","URL":"https://www.dcceew.gov.au/sites/default/files/documents/waterbird-breeding-dharriwaa-narran-lakes-2022-2023.pdf","author":[{"family":"Brandis","given":"K"},{"family":"Smith","given":"M"},{"family":"Francis","given":"R"}],"accessed":{"date-parts":[["2024",4,20]]},"issued":{"date-parts":[["2023"]]}}}],"schema":"https://github.com/citation-style-language/schema/raw/master/csl-citation.json"} </w:instrText>
      </w:r>
      <w:r w:rsidR="00B51C2B">
        <w:fldChar w:fldCharType="separate"/>
      </w:r>
      <w:r w:rsidR="000B6F74" w:rsidRPr="000B6F74">
        <w:rPr>
          <w:rFonts w:cs="Calibri"/>
        </w:rPr>
        <w:t>(Brandis et al. 2023)</w:t>
      </w:r>
      <w:r w:rsidR="00B51C2B">
        <w:fldChar w:fldCharType="end"/>
      </w:r>
      <w:r w:rsidR="00B51C2B">
        <w:t>.</w:t>
      </w:r>
    </w:p>
    <w:p w14:paraId="1D128DAF" w14:textId="564C6451" w:rsidR="002B3D7B" w:rsidRDefault="002B3D7B" w:rsidP="00512200">
      <w:pPr>
        <w:pStyle w:val="CaptionWithNote"/>
      </w:pPr>
      <w:bookmarkStart w:id="377" w:name="_Ref131628257"/>
      <w:bookmarkStart w:id="378" w:name="_Toc201867393"/>
      <w:r w:rsidRPr="005D6375">
        <w:t>Figure</w:t>
      </w:r>
      <w:r>
        <w:t> </w:t>
      </w:r>
      <w:r>
        <w:fldChar w:fldCharType="begin" w:fldLock="1"/>
      </w:r>
      <w:r>
        <w:instrText xml:space="preserve"> STYLEREF 1 \s </w:instrText>
      </w:r>
      <w:r>
        <w:fldChar w:fldCharType="separate"/>
      </w:r>
      <w:r w:rsidR="009B47F6">
        <w:rPr>
          <w:noProof/>
        </w:rPr>
        <w:t>5</w:t>
      </w:r>
      <w:r>
        <w:fldChar w:fldCharType="end"/>
      </w:r>
      <w:r>
        <w:t>.</w:t>
      </w:r>
      <w:r>
        <w:fldChar w:fldCharType="begin"/>
      </w:r>
      <w:r>
        <w:instrText xml:space="preserve"> SEQ Figure \* ARABIC \s 1 </w:instrText>
      </w:r>
      <w:r>
        <w:fldChar w:fldCharType="separate"/>
      </w:r>
      <w:r w:rsidR="0000560C">
        <w:rPr>
          <w:noProof/>
        </w:rPr>
        <w:t>17</w:t>
      </w:r>
      <w:r>
        <w:fldChar w:fldCharType="end"/>
      </w:r>
      <w:bookmarkEnd w:id="377"/>
      <w:r w:rsidRPr="005D6375">
        <w:t xml:space="preserve"> </w:t>
      </w:r>
      <w:r w:rsidRPr="002F6339">
        <w:t xml:space="preserve">Narran </w:t>
      </w:r>
      <w:r w:rsidRPr="00333E9B">
        <w:t>Lake Nature Reserve</w:t>
      </w:r>
      <w:r w:rsidRPr="002F6339">
        <w:t xml:space="preserve"> Ramsar Site</w:t>
      </w:r>
      <w:r>
        <w:t xml:space="preserve"> –</w:t>
      </w:r>
      <w:r w:rsidRPr="005D6375">
        <w:t xml:space="preserve"> </w:t>
      </w:r>
      <w:r>
        <w:t>areas of diverse</w:t>
      </w:r>
      <w:r w:rsidRPr="005D6375">
        <w:t xml:space="preserve"> A</w:t>
      </w:r>
      <w:r w:rsidR="00F17037">
        <w:t>NAE</w:t>
      </w:r>
      <w:r w:rsidRPr="005D6375">
        <w:t xml:space="preserve"> types inundated by C</w:t>
      </w:r>
      <w:r w:rsidR="00F17037">
        <w:t>EW</w:t>
      </w:r>
      <w:r w:rsidRPr="005D6375">
        <w:t xml:space="preserve">, </w:t>
      </w:r>
      <w:r>
        <w:t>2014–24</w:t>
      </w:r>
      <w:bookmarkEnd w:id="378"/>
    </w:p>
    <w:p w14:paraId="6BD24285" w14:textId="77777777" w:rsidR="002B3D7B" w:rsidRPr="00E95D7E" w:rsidRDefault="002B3D7B" w:rsidP="00512200">
      <w:pPr>
        <w:pStyle w:val="CaptionNote"/>
      </w:pPr>
      <w:r>
        <w:t>CEW = Commonwealth environmental water.</w:t>
      </w:r>
    </w:p>
    <w:p w14:paraId="7C4EE13F" w14:textId="77777777" w:rsidR="002B3D7B" w:rsidRDefault="002B3D7B" w:rsidP="002B3D7B">
      <w:pPr>
        <w:pStyle w:val="Figure"/>
      </w:pPr>
      <w:r w:rsidRPr="00890646">
        <w:rPr>
          <w:noProof/>
        </w:rPr>
        <w:drawing>
          <wp:inline distT="0" distB="0" distL="0" distR="0" wp14:anchorId="792434AE" wp14:editId="653486D9">
            <wp:extent cx="6120000" cy="2660031"/>
            <wp:effectExtent l="0" t="0" r="0" b="6985"/>
            <wp:docPr id="262970388" name="Picture 12" descr="Stacked column chart. X-axis categories are water years and y-axis is area inundated. Column for each water year stacks the ecosystem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70388" name="Picture 12" descr="Stacked column chart. X-axis categories are water years and y-axis is area inundated. Column for each water year stacks the ecosystem types."/>
                    <pic:cNvPicPr>
                      <a:picLocks noChangeAspect="1" noChangeArrowheads="1"/>
                    </pic:cNvPicPr>
                  </pic:nvPicPr>
                  <pic:blipFill>
                    <a:blip r:embed="rId88">
                      <a:extLst>
                        <a:ext uri="{96DAC541-7B7A-43D3-8B79-37D633B846F1}">
                          <asvg:svgBlip xmlns:asvg="http://schemas.microsoft.com/office/drawing/2016/SVG/main" r:embed="rId89"/>
                        </a:ext>
                      </a:extLst>
                    </a:blip>
                    <a:stretch>
                      <a:fillRect/>
                    </a:stretch>
                  </pic:blipFill>
                  <pic:spPr bwMode="auto">
                    <a:xfrm>
                      <a:off x="0" y="0"/>
                      <a:ext cx="6120000" cy="2660031"/>
                    </a:xfrm>
                    <a:prstGeom prst="rect">
                      <a:avLst/>
                    </a:prstGeom>
                  </pic:spPr>
                </pic:pic>
              </a:graphicData>
            </a:graphic>
          </wp:inline>
        </w:drawing>
      </w:r>
    </w:p>
    <w:p w14:paraId="342F33D0" w14:textId="77777777" w:rsidR="002B3D7B" w:rsidRDefault="002B3D7B" w:rsidP="005D426B">
      <w:pPr>
        <w:pStyle w:val="BodyText"/>
      </w:pPr>
    </w:p>
    <w:p w14:paraId="6DABBBC0" w14:textId="77777777" w:rsidR="002B3D7B" w:rsidRDefault="002B3D7B" w:rsidP="005D426B">
      <w:pPr>
        <w:pStyle w:val="BodyText"/>
        <w:sectPr w:rsidR="002B3D7B" w:rsidSect="00827FCA">
          <w:pgSz w:w="11906" w:h="16838" w:code="9"/>
          <w:pgMar w:top="1134" w:right="1134" w:bottom="1134" w:left="1134" w:header="510" w:footer="510" w:gutter="0"/>
          <w:cols w:space="284"/>
          <w:docGrid w:linePitch="360"/>
        </w:sectPr>
      </w:pPr>
    </w:p>
    <w:p w14:paraId="32CAA1E1" w14:textId="30775A96" w:rsidR="00482B62" w:rsidRDefault="00482B62" w:rsidP="00512200">
      <w:pPr>
        <w:pStyle w:val="CaptionWithNote"/>
      </w:pPr>
      <w:bookmarkStart w:id="379" w:name="_Ref105418360"/>
      <w:bookmarkStart w:id="380" w:name="_Toc201867394"/>
      <w:r w:rsidRPr="002F6339">
        <w:lastRenderedPageBreak/>
        <w:t>Figure</w:t>
      </w:r>
      <w:r w:rsidR="005A372A">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18</w:t>
      </w:r>
      <w:r w:rsidR="00137FF4">
        <w:fldChar w:fldCharType="end"/>
      </w:r>
      <w:bookmarkEnd w:id="379"/>
      <w:r w:rsidRPr="002F6339">
        <w:t xml:space="preserve"> </w:t>
      </w:r>
      <w:r w:rsidR="00E27232">
        <w:t xml:space="preserve">Map of </w:t>
      </w:r>
      <w:r w:rsidRPr="002F6339">
        <w:t xml:space="preserve">Narran </w:t>
      </w:r>
      <w:r w:rsidRPr="00333E9B">
        <w:t>Lake Nature Reserve</w:t>
      </w:r>
      <w:r w:rsidRPr="002F6339">
        <w:t xml:space="preserve"> Ramsar Site</w:t>
      </w:r>
      <w:r w:rsidR="005A372A">
        <w:t>,</w:t>
      </w:r>
      <w:r w:rsidR="00AA6613">
        <w:t xml:space="preserve"> showing spatial extent of </w:t>
      </w:r>
      <w:r w:rsidR="00463762">
        <w:t xml:space="preserve">annual </w:t>
      </w:r>
      <w:r>
        <w:t>f</w:t>
      </w:r>
      <w:r w:rsidRPr="00062514">
        <w:t xml:space="preserve">requency </w:t>
      </w:r>
      <w:r w:rsidRPr="002F6339">
        <w:t xml:space="preserve">of inundation by </w:t>
      </w:r>
      <w:r>
        <w:t>C</w:t>
      </w:r>
      <w:r w:rsidR="002B3D7B">
        <w:t>EW</w:t>
      </w:r>
      <w:r>
        <w:t>,</w:t>
      </w:r>
      <w:r w:rsidRPr="002F6339">
        <w:t xml:space="preserve"> </w:t>
      </w:r>
      <w:r w:rsidR="001A7904">
        <w:t>2014–24</w:t>
      </w:r>
      <w:bookmarkEnd w:id="380"/>
    </w:p>
    <w:p w14:paraId="1F559ED2" w14:textId="2E39C30A" w:rsidR="00E95D7E" w:rsidRPr="00E95D7E" w:rsidRDefault="00E95D7E" w:rsidP="00512200">
      <w:pPr>
        <w:pStyle w:val="CaptionNote"/>
      </w:pPr>
      <w:r>
        <w:t>CEW = Commonwealth environmental water.</w:t>
      </w:r>
    </w:p>
    <w:p w14:paraId="66A52BFC" w14:textId="22519922" w:rsidR="002B3D7B" w:rsidRDefault="00404E34" w:rsidP="002B3D7B">
      <w:pPr>
        <w:pStyle w:val="Figure"/>
      </w:pPr>
      <w:r w:rsidRPr="00793235">
        <w:rPr>
          <w:noProof/>
        </w:rPr>
        <w:drawing>
          <wp:inline distT="0" distB="0" distL="0" distR="0" wp14:anchorId="50997C75" wp14:editId="60AAE8CE">
            <wp:extent cx="7171200" cy="5472000"/>
            <wp:effectExtent l="0" t="0" r="0" b="0"/>
            <wp:docPr id="1725324251" name="Picture 17253242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324251" name="Picture 1725324251">
                      <a:extLst>
                        <a:ext uri="{C183D7F6-B498-43B3-948B-1728B52AA6E4}">
                          <adec:decorative xmlns:adec="http://schemas.microsoft.com/office/drawing/2017/decorative" val="1"/>
                        </a:ext>
                      </a:extLst>
                    </pic:cNvPr>
                    <pic:cNvPicPr>
                      <a:picLocks noChangeAspect="1" noChangeArrowheads="1"/>
                    </pic:cNvPicPr>
                  </pic:nvPicPr>
                  <pic:blipFill>
                    <a:blip r:embed="rId90"/>
                    <a:stretch>
                      <a:fillRect/>
                    </a:stretch>
                  </pic:blipFill>
                  <pic:spPr bwMode="auto">
                    <a:xfrm>
                      <a:off x="0" y="0"/>
                      <a:ext cx="7171200" cy="5472000"/>
                    </a:xfrm>
                    <a:prstGeom prst="rect">
                      <a:avLst/>
                    </a:prstGeom>
                    <a:noFill/>
                    <a:ln>
                      <a:noFill/>
                    </a:ln>
                  </pic:spPr>
                </pic:pic>
              </a:graphicData>
            </a:graphic>
          </wp:inline>
        </w:drawing>
      </w:r>
    </w:p>
    <w:p w14:paraId="267E6A80" w14:textId="77777777" w:rsidR="002B3D7B" w:rsidRDefault="002B3D7B" w:rsidP="002B3D7B">
      <w:pPr>
        <w:sectPr w:rsidR="002B3D7B" w:rsidSect="00827FCA">
          <w:pgSz w:w="16838" w:h="11906" w:orient="landscape" w:code="9"/>
          <w:pgMar w:top="1134" w:right="1134" w:bottom="1134" w:left="1134" w:header="510" w:footer="510" w:gutter="0"/>
          <w:cols w:space="284"/>
          <w:docGrid w:linePitch="360"/>
        </w:sectPr>
      </w:pPr>
    </w:p>
    <w:p w14:paraId="17B3B297" w14:textId="77777777" w:rsidR="00482B62" w:rsidRPr="00962CE1" w:rsidRDefault="00482B62" w:rsidP="00482B62">
      <w:pPr>
        <w:pStyle w:val="Heading3"/>
      </w:pPr>
      <w:r w:rsidRPr="00962CE1">
        <w:lastRenderedPageBreak/>
        <w:t>The Macquarie Marshes</w:t>
      </w:r>
    </w:p>
    <w:p w14:paraId="63D70333" w14:textId="1D7CC4C0" w:rsidR="00482B62" w:rsidRDefault="000F7587" w:rsidP="005D426B">
      <w:pPr>
        <w:pStyle w:val="BodyText"/>
      </w:pPr>
      <w:r>
        <w:t>Commonwealth environmental water contributed (along with jurisdiction</w:t>
      </w:r>
      <w:r w:rsidR="000E4107">
        <w:t>al</w:t>
      </w:r>
      <w:r>
        <w:t xml:space="preserve"> water) to inundation of </w:t>
      </w:r>
      <w:r w:rsidR="004F6BE0">
        <w:t xml:space="preserve">the Macquarie Marshes </w:t>
      </w:r>
      <w:r w:rsidR="00F27598">
        <w:t xml:space="preserve">Ramsar Site </w:t>
      </w:r>
      <w:r w:rsidR="00482B62">
        <w:t xml:space="preserve">in </w:t>
      </w:r>
      <w:r w:rsidR="00D04324">
        <w:t>9</w:t>
      </w:r>
      <w:r w:rsidR="00482B62">
        <w:t xml:space="preserve"> of the </w:t>
      </w:r>
      <w:r w:rsidR="00F7360E">
        <w:t>10 years</w:t>
      </w:r>
      <w:r w:rsidR="00482B62">
        <w:t xml:space="preserve"> </w:t>
      </w:r>
      <w:r w:rsidR="001A7904">
        <w:t>2014–24</w:t>
      </w:r>
      <w:r w:rsidR="00482B62">
        <w:t xml:space="preserve"> (</w:t>
      </w:r>
      <w:r w:rsidR="008503BB">
        <w:fldChar w:fldCharType="begin" w:fldLock="1"/>
      </w:r>
      <w:r w:rsidR="008503BB">
        <w:instrText xml:space="preserve"> REF _Ref131629170 \h </w:instrText>
      </w:r>
      <w:r w:rsidR="008503BB">
        <w:fldChar w:fldCharType="separate"/>
      </w:r>
      <w:r w:rsidR="009B47F6" w:rsidRPr="005D6375">
        <w:t>Figure</w:t>
      </w:r>
      <w:r w:rsidR="009B47F6">
        <w:t> </w:t>
      </w:r>
      <w:r w:rsidR="009B47F6">
        <w:rPr>
          <w:noProof/>
        </w:rPr>
        <w:t>5</w:t>
      </w:r>
      <w:r w:rsidR="009B47F6">
        <w:t>.</w:t>
      </w:r>
      <w:r w:rsidR="009B47F6">
        <w:rPr>
          <w:noProof/>
        </w:rPr>
        <w:t>19</w:t>
      </w:r>
      <w:r w:rsidR="008503BB">
        <w:fldChar w:fldCharType="end"/>
      </w:r>
      <w:r w:rsidR="00AB4CA6">
        <w:t xml:space="preserve">, </w:t>
      </w:r>
      <w:r w:rsidR="00482B62">
        <w:fldChar w:fldCharType="begin" w:fldLock="1"/>
      </w:r>
      <w:r w:rsidR="00482B62">
        <w:instrText xml:space="preserve"> REF _Ref105418417 \h </w:instrText>
      </w:r>
      <w:r w:rsidR="00482B62">
        <w:fldChar w:fldCharType="separate"/>
      </w:r>
      <w:r w:rsidR="009B47F6" w:rsidRPr="00062514">
        <w:t>Figure</w:t>
      </w:r>
      <w:r w:rsidR="009B47F6">
        <w:t> </w:t>
      </w:r>
      <w:r w:rsidR="009B47F6">
        <w:rPr>
          <w:noProof/>
        </w:rPr>
        <w:t>5</w:t>
      </w:r>
      <w:r w:rsidR="009B47F6">
        <w:t>.</w:t>
      </w:r>
      <w:r w:rsidR="009B47F6">
        <w:rPr>
          <w:noProof/>
        </w:rPr>
        <w:t>20</w:t>
      </w:r>
      <w:r w:rsidR="00482B62">
        <w:fldChar w:fldCharType="end"/>
      </w:r>
      <w:r w:rsidR="00482B62">
        <w:t>). No inundation is shown for 2019–20 (</w:t>
      </w:r>
      <w:r w:rsidR="00A67A9F">
        <w:fldChar w:fldCharType="begin" w:fldLock="1"/>
      </w:r>
      <w:r w:rsidR="00A67A9F">
        <w:instrText xml:space="preserve"> REF _Ref131629170 \h </w:instrText>
      </w:r>
      <w:r w:rsidR="00A67A9F">
        <w:fldChar w:fldCharType="separate"/>
      </w:r>
      <w:r w:rsidR="009B47F6" w:rsidRPr="005D6375">
        <w:t>Figure</w:t>
      </w:r>
      <w:r w:rsidR="009B47F6">
        <w:t> </w:t>
      </w:r>
      <w:r w:rsidR="009B47F6">
        <w:rPr>
          <w:noProof/>
        </w:rPr>
        <w:t>5</w:t>
      </w:r>
      <w:r w:rsidR="009B47F6">
        <w:t>.</w:t>
      </w:r>
      <w:r w:rsidR="009B47F6">
        <w:rPr>
          <w:noProof/>
        </w:rPr>
        <w:t>19</w:t>
      </w:r>
      <w:r w:rsidR="00A67A9F">
        <w:fldChar w:fldCharType="end"/>
      </w:r>
      <w:r w:rsidR="00482B62">
        <w:t>)</w:t>
      </w:r>
      <w:r w:rsidR="00CD4C9F">
        <w:t>. H</w:t>
      </w:r>
      <w:r w:rsidR="00482B62">
        <w:t>owever, in this period</w:t>
      </w:r>
      <w:r w:rsidR="007434AD">
        <w:t>,</w:t>
      </w:r>
      <w:r w:rsidR="00482B62">
        <w:t xml:space="preserve"> approximately 4 GL </w:t>
      </w:r>
      <w:r w:rsidR="00452CC9">
        <w:t xml:space="preserve">of </w:t>
      </w:r>
      <w:r w:rsidR="00B03E82">
        <w:t>CEW</w:t>
      </w:r>
      <w:r w:rsidR="00452CC9">
        <w:t xml:space="preserve"> </w:t>
      </w:r>
      <w:r w:rsidR="00482B62">
        <w:t>was accessed through supplementary licences on the Macquarie River</w:t>
      </w:r>
      <w:r w:rsidR="0077115D">
        <w:t>,</w:t>
      </w:r>
      <w:r w:rsidR="00482B62">
        <w:t xml:space="preserve"> allowing some in-channel flows to replenish refuge pools and flow through to the marshes.</w:t>
      </w:r>
      <w:r w:rsidR="00F957E0">
        <w:t xml:space="preserve"> Extensive inundation in </w:t>
      </w:r>
      <w:r w:rsidR="001A7904">
        <w:t>202</w:t>
      </w:r>
      <w:r w:rsidR="00890646">
        <w:t>1</w:t>
      </w:r>
      <w:r w:rsidR="001A7904">
        <w:t>–2</w:t>
      </w:r>
      <w:r w:rsidR="00890646">
        <w:t>3</w:t>
      </w:r>
      <w:r w:rsidR="00F957E0">
        <w:t xml:space="preserve"> </w:t>
      </w:r>
      <w:r w:rsidR="004D501D">
        <w:t>was</w:t>
      </w:r>
      <w:r w:rsidR="00F957E0">
        <w:t xml:space="preserve"> the result of water</w:t>
      </w:r>
      <w:r w:rsidR="004D501D">
        <w:t>ing</w:t>
      </w:r>
      <w:r w:rsidR="00F957E0">
        <w:t xml:space="preserve"> actions following natural flooding events to maintain waterbird breeding </w:t>
      </w:r>
      <w:r w:rsidR="00C3337E">
        <w:t xml:space="preserve">aggregations </w:t>
      </w:r>
      <w:r w:rsidR="00F957E0">
        <w:t>and provide waterbird foraging habitat.</w:t>
      </w:r>
    </w:p>
    <w:p w14:paraId="4AA2AC25" w14:textId="2270B86D" w:rsidR="00482B62" w:rsidRPr="00CB6167" w:rsidRDefault="00482B62" w:rsidP="005D426B">
      <w:pPr>
        <w:pStyle w:val="BodyText"/>
      </w:pPr>
      <w:r>
        <w:t xml:space="preserve">Water management in </w:t>
      </w:r>
      <w:r w:rsidR="006C4E4E">
        <w:t>t</w:t>
      </w:r>
      <w:r>
        <w:t xml:space="preserve">he Macquarie Marshes is typically planned and executed for the larger extent of the marshes and not just the 3 units that make up the Ramsar Site. Much of the southern marsh that is regularly inundated by </w:t>
      </w:r>
      <w:r w:rsidR="00B03E82">
        <w:t>CEW</w:t>
      </w:r>
      <w:r>
        <w:t xml:space="preserve"> is </w:t>
      </w:r>
      <w:r w:rsidR="00890646">
        <w:t>south</w:t>
      </w:r>
      <w:r w:rsidR="0012312F">
        <w:t>-</w:t>
      </w:r>
      <w:r w:rsidR="00890646">
        <w:t xml:space="preserve">east of the Macquarie Marshes Nature Reserve and </w:t>
      </w:r>
      <w:r>
        <w:t>outside of the Ramsar Site boundar</w:t>
      </w:r>
      <w:r w:rsidR="00890646">
        <w:t>y</w:t>
      </w:r>
      <w:r>
        <w:t xml:space="preserve"> (</w:t>
      </w:r>
      <w:r>
        <w:fldChar w:fldCharType="begin" w:fldLock="1"/>
      </w:r>
      <w:r>
        <w:instrText xml:space="preserve"> REF _Ref105418417 \h </w:instrText>
      </w:r>
      <w:r>
        <w:fldChar w:fldCharType="separate"/>
      </w:r>
      <w:r w:rsidR="009B47F6" w:rsidRPr="00062514">
        <w:t>Figure</w:t>
      </w:r>
      <w:r w:rsidR="009B47F6">
        <w:t> </w:t>
      </w:r>
      <w:r w:rsidR="009B47F6">
        <w:rPr>
          <w:noProof/>
        </w:rPr>
        <w:t>5</w:t>
      </w:r>
      <w:r w:rsidR="009B47F6">
        <w:t>.</w:t>
      </w:r>
      <w:r w:rsidR="009B47F6">
        <w:rPr>
          <w:noProof/>
        </w:rPr>
        <w:t>20</w:t>
      </w:r>
      <w:r>
        <w:fldChar w:fldCharType="end"/>
      </w:r>
      <w:r>
        <w:t>).</w:t>
      </w:r>
    </w:p>
    <w:p w14:paraId="5DB2E181" w14:textId="1719980D" w:rsidR="00482B62" w:rsidRDefault="00482B62" w:rsidP="005D426B">
      <w:pPr>
        <w:pStyle w:val="BodyText"/>
      </w:pPr>
      <w:r>
        <w:t xml:space="preserve">The Ramsar </w:t>
      </w:r>
      <w:r w:rsidR="00377297">
        <w:t xml:space="preserve">critical </w:t>
      </w:r>
      <w:r>
        <w:t xml:space="preserve">CPS for the site </w:t>
      </w:r>
      <w:r w:rsidR="00F957E0">
        <w:t>include</w:t>
      </w:r>
      <w:r>
        <w:t xml:space="preserve"> indicators that are the focus </w:t>
      </w:r>
      <w:r w:rsidR="00D76248">
        <w:t xml:space="preserve">of </w:t>
      </w:r>
      <w:r>
        <w:t>much of the jurisdictional monitoring</w:t>
      </w:r>
      <w:r w:rsidR="00377297">
        <w:t>,</w:t>
      </w:r>
      <w:r>
        <w:t xml:space="preserve"> including the extent of tall marsh, lignum and river red gum, waterbird counts and </w:t>
      </w:r>
      <w:r w:rsidR="002F41ED">
        <w:t>breeding of aggregate-nesting</w:t>
      </w:r>
      <w:r>
        <w:t xml:space="preserve"> waterbird</w:t>
      </w:r>
      <w:r w:rsidR="002F41ED">
        <w:t>s</w:t>
      </w:r>
      <w:r>
        <w:t>.</w:t>
      </w:r>
    </w:p>
    <w:p w14:paraId="6996CAFB" w14:textId="4A14F5C9" w:rsidR="002B3D7B" w:rsidRDefault="002B3D7B" w:rsidP="00512200">
      <w:pPr>
        <w:pStyle w:val="CaptionWithNote"/>
      </w:pPr>
      <w:bookmarkStart w:id="381" w:name="_Ref131629170"/>
      <w:bookmarkStart w:id="382" w:name="_Toc201867395"/>
      <w:r w:rsidRPr="005D6375">
        <w:t>Figure</w:t>
      </w:r>
      <w:r>
        <w:t> </w:t>
      </w:r>
      <w:r>
        <w:fldChar w:fldCharType="begin" w:fldLock="1"/>
      </w:r>
      <w:r>
        <w:instrText xml:space="preserve"> STYLEREF 1 \s </w:instrText>
      </w:r>
      <w:r>
        <w:fldChar w:fldCharType="separate"/>
      </w:r>
      <w:r w:rsidR="009B47F6">
        <w:rPr>
          <w:noProof/>
        </w:rPr>
        <w:t>5</w:t>
      </w:r>
      <w:r>
        <w:fldChar w:fldCharType="end"/>
      </w:r>
      <w:r>
        <w:t>.</w:t>
      </w:r>
      <w:r>
        <w:fldChar w:fldCharType="begin"/>
      </w:r>
      <w:r>
        <w:instrText xml:space="preserve"> SEQ Figure \* ARABIC \s 1 </w:instrText>
      </w:r>
      <w:r>
        <w:fldChar w:fldCharType="separate"/>
      </w:r>
      <w:r w:rsidR="0000560C">
        <w:rPr>
          <w:noProof/>
        </w:rPr>
        <w:t>19</w:t>
      </w:r>
      <w:r>
        <w:fldChar w:fldCharType="end"/>
      </w:r>
      <w:bookmarkEnd w:id="381"/>
      <w:r w:rsidRPr="005D6375">
        <w:t xml:space="preserve"> </w:t>
      </w:r>
      <w:r w:rsidRPr="00333E9B">
        <w:t>Macquarie Marshes</w:t>
      </w:r>
      <w:r w:rsidRPr="00062514">
        <w:t xml:space="preserve"> Ramsar Site</w:t>
      </w:r>
      <w:r>
        <w:t xml:space="preserve"> –</w:t>
      </w:r>
      <w:r w:rsidRPr="005D6375">
        <w:t xml:space="preserve"> </w:t>
      </w:r>
      <w:r>
        <w:t>areas of diverse</w:t>
      </w:r>
      <w:r w:rsidRPr="005D6375">
        <w:t xml:space="preserve"> A</w:t>
      </w:r>
      <w:r w:rsidR="004C1A4C">
        <w:t>NAE</w:t>
      </w:r>
      <w:r w:rsidRPr="005D6375">
        <w:t xml:space="preserve"> types inundated by C</w:t>
      </w:r>
      <w:r w:rsidR="00F17037">
        <w:t>EW</w:t>
      </w:r>
      <w:r w:rsidRPr="005D6375">
        <w:t xml:space="preserve">, </w:t>
      </w:r>
      <w:r>
        <w:t>2014–24</w:t>
      </w:r>
      <w:bookmarkEnd w:id="382"/>
    </w:p>
    <w:p w14:paraId="58F5DE57" w14:textId="77777777" w:rsidR="002B3D7B" w:rsidRPr="00B03E82" w:rsidRDefault="002B3D7B" w:rsidP="00512200">
      <w:pPr>
        <w:pStyle w:val="CaptionNote"/>
      </w:pPr>
      <w:r>
        <w:t>CEW = Commonwealth environmental water.</w:t>
      </w:r>
    </w:p>
    <w:p w14:paraId="6B5FA3AB" w14:textId="77777777" w:rsidR="002B3D7B" w:rsidRDefault="002B3D7B" w:rsidP="002B3D7B">
      <w:pPr>
        <w:pStyle w:val="Figure"/>
      </w:pPr>
      <w:r w:rsidRPr="007D2545">
        <w:rPr>
          <w:noProof/>
        </w:rPr>
        <w:drawing>
          <wp:inline distT="0" distB="0" distL="0" distR="0" wp14:anchorId="4F16BED2" wp14:editId="49D97327">
            <wp:extent cx="6120000" cy="2660032"/>
            <wp:effectExtent l="0" t="0" r="0" b="6985"/>
            <wp:docPr id="1248446005" name="Picture 34" descr="Stacked column chart. X-axis categories are water years and y-axis is area inundated. Column for each water year stacks the ecosystem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446005" name="Picture 34" descr="Stacked column chart. X-axis categories are water years and y-axis is area inundated. Column for each water year stacks the ecosystem types."/>
                    <pic:cNvPicPr>
                      <a:picLocks noChangeAspect="1" noChangeArrowheads="1"/>
                    </pic:cNvPicPr>
                  </pic:nvPicPr>
                  <pic:blipFill>
                    <a:blip r:embed="rId91">
                      <a:extLst>
                        <a:ext uri="{96DAC541-7B7A-43D3-8B79-37D633B846F1}">
                          <asvg:svgBlip xmlns:asvg="http://schemas.microsoft.com/office/drawing/2016/SVG/main" r:embed="rId92"/>
                        </a:ext>
                      </a:extLst>
                    </a:blip>
                    <a:stretch>
                      <a:fillRect/>
                    </a:stretch>
                  </pic:blipFill>
                  <pic:spPr bwMode="auto">
                    <a:xfrm>
                      <a:off x="0" y="0"/>
                      <a:ext cx="6120000" cy="2660032"/>
                    </a:xfrm>
                    <a:prstGeom prst="rect">
                      <a:avLst/>
                    </a:prstGeom>
                  </pic:spPr>
                </pic:pic>
              </a:graphicData>
            </a:graphic>
          </wp:inline>
        </w:drawing>
      </w:r>
    </w:p>
    <w:p w14:paraId="37FBD0E8" w14:textId="77777777" w:rsidR="002B3D7B" w:rsidRDefault="002B3D7B" w:rsidP="005D426B">
      <w:pPr>
        <w:pStyle w:val="BodyText"/>
      </w:pPr>
    </w:p>
    <w:p w14:paraId="52CDE5A0" w14:textId="77777777" w:rsidR="002B3D7B" w:rsidRDefault="002B3D7B" w:rsidP="005D426B">
      <w:pPr>
        <w:pStyle w:val="BodyText"/>
        <w:sectPr w:rsidR="002B3D7B" w:rsidSect="00827FCA">
          <w:pgSz w:w="11906" w:h="16838" w:code="9"/>
          <w:pgMar w:top="1134" w:right="1134" w:bottom="1134" w:left="1134" w:header="510" w:footer="510" w:gutter="0"/>
          <w:cols w:space="284"/>
          <w:docGrid w:linePitch="360"/>
        </w:sectPr>
      </w:pPr>
    </w:p>
    <w:p w14:paraId="02E8D29E" w14:textId="008D3652" w:rsidR="00482B62" w:rsidRDefault="00482B62" w:rsidP="00512200">
      <w:pPr>
        <w:pStyle w:val="CaptionWithNote"/>
      </w:pPr>
      <w:bookmarkStart w:id="383" w:name="_Ref105418417"/>
      <w:bookmarkStart w:id="384" w:name="_Toc201867396"/>
      <w:r w:rsidRPr="00062514">
        <w:lastRenderedPageBreak/>
        <w:t>Figure</w:t>
      </w:r>
      <w:r w:rsidR="0012312F">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20</w:t>
      </w:r>
      <w:r w:rsidR="00137FF4">
        <w:fldChar w:fldCharType="end"/>
      </w:r>
      <w:bookmarkEnd w:id="383"/>
      <w:r w:rsidRPr="00062514">
        <w:t xml:space="preserve"> </w:t>
      </w:r>
      <w:r w:rsidR="005B4431">
        <w:t xml:space="preserve">Map of </w:t>
      </w:r>
      <w:r w:rsidRPr="00333E9B">
        <w:t>Macquarie Marshes</w:t>
      </w:r>
      <w:r w:rsidRPr="00062514">
        <w:t xml:space="preserve"> Ramsar Site</w:t>
      </w:r>
      <w:r w:rsidR="0012312F">
        <w:t>,</w:t>
      </w:r>
      <w:r w:rsidR="00AA6613">
        <w:t xml:space="preserve"> showing spatial extent of </w:t>
      </w:r>
      <w:r w:rsidR="00CB0D44">
        <w:t xml:space="preserve">annual </w:t>
      </w:r>
      <w:r>
        <w:t>f</w:t>
      </w:r>
      <w:r w:rsidRPr="00062514">
        <w:t xml:space="preserve">requency of inundation by </w:t>
      </w:r>
      <w:r>
        <w:t>C</w:t>
      </w:r>
      <w:r w:rsidR="002B3D7B">
        <w:t>EW</w:t>
      </w:r>
      <w:r>
        <w:t>,</w:t>
      </w:r>
      <w:r w:rsidRPr="00062514">
        <w:t xml:space="preserve"> </w:t>
      </w:r>
      <w:r w:rsidR="001A7904">
        <w:t>2014–24</w:t>
      </w:r>
      <w:bookmarkEnd w:id="384"/>
    </w:p>
    <w:p w14:paraId="7FEA1AF8" w14:textId="1A2C8F6C" w:rsidR="00B03E82" w:rsidRPr="00B03E82" w:rsidRDefault="00B03E82" w:rsidP="00512200">
      <w:pPr>
        <w:pStyle w:val="CaptionNote"/>
      </w:pPr>
      <w:r>
        <w:t>CEW = Commonwealth environmental water.</w:t>
      </w:r>
    </w:p>
    <w:p w14:paraId="0FFE619F" w14:textId="3FED1D4B" w:rsidR="002B3D7B" w:rsidRDefault="00404E34" w:rsidP="002B3D7B">
      <w:pPr>
        <w:pStyle w:val="Figure"/>
      </w:pPr>
      <w:r w:rsidRPr="00935D79">
        <w:rPr>
          <w:noProof/>
        </w:rPr>
        <w:drawing>
          <wp:inline distT="0" distB="0" distL="0" distR="0" wp14:anchorId="301A3614" wp14:editId="4FE6B4F9">
            <wp:extent cx="7171200" cy="5472000"/>
            <wp:effectExtent l="0" t="0" r="0" b="0"/>
            <wp:docPr id="219097373" name="Picture 2190973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097373" name="Picture 219097373">
                      <a:extLst>
                        <a:ext uri="{C183D7F6-B498-43B3-948B-1728B52AA6E4}">
                          <adec:decorative xmlns:adec="http://schemas.microsoft.com/office/drawing/2017/decorative" val="1"/>
                        </a:ext>
                      </a:extLst>
                    </pic:cNvPr>
                    <pic:cNvPicPr>
                      <a:picLocks noChangeAspect="1" noChangeArrowheads="1"/>
                    </pic:cNvPicPr>
                  </pic:nvPicPr>
                  <pic:blipFill>
                    <a:blip r:embed="rId93"/>
                    <a:stretch>
                      <a:fillRect/>
                    </a:stretch>
                  </pic:blipFill>
                  <pic:spPr bwMode="auto">
                    <a:xfrm>
                      <a:off x="0" y="0"/>
                      <a:ext cx="7171200" cy="5472000"/>
                    </a:xfrm>
                    <a:prstGeom prst="rect">
                      <a:avLst/>
                    </a:prstGeom>
                    <a:noFill/>
                    <a:ln>
                      <a:noFill/>
                    </a:ln>
                  </pic:spPr>
                </pic:pic>
              </a:graphicData>
            </a:graphic>
          </wp:inline>
        </w:drawing>
      </w:r>
    </w:p>
    <w:p w14:paraId="4A5018C4" w14:textId="77777777" w:rsidR="002B3D7B" w:rsidRDefault="002B3D7B" w:rsidP="002B3D7B">
      <w:pPr>
        <w:sectPr w:rsidR="002B3D7B" w:rsidSect="00827FCA">
          <w:pgSz w:w="16838" w:h="11906" w:orient="landscape" w:code="9"/>
          <w:pgMar w:top="1134" w:right="1134" w:bottom="1134" w:left="1134" w:header="510" w:footer="510" w:gutter="0"/>
          <w:cols w:space="284"/>
          <w:docGrid w:linePitch="360"/>
        </w:sectPr>
      </w:pPr>
    </w:p>
    <w:p w14:paraId="0E29A761" w14:textId="77777777" w:rsidR="00962CE1" w:rsidRPr="00962CE1" w:rsidRDefault="00962CE1" w:rsidP="00962CE1">
      <w:pPr>
        <w:pStyle w:val="Heading3"/>
      </w:pPr>
      <w:r w:rsidRPr="00962CE1">
        <w:lastRenderedPageBreak/>
        <w:t>Banrock Station Wetland Complex</w:t>
      </w:r>
    </w:p>
    <w:p w14:paraId="6F06F580" w14:textId="1D4F7643" w:rsidR="00962CE1" w:rsidRDefault="00962CE1" w:rsidP="001913D3">
      <w:pPr>
        <w:pStyle w:val="BodyText"/>
      </w:pPr>
      <w:r w:rsidRPr="00B63D48">
        <w:t>At the time of listing in 2002</w:t>
      </w:r>
      <w:r w:rsidR="00D15F76">
        <w:t>,</w:t>
      </w:r>
      <w:r w:rsidRPr="00B63D48">
        <w:t xml:space="preserve"> Banrock Lagoon was managed as a permanent wetland, but it is now managed for a wetting and drying cycle each year</w:t>
      </w:r>
      <w:r w:rsidR="00A6231A">
        <w:t xml:space="preserve"> </w:t>
      </w:r>
      <w:r w:rsidR="00D15F76">
        <w:t>–</w:t>
      </w:r>
      <w:r w:rsidRPr="00B63D48">
        <w:t xml:space="preserve"> wetting during spring</w:t>
      </w:r>
      <w:r w:rsidR="0077115D">
        <w:t>,</w:t>
      </w:r>
      <w:r w:rsidRPr="00B63D48">
        <w:t xml:space="preserve"> primarily to sustain dominant vegetation associations, </w:t>
      </w:r>
      <w:r w:rsidR="00470047">
        <w:t>and</w:t>
      </w:r>
      <w:r w:rsidR="00470047" w:rsidRPr="00B63D48">
        <w:t xml:space="preserve"> </w:t>
      </w:r>
      <w:r w:rsidRPr="00B63D48">
        <w:t xml:space="preserve">a drawdown over summer and autumn </w:t>
      </w:r>
      <w:r w:rsidR="00D21288">
        <w:fldChar w:fldCharType="begin"/>
      </w:r>
      <w:r w:rsidR="00D21288">
        <w:instrText xml:space="preserve"> ADDIN ZOTERO_ITEM CSL_CITATION {"citationID":"SFHs3bMy","properties":{"formattedCitation":"(Butcher et al. 2009)","plainCitation":"(Butcher et al. 2009)","noteIndex":0},"citationItems":[{"id":3499,"uris":["http://zotero.org/users/536544/items/PUDEXSYR"],"itemData":{"id":3499,"type":"report","event-place":"Canberra, Australia","language":"en","page":"159","publisher":"Department for the Environment, Water, Heritage and the Arts","publisher-place":"Canberra, Australia","source":"Zotero","title":"Banrock Station Ramsar Wetland Complex: Ecological Character Description","author":[{"family":"Butcher","given":"Rhonda"},{"family":"Hale","given":"Jennifer"},{"family":"Muller","given":"Kerri"},{"family":"Kobryn","given":"Helena"}],"issued":{"date-parts":[["2009"]]}}}],"schema":"https://github.com/citation-style-language/schema/raw/master/csl-citation.json"} </w:instrText>
      </w:r>
      <w:r w:rsidR="00D21288">
        <w:fldChar w:fldCharType="separate"/>
      </w:r>
      <w:r w:rsidR="00D21288" w:rsidRPr="00D21288">
        <w:rPr>
          <w:rFonts w:cs="Calibri"/>
        </w:rPr>
        <w:t>(Butcher et al. 2009)</w:t>
      </w:r>
      <w:r w:rsidR="00D21288">
        <w:fldChar w:fldCharType="end"/>
      </w:r>
      <w:r w:rsidRPr="00B63D48">
        <w:t>.</w:t>
      </w:r>
      <w:r w:rsidR="00122D6C" w:rsidRPr="00B63D48">
        <w:t xml:space="preserve"> </w:t>
      </w:r>
      <w:r w:rsidR="0036320C">
        <w:t>CEW</w:t>
      </w:r>
      <w:r w:rsidRPr="00B63D48">
        <w:t xml:space="preserve"> </w:t>
      </w:r>
      <w:r w:rsidR="005F29DA">
        <w:t>was</w:t>
      </w:r>
      <w:r w:rsidRPr="00B63D48">
        <w:t xml:space="preserve"> delivered to support the </w:t>
      </w:r>
      <w:r w:rsidR="00122D6C" w:rsidRPr="00B63D48">
        <w:t xml:space="preserve">hydrological </w:t>
      </w:r>
      <w:r w:rsidRPr="00B63D48">
        <w:t>character of the Banrock Station Wetland Complex</w:t>
      </w:r>
      <w:r w:rsidR="00573E3C">
        <w:t xml:space="preserve"> Ramsar Site</w:t>
      </w:r>
      <w:r w:rsidRPr="00B63D48">
        <w:t xml:space="preserve"> in </w:t>
      </w:r>
      <w:r w:rsidR="00E45AFB">
        <w:t>7</w:t>
      </w:r>
      <w:r w:rsidRPr="00B63D48">
        <w:t xml:space="preserve"> of the </w:t>
      </w:r>
      <w:r w:rsidR="00F7360E">
        <w:t>10 years</w:t>
      </w:r>
      <w:r w:rsidRPr="00B63D48">
        <w:t xml:space="preserve"> </w:t>
      </w:r>
      <w:r w:rsidR="001A7904">
        <w:t>2014–24</w:t>
      </w:r>
      <w:r w:rsidR="005F29DA">
        <w:t xml:space="preserve"> </w:t>
      </w:r>
      <w:r w:rsidRPr="00B63D48">
        <w:t xml:space="preserve">to maintain this cycle </w:t>
      </w:r>
      <w:r w:rsidR="00890646">
        <w:t xml:space="preserve">with some </w:t>
      </w:r>
      <w:r w:rsidR="0036320C">
        <w:t>CEW</w:t>
      </w:r>
      <w:r w:rsidR="00890646">
        <w:t xml:space="preserve"> passing though in the Murray River channel in all years </w:t>
      </w:r>
      <w:r w:rsidRPr="00B63D48">
        <w:t>(</w:t>
      </w:r>
      <w:r w:rsidR="00741A33">
        <w:fldChar w:fldCharType="begin" w:fldLock="1"/>
      </w:r>
      <w:r w:rsidR="00741A33">
        <w:instrText xml:space="preserve"> REF _Ref201845467 \h </w:instrText>
      </w:r>
      <w:r w:rsidR="00741A33">
        <w:fldChar w:fldCharType="separate"/>
      </w:r>
      <w:r w:rsidR="009B47F6" w:rsidRPr="005D6375">
        <w:t>Figure</w:t>
      </w:r>
      <w:r w:rsidR="009B47F6">
        <w:t> </w:t>
      </w:r>
      <w:r w:rsidR="009B47F6">
        <w:rPr>
          <w:noProof/>
        </w:rPr>
        <w:t>5</w:t>
      </w:r>
      <w:r w:rsidR="009B47F6">
        <w:t>.</w:t>
      </w:r>
      <w:r w:rsidR="009B47F6">
        <w:rPr>
          <w:noProof/>
        </w:rPr>
        <w:t>21</w:t>
      </w:r>
      <w:r w:rsidR="00741A33">
        <w:fldChar w:fldCharType="end"/>
      </w:r>
      <w:r w:rsidR="00741A33">
        <w:t>,</w:t>
      </w:r>
      <w:r w:rsidR="00281F85">
        <w:t xml:space="preserve"> </w:t>
      </w:r>
      <w:r w:rsidR="00281F85">
        <w:fldChar w:fldCharType="begin" w:fldLock="1"/>
      </w:r>
      <w:r w:rsidR="00281F85">
        <w:instrText xml:space="preserve"> REF _Ref196988961 \h </w:instrText>
      </w:r>
      <w:r w:rsidR="00281F85">
        <w:fldChar w:fldCharType="separate"/>
      </w:r>
      <w:r w:rsidR="00281F85">
        <w:t>Figure </w:t>
      </w:r>
      <w:r w:rsidR="00281F85">
        <w:rPr>
          <w:noProof/>
        </w:rPr>
        <w:t>5</w:t>
      </w:r>
      <w:r w:rsidR="00281F85">
        <w:t>.</w:t>
      </w:r>
      <w:r w:rsidR="00281F85">
        <w:rPr>
          <w:noProof/>
        </w:rPr>
        <w:t>22</w:t>
      </w:r>
      <w:r w:rsidR="00281F85">
        <w:fldChar w:fldCharType="end"/>
      </w:r>
      <w:r w:rsidRPr="00B63D48">
        <w:t>)</w:t>
      </w:r>
      <w:r w:rsidR="00DB40AC" w:rsidRPr="00B63D48">
        <w:t>.</w:t>
      </w:r>
      <w:r w:rsidR="00A27759" w:rsidRPr="00B63D48">
        <w:t xml:space="preserve"> </w:t>
      </w:r>
      <w:r w:rsidR="00452CC9">
        <w:t xml:space="preserve">In </w:t>
      </w:r>
      <w:r w:rsidR="001A7904">
        <w:t>202</w:t>
      </w:r>
      <w:r w:rsidR="00890646">
        <w:t>2</w:t>
      </w:r>
      <w:r w:rsidR="001A7904">
        <w:t>–2</w:t>
      </w:r>
      <w:r w:rsidR="00890646">
        <w:t>3</w:t>
      </w:r>
      <w:r w:rsidR="002C385D">
        <w:t>,</w:t>
      </w:r>
      <w:r w:rsidR="00452CC9">
        <w:t xml:space="preserve"> the water needs of the </w:t>
      </w:r>
      <w:r w:rsidR="00921456">
        <w:t>S</w:t>
      </w:r>
      <w:r w:rsidR="00452CC9">
        <w:t xml:space="preserve">ite were met by natural flooding. </w:t>
      </w:r>
      <w:r w:rsidR="00DB40AC" w:rsidRPr="00B63D48">
        <w:t xml:space="preserve">The frequently inundated patches on the eastern bank of the Murray River are </w:t>
      </w:r>
      <w:r w:rsidR="0045244A" w:rsidRPr="00B63D48">
        <w:t>patches</w:t>
      </w:r>
      <w:r w:rsidR="00DB40AC" w:rsidRPr="00B63D48">
        <w:t xml:space="preserve"> of lignum floodplain outside the Ramsar </w:t>
      </w:r>
      <w:r w:rsidR="00BB7E11" w:rsidRPr="00B63D48">
        <w:t>S</w:t>
      </w:r>
      <w:r w:rsidR="00DB40AC" w:rsidRPr="00B63D48">
        <w:t xml:space="preserve">ite </w:t>
      </w:r>
      <w:r w:rsidR="0045244A" w:rsidRPr="00B63D48">
        <w:t>boundary</w:t>
      </w:r>
      <w:r w:rsidR="00DB40AC" w:rsidRPr="00B63D48">
        <w:t>.</w:t>
      </w:r>
      <w:r w:rsidR="00C522B3" w:rsidRPr="00B63D48">
        <w:t xml:space="preserve"> Areas of permanent wetland are watered in the central basin to support threatened </w:t>
      </w:r>
      <w:r w:rsidR="005469F3">
        <w:t>s</w:t>
      </w:r>
      <w:r w:rsidR="00C522B3" w:rsidRPr="00B63D48">
        <w:t xml:space="preserve">outhern </w:t>
      </w:r>
      <w:r w:rsidR="005469F3">
        <w:t>b</w:t>
      </w:r>
      <w:r w:rsidR="00C522B3" w:rsidRPr="00B63D48">
        <w:t xml:space="preserve">ell </w:t>
      </w:r>
      <w:r w:rsidR="005469F3">
        <w:t>f</w:t>
      </w:r>
      <w:r w:rsidR="00C522B3" w:rsidRPr="00B63D48">
        <w:t>rog (</w:t>
      </w:r>
      <w:r w:rsidR="00C522B3" w:rsidRPr="00B63D48">
        <w:rPr>
          <w:i/>
          <w:iCs/>
        </w:rPr>
        <w:t>Litoria raniformis</w:t>
      </w:r>
      <w:r w:rsidR="00C522B3" w:rsidRPr="00B63D48">
        <w:t>). A regulator installed in Wiggley Reach</w:t>
      </w:r>
      <w:r w:rsidR="00E45AFB">
        <w:t xml:space="preserve"> in 2020</w:t>
      </w:r>
      <w:r w:rsidR="00C522B3" w:rsidRPr="00B63D48">
        <w:t xml:space="preserve"> allows </w:t>
      </w:r>
      <w:r w:rsidR="00B03E82">
        <w:t>CEW</w:t>
      </w:r>
      <w:r w:rsidR="00C522B3" w:rsidRPr="00B63D48">
        <w:t xml:space="preserve"> to </w:t>
      </w:r>
      <w:r w:rsidR="005469F3">
        <w:t>be delivered to</w:t>
      </w:r>
      <w:r w:rsidR="00C522B3" w:rsidRPr="00B63D48">
        <w:t xml:space="preserve"> black box floodplain </w:t>
      </w:r>
      <w:r w:rsidR="00B63D48" w:rsidRPr="00B63D48">
        <w:t xml:space="preserve">that supports </w:t>
      </w:r>
      <w:r w:rsidR="005F29DA">
        <w:t xml:space="preserve">the </w:t>
      </w:r>
      <w:r w:rsidR="000B628E">
        <w:t>threatened</w:t>
      </w:r>
      <w:r w:rsidR="00B63D48" w:rsidRPr="00B63D48">
        <w:t xml:space="preserve"> </w:t>
      </w:r>
      <w:r w:rsidR="005469F3">
        <w:t>r</w:t>
      </w:r>
      <w:r w:rsidR="00B63D48" w:rsidRPr="00B63D48">
        <w:t xml:space="preserve">egent </w:t>
      </w:r>
      <w:r w:rsidR="005469F3">
        <w:t>p</w:t>
      </w:r>
      <w:r w:rsidR="00B63D48" w:rsidRPr="00B63D48">
        <w:t>arrot (</w:t>
      </w:r>
      <w:r w:rsidR="00B63D48" w:rsidRPr="00BE3D32">
        <w:rPr>
          <w:i/>
          <w:iCs/>
        </w:rPr>
        <w:t>P</w:t>
      </w:r>
      <w:r w:rsidR="00B63D48" w:rsidRPr="00B63D48">
        <w:rPr>
          <w:i/>
          <w:iCs/>
        </w:rPr>
        <w:t>olytelis anthopeplus</w:t>
      </w:r>
      <w:r w:rsidR="00B63D48" w:rsidRPr="00B63D48">
        <w:t>)</w:t>
      </w:r>
      <w:r w:rsidR="005469F3">
        <w:t>.</w:t>
      </w:r>
    </w:p>
    <w:p w14:paraId="2726315D" w14:textId="6553D100" w:rsidR="00741A33" w:rsidRDefault="00741A33" w:rsidP="00512200">
      <w:pPr>
        <w:pStyle w:val="CaptionWithNote"/>
      </w:pPr>
      <w:bookmarkStart w:id="385" w:name="_Ref201845467"/>
      <w:bookmarkStart w:id="386" w:name="_Toc201867397"/>
      <w:r w:rsidRPr="005D6375">
        <w:t>Figure</w:t>
      </w:r>
      <w:r>
        <w:t> </w:t>
      </w:r>
      <w:r>
        <w:fldChar w:fldCharType="begin" w:fldLock="1"/>
      </w:r>
      <w:r>
        <w:instrText xml:space="preserve"> STYLEREF 1 \s </w:instrText>
      </w:r>
      <w:r>
        <w:fldChar w:fldCharType="separate"/>
      </w:r>
      <w:r w:rsidR="009B47F6">
        <w:rPr>
          <w:noProof/>
        </w:rPr>
        <w:t>5</w:t>
      </w:r>
      <w:r>
        <w:fldChar w:fldCharType="end"/>
      </w:r>
      <w:r>
        <w:t>.</w:t>
      </w:r>
      <w:r>
        <w:fldChar w:fldCharType="begin"/>
      </w:r>
      <w:r>
        <w:instrText xml:space="preserve"> SEQ Figure \* ARABIC \s 1 </w:instrText>
      </w:r>
      <w:r>
        <w:fldChar w:fldCharType="separate"/>
      </w:r>
      <w:r w:rsidR="0000560C">
        <w:rPr>
          <w:noProof/>
        </w:rPr>
        <w:t>21</w:t>
      </w:r>
      <w:r>
        <w:fldChar w:fldCharType="end"/>
      </w:r>
      <w:bookmarkEnd w:id="385"/>
      <w:r w:rsidRPr="005D6375">
        <w:t xml:space="preserve"> </w:t>
      </w:r>
      <w:r>
        <w:t xml:space="preserve">Banrock Station Wetland Complex </w:t>
      </w:r>
      <w:r w:rsidRPr="00062514">
        <w:t>Ramsar Site</w:t>
      </w:r>
      <w:r>
        <w:t xml:space="preserve"> –</w:t>
      </w:r>
      <w:r w:rsidRPr="005D6375">
        <w:t xml:space="preserve"> </w:t>
      </w:r>
      <w:r>
        <w:t xml:space="preserve">areas of diverse </w:t>
      </w:r>
      <w:r w:rsidRPr="005D6375">
        <w:t>A</w:t>
      </w:r>
      <w:r w:rsidR="004C1A4C">
        <w:t>NAE</w:t>
      </w:r>
      <w:r w:rsidRPr="005D6375">
        <w:t xml:space="preserve"> types inundated by C</w:t>
      </w:r>
      <w:r w:rsidR="004C1A4C">
        <w:t>EW</w:t>
      </w:r>
      <w:r w:rsidRPr="005D6375">
        <w:t xml:space="preserve">, </w:t>
      </w:r>
      <w:r>
        <w:t>2014–24</w:t>
      </w:r>
      <w:bookmarkEnd w:id="386"/>
    </w:p>
    <w:p w14:paraId="7F409306" w14:textId="77777777" w:rsidR="00741A33" w:rsidRPr="00B03E82" w:rsidRDefault="00741A33" w:rsidP="00512200">
      <w:pPr>
        <w:pStyle w:val="CaptionNote"/>
      </w:pPr>
      <w:r>
        <w:t>CEW = Commonwealth environmental water.</w:t>
      </w:r>
    </w:p>
    <w:p w14:paraId="6B555001" w14:textId="77777777" w:rsidR="00741A33" w:rsidRDefault="00741A33" w:rsidP="00741A33">
      <w:pPr>
        <w:pStyle w:val="Figure"/>
      </w:pPr>
      <w:r w:rsidRPr="00A635BA">
        <w:rPr>
          <w:noProof/>
        </w:rPr>
        <w:drawing>
          <wp:inline distT="0" distB="0" distL="0" distR="0" wp14:anchorId="42EB15E6" wp14:editId="324276BB">
            <wp:extent cx="6120000" cy="2715004"/>
            <wp:effectExtent l="0" t="0" r="0" b="9525"/>
            <wp:docPr id="180730306" name="Picture 25" descr="Stacked column chart. X-axis categories are water years and y-axis is area inundated. Column for each water year stacks the ecosystem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30306" name="Picture 25" descr="Stacked column chart. X-axis categories are water years and y-axis is area inundated. Column for each water year stacks the ecosystem types."/>
                    <pic:cNvPicPr>
                      <a:picLocks noChangeAspect="1" noChangeArrowheads="1"/>
                    </pic:cNvPicPr>
                  </pic:nvPicPr>
                  <pic:blipFill rotWithShape="1">
                    <a:blip r:embed="rId94">
                      <a:extLst>
                        <a:ext uri="{96DAC541-7B7A-43D3-8B79-37D633B846F1}">
                          <asvg:svgBlip xmlns:asvg="http://schemas.microsoft.com/office/drawing/2016/SVG/main" r:embed="rId95"/>
                        </a:ext>
                      </a:extLst>
                    </a:blip>
                    <a:srcRect t="2325" r="1510"/>
                    <a:stretch/>
                  </pic:blipFill>
                  <pic:spPr bwMode="auto">
                    <a:xfrm>
                      <a:off x="0" y="0"/>
                      <a:ext cx="6120000" cy="2715004"/>
                    </a:xfrm>
                    <a:prstGeom prst="rect">
                      <a:avLst/>
                    </a:prstGeom>
                    <a:ln>
                      <a:noFill/>
                    </a:ln>
                    <a:extLst>
                      <a:ext uri="{53640926-AAD7-44D8-BBD7-CCE9431645EC}">
                        <a14:shadowObscured xmlns:a14="http://schemas.microsoft.com/office/drawing/2010/main"/>
                      </a:ext>
                    </a:extLst>
                  </pic:spPr>
                </pic:pic>
              </a:graphicData>
            </a:graphic>
          </wp:inline>
        </w:drawing>
      </w:r>
    </w:p>
    <w:p w14:paraId="4AF62FEF" w14:textId="77777777" w:rsidR="00505A6F" w:rsidRDefault="00505A6F" w:rsidP="001913D3">
      <w:pPr>
        <w:pStyle w:val="BodyText"/>
      </w:pPr>
    </w:p>
    <w:p w14:paraId="75722117" w14:textId="77777777" w:rsidR="00505A6F" w:rsidRDefault="00505A6F" w:rsidP="001913D3">
      <w:pPr>
        <w:pStyle w:val="BodyText"/>
        <w:sectPr w:rsidR="00505A6F" w:rsidSect="00827FCA">
          <w:pgSz w:w="11906" w:h="16838" w:code="9"/>
          <w:pgMar w:top="1134" w:right="1134" w:bottom="1134" w:left="1134" w:header="510" w:footer="510" w:gutter="0"/>
          <w:cols w:space="284"/>
          <w:docGrid w:linePitch="360"/>
        </w:sectPr>
      </w:pPr>
    </w:p>
    <w:p w14:paraId="27E28915" w14:textId="6B4CE125" w:rsidR="00FF4D85" w:rsidRDefault="00FF4D85" w:rsidP="00512200">
      <w:pPr>
        <w:pStyle w:val="CaptionWithNote"/>
      </w:pPr>
      <w:bookmarkStart w:id="387" w:name="_Ref196988961"/>
      <w:bookmarkStart w:id="388" w:name="_Toc201867398"/>
      <w:bookmarkStart w:id="389" w:name="_Ref131629437"/>
      <w:r>
        <w:lastRenderedPageBreak/>
        <w:t>Figure</w:t>
      </w:r>
      <w:r w:rsidR="00DC5152">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22</w:t>
      </w:r>
      <w:r w:rsidR="00137FF4">
        <w:fldChar w:fldCharType="end"/>
      </w:r>
      <w:bookmarkEnd w:id="387"/>
      <w:r>
        <w:t xml:space="preserve"> </w:t>
      </w:r>
      <w:r w:rsidR="005B4431">
        <w:t xml:space="preserve">Map of </w:t>
      </w:r>
      <w:r>
        <w:t>Banrock Station Wetland Complex Ramsar Site, showing spatial extent of annual frequency of inundation by C</w:t>
      </w:r>
      <w:r w:rsidR="00741A33">
        <w:t>EW</w:t>
      </w:r>
      <w:r>
        <w:t>, 2014–24</w:t>
      </w:r>
      <w:bookmarkEnd w:id="388"/>
    </w:p>
    <w:p w14:paraId="38B1BA81" w14:textId="77777777" w:rsidR="00FF4D85" w:rsidRPr="00B03E82" w:rsidRDefault="00FF4D85" w:rsidP="00512200">
      <w:pPr>
        <w:pStyle w:val="CaptionNote"/>
      </w:pPr>
      <w:r>
        <w:t>CEW = Commonwealth environmental water.</w:t>
      </w:r>
    </w:p>
    <w:p w14:paraId="154CB278" w14:textId="77777777" w:rsidR="00FF4D85" w:rsidRDefault="00FF4D85" w:rsidP="00306A5D">
      <w:pPr>
        <w:pStyle w:val="Figure"/>
      </w:pPr>
      <w:r w:rsidRPr="003263ED">
        <w:rPr>
          <w:noProof/>
        </w:rPr>
        <w:drawing>
          <wp:inline distT="0" distB="0" distL="0" distR="0" wp14:anchorId="3A6763A3" wp14:editId="121C5688">
            <wp:extent cx="7171200" cy="5472000"/>
            <wp:effectExtent l="0" t="0" r="0" b="0"/>
            <wp:docPr id="1478231975" name="Picture 147823197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31975" name="Picture 1478231975">
                      <a:extLst>
                        <a:ext uri="{C183D7F6-B498-43B3-948B-1728B52AA6E4}">
                          <adec:decorative xmlns:adec="http://schemas.microsoft.com/office/drawing/2017/decorative" val="1"/>
                        </a:ext>
                      </a:extLst>
                    </pic:cNvPr>
                    <pic:cNvPicPr>
                      <a:picLocks noChangeAspect="1" noChangeArrowheads="1"/>
                    </pic:cNvPicPr>
                  </pic:nvPicPr>
                  <pic:blipFill>
                    <a:blip r:embed="rId96"/>
                    <a:stretch>
                      <a:fillRect/>
                    </a:stretch>
                  </pic:blipFill>
                  <pic:spPr bwMode="auto">
                    <a:xfrm>
                      <a:off x="0" y="0"/>
                      <a:ext cx="7171200" cy="5472000"/>
                    </a:xfrm>
                    <a:prstGeom prst="rect">
                      <a:avLst/>
                    </a:prstGeom>
                  </pic:spPr>
                </pic:pic>
              </a:graphicData>
            </a:graphic>
          </wp:inline>
        </w:drawing>
      </w:r>
    </w:p>
    <w:p w14:paraId="5D7B5867" w14:textId="77777777" w:rsidR="00505A6F" w:rsidRDefault="00505A6F" w:rsidP="00505A6F">
      <w:pPr>
        <w:sectPr w:rsidR="00505A6F" w:rsidSect="00827FCA">
          <w:pgSz w:w="16838" w:h="11906" w:orient="landscape" w:code="9"/>
          <w:pgMar w:top="1134" w:right="1134" w:bottom="1134" w:left="1134" w:header="510" w:footer="510" w:gutter="0"/>
          <w:cols w:space="284"/>
          <w:docGrid w:linePitch="360"/>
        </w:sectPr>
      </w:pPr>
    </w:p>
    <w:bookmarkEnd w:id="389"/>
    <w:p w14:paraId="7CB2826B" w14:textId="77777777" w:rsidR="00962CE1" w:rsidRPr="00962CE1" w:rsidRDefault="00962CE1" w:rsidP="00962CE1">
      <w:pPr>
        <w:pStyle w:val="Heading3"/>
      </w:pPr>
      <w:r w:rsidRPr="00962CE1">
        <w:lastRenderedPageBreak/>
        <w:t>Barmah Forest</w:t>
      </w:r>
    </w:p>
    <w:p w14:paraId="7F0D12B9" w14:textId="642424D7" w:rsidR="00DC1E50" w:rsidRDefault="00962CE1" w:rsidP="00EC5070">
      <w:pPr>
        <w:pStyle w:val="BodyText"/>
        <w:keepLines/>
      </w:pPr>
      <w:r>
        <w:t xml:space="preserve">Barmah </w:t>
      </w:r>
      <w:r w:rsidR="00440E92">
        <w:t>F</w:t>
      </w:r>
      <w:r>
        <w:t xml:space="preserve">orest </w:t>
      </w:r>
      <w:r w:rsidR="00573E3C">
        <w:t>Ramsar Site</w:t>
      </w:r>
      <w:r>
        <w:t xml:space="preserve"> received </w:t>
      </w:r>
      <w:r w:rsidR="00B03E82">
        <w:t>CEW</w:t>
      </w:r>
      <w:r>
        <w:t xml:space="preserve"> in </w:t>
      </w:r>
      <w:r w:rsidR="00890646">
        <w:t>8</w:t>
      </w:r>
      <w:r>
        <w:t xml:space="preserve"> of the </w:t>
      </w:r>
      <w:r w:rsidR="00F7360E">
        <w:t>10 years</w:t>
      </w:r>
      <w:r w:rsidR="005F29DA">
        <w:t xml:space="preserve"> </w:t>
      </w:r>
      <w:r w:rsidR="001A7904">
        <w:t>2014–24</w:t>
      </w:r>
      <w:r>
        <w:t xml:space="preserve"> (</w:t>
      </w:r>
      <w:r>
        <w:fldChar w:fldCharType="begin" w:fldLock="1"/>
      </w:r>
      <w:r>
        <w:instrText xml:space="preserve"> REF _Ref105414066 \h </w:instrText>
      </w:r>
      <w:r w:rsidR="002374CC">
        <w:instrText xml:space="preserve"> \* MERGEFORMAT </w:instrText>
      </w:r>
      <w:r>
        <w:fldChar w:fldCharType="separate"/>
      </w:r>
      <w:r w:rsidR="009B47F6" w:rsidRPr="0058003B">
        <w:t>Figure</w:t>
      </w:r>
      <w:r w:rsidR="009B47F6">
        <w:t> 5.24</w:t>
      </w:r>
      <w:r>
        <w:fldChar w:fldCharType="end"/>
      </w:r>
      <w:r w:rsidR="00E45AFB">
        <w:t xml:space="preserve">, </w:t>
      </w:r>
      <w:r w:rsidR="00E45AFB">
        <w:fldChar w:fldCharType="begin" w:fldLock="1"/>
      </w:r>
      <w:r w:rsidR="00E45AFB">
        <w:instrText xml:space="preserve"> REF _Ref131630626 \h </w:instrText>
      </w:r>
      <w:r w:rsidR="002374CC">
        <w:instrText xml:space="preserve"> \* MERGEFORMAT </w:instrText>
      </w:r>
      <w:r w:rsidR="00E45AFB">
        <w:fldChar w:fldCharType="separate"/>
      </w:r>
      <w:r w:rsidR="009B47F6" w:rsidRPr="005D6375">
        <w:t>Figure</w:t>
      </w:r>
      <w:r w:rsidR="009B47F6">
        <w:t> 5.23</w:t>
      </w:r>
      <w:r w:rsidR="00E45AFB">
        <w:fldChar w:fldCharType="end"/>
      </w:r>
      <w:r>
        <w:t>)</w:t>
      </w:r>
      <w:r w:rsidR="00890E4B">
        <w:t xml:space="preserve">. During the 2 years that </w:t>
      </w:r>
      <w:r w:rsidR="00B03E82">
        <w:t>CEW</w:t>
      </w:r>
      <w:r w:rsidR="00890E4B">
        <w:t xml:space="preserve"> was not delivered</w:t>
      </w:r>
      <w:r w:rsidR="000B628E">
        <w:t>,</w:t>
      </w:r>
      <w:r w:rsidR="00890E4B">
        <w:t xml:space="preserve"> there were </w:t>
      </w:r>
      <w:r w:rsidR="004B24E4">
        <w:t>2</w:t>
      </w:r>
      <w:r w:rsidR="00DC1E50">
        <w:t xml:space="preserve"> natural floods in 2014–15</w:t>
      </w:r>
      <w:r w:rsidR="000B628E">
        <w:t>,</w:t>
      </w:r>
      <w:r>
        <w:t xml:space="preserve"> </w:t>
      </w:r>
      <w:r w:rsidR="005F29DA">
        <w:t>and</w:t>
      </w:r>
      <w:r w:rsidR="00DC1E50">
        <w:t xml:space="preserve"> </w:t>
      </w:r>
      <w:r>
        <w:t>‘other</w:t>
      </w:r>
      <w:r w:rsidR="00DC1E50">
        <w:t>’</w:t>
      </w:r>
      <w:r>
        <w:t xml:space="preserve"> </w:t>
      </w:r>
      <w:r w:rsidR="00DC1E50">
        <w:t xml:space="preserve">environmental water </w:t>
      </w:r>
      <w:r>
        <w:t xml:space="preserve">(state and </w:t>
      </w:r>
      <w:r w:rsidRPr="0077115D">
        <w:t>MDBA</w:t>
      </w:r>
      <w:r w:rsidR="0077115D" w:rsidRPr="0077115D">
        <w:t>’s</w:t>
      </w:r>
      <w:r w:rsidRPr="0077115D">
        <w:t xml:space="preserve"> </w:t>
      </w:r>
      <w:r w:rsidR="00F9368A">
        <w:t xml:space="preserve">The </w:t>
      </w:r>
      <w:r w:rsidRPr="0077115D">
        <w:t>L</w:t>
      </w:r>
      <w:r w:rsidR="00CC41DB" w:rsidRPr="0077115D">
        <w:t xml:space="preserve">iving </w:t>
      </w:r>
      <w:r w:rsidRPr="0077115D">
        <w:t>M</w:t>
      </w:r>
      <w:r w:rsidR="00CC41DB" w:rsidRPr="0077115D">
        <w:t>urray</w:t>
      </w:r>
      <w:r w:rsidR="0077115D" w:rsidRPr="0000491B">
        <w:t xml:space="preserve"> Program</w:t>
      </w:r>
      <w:r w:rsidRPr="0077115D">
        <w:t>)</w:t>
      </w:r>
      <w:r>
        <w:t xml:space="preserve"> </w:t>
      </w:r>
      <w:r w:rsidR="00890E4B">
        <w:t xml:space="preserve">was used to inundate the site </w:t>
      </w:r>
      <w:r>
        <w:t>in 2016</w:t>
      </w:r>
      <w:r w:rsidR="00CC41DB">
        <w:rPr>
          <w:rFonts w:cs="Calibri"/>
        </w:rPr>
        <w:t>–</w:t>
      </w:r>
      <w:r>
        <w:t xml:space="preserve">17 </w:t>
      </w:r>
      <w:r w:rsidR="00D21288">
        <w:rPr>
          <w:rFonts w:cs="Calibri"/>
        </w:rPr>
        <w:fldChar w:fldCharType="begin"/>
      </w:r>
      <w:r w:rsidR="00D21288">
        <w:rPr>
          <w:rFonts w:cs="Calibri"/>
        </w:rPr>
        <w:instrText xml:space="preserve"> ADDIN ZOTERO_ITEM CSL_CITATION {"citationID":"sRymoZKL","properties":{"formattedCitation":"(Hale et al. 2020)","plainCitation":"(Hale et al. 2020)","noteIndex":0},"citationItems":[{"id":3569,"uris":["http://zotero.org/users/536544/items/TEAP7HWT"],"itemData":{"id":3569,"type":"report","language":"en","number":"CFE Publication 252","page":"63","publisher":"Report prepared for the Department of the Environment and Energy, Commonwealth Environmental Water Office by La Trobe University, Centre for Freshwater Ecosystems","source":"Zotero","title":"2018–19 Basin-scale evaluation of Commonwealth environmental water – Biodiversity","author":[{"family":"Hale","given":"Jennifer"},{"literal":"Bond, Nick"},{"family":"Brooks","given":"Shane"}],"issued":{"date-parts":[["2020"]]}}}],"schema":"https://github.com/citation-style-language/schema/raw/master/csl-citation.json"} </w:instrText>
      </w:r>
      <w:r w:rsidR="00D21288">
        <w:rPr>
          <w:rFonts w:cs="Calibri"/>
        </w:rPr>
        <w:fldChar w:fldCharType="separate"/>
      </w:r>
      <w:r w:rsidR="00D21288" w:rsidRPr="00D21288">
        <w:rPr>
          <w:rFonts w:cs="Calibri"/>
        </w:rPr>
        <w:t>(Hale et al. 2020)</w:t>
      </w:r>
      <w:r w:rsidR="00D21288">
        <w:rPr>
          <w:rFonts w:cs="Calibri"/>
        </w:rPr>
        <w:fldChar w:fldCharType="end"/>
      </w:r>
      <w:r w:rsidR="00E45AFB">
        <w:t xml:space="preserve">. </w:t>
      </w:r>
      <w:r>
        <w:t>The annual flooding is thought to mimic the natural regime for the site</w:t>
      </w:r>
      <w:r w:rsidR="0077115D">
        <w:t>,</w:t>
      </w:r>
      <w:r>
        <w:t xml:space="preserve"> as high winter</w:t>
      </w:r>
      <w:r w:rsidR="00573E3C">
        <w:t>–</w:t>
      </w:r>
      <w:r>
        <w:t xml:space="preserve">spring flows </w:t>
      </w:r>
      <w:r w:rsidR="00DB40AC">
        <w:t>are</w:t>
      </w:r>
      <w:r>
        <w:t xml:space="preserve"> constricted </w:t>
      </w:r>
      <w:r w:rsidR="00DB40AC">
        <w:t>by</w:t>
      </w:r>
      <w:r>
        <w:t xml:space="preserve"> the narrow channel of the Barmah choke,</w:t>
      </w:r>
      <w:r w:rsidR="00DB40AC">
        <w:t xml:space="preserve"> causing river water to back</w:t>
      </w:r>
      <w:r w:rsidR="00573E3C">
        <w:t xml:space="preserve"> </w:t>
      </w:r>
      <w:r w:rsidR="00DB40AC">
        <w:t>up and divert through channels in the floodplain</w:t>
      </w:r>
      <w:r>
        <w:t xml:space="preserve">. It is estimated that </w:t>
      </w:r>
      <w:r w:rsidR="00122D6C">
        <w:t xml:space="preserve">under pre-regulation </w:t>
      </w:r>
      <w:r>
        <w:t>scenarios</w:t>
      </w:r>
      <w:r w:rsidR="00573E3C">
        <w:t>,</w:t>
      </w:r>
      <w:r>
        <w:t xml:space="preserve"> the site would have naturally flooded in 19 of the past 20</w:t>
      </w:r>
      <w:r w:rsidR="00122D6C">
        <w:t xml:space="preserve"> years</w:t>
      </w:r>
      <w:r w:rsidR="001C2325">
        <w:t xml:space="preserve"> </w:t>
      </w:r>
      <w:r w:rsidR="001C2325">
        <w:fldChar w:fldCharType="begin"/>
      </w:r>
      <w:r w:rsidR="001C2325">
        <w:instrText xml:space="preserve"> ADDIN ZOTERO_ITEM CSL_CITATION {"citationID":"kQAsvyBU","properties":{"formattedCitation":"(SCBEWC 2021)","plainCitation":"(SCBEWC 2021)","noteIndex":0},"citationItems":[{"id":3568,"uris":["http://zotero.org/users/536544/items/DQJUUUM3"],"itemData":{"id":3568,"type":"document","publisher":"Southern Connected Basin Environmental Watering Committee","title":"Water for the environment: Annual Report 2020-21","author":[{"family":"SCBEWC","given":""}],"issued":{"date-parts":[["2021"]]}}}],"schema":"https://github.com/citation-style-language/schema/raw/master/csl-citation.json"} </w:instrText>
      </w:r>
      <w:r w:rsidR="001C2325">
        <w:fldChar w:fldCharType="separate"/>
      </w:r>
      <w:r w:rsidR="001C2325" w:rsidRPr="001C2325">
        <w:rPr>
          <w:rFonts w:cs="Calibri"/>
        </w:rPr>
        <w:t>(SCBEWC 2021)</w:t>
      </w:r>
      <w:r w:rsidR="001C2325">
        <w:fldChar w:fldCharType="end"/>
      </w:r>
      <w:r>
        <w:t xml:space="preserve">. </w:t>
      </w:r>
      <w:r w:rsidR="00DC1E50">
        <w:t xml:space="preserve">The extensive inundation in </w:t>
      </w:r>
      <w:r w:rsidR="00291F2F">
        <w:t>202</w:t>
      </w:r>
      <w:r w:rsidR="001C2325">
        <w:t>1</w:t>
      </w:r>
      <w:r w:rsidR="00291F2F">
        <w:t>–2</w:t>
      </w:r>
      <w:r w:rsidR="001C2325">
        <w:t>2</w:t>
      </w:r>
      <w:r w:rsidR="00DC1E50">
        <w:t xml:space="preserve"> (</w:t>
      </w:r>
      <w:r w:rsidR="00DC1E50">
        <w:fldChar w:fldCharType="begin" w:fldLock="1"/>
      </w:r>
      <w:r w:rsidR="00DC1E50">
        <w:instrText xml:space="preserve"> REF _Ref131630626 \h </w:instrText>
      </w:r>
      <w:r w:rsidR="002374CC">
        <w:instrText xml:space="preserve"> \* MERGEFORMAT </w:instrText>
      </w:r>
      <w:r w:rsidR="00DC1E50">
        <w:fldChar w:fldCharType="separate"/>
      </w:r>
      <w:r w:rsidR="009B47F6" w:rsidRPr="005D6375">
        <w:t>Figure</w:t>
      </w:r>
      <w:r w:rsidR="009B47F6">
        <w:t> 5.23</w:t>
      </w:r>
      <w:r w:rsidR="00DC1E50">
        <w:fldChar w:fldCharType="end"/>
      </w:r>
      <w:r w:rsidR="00DC1E50">
        <w:t>) is the result of a large environmental water allocation of 414 GL (including 220</w:t>
      </w:r>
      <w:r w:rsidR="00721E78">
        <w:t> </w:t>
      </w:r>
      <w:r w:rsidR="00DC1E50">
        <w:t xml:space="preserve">GL of </w:t>
      </w:r>
      <w:r w:rsidR="00B03E82">
        <w:t>CEW</w:t>
      </w:r>
      <w:r w:rsidR="00DC1E50">
        <w:t xml:space="preserve">) that was delivered to the site </w:t>
      </w:r>
      <w:r w:rsidR="000F290F">
        <w:t>when it</w:t>
      </w:r>
      <w:r w:rsidR="00DC1E50">
        <w:t xml:space="preserve"> was already 45% inundated by naturally occurring high flows </w:t>
      </w:r>
      <w:r w:rsidR="001C2325">
        <w:fldChar w:fldCharType="begin"/>
      </w:r>
      <w:r w:rsidR="001C2325">
        <w:instrText xml:space="preserve"> ADDIN ZOTERO_ITEM CSL_CITATION {"citationID":"DFBWbwkF","properties":{"formattedCitation":"(SCBEWC 2024)","plainCitation":"(SCBEWC 2024)","noteIndex":0},"citationItems":[{"id":4065,"uris":["http://zotero.org/users/536544/items/3RCUPJGV"],"itemData":{"id":4065,"type":"document","publisher":"Southern Connected Basin Environmental Watering Committee","title":"Water for the environment: Annual Report 2022-23","author":[{"family":"SCBEWC","given":""}],"issued":{"date-parts":[["2024"]]}}}],"schema":"https://github.com/citation-style-language/schema/raw/master/csl-citation.json"} </w:instrText>
      </w:r>
      <w:r w:rsidR="001C2325">
        <w:fldChar w:fldCharType="separate"/>
      </w:r>
      <w:r w:rsidR="001C2325" w:rsidRPr="001C2325">
        <w:rPr>
          <w:rFonts w:cs="Calibri"/>
        </w:rPr>
        <w:t>(SCBEWC 2024)</w:t>
      </w:r>
      <w:r w:rsidR="001C2325">
        <w:fldChar w:fldCharType="end"/>
      </w:r>
      <w:r w:rsidR="00DC1E50">
        <w:t>.</w:t>
      </w:r>
    </w:p>
    <w:p w14:paraId="67424984" w14:textId="3EDC7D9F" w:rsidR="00962CE1" w:rsidRDefault="00962CE1" w:rsidP="008B7AA8">
      <w:pPr>
        <w:pStyle w:val="BodyText"/>
      </w:pPr>
      <w:r>
        <w:t>The E</w:t>
      </w:r>
      <w:r w:rsidR="00573E3C">
        <w:t>CD</w:t>
      </w:r>
      <w:r w:rsidR="00CC41DB">
        <w:t xml:space="preserve"> for the Barmah Forest Ramsar Site</w:t>
      </w:r>
      <w:r w:rsidR="00506768">
        <w:t xml:space="preserve"> </w:t>
      </w:r>
      <w:r w:rsidR="00D21288">
        <w:rPr>
          <w:rFonts w:cs="Calibri"/>
        </w:rPr>
        <w:fldChar w:fldCharType="begin"/>
      </w:r>
      <w:r w:rsidR="00D21288">
        <w:rPr>
          <w:rFonts w:cs="Calibri"/>
        </w:rPr>
        <w:instrText xml:space="preserve"> ADDIN ZOTERO_ITEM CSL_CITATION {"citationID":"Hc2bExO1","properties":{"formattedCitation":"(Hale and Butcher 2011a)","plainCitation":"(Hale and Butcher 2011a)","noteIndex":0},"citationItems":[{"id":2091,"uris":["http://zotero.org/users/536544/items/SVP4CH74"],"itemData":{"id":2091,"type":"article-journal","container-title":"Population and Communities, Canberra (DSEWPaC)","source":"Google Scholar","title":"Ecological Character Description for the Barmah Forest Ramsar Site. Report to the Department of Sustainability, Environment, Water","URL":"http://laptop.deh.gov.au/water/publications/environmental/wetlands/pubs/14-ecd.pdf","author":[{"family":"Hale","given":"J."},{"family":"Butcher","given":"R."}],"accessed":{"date-parts":[["2015",9,8]]},"issued":{"date-parts":[["2011"]]}}}],"schema":"https://github.com/citation-style-language/schema/raw/master/csl-citation.json"} </w:instrText>
      </w:r>
      <w:r w:rsidR="00D21288">
        <w:rPr>
          <w:rFonts w:cs="Calibri"/>
        </w:rPr>
        <w:fldChar w:fldCharType="separate"/>
      </w:r>
      <w:r w:rsidR="00D21288" w:rsidRPr="00D21288">
        <w:rPr>
          <w:rFonts w:cs="Calibri"/>
        </w:rPr>
        <w:t>(Hale and Butcher 2011a)</w:t>
      </w:r>
      <w:r w:rsidR="00D21288">
        <w:rPr>
          <w:rFonts w:cs="Calibri"/>
        </w:rPr>
        <w:fldChar w:fldCharType="end"/>
      </w:r>
      <w:r>
        <w:t xml:space="preserve"> notes that</w:t>
      </w:r>
      <w:r w:rsidR="00573E3C">
        <w:t>,</w:t>
      </w:r>
      <w:r>
        <w:t xml:space="preserve"> at the time of listing</w:t>
      </w:r>
      <w:r w:rsidR="00CC41DB">
        <w:t>,</w:t>
      </w:r>
      <w:r>
        <w:t xml:space="preserve"> the hydrological regime may have been insufficient to maintain the character of the site in the long term, emphasising that regular managed inundation by </w:t>
      </w:r>
      <w:r w:rsidR="00093F1E">
        <w:t>environmental water</w:t>
      </w:r>
      <w:r>
        <w:t xml:space="preserve"> in dry periods is critical to maintaining</w:t>
      </w:r>
      <w:r w:rsidR="00122D6C">
        <w:t xml:space="preserve"> and restoring </w:t>
      </w:r>
      <w:r>
        <w:t>the site.</w:t>
      </w:r>
    </w:p>
    <w:p w14:paraId="6F9A464F" w14:textId="1282F742" w:rsidR="004B147F" w:rsidRDefault="004B147F" w:rsidP="00512200">
      <w:pPr>
        <w:pStyle w:val="CaptionWithNote"/>
      </w:pPr>
      <w:bookmarkStart w:id="390" w:name="_Ref131630626"/>
      <w:bookmarkStart w:id="391" w:name="_Toc201867399"/>
      <w:r w:rsidRPr="005D6375">
        <w:t>Figure</w:t>
      </w:r>
      <w:r>
        <w:t> </w:t>
      </w:r>
      <w:r>
        <w:fldChar w:fldCharType="begin" w:fldLock="1"/>
      </w:r>
      <w:r>
        <w:instrText xml:space="preserve"> STYLEREF 1 \s </w:instrText>
      </w:r>
      <w:r>
        <w:fldChar w:fldCharType="separate"/>
      </w:r>
      <w:r w:rsidR="009B47F6">
        <w:rPr>
          <w:noProof/>
        </w:rPr>
        <w:t>5</w:t>
      </w:r>
      <w:r>
        <w:fldChar w:fldCharType="end"/>
      </w:r>
      <w:r>
        <w:t>.</w:t>
      </w:r>
      <w:r>
        <w:fldChar w:fldCharType="begin"/>
      </w:r>
      <w:r>
        <w:instrText xml:space="preserve"> SEQ Figure \* ARABIC \s 1 </w:instrText>
      </w:r>
      <w:r>
        <w:fldChar w:fldCharType="separate"/>
      </w:r>
      <w:r w:rsidR="0000560C">
        <w:rPr>
          <w:noProof/>
        </w:rPr>
        <w:t>23</w:t>
      </w:r>
      <w:r>
        <w:fldChar w:fldCharType="end"/>
      </w:r>
      <w:bookmarkEnd w:id="390"/>
      <w:r w:rsidRPr="005D6375">
        <w:t xml:space="preserve"> </w:t>
      </w:r>
      <w:r w:rsidRPr="0058003B">
        <w:t xml:space="preserve">Barmah Forest </w:t>
      </w:r>
      <w:r w:rsidRPr="00062514">
        <w:t>Ramsar Site</w:t>
      </w:r>
      <w:r>
        <w:t xml:space="preserve"> –</w:t>
      </w:r>
      <w:r w:rsidRPr="005D6375">
        <w:t xml:space="preserve"> </w:t>
      </w:r>
      <w:r>
        <w:t>areas of d</w:t>
      </w:r>
      <w:r w:rsidRPr="005D6375">
        <w:t>ivers</w:t>
      </w:r>
      <w:r>
        <w:t>e</w:t>
      </w:r>
      <w:r w:rsidRPr="005D6375">
        <w:t xml:space="preserve"> A</w:t>
      </w:r>
      <w:r>
        <w:t xml:space="preserve">NAE </w:t>
      </w:r>
      <w:r w:rsidRPr="005D6375">
        <w:t>types inundated by C</w:t>
      </w:r>
      <w:r>
        <w:t>EW</w:t>
      </w:r>
      <w:r w:rsidRPr="005D6375">
        <w:t xml:space="preserve">, </w:t>
      </w:r>
      <w:r>
        <w:t>2014–24</w:t>
      </w:r>
      <w:bookmarkEnd w:id="391"/>
    </w:p>
    <w:p w14:paraId="0C883193" w14:textId="77777777" w:rsidR="004B147F" w:rsidRDefault="004B147F" w:rsidP="00512200">
      <w:pPr>
        <w:pStyle w:val="CaptionNote"/>
      </w:pPr>
      <w:r>
        <w:t>CEW = Commonwealth environmental water.</w:t>
      </w:r>
    </w:p>
    <w:p w14:paraId="5FE28507" w14:textId="77777777" w:rsidR="004B147F" w:rsidRPr="009C25AF" w:rsidRDefault="004B147F" w:rsidP="004B147F">
      <w:pPr>
        <w:pStyle w:val="BodyText"/>
      </w:pPr>
      <w:r w:rsidRPr="00A635BA">
        <w:rPr>
          <w:noProof/>
        </w:rPr>
        <w:drawing>
          <wp:inline distT="0" distB="0" distL="0" distR="0" wp14:anchorId="10165954" wp14:editId="7CFBF26C">
            <wp:extent cx="6120000" cy="2611792"/>
            <wp:effectExtent l="0" t="0" r="0" b="0"/>
            <wp:docPr id="120533735" name="Picture 26" descr="Stacked column chart. X-axis categories are water years and y-axis is area inundated. Column for each water year stacks the ecosystem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33735" name="Picture 26" descr="Stacked column chart. X-axis categories are water years and y-axis is area inundated. Column for each water year stacks the ecosystem types."/>
                    <pic:cNvPicPr>
                      <a:picLocks noChangeAspect="1" noChangeArrowheads="1"/>
                    </pic:cNvPicPr>
                  </pic:nvPicPr>
                  <pic:blipFill rotWithShape="1">
                    <a:blip r:embed="rId97">
                      <a:extLst>
                        <a:ext uri="{96DAC541-7B7A-43D3-8B79-37D633B846F1}">
                          <asvg:svgBlip xmlns:asvg="http://schemas.microsoft.com/office/drawing/2016/SVG/main" r:embed="rId98"/>
                        </a:ext>
                      </a:extLst>
                    </a:blip>
                    <a:srcRect r="3329"/>
                    <a:stretch/>
                  </pic:blipFill>
                  <pic:spPr bwMode="auto">
                    <a:xfrm>
                      <a:off x="0" y="0"/>
                      <a:ext cx="6120000" cy="2611792"/>
                    </a:xfrm>
                    <a:prstGeom prst="rect">
                      <a:avLst/>
                    </a:prstGeom>
                    <a:ln>
                      <a:noFill/>
                    </a:ln>
                    <a:extLst>
                      <a:ext uri="{53640926-AAD7-44D8-BBD7-CCE9431645EC}">
                        <a14:shadowObscured xmlns:a14="http://schemas.microsoft.com/office/drawing/2010/main"/>
                      </a:ext>
                    </a:extLst>
                  </pic:spPr>
                </pic:pic>
              </a:graphicData>
            </a:graphic>
          </wp:inline>
        </w:drawing>
      </w:r>
    </w:p>
    <w:p w14:paraId="56D3DBE5" w14:textId="77777777" w:rsidR="004B147F" w:rsidRDefault="004B147F" w:rsidP="008B7AA8">
      <w:pPr>
        <w:pStyle w:val="BodyText"/>
      </w:pPr>
    </w:p>
    <w:p w14:paraId="79EDEB64" w14:textId="77777777" w:rsidR="004B147F" w:rsidRDefault="004B147F" w:rsidP="008B7AA8">
      <w:pPr>
        <w:pStyle w:val="BodyText"/>
        <w:sectPr w:rsidR="004B147F" w:rsidSect="00827FCA">
          <w:pgSz w:w="11906" w:h="16838" w:code="9"/>
          <w:pgMar w:top="1134" w:right="1134" w:bottom="1134" w:left="1134" w:header="510" w:footer="510" w:gutter="0"/>
          <w:cols w:space="284"/>
          <w:docGrid w:linePitch="360"/>
        </w:sectPr>
      </w:pPr>
    </w:p>
    <w:p w14:paraId="0B345165" w14:textId="11263248" w:rsidR="00A151FD" w:rsidRDefault="00901BC8" w:rsidP="00512200">
      <w:pPr>
        <w:pStyle w:val="CaptionWithNote"/>
      </w:pPr>
      <w:bookmarkStart w:id="392" w:name="_Ref105414066"/>
      <w:bookmarkStart w:id="393" w:name="_Toc201867400"/>
      <w:r w:rsidRPr="0058003B">
        <w:lastRenderedPageBreak/>
        <w:t>Figure</w:t>
      </w:r>
      <w:r w:rsidR="002E5F72">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24</w:t>
      </w:r>
      <w:r w:rsidR="00137FF4">
        <w:fldChar w:fldCharType="end"/>
      </w:r>
      <w:bookmarkEnd w:id="392"/>
      <w:r w:rsidRPr="0058003B">
        <w:t xml:space="preserve"> </w:t>
      </w:r>
      <w:r w:rsidR="005B4431">
        <w:t xml:space="preserve">Map of </w:t>
      </w:r>
      <w:r w:rsidR="002F6339" w:rsidRPr="0058003B">
        <w:t>Barmah Forest Ramsar Site</w:t>
      </w:r>
      <w:r w:rsidR="00781EFF">
        <w:t>,</w:t>
      </w:r>
      <w:r w:rsidR="004A569A">
        <w:t xml:space="preserve"> showing spatial extent of annual </w:t>
      </w:r>
      <w:r w:rsidR="003A285E">
        <w:t xml:space="preserve">frequency of inundation </w:t>
      </w:r>
      <w:r w:rsidRPr="0058003B">
        <w:t xml:space="preserve">by </w:t>
      </w:r>
      <w:r w:rsidR="00CC41DB">
        <w:t>C</w:t>
      </w:r>
      <w:r w:rsidR="004B147F">
        <w:t>EW</w:t>
      </w:r>
      <w:r w:rsidR="00CC41DB">
        <w:t>,</w:t>
      </w:r>
      <w:r w:rsidRPr="0058003B">
        <w:t xml:space="preserve"> </w:t>
      </w:r>
      <w:r w:rsidR="001A7904">
        <w:t>2014–24</w:t>
      </w:r>
      <w:bookmarkEnd w:id="393"/>
    </w:p>
    <w:p w14:paraId="53C08939" w14:textId="3E59D0D2" w:rsidR="00B03E82" w:rsidRPr="00B03E82" w:rsidRDefault="00B03E82" w:rsidP="00512200">
      <w:pPr>
        <w:pStyle w:val="CaptionNote"/>
      </w:pPr>
      <w:r>
        <w:t>CEW = Commonwealth environmental water.</w:t>
      </w:r>
    </w:p>
    <w:p w14:paraId="6A6F25AA" w14:textId="77777777" w:rsidR="00EC5070" w:rsidRDefault="00EC5070" w:rsidP="00306A5D">
      <w:pPr>
        <w:pStyle w:val="Figure"/>
      </w:pPr>
      <w:r w:rsidRPr="00793235">
        <w:rPr>
          <w:noProof/>
        </w:rPr>
        <w:drawing>
          <wp:inline distT="0" distB="0" distL="0" distR="0" wp14:anchorId="5D2722C0" wp14:editId="712973E4">
            <wp:extent cx="7171200" cy="5472000"/>
            <wp:effectExtent l="0" t="0" r="0" b="0"/>
            <wp:docPr id="1411425286" name="Picture 1411425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425286" name="Picture 1411425286"/>
                    <pic:cNvPicPr>
                      <a:picLocks noChangeAspect="1" noChangeArrowheads="1"/>
                    </pic:cNvPicPr>
                  </pic:nvPicPr>
                  <pic:blipFill>
                    <a:blip r:embed="rId99"/>
                    <a:stretch>
                      <a:fillRect/>
                    </a:stretch>
                  </pic:blipFill>
                  <pic:spPr bwMode="auto">
                    <a:xfrm>
                      <a:off x="0" y="0"/>
                      <a:ext cx="7171200" cy="5472000"/>
                    </a:xfrm>
                    <a:prstGeom prst="rect">
                      <a:avLst/>
                    </a:prstGeom>
                    <a:noFill/>
                    <a:ln>
                      <a:noFill/>
                    </a:ln>
                  </pic:spPr>
                </pic:pic>
              </a:graphicData>
            </a:graphic>
          </wp:inline>
        </w:drawing>
      </w:r>
    </w:p>
    <w:p w14:paraId="20672183" w14:textId="77777777" w:rsidR="004B147F" w:rsidRDefault="004B147F" w:rsidP="004B147F">
      <w:pPr>
        <w:sectPr w:rsidR="004B147F" w:rsidSect="00827FCA">
          <w:pgSz w:w="16838" w:h="11906" w:orient="landscape" w:code="9"/>
          <w:pgMar w:top="1134" w:right="1134" w:bottom="1134" w:left="1134" w:header="510" w:footer="510" w:gutter="0"/>
          <w:cols w:space="284"/>
          <w:docGrid w:linePitch="360"/>
        </w:sectPr>
      </w:pPr>
    </w:p>
    <w:p w14:paraId="1325DBD5" w14:textId="6C3203FF" w:rsidR="00962CE1" w:rsidRPr="00962CE1" w:rsidRDefault="00962CE1" w:rsidP="00962CE1">
      <w:pPr>
        <w:pStyle w:val="Heading3"/>
      </w:pPr>
      <w:r w:rsidRPr="00962CE1">
        <w:lastRenderedPageBreak/>
        <w:t>Fivebough and Tuckerbil Swamps</w:t>
      </w:r>
    </w:p>
    <w:p w14:paraId="2E6F3FD7" w14:textId="42D8BD2E" w:rsidR="00962CE1" w:rsidRDefault="00962CE1" w:rsidP="005D426B">
      <w:pPr>
        <w:pStyle w:val="BodyText"/>
      </w:pPr>
      <w:r w:rsidRPr="00CD1AEA">
        <w:t>Fivebough</w:t>
      </w:r>
      <w:r w:rsidR="00122D6C">
        <w:t xml:space="preserve"> and</w:t>
      </w:r>
      <w:r w:rsidRPr="00CD1AEA">
        <w:t xml:space="preserve"> Tuckerbil Swamps</w:t>
      </w:r>
      <w:r>
        <w:t xml:space="preserve"> </w:t>
      </w:r>
      <w:r w:rsidR="00573E3C">
        <w:t>Ramsar Site</w:t>
      </w:r>
      <w:r>
        <w:t xml:space="preserve"> received </w:t>
      </w:r>
      <w:r w:rsidR="00D962E7">
        <w:t>CEW</w:t>
      </w:r>
      <w:r>
        <w:t xml:space="preserve"> in </w:t>
      </w:r>
      <w:r w:rsidR="00890646">
        <w:t>5</w:t>
      </w:r>
      <w:r>
        <w:t xml:space="preserve"> of the </w:t>
      </w:r>
      <w:r w:rsidR="00F7360E">
        <w:t>10 years</w:t>
      </w:r>
      <w:r w:rsidR="00122D6C">
        <w:t xml:space="preserve"> </w:t>
      </w:r>
      <w:r w:rsidR="001A7904">
        <w:t>2014–24</w:t>
      </w:r>
      <w:r>
        <w:t xml:space="preserve"> (</w:t>
      </w:r>
      <w:r w:rsidR="00863407">
        <w:fldChar w:fldCharType="begin" w:fldLock="1"/>
      </w:r>
      <w:r w:rsidR="00863407">
        <w:instrText xml:space="preserve"> REF _Ref131631309 \h </w:instrText>
      </w:r>
      <w:r w:rsidR="00863407">
        <w:fldChar w:fldCharType="separate"/>
      </w:r>
      <w:r w:rsidR="009B47F6" w:rsidRPr="005D6375">
        <w:t>Figure</w:t>
      </w:r>
      <w:r w:rsidR="009B47F6">
        <w:t> </w:t>
      </w:r>
      <w:r w:rsidR="009B47F6">
        <w:rPr>
          <w:noProof/>
        </w:rPr>
        <w:t>5</w:t>
      </w:r>
      <w:r w:rsidR="009B47F6">
        <w:t>.</w:t>
      </w:r>
      <w:r w:rsidR="009B47F6">
        <w:rPr>
          <w:noProof/>
        </w:rPr>
        <w:t>25</w:t>
      </w:r>
      <w:r w:rsidR="00863407">
        <w:fldChar w:fldCharType="end"/>
      </w:r>
      <w:r w:rsidR="00610094">
        <w:t xml:space="preserve">, </w:t>
      </w:r>
      <w:r>
        <w:fldChar w:fldCharType="begin" w:fldLock="1"/>
      </w:r>
      <w:r>
        <w:instrText xml:space="preserve"> REF _Ref105416493 \h </w:instrText>
      </w:r>
      <w:r>
        <w:fldChar w:fldCharType="separate"/>
      </w:r>
      <w:r w:rsidR="009B47F6">
        <w:t>Figure </w:t>
      </w:r>
      <w:r w:rsidR="009B47F6">
        <w:rPr>
          <w:noProof/>
        </w:rPr>
        <w:t>5</w:t>
      </w:r>
      <w:r w:rsidR="009B47F6">
        <w:t>.</w:t>
      </w:r>
      <w:r w:rsidR="009B47F6">
        <w:rPr>
          <w:noProof/>
        </w:rPr>
        <w:t>26</w:t>
      </w:r>
      <w:r>
        <w:fldChar w:fldCharType="end"/>
      </w:r>
      <w:r w:rsidR="00DC1E50">
        <w:t>,</w:t>
      </w:r>
      <w:r>
        <w:t xml:space="preserve">). Fivebough Swamp is a permanent shallow wetland that was </w:t>
      </w:r>
      <w:r w:rsidR="00A8251D">
        <w:t>‘</w:t>
      </w:r>
      <w:r>
        <w:t>topped up</w:t>
      </w:r>
      <w:r w:rsidR="00A8251D">
        <w:t>’</w:t>
      </w:r>
      <w:r>
        <w:t xml:space="preserve"> after</w:t>
      </w:r>
      <w:r w:rsidR="00DB40AC">
        <w:t xml:space="preserve"> </w:t>
      </w:r>
      <w:r w:rsidR="00A8251D">
        <w:t>2</w:t>
      </w:r>
      <w:r>
        <w:t xml:space="preserve"> dry years in 2018–19 and </w:t>
      </w:r>
      <w:r w:rsidR="00A40839">
        <w:t>202</w:t>
      </w:r>
      <w:r w:rsidR="000F290F">
        <w:t>0</w:t>
      </w:r>
      <w:r w:rsidR="00A40839">
        <w:t>–2</w:t>
      </w:r>
      <w:r w:rsidR="000F290F">
        <w:t>1</w:t>
      </w:r>
      <w:r>
        <w:t xml:space="preserve"> using </w:t>
      </w:r>
      <w:r w:rsidR="00D962E7">
        <w:t>CEW</w:t>
      </w:r>
      <w:r w:rsidR="00721E78">
        <w:t>,</w:t>
      </w:r>
      <w:r>
        <w:t xml:space="preserve"> </w:t>
      </w:r>
      <w:r w:rsidR="00DB40AC">
        <w:t xml:space="preserve">to </w:t>
      </w:r>
      <w:r>
        <w:t xml:space="preserve">support its value as a significant waterbird drought refuge and </w:t>
      </w:r>
      <w:r w:rsidR="00122D6C">
        <w:t xml:space="preserve">waterbird </w:t>
      </w:r>
      <w:r>
        <w:t>feeding and breeding site.</w:t>
      </w:r>
      <w:r w:rsidRPr="00CD1AEA">
        <w:t xml:space="preserve"> </w:t>
      </w:r>
      <w:r>
        <w:t>Tuckerbil Swamp is a brackish</w:t>
      </w:r>
      <w:r w:rsidR="00573E3C">
        <w:t>,</w:t>
      </w:r>
      <w:r>
        <w:t xml:space="preserve"> seasonal</w:t>
      </w:r>
      <w:r w:rsidR="008324D8">
        <w:t>,</w:t>
      </w:r>
      <w:r>
        <w:t xml:space="preserve"> shallow wetland maintained by </w:t>
      </w:r>
      <w:r w:rsidR="00D962E7">
        <w:t>CEW</w:t>
      </w:r>
      <w:r>
        <w:t xml:space="preserve"> </w:t>
      </w:r>
      <w:r w:rsidR="00122D6C">
        <w:t>more frequently</w:t>
      </w:r>
      <w:r>
        <w:t xml:space="preserve"> </w:t>
      </w:r>
      <w:r w:rsidR="00DB40AC">
        <w:t xml:space="preserve">(4 of the last </w:t>
      </w:r>
      <w:r w:rsidR="00F7360E">
        <w:t>10 years</w:t>
      </w:r>
      <w:r w:rsidR="00091385">
        <w:t>,</w:t>
      </w:r>
      <w:r w:rsidR="009D1BE1">
        <w:t xml:space="preserve"> </w:t>
      </w:r>
      <w:r w:rsidR="009D1BE1">
        <w:fldChar w:fldCharType="begin" w:fldLock="1"/>
      </w:r>
      <w:r w:rsidR="009D1BE1">
        <w:instrText xml:space="preserve"> REF _Ref131631309 \h </w:instrText>
      </w:r>
      <w:r w:rsidR="009D1BE1">
        <w:fldChar w:fldCharType="separate"/>
      </w:r>
      <w:r w:rsidR="009B47F6" w:rsidRPr="005D6375">
        <w:t>Figure</w:t>
      </w:r>
      <w:r w:rsidR="009B47F6">
        <w:t> </w:t>
      </w:r>
      <w:r w:rsidR="009B47F6">
        <w:rPr>
          <w:noProof/>
        </w:rPr>
        <w:t>5</w:t>
      </w:r>
      <w:r w:rsidR="009B47F6">
        <w:t>.</w:t>
      </w:r>
      <w:r w:rsidR="009B47F6">
        <w:rPr>
          <w:noProof/>
        </w:rPr>
        <w:t>25</w:t>
      </w:r>
      <w:r w:rsidR="009D1BE1">
        <w:fldChar w:fldCharType="end"/>
      </w:r>
      <w:r w:rsidR="00DB40AC">
        <w:t xml:space="preserve">) </w:t>
      </w:r>
      <w:r>
        <w:t xml:space="preserve">to support </w:t>
      </w:r>
      <w:r w:rsidR="00122D6C">
        <w:t>migratory waterbirds and threate</w:t>
      </w:r>
      <w:r w:rsidR="00C20DA4">
        <w:t>ne</w:t>
      </w:r>
      <w:r w:rsidR="00122D6C">
        <w:t xml:space="preserve">d </w:t>
      </w:r>
      <w:r>
        <w:t>waterbird</w:t>
      </w:r>
      <w:r w:rsidR="00122D6C">
        <w:t xml:space="preserve"> species</w:t>
      </w:r>
      <w:r w:rsidR="00573E3C">
        <w:t>,</w:t>
      </w:r>
      <w:r w:rsidR="00122D6C">
        <w:t xml:space="preserve"> including </w:t>
      </w:r>
      <w:r w:rsidR="00B07CAB">
        <w:t>b</w:t>
      </w:r>
      <w:r w:rsidR="00122D6C">
        <w:t>rolga</w:t>
      </w:r>
      <w:r w:rsidR="00573E3C">
        <w:t xml:space="preserve"> (</w:t>
      </w:r>
      <w:r w:rsidR="00573E3C" w:rsidRPr="00573E3C">
        <w:rPr>
          <w:i/>
          <w:iCs/>
        </w:rPr>
        <w:t>Grus rubicunda</w:t>
      </w:r>
      <w:r w:rsidR="00573E3C">
        <w:t>)</w:t>
      </w:r>
      <w:r w:rsidR="00122D6C">
        <w:t xml:space="preserve">, </w:t>
      </w:r>
      <w:r w:rsidR="00E404C2">
        <w:t xml:space="preserve">Australasian </w:t>
      </w:r>
      <w:r w:rsidR="00B07CAB">
        <w:t>b</w:t>
      </w:r>
      <w:r w:rsidR="00122D6C">
        <w:t xml:space="preserve">ittern </w:t>
      </w:r>
      <w:r w:rsidR="00573E3C">
        <w:t>(</w:t>
      </w:r>
      <w:r w:rsidR="00573E3C" w:rsidRPr="00FF1C62">
        <w:rPr>
          <w:i/>
          <w:iCs/>
        </w:rPr>
        <w:t>Botaurus poiciloptilus</w:t>
      </w:r>
      <w:r w:rsidR="00573E3C">
        <w:t xml:space="preserve">) </w:t>
      </w:r>
      <w:r w:rsidR="00122D6C">
        <w:t xml:space="preserve">and </w:t>
      </w:r>
      <w:r w:rsidR="00EA7BB9">
        <w:t xml:space="preserve">Australian </w:t>
      </w:r>
      <w:r w:rsidR="00B07CAB">
        <w:t>p</w:t>
      </w:r>
      <w:r w:rsidR="00122D6C">
        <w:t xml:space="preserve">ainted </w:t>
      </w:r>
      <w:r w:rsidR="00B07CAB">
        <w:t>s</w:t>
      </w:r>
      <w:r w:rsidR="00122D6C">
        <w:t>nipe</w:t>
      </w:r>
      <w:r w:rsidR="00D66A1F">
        <w:t xml:space="preserve"> (</w:t>
      </w:r>
      <w:r w:rsidR="00D66A1F" w:rsidRPr="00423C4D">
        <w:rPr>
          <w:i/>
          <w:iCs/>
        </w:rPr>
        <w:t>Rostratula australis</w:t>
      </w:r>
      <w:r w:rsidR="00D66A1F">
        <w:t>)</w:t>
      </w:r>
      <w:r>
        <w:t>.</w:t>
      </w:r>
      <w:r w:rsidR="00DC1E50">
        <w:t xml:space="preserve"> The swamps were inundated by natural flooding in </w:t>
      </w:r>
      <w:r w:rsidR="001A7904">
        <w:t>202</w:t>
      </w:r>
      <w:r w:rsidR="00890646">
        <w:t>2</w:t>
      </w:r>
      <w:r w:rsidR="001A7904">
        <w:t>–2</w:t>
      </w:r>
      <w:r w:rsidR="00890646">
        <w:t>3 (not mapped)</w:t>
      </w:r>
      <w:r w:rsidR="00434868">
        <w:t>.</w:t>
      </w:r>
    </w:p>
    <w:p w14:paraId="20674CEC" w14:textId="38EF7E2F" w:rsidR="00863407" w:rsidRDefault="00863407" w:rsidP="00512200">
      <w:pPr>
        <w:pStyle w:val="CaptionWithNote"/>
      </w:pPr>
      <w:bookmarkStart w:id="394" w:name="_Ref131631309"/>
      <w:bookmarkStart w:id="395" w:name="_Toc201867401"/>
      <w:r w:rsidRPr="005D6375">
        <w:t>Figure</w:t>
      </w:r>
      <w:r>
        <w:t> </w:t>
      </w:r>
      <w:r>
        <w:fldChar w:fldCharType="begin" w:fldLock="1"/>
      </w:r>
      <w:r>
        <w:instrText xml:space="preserve"> STYLEREF 1 \s </w:instrText>
      </w:r>
      <w:r>
        <w:fldChar w:fldCharType="separate"/>
      </w:r>
      <w:r w:rsidR="009B47F6">
        <w:rPr>
          <w:noProof/>
        </w:rPr>
        <w:t>5</w:t>
      </w:r>
      <w:r>
        <w:fldChar w:fldCharType="end"/>
      </w:r>
      <w:r>
        <w:t>.</w:t>
      </w:r>
      <w:r>
        <w:fldChar w:fldCharType="begin"/>
      </w:r>
      <w:r>
        <w:instrText xml:space="preserve"> SEQ Figure \* ARABIC \s 1 </w:instrText>
      </w:r>
      <w:r>
        <w:fldChar w:fldCharType="separate"/>
      </w:r>
      <w:r w:rsidR="0000560C">
        <w:rPr>
          <w:noProof/>
        </w:rPr>
        <w:t>25</w:t>
      </w:r>
      <w:r>
        <w:fldChar w:fldCharType="end"/>
      </w:r>
      <w:bookmarkEnd w:id="394"/>
      <w:r w:rsidRPr="005D6375">
        <w:t xml:space="preserve"> </w:t>
      </w:r>
      <w:r>
        <w:t xml:space="preserve">Fivebough and </w:t>
      </w:r>
      <w:r w:rsidRPr="002F41ED">
        <w:t>Tuckerbil</w:t>
      </w:r>
      <w:r>
        <w:t xml:space="preserve"> Swamps R</w:t>
      </w:r>
      <w:r w:rsidRPr="00062514">
        <w:t>amsar Site</w:t>
      </w:r>
      <w:r>
        <w:t xml:space="preserve"> –</w:t>
      </w:r>
      <w:r w:rsidRPr="005D6375">
        <w:t xml:space="preserve"> </w:t>
      </w:r>
      <w:r>
        <w:t>areas of d</w:t>
      </w:r>
      <w:r w:rsidRPr="005D6375">
        <w:t>ivers</w:t>
      </w:r>
      <w:r>
        <w:t>e</w:t>
      </w:r>
      <w:r w:rsidRPr="005D6375">
        <w:t xml:space="preserve"> A</w:t>
      </w:r>
      <w:r w:rsidR="00955B05">
        <w:t>NAE</w:t>
      </w:r>
      <w:r w:rsidRPr="005D6375">
        <w:t xml:space="preserve"> types inundated by </w:t>
      </w:r>
      <w:r w:rsidR="00955B05">
        <w:t>CEW</w:t>
      </w:r>
      <w:r w:rsidRPr="005D6375">
        <w:t xml:space="preserve">, </w:t>
      </w:r>
      <w:r>
        <w:t>2014–24</w:t>
      </w:r>
      <w:bookmarkEnd w:id="395"/>
    </w:p>
    <w:p w14:paraId="35FEC2CA" w14:textId="77777777" w:rsidR="00863407" w:rsidRPr="00D962E7" w:rsidRDefault="00863407" w:rsidP="00512200">
      <w:pPr>
        <w:pStyle w:val="CaptionNote"/>
      </w:pPr>
      <w:r>
        <w:t>CEW = Commonwealth environmental water.</w:t>
      </w:r>
    </w:p>
    <w:p w14:paraId="09839D0C" w14:textId="77777777" w:rsidR="00863407" w:rsidRDefault="00863407" w:rsidP="00863407">
      <w:pPr>
        <w:pStyle w:val="Figure"/>
      </w:pPr>
      <w:r w:rsidRPr="00A635BA">
        <w:rPr>
          <w:noProof/>
        </w:rPr>
        <w:drawing>
          <wp:inline distT="0" distB="0" distL="0" distR="0" wp14:anchorId="192C8AC9" wp14:editId="42E023AF">
            <wp:extent cx="6119005" cy="2764045"/>
            <wp:effectExtent l="0" t="0" r="0" b="0"/>
            <wp:docPr id="1246489085" name="Picture 27" descr="Stacked column chart. X-axis categories are water years and y-axis is area inundated. Column for each water year stacks the ecosystem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489085" name="Picture 27" descr="Stacked column chart. X-axis categories are water years and y-axis is area inundated. Column for each water year stacks the ecosystem types."/>
                    <pic:cNvPicPr>
                      <a:picLocks noChangeAspect="1" noChangeArrowheads="1"/>
                    </pic:cNvPicPr>
                  </pic:nvPicPr>
                  <pic:blipFill rotWithShape="1">
                    <a:blip r:embed="rId100">
                      <a:extLst>
                        <a:ext uri="{96DAC541-7B7A-43D3-8B79-37D633B846F1}">
                          <asvg:svgBlip xmlns:asvg="http://schemas.microsoft.com/office/drawing/2016/SVG/main" r:embed="rId101"/>
                        </a:ext>
                      </a:extLst>
                    </a:blip>
                    <a:srcRect l="779" t="2250" r="2421"/>
                    <a:stretch/>
                  </pic:blipFill>
                  <pic:spPr bwMode="auto">
                    <a:xfrm>
                      <a:off x="0" y="0"/>
                      <a:ext cx="6120000" cy="2764495"/>
                    </a:xfrm>
                    <a:prstGeom prst="rect">
                      <a:avLst/>
                    </a:prstGeom>
                    <a:ln>
                      <a:noFill/>
                    </a:ln>
                    <a:extLst>
                      <a:ext uri="{53640926-AAD7-44D8-BBD7-CCE9431645EC}">
                        <a14:shadowObscured xmlns:a14="http://schemas.microsoft.com/office/drawing/2010/main"/>
                      </a:ext>
                    </a:extLst>
                  </pic:spPr>
                </pic:pic>
              </a:graphicData>
            </a:graphic>
          </wp:inline>
        </w:drawing>
      </w:r>
    </w:p>
    <w:p w14:paraId="2C52B68E" w14:textId="77777777" w:rsidR="00863407" w:rsidRDefault="00863407" w:rsidP="005D426B">
      <w:pPr>
        <w:pStyle w:val="BodyText"/>
      </w:pPr>
    </w:p>
    <w:p w14:paraId="1BDFEFF0" w14:textId="77777777" w:rsidR="00863407" w:rsidRDefault="00863407" w:rsidP="005D426B">
      <w:pPr>
        <w:pStyle w:val="BodyText"/>
        <w:sectPr w:rsidR="00863407" w:rsidSect="00827FCA">
          <w:pgSz w:w="11906" w:h="16838" w:code="9"/>
          <w:pgMar w:top="1134" w:right="1134" w:bottom="1134" w:left="1134" w:header="510" w:footer="510" w:gutter="0"/>
          <w:cols w:space="284"/>
          <w:docGrid w:linePitch="360"/>
        </w:sectPr>
      </w:pPr>
    </w:p>
    <w:p w14:paraId="74674F98" w14:textId="1F27039D" w:rsidR="00901BC8" w:rsidRDefault="00901BC8" w:rsidP="00512200">
      <w:pPr>
        <w:pStyle w:val="CaptionWithNote"/>
      </w:pPr>
      <w:bookmarkStart w:id="396" w:name="_Ref105416493"/>
      <w:bookmarkStart w:id="397" w:name="_Toc201867402"/>
      <w:r>
        <w:lastRenderedPageBreak/>
        <w:t>Figure</w:t>
      </w:r>
      <w:r w:rsidR="002E5F72">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26</w:t>
      </w:r>
      <w:r w:rsidR="00137FF4">
        <w:fldChar w:fldCharType="end"/>
      </w:r>
      <w:bookmarkEnd w:id="396"/>
      <w:r>
        <w:t xml:space="preserve"> </w:t>
      </w:r>
      <w:r w:rsidR="005B4431">
        <w:t xml:space="preserve">Map of </w:t>
      </w:r>
      <w:r w:rsidR="002F6339">
        <w:t>Fivebough and Tuckerbil Swamps Ramsar Site</w:t>
      </w:r>
      <w:r w:rsidR="009C49AE">
        <w:t>,</w:t>
      </w:r>
      <w:r w:rsidR="00167409">
        <w:t xml:space="preserve"> showing spatial extent of annual </w:t>
      </w:r>
      <w:r w:rsidR="003A285E">
        <w:t xml:space="preserve">frequency of inundation </w:t>
      </w:r>
      <w:r>
        <w:t xml:space="preserve">by </w:t>
      </w:r>
      <w:r w:rsidR="00A8251D">
        <w:t>C</w:t>
      </w:r>
      <w:r w:rsidR="00863407">
        <w:t>EW</w:t>
      </w:r>
      <w:r w:rsidR="00A8251D">
        <w:t>,</w:t>
      </w:r>
      <w:r>
        <w:t xml:space="preserve"> </w:t>
      </w:r>
      <w:r w:rsidR="001A7904">
        <w:t>2014–24</w:t>
      </w:r>
      <w:bookmarkEnd w:id="397"/>
    </w:p>
    <w:p w14:paraId="57F01001" w14:textId="4A28E9D0" w:rsidR="00D962E7" w:rsidRPr="00D962E7" w:rsidRDefault="00D962E7" w:rsidP="00512200">
      <w:pPr>
        <w:pStyle w:val="CaptionNote"/>
      </w:pPr>
      <w:r>
        <w:t>CEW = Commonwealth environmental water.</w:t>
      </w:r>
    </w:p>
    <w:p w14:paraId="04AAABC9" w14:textId="77777777" w:rsidR="00B37B65" w:rsidRDefault="00B37B65" w:rsidP="00306A5D">
      <w:pPr>
        <w:pStyle w:val="Figure"/>
      </w:pPr>
      <w:r w:rsidRPr="00793235">
        <w:rPr>
          <w:noProof/>
        </w:rPr>
        <w:drawing>
          <wp:inline distT="0" distB="0" distL="0" distR="0" wp14:anchorId="663A9219" wp14:editId="64CBEE8A">
            <wp:extent cx="7171200" cy="5472000"/>
            <wp:effectExtent l="0" t="0" r="0" b="0"/>
            <wp:docPr id="719633093" name="Picture 71963309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633093" name="Picture 719633093">
                      <a:extLst>
                        <a:ext uri="{C183D7F6-B498-43B3-948B-1728B52AA6E4}">
                          <adec:decorative xmlns:adec="http://schemas.microsoft.com/office/drawing/2017/decorative" val="1"/>
                        </a:ext>
                      </a:extLst>
                    </pic:cNvPr>
                    <pic:cNvPicPr>
                      <a:picLocks noChangeAspect="1" noChangeArrowheads="1"/>
                    </pic:cNvPicPr>
                  </pic:nvPicPr>
                  <pic:blipFill>
                    <a:blip r:embed="rId102"/>
                    <a:stretch>
                      <a:fillRect/>
                    </a:stretch>
                  </pic:blipFill>
                  <pic:spPr bwMode="auto">
                    <a:xfrm>
                      <a:off x="0" y="0"/>
                      <a:ext cx="7171200" cy="5472000"/>
                    </a:xfrm>
                    <a:prstGeom prst="rect">
                      <a:avLst/>
                    </a:prstGeom>
                    <a:noFill/>
                    <a:ln>
                      <a:noFill/>
                    </a:ln>
                  </pic:spPr>
                </pic:pic>
              </a:graphicData>
            </a:graphic>
          </wp:inline>
        </w:drawing>
      </w:r>
    </w:p>
    <w:p w14:paraId="21B27F8D" w14:textId="77777777" w:rsidR="00863407" w:rsidRDefault="00863407" w:rsidP="00863407">
      <w:pPr>
        <w:sectPr w:rsidR="00863407" w:rsidSect="00827FCA">
          <w:pgSz w:w="16838" w:h="11906" w:orient="landscape" w:code="9"/>
          <w:pgMar w:top="1134" w:right="1134" w:bottom="1134" w:left="1134" w:header="510" w:footer="510" w:gutter="0"/>
          <w:cols w:space="284"/>
          <w:docGrid w:linePitch="360"/>
        </w:sectPr>
      </w:pPr>
    </w:p>
    <w:p w14:paraId="67B35DB2" w14:textId="7FF62FDA" w:rsidR="00B76F93" w:rsidRDefault="00B76F93" w:rsidP="00B76F93">
      <w:pPr>
        <w:pStyle w:val="Heading3"/>
      </w:pPr>
      <w:r>
        <w:lastRenderedPageBreak/>
        <w:t>Gunbower Forest</w:t>
      </w:r>
    </w:p>
    <w:p w14:paraId="21E99C38" w14:textId="2733B624" w:rsidR="007151A3" w:rsidRDefault="0036320C" w:rsidP="008B7AA8">
      <w:pPr>
        <w:pStyle w:val="BodyText"/>
      </w:pPr>
      <w:r>
        <w:t>C</w:t>
      </w:r>
      <w:r w:rsidR="007151A3">
        <w:t>ommonwealth environmental water</w:t>
      </w:r>
      <w:r w:rsidR="00452CC9">
        <w:t xml:space="preserve"> has been used in Gunbower Creek annual</w:t>
      </w:r>
      <w:r w:rsidR="00930D9D">
        <w:t>ly</w:t>
      </w:r>
      <w:r w:rsidR="00452CC9">
        <w:t xml:space="preserve"> since 2015–16 to maintain native fish habitat and breeding </w:t>
      </w:r>
      <w:r w:rsidR="009C51A2">
        <w:t>(</w:t>
      </w:r>
      <w:r w:rsidR="007763A0">
        <w:fldChar w:fldCharType="begin" w:fldLock="1"/>
      </w:r>
      <w:r w:rsidR="007763A0">
        <w:instrText xml:space="preserve"> REF _Ref142234027 \h </w:instrText>
      </w:r>
      <w:r w:rsidR="00AF164E">
        <w:instrText xml:space="preserve"> \* MERGEFORMAT </w:instrText>
      </w:r>
      <w:r w:rsidR="007763A0">
        <w:fldChar w:fldCharType="separate"/>
      </w:r>
      <w:r w:rsidR="009B47F6">
        <w:t>Figure 5.27</w:t>
      </w:r>
      <w:r w:rsidR="007763A0">
        <w:fldChar w:fldCharType="end"/>
      </w:r>
      <w:r w:rsidR="009C51A2">
        <w:t>)</w:t>
      </w:r>
      <w:r w:rsidR="00452CC9">
        <w:t>.</w:t>
      </w:r>
      <w:r w:rsidR="00D60E5C">
        <w:t xml:space="preserve"> </w:t>
      </w:r>
    </w:p>
    <w:p w14:paraId="3DEB95B4" w14:textId="4C2AD2E6" w:rsidR="00846631" w:rsidRDefault="00452CC9" w:rsidP="008B7AA8">
      <w:pPr>
        <w:pStyle w:val="BodyText"/>
      </w:pPr>
      <w:r>
        <w:t xml:space="preserve">Gunbower </w:t>
      </w:r>
      <w:r w:rsidR="00944510">
        <w:t>C</w:t>
      </w:r>
      <w:r>
        <w:t xml:space="preserve">reek flows into the northern end of the Ramsar </w:t>
      </w:r>
      <w:r w:rsidR="00721E78">
        <w:t>S</w:t>
      </w:r>
      <w:r>
        <w:t>ite</w:t>
      </w:r>
      <w:r w:rsidR="00A52834">
        <w:t>,</w:t>
      </w:r>
      <w:r>
        <w:t xml:space="preserve"> and regulators permit watering of adjacent wetlands.</w:t>
      </w:r>
      <w:r w:rsidR="005805E2">
        <w:t xml:space="preserve"> The Ramsar </w:t>
      </w:r>
      <w:r w:rsidR="009C51A2">
        <w:t xml:space="preserve">critical </w:t>
      </w:r>
      <w:r w:rsidR="005805E2">
        <w:t xml:space="preserve">CPS include the ongoing presence of Murray </w:t>
      </w:r>
      <w:r w:rsidR="00007B9C">
        <w:t>c</w:t>
      </w:r>
      <w:r w:rsidR="005805E2">
        <w:t>od (</w:t>
      </w:r>
      <w:r w:rsidR="005805E2" w:rsidRPr="005805E2">
        <w:rPr>
          <w:i/>
          <w:iCs/>
        </w:rPr>
        <w:t>Maccullochella peelii</w:t>
      </w:r>
      <w:r w:rsidR="004E6401">
        <w:rPr>
          <w:i/>
          <w:iCs/>
        </w:rPr>
        <w:t xml:space="preserve"> peelii</w:t>
      </w:r>
      <w:r w:rsidR="005805E2">
        <w:t xml:space="preserve">) and </w:t>
      </w:r>
      <w:r w:rsidR="00E404C2">
        <w:t>s</w:t>
      </w:r>
      <w:r w:rsidR="005805E2">
        <w:t xml:space="preserve">ilver </w:t>
      </w:r>
      <w:r w:rsidR="00E404C2">
        <w:t>p</w:t>
      </w:r>
      <w:r w:rsidR="005805E2">
        <w:t>erch (</w:t>
      </w:r>
      <w:r w:rsidR="00846631" w:rsidRPr="00846631">
        <w:rPr>
          <w:i/>
          <w:iCs/>
        </w:rPr>
        <w:t>Bidyanus bidyanus</w:t>
      </w:r>
      <w:r w:rsidR="005805E2">
        <w:t>)</w:t>
      </w:r>
      <w:r w:rsidR="00846631">
        <w:t xml:space="preserve"> in Gunbower Creek</w:t>
      </w:r>
      <w:r w:rsidR="00007B9C">
        <w:t>,</w:t>
      </w:r>
      <w:r w:rsidR="00846631">
        <w:t xml:space="preserve"> and small</w:t>
      </w:r>
      <w:r w:rsidR="00EA7BB9">
        <w:t>-</w:t>
      </w:r>
      <w:r w:rsidR="00846631">
        <w:t>bodied fish</w:t>
      </w:r>
      <w:r w:rsidR="00D82257" w:rsidRPr="00D82257">
        <w:t xml:space="preserve"> </w:t>
      </w:r>
      <w:r w:rsidR="00D82257">
        <w:t xml:space="preserve">(including Australian smelt </w:t>
      </w:r>
      <w:r w:rsidR="007363FE">
        <w:t>[</w:t>
      </w:r>
      <w:r w:rsidR="00D82257" w:rsidRPr="00846631">
        <w:rPr>
          <w:i/>
          <w:iCs/>
        </w:rPr>
        <w:t>Retropinna semoni</w:t>
      </w:r>
      <w:r w:rsidR="007363FE">
        <w:t>]</w:t>
      </w:r>
      <w:r w:rsidR="00D82257">
        <w:t xml:space="preserve">, carp gudgeons </w:t>
      </w:r>
      <w:r w:rsidR="007363FE">
        <w:t>[</w:t>
      </w:r>
      <w:r w:rsidR="00D82257" w:rsidRPr="00846631">
        <w:rPr>
          <w:i/>
          <w:iCs/>
        </w:rPr>
        <w:t>Hypseleotris</w:t>
      </w:r>
      <w:r w:rsidR="00D82257">
        <w:t xml:space="preserve"> spp.</w:t>
      </w:r>
      <w:r w:rsidR="007363FE">
        <w:t>]</w:t>
      </w:r>
      <w:r w:rsidR="00D82257">
        <w:t xml:space="preserve">, dwarf flat-headed gudgeon </w:t>
      </w:r>
      <w:r w:rsidR="007363FE">
        <w:t>[</w:t>
      </w:r>
      <w:r w:rsidR="00D82257" w:rsidRPr="00846631">
        <w:rPr>
          <w:i/>
          <w:iCs/>
        </w:rPr>
        <w:t>Philypnodon macrostomus</w:t>
      </w:r>
      <w:r w:rsidR="007363FE">
        <w:t>]</w:t>
      </w:r>
      <w:r w:rsidR="00D82257">
        <w:t xml:space="preserve">, flat-headed gudgeon </w:t>
      </w:r>
      <w:r w:rsidR="007363FE">
        <w:t>[</w:t>
      </w:r>
      <w:r w:rsidR="00D82257" w:rsidRPr="00846631">
        <w:rPr>
          <w:i/>
          <w:iCs/>
        </w:rPr>
        <w:t>Philypnodon grandiceps</w:t>
      </w:r>
      <w:r w:rsidR="007363FE">
        <w:t>]</w:t>
      </w:r>
      <w:r w:rsidR="00D82257">
        <w:t xml:space="preserve">, fly-specked hardyhead </w:t>
      </w:r>
      <w:r w:rsidR="007363FE">
        <w:t>[</w:t>
      </w:r>
      <w:r w:rsidR="00D82257" w:rsidRPr="00846631">
        <w:rPr>
          <w:i/>
          <w:iCs/>
        </w:rPr>
        <w:t>Craterocephalus stercusmuscarum</w:t>
      </w:r>
      <w:r w:rsidR="007363FE">
        <w:t>]</w:t>
      </w:r>
      <w:r w:rsidR="00D82257" w:rsidRPr="00FF552D">
        <w:t>)</w:t>
      </w:r>
      <w:r w:rsidR="00D82257">
        <w:t xml:space="preserve"> and Murray</w:t>
      </w:r>
      <w:r w:rsidR="007363FE">
        <w:t>–</w:t>
      </w:r>
      <w:r w:rsidR="00D82257">
        <w:t xml:space="preserve">Darling rainbowfish </w:t>
      </w:r>
      <w:r w:rsidR="007363FE">
        <w:t>[</w:t>
      </w:r>
      <w:r w:rsidR="00D82257" w:rsidRPr="00846631">
        <w:rPr>
          <w:i/>
          <w:iCs/>
        </w:rPr>
        <w:t>Melanotaenia fluviatilis</w:t>
      </w:r>
      <w:r w:rsidR="00D722B6">
        <w:t>]</w:t>
      </w:r>
      <w:r w:rsidR="00D82257">
        <w:t>))</w:t>
      </w:r>
      <w:r w:rsidR="00846631">
        <w:t xml:space="preserve"> </w:t>
      </w:r>
      <w:r w:rsidR="00007B9C">
        <w:t>in wetland</w:t>
      </w:r>
      <w:r>
        <w:t>s</w:t>
      </w:r>
      <w:r w:rsidR="00007B9C">
        <w:t xml:space="preserve"> within the </w:t>
      </w:r>
      <w:r>
        <w:t xml:space="preserve">Ramsar </w:t>
      </w:r>
      <w:r w:rsidR="00721E78">
        <w:t>S</w:t>
      </w:r>
      <w:r w:rsidR="00007B9C">
        <w:t>ite</w:t>
      </w:r>
      <w:r w:rsidR="00846631">
        <w:t xml:space="preserve">. The Ramsar </w:t>
      </w:r>
      <w:r w:rsidR="009C51A2">
        <w:t xml:space="preserve">critical </w:t>
      </w:r>
      <w:r w:rsidR="00846631">
        <w:t xml:space="preserve">CPS for Gunbower </w:t>
      </w:r>
      <w:r w:rsidR="00007B9C">
        <w:t xml:space="preserve">Forest </w:t>
      </w:r>
      <w:r w:rsidR="00846631">
        <w:t xml:space="preserve">also include waterbird breeding and maintaining the extent and condition of river red gum floodplain but these </w:t>
      </w:r>
      <w:r>
        <w:t xml:space="preserve">have not been objectives for </w:t>
      </w:r>
      <w:r w:rsidR="00D962E7">
        <w:t>CEW</w:t>
      </w:r>
      <w:r w:rsidR="00846631">
        <w:t xml:space="preserve"> during the monitoring period </w:t>
      </w:r>
      <w:r w:rsidR="001A7904">
        <w:t>2014–24</w:t>
      </w:r>
      <w:r w:rsidR="00846631">
        <w:t>.</w:t>
      </w:r>
    </w:p>
    <w:p w14:paraId="2296C811" w14:textId="4E5FC1BF" w:rsidR="00434868" w:rsidRDefault="004D44D2" w:rsidP="008B7AA8">
      <w:pPr>
        <w:pStyle w:val="BodyText"/>
      </w:pPr>
      <w:r>
        <w:t xml:space="preserve">Wetland inundation by environmental water has not been mapped at this site but occurred in </w:t>
      </w:r>
      <w:r w:rsidR="00291F2F">
        <w:t>202</w:t>
      </w:r>
      <w:r w:rsidR="00452CC9">
        <w:t>1</w:t>
      </w:r>
      <w:r w:rsidR="00291F2F">
        <w:t>–2</w:t>
      </w:r>
      <w:r w:rsidR="00452CC9">
        <w:t>2</w:t>
      </w:r>
      <w:r>
        <w:t xml:space="preserve"> within some smaller wetlands connected to Gunbower Creek </w:t>
      </w:r>
      <w:r w:rsidR="00890646">
        <w:t>within</w:t>
      </w:r>
      <w:r>
        <w:t xml:space="preserve"> the northern end of the </w:t>
      </w:r>
      <w:r w:rsidR="00890646">
        <w:t xml:space="preserve">Ramsar </w:t>
      </w:r>
      <w:r w:rsidR="00EC09B6">
        <w:t>S</w:t>
      </w:r>
      <w:r>
        <w:t xml:space="preserve">ite </w:t>
      </w:r>
      <w:r w:rsidR="001C2325">
        <w:fldChar w:fldCharType="begin"/>
      </w:r>
      <w:r w:rsidR="00452CC9">
        <w:instrText xml:space="preserve"> ADDIN ZOTERO_ITEM CSL_CITATION {"citationID":"vfb1OjXM","properties":{"formattedCitation":"(SCBEWC 2023)","plainCitation":"(SCBEWC 2023)","noteIndex":0},"citationItems":[{"id":3697,"uris":["http://zotero.org/users/536544/items/ADXNYMLJ"],"itemData":{"id":3697,"type":"document","publisher":"Southern Connected Basin Environmental Watering Committee","title":"Water for the environment: Annual Report 2021-22","author":[{"family":"SCBEWC","given":""}],"issued":{"date-parts":[["2023"]]}}}],"schema":"https://github.com/citation-style-language/schema/raw/master/csl-citation.json"} </w:instrText>
      </w:r>
      <w:r w:rsidR="001C2325">
        <w:fldChar w:fldCharType="separate"/>
      </w:r>
      <w:r w:rsidR="00452CC9" w:rsidRPr="00452CC9">
        <w:rPr>
          <w:rFonts w:cs="Calibri"/>
        </w:rPr>
        <w:t>(SCBEWC 2023)</w:t>
      </w:r>
      <w:r w:rsidR="001C2325">
        <w:fldChar w:fldCharType="end"/>
      </w:r>
      <w:r w:rsidR="00007B9C">
        <w:t>.</w:t>
      </w:r>
    </w:p>
    <w:p w14:paraId="1F773FAA" w14:textId="77777777" w:rsidR="008E66A8" w:rsidRDefault="008E66A8" w:rsidP="008B7AA8">
      <w:pPr>
        <w:pStyle w:val="BodyText"/>
        <w:sectPr w:rsidR="008E66A8" w:rsidSect="00827FCA">
          <w:pgSz w:w="11906" w:h="16838" w:code="9"/>
          <w:pgMar w:top="1134" w:right="1134" w:bottom="1134" w:left="1134" w:header="510" w:footer="510" w:gutter="0"/>
          <w:cols w:space="284"/>
          <w:docGrid w:linePitch="360"/>
        </w:sectPr>
      </w:pPr>
    </w:p>
    <w:p w14:paraId="083C99BF" w14:textId="19E8CA31" w:rsidR="00B76F93" w:rsidRDefault="00B76F93" w:rsidP="00512200">
      <w:pPr>
        <w:pStyle w:val="CaptionWithNote"/>
      </w:pPr>
      <w:bookmarkStart w:id="398" w:name="_Ref142234027"/>
      <w:bookmarkStart w:id="399" w:name="_Toc201867403"/>
      <w:r>
        <w:lastRenderedPageBreak/>
        <w:t>Figure</w:t>
      </w:r>
      <w:r w:rsidR="00036759">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27</w:t>
      </w:r>
      <w:r w:rsidR="00137FF4">
        <w:fldChar w:fldCharType="end"/>
      </w:r>
      <w:bookmarkEnd w:id="398"/>
      <w:r>
        <w:t xml:space="preserve"> </w:t>
      </w:r>
      <w:r w:rsidR="005B4431">
        <w:t xml:space="preserve">Map of </w:t>
      </w:r>
      <w:r>
        <w:t>Gunbower Forest Ramsar Site</w:t>
      </w:r>
      <w:r w:rsidR="00036759">
        <w:t>,</w:t>
      </w:r>
      <w:r w:rsidR="00790062">
        <w:t xml:space="preserve"> showing spatial extent of annual </w:t>
      </w:r>
      <w:r>
        <w:t>frequency of inundation by C</w:t>
      </w:r>
      <w:r w:rsidR="00535B9C">
        <w:t>EW</w:t>
      </w:r>
      <w:r>
        <w:t xml:space="preserve">, </w:t>
      </w:r>
      <w:r w:rsidR="001A7904">
        <w:t>2014–24</w:t>
      </w:r>
      <w:bookmarkEnd w:id="399"/>
    </w:p>
    <w:p w14:paraId="026AB5EA" w14:textId="087DD2B6" w:rsidR="00D962E7" w:rsidRPr="00D962E7" w:rsidRDefault="00D962E7" w:rsidP="00512200">
      <w:pPr>
        <w:pStyle w:val="CaptionNote"/>
      </w:pPr>
      <w:r>
        <w:t>CEW = Commonwealth environmental water.</w:t>
      </w:r>
    </w:p>
    <w:p w14:paraId="71FCA415" w14:textId="77777777" w:rsidR="00B37B65" w:rsidRDefault="00B37B65" w:rsidP="00306A5D">
      <w:pPr>
        <w:pStyle w:val="Figure"/>
      </w:pPr>
      <w:r>
        <w:rPr>
          <w:noProof/>
        </w:rPr>
        <w:drawing>
          <wp:inline distT="0" distB="0" distL="0" distR="0" wp14:anchorId="157CC1E3" wp14:editId="48141514">
            <wp:extent cx="7113600" cy="5472000"/>
            <wp:effectExtent l="0" t="0" r="0" b="0"/>
            <wp:docPr id="575184035" name="Picture 5751840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184035" name="Picture 575184035">
                      <a:extLst>
                        <a:ext uri="{C183D7F6-B498-43B3-948B-1728B52AA6E4}">
                          <adec:decorative xmlns:adec="http://schemas.microsoft.com/office/drawing/2017/decorative" val="1"/>
                        </a:ext>
                      </a:extLst>
                    </pic:cNvPr>
                    <pic:cNvPicPr/>
                  </pic:nvPicPr>
                  <pic:blipFill>
                    <a:blip r:embed="rId103"/>
                    <a:stretch>
                      <a:fillRect/>
                    </a:stretch>
                  </pic:blipFill>
                  <pic:spPr>
                    <a:xfrm>
                      <a:off x="0" y="0"/>
                      <a:ext cx="7113600" cy="5472000"/>
                    </a:xfrm>
                    <a:prstGeom prst="rect">
                      <a:avLst/>
                    </a:prstGeom>
                  </pic:spPr>
                </pic:pic>
              </a:graphicData>
            </a:graphic>
          </wp:inline>
        </w:drawing>
      </w:r>
    </w:p>
    <w:p w14:paraId="3CEA4DA3" w14:textId="77777777" w:rsidR="00535B9C" w:rsidRDefault="00535B9C" w:rsidP="008E66A8">
      <w:pPr>
        <w:sectPr w:rsidR="00535B9C" w:rsidSect="00827FCA">
          <w:pgSz w:w="16838" w:h="11906" w:orient="landscape" w:code="9"/>
          <w:pgMar w:top="1134" w:right="1134" w:bottom="1134" w:left="1134" w:header="510" w:footer="510" w:gutter="0"/>
          <w:cols w:space="284"/>
          <w:docGrid w:linePitch="360"/>
        </w:sectPr>
      </w:pPr>
    </w:p>
    <w:p w14:paraId="1A5510F1" w14:textId="52598E42" w:rsidR="00962CE1" w:rsidRPr="00962CE1" w:rsidRDefault="00962CE1" w:rsidP="00962CE1">
      <w:pPr>
        <w:pStyle w:val="Heading3"/>
      </w:pPr>
      <w:r w:rsidRPr="00962CE1">
        <w:lastRenderedPageBreak/>
        <w:t>Hattah</w:t>
      </w:r>
      <w:r w:rsidR="00007B9C">
        <w:t>–</w:t>
      </w:r>
      <w:r w:rsidRPr="00962CE1">
        <w:t>Kulkyne Lakes</w:t>
      </w:r>
    </w:p>
    <w:p w14:paraId="4C779C15" w14:textId="43FDC21C" w:rsidR="00962CE1" w:rsidRDefault="00962CE1" w:rsidP="00452CC9">
      <w:pPr>
        <w:pStyle w:val="BodyText"/>
      </w:pPr>
      <w:r>
        <w:t xml:space="preserve">In recent </w:t>
      </w:r>
      <w:r w:rsidR="00890646">
        <w:t>times</w:t>
      </w:r>
      <w:r>
        <w:t>,</w:t>
      </w:r>
      <w:r w:rsidRPr="003E1534">
        <w:t xml:space="preserve"> Hattah Lakes </w:t>
      </w:r>
      <w:r>
        <w:t xml:space="preserve">would connect to the Murray River via Chalka Creek when </w:t>
      </w:r>
      <w:r w:rsidRPr="003E1534">
        <w:t>flows in the Murray River at Euston</w:t>
      </w:r>
      <w:r>
        <w:t xml:space="preserve"> exceeded</w:t>
      </w:r>
      <w:r w:rsidRPr="003E1534">
        <w:t xml:space="preserve"> 36</w:t>
      </w:r>
      <w:r w:rsidR="00085497">
        <w:t>,</w:t>
      </w:r>
      <w:r w:rsidRPr="003E1534">
        <w:t>700</w:t>
      </w:r>
      <w:r w:rsidR="00721E78">
        <w:t> </w:t>
      </w:r>
      <w:r w:rsidRPr="003E1534">
        <w:t>ML/day</w:t>
      </w:r>
      <w:r>
        <w:t xml:space="preserve"> </w:t>
      </w:r>
      <w:r w:rsidR="00D21288">
        <w:rPr>
          <w:rFonts w:cs="Calibri"/>
        </w:rPr>
        <w:fldChar w:fldCharType="begin"/>
      </w:r>
      <w:r w:rsidR="00D21288">
        <w:rPr>
          <w:rFonts w:cs="Calibri"/>
        </w:rPr>
        <w:instrText xml:space="preserve"> ADDIN ZOTERO_ITEM CSL_CITATION {"citationID":"kpXMaQYq","properties":{"formattedCitation":"(Butcher and Hale 2011)","plainCitation":"(Butcher and Hale 2011)","noteIndex":0},"citationItems":[{"id":3575,"uris":["http://zotero.org/users/536544/items/W9WEJVNK"],"itemData":{"id":3575,"type":"article-journal","container-title":"Population and Communities, Canberra (DSEWPaC)","note":"publisher: Citeseer","source":"Google Scholar","title":"Ecological Character Description for Hattah-Kulkyne Lakes Ramsar site. Report to the Department of Sustainability, Environment, Water","author":[{"family":"Butcher","given":"R."},{"family":"Hale","given":"J."}],"issued":{"date-parts":[["2011"]]}}}],"schema":"https://github.com/citation-style-language/schema/raw/master/csl-citation.json"} </w:instrText>
      </w:r>
      <w:r w:rsidR="00D21288">
        <w:rPr>
          <w:rFonts w:cs="Calibri"/>
        </w:rPr>
        <w:fldChar w:fldCharType="separate"/>
      </w:r>
      <w:r w:rsidR="00D21288" w:rsidRPr="00D21288">
        <w:rPr>
          <w:rFonts w:cs="Calibri"/>
        </w:rPr>
        <w:t>(Butcher and Hale 2011)</w:t>
      </w:r>
      <w:r w:rsidR="00D21288">
        <w:rPr>
          <w:rFonts w:cs="Calibri"/>
        </w:rPr>
        <w:fldChar w:fldCharType="end"/>
      </w:r>
      <w:r>
        <w:t xml:space="preserve">. The ecological character of the site is now highly dependent on managed </w:t>
      </w:r>
      <w:r w:rsidR="00093F1E">
        <w:t>environmental water</w:t>
      </w:r>
      <w:r>
        <w:t xml:space="preserve">. Construction of </w:t>
      </w:r>
      <w:r w:rsidRPr="003E1534">
        <w:t>a permanent pump station, regulators and environmental levees</w:t>
      </w:r>
      <w:r>
        <w:t xml:space="preserve"> </w:t>
      </w:r>
      <w:r w:rsidRPr="003E1534">
        <w:t xml:space="preserve">were completed as part of </w:t>
      </w:r>
      <w:r w:rsidR="005D4D84">
        <w:t xml:space="preserve">The </w:t>
      </w:r>
      <w:r w:rsidRPr="003E1534">
        <w:t>Living Murray Program</w:t>
      </w:r>
      <w:r w:rsidR="00A27759">
        <w:t xml:space="preserve"> </w:t>
      </w:r>
      <w:r>
        <w:t>in 2014</w:t>
      </w:r>
      <w:r w:rsidR="00E45BFF">
        <w:t>–15</w:t>
      </w:r>
      <w:r w:rsidR="00866338">
        <w:t>,</w:t>
      </w:r>
      <w:r>
        <w:t xml:space="preserve"> when LTIM monitoring began. The</w:t>
      </w:r>
      <w:r w:rsidR="00DB40AC">
        <w:t xml:space="preserve"> pump</w:t>
      </w:r>
      <w:r>
        <w:t xml:space="preserve"> infrastructure </w:t>
      </w:r>
      <w:r w:rsidR="00E45BFF">
        <w:t>was</w:t>
      </w:r>
      <w:r>
        <w:t xml:space="preserve"> used to deliver </w:t>
      </w:r>
      <w:r w:rsidR="00D962E7">
        <w:t>CEW</w:t>
      </w:r>
      <w:r>
        <w:t xml:space="preserve"> in 4 of the </w:t>
      </w:r>
      <w:r w:rsidR="00F7360E">
        <w:t>10 years</w:t>
      </w:r>
      <w:r>
        <w:t xml:space="preserve"> </w:t>
      </w:r>
      <w:r w:rsidR="001A7904">
        <w:t>2014–24</w:t>
      </w:r>
      <w:r w:rsidR="00E45BFF">
        <w:t>. W</w:t>
      </w:r>
      <w:r>
        <w:t xml:space="preserve">atering ceased </w:t>
      </w:r>
      <w:r w:rsidR="00E45BFF">
        <w:t>in 2019–20</w:t>
      </w:r>
      <w:r w:rsidR="00866338">
        <w:t>,</w:t>
      </w:r>
      <w:r w:rsidR="00E45BFF">
        <w:t xml:space="preserve"> </w:t>
      </w:r>
      <w:r>
        <w:t>to begin a planned ‘dry phase’ (</w:t>
      </w:r>
      <w:r w:rsidR="00D4236F">
        <w:fldChar w:fldCharType="begin" w:fldLock="1"/>
      </w:r>
      <w:r w:rsidR="00D4236F">
        <w:instrText xml:space="preserve"> REF _Ref131632529 \h </w:instrText>
      </w:r>
      <w:r w:rsidR="00D4236F">
        <w:fldChar w:fldCharType="separate"/>
      </w:r>
      <w:r w:rsidR="009B47F6" w:rsidRPr="005D6375">
        <w:t>Figure</w:t>
      </w:r>
      <w:r w:rsidR="009B47F6">
        <w:t> </w:t>
      </w:r>
      <w:r w:rsidR="009B47F6">
        <w:rPr>
          <w:noProof/>
        </w:rPr>
        <w:t>5</w:t>
      </w:r>
      <w:r w:rsidR="009B47F6">
        <w:t>.</w:t>
      </w:r>
      <w:r w:rsidR="009B47F6">
        <w:rPr>
          <w:noProof/>
        </w:rPr>
        <w:t>28</w:t>
      </w:r>
      <w:r w:rsidR="00D4236F">
        <w:fldChar w:fldCharType="end"/>
      </w:r>
      <w:r w:rsidR="00D4236F">
        <w:t xml:space="preserve">, </w:t>
      </w:r>
      <w:r w:rsidR="005D4D84">
        <w:fldChar w:fldCharType="begin" w:fldLock="1"/>
      </w:r>
      <w:r w:rsidR="005D4D84">
        <w:instrText xml:space="preserve"> REF _Ref105418334 \h </w:instrText>
      </w:r>
      <w:r w:rsidR="005D4D84">
        <w:fldChar w:fldCharType="separate"/>
      </w:r>
      <w:r w:rsidR="009B47F6">
        <w:t>Figure </w:t>
      </w:r>
      <w:r w:rsidR="009B47F6">
        <w:rPr>
          <w:noProof/>
        </w:rPr>
        <w:t>5</w:t>
      </w:r>
      <w:r w:rsidR="009B47F6">
        <w:t>.</w:t>
      </w:r>
      <w:r w:rsidR="009B47F6">
        <w:rPr>
          <w:noProof/>
        </w:rPr>
        <w:t>29</w:t>
      </w:r>
      <w:r w:rsidR="005D4D84">
        <w:fldChar w:fldCharType="end"/>
      </w:r>
      <w:r>
        <w:t xml:space="preserve">) </w:t>
      </w:r>
      <w:r w:rsidR="00D21288">
        <w:rPr>
          <w:rFonts w:cs="Calibri"/>
        </w:rPr>
        <w:fldChar w:fldCharType="begin"/>
      </w:r>
      <w:r w:rsidR="00D21288">
        <w:rPr>
          <w:rFonts w:cs="Calibri"/>
        </w:rPr>
        <w:instrText xml:space="preserve"> ADDIN ZOTERO_ITEM CSL_CITATION {"citationID":"vVCkt4JK","properties":{"formattedCitation":"(Palmer et al. 2021)","plainCitation":"(Palmer et al. 2021)","noteIndex":0},"citationItems":[{"id":3511,"uris":["http://zotero.org/users/536544/items/UHXBUAEJ"],"itemData":{"id":3511,"type":"report","event-place":"Fairfield","language":"en","page":"149","publisher":"Unpublished report for Mallee Catchment Management Authority. Ecology Australia Pty Ltd","publisher-place":"Fairfield","source":"Zotero","title":"The Living Murray Condition Monitoring: Hattah Lakes 2020-21, Part A","author":[{"family":"Palmer","given":"Gary"},{"family":"Halliday","given":"Bryce"},{"family":"Bloink","given":"Chris"},{"family":"Asten","given":"T","non-dropping-particle":"van"},{"family":"Butler","given":"F"},{"family":"Greenfield","given":"A"},{"family":"Kerr","given":"N"}],"issued":{"date-parts":[["2021"]]}}}],"schema":"https://github.com/citation-style-language/schema/raw/master/csl-citation.json"} </w:instrText>
      </w:r>
      <w:r w:rsidR="00D21288">
        <w:rPr>
          <w:rFonts w:cs="Calibri"/>
        </w:rPr>
        <w:fldChar w:fldCharType="separate"/>
      </w:r>
      <w:r w:rsidR="00D21288" w:rsidRPr="00D21288">
        <w:rPr>
          <w:rFonts w:cs="Calibri"/>
        </w:rPr>
        <w:t>(Palmer et al. 2021)</w:t>
      </w:r>
      <w:r w:rsidR="00D21288">
        <w:rPr>
          <w:rFonts w:cs="Calibri"/>
        </w:rPr>
        <w:fldChar w:fldCharType="end"/>
      </w:r>
      <w:r>
        <w:t>. In the intervening years of 2016–17 and 2018–19</w:t>
      </w:r>
      <w:r w:rsidR="00233657">
        <w:t>,</w:t>
      </w:r>
      <w:r>
        <w:t xml:space="preserve"> the floodplain was watered with contributions from T</w:t>
      </w:r>
      <w:r w:rsidR="00973207">
        <w:t xml:space="preserve">he </w:t>
      </w:r>
      <w:r>
        <w:t>L</w:t>
      </w:r>
      <w:r w:rsidR="00973207">
        <w:t xml:space="preserve">iving </w:t>
      </w:r>
      <w:r>
        <w:t>M</w:t>
      </w:r>
      <w:r w:rsidR="00973207">
        <w:t>urray</w:t>
      </w:r>
      <w:r w:rsidR="00A36794">
        <w:t xml:space="preserve"> Program</w:t>
      </w:r>
      <w:r>
        <w:t xml:space="preserve">. Mapping of other sources of environmental water in LTIM was not considered reliable or sufficiently </w:t>
      </w:r>
      <w:r w:rsidR="00760187">
        <w:t>comprehensive and</w:t>
      </w:r>
      <w:r>
        <w:t xml:space="preserve"> was discontinued in Flow-MER. Expanding the scope of this evaluation to include all water is recommended </w:t>
      </w:r>
      <w:r w:rsidR="00CA5A9C">
        <w:t xml:space="preserve">to provide a </w:t>
      </w:r>
      <w:r>
        <w:t>more accurate characteris</w:t>
      </w:r>
      <w:r w:rsidR="00973207">
        <w:t>ation of</w:t>
      </w:r>
      <w:r>
        <w:t xml:space="preserve"> the hydrological regime and</w:t>
      </w:r>
      <w:r w:rsidR="00866338">
        <w:t>,</w:t>
      </w:r>
      <w:r>
        <w:t xml:space="preserve"> therefore</w:t>
      </w:r>
      <w:r w:rsidR="00866338">
        <w:t>,</w:t>
      </w:r>
      <w:r>
        <w:t xml:space="preserve"> the contribution of </w:t>
      </w:r>
      <w:r w:rsidR="00D962E7">
        <w:t>CEW</w:t>
      </w:r>
      <w:r>
        <w:t xml:space="preserve"> as part of that regime</w:t>
      </w:r>
      <w:r w:rsidR="004D44D2">
        <w:t>.</w:t>
      </w:r>
      <w:r w:rsidR="00831B11">
        <w:t xml:space="preserve"> The lakes were partially filled </w:t>
      </w:r>
      <w:r w:rsidR="00866338">
        <w:t xml:space="preserve">in 2021 </w:t>
      </w:r>
      <w:r w:rsidR="00831B11">
        <w:t>by Victorian environmental water aligned to high natural flows in the Murray River</w:t>
      </w:r>
      <w:r w:rsidR="00866338">
        <w:t>,</w:t>
      </w:r>
      <w:r w:rsidR="00586B69">
        <w:t xml:space="preserve"> and they drained back to the Murray over the </w:t>
      </w:r>
      <w:r w:rsidR="00D21288">
        <w:t xml:space="preserve">following </w:t>
      </w:r>
      <w:r w:rsidR="00586B69">
        <w:t>summer.</w:t>
      </w:r>
      <w:r w:rsidR="00452CC9">
        <w:t xml:space="preserve"> During winter and spring 2022, Victorian environmental water was delivered to the lakes</w:t>
      </w:r>
      <w:r w:rsidR="00866338">
        <w:t>,</w:t>
      </w:r>
      <w:r w:rsidR="00452CC9">
        <w:t xml:space="preserve"> which were then flooded naturally by a flood event that was the largest since 1956 and estimated to have inundated 16,842</w:t>
      </w:r>
      <w:r w:rsidR="00866338">
        <w:t> ha</w:t>
      </w:r>
      <w:r w:rsidR="00452CC9">
        <w:t>, compared to the 6,000</w:t>
      </w:r>
      <w:r w:rsidR="00866338">
        <w:t> ha</w:t>
      </w:r>
      <w:r w:rsidR="00452CC9">
        <w:t xml:space="preserve"> that can be inundated with environmental water alone </w:t>
      </w:r>
      <w:r w:rsidR="00452CC9">
        <w:fldChar w:fldCharType="begin"/>
      </w:r>
      <w:r w:rsidR="00452CC9">
        <w:instrText xml:space="preserve"> ADDIN ZOTERO_ITEM CSL_CITATION {"citationID":"NIfH8g4N","properties":{"formattedCitation":"(Parks Victoria 2023)","plainCitation":"(Parks Victoria 2023)","noteIndex":0},"citationItems":[{"id":4077,"uris":["http://zotero.org/users/536544/items/8US4HWSQ"],"itemData":{"id":4077,"type":"document","publisher":"Parks Victoria, Melbourne.","title":"National Parks Act Annual Report 2022–23","author":[{"literal":"Parks Victoria"}],"issued":{"date-parts":[["2023"]]}}}],"schema":"https://github.com/citation-style-language/schema/raw/master/csl-citation.json"} </w:instrText>
      </w:r>
      <w:r w:rsidR="00452CC9">
        <w:fldChar w:fldCharType="separate"/>
      </w:r>
      <w:r w:rsidR="00452CC9" w:rsidRPr="00452CC9">
        <w:rPr>
          <w:rFonts w:cs="Calibri"/>
        </w:rPr>
        <w:t>(Parks Victoria 2023)</w:t>
      </w:r>
      <w:r w:rsidR="00452CC9">
        <w:fldChar w:fldCharType="end"/>
      </w:r>
      <w:r w:rsidR="00452CC9">
        <w:t>.</w:t>
      </w:r>
    </w:p>
    <w:p w14:paraId="0617B7A5" w14:textId="1F7BD772" w:rsidR="00955B05" w:rsidRDefault="00955B05" w:rsidP="00512200">
      <w:pPr>
        <w:pStyle w:val="CaptionWithNote"/>
      </w:pPr>
      <w:bookmarkStart w:id="400" w:name="_Ref131632529"/>
      <w:bookmarkStart w:id="401" w:name="_Toc201867404"/>
      <w:r w:rsidRPr="005D6375">
        <w:t>Figure</w:t>
      </w:r>
      <w:r>
        <w:t> </w:t>
      </w:r>
      <w:r>
        <w:fldChar w:fldCharType="begin" w:fldLock="1"/>
      </w:r>
      <w:r>
        <w:instrText xml:space="preserve"> STYLEREF 1 \s </w:instrText>
      </w:r>
      <w:r>
        <w:fldChar w:fldCharType="separate"/>
      </w:r>
      <w:r w:rsidR="009B47F6">
        <w:rPr>
          <w:noProof/>
        </w:rPr>
        <w:t>5</w:t>
      </w:r>
      <w:r>
        <w:fldChar w:fldCharType="end"/>
      </w:r>
      <w:r>
        <w:t>.</w:t>
      </w:r>
      <w:r>
        <w:fldChar w:fldCharType="begin"/>
      </w:r>
      <w:r>
        <w:instrText xml:space="preserve"> SEQ Figure \* ARABIC \s 1 </w:instrText>
      </w:r>
      <w:r>
        <w:fldChar w:fldCharType="separate"/>
      </w:r>
      <w:r w:rsidR="0000560C">
        <w:rPr>
          <w:noProof/>
        </w:rPr>
        <w:t>28</w:t>
      </w:r>
      <w:r>
        <w:fldChar w:fldCharType="end"/>
      </w:r>
      <w:bookmarkEnd w:id="400"/>
      <w:r w:rsidRPr="005D6375">
        <w:t xml:space="preserve"> </w:t>
      </w:r>
      <w:r w:rsidRPr="00035026">
        <w:t>Hattah</w:t>
      </w:r>
      <w:r>
        <w:t>–</w:t>
      </w:r>
      <w:r w:rsidRPr="00035026">
        <w:t>Kulkyne Lakes</w:t>
      </w:r>
      <w:r>
        <w:t xml:space="preserve"> R</w:t>
      </w:r>
      <w:r w:rsidRPr="00062514">
        <w:t>amsar Site</w:t>
      </w:r>
      <w:r>
        <w:t xml:space="preserve"> –</w:t>
      </w:r>
      <w:r w:rsidRPr="005D6375">
        <w:t xml:space="preserve"> </w:t>
      </w:r>
      <w:r>
        <w:t>areas of d</w:t>
      </w:r>
      <w:r w:rsidRPr="005D6375">
        <w:t>ivers</w:t>
      </w:r>
      <w:r>
        <w:t>e</w:t>
      </w:r>
      <w:r w:rsidRPr="005D6375">
        <w:t xml:space="preserve"> A</w:t>
      </w:r>
      <w:r>
        <w:t xml:space="preserve">NAE </w:t>
      </w:r>
      <w:r w:rsidRPr="005D6375">
        <w:t>types inundated by C</w:t>
      </w:r>
      <w:r>
        <w:t>EW</w:t>
      </w:r>
      <w:r w:rsidRPr="005D6375">
        <w:t xml:space="preserve">, </w:t>
      </w:r>
      <w:r>
        <w:t>2014–24</w:t>
      </w:r>
      <w:bookmarkEnd w:id="401"/>
    </w:p>
    <w:p w14:paraId="56ECF8D3" w14:textId="77777777" w:rsidR="00955B05" w:rsidRPr="00EF3B63" w:rsidRDefault="00955B05" w:rsidP="00512200">
      <w:pPr>
        <w:pStyle w:val="CaptionNote"/>
      </w:pPr>
      <w:r>
        <w:t>CEW = Commonwealth environmental water.</w:t>
      </w:r>
    </w:p>
    <w:p w14:paraId="5C12A638" w14:textId="77777777" w:rsidR="00955B05" w:rsidRDefault="00955B05" w:rsidP="00955B05">
      <w:pPr>
        <w:pStyle w:val="Figure"/>
      </w:pPr>
      <w:r w:rsidRPr="009D7217">
        <w:rPr>
          <w:noProof/>
        </w:rPr>
        <w:drawing>
          <wp:inline distT="0" distB="0" distL="0" distR="0" wp14:anchorId="527F9DF1" wp14:editId="480E311B">
            <wp:extent cx="6120000" cy="2813014"/>
            <wp:effectExtent l="0" t="0" r="0" b="6985"/>
            <wp:docPr id="515939663" name="Picture 29" descr="Stacked column chart. X-axis categories are water years and y-axis is area inundated. Column for each water year stacks the ecosystem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39663" name="Picture 29" descr="Stacked column chart. X-axis categories are water years and y-axis is area inundated. Column for each water year stacks the ecosystem types."/>
                    <pic:cNvPicPr>
                      <a:picLocks noChangeAspect="1" noChangeArrowheads="1"/>
                    </pic:cNvPicPr>
                  </pic:nvPicPr>
                  <pic:blipFill rotWithShape="1">
                    <a:blip r:embed="rId104">
                      <a:extLst>
                        <a:ext uri="{96DAC541-7B7A-43D3-8B79-37D633B846F1}">
                          <asvg:svgBlip xmlns:asvg="http://schemas.microsoft.com/office/drawing/2016/SVG/main" r:embed="rId105"/>
                        </a:ext>
                      </a:extLst>
                    </a:blip>
                    <a:srcRect l="1299" r="1381"/>
                    <a:stretch/>
                  </pic:blipFill>
                  <pic:spPr bwMode="auto">
                    <a:xfrm>
                      <a:off x="0" y="0"/>
                      <a:ext cx="6120000" cy="2813014"/>
                    </a:xfrm>
                    <a:prstGeom prst="rect">
                      <a:avLst/>
                    </a:prstGeom>
                    <a:ln>
                      <a:noFill/>
                    </a:ln>
                    <a:extLst>
                      <a:ext uri="{53640926-AAD7-44D8-BBD7-CCE9431645EC}">
                        <a14:shadowObscured xmlns:a14="http://schemas.microsoft.com/office/drawing/2010/main"/>
                      </a:ext>
                    </a:extLst>
                  </pic:spPr>
                </pic:pic>
              </a:graphicData>
            </a:graphic>
          </wp:inline>
        </w:drawing>
      </w:r>
    </w:p>
    <w:p w14:paraId="244D4B9E" w14:textId="77777777" w:rsidR="00955B05" w:rsidRDefault="00955B05" w:rsidP="00452CC9">
      <w:pPr>
        <w:pStyle w:val="BodyText"/>
        <w:sectPr w:rsidR="00955B05" w:rsidSect="00827FCA">
          <w:pgSz w:w="11906" w:h="16838" w:code="9"/>
          <w:pgMar w:top="1134" w:right="1134" w:bottom="1134" w:left="1134" w:header="510" w:footer="510" w:gutter="0"/>
          <w:cols w:space="284"/>
          <w:docGrid w:linePitch="360"/>
        </w:sectPr>
      </w:pPr>
    </w:p>
    <w:p w14:paraId="56567AC5" w14:textId="08CAB842" w:rsidR="00901BC8" w:rsidRDefault="00901BC8" w:rsidP="00512200">
      <w:pPr>
        <w:pStyle w:val="CaptionWithNote"/>
      </w:pPr>
      <w:bookmarkStart w:id="402" w:name="_Ref105418334"/>
      <w:bookmarkStart w:id="403" w:name="_Toc201867405"/>
      <w:r>
        <w:lastRenderedPageBreak/>
        <w:t>Figure</w:t>
      </w:r>
      <w:r w:rsidR="005A14B8">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29</w:t>
      </w:r>
      <w:r w:rsidR="00137FF4">
        <w:fldChar w:fldCharType="end"/>
      </w:r>
      <w:bookmarkEnd w:id="402"/>
      <w:r>
        <w:t xml:space="preserve"> </w:t>
      </w:r>
      <w:r w:rsidR="005B4431">
        <w:t xml:space="preserve">Map of </w:t>
      </w:r>
      <w:r w:rsidR="002F6339">
        <w:t>Hattah</w:t>
      </w:r>
      <w:r w:rsidR="00233657">
        <w:t>–</w:t>
      </w:r>
      <w:r w:rsidR="002F6339">
        <w:t>Kulkyne Lakes Ramsar Site</w:t>
      </w:r>
      <w:r w:rsidR="005A14B8">
        <w:t>,</w:t>
      </w:r>
      <w:r w:rsidR="00790062">
        <w:t xml:space="preserve"> showing spatial extent of annual </w:t>
      </w:r>
      <w:r w:rsidR="003A285E">
        <w:t xml:space="preserve">frequency of inundation </w:t>
      </w:r>
      <w:r>
        <w:t xml:space="preserve">by </w:t>
      </w:r>
      <w:r w:rsidR="00973207">
        <w:t>C</w:t>
      </w:r>
      <w:r w:rsidR="00955B05">
        <w:t>EW</w:t>
      </w:r>
      <w:r w:rsidR="00973207">
        <w:t>,</w:t>
      </w:r>
      <w:r>
        <w:t xml:space="preserve"> </w:t>
      </w:r>
      <w:r w:rsidR="001A7904">
        <w:t>2014–24</w:t>
      </w:r>
      <w:bookmarkEnd w:id="403"/>
    </w:p>
    <w:p w14:paraId="2A660669" w14:textId="7D58F8B5" w:rsidR="00D962E7" w:rsidRPr="00D962E7" w:rsidRDefault="00D962E7" w:rsidP="00512200">
      <w:pPr>
        <w:pStyle w:val="CaptionNote"/>
      </w:pPr>
      <w:r>
        <w:t>CEW = Commonwealth environmental water.</w:t>
      </w:r>
    </w:p>
    <w:p w14:paraId="3C66EFC9" w14:textId="0499BCBC" w:rsidR="00B37B65" w:rsidRDefault="0D65A015" w:rsidP="00306A5D">
      <w:pPr>
        <w:pStyle w:val="Figure"/>
      </w:pPr>
      <w:r>
        <w:rPr>
          <w:noProof/>
        </w:rPr>
        <w:drawing>
          <wp:inline distT="0" distB="0" distL="0" distR="0" wp14:anchorId="045ED7D2" wp14:editId="7A81711B">
            <wp:extent cx="7113600" cy="5472000"/>
            <wp:effectExtent l="0" t="0" r="0" b="0"/>
            <wp:docPr id="1837978043" name="Picture 18379780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978043" name="Picture 1837978043">
                      <a:extLst>
                        <a:ext uri="{C183D7F6-B498-43B3-948B-1728B52AA6E4}">
                          <adec:decorative xmlns:adec="http://schemas.microsoft.com/office/drawing/2017/decorative" val="1"/>
                        </a:ext>
                      </a:extLst>
                    </pic:cNvPr>
                    <pic:cNvPicPr/>
                  </pic:nvPicPr>
                  <pic:blipFill>
                    <a:blip r:embed="rId106"/>
                    <a:stretch>
                      <a:fillRect/>
                    </a:stretch>
                  </pic:blipFill>
                  <pic:spPr>
                    <a:xfrm>
                      <a:off x="0" y="0"/>
                      <a:ext cx="7113600" cy="5472000"/>
                    </a:xfrm>
                    <a:prstGeom prst="rect">
                      <a:avLst/>
                    </a:prstGeom>
                  </pic:spPr>
                </pic:pic>
              </a:graphicData>
            </a:graphic>
          </wp:inline>
        </w:drawing>
      </w:r>
    </w:p>
    <w:p w14:paraId="6C14EBFD" w14:textId="77777777" w:rsidR="00955B05" w:rsidRDefault="00955B05" w:rsidP="00955B05">
      <w:pPr>
        <w:sectPr w:rsidR="00955B05" w:rsidSect="00827FCA">
          <w:pgSz w:w="16838" w:h="11906" w:orient="landscape" w:code="9"/>
          <w:pgMar w:top="1134" w:right="1134" w:bottom="1134" w:left="1134" w:header="510" w:footer="510" w:gutter="0"/>
          <w:cols w:space="284"/>
          <w:docGrid w:linePitch="360"/>
        </w:sectPr>
      </w:pPr>
    </w:p>
    <w:p w14:paraId="0762BF29" w14:textId="339C661A" w:rsidR="00962CE1" w:rsidRPr="009812FF" w:rsidRDefault="00962CE1" w:rsidP="00962CE1">
      <w:pPr>
        <w:pStyle w:val="Heading3"/>
      </w:pPr>
      <w:r w:rsidRPr="009812FF">
        <w:lastRenderedPageBreak/>
        <w:t>NSW Central Murray Forests</w:t>
      </w:r>
      <w:r w:rsidR="00FC38F6">
        <w:t xml:space="preserve"> (Koondrook and Werai forests)</w:t>
      </w:r>
    </w:p>
    <w:p w14:paraId="5565A6AE" w14:textId="4CB875D2" w:rsidR="00A8341C" w:rsidRPr="004A3A37" w:rsidRDefault="00A151FD" w:rsidP="005D426B">
      <w:pPr>
        <w:pStyle w:val="BodyText"/>
      </w:pPr>
      <w:r w:rsidRPr="004A3A37">
        <w:t>The NSW Central Murray Forests Ramsar Site</w:t>
      </w:r>
      <w:r w:rsidR="00962CE1" w:rsidRPr="004A3A37">
        <w:t xml:space="preserve"> received </w:t>
      </w:r>
      <w:r w:rsidR="00EF3B63">
        <w:t>CEW</w:t>
      </w:r>
      <w:r w:rsidR="00962CE1" w:rsidRPr="004A3A37">
        <w:t xml:space="preserve"> in </w:t>
      </w:r>
      <w:r w:rsidR="00890646">
        <w:t>8</w:t>
      </w:r>
      <w:r w:rsidR="00962CE1" w:rsidRPr="004A3A37">
        <w:t xml:space="preserve"> of the </w:t>
      </w:r>
      <w:r w:rsidR="00F7360E">
        <w:t>10 years</w:t>
      </w:r>
      <w:r w:rsidR="001D5D94" w:rsidRPr="004A3A37">
        <w:t xml:space="preserve"> </w:t>
      </w:r>
      <w:r w:rsidR="001A7904">
        <w:t>2014–24</w:t>
      </w:r>
      <w:r w:rsidR="00962CE1" w:rsidRPr="004A3A37">
        <w:t xml:space="preserve"> (</w:t>
      </w:r>
      <w:r w:rsidR="00431642">
        <w:fldChar w:fldCharType="begin" w:fldLock="1"/>
      </w:r>
      <w:r w:rsidR="00431642">
        <w:instrText xml:space="preserve"> REF _Ref131633149 \h </w:instrText>
      </w:r>
      <w:r w:rsidR="00431642">
        <w:fldChar w:fldCharType="separate"/>
      </w:r>
      <w:r w:rsidR="009B47F6" w:rsidRPr="005D6375">
        <w:t>Figure</w:t>
      </w:r>
      <w:r w:rsidR="009B47F6">
        <w:t> </w:t>
      </w:r>
      <w:r w:rsidR="009B47F6">
        <w:rPr>
          <w:noProof/>
        </w:rPr>
        <w:t>5</w:t>
      </w:r>
      <w:r w:rsidR="009B47F6">
        <w:t>.</w:t>
      </w:r>
      <w:r w:rsidR="009B47F6">
        <w:rPr>
          <w:noProof/>
        </w:rPr>
        <w:t>30</w:t>
      </w:r>
      <w:r w:rsidR="00431642">
        <w:fldChar w:fldCharType="end"/>
      </w:r>
      <w:r w:rsidR="00431642">
        <w:t xml:space="preserve">, </w:t>
      </w:r>
      <w:r w:rsidR="00962CE1" w:rsidRPr="004A3A37">
        <w:fldChar w:fldCharType="begin" w:fldLock="1"/>
      </w:r>
      <w:r w:rsidR="00962CE1" w:rsidRPr="004A3A37">
        <w:instrText xml:space="preserve"> REF _Ref105418376 \h </w:instrText>
      </w:r>
      <w:r w:rsidR="009A17CB">
        <w:instrText xml:space="preserve"> \* MERGEFORMAT </w:instrText>
      </w:r>
      <w:r w:rsidR="00962CE1" w:rsidRPr="004A3A37">
        <w:fldChar w:fldCharType="separate"/>
      </w:r>
      <w:r w:rsidR="009B47F6">
        <w:t>Figure 5.31</w:t>
      </w:r>
      <w:r w:rsidR="00962CE1" w:rsidRPr="004A3A37">
        <w:fldChar w:fldCharType="end"/>
      </w:r>
      <w:r w:rsidR="00962CE1" w:rsidRPr="004A3A37">
        <w:t>)</w:t>
      </w:r>
      <w:r w:rsidRPr="004A3A37">
        <w:t>.</w:t>
      </w:r>
      <w:r w:rsidR="00A27759">
        <w:t xml:space="preserve"> </w:t>
      </w:r>
      <w:r w:rsidRPr="004A3A37">
        <w:t xml:space="preserve">The site consists of </w:t>
      </w:r>
      <w:r w:rsidR="00285345">
        <w:t>3</w:t>
      </w:r>
      <w:r w:rsidRPr="004A3A37">
        <w:t xml:space="preserve"> large river red gum forest </w:t>
      </w:r>
      <w:r w:rsidR="00A8341C" w:rsidRPr="004A3A37">
        <w:t>groups</w:t>
      </w:r>
      <w:r w:rsidR="00285345">
        <w:t>:</w:t>
      </w:r>
      <w:r w:rsidRPr="004A3A37">
        <w:t xml:space="preserve"> Millewa, Koondrook</w:t>
      </w:r>
      <w:r w:rsidR="003D623E">
        <w:t>–</w:t>
      </w:r>
      <w:r w:rsidRPr="004A3A37">
        <w:t xml:space="preserve">Perricoota and Werai. </w:t>
      </w:r>
      <w:r w:rsidR="0075193C" w:rsidRPr="004A3A37">
        <w:t>Most of the</w:t>
      </w:r>
      <w:r w:rsidRPr="004A3A37">
        <w:t xml:space="preserve"> </w:t>
      </w:r>
      <w:r w:rsidR="00586B69">
        <w:t xml:space="preserve">environmental </w:t>
      </w:r>
      <w:r w:rsidRPr="004A3A37">
        <w:t xml:space="preserve">water </w:t>
      </w:r>
      <w:r w:rsidR="00586B69">
        <w:t>is delivered via the Murray River</w:t>
      </w:r>
      <w:r w:rsidR="003D623E">
        <w:t>,</w:t>
      </w:r>
      <w:r w:rsidR="00586B69">
        <w:t xml:space="preserve"> </w:t>
      </w:r>
      <w:r w:rsidR="00E840B6">
        <w:t xml:space="preserve">typically </w:t>
      </w:r>
      <w:r w:rsidRPr="004A3A37">
        <w:t xml:space="preserve">inundating </w:t>
      </w:r>
      <w:r w:rsidR="00431A97" w:rsidRPr="004A3A37">
        <w:t>approximately 4</w:t>
      </w:r>
      <w:r w:rsidR="00285345">
        <w:t>,</w:t>
      </w:r>
      <w:r w:rsidR="00431A97" w:rsidRPr="004A3A37">
        <w:t>000</w:t>
      </w:r>
      <w:r w:rsidR="005551A7">
        <w:t xml:space="preserve"> ha </w:t>
      </w:r>
      <w:r w:rsidR="00431A97" w:rsidRPr="004A3A37">
        <w:t xml:space="preserve">or more of </w:t>
      </w:r>
      <w:r w:rsidRPr="004A3A37">
        <w:t>the Millewa section in conjunction with the Barmah Forest Ramsar Site on the opposite bank of the Murray River</w:t>
      </w:r>
      <w:r w:rsidR="00431A97" w:rsidRPr="004A3A37">
        <w:t>. In 2016–17</w:t>
      </w:r>
      <w:r w:rsidR="003D623E">
        <w:t>,</w:t>
      </w:r>
      <w:r w:rsidR="00431A97" w:rsidRPr="004A3A37">
        <w:t xml:space="preserve"> the Barmah and Millewa sites were watered </w:t>
      </w:r>
      <w:r w:rsidR="001D5D94" w:rsidRPr="004A3A37">
        <w:t xml:space="preserve">with </w:t>
      </w:r>
      <w:r w:rsidR="00431A97" w:rsidRPr="004A3A37">
        <w:t>1</w:t>
      </w:r>
      <w:r w:rsidR="0033241C" w:rsidRPr="004A3A37">
        <w:t>55</w:t>
      </w:r>
      <w:r w:rsidR="00A43B48">
        <w:t> </w:t>
      </w:r>
      <w:r w:rsidR="00431A97" w:rsidRPr="004A3A37">
        <w:t xml:space="preserve">GL </w:t>
      </w:r>
      <w:r w:rsidR="001D5D94" w:rsidRPr="004A3A37">
        <w:t>from T</w:t>
      </w:r>
      <w:r w:rsidR="002A703E">
        <w:t xml:space="preserve">he </w:t>
      </w:r>
      <w:r w:rsidR="001D5D94" w:rsidRPr="004A3A37">
        <w:t>L</w:t>
      </w:r>
      <w:r w:rsidR="002A703E">
        <w:t xml:space="preserve">iving </w:t>
      </w:r>
      <w:r w:rsidR="001D5D94" w:rsidRPr="004A3A37">
        <w:t>M</w:t>
      </w:r>
      <w:r w:rsidR="002A703E">
        <w:t>urray Program</w:t>
      </w:r>
      <w:r w:rsidR="00A8341C" w:rsidRPr="004A3A37">
        <w:t xml:space="preserve"> </w:t>
      </w:r>
      <w:r w:rsidR="00F363CC">
        <w:t xml:space="preserve">to provide the annual inundation cycle for </w:t>
      </w:r>
      <w:r w:rsidR="00452CC9">
        <w:t xml:space="preserve">both </w:t>
      </w:r>
      <w:r w:rsidR="00F363CC">
        <w:t>the Barma</w:t>
      </w:r>
      <w:r w:rsidR="00452CC9">
        <w:t xml:space="preserve">h and </w:t>
      </w:r>
      <w:r w:rsidR="00F363CC">
        <w:t xml:space="preserve">Millewa </w:t>
      </w:r>
      <w:r w:rsidR="00A43B48">
        <w:t>forests combined</w:t>
      </w:r>
      <w:r w:rsidR="0033241C" w:rsidRPr="004A3A37">
        <w:t>.</w:t>
      </w:r>
    </w:p>
    <w:p w14:paraId="5F8D2C16" w14:textId="4FCBC315" w:rsidR="00A8341C" w:rsidRPr="004A3A37" w:rsidRDefault="00A8341C" w:rsidP="005D426B">
      <w:pPr>
        <w:pStyle w:val="BodyText"/>
      </w:pPr>
      <w:r w:rsidRPr="004A3A37">
        <w:t xml:space="preserve">Wholesale inundation of the Millewa group is likely to contribute to the maintenance of </w:t>
      </w:r>
      <w:r w:rsidR="002A703E">
        <w:t xml:space="preserve">the </w:t>
      </w:r>
      <w:r w:rsidRPr="004A3A37">
        <w:t xml:space="preserve">ecological character of the site. The </w:t>
      </w:r>
      <w:r w:rsidR="00506768">
        <w:t>ECD</w:t>
      </w:r>
      <w:r w:rsidRPr="004A3A37">
        <w:t xml:space="preserve"> for the site </w:t>
      </w:r>
      <w:r w:rsidR="00D21288">
        <w:fldChar w:fldCharType="begin"/>
      </w:r>
      <w:r w:rsidR="00D21288">
        <w:instrText xml:space="preserve"> ADDIN ZOTERO_ITEM CSL_CITATION {"citationID":"Z1dwAJgj","properties":{"formattedCitation":"(Harrington and Hale 2011)","plainCitation":"(Harrington and Hale 2011)","noteIndex":0},"citationItems":[{"id":3503,"uris":["http://zotero.org/users/536544/items/TEIVMVJ9"],"itemData":{"id":3503,"type":"report","event-place":"Canberra, Australia","language":"en","page":"149","publisher":"Department of Sustainability, Environment,  Water, Population and Communities","publisher-place":"Canberra, Australia","source":"Zotero","title":"NSW Central Murray Forests Ramsar site - Ecological Character Description","author":[{"family":"Harrington","given":"B"},{"family":"Hale","given":"Jennifer"}],"issued":{"date-parts":[["2011"]]}}}],"schema":"https://github.com/citation-style-language/schema/raw/master/csl-citation.json"} </w:instrText>
      </w:r>
      <w:r w:rsidR="00D21288">
        <w:fldChar w:fldCharType="separate"/>
      </w:r>
      <w:r w:rsidR="00D21288" w:rsidRPr="00D21288">
        <w:rPr>
          <w:rFonts w:cs="Calibri"/>
        </w:rPr>
        <w:t>(Harrington and Hale 2011)</w:t>
      </w:r>
      <w:r w:rsidR="00D21288">
        <w:fldChar w:fldCharType="end"/>
      </w:r>
      <w:r w:rsidRPr="004A3A37">
        <w:t xml:space="preserve"> define</w:t>
      </w:r>
      <w:r w:rsidR="00924B50">
        <w:t>s</w:t>
      </w:r>
      <w:r w:rsidRPr="004A3A37">
        <w:t xml:space="preserve"> ecological character at large spatial scales based on the current measured extent of marshes and river red gum forest in each of the forest blocks</w:t>
      </w:r>
      <w:r w:rsidR="00DB40AC">
        <w:t>. For example,</w:t>
      </w:r>
      <w:r w:rsidRPr="004A3A37">
        <w:t xml:space="preserve"> there should </w:t>
      </w:r>
      <w:r w:rsidR="00DB40AC">
        <w:t>always b</w:t>
      </w:r>
      <w:r w:rsidRPr="004A3A37">
        <w:t>e more than 20,000</w:t>
      </w:r>
      <w:r w:rsidR="005551A7">
        <w:t xml:space="preserve"> ha </w:t>
      </w:r>
      <w:r w:rsidRPr="004A3A37">
        <w:t>of river red gum forest in the Millewa group</w:t>
      </w:r>
      <w:r w:rsidR="00A43B48">
        <w:t>,</w:t>
      </w:r>
      <w:r w:rsidR="00DB40AC">
        <w:t xml:space="preserve"> and loss of forest extent would represent a change in character.</w:t>
      </w:r>
      <w:r w:rsidRPr="004A3A37">
        <w:t xml:space="preserve"> </w:t>
      </w:r>
      <w:r w:rsidR="00DB40AC">
        <w:t>H</w:t>
      </w:r>
      <w:r w:rsidRPr="004A3A37">
        <w:t>ydrolog</w:t>
      </w:r>
      <w:r w:rsidR="00DB40AC">
        <w:t xml:space="preserve">ical requirements defining the character of the site are </w:t>
      </w:r>
      <w:r w:rsidRPr="004A3A37">
        <w:t>defined using recurrence intervals of floods in the Murray River</w:t>
      </w:r>
      <w:r w:rsidR="00DB40AC">
        <w:t>.</w:t>
      </w:r>
      <w:r w:rsidR="00A27759">
        <w:t xml:space="preserve"> </w:t>
      </w:r>
      <w:r w:rsidR="00DB40AC">
        <w:t>For example</w:t>
      </w:r>
      <w:r w:rsidR="00924B50">
        <w:t>,</w:t>
      </w:r>
      <w:r w:rsidR="00DB40AC">
        <w:t xml:space="preserve"> </w:t>
      </w:r>
      <w:r w:rsidRPr="004A3A37">
        <w:t>maintain</w:t>
      </w:r>
      <w:r w:rsidR="00DB40AC">
        <w:t>ing</w:t>
      </w:r>
      <w:r w:rsidRPr="004A3A37">
        <w:t xml:space="preserve"> channels and </w:t>
      </w:r>
      <w:r w:rsidR="00D55B36" w:rsidRPr="004A3A37">
        <w:t>low-lying</w:t>
      </w:r>
      <w:r w:rsidRPr="004A3A37">
        <w:t xml:space="preserve"> areas in the Millewa group requires a minimum of 5 high flows of </w:t>
      </w:r>
      <w:r w:rsidR="00F25746">
        <w:t xml:space="preserve">more than </w:t>
      </w:r>
      <w:r w:rsidRPr="004A3A37">
        <w:t>12,500</w:t>
      </w:r>
      <w:r w:rsidR="008A412C">
        <w:t> </w:t>
      </w:r>
      <w:r w:rsidRPr="004A3A37">
        <w:t xml:space="preserve">ML/day for </w:t>
      </w:r>
      <w:r w:rsidR="004F2209" w:rsidRPr="004A3A37">
        <w:t>70-day</w:t>
      </w:r>
      <w:r w:rsidRPr="004A3A37">
        <w:t xml:space="preserve"> durations downstream of Yarrawonga in any 10</w:t>
      </w:r>
      <w:r w:rsidR="00924B50">
        <w:t>-</w:t>
      </w:r>
      <w:r w:rsidRPr="004A3A37">
        <w:t>year period</w:t>
      </w:r>
      <w:r w:rsidR="002F72A3">
        <w:t>,</w:t>
      </w:r>
      <w:r w:rsidR="00890646">
        <w:t xml:space="preserve"> which has been achieved to 2024</w:t>
      </w:r>
      <w:r w:rsidRPr="004A3A37">
        <w:t>.</w:t>
      </w:r>
    </w:p>
    <w:p w14:paraId="52CC1523" w14:textId="1484590E" w:rsidR="00F25746" w:rsidRDefault="00737B56" w:rsidP="00F25746">
      <w:pPr>
        <w:pStyle w:val="BodyText"/>
      </w:pPr>
      <w:r w:rsidRPr="004A3A37">
        <w:t>Outside of the Barmah</w:t>
      </w:r>
      <w:r w:rsidR="00816D83">
        <w:t>–</w:t>
      </w:r>
      <w:r w:rsidRPr="004A3A37">
        <w:t xml:space="preserve">Millewa, </w:t>
      </w:r>
      <w:r w:rsidR="00EF3B63">
        <w:t>CEW</w:t>
      </w:r>
      <w:r w:rsidRPr="004A3A37">
        <w:t xml:space="preserve"> </w:t>
      </w:r>
      <w:r w:rsidR="00F25746">
        <w:t>was</w:t>
      </w:r>
      <w:r w:rsidR="00BD16E2" w:rsidRPr="004A3A37">
        <w:t xml:space="preserve"> only </w:t>
      </w:r>
      <w:r w:rsidRPr="004A3A37">
        <w:t xml:space="preserve">used at </w:t>
      </w:r>
      <w:r w:rsidR="0033241C" w:rsidRPr="004A3A37">
        <w:t>Pollock Swamp in the Koondrook group</w:t>
      </w:r>
      <w:r w:rsidR="00C1332D" w:rsidRPr="004A3A37">
        <w:t>, a 700</w:t>
      </w:r>
      <w:r w:rsidR="00470047">
        <w:t>-</w:t>
      </w:r>
      <w:r w:rsidR="00C1332D" w:rsidRPr="004A3A37">
        <w:t xml:space="preserve">ha nature reserve at the western end of the Ramsar </w:t>
      </w:r>
      <w:r w:rsidR="00924B50">
        <w:t>S</w:t>
      </w:r>
      <w:r w:rsidR="00C1332D" w:rsidRPr="004A3A37">
        <w:t>ite (approximately 1% of the Ramsar Site</w:t>
      </w:r>
      <w:r w:rsidR="00DB40AC">
        <w:t xml:space="preserve"> area</w:t>
      </w:r>
      <w:r w:rsidR="00C1332D" w:rsidRPr="004A3A37">
        <w:t>)</w:t>
      </w:r>
      <w:r w:rsidRPr="004A3A37">
        <w:t>.</w:t>
      </w:r>
      <w:r w:rsidR="00BD16E2" w:rsidRPr="004A3A37">
        <w:t xml:space="preserve"> A new program commenced annual pumping from the Murray in 2018–19</w:t>
      </w:r>
      <w:r w:rsidR="003F0BC4">
        <w:t>, when</w:t>
      </w:r>
      <w:r w:rsidR="00F363CC">
        <w:t xml:space="preserve"> 2</w:t>
      </w:r>
      <w:r w:rsidR="00816D83">
        <w:t>–</w:t>
      </w:r>
      <w:r w:rsidR="00F363CC">
        <w:t>3.5</w:t>
      </w:r>
      <w:r w:rsidR="00816D83">
        <w:t> </w:t>
      </w:r>
      <w:r w:rsidR="00F363CC">
        <w:t xml:space="preserve">GL of </w:t>
      </w:r>
      <w:r w:rsidR="00EF3B63">
        <w:t>CEW</w:t>
      </w:r>
      <w:r w:rsidR="00470047">
        <w:t xml:space="preserve"> were</w:t>
      </w:r>
      <w:r w:rsidR="00F363CC">
        <w:t xml:space="preserve"> </w:t>
      </w:r>
      <w:r w:rsidR="00A43B48">
        <w:t xml:space="preserve">released </w:t>
      </w:r>
      <w:r w:rsidR="00BD16E2" w:rsidRPr="004A3A37">
        <w:t xml:space="preserve">to </w:t>
      </w:r>
      <w:r w:rsidR="00C1332D" w:rsidRPr="004A3A37">
        <w:t>restore</w:t>
      </w:r>
      <w:r w:rsidR="00BD16E2" w:rsidRPr="004A3A37">
        <w:t xml:space="preserve"> approximately 100</w:t>
      </w:r>
      <w:r w:rsidR="008A412C">
        <w:t> </w:t>
      </w:r>
      <w:r w:rsidR="00BD16E2" w:rsidRPr="004A3A37">
        <w:t>ha of shallow wallaby grass and river red gum swamp</w:t>
      </w:r>
      <w:r w:rsidR="00F13DFA" w:rsidRPr="004A3A37">
        <w:t xml:space="preserve">. </w:t>
      </w:r>
      <w:r w:rsidR="00C1332D" w:rsidRPr="004A3A37">
        <w:t xml:space="preserve">This project </w:t>
      </w:r>
      <w:r w:rsidR="00F363CC">
        <w:t xml:space="preserve">is likely to have </w:t>
      </w:r>
      <w:r w:rsidR="00C1332D" w:rsidRPr="004A3A37">
        <w:t>successful outcomes but</w:t>
      </w:r>
      <w:r w:rsidR="00A43B48">
        <w:t>,</w:t>
      </w:r>
      <w:r w:rsidR="00C1332D" w:rsidRPr="004A3A37">
        <w:t xml:space="preserve"> </w:t>
      </w:r>
      <w:r w:rsidR="00F363CC">
        <w:t>at this local scale</w:t>
      </w:r>
      <w:r w:rsidR="00A43B48">
        <w:t>,</w:t>
      </w:r>
      <w:r w:rsidR="00F363CC">
        <w:t xml:space="preserve"> </w:t>
      </w:r>
      <w:r w:rsidR="00F82144">
        <w:t xml:space="preserve">it </w:t>
      </w:r>
      <w:r w:rsidR="00816D83">
        <w:t>is</w:t>
      </w:r>
      <w:r w:rsidR="00F363CC">
        <w:t xml:space="preserve"> a small contribution </w:t>
      </w:r>
      <w:r w:rsidR="00C1332D" w:rsidRPr="004A3A37">
        <w:t>towards maintaining the ecological character of the Ramsar Site</w:t>
      </w:r>
      <w:r w:rsidR="00F363CC">
        <w:t xml:space="preserve"> where </w:t>
      </w:r>
      <w:r w:rsidR="00F25746">
        <w:t xml:space="preserve">critical </w:t>
      </w:r>
      <w:r w:rsidR="004A3A37" w:rsidRPr="004A3A37">
        <w:t>CPS</w:t>
      </w:r>
      <w:r w:rsidR="007A5DFD">
        <w:t xml:space="preserve"> </w:t>
      </w:r>
      <w:r w:rsidR="00F363CC">
        <w:t xml:space="preserve">are </w:t>
      </w:r>
      <w:r w:rsidR="007A5DFD">
        <w:t>defined</w:t>
      </w:r>
      <w:r w:rsidR="004A3A37" w:rsidRPr="004A3A37">
        <w:t xml:space="preserve"> at much larger scales</w:t>
      </w:r>
      <w:r w:rsidR="00C1332D" w:rsidRPr="004A3A37">
        <w:t>.</w:t>
      </w:r>
      <w:r w:rsidR="0003392D" w:rsidRPr="0003392D">
        <w:t xml:space="preserve"> </w:t>
      </w:r>
      <w:r w:rsidR="0003392D">
        <w:t xml:space="preserve">The remainder of the extensive Koondrook Forest </w:t>
      </w:r>
      <w:r w:rsidR="00F25746">
        <w:t>G</w:t>
      </w:r>
      <w:r w:rsidR="0003392D">
        <w:t>roup (34,524</w:t>
      </w:r>
      <w:r w:rsidR="008C223C">
        <w:t> </w:t>
      </w:r>
      <w:r w:rsidR="0003392D">
        <w:t xml:space="preserve">ha) and the </w:t>
      </w:r>
      <w:r w:rsidR="0003392D" w:rsidRPr="008845C6">
        <w:t>Werai</w:t>
      </w:r>
      <w:r w:rsidR="0003392D">
        <w:t xml:space="preserve"> </w:t>
      </w:r>
      <w:r w:rsidR="00F25746">
        <w:t>F</w:t>
      </w:r>
      <w:r w:rsidR="0003392D">
        <w:t xml:space="preserve">orest </w:t>
      </w:r>
      <w:r w:rsidR="00F25746">
        <w:t xml:space="preserve">Group </w:t>
      </w:r>
      <w:r w:rsidR="0003392D">
        <w:t>(11,421</w:t>
      </w:r>
      <w:r w:rsidR="008C223C">
        <w:t> </w:t>
      </w:r>
      <w:r w:rsidR="0003392D">
        <w:t xml:space="preserve">ha) have not received </w:t>
      </w:r>
      <w:r w:rsidR="00EF3B63">
        <w:t>CEW</w:t>
      </w:r>
      <w:r w:rsidR="0003392D">
        <w:t xml:space="preserve"> since monitoring began in 2014.</w:t>
      </w:r>
      <w:r w:rsidR="00890646">
        <w:t xml:space="preserve"> The W</w:t>
      </w:r>
      <w:r w:rsidR="00890646" w:rsidRPr="00890646">
        <w:t>erai Forest was handed back to the Werai Land and Water Aboriginal Corporation in 2023</w:t>
      </w:r>
      <w:r w:rsidR="00254685">
        <w:t>, and</w:t>
      </w:r>
      <w:r w:rsidR="00890646">
        <w:t xml:space="preserve"> plans </w:t>
      </w:r>
      <w:r w:rsidR="00254685">
        <w:t>are</w:t>
      </w:r>
      <w:r w:rsidR="00890646">
        <w:t xml:space="preserve"> being developed for watering the Werai </w:t>
      </w:r>
      <w:r w:rsidR="00254685">
        <w:t>F</w:t>
      </w:r>
      <w:r w:rsidR="00890646">
        <w:t xml:space="preserve">orest. A watering trial was </w:t>
      </w:r>
      <w:r w:rsidR="00890646" w:rsidRPr="00890646">
        <w:t xml:space="preserve">carried out </w:t>
      </w:r>
      <w:r w:rsidR="00890646">
        <w:t xml:space="preserve">in October 2024 using </w:t>
      </w:r>
      <w:r w:rsidR="00EF3B63">
        <w:t>CEW</w:t>
      </w:r>
      <w:r w:rsidR="00890646" w:rsidRPr="00890646">
        <w:t xml:space="preserve"> </w:t>
      </w:r>
      <w:r w:rsidR="00890646">
        <w:t xml:space="preserve">from the </w:t>
      </w:r>
      <w:r w:rsidR="00890646" w:rsidRPr="00890646">
        <w:t>Edward–Kolety River to send water flows into Werai Forest.</w:t>
      </w:r>
    </w:p>
    <w:p w14:paraId="73FD9D24" w14:textId="0461740F" w:rsidR="00D4236F" w:rsidRDefault="00D4236F" w:rsidP="00563F55">
      <w:pPr>
        <w:pStyle w:val="CaptionWithNote"/>
        <w:spacing w:before="120"/>
      </w:pPr>
      <w:bookmarkStart w:id="404" w:name="_Ref131633149"/>
      <w:bookmarkStart w:id="405" w:name="_Toc201867406"/>
      <w:r w:rsidRPr="005D6375">
        <w:t>Figure</w:t>
      </w:r>
      <w:r>
        <w:t> </w:t>
      </w:r>
      <w:r>
        <w:fldChar w:fldCharType="begin" w:fldLock="1"/>
      </w:r>
      <w:r>
        <w:instrText xml:space="preserve"> STYLEREF 1 \s </w:instrText>
      </w:r>
      <w:r>
        <w:fldChar w:fldCharType="separate"/>
      </w:r>
      <w:r w:rsidR="009B47F6">
        <w:rPr>
          <w:noProof/>
        </w:rPr>
        <w:t>5</w:t>
      </w:r>
      <w:r>
        <w:fldChar w:fldCharType="end"/>
      </w:r>
      <w:r>
        <w:t>.</w:t>
      </w:r>
      <w:r>
        <w:fldChar w:fldCharType="begin"/>
      </w:r>
      <w:r>
        <w:instrText xml:space="preserve"> SEQ Figure \* ARABIC \s 1 </w:instrText>
      </w:r>
      <w:r>
        <w:fldChar w:fldCharType="separate"/>
      </w:r>
      <w:r w:rsidR="0000560C">
        <w:rPr>
          <w:noProof/>
        </w:rPr>
        <w:t>30</w:t>
      </w:r>
      <w:r>
        <w:fldChar w:fldCharType="end"/>
      </w:r>
      <w:bookmarkEnd w:id="404"/>
      <w:r w:rsidRPr="005D6375">
        <w:t xml:space="preserve"> </w:t>
      </w:r>
      <w:r w:rsidRPr="00333E9B">
        <w:t>NSW Central Murray Forests</w:t>
      </w:r>
      <w:r>
        <w:t xml:space="preserve"> R</w:t>
      </w:r>
      <w:r w:rsidRPr="00062514">
        <w:t>amsar Site</w:t>
      </w:r>
      <w:r>
        <w:t xml:space="preserve"> –</w:t>
      </w:r>
      <w:r w:rsidRPr="005D6375">
        <w:t xml:space="preserve"> </w:t>
      </w:r>
      <w:r>
        <w:t>areas of d</w:t>
      </w:r>
      <w:r w:rsidRPr="005D6375">
        <w:t>ivers</w:t>
      </w:r>
      <w:r>
        <w:t>e</w:t>
      </w:r>
      <w:r w:rsidRPr="005D6375">
        <w:t xml:space="preserve"> A</w:t>
      </w:r>
      <w:r>
        <w:t>NAE ty</w:t>
      </w:r>
      <w:r w:rsidRPr="005D6375">
        <w:t>pes inundated by C</w:t>
      </w:r>
      <w:r>
        <w:t>EW</w:t>
      </w:r>
      <w:r w:rsidRPr="005D6375">
        <w:t xml:space="preserve">, </w:t>
      </w:r>
      <w:r>
        <w:t>2014–24</w:t>
      </w:r>
      <w:bookmarkEnd w:id="405"/>
    </w:p>
    <w:p w14:paraId="63825C4C" w14:textId="77777777" w:rsidR="00D4236F" w:rsidRPr="00951E45" w:rsidRDefault="00D4236F" w:rsidP="00512200">
      <w:pPr>
        <w:pStyle w:val="CaptionNote"/>
      </w:pPr>
      <w:r>
        <w:t>CEW = Commonwealth environmental water.</w:t>
      </w:r>
    </w:p>
    <w:p w14:paraId="1B1BB0F2" w14:textId="77777777" w:rsidR="00D4236F" w:rsidRDefault="00D4236F" w:rsidP="00D4236F">
      <w:pPr>
        <w:pStyle w:val="Figure"/>
      </w:pPr>
      <w:r w:rsidRPr="00A635BA">
        <w:rPr>
          <w:noProof/>
        </w:rPr>
        <w:drawing>
          <wp:inline distT="0" distB="0" distL="0" distR="0" wp14:anchorId="105FE585" wp14:editId="126B01F2">
            <wp:extent cx="5910681" cy="2906972"/>
            <wp:effectExtent l="0" t="0" r="0" b="8255"/>
            <wp:docPr id="891644140" name="Picture 30" descr="Stacked column chart. X-axis categories are water years and y-axis is area inundated. Column for each water year stacks the ecosystem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644140" name="Picture 30" descr="Stacked column chart. X-axis categories are water years and y-axis is area inundated. Column for each water year stacks the ecosystem types."/>
                    <pic:cNvPicPr>
                      <a:picLocks noChangeAspect="1" noChangeArrowheads="1"/>
                    </pic:cNvPicPr>
                  </pic:nvPicPr>
                  <pic:blipFill rotWithShape="1">
                    <a:blip r:embed="rId107">
                      <a:extLst>
                        <a:ext uri="{96DAC541-7B7A-43D3-8B79-37D633B846F1}">
                          <asvg:svgBlip xmlns:asvg="http://schemas.microsoft.com/office/drawing/2016/SVG/main" r:embed="rId108"/>
                        </a:ext>
                      </a:extLst>
                    </a:blip>
                    <a:srcRect l="1040" r="8007"/>
                    <a:stretch/>
                  </pic:blipFill>
                  <pic:spPr bwMode="auto">
                    <a:xfrm>
                      <a:off x="0" y="0"/>
                      <a:ext cx="5943073" cy="2922903"/>
                    </a:xfrm>
                    <a:prstGeom prst="rect">
                      <a:avLst/>
                    </a:prstGeom>
                    <a:ln>
                      <a:noFill/>
                    </a:ln>
                    <a:extLst>
                      <a:ext uri="{53640926-AAD7-44D8-BBD7-CCE9431645EC}">
                        <a14:shadowObscured xmlns:a14="http://schemas.microsoft.com/office/drawing/2010/main"/>
                      </a:ext>
                    </a:extLst>
                  </pic:spPr>
                </pic:pic>
              </a:graphicData>
            </a:graphic>
          </wp:inline>
        </w:drawing>
      </w:r>
    </w:p>
    <w:p w14:paraId="1DFC5D83" w14:textId="77777777" w:rsidR="002A19A6" w:rsidRDefault="002A19A6" w:rsidP="002A19A6">
      <w:pPr>
        <w:sectPr w:rsidR="002A19A6" w:rsidSect="00827FCA">
          <w:pgSz w:w="11906" w:h="16838" w:code="9"/>
          <w:pgMar w:top="1134" w:right="1134" w:bottom="1134" w:left="1134" w:header="510" w:footer="510" w:gutter="0"/>
          <w:cols w:space="284"/>
          <w:docGrid w:linePitch="360"/>
        </w:sectPr>
      </w:pPr>
    </w:p>
    <w:p w14:paraId="184C66EE" w14:textId="15CE0615" w:rsidR="00901BC8" w:rsidRDefault="00901BC8" w:rsidP="00512200">
      <w:pPr>
        <w:pStyle w:val="CaptionWithNote"/>
      </w:pPr>
      <w:bookmarkStart w:id="406" w:name="_Ref105418376"/>
      <w:bookmarkStart w:id="407" w:name="_Toc201867407"/>
      <w:r>
        <w:lastRenderedPageBreak/>
        <w:t>Figure</w:t>
      </w:r>
      <w:r w:rsidR="00341130">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31</w:t>
      </w:r>
      <w:r w:rsidR="00137FF4">
        <w:fldChar w:fldCharType="end"/>
      </w:r>
      <w:bookmarkEnd w:id="406"/>
      <w:r w:rsidR="002F6339" w:rsidRPr="002F6339">
        <w:t xml:space="preserve"> </w:t>
      </w:r>
      <w:r w:rsidR="005B4431">
        <w:t xml:space="preserve">Map of </w:t>
      </w:r>
      <w:r w:rsidR="002F6339" w:rsidRPr="00333E9B">
        <w:t>NSW Central Murray Forests</w:t>
      </w:r>
      <w:r w:rsidR="002F6339">
        <w:t xml:space="preserve"> Ramsar Site</w:t>
      </w:r>
      <w:r w:rsidR="00341130">
        <w:t>,</w:t>
      </w:r>
      <w:r w:rsidR="00C823FA">
        <w:t xml:space="preserve"> showing spatial extent of annual </w:t>
      </w:r>
      <w:r w:rsidR="003A285E">
        <w:t xml:space="preserve">frequency of inundation </w:t>
      </w:r>
      <w:r>
        <w:t xml:space="preserve">by </w:t>
      </w:r>
      <w:r w:rsidR="00924B50">
        <w:t>Commonwealth environmental water,</w:t>
      </w:r>
      <w:r>
        <w:t xml:space="preserve"> </w:t>
      </w:r>
      <w:r w:rsidR="001A7904">
        <w:t>2014–24</w:t>
      </w:r>
      <w:bookmarkEnd w:id="407"/>
    </w:p>
    <w:p w14:paraId="451A781A" w14:textId="6C05D873" w:rsidR="00951E45" w:rsidRPr="00951E45" w:rsidRDefault="00951E45" w:rsidP="00512200">
      <w:pPr>
        <w:pStyle w:val="CaptionNote"/>
      </w:pPr>
      <w:r>
        <w:t>CEW = Commonwealth environmental water.</w:t>
      </w:r>
    </w:p>
    <w:p w14:paraId="20BEDC2D" w14:textId="64BD6D71" w:rsidR="00B37B65" w:rsidRDefault="24C96318" w:rsidP="00306A5D">
      <w:pPr>
        <w:pStyle w:val="Figure"/>
      </w:pPr>
      <w:r>
        <w:rPr>
          <w:noProof/>
        </w:rPr>
        <w:drawing>
          <wp:inline distT="0" distB="0" distL="0" distR="0" wp14:anchorId="66287F39" wp14:editId="4FC89244">
            <wp:extent cx="7113600" cy="5472000"/>
            <wp:effectExtent l="0" t="0" r="0" b="0"/>
            <wp:docPr id="1934371811" name="Picture 9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371811" name="Picture 92">
                      <a:extLst>
                        <a:ext uri="{C183D7F6-B498-43B3-948B-1728B52AA6E4}">
                          <adec:decorative xmlns:adec="http://schemas.microsoft.com/office/drawing/2017/decorative" val="1"/>
                        </a:ext>
                      </a:extLst>
                    </pic:cNvPr>
                    <pic:cNvPicPr/>
                  </pic:nvPicPr>
                  <pic:blipFill>
                    <a:blip r:embed="rId109"/>
                    <a:stretch>
                      <a:fillRect/>
                    </a:stretch>
                  </pic:blipFill>
                  <pic:spPr>
                    <a:xfrm>
                      <a:off x="0" y="0"/>
                      <a:ext cx="7113600" cy="5472000"/>
                    </a:xfrm>
                    <a:prstGeom prst="rect">
                      <a:avLst/>
                    </a:prstGeom>
                  </pic:spPr>
                </pic:pic>
              </a:graphicData>
            </a:graphic>
          </wp:inline>
        </w:drawing>
      </w:r>
    </w:p>
    <w:p w14:paraId="0B93A2E1" w14:textId="77777777" w:rsidR="002A19A6" w:rsidRDefault="002A19A6" w:rsidP="002A19A6">
      <w:pPr>
        <w:sectPr w:rsidR="002A19A6" w:rsidSect="00827FCA">
          <w:pgSz w:w="16838" w:h="11906" w:orient="landscape" w:code="9"/>
          <w:pgMar w:top="1134" w:right="1134" w:bottom="1134" w:left="1134" w:header="510" w:footer="510" w:gutter="0"/>
          <w:cols w:space="284"/>
          <w:docGrid w:linePitch="360"/>
        </w:sectPr>
      </w:pPr>
    </w:p>
    <w:p w14:paraId="5BE5C4CF" w14:textId="77777777" w:rsidR="00962CE1" w:rsidRPr="00962CE1" w:rsidRDefault="00962CE1" w:rsidP="00962CE1">
      <w:pPr>
        <w:pStyle w:val="Heading3"/>
      </w:pPr>
      <w:r w:rsidRPr="00962CE1">
        <w:lastRenderedPageBreak/>
        <w:t>Riverland</w:t>
      </w:r>
    </w:p>
    <w:p w14:paraId="18BC1178" w14:textId="6609DA06" w:rsidR="00962CE1" w:rsidRDefault="004A3A37" w:rsidP="00DC3084">
      <w:pPr>
        <w:pStyle w:val="BodyText"/>
      </w:pPr>
      <w:r>
        <w:t xml:space="preserve">The Riverland </w:t>
      </w:r>
      <w:r w:rsidR="00506768">
        <w:t xml:space="preserve">Ramsar Site </w:t>
      </w:r>
      <w:r w:rsidR="00962CE1">
        <w:t xml:space="preserve">received </w:t>
      </w:r>
      <w:r w:rsidR="00951E45">
        <w:t>CEW</w:t>
      </w:r>
      <w:r w:rsidR="00962CE1">
        <w:t xml:space="preserve"> in all </w:t>
      </w:r>
      <w:r w:rsidR="00F7360E">
        <w:t>10 years</w:t>
      </w:r>
      <w:r w:rsidR="00506768">
        <w:t xml:space="preserve"> </w:t>
      </w:r>
      <w:r w:rsidR="001A7904">
        <w:t>2014–24</w:t>
      </w:r>
      <w:r w:rsidR="00816D83">
        <w:t>,</w:t>
      </w:r>
      <w:r w:rsidR="004F10F5">
        <w:t xml:space="preserve"> inundating the site to varying degrees (</w:t>
      </w:r>
      <w:r w:rsidR="00962CE1">
        <w:fldChar w:fldCharType="begin" w:fldLock="1"/>
      </w:r>
      <w:r w:rsidR="00962CE1">
        <w:instrText xml:space="preserve"> REF _Ref105418390 \h </w:instrText>
      </w:r>
      <w:r w:rsidR="00962CE1">
        <w:fldChar w:fldCharType="separate"/>
      </w:r>
      <w:r w:rsidR="009B47F6" w:rsidRPr="00C8703A">
        <w:t>Figure</w:t>
      </w:r>
      <w:r w:rsidR="009B47F6">
        <w:t> </w:t>
      </w:r>
      <w:r w:rsidR="009B47F6">
        <w:rPr>
          <w:noProof/>
        </w:rPr>
        <w:t>5</w:t>
      </w:r>
      <w:r w:rsidR="009B47F6">
        <w:t>.</w:t>
      </w:r>
      <w:r w:rsidR="009B47F6">
        <w:rPr>
          <w:noProof/>
        </w:rPr>
        <w:t>33</w:t>
      </w:r>
      <w:r w:rsidR="00962CE1">
        <w:fldChar w:fldCharType="end"/>
      </w:r>
      <w:r w:rsidR="004F10F5">
        <w:t xml:space="preserve">, </w:t>
      </w:r>
      <w:r w:rsidR="004F10F5">
        <w:fldChar w:fldCharType="begin" w:fldLock="1"/>
      </w:r>
      <w:r w:rsidR="004F10F5">
        <w:instrText xml:space="preserve"> REF _Ref105445057 \h </w:instrText>
      </w:r>
      <w:r w:rsidR="004F10F5">
        <w:fldChar w:fldCharType="separate"/>
      </w:r>
      <w:r w:rsidR="009B47F6">
        <w:t>Figure </w:t>
      </w:r>
      <w:r w:rsidR="009B47F6">
        <w:rPr>
          <w:noProof/>
        </w:rPr>
        <w:t>5</w:t>
      </w:r>
      <w:r w:rsidR="009B47F6">
        <w:t>.</w:t>
      </w:r>
      <w:r w:rsidR="009B47F6">
        <w:rPr>
          <w:noProof/>
        </w:rPr>
        <w:t>32</w:t>
      </w:r>
      <w:r w:rsidR="004F10F5">
        <w:fldChar w:fldCharType="end"/>
      </w:r>
      <w:r w:rsidR="00962CE1">
        <w:t>)</w:t>
      </w:r>
      <w:r w:rsidR="00506768">
        <w:t>. The site is a large floodplain of the Murray River that includes the Chowilla and Calperum wetlands</w:t>
      </w:r>
      <w:r w:rsidR="008C223C">
        <w:t>,</w:t>
      </w:r>
      <w:r w:rsidR="00506768">
        <w:t xml:space="preserve"> and has many interconnecting channels and anabranches.</w:t>
      </w:r>
      <w:r w:rsidR="00A27759">
        <w:t xml:space="preserve"> </w:t>
      </w:r>
      <w:r w:rsidR="00506768">
        <w:t>Water is managed strategically</w:t>
      </w:r>
      <w:r w:rsidR="004001F8">
        <w:t xml:space="preserve"> through regulators and pumping to</w:t>
      </w:r>
      <w:r w:rsidR="00506768">
        <w:t xml:space="preserve"> protect </w:t>
      </w:r>
      <w:r w:rsidR="004001F8">
        <w:t xml:space="preserve">waterbird habitat and </w:t>
      </w:r>
      <w:r w:rsidR="00506768">
        <w:t>water</w:t>
      </w:r>
      <w:r w:rsidR="00120690">
        <w:t>-</w:t>
      </w:r>
      <w:r w:rsidR="00506768">
        <w:t>dependent vegetation</w:t>
      </w:r>
      <w:r w:rsidR="00816D83">
        <w:t>,</w:t>
      </w:r>
      <w:r w:rsidR="00506768">
        <w:t xml:space="preserve"> including stands of black box</w:t>
      </w:r>
      <w:r w:rsidR="004001F8">
        <w:t xml:space="preserve"> higher on the floodplain</w:t>
      </w:r>
      <w:r w:rsidR="00506768">
        <w:t xml:space="preserve">. The ECD defines hydrological character by the </w:t>
      </w:r>
      <w:r w:rsidR="004001F8">
        <w:t xml:space="preserve">water requirements of different </w:t>
      </w:r>
      <w:r w:rsidR="00506768">
        <w:t>wetland types</w:t>
      </w:r>
      <w:r w:rsidR="00525FDB">
        <w:t xml:space="preserve"> </w:t>
      </w:r>
      <w:r w:rsidR="00D21288">
        <w:rPr>
          <w:rFonts w:cs="Calibri"/>
        </w:rPr>
        <w:fldChar w:fldCharType="begin"/>
      </w:r>
      <w:r w:rsidR="00D21288">
        <w:rPr>
          <w:rFonts w:cs="Calibri"/>
        </w:rPr>
        <w:instrText xml:space="preserve"> ADDIN ZOTERO_ITEM CSL_CITATION {"citationID":"jWFK8dBF","properties":{"formattedCitation":"(Newall et al. 2009)","plainCitation":"(Newall et al. 2009)","noteIndex":0},"citationItems":[{"id":3580,"uris":["http://zotero.org/users/536544/items/BUA4D43F"],"itemData":{"id":3580,"type":"article-journal","language":"en","page":"274","source":"Zotero","title":"Riverland Ramsar Site Ecological Character Description","author":[{"family":"Newall","given":"Peter"},{"family":"Lloyd","given":"Lance"},{"family":"Gell","given":"Peter"},{"family":"Walker","given":"Keith"}],"issued":{"date-parts":[["2009"]]}}}],"schema":"https://github.com/citation-style-language/schema/raw/master/csl-citation.json"} </w:instrText>
      </w:r>
      <w:r w:rsidR="00D21288">
        <w:rPr>
          <w:rFonts w:cs="Calibri"/>
        </w:rPr>
        <w:fldChar w:fldCharType="separate"/>
      </w:r>
      <w:r w:rsidR="00D21288" w:rsidRPr="00D21288">
        <w:rPr>
          <w:rFonts w:cs="Calibri"/>
        </w:rPr>
        <w:t>(Newall et al. 2009)</w:t>
      </w:r>
      <w:r w:rsidR="00D21288">
        <w:rPr>
          <w:rFonts w:cs="Calibri"/>
        </w:rPr>
        <w:fldChar w:fldCharType="end"/>
      </w:r>
      <w:r w:rsidR="00120690">
        <w:t>,</w:t>
      </w:r>
      <w:r w:rsidR="004001F8">
        <w:t xml:space="preserve"> </w:t>
      </w:r>
      <w:r w:rsidR="00C34E2E">
        <w:t xml:space="preserve">which align </w:t>
      </w:r>
      <w:r w:rsidR="004001F8">
        <w:t>to the Basin ANAE mapping</w:t>
      </w:r>
      <w:r w:rsidR="008C223C">
        <w:t>,</w:t>
      </w:r>
      <w:r w:rsidR="004001F8">
        <w:t xml:space="preserve"> to use in evaluating the contribution of environmental water to maintenance of the Ramsar </w:t>
      </w:r>
      <w:r w:rsidR="00816D83">
        <w:t>S</w:t>
      </w:r>
      <w:r w:rsidR="004001F8">
        <w:t>ite</w:t>
      </w:r>
      <w:r w:rsidR="00DB40AC">
        <w:t xml:space="preserve"> ecological character.</w:t>
      </w:r>
      <w:r w:rsidR="00A27759">
        <w:t xml:space="preserve"> </w:t>
      </w:r>
      <w:r w:rsidR="00DB40AC">
        <w:t xml:space="preserve">For example, </w:t>
      </w:r>
      <w:r w:rsidR="003302B5">
        <w:fldChar w:fldCharType="begin" w:fldLock="1"/>
      </w:r>
      <w:r w:rsidR="003302B5">
        <w:instrText xml:space="preserve"> REF _Ref105445057 \h </w:instrText>
      </w:r>
      <w:r w:rsidR="003302B5">
        <w:fldChar w:fldCharType="separate"/>
      </w:r>
      <w:r w:rsidR="009B47F6">
        <w:t>Figure </w:t>
      </w:r>
      <w:r w:rsidR="009B47F6">
        <w:rPr>
          <w:noProof/>
        </w:rPr>
        <w:t>5</w:t>
      </w:r>
      <w:r w:rsidR="009B47F6">
        <w:t>.</w:t>
      </w:r>
      <w:r w:rsidR="009B47F6">
        <w:rPr>
          <w:noProof/>
        </w:rPr>
        <w:t>32</w:t>
      </w:r>
      <w:r w:rsidR="003302B5">
        <w:fldChar w:fldCharType="end"/>
      </w:r>
      <w:r w:rsidR="003302B5">
        <w:t xml:space="preserve"> s</w:t>
      </w:r>
      <w:r w:rsidR="00DB40AC">
        <w:t xml:space="preserve">hows that </w:t>
      </w:r>
      <w:r w:rsidR="00951E45">
        <w:t>CEW</w:t>
      </w:r>
      <w:r w:rsidR="00DB40AC">
        <w:t xml:space="preserve"> is supporting a high diversity of ecosystem types at the </w:t>
      </w:r>
      <w:r w:rsidR="003302B5">
        <w:t>S</w:t>
      </w:r>
      <w:r w:rsidR="00DB40AC">
        <w:t>ite</w:t>
      </w:r>
      <w:r w:rsidR="00525FDB">
        <w:t xml:space="preserve"> and </w:t>
      </w:r>
      <w:r w:rsidR="00DB40AC">
        <w:t>appears to be used to protect the more permanent habitats</w:t>
      </w:r>
      <w:r w:rsidR="00DE7DDF">
        <w:t xml:space="preserve"> – there were</w:t>
      </w:r>
      <w:r w:rsidR="00DB40AC">
        <w:t xml:space="preserve"> larger areas of inundation of permanent wetland, permanent lake, permanent saline wetland</w:t>
      </w:r>
      <w:r w:rsidR="00120690">
        <w:t xml:space="preserve"> </w:t>
      </w:r>
      <w:r w:rsidR="00DB40AC">
        <w:t>and the permanent lowland river (the Murray River).</w:t>
      </w:r>
    </w:p>
    <w:p w14:paraId="258D37C6" w14:textId="7BA9FDC1" w:rsidR="00431642" w:rsidRDefault="00431642" w:rsidP="00512200">
      <w:pPr>
        <w:pStyle w:val="CaptionWithNote"/>
      </w:pPr>
      <w:bookmarkStart w:id="408" w:name="_Ref105445057"/>
      <w:bookmarkStart w:id="409" w:name="_Toc201867408"/>
      <w:r>
        <w:t>Figure </w:t>
      </w:r>
      <w:r>
        <w:fldChar w:fldCharType="begin" w:fldLock="1"/>
      </w:r>
      <w:r>
        <w:instrText xml:space="preserve"> STYLEREF 1 \s </w:instrText>
      </w:r>
      <w:r>
        <w:fldChar w:fldCharType="separate"/>
      </w:r>
      <w:r w:rsidR="009B47F6">
        <w:rPr>
          <w:noProof/>
        </w:rPr>
        <w:t>5</w:t>
      </w:r>
      <w:r>
        <w:fldChar w:fldCharType="end"/>
      </w:r>
      <w:r>
        <w:t>.</w:t>
      </w:r>
      <w:r>
        <w:fldChar w:fldCharType="begin"/>
      </w:r>
      <w:r>
        <w:instrText xml:space="preserve"> SEQ Figure \* ARABIC \s 1 </w:instrText>
      </w:r>
      <w:r>
        <w:fldChar w:fldCharType="separate"/>
      </w:r>
      <w:r w:rsidR="0000560C">
        <w:rPr>
          <w:noProof/>
        </w:rPr>
        <w:t>32</w:t>
      </w:r>
      <w:r>
        <w:fldChar w:fldCharType="end"/>
      </w:r>
      <w:bookmarkEnd w:id="408"/>
      <w:r>
        <w:t xml:space="preserve"> </w:t>
      </w:r>
      <w:r w:rsidRPr="00333E9B">
        <w:t>Riverland</w:t>
      </w:r>
      <w:r>
        <w:t xml:space="preserve"> Ramsar Site – areas of diverse ANAE types inundated</w:t>
      </w:r>
      <w:r w:rsidRPr="00BD7189">
        <w:t xml:space="preserve"> by C</w:t>
      </w:r>
      <w:r>
        <w:t>EW,</w:t>
      </w:r>
      <w:r w:rsidRPr="00BD7189">
        <w:t xml:space="preserve"> </w:t>
      </w:r>
      <w:r>
        <w:t>2014–24</w:t>
      </w:r>
      <w:bookmarkEnd w:id="409"/>
    </w:p>
    <w:p w14:paraId="35A169D7" w14:textId="77777777" w:rsidR="00431642" w:rsidRPr="00951E45" w:rsidRDefault="00431642" w:rsidP="00512200">
      <w:pPr>
        <w:pStyle w:val="CaptionNote"/>
      </w:pPr>
      <w:r>
        <w:t>CEW = Commonwealth environmental water.</w:t>
      </w:r>
    </w:p>
    <w:p w14:paraId="0C663ED1" w14:textId="77777777" w:rsidR="00431642" w:rsidRDefault="00431642" w:rsidP="00431642">
      <w:pPr>
        <w:pStyle w:val="Figure"/>
      </w:pPr>
      <w:r w:rsidRPr="00A635BA">
        <w:rPr>
          <w:noProof/>
        </w:rPr>
        <w:drawing>
          <wp:inline distT="0" distB="0" distL="0" distR="0" wp14:anchorId="49848602" wp14:editId="46DD61DF">
            <wp:extent cx="6120000" cy="2798070"/>
            <wp:effectExtent l="0" t="0" r="0" b="2540"/>
            <wp:docPr id="483407388" name="Picture 31" descr="Stacked column chart. X-axis categories are water years and y-axis is area inundated. Column for each water year stacks the ecosystem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407388" name="Picture 31" descr="Stacked column chart. X-axis categories are water years and y-axis is area inundated. Column for each water year stacks the ecosystem types."/>
                    <pic:cNvPicPr>
                      <a:picLocks noChangeAspect="1" noChangeArrowheads="1"/>
                    </pic:cNvPicPr>
                  </pic:nvPicPr>
                  <pic:blipFill rotWithShape="1">
                    <a:blip r:embed="rId110">
                      <a:extLst>
                        <a:ext uri="{96DAC541-7B7A-43D3-8B79-37D633B846F1}">
                          <asvg:svgBlip xmlns:asvg="http://schemas.microsoft.com/office/drawing/2016/SVG/main" r:embed="rId111"/>
                        </a:ext>
                      </a:extLst>
                    </a:blip>
                    <a:srcRect l="1040" r="1120"/>
                    <a:stretch/>
                  </pic:blipFill>
                  <pic:spPr bwMode="auto">
                    <a:xfrm>
                      <a:off x="0" y="0"/>
                      <a:ext cx="6120000" cy="2798070"/>
                    </a:xfrm>
                    <a:prstGeom prst="rect">
                      <a:avLst/>
                    </a:prstGeom>
                    <a:ln>
                      <a:noFill/>
                    </a:ln>
                    <a:extLst>
                      <a:ext uri="{53640926-AAD7-44D8-BBD7-CCE9431645EC}">
                        <a14:shadowObscured xmlns:a14="http://schemas.microsoft.com/office/drawing/2010/main"/>
                      </a:ext>
                    </a:extLst>
                  </pic:spPr>
                </pic:pic>
              </a:graphicData>
            </a:graphic>
          </wp:inline>
        </w:drawing>
      </w:r>
    </w:p>
    <w:p w14:paraId="67B391C0" w14:textId="77777777" w:rsidR="00431642" w:rsidRDefault="00431642" w:rsidP="00DC3084">
      <w:pPr>
        <w:pStyle w:val="BodyText"/>
        <w:sectPr w:rsidR="00431642" w:rsidSect="00827FCA">
          <w:pgSz w:w="11906" w:h="16838" w:code="9"/>
          <w:pgMar w:top="1134" w:right="1134" w:bottom="1134" w:left="1134" w:header="510" w:footer="510" w:gutter="0"/>
          <w:cols w:space="284"/>
          <w:docGrid w:linePitch="360"/>
        </w:sectPr>
      </w:pPr>
    </w:p>
    <w:p w14:paraId="04C2D3D9" w14:textId="45E89769" w:rsidR="00901BC8" w:rsidRDefault="00901BC8" w:rsidP="00512200">
      <w:pPr>
        <w:pStyle w:val="CaptionWithNote"/>
      </w:pPr>
      <w:bookmarkStart w:id="410" w:name="_Ref105418390"/>
      <w:bookmarkStart w:id="411" w:name="_Toc201867409"/>
      <w:r w:rsidRPr="00C8703A">
        <w:lastRenderedPageBreak/>
        <w:t>Figure</w:t>
      </w:r>
      <w:r w:rsidR="007D644B">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33</w:t>
      </w:r>
      <w:r w:rsidR="00137FF4">
        <w:fldChar w:fldCharType="end"/>
      </w:r>
      <w:bookmarkEnd w:id="410"/>
      <w:r w:rsidRPr="00C8703A">
        <w:t xml:space="preserve"> </w:t>
      </w:r>
      <w:r w:rsidR="005B4431">
        <w:t xml:space="preserve">Map of </w:t>
      </w:r>
      <w:r w:rsidR="002F6339" w:rsidRPr="00C8703A">
        <w:t>Riverland Ramsar Site</w:t>
      </w:r>
      <w:r w:rsidR="007D644B">
        <w:t>,</w:t>
      </w:r>
      <w:r w:rsidR="00C823FA">
        <w:t xml:space="preserve"> showing spatial extent of annual </w:t>
      </w:r>
      <w:r w:rsidR="00120690" w:rsidRPr="00C8703A">
        <w:t>f</w:t>
      </w:r>
      <w:r w:rsidR="002F6339" w:rsidRPr="00C8703A">
        <w:t xml:space="preserve">requency of inundation </w:t>
      </w:r>
      <w:r w:rsidRPr="00C8703A">
        <w:t xml:space="preserve">by </w:t>
      </w:r>
      <w:r w:rsidR="00120690" w:rsidRPr="00C8703A">
        <w:t>C</w:t>
      </w:r>
      <w:r w:rsidR="00431642">
        <w:t>EW</w:t>
      </w:r>
      <w:r w:rsidR="00120690" w:rsidRPr="00C8703A">
        <w:t>,</w:t>
      </w:r>
      <w:r w:rsidRPr="00C8703A">
        <w:t xml:space="preserve"> </w:t>
      </w:r>
      <w:r w:rsidR="001A7904">
        <w:t>2014–24</w:t>
      </w:r>
      <w:bookmarkEnd w:id="411"/>
    </w:p>
    <w:p w14:paraId="471B74C5" w14:textId="535DE744" w:rsidR="00951E45" w:rsidRPr="00951E45" w:rsidRDefault="00951E45" w:rsidP="00512200">
      <w:pPr>
        <w:pStyle w:val="CaptionNote"/>
      </w:pPr>
      <w:r>
        <w:t>CEW = Commonwealth environmental water.</w:t>
      </w:r>
    </w:p>
    <w:p w14:paraId="6FCA4348" w14:textId="77777777" w:rsidR="00B37B65" w:rsidRDefault="00B37B65" w:rsidP="00306A5D">
      <w:pPr>
        <w:pStyle w:val="Figure"/>
      </w:pPr>
      <w:r w:rsidRPr="006E0E1D">
        <w:rPr>
          <w:noProof/>
        </w:rPr>
        <w:drawing>
          <wp:inline distT="0" distB="0" distL="0" distR="0" wp14:anchorId="082B04C4" wp14:editId="0025FDD4">
            <wp:extent cx="7110000" cy="5472000"/>
            <wp:effectExtent l="0" t="0" r="0" b="0"/>
            <wp:docPr id="889792149" name="Picture 88979214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792149" name="Picture 889792149">
                      <a:extLst>
                        <a:ext uri="{C183D7F6-B498-43B3-948B-1728B52AA6E4}">
                          <adec:decorative xmlns:adec="http://schemas.microsoft.com/office/drawing/2017/decorative" val="1"/>
                        </a:ext>
                      </a:extLst>
                    </pic:cNvPr>
                    <pic:cNvPicPr>
                      <a:picLocks noChangeAspect="1" noChangeArrowheads="1"/>
                    </pic:cNvPicPr>
                  </pic:nvPicPr>
                  <pic:blipFill>
                    <a:blip r:embed="rId112"/>
                    <a:stretch>
                      <a:fillRect/>
                    </a:stretch>
                  </pic:blipFill>
                  <pic:spPr bwMode="auto">
                    <a:xfrm>
                      <a:off x="0" y="0"/>
                      <a:ext cx="7110000" cy="5472000"/>
                    </a:xfrm>
                    <a:prstGeom prst="rect">
                      <a:avLst/>
                    </a:prstGeom>
                    <a:noFill/>
                    <a:ln>
                      <a:noFill/>
                    </a:ln>
                  </pic:spPr>
                </pic:pic>
              </a:graphicData>
            </a:graphic>
          </wp:inline>
        </w:drawing>
      </w:r>
    </w:p>
    <w:p w14:paraId="5522166F" w14:textId="77777777" w:rsidR="00431642" w:rsidRDefault="00431642" w:rsidP="00431642">
      <w:pPr>
        <w:sectPr w:rsidR="00431642" w:rsidSect="00827FCA">
          <w:pgSz w:w="16838" w:h="11906" w:orient="landscape" w:code="9"/>
          <w:pgMar w:top="1134" w:right="1134" w:bottom="1134" w:left="1134" w:header="510" w:footer="510" w:gutter="0"/>
          <w:cols w:space="284"/>
          <w:docGrid w:linePitch="360"/>
        </w:sectPr>
      </w:pPr>
    </w:p>
    <w:p w14:paraId="4F5B3E6A" w14:textId="54AB0D37" w:rsidR="00962CE1" w:rsidRPr="00962CE1" w:rsidRDefault="00037FAE" w:rsidP="00962CE1">
      <w:pPr>
        <w:pStyle w:val="Heading3"/>
      </w:pPr>
      <w:r>
        <w:lastRenderedPageBreak/>
        <w:t xml:space="preserve">The </w:t>
      </w:r>
      <w:r w:rsidR="00962CE1" w:rsidRPr="00962CE1">
        <w:t>Coorong, and Lakes Alexandrina and Albert Wetland</w:t>
      </w:r>
    </w:p>
    <w:p w14:paraId="7A76500E" w14:textId="3F437704" w:rsidR="00962CE1" w:rsidRDefault="00D751B1" w:rsidP="001913D3">
      <w:pPr>
        <w:pStyle w:val="BodyText"/>
      </w:pPr>
      <w:r w:rsidRPr="00D751B1">
        <w:t>The Coorong, and Lakes Alexandrina and Albert Wetland</w:t>
      </w:r>
      <w:r>
        <w:t xml:space="preserve"> Ramsar Site </w:t>
      </w:r>
      <w:r w:rsidR="00962CE1">
        <w:t>receive</w:t>
      </w:r>
      <w:r w:rsidR="00037FAE">
        <w:t>d</w:t>
      </w:r>
      <w:r w:rsidR="00962CE1">
        <w:t xml:space="preserve"> </w:t>
      </w:r>
      <w:r w:rsidR="00951E45">
        <w:t>CEW</w:t>
      </w:r>
      <w:r w:rsidR="00962CE1">
        <w:t xml:space="preserve"> </w:t>
      </w:r>
      <w:r w:rsidR="00037FAE">
        <w:t xml:space="preserve">in all </w:t>
      </w:r>
      <w:r w:rsidR="00F7360E">
        <w:t>10 years</w:t>
      </w:r>
      <w:r w:rsidR="00836F8B">
        <w:t>,</w:t>
      </w:r>
      <w:r>
        <w:t xml:space="preserve"> either as allocations or end</w:t>
      </w:r>
      <w:r w:rsidR="00836F8B">
        <w:t>-</w:t>
      </w:r>
      <w:r>
        <w:t>of</w:t>
      </w:r>
      <w:r w:rsidR="00836F8B">
        <w:t>-</w:t>
      </w:r>
      <w:r>
        <w:t xml:space="preserve">system flows </w:t>
      </w:r>
      <w:r w:rsidR="0076470F">
        <w:t>(</w:t>
      </w:r>
      <w:r w:rsidR="00B8476E">
        <w:fldChar w:fldCharType="begin" w:fldLock="1"/>
      </w:r>
      <w:r w:rsidR="00B8476E">
        <w:instrText xml:space="preserve"> REF _Ref131634713 \h </w:instrText>
      </w:r>
      <w:r w:rsidR="00B8476E">
        <w:fldChar w:fldCharType="separate"/>
      </w:r>
      <w:r w:rsidR="009B47F6">
        <w:t>Figure </w:t>
      </w:r>
      <w:r w:rsidR="009B47F6">
        <w:rPr>
          <w:noProof/>
        </w:rPr>
        <w:t>5</w:t>
      </w:r>
      <w:r w:rsidR="009B47F6">
        <w:t>.</w:t>
      </w:r>
      <w:r w:rsidR="009B47F6">
        <w:rPr>
          <w:noProof/>
        </w:rPr>
        <w:t>34</w:t>
      </w:r>
      <w:r w:rsidR="00B8476E">
        <w:fldChar w:fldCharType="end"/>
      </w:r>
      <w:r w:rsidR="00B8476E">
        <w:t xml:space="preserve">, </w:t>
      </w:r>
      <w:r w:rsidR="00962CE1">
        <w:fldChar w:fldCharType="begin" w:fldLock="1"/>
      </w:r>
      <w:r w:rsidR="00962CE1">
        <w:instrText xml:space="preserve"> REF _Ref105418406 \h </w:instrText>
      </w:r>
      <w:r w:rsidR="00962CE1">
        <w:fldChar w:fldCharType="separate"/>
      </w:r>
      <w:r w:rsidR="009B47F6">
        <w:t>Figure </w:t>
      </w:r>
      <w:r w:rsidR="009B47F6">
        <w:rPr>
          <w:noProof/>
        </w:rPr>
        <w:t>5</w:t>
      </w:r>
      <w:r w:rsidR="009B47F6">
        <w:t>.</w:t>
      </w:r>
      <w:r w:rsidR="009B47F6">
        <w:rPr>
          <w:noProof/>
        </w:rPr>
        <w:t>35</w:t>
      </w:r>
      <w:r w:rsidR="00962CE1">
        <w:fldChar w:fldCharType="end"/>
      </w:r>
      <w:r w:rsidR="00962CE1">
        <w:t>)</w:t>
      </w:r>
      <w:r>
        <w:t>.</w:t>
      </w:r>
      <w:r w:rsidR="00A27759">
        <w:t xml:space="preserve"> </w:t>
      </w:r>
      <w:r>
        <w:t>Some attempts were made during LTIM to model changes in the large lake area in response to the relatively small quantities of environmental water received</w:t>
      </w:r>
      <w:r w:rsidR="008C223C">
        <w:t>. H</w:t>
      </w:r>
      <w:r>
        <w:t>owever</w:t>
      </w:r>
      <w:r w:rsidR="00836F8B">
        <w:t>,</w:t>
      </w:r>
      <w:r>
        <w:t xml:space="preserve"> the models were not sensitive enough to detect changes in </w:t>
      </w:r>
      <w:r w:rsidR="003E17F2">
        <w:t xml:space="preserve">the </w:t>
      </w:r>
      <w:r>
        <w:t xml:space="preserve">inundation of </w:t>
      </w:r>
      <w:r w:rsidR="003E17F2">
        <w:t xml:space="preserve">the </w:t>
      </w:r>
      <w:r>
        <w:t>wetland habitat th</w:t>
      </w:r>
      <w:r w:rsidR="00836F8B">
        <w:t>at</w:t>
      </w:r>
      <w:r>
        <w:t xml:space="preserve"> fringes the lakes.</w:t>
      </w:r>
      <w:r w:rsidR="00A27759">
        <w:t xml:space="preserve"> </w:t>
      </w:r>
      <w:r>
        <w:t xml:space="preserve">Flow-MER therefore uses the same inundated </w:t>
      </w:r>
      <w:r w:rsidR="002F20C1">
        <w:t>extent</w:t>
      </w:r>
      <w:r>
        <w:t xml:space="preserve"> to represent the CLLMM in every year, and the composition of CLLMM </w:t>
      </w:r>
      <w:r w:rsidR="00836F8B">
        <w:t xml:space="preserve">ecosystem types </w:t>
      </w:r>
      <w:r>
        <w:t xml:space="preserve">supported by </w:t>
      </w:r>
      <w:r w:rsidR="00951E45">
        <w:t>CEW</w:t>
      </w:r>
      <w:r w:rsidR="0076470F">
        <w:t xml:space="preserve"> </w:t>
      </w:r>
      <w:r w:rsidR="002F20C1">
        <w:t xml:space="preserve">is </w:t>
      </w:r>
      <w:r w:rsidR="00E215FB">
        <w:t xml:space="preserve">mostly </w:t>
      </w:r>
      <w:r w:rsidR="002F20C1">
        <w:t>static</w:t>
      </w:r>
      <w:r w:rsidR="0076470F">
        <w:t xml:space="preserve"> (</w:t>
      </w:r>
      <w:r w:rsidR="0076470F">
        <w:fldChar w:fldCharType="begin" w:fldLock="1"/>
      </w:r>
      <w:r w:rsidR="0076470F">
        <w:instrText xml:space="preserve"> REF _Ref131634713 \h </w:instrText>
      </w:r>
      <w:r w:rsidR="0076470F">
        <w:fldChar w:fldCharType="separate"/>
      </w:r>
      <w:r w:rsidR="009B47F6">
        <w:t>Figure </w:t>
      </w:r>
      <w:r w:rsidR="009B47F6">
        <w:rPr>
          <w:noProof/>
        </w:rPr>
        <w:t>5</w:t>
      </w:r>
      <w:r w:rsidR="009B47F6">
        <w:t>.</w:t>
      </w:r>
      <w:r w:rsidR="009B47F6">
        <w:rPr>
          <w:noProof/>
        </w:rPr>
        <w:t>34</w:t>
      </w:r>
      <w:r w:rsidR="0076470F">
        <w:fldChar w:fldCharType="end"/>
      </w:r>
      <w:r w:rsidR="0076470F">
        <w:t>)</w:t>
      </w:r>
      <w:r w:rsidR="00037FAE">
        <w:t>,</w:t>
      </w:r>
      <w:r w:rsidR="002F20C1">
        <w:t xml:space="preserve"> except</w:t>
      </w:r>
      <w:r w:rsidR="00037FAE">
        <w:t xml:space="preserve"> for</w:t>
      </w:r>
      <w:r w:rsidR="007C55D0">
        <w:t xml:space="preserve"> some small fringing areas that receive targeted allocations of water</w:t>
      </w:r>
      <w:r>
        <w:t xml:space="preserve">. </w:t>
      </w:r>
      <w:r w:rsidR="007C55D0">
        <w:t xml:space="preserve">For example, </w:t>
      </w:r>
      <w:r w:rsidR="00877AAF">
        <w:t xml:space="preserve">there was </w:t>
      </w:r>
      <w:r w:rsidR="007C55D0">
        <w:t>e</w:t>
      </w:r>
      <w:r w:rsidR="00DA55F2">
        <w:t xml:space="preserve">nvironmental watering of the </w:t>
      </w:r>
      <w:r w:rsidR="00DA55F2" w:rsidRPr="00DA55F2">
        <w:t>Tolderol Game Reserve</w:t>
      </w:r>
      <w:r w:rsidR="00F34837">
        <w:t xml:space="preserve"> </w:t>
      </w:r>
      <w:r w:rsidR="00E92AFE">
        <w:t>in</w:t>
      </w:r>
      <w:r w:rsidR="00F34837">
        <w:t xml:space="preserve"> 20</w:t>
      </w:r>
      <w:r w:rsidR="00037FAE">
        <w:t>19–</w:t>
      </w:r>
      <w:r w:rsidR="00F34837">
        <w:t>20 and 20</w:t>
      </w:r>
      <w:r w:rsidR="00037FAE">
        <w:t>20–</w:t>
      </w:r>
      <w:r w:rsidR="00F34837">
        <w:t>21</w:t>
      </w:r>
      <w:r w:rsidR="008C223C">
        <w:t>,</w:t>
      </w:r>
      <w:r w:rsidR="00F34837">
        <w:t xml:space="preserve"> and the Milang Snipe Sanctuary </w:t>
      </w:r>
      <w:r w:rsidR="00572037">
        <w:t xml:space="preserve">in </w:t>
      </w:r>
      <w:r w:rsidR="00F34837">
        <w:t>20</w:t>
      </w:r>
      <w:r w:rsidR="00037FAE">
        <w:t>16–</w:t>
      </w:r>
      <w:r w:rsidR="00F34837">
        <w:t xml:space="preserve">17 </w:t>
      </w:r>
      <w:r w:rsidR="00572037">
        <w:t xml:space="preserve">and </w:t>
      </w:r>
      <w:r w:rsidR="00291F2F">
        <w:t>202</w:t>
      </w:r>
      <w:r w:rsidR="00452CC9">
        <w:t>1</w:t>
      </w:r>
      <w:r w:rsidR="00291F2F">
        <w:t>–2</w:t>
      </w:r>
      <w:r w:rsidR="00452CC9">
        <w:t>2</w:t>
      </w:r>
      <w:r w:rsidR="008C223C">
        <w:t>,</w:t>
      </w:r>
      <w:r w:rsidR="00D06B1C">
        <w:t xml:space="preserve"> </w:t>
      </w:r>
      <w:r w:rsidR="00DA55F2">
        <w:t>to support migratory waders</w:t>
      </w:r>
      <w:r w:rsidR="00F34837">
        <w:t xml:space="preserve"> (</w:t>
      </w:r>
      <w:r w:rsidR="00B8476E">
        <w:fldChar w:fldCharType="begin" w:fldLock="1"/>
      </w:r>
      <w:r w:rsidR="00B8476E">
        <w:instrText xml:space="preserve"> REF _Ref131634713 \h </w:instrText>
      </w:r>
      <w:r w:rsidR="00B8476E">
        <w:fldChar w:fldCharType="separate"/>
      </w:r>
      <w:r w:rsidR="009B47F6">
        <w:t>Figure </w:t>
      </w:r>
      <w:r w:rsidR="009B47F6">
        <w:rPr>
          <w:noProof/>
        </w:rPr>
        <w:t>5</w:t>
      </w:r>
      <w:r w:rsidR="009B47F6">
        <w:t>.</w:t>
      </w:r>
      <w:r w:rsidR="009B47F6">
        <w:rPr>
          <w:noProof/>
        </w:rPr>
        <w:t>34</w:t>
      </w:r>
      <w:r w:rsidR="00B8476E">
        <w:fldChar w:fldCharType="end"/>
      </w:r>
      <w:r w:rsidR="00B8476E">
        <w:t>)</w:t>
      </w:r>
      <w:r w:rsidR="00E215FB">
        <w:t>.</w:t>
      </w:r>
    </w:p>
    <w:p w14:paraId="4E6A51D3" w14:textId="21075EAC" w:rsidR="00066323" w:rsidRDefault="00066323" w:rsidP="00512200">
      <w:pPr>
        <w:pStyle w:val="CaptionWithNote"/>
      </w:pPr>
      <w:bookmarkStart w:id="412" w:name="_Ref131634713"/>
      <w:bookmarkStart w:id="413" w:name="_Toc201867410"/>
      <w:r>
        <w:t>Figure </w:t>
      </w:r>
      <w:r>
        <w:fldChar w:fldCharType="begin" w:fldLock="1"/>
      </w:r>
      <w:r>
        <w:instrText xml:space="preserve"> STYLEREF 1 \s </w:instrText>
      </w:r>
      <w:r>
        <w:fldChar w:fldCharType="separate"/>
      </w:r>
      <w:r w:rsidR="009B47F6">
        <w:rPr>
          <w:noProof/>
        </w:rPr>
        <w:t>5</w:t>
      </w:r>
      <w:r>
        <w:fldChar w:fldCharType="end"/>
      </w:r>
      <w:r>
        <w:t>.</w:t>
      </w:r>
      <w:r>
        <w:fldChar w:fldCharType="begin"/>
      </w:r>
      <w:r>
        <w:instrText xml:space="preserve"> SEQ Figure \* ARABIC \s 1 </w:instrText>
      </w:r>
      <w:r>
        <w:fldChar w:fldCharType="separate"/>
      </w:r>
      <w:r w:rsidR="0000560C">
        <w:rPr>
          <w:noProof/>
        </w:rPr>
        <w:t>34</w:t>
      </w:r>
      <w:r>
        <w:fldChar w:fldCharType="end"/>
      </w:r>
      <w:bookmarkEnd w:id="412"/>
      <w:r>
        <w:t xml:space="preserve"> The </w:t>
      </w:r>
      <w:r w:rsidRPr="00333E9B">
        <w:t>Coorong, and Lakes Alexandrina and Albert Wetland</w:t>
      </w:r>
      <w:r>
        <w:t xml:space="preserve"> Ramsar Site – areas of diverse ANAE types inundated</w:t>
      </w:r>
      <w:r w:rsidRPr="00BD7189">
        <w:t xml:space="preserve"> by C</w:t>
      </w:r>
      <w:r>
        <w:t>EW, 2014–24</w:t>
      </w:r>
      <w:bookmarkEnd w:id="413"/>
    </w:p>
    <w:p w14:paraId="5FD1E989" w14:textId="77777777" w:rsidR="00066323" w:rsidRPr="00CD4975" w:rsidRDefault="00066323" w:rsidP="00512200">
      <w:pPr>
        <w:pStyle w:val="CaptionNote"/>
      </w:pPr>
      <w:r>
        <w:t>CEW = Commonwealth environmental water.</w:t>
      </w:r>
    </w:p>
    <w:p w14:paraId="12F91D77" w14:textId="77777777" w:rsidR="00066323" w:rsidRDefault="00066323" w:rsidP="00066323">
      <w:pPr>
        <w:pStyle w:val="Figure"/>
      </w:pPr>
      <w:r>
        <w:rPr>
          <w:noProof/>
        </w:rPr>
        <mc:AlternateContent>
          <mc:Choice Requires="wpc">
            <w:drawing>
              <wp:inline distT="0" distB="0" distL="0" distR="0" wp14:anchorId="79EC18E5" wp14:editId="4CBECE96">
                <wp:extent cx="6105120" cy="3703320"/>
                <wp:effectExtent l="0" t="0" r="0" b="0"/>
                <wp:docPr id="1540043944"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4788642" name="Picture 74788642" descr="Stacked column chart. X-axis categories are water years and y-axis is area inundated. Column for each water year stacks the ecosystem types."/>
                          <pic:cNvPicPr>
                            <a:picLocks noChangeAspect="1"/>
                          </pic:cNvPicPr>
                        </pic:nvPicPr>
                        <pic:blipFill rotWithShape="1">
                          <a:blip r:embed="rId113">
                            <a:extLst>
                              <a:ext uri="{96DAC541-7B7A-43D3-8B79-37D633B846F1}">
                                <asvg:svgBlip xmlns:asvg="http://schemas.microsoft.com/office/drawing/2016/SVG/main" r:embed="rId114"/>
                              </a:ext>
                            </a:extLst>
                          </a:blip>
                          <a:srcRect r="3749"/>
                          <a:stretch/>
                        </pic:blipFill>
                        <pic:spPr>
                          <a:xfrm>
                            <a:off x="0" y="0"/>
                            <a:ext cx="6104890" cy="3703320"/>
                          </a:xfrm>
                          <a:prstGeom prst="rect">
                            <a:avLst/>
                          </a:prstGeom>
                        </pic:spPr>
                      </pic:pic>
                      <wps:wsp>
                        <wps:cNvPr id="1550180826" name="Text Box 9"/>
                        <wps:cNvSpPr txBox="1"/>
                        <wps:spPr>
                          <a:xfrm>
                            <a:off x="1277168" y="1574128"/>
                            <a:ext cx="1494790" cy="472440"/>
                          </a:xfrm>
                          <a:prstGeom prst="rect">
                            <a:avLst/>
                          </a:prstGeom>
                          <a:solidFill>
                            <a:srgbClr val="757579">
                              <a:alpha val="60000"/>
                            </a:srgbClr>
                          </a:solidFill>
                          <a:ln>
                            <a:noFill/>
                          </a:ln>
                        </wps:spPr>
                        <wps:style>
                          <a:lnRef idx="3">
                            <a:schemeClr val="lt1"/>
                          </a:lnRef>
                          <a:fillRef idx="1">
                            <a:schemeClr val="accent3"/>
                          </a:fillRef>
                          <a:effectRef idx="1">
                            <a:schemeClr val="accent3"/>
                          </a:effectRef>
                          <a:fontRef idx="minor">
                            <a:schemeClr val="lt1"/>
                          </a:fontRef>
                        </wps:style>
                        <wps:txbx>
                          <w:txbxContent>
                            <w:p w14:paraId="5F4E9862" w14:textId="77777777" w:rsidR="00066323" w:rsidRDefault="00066323" w:rsidP="00066323">
                              <w:pPr>
                                <w:rPr>
                                  <w:rFonts w:cs="Calibri"/>
                                  <w:color w:val="FFFFFF"/>
                                </w:rPr>
                              </w:pPr>
                              <w:r>
                                <w:rPr>
                                  <w:rFonts w:cs="Calibri"/>
                                  <w:color w:val="FFFFFF"/>
                                </w:rPr>
                                <w:t>Lt1.1: Permanent Lak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69512172" name="Text Box 9"/>
                        <wps:cNvSpPr txBox="1"/>
                        <wps:spPr>
                          <a:xfrm>
                            <a:off x="1277168" y="2625400"/>
                            <a:ext cx="1673860" cy="441960"/>
                          </a:xfrm>
                          <a:prstGeom prst="rect">
                            <a:avLst/>
                          </a:prstGeom>
                          <a:solidFill>
                            <a:srgbClr val="757579">
                              <a:alpha val="60000"/>
                            </a:srgbClr>
                          </a:solidFill>
                          <a:ln>
                            <a:noFill/>
                          </a:ln>
                        </wps:spPr>
                        <wps:style>
                          <a:lnRef idx="3">
                            <a:schemeClr val="lt1"/>
                          </a:lnRef>
                          <a:fillRef idx="1">
                            <a:schemeClr val="accent3"/>
                          </a:fillRef>
                          <a:effectRef idx="1">
                            <a:schemeClr val="accent3"/>
                          </a:effectRef>
                          <a:fontRef idx="minor">
                            <a:schemeClr val="lt1"/>
                          </a:fontRef>
                        </wps:style>
                        <wps:txbx>
                          <w:txbxContent>
                            <w:p w14:paraId="6538C855" w14:textId="77777777" w:rsidR="00066323" w:rsidRDefault="00066323" w:rsidP="00066323">
                              <w:pPr>
                                <w:rPr>
                                  <w:rFonts w:cs="Calibri"/>
                                  <w:color w:val="FFFFFF"/>
                                </w:rPr>
                              </w:pPr>
                              <w:r>
                                <w:rPr>
                                  <w:rFonts w:cs="Calibri"/>
                                  <w:color w:val="FFFFFF"/>
                                </w:rPr>
                                <w:t>Ewd1.3.2: Coastal Lagoon</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9EC18E5" id="Canvas 10" o:spid="_x0000_s1026" editas="canvas" style="width:480.7pt;height:291.6pt;mso-position-horizontal-relative:char;mso-position-vertical-relative:line" coordsize="61048,37033"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1048;height:37033;visibility:visible;mso-wrap-style:square" filled="t">
                  <v:fill o:detectmouseclick="t"/>
                  <v:path o:connecttype="none"/>
                </v:shape>
                <v:shape id="Picture 74788642" o:spid="_x0000_s1028" type="#_x0000_t75" alt="Stacked column chart. X-axis categories are water years and y-axis is area inundated. Column for each water year stacks the ecosystem types." style="position:absolute;width:61048;height:37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">
                  <v:imagedata r:id="rId115" o:title="Stacked column chart. X-axis categories are water years and y-axis is area inundated. Column for each water year stacks the ecosystem types" cropright="2457f"/>
                </v:shape>
                <v:shapetype id="_x0000_t202" coordsize="21600,21600" o:spt="202" path="m,l,21600r21600,l21600,xe">
                  <v:stroke joinstyle="miter"/>
                  <v:path gradientshapeok="t" o:connecttype="rect"/>
                </v:shapetype>
                <v:shape id="_x0000_s1029" type="#_x0000_t202" style="position:absolute;left:12771;top:15741;width:14948;height:47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" fillcolor="#757579" stroked="f" strokeweight="3pt">
                  <v:fill opacity="39321f"/>
                  <v:shadow on="t" color="black" opacity="24903f" origin=",.5" offset="0,.55556mm"/>
                  <v:textbox>
                    <w:txbxContent>
                      <w:p w14:paraId="5F4E9862" w14:textId="77777777" w:rsidR="00066323" w:rsidRDefault="00066323" w:rsidP="00066323">
                        <w:pPr>
                          <w:rPr>
                            <w:rFonts w:cs="Calibri"/>
                            <w:color w:val="FFFFFF"/>
                          </w:rPr>
                        </w:pPr>
                        <w:r>
                          <w:rPr>
                            <w:rFonts w:cs="Calibri"/>
                            <w:color w:val="FFFFFF"/>
                          </w:rPr>
                          <w:t>Lt1.1: Permanent Lake</w:t>
                        </w:r>
                      </w:p>
                    </w:txbxContent>
                  </v:textbox>
                </v:shape>
                <v:shape id="_x0000_s1030" type="#_x0000_t202" style="position:absolute;left:12771;top:26254;width:16739;height:44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" fillcolor="#757579" stroked="f" strokeweight="3pt">
                  <v:fill opacity="39321f"/>
                  <v:shadow on="t" color="black" opacity="24903f" origin=",.5" offset="0,.55556mm"/>
                  <v:textbox>
                    <w:txbxContent>
                      <w:p w14:paraId="6538C855" w14:textId="77777777" w:rsidR="00066323" w:rsidRDefault="00066323" w:rsidP="00066323">
                        <w:pPr>
                          <w:rPr>
                            <w:rFonts w:cs="Calibri"/>
                            <w:color w:val="FFFFFF"/>
                          </w:rPr>
                        </w:pPr>
                        <w:r>
                          <w:rPr>
                            <w:rFonts w:cs="Calibri"/>
                            <w:color w:val="FFFFFF"/>
                          </w:rPr>
                          <w:t>Ewd1.3.2: Coastal Lagoon</w:t>
                        </w:r>
                      </w:p>
                    </w:txbxContent>
                  </v:textbox>
                </v:shape>
                <w10:anchorlock/>
              </v:group>
            </w:pict>
          </mc:Fallback>
        </mc:AlternateContent>
      </w:r>
    </w:p>
    <w:p w14:paraId="7F403DD1" w14:textId="77777777" w:rsidR="00066323" w:rsidRDefault="00066323" w:rsidP="001913D3">
      <w:pPr>
        <w:pStyle w:val="BodyText"/>
        <w:sectPr w:rsidR="00066323" w:rsidSect="00827FCA">
          <w:pgSz w:w="11906" w:h="16838" w:code="9"/>
          <w:pgMar w:top="1134" w:right="1134" w:bottom="1134" w:left="1134" w:header="510" w:footer="510" w:gutter="0"/>
          <w:cols w:space="284"/>
          <w:docGrid w:linePitch="360"/>
        </w:sectPr>
      </w:pPr>
    </w:p>
    <w:p w14:paraId="42C8715B" w14:textId="1BD39CA9" w:rsidR="004E1277" w:rsidRDefault="004E1277" w:rsidP="00512200">
      <w:pPr>
        <w:pStyle w:val="CaptionWithNote"/>
      </w:pPr>
      <w:bookmarkStart w:id="414" w:name="_Ref105418406"/>
      <w:bookmarkStart w:id="415" w:name="_Toc201867411"/>
      <w:r>
        <w:lastRenderedPageBreak/>
        <w:t>Figure</w:t>
      </w:r>
      <w:r w:rsidR="00583411">
        <w:t> </w:t>
      </w:r>
      <w:r w:rsidR="00137FF4">
        <w:fldChar w:fldCharType="begin" w:fldLock="1"/>
      </w:r>
      <w:r w:rsidR="00137FF4">
        <w:instrText xml:space="preserve"> STYLEREF 1 \s </w:instrText>
      </w:r>
      <w:r w:rsidR="00137FF4">
        <w:fldChar w:fldCharType="separate"/>
      </w:r>
      <w:r w:rsidR="009B47F6">
        <w:rPr>
          <w:noProof/>
        </w:rPr>
        <w:t>5</w:t>
      </w:r>
      <w:r w:rsidR="00137FF4">
        <w:fldChar w:fldCharType="end"/>
      </w:r>
      <w:r w:rsidR="00137FF4">
        <w:t>.</w:t>
      </w:r>
      <w:r w:rsidR="00137FF4">
        <w:fldChar w:fldCharType="begin"/>
      </w:r>
      <w:r w:rsidR="00137FF4">
        <w:instrText xml:space="preserve"> SEQ Figure \* ARABIC \s 1 </w:instrText>
      </w:r>
      <w:r w:rsidR="00137FF4">
        <w:fldChar w:fldCharType="separate"/>
      </w:r>
      <w:r w:rsidR="0000560C">
        <w:rPr>
          <w:noProof/>
        </w:rPr>
        <w:t>35</w:t>
      </w:r>
      <w:r w:rsidR="00137FF4">
        <w:fldChar w:fldCharType="end"/>
      </w:r>
      <w:bookmarkEnd w:id="414"/>
      <w:r>
        <w:t xml:space="preserve"> </w:t>
      </w:r>
      <w:r w:rsidR="005B4431">
        <w:t xml:space="preserve">Map of </w:t>
      </w:r>
      <w:r w:rsidR="00272B13">
        <w:t>T</w:t>
      </w:r>
      <w:r w:rsidR="00F927EC">
        <w:t xml:space="preserve">he </w:t>
      </w:r>
      <w:r w:rsidRPr="00333E9B">
        <w:t>Coorong, and Lakes Alexandrina and Albert Wetland</w:t>
      </w:r>
      <w:r>
        <w:t xml:space="preserve"> Ramsar Site</w:t>
      </w:r>
      <w:r w:rsidR="006E7DA7">
        <w:t>,</w:t>
      </w:r>
      <w:r w:rsidR="00D134F9">
        <w:t xml:space="preserve"> showing spatial extent of annual </w:t>
      </w:r>
      <w:r w:rsidR="003A285E">
        <w:t xml:space="preserve">frequency of inundation </w:t>
      </w:r>
      <w:r>
        <w:t xml:space="preserve">by </w:t>
      </w:r>
      <w:r w:rsidR="00836F8B">
        <w:t>C</w:t>
      </w:r>
      <w:r w:rsidR="00066323">
        <w:t>EW</w:t>
      </w:r>
      <w:r w:rsidR="00836F8B">
        <w:t>,</w:t>
      </w:r>
      <w:r>
        <w:t xml:space="preserve"> </w:t>
      </w:r>
      <w:r w:rsidR="001A7904">
        <w:t>2014–24</w:t>
      </w:r>
      <w:bookmarkEnd w:id="415"/>
    </w:p>
    <w:p w14:paraId="4ED0E0B4" w14:textId="2BEF0E52" w:rsidR="00CD4975" w:rsidRPr="00CD4975" w:rsidRDefault="00CD4975" w:rsidP="00512200">
      <w:pPr>
        <w:pStyle w:val="CaptionNote"/>
      </w:pPr>
      <w:r>
        <w:t>CEW = Commonwealth environmental water.</w:t>
      </w:r>
    </w:p>
    <w:p w14:paraId="0EB39C49" w14:textId="77777777" w:rsidR="00B37B65" w:rsidRDefault="00B37B65" w:rsidP="00306A5D">
      <w:pPr>
        <w:pStyle w:val="Figure"/>
      </w:pPr>
      <w:r w:rsidRPr="006E0E1D">
        <w:rPr>
          <w:noProof/>
        </w:rPr>
        <w:drawing>
          <wp:inline distT="0" distB="0" distL="0" distR="0" wp14:anchorId="383C6FA2" wp14:editId="6D3B9E18">
            <wp:extent cx="7110000" cy="5472000"/>
            <wp:effectExtent l="0" t="0" r="0" b="0"/>
            <wp:docPr id="2128526202" name="Picture 2128526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26202" name="Picture 2128526202"/>
                    <pic:cNvPicPr>
                      <a:picLocks noChangeAspect="1" noChangeArrowheads="1"/>
                    </pic:cNvPicPr>
                  </pic:nvPicPr>
                  <pic:blipFill>
                    <a:blip r:embed="rId116"/>
                    <a:stretch>
                      <a:fillRect/>
                    </a:stretch>
                  </pic:blipFill>
                  <pic:spPr bwMode="auto">
                    <a:xfrm>
                      <a:off x="0" y="0"/>
                      <a:ext cx="7110000" cy="5472000"/>
                    </a:xfrm>
                    <a:prstGeom prst="rect">
                      <a:avLst/>
                    </a:prstGeom>
                    <a:noFill/>
                    <a:ln>
                      <a:noFill/>
                    </a:ln>
                  </pic:spPr>
                </pic:pic>
              </a:graphicData>
            </a:graphic>
          </wp:inline>
        </w:drawing>
      </w:r>
    </w:p>
    <w:p w14:paraId="193EE35A" w14:textId="77777777" w:rsidR="00066323" w:rsidRDefault="00066323" w:rsidP="00066323">
      <w:pPr>
        <w:sectPr w:rsidR="00066323" w:rsidSect="00827FCA">
          <w:pgSz w:w="16838" w:h="11906" w:orient="landscape" w:code="9"/>
          <w:pgMar w:top="1134" w:right="1134" w:bottom="1134" w:left="1134" w:header="510" w:footer="510" w:gutter="0"/>
          <w:cols w:space="284"/>
          <w:docGrid w:linePitch="360"/>
        </w:sectPr>
      </w:pPr>
    </w:p>
    <w:p w14:paraId="4866F2FE" w14:textId="0F3D725B" w:rsidR="001467F7" w:rsidRDefault="005F7FE5" w:rsidP="00D64757">
      <w:pPr>
        <w:pStyle w:val="Heading1"/>
      </w:pPr>
      <w:bookmarkStart w:id="416" w:name="_Toc55308078"/>
      <w:bookmarkStart w:id="417" w:name="_Ref138781237"/>
      <w:bookmarkStart w:id="418" w:name="_Toc138971684"/>
      <w:bookmarkStart w:id="419" w:name="_Toc201854435"/>
      <w:bookmarkStart w:id="420" w:name="_Toc201867258"/>
      <w:r w:rsidRPr="005F7FE5">
        <w:lastRenderedPageBreak/>
        <w:t>Contribution to Basin Plan objectives</w:t>
      </w:r>
      <w:bookmarkEnd w:id="416"/>
      <w:bookmarkEnd w:id="417"/>
      <w:bookmarkEnd w:id="418"/>
      <w:bookmarkEnd w:id="419"/>
      <w:bookmarkEnd w:id="420"/>
    </w:p>
    <w:p w14:paraId="4ACA6852" w14:textId="62FAF8A1" w:rsidR="003C30D7" w:rsidRPr="009C25AF" w:rsidRDefault="003C30D7" w:rsidP="003C30D7">
      <w:pPr>
        <w:pStyle w:val="BodyText"/>
        <w:rPr>
          <w:rStyle w:val="Italics"/>
          <w:i w:val="0"/>
        </w:rPr>
      </w:pPr>
      <w:r w:rsidRPr="009C25AF">
        <w:rPr>
          <w:rStyle w:val="Italics"/>
          <w:i w:val="0"/>
        </w:rPr>
        <w:t xml:space="preserve">The Basin Plan sets high-level objectives to </w:t>
      </w:r>
      <w:r w:rsidR="00832685" w:rsidRPr="009C25AF">
        <w:rPr>
          <w:rStyle w:val="Italics"/>
          <w:i w:val="0"/>
        </w:rPr>
        <w:t xml:space="preserve">ensure that the </w:t>
      </w:r>
      <w:r w:rsidRPr="009C25AF">
        <w:rPr>
          <w:rStyle w:val="Italics"/>
          <w:i w:val="0"/>
        </w:rPr>
        <w:t xml:space="preserve">water-dependent ecosystems of the Basin are resilient to climate change and other risks and threats (Basin Plan section 8.04). </w:t>
      </w:r>
      <w:r w:rsidR="007A291E" w:rsidRPr="009C25AF">
        <w:rPr>
          <w:rStyle w:val="Italics"/>
          <w:i w:val="0"/>
        </w:rPr>
        <w:t xml:space="preserve">Particular objectives for the </w:t>
      </w:r>
      <w:r w:rsidR="00143803">
        <w:rPr>
          <w:rStyle w:val="Italics"/>
          <w:i w:val="0"/>
        </w:rPr>
        <w:t>p</w:t>
      </w:r>
      <w:r w:rsidR="007A291E" w:rsidRPr="009C25AF">
        <w:rPr>
          <w:rStyle w:val="Italics"/>
          <w:i w:val="0"/>
        </w:rPr>
        <w:t>rotection and restoration of water-dependent ecosystems are set in Section 8.05</w:t>
      </w:r>
      <w:r w:rsidR="00960522" w:rsidRPr="009C25AF">
        <w:rPr>
          <w:rStyle w:val="Italics"/>
          <w:i w:val="0"/>
        </w:rPr>
        <w:t>,</w:t>
      </w:r>
      <w:r w:rsidR="007A291E" w:rsidRPr="009C25AF">
        <w:rPr>
          <w:rStyle w:val="Italics"/>
          <w:i w:val="0"/>
        </w:rPr>
        <w:t xml:space="preserve"> and particular objectives for the </w:t>
      </w:r>
      <w:r w:rsidR="001B508C">
        <w:rPr>
          <w:rStyle w:val="Italics"/>
          <w:i w:val="0"/>
        </w:rPr>
        <w:t>p</w:t>
      </w:r>
      <w:r w:rsidR="007A291E" w:rsidRPr="009C25AF">
        <w:rPr>
          <w:rStyle w:val="Italics"/>
          <w:i w:val="0"/>
        </w:rPr>
        <w:t xml:space="preserve">rotection and restoration of ecosystem functions of water-dependent ecosystems are set out in Section 8.06. </w:t>
      </w:r>
      <w:r w:rsidRPr="009C25AF">
        <w:rPr>
          <w:rStyle w:val="Italics"/>
          <w:i w:val="0"/>
        </w:rPr>
        <w:t>This chapter describes the multi-year contributions of environmental water deliveries to realising these objectives.</w:t>
      </w:r>
    </w:p>
    <w:p w14:paraId="1C026332" w14:textId="2C8CC4BE" w:rsidR="00254829" w:rsidRDefault="00254829" w:rsidP="00915EE3">
      <w:pPr>
        <w:pStyle w:val="BodyText"/>
      </w:pPr>
      <w:r w:rsidRPr="00357367">
        <w:rPr>
          <w:rFonts w:cs="Arial"/>
          <w:noProof/>
        </w:rPr>
        <w:t xml:space="preserve">The </w:t>
      </w:r>
      <w:r w:rsidRPr="00357367">
        <w:t>Ecosystem Diversity</w:t>
      </w:r>
      <w:r w:rsidR="00EC582E">
        <w:t xml:space="preserve"> evaluat</w:t>
      </w:r>
      <w:r w:rsidR="00EA775A">
        <w:t xml:space="preserve">ion examines </w:t>
      </w:r>
      <w:r w:rsidR="00EC582E">
        <w:t xml:space="preserve">the contribution of </w:t>
      </w:r>
      <w:r w:rsidR="00275B78">
        <w:t>CEW</w:t>
      </w:r>
      <w:r w:rsidR="00A27759">
        <w:t xml:space="preserve"> </w:t>
      </w:r>
      <w:r w:rsidRPr="00357367">
        <w:t xml:space="preserve">to the Basin Plan objective </w:t>
      </w:r>
      <w:r w:rsidR="00EC582E">
        <w:t>o</w:t>
      </w:r>
      <w:r w:rsidRPr="00357367">
        <w:t>f</w:t>
      </w:r>
      <w:r w:rsidR="00EC582E" w:rsidRPr="00EC582E">
        <w:rPr>
          <w:rStyle w:val="Italics"/>
        </w:rPr>
        <w:t xml:space="preserve"> </w:t>
      </w:r>
      <w:r w:rsidR="00EC582E" w:rsidRPr="00357367">
        <w:rPr>
          <w:rStyle w:val="Italics"/>
        </w:rPr>
        <w:t>Protection and restoration of water-dependent ecosystems</w:t>
      </w:r>
      <w:r w:rsidR="00EC582E">
        <w:t xml:space="preserve"> (Basin Plan</w:t>
      </w:r>
      <w:r w:rsidR="0092211B">
        <w:t>, section 8.05</w:t>
      </w:r>
      <w:r w:rsidR="00EC582E">
        <w:t xml:space="preserve">) at </w:t>
      </w:r>
      <w:r w:rsidR="00877AAF">
        <w:t xml:space="preserve">the </w:t>
      </w:r>
      <w:r w:rsidR="0092211B">
        <w:t>B</w:t>
      </w:r>
      <w:r w:rsidR="00EC582E">
        <w:t>asin</w:t>
      </w:r>
      <w:r w:rsidR="0092211B">
        <w:t xml:space="preserve"> </w:t>
      </w:r>
      <w:r w:rsidR="00EC582E">
        <w:t>scale.</w:t>
      </w:r>
      <w:r w:rsidR="00A27759">
        <w:t xml:space="preserve"> </w:t>
      </w:r>
      <w:r w:rsidR="00EC582E">
        <w:t xml:space="preserve">It </w:t>
      </w:r>
      <w:r w:rsidR="00132D45">
        <w:t xml:space="preserve">achieves this through analysing the spatial and temporal patterns of </w:t>
      </w:r>
      <w:r w:rsidR="00275B78">
        <w:t>CEW</w:t>
      </w:r>
      <w:r w:rsidR="00132D45">
        <w:t xml:space="preserve"> delivered to ecosystem types across waterways, floodplains, lakes and wetlands on the managed floodplain.</w:t>
      </w:r>
    </w:p>
    <w:p w14:paraId="469AF8F8" w14:textId="19463ED5" w:rsidR="008363A5" w:rsidRPr="00357367" w:rsidRDefault="008363A5" w:rsidP="00B37B65">
      <w:pPr>
        <w:pStyle w:val="BodyTextExtraSpaceAbove"/>
        <w:keepNext/>
      </w:pPr>
      <w:r w:rsidRPr="00357367">
        <w:t>More specifically</w:t>
      </w:r>
      <w:r>
        <w:t xml:space="preserve"> (</w:t>
      </w:r>
      <w:r w:rsidR="008C4FAD">
        <w:t xml:space="preserve">and </w:t>
      </w:r>
      <w:r>
        <w:t xml:space="preserve">summarised in </w:t>
      </w:r>
      <w:r>
        <w:fldChar w:fldCharType="begin" w:fldLock="1"/>
      </w:r>
      <w:r>
        <w:instrText xml:space="preserve"> REF _Ref73023555 \h </w:instrText>
      </w:r>
      <w:r w:rsidR="00DE639F">
        <w:instrText xml:space="preserve"> \* MERGEFORMAT </w:instrText>
      </w:r>
      <w:r>
        <w:fldChar w:fldCharType="separate"/>
      </w:r>
      <w:r w:rsidR="009B47F6" w:rsidRPr="00C74A2C">
        <w:t>Table</w:t>
      </w:r>
      <w:r w:rsidR="009B47F6">
        <w:t> 6.1</w:t>
      </w:r>
      <w:r>
        <w:fldChar w:fldCharType="end"/>
      </w:r>
      <w:r>
        <w:t>)</w:t>
      </w:r>
      <w:r w:rsidRPr="00357367">
        <w:t>:</w:t>
      </w:r>
    </w:p>
    <w:p w14:paraId="54725F28" w14:textId="6933272C" w:rsidR="00BF3384" w:rsidRDefault="00BF3384" w:rsidP="0017186B">
      <w:pPr>
        <w:pStyle w:val="Boxedtextblue"/>
        <w:spacing w:before="140"/>
      </w:pPr>
      <w:r>
        <w:t xml:space="preserve">Basin Plan objective </w:t>
      </w:r>
      <w:r w:rsidR="0092211B">
        <w:t xml:space="preserve">at paragraph </w:t>
      </w:r>
      <w:r>
        <w:t>8.05(3)(b): to ensure that representative populations and communities of native biota are protected and, if necessary, restored</w:t>
      </w:r>
      <w:r w:rsidR="00443999">
        <w:t>.</w:t>
      </w:r>
    </w:p>
    <w:p w14:paraId="42B97273" w14:textId="735A85D4" w:rsidR="00BF3384" w:rsidRDefault="00167718" w:rsidP="005D426B">
      <w:pPr>
        <w:pStyle w:val="ListBullet"/>
      </w:pPr>
      <w:r w:rsidRPr="00167718">
        <w:t xml:space="preserve">The comparison between the ecosystems in the Basin and on the managed floodplain </w:t>
      </w:r>
      <w:r>
        <w:t>s</w:t>
      </w:r>
      <w:r w:rsidRPr="00167718">
        <w:t>hows that ecosystems that are in scope for environmental water management are broadly representative of ecosystem types elsewhere in the Basin.</w:t>
      </w:r>
      <w:r w:rsidR="00BF3384" w:rsidRPr="00193C31">
        <w:t xml:space="preserve"> </w:t>
      </w:r>
      <w:r w:rsidR="0085100E">
        <w:t>O</w:t>
      </w:r>
      <w:r w:rsidR="00BF3384" w:rsidRPr="00193C31">
        <w:t>f the Basin ecosystem types</w:t>
      </w:r>
      <w:r w:rsidR="0085100E">
        <w:t>, 9</w:t>
      </w:r>
      <w:r w:rsidR="00FD4FAB">
        <w:t>7</w:t>
      </w:r>
      <w:r w:rsidR="0085100E">
        <w:t>%</w:t>
      </w:r>
      <w:r w:rsidR="00BF3384" w:rsidRPr="00193C31">
        <w:t xml:space="preserve"> occur on the managed floodplain</w:t>
      </w:r>
      <w:r w:rsidR="00687B2A">
        <w:t>. T</w:t>
      </w:r>
      <w:r w:rsidR="00BF3384" w:rsidRPr="00193C31">
        <w:t xml:space="preserve">he relative abundance (by area) of ecosystem types </w:t>
      </w:r>
      <w:r>
        <w:t>is</w:t>
      </w:r>
      <w:r w:rsidR="00BF3384" w:rsidRPr="00193C31">
        <w:t xml:space="preserve"> similar when comparing the managed floodplain to the whole Basin</w:t>
      </w:r>
      <w:r w:rsidR="006A4179">
        <w:t>.</w:t>
      </w:r>
    </w:p>
    <w:p w14:paraId="5F687559" w14:textId="57D9798A" w:rsidR="00BF3384" w:rsidRDefault="00BF3384" w:rsidP="005D426B">
      <w:pPr>
        <w:pStyle w:val="ListBullet"/>
      </w:pPr>
      <w:r>
        <w:t xml:space="preserve">In </w:t>
      </w:r>
      <w:r w:rsidR="001A7904">
        <w:t>2023–24</w:t>
      </w:r>
      <w:r>
        <w:t xml:space="preserve">, there were </w:t>
      </w:r>
      <w:r w:rsidR="00B71A7A" w:rsidRPr="001B1F1C">
        <w:t>5</w:t>
      </w:r>
      <w:r w:rsidR="00890646">
        <w:t>2</w:t>
      </w:r>
      <w:r>
        <w:t xml:space="preserve"> ANAE ecosystem types</w:t>
      </w:r>
      <w:r w:rsidR="00687B2A">
        <w:t>.</w:t>
      </w:r>
      <w:r w:rsidR="00EA775A">
        <w:t xml:space="preserve"> </w:t>
      </w:r>
      <w:r>
        <w:t xml:space="preserve">representing </w:t>
      </w:r>
      <w:r w:rsidR="00B71A7A">
        <w:t>8</w:t>
      </w:r>
      <w:r w:rsidR="00890646">
        <w:t>1</w:t>
      </w:r>
      <w:r w:rsidR="00B71A7A">
        <w:t>%</w:t>
      </w:r>
      <w:r>
        <w:t xml:space="preserve"> of the ecosystem diversity on the managed floodplain</w:t>
      </w:r>
      <w:r w:rsidR="00687B2A">
        <w:t>s</w:t>
      </w:r>
      <w:r w:rsidR="00644FB1">
        <w:t>,</w:t>
      </w:r>
      <w:r>
        <w:t xml:space="preserve"> that </w:t>
      </w:r>
      <w:r w:rsidR="00644FB1">
        <w:t xml:space="preserve">received </w:t>
      </w:r>
      <w:r w:rsidR="00275B78">
        <w:t>CEW</w:t>
      </w:r>
      <w:r>
        <w:t>.</w:t>
      </w:r>
      <w:r w:rsidR="00A27759">
        <w:t xml:space="preserve"> </w:t>
      </w:r>
      <w:r>
        <w:t>The</w:t>
      </w:r>
      <w:r w:rsidR="001518F5">
        <w:t>y</w:t>
      </w:r>
      <w:r>
        <w:t xml:space="preserve"> </w:t>
      </w:r>
      <w:r w:rsidR="001518F5">
        <w:t xml:space="preserve">cover a combined area of </w:t>
      </w:r>
      <w:r w:rsidR="00B71A7A">
        <w:t>2</w:t>
      </w:r>
      <w:r w:rsidR="00890646">
        <w:t>72</w:t>
      </w:r>
      <w:r w:rsidR="00B71A7A">
        <w:t>,</w:t>
      </w:r>
      <w:r w:rsidR="00890646">
        <w:t>428</w:t>
      </w:r>
      <w:r w:rsidR="005551A7">
        <w:t> ha</w:t>
      </w:r>
      <w:r w:rsidR="00687B2A">
        <w:t>,</w:t>
      </w:r>
      <w:r w:rsidR="005551A7">
        <w:t xml:space="preserve"> </w:t>
      </w:r>
      <w:r w:rsidR="007B40FD">
        <w:t xml:space="preserve">and </w:t>
      </w:r>
      <w:r w:rsidR="001518F5">
        <w:t xml:space="preserve">an additional </w:t>
      </w:r>
      <w:r w:rsidR="00906120">
        <w:t>2</w:t>
      </w:r>
      <w:r w:rsidR="00890646">
        <w:t>1</w:t>
      </w:r>
      <w:r w:rsidR="00906120">
        <w:t>,</w:t>
      </w:r>
      <w:r w:rsidR="00890646">
        <w:t>075</w:t>
      </w:r>
      <w:r w:rsidR="00687B2A">
        <w:t> </w:t>
      </w:r>
      <w:r w:rsidR="001518F5">
        <w:t xml:space="preserve">km of river </w:t>
      </w:r>
      <w:r w:rsidR="00CB3989">
        <w:t>r</w:t>
      </w:r>
      <w:r>
        <w:t>epresent</w:t>
      </w:r>
      <w:r w:rsidR="007B40FD">
        <w:t>s</w:t>
      </w:r>
      <w:r>
        <w:t xml:space="preserve"> the</w:t>
      </w:r>
      <w:r w:rsidRPr="00A56260">
        <w:t xml:space="preserve"> </w:t>
      </w:r>
      <w:r w:rsidR="00A56260">
        <w:t>‘</w:t>
      </w:r>
      <w:r w:rsidRPr="00BE3D32">
        <w:t>populations and communities of water</w:t>
      </w:r>
      <w:r w:rsidR="00D26366" w:rsidRPr="00BE3D32">
        <w:t>-</w:t>
      </w:r>
      <w:r w:rsidRPr="00BE3D32">
        <w:t>dependent native biota</w:t>
      </w:r>
      <w:r w:rsidR="00A56260">
        <w:t>’</w:t>
      </w:r>
      <w:r w:rsidRPr="00A56260">
        <w:t xml:space="preserve"> that are assumed to have been supported or </w:t>
      </w:r>
      <w:r w:rsidR="00A56260">
        <w:t>‘</w:t>
      </w:r>
      <w:r w:rsidRPr="00BE3D32">
        <w:t>protected</w:t>
      </w:r>
      <w:r w:rsidR="00A56260">
        <w:t>’</w:t>
      </w:r>
      <w:r w:rsidRPr="00A56260">
        <w:t xml:space="preserve"> by the environmental water they received.</w:t>
      </w:r>
      <w:r w:rsidR="00A27759" w:rsidRPr="00A56260">
        <w:t xml:space="preserve"> </w:t>
      </w:r>
      <w:r w:rsidRPr="00A56260">
        <w:t xml:space="preserve">The evaluation is unable to examine if ecosystems were </w:t>
      </w:r>
      <w:r w:rsidR="00A56260">
        <w:t>‘</w:t>
      </w:r>
      <w:r w:rsidRPr="00BE3D32">
        <w:t>restored</w:t>
      </w:r>
      <w:r w:rsidR="00A56260">
        <w:t>’</w:t>
      </w:r>
      <w:r w:rsidRPr="00A56260">
        <w:t>.</w:t>
      </w:r>
    </w:p>
    <w:p w14:paraId="2E4BBAE9" w14:textId="5617C894" w:rsidR="00BF3384" w:rsidRPr="00193C31" w:rsidRDefault="00BF3384" w:rsidP="005D426B">
      <w:pPr>
        <w:pStyle w:val="ListBullet"/>
      </w:pPr>
      <w:r w:rsidRPr="00193C31">
        <w:t xml:space="preserve">The </w:t>
      </w:r>
      <w:r w:rsidR="001A7904">
        <w:t>10-year</w:t>
      </w:r>
      <w:r w:rsidRPr="00193C31">
        <w:t xml:space="preserve"> watering history</w:t>
      </w:r>
      <w:r w:rsidR="0078600C">
        <w:t>,</w:t>
      </w:r>
      <w:r w:rsidRPr="00193C31">
        <w:t xml:space="preserve"> </w:t>
      </w:r>
      <w:r w:rsidR="001A7904">
        <w:t>2014–24</w:t>
      </w:r>
      <w:r w:rsidR="00D26366">
        <w:t>,</w:t>
      </w:r>
      <w:r w:rsidR="00FC39CB">
        <w:t xml:space="preserve"> included a s</w:t>
      </w:r>
      <w:r w:rsidRPr="00193C31">
        <w:t>imilar</w:t>
      </w:r>
      <w:r w:rsidR="00FC39CB">
        <w:t xml:space="preserve"> diversity of ecosystem types through the years</w:t>
      </w:r>
      <w:r w:rsidR="00890646">
        <w:t xml:space="preserve"> </w:t>
      </w:r>
      <w:r w:rsidR="008A0669">
        <w:t>–</w:t>
      </w:r>
      <w:r w:rsidR="00890646">
        <w:t xml:space="preserve"> 56 types</w:t>
      </w:r>
      <w:r w:rsidR="00DD22D5">
        <w:t>, and</w:t>
      </w:r>
      <w:r w:rsidR="00890646">
        <w:t xml:space="preserve"> the total are</w:t>
      </w:r>
      <w:r w:rsidR="00DD22D5">
        <w:t>a</w:t>
      </w:r>
      <w:r w:rsidR="00890646">
        <w:t xml:space="preserve"> </w:t>
      </w:r>
      <w:r w:rsidR="00DD22D5">
        <w:t>and length</w:t>
      </w:r>
      <w:r w:rsidR="00890646">
        <w:t xml:space="preserve"> supported by </w:t>
      </w:r>
      <w:r w:rsidR="00275B78">
        <w:t>CEW</w:t>
      </w:r>
      <w:r w:rsidR="00890646">
        <w:t xml:space="preserve"> </w:t>
      </w:r>
      <w:r w:rsidR="00DD22D5">
        <w:t>was</w:t>
      </w:r>
      <w:r w:rsidR="00890646">
        <w:t xml:space="preserve"> </w:t>
      </w:r>
      <w:r w:rsidR="00890646" w:rsidRPr="00890646">
        <w:t>470,031</w:t>
      </w:r>
      <w:r w:rsidR="00890646">
        <w:t xml:space="preserve"> ha </w:t>
      </w:r>
      <w:r w:rsidR="00DD22D5">
        <w:t>and</w:t>
      </w:r>
      <w:r w:rsidR="00890646">
        <w:t xml:space="preserve"> 23,</w:t>
      </w:r>
      <w:r w:rsidR="00890646" w:rsidRPr="00DD22D5">
        <w:t>767</w:t>
      </w:r>
      <w:r w:rsidR="00DD22D5">
        <w:t> </w:t>
      </w:r>
      <w:r w:rsidR="00890646" w:rsidRPr="00DD22D5">
        <w:t>km</w:t>
      </w:r>
      <w:r w:rsidR="00890646">
        <w:t xml:space="preserve"> of rivers</w:t>
      </w:r>
      <w:r w:rsidR="00DD22D5">
        <w:t>, respectively</w:t>
      </w:r>
      <w:r w:rsidR="00890646">
        <w:t xml:space="preserve">. </w:t>
      </w:r>
      <w:r w:rsidRPr="00193C31">
        <w:t xml:space="preserve">Ecosystems that </w:t>
      </w:r>
      <w:r w:rsidR="00890646">
        <w:t>are</w:t>
      </w:r>
      <w:r w:rsidRPr="00193C31">
        <w:t xml:space="preserve"> </w:t>
      </w:r>
      <w:r w:rsidRPr="006D374E">
        <w:t>not</w:t>
      </w:r>
      <w:r w:rsidRPr="00193C31">
        <w:t xml:space="preserve"> be</w:t>
      </w:r>
      <w:r w:rsidR="00DD22D5">
        <w:t>ing</w:t>
      </w:r>
      <w:r w:rsidRPr="00193C31">
        <w:t xml:space="preserve"> watered are the naturally wet bogs, springs and paperbark swamps</w:t>
      </w:r>
      <w:r w:rsidR="00687B2A">
        <w:t>,</w:t>
      </w:r>
      <w:r w:rsidRPr="00193C31">
        <w:t xml:space="preserve"> </w:t>
      </w:r>
      <w:r w:rsidR="00687B2A">
        <w:t>and</w:t>
      </w:r>
      <w:r w:rsidR="00687B2A" w:rsidRPr="00193C31">
        <w:t xml:space="preserve"> </w:t>
      </w:r>
      <w:r w:rsidR="00BF29B3">
        <w:t xml:space="preserve">the </w:t>
      </w:r>
      <w:r w:rsidRPr="00193C31">
        <w:t>saline systems where delivery of fresh water is likely not appropriate.</w:t>
      </w:r>
    </w:p>
    <w:p w14:paraId="16A9CF24" w14:textId="0AC984D9" w:rsidR="00BF3384" w:rsidRPr="00D26366" w:rsidRDefault="00BF3384" w:rsidP="0017186B">
      <w:pPr>
        <w:pStyle w:val="Boxedtextblue"/>
        <w:spacing w:before="140"/>
      </w:pPr>
      <w:r>
        <w:t xml:space="preserve">Basin Plan objective </w:t>
      </w:r>
      <w:r w:rsidR="0078600C">
        <w:t xml:space="preserve">at paragraph </w:t>
      </w:r>
      <w:r>
        <w:t>8.05(2)</w:t>
      </w:r>
      <w:r w:rsidR="0078600C">
        <w:t>(a)</w:t>
      </w:r>
      <w:r>
        <w:t>:</w:t>
      </w:r>
      <w:r w:rsidR="00D26366">
        <w:t xml:space="preserve"> </w:t>
      </w:r>
      <w:r w:rsidRPr="00BE3D32">
        <w:t>to protect and restore a subset of all water-dependent ecosystems of the Murray</w:t>
      </w:r>
      <w:r w:rsidR="00584BE5">
        <w:t>–</w:t>
      </w:r>
      <w:r w:rsidRPr="00BE3D32">
        <w:t>Darling Basin, including by ensuring that declared Ramsar wetlands that depend on Basin water resources maintain their ecological character</w:t>
      </w:r>
      <w:r w:rsidR="00AF6709">
        <w:t>.</w:t>
      </w:r>
    </w:p>
    <w:p w14:paraId="0438A2FC" w14:textId="77777777" w:rsidR="00360AD1" w:rsidRDefault="00275B78" w:rsidP="005D426B">
      <w:pPr>
        <w:pStyle w:val="ListBullet"/>
      </w:pPr>
      <w:r>
        <w:t>CEW</w:t>
      </w:r>
      <w:r w:rsidR="00E30D4A" w:rsidRPr="00E30D4A">
        <w:t xml:space="preserve"> was delivered to </w:t>
      </w:r>
      <w:r w:rsidR="00167718">
        <w:t>8</w:t>
      </w:r>
      <w:r w:rsidR="00B71A7A">
        <w:t xml:space="preserve"> Ramsar</w:t>
      </w:r>
      <w:r w:rsidR="00E30D4A" w:rsidRPr="00E30D4A">
        <w:t xml:space="preserve"> Sites in </w:t>
      </w:r>
      <w:r w:rsidR="001A7904">
        <w:t>2023–24</w:t>
      </w:r>
      <w:r w:rsidR="00E30D4A" w:rsidRPr="00E30D4A">
        <w:t xml:space="preserve">, supporting a total of </w:t>
      </w:r>
      <w:r w:rsidR="00890646">
        <w:t>172,667</w:t>
      </w:r>
      <w:r w:rsidR="005551A7">
        <w:t xml:space="preserve"> ha </w:t>
      </w:r>
      <w:r w:rsidR="00E30D4A" w:rsidRPr="00E30D4A">
        <w:t xml:space="preserve">of </w:t>
      </w:r>
      <w:r w:rsidR="00E30D4A" w:rsidRPr="00895E7E">
        <w:t>5</w:t>
      </w:r>
      <w:r w:rsidR="00890646">
        <w:t>0</w:t>
      </w:r>
      <w:r w:rsidR="00E30D4A" w:rsidRPr="00E30D4A">
        <w:t xml:space="preserve"> different ecosystem types within the Ramsar estate. This areal extent is dominated by the </w:t>
      </w:r>
      <w:r w:rsidR="00F40FBE">
        <w:t>79,418</w:t>
      </w:r>
      <w:r w:rsidR="005551A7">
        <w:t xml:space="preserve"> ha </w:t>
      </w:r>
      <w:r w:rsidR="00E30D4A" w:rsidRPr="00E30D4A">
        <w:t xml:space="preserve">of lakes Alexandrina and Albert and </w:t>
      </w:r>
      <w:r w:rsidR="00F40FBE">
        <w:t>18,845</w:t>
      </w:r>
      <w:r w:rsidR="005551A7">
        <w:t xml:space="preserve"> ha </w:t>
      </w:r>
      <w:r w:rsidR="00E30D4A" w:rsidRPr="00E30D4A">
        <w:t>of the Coorong</w:t>
      </w:r>
      <w:r w:rsidR="00E61D13">
        <w:t xml:space="preserve"> Lagoon</w:t>
      </w:r>
      <w:r w:rsidR="00E30D4A" w:rsidRPr="00E30D4A">
        <w:t>. Excluding these</w:t>
      </w:r>
      <w:r w:rsidR="00D20F7A">
        <w:t xml:space="preserve"> 3 </w:t>
      </w:r>
      <w:r w:rsidR="00E30D4A" w:rsidRPr="00E30D4A">
        <w:t xml:space="preserve">waterbodies in the CLLMM, </w:t>
      </w:r>
      <w:r>
        <w:t>CEW</w:t>
      </w:r>
      <w:r w:rsidR="00E30D4A" w:rsidRPr="00E30D4A">
        <w:t xml:space="preserve"> directly supported </w:t>
      </w:r>
      <w:r w:rsidR="00890646">
        <w:t>74</w:t>
      </w:r>
      <w:r w:rsidR="00F40FBE">
        <w:t>,</w:t>
      </w:r>
      <w:r w:rsidR="00890646">
        <w:t>404</w:t>
      </w:r>
      <w:r w:rsidR="005551A7">
        <w:t xml:space="preserve"> ha </w:t>
      </w:r>
      <w:r w:rsidR="00E30D4A" w:rsidRPr="00E30D4A">
        <w:t>of Ramsar ecosystems.</w:t>
      </w:r>
      <w:r w:rsidR="00BF3384">
        <w:t xml:space="preserve"> Some evidence for supporting Ramsar </w:t>
      </w:r>
      <w:r w:rsidR="0078600C">
        <w:t>S</w:t>
      </w:r>
      <w:r w:rsidR="00BF3384">
        <w:t xml:space="preserve">ite critical </w:t>
      </w:r>
      <w:r w:rsidR="000B423C">
        <w:t>CPS</w:t>
      </w:r>
      <w:r w:rsidR="00BF3384">
        <w:t xml:space="preserve"> w</w:t>
      </w:r>
      <w:r w:rsidR="00A56260">
        <w:t>ere</w:t>
      </w:r>
      <w:r w:rsidR="00BF3384">
        <w:t xml:space="preserve"> identified (e.g. </w:t>
      </w:r>
      <w:r w:rsidR="00016E6A">
        <w:t xml:space="preserve">protecting and/or maintaining frequency of inundation to support </w:t>
      </w:r>
      <w:r w:rsidR="00BF3384">
        <w:t>vegetation</w:t>
      </w:r>
      <w:r w:rsidR="00A03F14">
        <w:t>,</w:t>
      </w:r>
      <w:r w:rsidR="00016E6A">
        <w:t xml:space="preserve"> which in turn supports breeding and foraging habitat for waterbirds</w:t>
      </w:r>
      <w:r w:rsidR="00BF3384">
        <w:t>)</w:t>
      </w:r>
      <w:r w:rsidR="00A03F14">
        <w:t>. H</w:t>
      </w:r>
      <w:r w:rsidR="00BF3384">
        <w:t>owever</w:t>
      </w:r>
      <w:r w:rsidR="00A56260">
        <w:t>,</w:t>
      </w:r>
      <w:r w:rsidR="00BF3384">
        <w:t xml:space="preserve"> a detailed investigation to determine if Ramsar </w:t>
      </w:r>
      <w:r w:rsidR="0078600C">
        <w:t>S</w:t>
      </w:r>
      <w:r w:rsidR="00BF3384">
        <w:t xml:space="preserve">ite ecological character was maintained (the Basin Plan objective) was beyond the </w:t>
      </w:r>
      <w:r w:rsidR="00360AD1">
        <w:t>scope of this evaluation.</w:t>
      </w:r>
    </w:p>
    <w:p w14:paraId="0257013F" w14:textId="4749DC7A" w:rsidR="00C440F3" w:rsidRPr="00C74A2C" w:rsidRDefault="00C440F3" w:rsidP="00512200">
      <w:pPr>
        <w:pStyle w:val="Caption"/>
      </w:pPr>
      <w:bookmarkStart w:id="421" w:name="_Ref73023555"/>
      <w:bookmarkStart w:id="422" w:name="_Toc201867430"/>
      <w:r w:rsidRPr="00C74A2C">
        <w:lastRenderedPageBreak/>
        <w:t>Table</w:t>
      </w:r>
      <w:r w:rsidR="006F2BB5">
        <w:t> </w:t>
      </w:r>
      <w:r w:rsidR="00890646">
        <w:fldChar w:fldCharType="begin" w:fldLock="1"/>
      </w:r>
      <w:r w:rsidR="00890646">
        <w:instrText xml:space="preserve"> STYLEREF 1 \s </w:instrText>
      </w:r>
      <w:r w:rsidR="00890646">
        <w:fldChar w:fldCharType="separate"/>
      </w:r>
      <w:r w:rsidR="009B47F6">
        <w:rPr>
          <w:noProof/>
        </w:rPr>
        <w:t>6</w:t>
      </w:r>
      <w:r w:rsidR="00890646">
        <w:rPr>
          <w:noProof/>
        </w:rPr>
        <w:fldChar w:fldCharType="end"/>
      </w:r>
      <w:r w:rsidR="0099502A">
        <w:t>.</w:t>
      </w:r>
      <w:r w:rsidR="00890646">
        <w:fldChar w:fldCharType="begin"/>
      </w:r>
      <w:r w:rsidR="00890646">
        <w:instrText xml:space="preserve"> SEQ Table \* ARABIC \s 1 </w:instrText>
      </w:r>
      <w:r w:rsidR="00890646">
        <w:fldChar w:fldCharType="separate"/>
      </w:r>
      <w:r w:rsidR="0000560C">
        <w:rPr>
          <w:noProof/>
        </w:rPr>
        <w:t>1</w:t>
      </w:r>
      <w:r w:rsidR="00890646">
        <w:rPr>
          <w:noProof/>
        </w:rPr>
        <w:fldChar w:fldCharType="end"/>
      </w:r>
      <w:bookmarkEnd w:id="421"/>
      <w:r w:rsidRPr="00C74A2C">
        <w:t xml:space="preserve"> Observations associated with </w:t>
      </w:r>
      <w:r w:rsidR="00254829" w:rsidRPr="00C74A2C">
        <w:t>diversity</w:t>
      </w:r>
      <w:r w:rsidRPr="00C74A2C">
        <w:t xml:space="preserve"> objectives listed in </w:t>
      </w:r>
      <w:r w:rsidR="0078600C">
        <w:t xml:space="preserve">the </w:t>
      </w:r>
      <w:r w:rsidR="00A71AD7">
        <w:t xml:space="preserve">Commonwealth’s (Murray–Darling) </w:t>
      </w:r>
      <w:r w:rsidR="0078600C" w:rsidRPr="00BE3D32">
        <w:rPr>
          <w:i/>
          <w:iCs/>
        </w:rPr>
        <w:t xml:space="preserve">Basin Plan </w:t>
      </w:r>
      <w:r w:rsidR="00A71AD7" w:rsidRPr="00BE3D32">
        <w:rPr>
          <w:i/>
          <w:iCs/>
        </w:rPr>
        <w:t>2012</w:t>
      </w:r>
      <w:r w:rsidR="00A71AD7">
        <w:t xml:space="preserve"> </w:t>
      </w:r>
      <w:r w:rsidRPr="00C74A2C">
        <w:t>section 8.05</w:t>
      </w:r>
      <w:bookmarkEnd w:id="422"/>
      <w:r w:rsidRPr="00C74A2C">
        <w:t xml:space="preserve"> </w:t>
      </w:r>
    </w:p>
    <w:tbl>
      <w:tblPr>
        <w:tblStyle w:val="TableFlow-MER"/>
        <w:tblW w:w="9597" w:type="dxa"/>
        <w:tblLook w:val="0420" w:firstRow="1" w:lastRow="0" w:firstColumn="0" w:lastColumn="0" w:noHBand="0" w:noVBand="1"/>
      </w:tblPr>
      <w:tblGrid>
        <w:gridCol w:w="1141"/>
        <w:gridCol w:w="1031"/>
        <w:gridCol w:w="18"/>
        <w:gridCol w:w="1014"/>
        <w:gridCol w:w="1007"/>
        <w:gridCol w:w="2721"/>
        <w:gridCol w:w="2665"/>
      </w:tblGrid>
      <w:tr w:rsidR="00857810" w:rsidRPr="00C74A2C" w14:paraId="379E2452" w14:textId="77777777" w:rsidTr="006058BE">
        <w:trPr>
          <w:cnfStyle w:val="100000000000" w:firstRow="1" w:lastRow="0" w:firstColumn="0" w:lastColumn="0" w:oddVBand="0" w:evenVBand="0" w:oddHBand="0" w:evenHBand="0" w:firstRowFirstColumn="0" w:firstRowLastColumn="0" w:lastRowFirstColumn="0" w:lastRowLastColumn="0"/>
        </w:trPr>
        <w:tc>
          <w:tcPr>
            <w:tcW w:w="1141" w:type="dxa"/>
            <w:hideMark/>
          </w:tcPr>
          <w:p w14:paraId="2753CF93" w14:textId="77777777" w:rsidR="00C440F3" w:rsidRPr="00C74A2C" w:rsidRDefault="00C440F3" w:rsidP="005D426B">
            <w:pPr>
              <w:pStyle w:val="ColumnHeading"/>
            </w:pPr>
            <w:r w:rsidRPr="00C74A2C">
              <w:t>Basin Plan objectives</w:t>
            </w:r>
          </w:p>
        </w:tc>
        <w:tc>
          <w:tcPr>
            <w:tcW w:w="1049" w:type="dxa"/>
            <w:gridSpan w:val="2"/>
            <w:hideMark/>
          </w:tcPr>
          <w:p w14:paraId="554EF2AC" w14:textId="77777777" w:rsidR="00C440F3" w:rsidRPr="00C74A2C" w:rsidRDefault="00C440F3" w:rsidP="005D426B">
            <w:pPr>
              <w:pStyle w:val="ColumnHeading"/>
            </w:pPr>
            <w:r w:rsidRPr="00C74A2C">
              <w:t>Basin outcomes</w:t>
            </w:r>
          </w:p>
        </w:tc>
        <w:tc>
          <w:tcPr>
            <w:tcW w:w="1014" w:type="dxa"/>
            <w:hideMark/>
          </w:tcPr>
          <w:p w14:paraId="50C09A22" w14:textId="77777777" w:rsidR="00C440F3" w:rsidRPr="00C74A2C" w:rsidRDefault="00C440F3" w:rsidP="005D426B">
            <w:pPr>
              <w:pStyle w:val="ColumnHeading"/>
            </w:pPr>
            <w:r w:rsidRPr="00C74A2C">
              <w:t>Long-term expected outcomes</w:t>
            </w:r>
          </w:p>
        </w:tc>
        <w:tc>
          <w:tcPr>
            <w:tcW w:w="1007" w:type="dxa"/>
            <w:hideMark/>
          </w:tcPr>
          <w:p w14:paraId="07E5E88A" w14:textId="341FE1BB" w:rsidR="00C440F3" w:rsidRPr="00C74A2C" w:rsidRDefault="00653A38" w:rsidP="005D426B">
            <w:pPr>
              <w:pStyle w:val="ColumnHeading"/>
            </w:pPr>
            <w:r>
              <w:t>One</w:t>
            </w:r>
            <w:r w:rsidR="00BA3825">
              <w:t>-</w:t>
            </w:r>
            <w:r w:rsidR="00C440F3" w:rsidRPr="00C74A2C">
              <w:t>year expected outcomes</w:t>
            </w:r>
          </w:p>
        </w:tc>
        <w:tc>
          <w:tcPr>
            <w:tcW w:w="2721" w:type="dxa"/>
            <w:hideMark/>
          </w:tcPr>
          <w:p w14:paraId="1A16B5F9" w14:textId="46238A0A" w:rsidR="00C440F3" w:rsidRPr="00C74A2C" w:rsidRDefault="00C440F3" w:rsidP="005D426B">
            <w:pPr>
              <w:pStyle w:val="ColumnHeading"/>
            </w:pPr>
            <w:r w:rsidRPr="00C74A2C">
              <w:t xml:space="preserve">Measured and predicted </w:t>
            </w:r>
            <w:r w:rsidR="00653A38">
              <w:t>one</w:t>
            </w:r>
            <w:r w:rsidRPr="00C74A2C">
              <w:t>-year outcomes</w:t>
            </w:r>
            <w:r w:rsidR="00977931">
              <w:t xml:space="preserve"> </w:t>
            </w:r>
            <w:r w:rsidR="001A7904">
              <w:t>2023–24</w:t>
            </w:r>
          </w:p>
        </w:tc>
        <w:tc>
          <w:tcPr>
            <w:tcW w:w="2665" w:type="dxa"/>
            <w:hideMark/>
          </w:tcPr>
          <w:p w14:paraId="744FE201" w14:textId="5D1AD53D" w:rsidR="00C440F3" w:rsidRPr="00C74A2C" w:rsidRDefault="00C440F3" w:rsidP="005D426B">
            <w:pPr>
              <w:pStyle w:val="ColumnHeading"/>
            </w:pPr>
            <w:r w:rsidRPr="00C74A2C">
              <w:t>Measured and predicted long-term</w:t>
            </w:r>
            <w:r w:rsidR="00977931">
              <w:t xml:space="preserve"> </w:t>
            </w:r>
            <w:r w:rsidRPr="00C74A2C">
              <w:t>outcomes</w:t>
            </w:r>
            <w:r w:rsidR="00F1055D">
              <w:t xml:space="preserve"> </w:t>
            </w:r>
            <w:r w:rsidR="001A7904">
              <w:t>2014–24</w:t>
            </w:r>
          </w:p>
        </w:tc>
      </w:tr>
      <w:tr w:rsidR="00186A98" w:rsidRPr="0088029D" w14:paraId="179F3849" w14:textId="77777777" w:rsidTr="006058BE">
        <w:trPr>
          <w:cnfStyle w:val="000000100000" w:firstRow="0" w:lastRow="0" w:firstColumn="0" w:lastColumn="0" w:oddVBand="0" w:evenVBand="0" w:oddHBand="1" w:evenHBand="0" w:firstRowFirstColumn="0" w:firstRowLastColumn="0" w:lastRowFirstColumn="0" w:lastRowLastColumn="0"/>
          <w:trHeight w:val="300"/>
        </w:trPr>
        <w:tc>
          <w:tcPr>
            <w:tcW w:w="1141" w:type="dxa"/>
          </w:tcPr>
          <w:p w14:paraId="67D30795" w14:textId="7EC70919" w:rsidR="00254829" w:rsidRPr="00C74A2C" w:rsidRDefault="00254829" w:rsidP="005D426B">
            <w:pPr>
              <w:pStyle w:val="TableText"/>
              <w:rPr>
                <w:rFonts w:ascii="Times New Roman" w:hAnsi="Times New Roman"/>
                <w:sz w:val="24"/>
              </w:rPr>
            </w:pPr>
            <w:r w:rsidRPr="00C74A2C">
              <w:t>Biodiversity</w:t>
            </w:r>
            <w:r w:rsidR="00A22793">
              <w:t xml:space="preserve"> </w:t>
            </w:r>
            <w:r w:rsidRPr="00C74A2C">
              <w:t xml:space="preserve">(Basin Plan </w:t>
            </w:r>
            <w:r w:rsidRPr="00C74A2C">
              <w:br/>
              <w:t>s 8.05) </w:t>
            </w:r>
          </w:p>
        </w:tc>
        <w:tc>
          <w:tcPr>
            <w:tcW w:w="1049" w:type="dxa"/>
            <w:gridSpan w:val="2"/>
          </w:tcPr>
          <w:p w14:paraId="25D6C868" w14:textId="56B8C746" w:rsidR="00254829" w:rsidRPr="00C74A2C" w:rsidRDefault="00254829" w:rsidP="005D426B">
            <w:pPr>
              <w:pStyle w:val="TableText"/>
              <w:rPr>
                <w:rFonts w:ascii="Times New Roman" w:hAnsi="Times New Roman"/>
                <w:sz w:val="24"/>
              </w:rPr>
            </w:pPr>
            <w:r w:rsidRPr="00C74A2C">
              <w:t>Ecosystem diversity</w:t>
            </w:r>
          </w:p>
        </w:tc>
        <w:tc>
          <w:tcPr>
            <w:tcW w:w="1014" w:type="dxa"/>
          </w:tcPr>
          <w:p w14:paraId="3BD2F920" w14:textId="09C1A92A" w:rsidR="00254829" w:rsidRPr="00C74A2C" w:rsidRDefault="00254829" w:rsidP="005D426B">
            <w:pPr>
              <w:pStyle w:val="TableText"/>
              <w:rPr>
                <w:rFonts w:ascii="Times New Roman" w:hAnsi="Times New Roman"/>
                <w:sz w:val="24"/>
              </w:rPr>
            </w:pPr>
            <w:r w:rsidRPr="00C74A2C">
              <w:t>None identified </w:t>
            </w:r>
          </w:p>
        </w:tc>
        <w:tc>
          <w:tcPr>
            <w:tcW w:w="1007" w:type="dxa"/>
          </w:tcPr>
          <w:p w14:paraId="27AC1512" w14:textId="658376D7" w:rsidR="00254829" w:rsidRPr="00C74A2C" w:rsidRDefault="00254829" w:rsidP="005D426B">
            <w:pPr>
              <w:pStyle w:val="TableText"/>
              <w:rPr>
                <w:rFonts w:ascii="Times New Roman" w:hAnsi="Times New Roman"/>
                <w:sz w:val="24"/>
              </w:rPr>
            </w:pPr>
            <w:r w:rsidRPr="00C74A2C">
              <w:t>None identified</w:t>
            </w:r>
          </w:p>
        </w:tc>
        <w:tc>
          <w:tcPr>
            <w:tcW w:w="2721" w:type="dxa"/>
          </w:tcPr>
          <w:p w14:paraId="7F72F3FD" w14:textId="3FED453A" w:rsidR="00254829" w:rsidRPr="00186A98" w:rsidRDefault="00D46DCD" w:rsidP="005D426B">
            <w:pPr>
              <w:pStyle w:val="TableBullet"/>
            </w:pPr>
            <w:r w:rsidRPr="005C3C5E">
              <w:t>20</w:t>
            </w:r>
            <w:r w:rsidR="00890646">
              <w:t>0</w:t>
            </w:r>
            <w:r w:rsidRPr="005C3C5E">
              <w:t>,</w:t>
            </w:r>
            <w:r w:rsidR="00890646">
              <w:t>890</w:t>
            </w:r>
            <w:r w:rsidR="005551A7">
              <w:t xml:space="preserve"> ha </w:t>
            </w:r>
            <w:r w:rsidR="00254829" w:rsidRPr="00186A98">
              <w:t xml:space="preserve">of mapped </w:t>
            </w:r>
            <w:r w:rsidR="00B42F46" w:rsidRPr="00186A98">
              <w:t xml:space="preserve">lakes and </w:t>
            </w:r>
            <w:r w:rsidR="00254829" w:rsidRPr="00186A98">
              <w:t>wetland</w:t>
            </w:r>
            <w:r w:rsidR="009F0200">
              <w:t>s</w:t>
            </w:r>
            <w:r w:rsidR="00254829" w:rsidRPr="00186A98">
              <w:t xml:space="preserve"> supported</w:t>
            </w:r>
          </w:p>
          <w:p w14:paraId="78072199" w14:textId="33682EEB" w:rsidR="00254829" w:rsidRPr="00186A98" w:rsidRDefault="00906120" w:rsidP="005D426B">
            <w:pPr>
              <w:pStyle w:val="TableBullet"/>
            </w:pPr>
            <w:r>
              <w:t>2</w:t>
            </w:r>
            <w:r w:rsidR="00890646">
              <w:t>1</w:t>
            </w:r>
            <w:r>
              <w:t>,</w:t>
            </w:r>
            <w:r w:rsidR="00890646">
              <w:t>075</w:t>
            </w:r>
            <w:r w:rsidR="00254829" w:rsidRPr="00186A98">
              <w:t> km of rivers supported</w:t>
            </w:r>
          </w:p>
          <w:p w14:paraId="2B898630" w14:textId="5832EF0B" w:rsidR="00AB6380" w:rsidRPr="00186A98" w:rsidRDefault="00890646" w:rsidP="005D426B">
            <w:pPr>
              <w:pStyle w:val="TableBullet"/>
            </w:pPr>
            <w:r>
              <w:t>47,770</w:t>
            </w:r>
            <w:r w:rsidR="00AB6380" w:rsidRPr="00186A98">
              <w:t> ha of floodplain</w:t>
            </w:r>
            <w:r w:rsidR="00B42F46" w:rsidRPr="00186A98">
              <w:t xml:space="preserve"> inundated</w:t>
            </w:r>
          </w:p>
          <w:p w14:paraId="462E1406" w14:textId="286B5F74" w:rsidR="00AB6380" w:rsidRPr="00186A98" w:rsidRDefault="00AB6380" w:rsidP="005D426B">
            <w:pPr>
              <w:pStyle w:val="TableBullet"/>
            </w:pPr>
            <w:r w:rsidRPr="00186A98">
              <w:t>23,</w:t>
            </w:r>
            <w:r w:rsidR="00890646">
              <w:t>768</w:t>
            </w:r>
            <w:r w:rsidRPr="00186A98">
              <w:t> ha of estuary</w:t>
            </w:r>
            <w:r w:rsidR="00B42F46" w:rsidRPr="00186A98">
              <w:t xml:space="preserve"> supported with fresh water</w:t>
            </w:r>
          </w:p>
          <w:p w14:paraId="197A672F" w14:textId="577F69AB" w:rsidR="00254829" w:rsidRPr="00CF5350" w:rsidRDefault="0054528D" w:rsidP="00452CC9">
            <w:pPr>
              <w:pStyle w:val="TableBullet"/>
            </w:pPr>
            <w:r>
              <w:t>5</w:t>
            </w:r>
            <w:r w:rsidR="00890646">
              <w:t>2</w:t>
            </w:r>
            <w:r w:rsidR="00254829" w:rsidRPr="00186A98">
              <w:t xml:space="preserve"> </w:t>
            </w:r>
            <w:r w:rsidR="00B42F46" w:rsidRPr="00186A98">
              <w:t>Basin A</w:t>
            </w:r>
            <w:r w:rsidR="00F73F35">
              <w:t xml:space="preserve">ustralian </w:t>
            </w:r>
            <w:r w:rsidR="00B42F46" w:rsidRPr="00186A98">
              <w:t>N</w:t>
            </w:r>
            <w:r w:rsidR="00F73F35">
              <w:t xml:space="preserve">ational </w:t>
            </w:r>
            <w:r w:rsidR="00B42F46" w:rsidRPr="00186A98">
              <w:t>A</w:t>
            </w:r>
            <w:r w:rsidR="00F73F35">
              <w:t xml:space="preserve">quatic </w:t>
            </w:r>
            <w:r w:rsidR="00B42F46" w:rsidRPr="00186A98">
              <w:t>E</w:t>
            </w:r>
            <w:r w:rsidR="00F73F35">
              <w:t>cosystem</w:t>
            </w:r>
            <w:r w:rsidR="00254829" w:rsidRPr="00186A98">
              <w:t xml:space="preserve"> types supported</w:t>
            </w:r>
          </w:p>
        </w:tc>
        <w:tc>
          <w:tcPr>
            <w:tcW w:w="2665" w:type="dxa"/>
          </w:tcPr>
          <w:p w14:paraId="58ED5919" w14:textId="7D66F6CF" w:rsidR="00E37090" w:rsidRDefault="00B71A7A" w:rsidP="005D426B">
            <w:pPr>
              <w:pStyle w:val="TableBullet"/>
            </w:pPr>
            <w:r>
              <w:t>2</w:t>
            </w:r>
            <w:r w:rsidR="00890646">
              <w:t>54</w:t>
            </w:r>
            <w:r>
              <w:t>,</w:t>
            </w:r>
            <w:r w:rsidR="00890646">
              <w:t>665</w:t>
            </w:r>
            <w:r w:rsidR="00A03F14">
              <w:t> </w:t>
            </w:r>
            <w:r w:rsidR="00254829" w:rsidRPr="00C74A2C">
              <w:t xml:space="preserve">ha of </w:t>
            </w:r>
            <w:r w:rsidR="00217FA4">
              <w:t xml:space="preserve">mapped </w:t>
            </w:r>
            <w:r w:rsidR="00254829" w:rsidRPr="00C74A2C">
              <w:t xml:space="preserve">lakes </w:t>
            </w:r>
            <w:r w:rsidR="00E37090">
              <w:t xml:space="preserve">and </w:t>
            </w:r>
            <w:r w:rsidR="00254829" w:rsidRPr="00C74A2C">
              <w:t xml:space="preserve">wetlands </w:t>
            </w:r>
            <w:r w:rsidR="00E37090">
              <w:t>supported</w:t>
            </w:r>
          </w:p>
          <w:p w14:paraId="3329A863" w14:textId="2DFC7847" w:rsidR="005B042A" w:rsidRPr="00C74A2C" w:rsidRDefault="005B042A" w:rsidP="005B042A">
            <w:pPr>
              <w:pStyle w:val="TableBullet"/>
            </w:pPr>
            <w:r>
              <w:t>2</w:t>
            </w:r>
            <w:r w:rsidR="00890646">
              <w:t>8,549</w:t>
            </w:r>
            <w:r>
              <w:t> </w:t>
            </w:r>
            <w:r w:rsidRPr="00C74A2C">
              <w:t xml:space="preserve">km of </w:t>
            </w:r>
            <w:r w:rsidR="00B47E59">
              <w:t>rivers</w:t>
            </w:r>
            <w:r w:rsidRPr="00C74A2C">
              <w:t xml:space="preserve"> supported</w:t>
            </w:r>
          </w:p>
          <w:p w14:paraId="78E4DF10" w14:textId="32D9C99F" w:rsidR="00254829" w:rsidRPr="00C74A2C" w:rsidRDefault="000C0FC6" w:rsidP="005D426B">
            <w:pPr>
              <w:pStyle w:val="TableBullet"/>
            </w:pPr>
            <w:r>
              <w:t>1</w:t>
            </w:r>
            <w:r w:rsidR="00890646">
              <w:t>91,599</w:t>
            </w:r>
            <w:r w:rsidR="009153EA">
              <w:t xml:space="preserve"> </w:t>
            </w:r>
            <w:r w:rsidR="005551A7">
              <w:t xml:space="preserve">ha </w:t>
            </w:r>
            <w:r w:rsidR="00E37090">
              <w:t xml:space="preserve">of </w:t>
            </w:r>
            <w:r w:rsidR="00254829" w:rsidRPr="00C74A2C">
              <w:t>floodplain supported</w:t>
            </w:r>
          </w:p>
          <w:p w14:paraId="5146E551" w14:textId="4C30F765" w:rsidR="00A60AD6" w:rsidRPr="00C74A2C" w:rsidRDefault="51B1E44D" w:rsidP="005D426B">
            <w:pPr>
              <w:pStyle w:val="TableBullet"/>
            </w:pPr>
            <w:r>
              <w:t>23,768</w:t>
            </w:r>
            <w:r w:rsidR="005551A7">
              <w:t xml:space="preserve"> ha </w:t>
            </w:r>
            <w:r w:rsidR="00A60AD6">
              <w:t>of estuary</w:t>
            </w:r>
            <w:r w:rsidR="30954670">
              <w:t xml:space="preserve"> supported</w:t>
            </w:r>
          </w:p>
          <w:p w14:paraId="07D52954" w14:textId="4A28A419" w:rsidR="00254829" w:rsidRPr="00F8580F" w:rsidRDefault="00254829" w:rsidP="00452CC9">
            <w:pPr>
              <w:pStyle w:val="TableBullet"/>
            </w:pPr>
            <w:r w:rsidRPr="00C74A2C">
              <w:t>5</w:t>
            </w:r>
            <w:r w:rsidR="00D46DCD">
              <w:t>6</w:t>
            </w:r>
            <w:r w:rsidRPr="00C74A2C">
              <w:t xml:space="preserve"> </w:t>
            </w:r>
            <w:r w:rsidR="00B42F46">
              <w:t xml:space="preserve">Basin </w:t>
            </w:r>
            <w:r w:rsidR="00F73F35" w:rsidRPr="00186A98">
              <w:t>A</w:t>
            </w:r>
            <w:r w:rsidR="00F73F35">
              <w:t xml:space="preserve">ustralian </w:t>
            </w:r>
            <w:r w:rsidR="00F73F35" w:rsidRPr="00186A98">
              <w:t>N</w:t>
            </w:r>
            <w:r w:rsidR="00F73F35">
              <w:t xml:space="preserve">ational </w:t>
            </w:r>
            <w:r w:rsidR="00F73F35" w:rsidRPr="00186A98">
              <w:t>A</w:t>
            </w:r>
            <w:r w:rsidR="00F73F35">
              <w:t xml:space="preserve">quatic </w:t>
            </w:r>
            <w:r w:rsidR="00F73F35" w:rsidRPr="00186A98">
              <w:t>E</w:t>
            </w:r>
            <w:r w:rsidR="00F73F35">
              <w:t>cosystem</w:t>
            </w:r>
            <w:r w:rsidR="00F73F35" w:rsidDel="00F73F35">
              <w:t xml:space="preserve"> </w:t>
            </w:r>
            <w:r w:rsidRPr="00C74A2C">
              <w:t>types supported</w:t>
            </w:r>
          </w:p>
        </w:tc>
      </w:tr>
      <w:tr w:rsidR="004E3954" w:rsidRPr="0088029D" w14:paraId="0A00C68E" w14:textId="77777777" w:rsidTr="006058BE">
        <w:trPr>
          <w:trHeight w:val="300"/>
        </w:trPr>
        <w:tc>
          <w:tcPr>
            <w:tcW w:w="1141" w:type="dxa"/>
          </w:tcPr>
          <w:p w14:paraId="16066E1B" w14:textId="19A9C0BD" w:rsidR="004E3954" w:rsidRPr="00C74A2C" w:rsidRDefault="004E3954" w:rsidP="005D426B">
            <w:pPr>
              <w:pStyle w:val="TableText"/>
            </w:pPr>
            <w:r>
              <w:t>Ramsar Sites maintained</w:t>
            </w:r>
          </w:p>
        </w:tc>
        <w:tc>
          <w:tcPr>
            <w:tcW w:w="1031" w:type="dxa"/>
          </w:tcPr>
          <w:p w14:paraId="4D44A6CA" w14:textId="77777777" w:rsidR="004E3954" w:rsidRPr="00C74A2C" w:rsidRDefault="004E3954" w:rsidP="005D426B">
            <w:pPr>
              <w:pStyle w:val="TableText"/>
            </w:pPr>
            <w:r>
              <w:t>Ecological character maintained</w:t>
            </w:r>
          </w:p>
        </w:tc>
        <w:tc>
          <w:tcPr>
            <w:tcW w:w="1032" w:type="dxa"/>
            <w:gridSpan w:val="2"/>
          </w:tcPr>
          <w:p w14:paraId="0FBABA02" w14:textId="60B603E0" w:rsidR="004E3954" w:rsidRPr="00C74A2C" w:rsidRDefault="004E3954" w:rsidP="005D426B">
            <w:pPr>
              <w:pStyle w:val="TableText"/>
            </w:pPr>
            <w:r>
              <w:t>Ecological character maintained</w:t>
            </w:r>
          </w:p>
        </w:tc>
        <w:tc>
          <w:tcPr>
            <w:tcW w:w="1007" w:type="dxa"/>
          </w:tcPr>
          <w:p w14:paraId="097E9B0C" w14:textId="0022EB57" w:rsidR="004E3954" w:rsidRPr="00C74A2C" w:rsidRDefault="004E3954" w:rsidP="005D426B">
            <w:pPr>
              <w:pStyle w:val="TableText"/>
            </w:pPr>
            <w:r w:rsidRPr="00C74A2C">
              <w:t>None identified</w:t>
            </w:r>
          </w:p>
        </w:tc>
        <w:tc>
          <w:tcPr>
            <w:tcW w:w="2721" w:type="dxa"/>
          </w:tcPr>
          <w:p w14:paraId="590ED74D" w14:textId="4800AB36" w:rsidR="004E3954" w:rsidRPr="00441207" w:rsidRDefault="00B43D08" w:rsidP="005D426B">
            <w:pPr>
              <w:pStyle w:val="TableBullet"/>
            </w:pPr>
            <w:r>
              <w:t>1</w:t>
            </w:r>
            <w:r w:rsidR="00ED20B1">
              <w:t>,</w:t>
            </w:r>
            <w:r>
              <w:t>834</w:t>
            </w:r>
            <w:r w:rsidR="00890646">
              <w:t>.5 GL of C</w:t>
            </w:r>
            <w:r w:rsidR="00C43F20">
              <w:t>ommonwealth environmental water</w:t>
            </w:r>
            <w:r w:rsidR="004E3954">
              <w:t xml:space="preserve"> </w:t>
            </w:r>
            <w:r w:rsidR="004E3954" w:rsidRPr="00186A98">
              <w:t>delivered</w:t>
            </w:r>
            <w:r w:rsidR="004E3954">
              <w:t xml:space="preserve"> to 8 Ramsar Sites, supporting a subset of critical components, processes and services</w:t>
            </w:r>
          </w:p>
        </w:tc>
        <w:tc>
          <w:tcPr>
            <w:tcW w:w="2665" w:type="dxa"/>
          </w:tcPr>
          <w:p w14:paraId="29668ACD" w14:textId="7D4890F7" w:rsidR="004E3954" w:rsidRPr="00C74A2C" w:rsidDel="00E37090" w:rsidRDefault="00890646" w:rsidP="005D426B">
            <w:pPr>
              <w:pStyle w:val="TableBullet"/>
            </w:pPr>
            <w:r>
              <w:t>1</w:t>
            </w:r>
            <w:r w:rsidR="00D21288">
              <w:t>1</w:t>
            </w:r>
            <w:r>
              <w:t xml:space="preserve"> sites supported over the 10 years</w:t>
            </w:r>
          </w:p>
        </w:tc>
      </w:tr>
    </w:tbl>
    <w:p w14:paraId="309D947B" w14:textId="198B5BD6" w:rsidR="00C440F3" w:rsidRDefault="008857B5" w:rsidP="00D64757">
      <w:pPr>
        <w:pStyle w:val="Heading1"/>
      </w:pPr>
      <w:bookmarkStart w:id="423" w:name="_Ref138781246"/>
      <w:bookmarkStart w:id="424" w:name="_Toc138971685"/>
      <w:bookmarkStart w:id="425" w:name="_Toc201854436"/>
      <w:bookmarkStart w:id="426" w:name="_Toc201867259"/>
      <w:r>
        <w:lastRenderedPageBreak/>
        <w:t>Contributi</w:t>
      </w:r>
      <w:r w:rsidR="007838A4">
        <w:t xml:space="preserve">on </w:t>
      </w:r>
      <w:r>
        <w:t xml:space="preserve">to </w:t>
      </w:r>
      <w:r w:rsidR="000E66FB">
        <w:t xml:space="preserve">Basin-wide environmental watering strategy </w:t>
      </w:r>
      <w:r w:rsidR="00845BBD">
        <w:t>priorities</w:t>
      </w:r>
      <w:bookmarkEnd w:id="423"/>
      <w:bookmarkEnd w:id="424"/>
      <w:bookmarkEnd w:id="425"/>
      <w:bookmarkEnd w:id="426"/>
    </w:p>
    <w:p w14:paraId="550B9D55" w14:textId="57F26700" w:rsidR="00845BBD" w:rsidRDefault="00653237" w:rsidP="005D426B">
      <w:pPr>
        <w:pStyle w:val="BodyText"/>
      </w:pPr>
      <w:r>
        <w:t xml:space="preserve">The </w:t>
      </w:r>
      <w:r w:rsidRPr="00BE3D32">
        <w:rPr>
          <w:i/>
          <w:iCs/>
        </w:rPr>
        <w:t xml:space="preserve">Basin annual environmental watering priorities </w:t>
      </w:r>
      <w:r w:rsidR="001A7904">
        <w:rPr>
          <w:i/>
          <w:iCs/>
        </w:rPr>
        <w:t>2023–24</w:t>
      </w:r>
      <w:r w:rsidR="00906120">
        <w:t xml:space="preserve"> </w:t>
      </w:r>
      <w:r w:rsidR="003B0FD3" w:rsidRPr="002B461C">
        <w:fldChar w:fldCharType="begin"/>
      </w:r>
      <w:r w:rsidR="001C3BE3">
        <w:instrText xml:space="preserve"> ADDIN ZOTERO_ITEM CSL_CITATION {"citationID":"ATW4bvzJ","properties":{"formattedCitation":"(MDBA 2023)","plainCitation":"(MDBA 2023)","noteIndex":0},"citationItems":[{"id":4228,"uris":["http://zotero.org/users/536544/items/RHEPCAK4"],"itemData":{"id":4228,"type":"report","event-place":"Canberra","language":"en","number":"10/23","page":"19","publisher":"Murray–Darling Basin Authority","publisher-place":"Canberra","source":"Zotero","title":"Basin annual environmental watering priorities 2023–24","URL":"https://www.mdba.gov.au/sites/default/files/publications/environmental-watering-priorities-2023-2024.pdf","author":[{"literal":"MDBA"}],"accessed":{"date-parts":[["2024",4,1]]},"issued":{"date-parts":[["2023"]]}}}],"schema":"https://github.com/citation-style-language/schema/raw/master/csl-citation.json"} </w:instrText>
      </w:r>
      <w:r w:rsidR="003B0FD3" w:rsidRPr="002B461C">
        <w:fldChar w:fldCharType="separate"/>
      </w:r>
      <w:r w:rsidR="003B0FD3" w:rsidRPr="000B6F74">
        <w:rPr>
          <w:rFonts w:cs="Calibri"/>
        </w:rPr>
        <w:t>(MDBA 2023)</w:t>
      </w:r>
      <w:r w:rsidR="003B0FD3" w:rsidRPr="002B461C">
        <w:fldChar w:fldCharType="end"/>
      </w:r>
      <w:r>
        <w:t xml:space="preserve"> provide annual guidance to jurisdictions and </w:t>
      </w:r>
      <w:r w:rsidR="005D2210">
        <w:t>CEWH</w:t>
      </w:r>
      <w:r>
        <w:t xml:space="preserve"> for implementing the </w:t>
      </w:r>
      <w:r w:rsidR="00554C1A">
        <w:t xml:space="preserve">Basin Plan via the </w:t>
      </w:r>
      <w:r w:rsidR="00E21A3F">
        <w:t xml:space="preserve">Strategy </w:t>
      </w:r>
      <w:r w:rsidR="00906120">
        <w:fldChar w:fldCharType="begin"/>
      </w:r>
      <w:r w:rsidR="00906120">
        <w:instrText xml:space="preserve"> ADDIN ZOTERO_ITEM CSL_CITATION {"citationID":"U158EmsB","properties":{"formattedCitation":"(MDBA 2019)","plainCitation":"(MDBA 2019)","noteIndex":0},"citationItems":[{"id":3183,"uris":["http://zotero.org/users/536544/items/MD5D3ATD"],"itemData":{"id":3183,"type":"report","event-place":"Canberra, ACT","language":"en","number":"42/19","page":"154","publisher":"Murray–Darling Basin Authority","publisher-place":"Canberra, ACT","source":"Zotero","title":"Basin-wide environmental watering strategy","author":[{"literal":"MDBA"}],"issued":{"date-parts":[["2019"]]}}}],"schema":"https://github.com/citation-style-language/schema/raw/master/csl-citation.json"} </w:instrText>
      </w:r>
      <w:r w:rsidR="00906120">
        <w:fldChar w:fldCharType="separate"/>
      </w:r>
      <w:r w:rsidR="00906120" w:rsidRPr="00906120">
        <w:rPr>
          <w:rFonts w:cs="Calibri"/>
        </w:rPr>
        <w:t>(MDBA 2019)</w:t>
      </w:r>
      <w:r w:rsidR="00906120">
        <w:fldChar w:fldCharType="end"/>
      </w:r>
      <w:r w:rsidR="000A7BB4">
        <w:t xml:space="preserve">. </w:t>
      </w:r>
      <w:r>
        <w:t xml:space="preserve">This </w:t>
      </w:r>
      <w:r w:rsidR="00DE6EA4">
        <w:t>high-level</w:t>
      </w:r>
      <w:r>
        <w:t xml:space="preserve"> evaluation of Ecosystem Diversity</w:t>
      </w:r>
      <w:r w:rsidR="00D53580">
        <w:t>,</w:t>
      </w:r>
      <w:r>
        <w:t xml:space="preserve"> potentially supported by </w:t>
      </w:r>
      <w:r w:rsidR="00275B78">
        <w:t>CEW</w:t>
      </w:r>
      <w:r w:rsidR="00D53580">
        <w:t>,</w:t>
      </w:r>
      <w:r>
        <w:t xml:space="preserve"> </w:t>
      </w:r>
      <w:r w:rsidR="006D1AD3">
        <w:t>does not assemble direct evidence for improved ecosystem condition</w:t>
      </w:r>
      <w:r w:rsidR="00A03F14">
        <w:t>. H</w:t>
      </w:r>
      <w:r w:rsidR="006D1AD3">
        <w:t>owever</w:t>
      </w:r>
      <w:r w:rsidR="00440614">
        <w:t>,</w:t>
      </w:r>
      <w:r w:rsidR="00A41986">
        <w:t xml:space="preserve"> o</w:t>
      </w:r>
      <w:r w:rsidR="006D1AD3">
        <w:t>bservations can be made that highlight the management response</w:t>
      </w:r>
      <w:r w:rsidR="00EA2FCE">
        <w:t xml:space="preserve"> in </w:t>
      </w:r>
      <w:r w:rsidR="006D1AD3">
        <w:t xml:space="preserve">implementing the </w:t>
      </w:r>
      <w:r w:rsidR="00E21A3F">
        <w:t xml:space="preserve">Strategy </w:t>
      </w:r>
      <w:r w:rsidR="006D1AD3">
        <w:t>(</w:t>
      </w:r>
      <w:r w:rsidR="006D1AD3">
        <w:fldChar w:fldCharType="begin" w:fldLock="1"/>
      </w:r>
      <w:r w:rsidR="006D1AD3">
        <w:instrText xml:space="preserve"> REF _Ref100546162 \h </w:instrText>
      </w:r>
      <w:r w:rsidR="006D1AD3">
        <w:fldChar w:fldCharType="separate"/>
      </w:r>
      <w:r w:rsidR="009B47F6">
        <w:t>Table </w:t>
      </w:r>
      <w:r w:rsidR="009B47F6">
        <w:rPr>
          <w:noProof/>
        </w:rPr>
        <w:t>7</w:t>
      </w:r>
      <w:r w:rsidR="009B47F6">
        <w:t>.</w:t>
      </w:r>
      <w:r w:rsidR="009B47F6">
        <w:rPr>
          <w:noProof/>
        </w:rPr>
        <w:t>1</w:t>
      </w:r>
      <w:r w:rsidR="006D1AD3">
        <w:fldChar w:fldCharType="end"/>
      </w:r>
      <w:r w:rsidR="00CA72B3">
        <w:t xml:space="preserve">, </w:t>
      </w:r>
      <w:r w:rsidR="00CA72B3">
        <w:fldChar w:fldCharType="begin" w:fldLock="1"/>
      </w:r>
      <w:r w:rsidR="00CA72B3">
        <w:instrText xml:space="preserve"> REF _Ref201847260 \h </w:instrText>
      </w:r>
      <w:r w:rsidR="00CA72B3">
        <w:fldChar w:fldCharType="separate"/>
      </w:r>
      <w:r w:rsidR="009B47F6">
        <w:t>Table </w:t>
      </w:r>
      <w:r w:rsidR="009B47F6">
        <w:rPr>
          <w:noProof/>
        </w:rPr>
        <w:t>7</w:t>
      </w:r>
      <w:r w:rsidR="009B47F6">
        <w:t>.</w:t>
      </w:r>
      <w:r w:rsidR="009B47F6">
        <w:rPr>
          <w:noProof/>
        </w:rPr>
        <w:t>2</w:t>
      </w:r>
      <w:r w:rsidR="00CA72B3">
        <w:fldChar w:fldCharType="end"/>
      </w:r>
      <w:r w:rsidR="006D1AD3">
        <w:t>)</w:t>
      </w:r>
      <w:r w:rsidR="000A7BB4">
        <w:t xml:space="preserve">. </w:t>
      </w:r>
      <w:r w:rsidR="00EA2FCE">
        <w:t xml:space="preserve">These are limited to outcomes for the </w:t>
      </w:r>
      <w:r w:rsidR="009537E2">
        <w:t>‘</w:t>
      </w:r>
      <w:r w:rsidR="00183077">
        <w:t>River f</w:t>
      </w:r>
      <w:r w:rsidR="00EA2FCE">
        <w:t xml:space="preserve">lows and </w:t>
      </w:r>
      <w:r w:rsidR="00183077">
        <w:t>c</w:t>
      </w:r>
      <w:r w:rsidR="00EA2FCE">
        <w:t>onnectivity</w:t>
      </w:r>
      <w:r w:rsidR="009537E2">
        <w:t>’</w:t>
      </w:r>
      <w:r w:rsidR="00EA2FCE">
        <w:t xml:space="preserve"> and </w:t>
      </w:r>
      <w:r w:rsidR="009537E2">
        <w:t>‘</w:t>
      </w:r>
      <w:r w:rsidR="00183077">
        <w:t>Native v</w:t>
      </w:r>
      <w:r w:rsidR="00EA2FCE">
        <w:t>egetation</w:t>
      </w:r>
      <w:r w:rsidR="009537E2">
        <w:t>’</w:t>
      </w:r>
      <w:r w:rsidR="00EA2FCE">
        <w:t xml:space="preserve"> themes of the </w:t>
      </w:r>
      <w:r w:rsidR="006A45EC">
        <w:t xml:space="preserve">Strategy </w:t>
      </w:r>
      <w:r w:rsidR="00EA2FCE">
        <w:t>that could be inferred from the distribution of water management interacting with ANAE ecosystem types.</w:t>
      </w:r>
    </w:p>
    <w:p w14:paraId="297D4B08" w14:textId="54A7440E" w:rsidR="00F83786" w:rsidRDefault="006D1AD3" w:rsidP="00512200">
      <w:pPr>
        <w:pStyle w:val="CaptionWithNote"/>
      </w:pPr>
      <w:bookmarkStart w:id="427" w:name="_Ref100546162"/>
      <w:bookmarkStart w:id="428" w:name="_Toc201867431"/>
      <w:r>
        <w:t>Table</w:t>
      </w:r>
      <w:r w:rsidR="00782F12">
        <w:t> </w:t>
      </w:r>
      <w:r w:rsidR="00890646">
        <w:fldChar w:fldCharType="begin" w:fldLock="1"/>
      </w:r>
      <w:r w:rsidR="00890646">
        <w:instrText xml:space="preserve"> STYLEREF 1 \s </w:instrText>
      </w:r>
      <w:r w:rsidR="00890646">
        <w:fldChar w:fldCharType="separate"/>
      </w:r>
      <w:r w:rsidR="009B47F6">
        <w:rPr>
          <w:noProof/>
        </w:rPr>
        <w:t>7</w:t>
      </w:r>
      <w:r w:rsidR="00890646">
        <w:rPr>
          <w:noProof/>
        </w:rPr>
        <w:fldChar w:fldCharType="end"/>
      </w:r>
      <w:r w:rsidR="0099502A">
        <w:t>.</w:t>
      </w:r>
      <w:r w:rsidR="00890646">
        <w:fldChar w:fldCharType="begin"/>
      </w:r>
      <w:r w:rsidR="00890646">
        <w:instrText xml:space="preserve"> SEQ Table \* ARABIC \s 1 </w:instrText>
      </w:r>
      <w:r w:rsidR="00890646">
        <w:fldChar w:fldCharType="separate"/>
      </w:r>
      <w:r w:rsidR="0000560C">
        <w:rPr>
          <w:noProof/>
        </w:rPr>
        <w:t>1</w:t>
      </w:r>
      <w:r w:rsidR="00890646">
        <w:rPr>
          <w:noProof/>
        </w:rPr>
        <w:fldChar w:fldCharType="end"/>
      </w:r>
      <w:bookmarkEnd w:id="427"/>
      <w:r>
        <w:t xml:space="preserve"> Ecosystem </w:t>
      </w:r>
      <w:r w:rsidR="00183077">
        <w:t>d</w:t>
      </w:r>
      <w:r>
        <w:t xml:space="preserve">iversity outcomes </w:t>
      </w:r>
      <w:r w:rsidR="004C3BA9">
        <w:t>from C</w:t>
      </w:r>
      <w:r w:rsidR="00DF2DC0">
        <w:t>EW</w:t>
      </w:r>
      <w:r w:rsidR="004C3BA9">
        <w:t xml:space="preserve"> in </w:t>
      </w:r>
      <w:r w:rsidR="001A7904">
        <w:t>2023–24</w:t>
      </w:r>
      <w:r w:rsidR="004C3BA9">
        <w:t xml:space="preserve"> </w:t>
      </w:r>
      <w:r>
        <w:t xml:space="preserve">that align with </w:t>
      </w:r>
      <w:r w:rsidR="0074718D">
        <w:t xml:space="preserve">the </w:t>
      </w:r>
      <w:r w:rsidR="006A45EC">
        <w:t>Strategy</w:t>
      </w:r>
      <w:r w:rsidR="0074718D">
        <w:t>’s</w:t>
      </w:r>
      <w:r w:rsidR="006A45EC">
        <w:t xml:space="preserve"> </w:t>
      </w:r>
      <w:r>
        <w:t>annual priorities for</w:t>
      </w:r>
      <w:r w:rsidR="00275B78">
        <w:t xml:space="preserve"> the</w:t>
      </w:r>
      <w:r>
        <w:t xml:space="preserve"> </w:t>
      </w:r>
      <w:r w:rsidR="009537E2">
        <w:t>‘</w:t>
      </w:r>
      <w:r w:rsidR="00183077">
        <w:t>River f</w:t>
      </w:r>
      <w:r>
        <w:t xml:space="preserve">lows and </w:t>
      </w:r>
      <w:r w:rsidR="00183077">
        <w:t>c</w:t>
      </w:r>
      <w:r>
        <w:t>onnectivity</w:t>
      </w:r>
      <w:r w:rsidR="009537E2">
        <w:t>’</w:t>
      </w:r>
      <w:r>
        <w:t xml:space="preserve"> </w:t>
      </w:r>
      <w:r w:rsidR="00F83786">
        <w:t>theme</w:t>
      </w:r>
      <w:bookmarkEnd w:id="428"/>
    </w:p>
    <w:p w14:paraId="5D379097" w14:textId="24C8FB77" w:rsidR="004E6A0C" w:rsidRDefault="004E6A0C" w:rsidP="00512200">
      <w:pPr>
        <w:pStyle w:val="CaptionNote"/>
      </w:pPr>
      <w:r>
        <w:t>CEW = Commonwealth environmental water.</w:t>
      </w:r>
    </w:p>
    <w:p w14:paraId="394BA9BF" w14:textId="5E61F0D6" w:rsidR="007F30A7" w:rsidRPr="007F30A7" w:rsidRDefault="007F30A7" w:rsidP="00512200">
      <w:pPr>
        <w:pStyle w:val="CaptionNote"/>
      </w:pPr>
      <w:r w:rsidRPr="008A0D4F">
        <w:t>At the time of writing, the 2025 edition of the Strategy was not available</w:t>
      </w:r>
      <w:r w:rsidR="00FF6438">
        <w:t xml:space="preserve">. Reference here is to </w:t>
      </w:r>
      <w:r w:rsidR="00CA72B3">
        <w:t xml:space="preserve">2019 edition </w:t>
      </w:r>
      <w:r w:rsidRPr="008A0D4F">
        <w:t>(MDBA 2019).</w:t>
      </w:r>
    </w:p>
    <w:tbl>
      <w:tblPr>
        <w:tblStyle w:val="TableFlow-MER"/>
        <w:tblW w:w="5001" w:type="pct"/>
        <w:tblLook w:val="04A0" w:firstRow="1" w:lastRow="0" w:firstColumn="1" w:lastColumn="0" w:noHBand="0" w:noVBand="1"/>
      </w:tblPr>
      <w:tblGrid>
        <w:gridCol w:w="4082"/>
        <w:gridCol w:w="5558"/>
      </w:tblGrid>
      <w:tr w:rsidR="00DA11C6" w14:paraId="3F6F63FE" w14:textId="77777777" w:rsidTr="003B68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82" w:type="dxa"/>
          </w:tcPr>
          <w:p w14:paraId="0D0E3B3B" w14:textId="0327AC0B" w:rsidR="00DA11C6" w:rsidRDefault="004B2B49" w:rsidP="005D426B">
            <w:pPr>
              <w:pStyle w:val="ColumnHeading"/>
            </w:pPr>
            <w:r>
              <w:t>Rolling and a</w:t>
            </w:r>
            <w:r w:rsidR="00DA11C6">
              <w:t xml:space="preserve">nnual </w:t>
            </w:r>
            <w:r w:rsidR="00183077">
              <w:t>p</w:t>
            </w:r>
            <w:r w:rsidR="00DA11C6">
              <w:t xml:space="preserve">riority </w:t>
            </w:r>
            <w:r w:rsidR="00A40839">
              <w:t>20</w:t>
            </w:r>
            <w:r w:rsidR="003B0FD3">
              <w:t>23</w:t>
            </w:r>
            <w:r w:rsidR="00A40839">
              <w:t>–2</w:t>
            </w:r>
            <w:r w:rsidR="003B0FD3">
              <w:t>4</w:t>
            </w:r>
          </w:p>
        </w:tc>
        <w:tc>
          <w:tcPr>
            <w:tcW w:w="5558" w:type="dxa"/>
          </w:tcPr>
          <w:p w14:paraId="4A8A8725" w14:textId="6A4E90B9" w:rsidR="00DA11C6" w:rsidRPr="00313B97" w:rsidRDefault="00DA11C6" w:rsidP="005D426B">
            <w:pPr>
              <w:pStyle w:val="ColumnHeading"/>
              <w:cnfStyle w:val="100000000000" w:firstRow="1" w:lastRow="0" w:firstColumn="0" w:lastColumn="0" w:oddVBand="0" w:evenVBand="0" w:oddHBand="0" w:evenHBand="0" w:firstRowFirstColumn="0" w:firstRowLastColumn="0" w:lastRowFirstColumn="0" w:lastRowLastColumn="0"/>
            </w:pPr>
            <w:r w:rsidRPr="00313B97">
              <w:t xml:space="preserve">Ecosystem diversity outcome </w:t>
            </w:r>
            <w:r w:rsidR="001A7904">
              <w:t>2023–24</w:t>
            </w:r>
          </w:p>
        </w:tc>
      </w:tr>
      <w:tr w:rsidR="00DA11C6" w14:paraId="71874BC0" w14:textId="77777777" w:rsidTr="003B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82" w:type="dxa"/>
          </w:tcPr>
          <w:p w14:paraId="55416E19" w14:textId="2011B591" w:rsidR="00BA2FCB" w:rsidRDefault="00DA11C6" w:rsidP="00B71A7A">
            <w:pPr>
              <w:pStyle w:val="TableText"/>
              <w:rPr>
                <w:bCs w:val="0"/>
              </w:rPr>
            </w:pPr>
            <w:r>
              <w:t>Rolling priority:</w:t>
            </w:r>
          </w:p>
          <w:p w14:paraId="6DE202BA" w14:textId="3F565B9A" w:rsidR="00DA11C6" w:rsidRDefault="009063B7" w:rsidP="0000491B">
            <w:pPr>
              <w:pStyle w:val="TableBullet"/>
            </w:pPr>
            <w:r>
              <w:t>m</w:t>
            </w:r>
            <w:r w:rsidR="00B71A7A" w:rsidRPr="00B71A7A">
              <w:t>aximise lateral and longitudinal connectivity along the river systems and provide opportunities for high ecological productivity</w:t>
            </w:r>
          </w:p>
        </w:tc>
        <w:tc>
          <w:tcPr>
            <w:tcW w:w="5558" w:type="dxa"/>
          </w:tcPr>
          <w:p w14:paraId="72D50755" w14:textId="3A2433F8" w:rsidR="00DA11C6" w:rsidRPr="0000491B" w:rsidRDefault="009063B7" w:rsidP="0000491B">
            <w:pPr>
              <w:pStyle w:val="TableBullet"/>
              <w:cnfStyle w:val="000000100000" w:firstRow="0" w:lastRow="0" w:firstColumn="0" w:lastColumn="0" w:oddVBand="0" w:evenVBand="0" w:oddHBand="1" w:evenHBand="0" w:firstRowFirstColumn="0" w:firstRowLastColumn="0" w:lastRowFirstColumn="0" w:lastRowLastColumn="0"/>
              <w:rPr>
                <w:bCs/>
              </w:rPr>
            </w:pPr>
            <w:r>
              <w:rPr>
                <w:bCs/>
              </w:rPr>
              <w:t>l</w:t>
            </w:r>
            <w:r w:rsidR="00DA11C6" w:rsidRPr="00BA2FCB">
              <w:rPr>
                <w:bCs/>
              </w:rPr>
              <w:t xml:space="preserve">ongitudinal connectivity through </w:t>
            </w:r>
            <w:r w:rsidR="00890646">
              <w:rPr>
                <w:bCs/>
              </w:rPr>
              <w:t>21,075</w:t>
            </w:r>
            <w:r w:rsidR="00DA11C6" w:rsidRPr="00BA2FCB">
              <w:rPr>
                <w:bCs/>
              </w:rPr>
              <w:t> km of rivers, predominantly lowland rivers connecting laterally</w:t>
            </w:r>
            <w:r w:rsidR="009768BA">
              <w:rPr>
                <w:bCs/>
              </w:rPr>
              <w:t>;</w:t>
            </w:r>
            <w:r w:rsidR="00DA11C6" w:rsidRPr="00BA2FCB">
              <w:rPr>
                <w:bCs/>
              </w:rPr>
              <w:t xml:space="preserve"> </w:t>
            </w:r>
            <w:r w:rsidR="00890646">
              <w:rPr>
                <w:bCs/>
              </w:rPr>
              <w:t>47,770</w:t>
            </w:r>
            <w:r w:rsidR="00DA11C6" w:rsidRPr="00BA2FCB">
              <w:rPr>
                <w:bCs/>
              </w:rPr>
              <w:t> ha of floodplain represent</w:t>
            </w:r>
            <w:r w:rsidR="009768BA">
              <w:rPr>
                <w:bCs/>
              </w:rPr>
              <w:t>s</w:t>
            </w:r>
            <w:r w:rsidR="00DA11C6" w:rsidRPr="00BA2FCB">
              <w:rPr>
                <w:bCs/>
              </w:rPr>
              <w:t xml:space="preserve"> </w:t>
            </w:r>
            <w:r w:rsidR="00906120" w:rsidRPr="00BA2FCB">
              <w:rPr>
                <w:bCs/>
              </w:rPr>
              <w:t>11 different floodplain vegetation communities</w:t>
            </w:r>
          </w:p>
        </w:tc>
      </w:tr>
      <w:tr w:rsidR="00B71A7A" w14:paraId="4AE6DD05" w14:textId="77777777" w:rsidTr="003B684D">
        <w:tc>
          <w:tcPr>
            <w:cnfStyle w:val="001000000000" w:firstRow="0" w:lastRow="0" w:firstColumn="1" w:lastColumn="0" w:oddVBand="0" w:evenVBand="0" w:oddHBand="0" w:evenHBand="0" w:firstRowFirstColumn="0" w:firstRowLastColumn="0" w:lastRowFirstColumn="0" w:lastRowLastColumn="0"/>
            <w:tcW w:w="4082" w:type="dxa"/>
          </w:tcPr>
          <w:p w14:paraId="7AC848C0" w14:textId="77777777" w:rsidR="00BA2FCB" w:rsidRDefault="00B71A7A" w:rsidP="005D426B">
            <w:pPr>
              <w:pStyle w:val="TableText"/>
              <w:rPr>
                <w:bCs w:val="0"/>
              </w:rPr>
            </w:pPr>
            <w:r>
              <w:t>Annual priority:</w:t>
            </w:r>
          </w:p>
          <w:p w14:paraId="52672E64" w14:textId="19EA81DE" w:rsidR="003B0FD3" w:rsidRPr="003B0FD3" w:rsidRDefault="0026631A" w:rsidP="003B0FD3">
            <w:pPr>
              <w:pStyle w:val="TableBullet"/>
            </w:pPr>
            <w:r>
              <w:t>s</w:t>
            </w:r>
            <w:r w:rsidR="003B0FD3">
              <w:t>upport cross-border and inter-valley connectivity opportunities</w:t>
            </w:r>
          </w:p>
        </w:tc>
        <w:tc>
          <w:tcPr>
            <w:tcW w:w="5558" w:type="dxa"/>
          </w:tcPr>
          <w:p w14:paraId="5B6BA006" w14:textId="0B9708C2" w:rsidR="00B71A7A" w:rsidRPr="00BA2FCB" w:rsidRDefault="007808BD" w:rsidP="0000491B">
            <w:pPr>
              <w:pStyle w:val="TableBullet"/>
              <w:cnfStyle w:val="000000000000" w:firstRow="0" w:lastRow="0" w:firstColumn="0" w:lastColumn="0" w:oddVBand="0" w:evenVBand="0" w:oddHBand="0" w:evenHBand="0" w:firstRowFirstColumn="0" w:firstRowLastColumn="0" w:lastRowFirstColumn="0" w:lastRowLastColumn="0"/>
              <w:rPr>
                <w:bCs/>
              </w:rPr>
            </w:pPr>
            <w:r>
              <w:rPr>
                <w:bCs/>
              </w:rPr>
              <w:t xml:space="preserve">CEW </w:t>
            </w:r>
            <w:r w:rsidR="00B71A7A" w:rsidRPr="00BA2FCB">
              <w:rPr>
                <w:bCs/>
              </w:rPr>
              <w:t>delivered in the Gwydir, Namoi and Macquarie valleys flowed downstream to connect the entire length of the Darling</w:t>
            </w:r>
            <w:r w:rsidR="003370FB">
              <w:rPr>
                <w:bCs/>
              </w:rPr>
              <w:t xml:space="preserve"> (</w:t>
            </w:r>
            <w:r w:rsidR="00B71A7A" w:rsidRPr="00BA2FCB">
              <w:rPr>
                <w:bCs/>
              </w:rPr>
              <w:t>Baaka</w:t>
            </w:r>
            <w:r w:rsidR="003370FB">
              <w:rPr>
                <w:bCs/>
              </w:rPr>
              <w:t>)</w:t>
            </w:r>
            <w:r w:rsidR="003B0FD3">
              <w:rPr>
                <w:bCs/>
              </w:rPr>
              <w:t xml:space="preserve">. Flows from Warrego </w:t>
            </w:r>
            <w:r w:rsidR="00890646">
              <w:rPr>
                <w:bCs/>
              </w:rPr>
              <w:t>through the</w:t>
            </w:r>
            <w:r w:rsidR="003B0FD3">
              <w:rPr>
                <w:bCs/>
              </w:rPr>
              <w:t xml:space="preserve"> Cuttaburra distributary</w:t>
            </w:r>
            <w:r w:rsidR="00890646">
              <w:rPr>
                <w:bCs/>
              </w:rPr>
              <w:t xml:space="preserve"> connected into </w:t>
            </w:r>
            <w:r w:rsidR="003B0FD3">
              <w:rPr>
                <w:bCs/>
              </w:rPr>
              <w:t>the Paroo Valley</w:t>
            </w:r>
          </w:p>
        </w:tc>
      </w:tr>
      <w:tr w:rsidR="003B0FD3" w14:paraId="3768FC9D" w14:textId="77777777" w:rsidTr="003B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82" w:type="dxa"/>
          </w:tcPr>
          <w:p w14:paraId="5149BD90" w14:textId="36477067" w:rsidR="003B0FD3" w:rsidRPr="003B0FD3" w:rsidRDefault="003B0FD3" w:rsidP="003B0FD3">
            <w:pPr>
              <w:pStyle w:val="TableBullet"/>
              <w:numPr>
                <w:ilvl w:val="0"/>
                <w:numId w:val="0"/>
              </w:numPr>
            </w:pPr>
            <w:r>
              <w:t>Annual priority</w:t>
            </w:r>
          </w:p>
          <w:p w14:paraId="1A966C97" w14:textId="3C37C1BC" w:rsidR="003B0FD3" w:rsidRDefault="0026631A" w:rsidP="003B0FD3">
            <w:pPr>
              <w:pStyle w:val="TableBullet"/>
            </w:pPr>
            <w:r>
              <w:t>c</w:t>
            </w:r>
            <w:r w:rsidR="003B0FD3">
              <w:t>oordinate and plan event releases to achieve multiple benefits along the length of the Murray</w:t>
            </w:r>
          </w:p>
        </w:tc>
        <w:tc>
          <w:tcPr>
            <w:tcW w:w="5558" w:type="dxa"/>
          </w:tcPr>
          <w:p w14:paraId="17D09175" w14:textId="4210192C" w:rsidR="003B0FD3" w:rsidRPr="00BA2FCB" w:rsidRDefault="002A0B64" w:rsidP="0000491B">
            <w:pPr>
              <w:pStyle w:val="TableBullet"/>
              <w:cnfStyle w:val="000000100000" w:firstRow="0" w:lastRow="0" w:firstColumn="0" w:lastColumn="0" w:oddVBand="0" w:evenVBand="0" w:oddHBand="1" w:evenHBand="0" w:firstRowFirstColumn="0" w:firstRowLastColumn="0" w:lastRowFirstColumn="0" w:lastRowLastColumn="0"/>
              <w:rPr>
                <w:bCs/>
              </w:rPr>
            </w:pPr>
            <w:r>
              <w:rPr>
                <w:bCs/>
              </w:rPr>
              <w:t>f</w:t>
            </w:r>
            <w:r w:rsidR="00890646">
              <w:rPr>
                <w:bCs/>
              </w:rPr>
              <w:t>lows connected the entire length of the Murray River</w:t>
            </w:r>
          </w:p>
        </w:tc>
      </w:tr>
      <w:tr w:rsidR="00DA11C6" w14:paraId="450F45E4" w14:textId="77777777" w:rsidTr="003B684D">
        <w:tc>
          <w:tcPr>
            <w:cnfStyle w:val="001000000000" w:firstRow="0" w:lastRow="0" w:firstColumn="1" w:lastColumn="0" w:oddVBand="0" w:evenVBand="0" w:oddHBand="0" w:evenHBand="0" w:firstRowFirstColumn="0" w:firstRowLastColumn="0" w:lastRowFirstColumn="0" w:lastRowLastColumn="0"/>
            <w:tcW w:w="4082" w:type="dxa"/>
          </w:tcPr>
          <w:p w14:paraId="1EE4F342" w14:textId="77777777" w:rsidR="00BA2FCB" w:rsidRPr="003B0FD3" w:rsidRDefault="00DA11C6" w:rsidP="003B0FD3">
            <w:pPr>
              <w:pStyle w:val="TableBullet"/>
              <w:numPr>
                <w:ilvl w:val="0"/>
                <w:numId w:val="0"/>
              </w:numPr>
            </w:pPr>
            <w:r>
              <w:t>Rolling priority:</w:t>
            </w:r>
          </w:p>
          <w:p w14:paraId="45C3D605" w14:textId="7EA27895" w:rsidR="00DA11C6" w:rsidRPr="003B0FD3" w:rsidRDefault="003755C0" w:rsidP="003B0FD3">
            <w:pPr>
              <w:pStyle w:val="TableBullet"/>
            </w:pPr>
            <w:r>
              <w:t>s</w:t>
            </w:r>
            <w:r w:rsidR="00DA11C6">
              <w:t>upport freshwater connectivity through the Coorong, Lower Lakes and Murray Mouth</w:t>
            </w:r>
          </w:p>
          <w:p w14:paraId="7683AA2B" w14:textId="39F8F6E6" w:rsidR="003B0FD3" w:rsidRPr="003B0FD3" w:rsidRDefault="003B0FD3" w:rsidP="003B0FD3">
            <w:pPr>
              <w:pStyle w:val="TableBullet"/>
              <w:numPr>
                <w:ilvl w:val="0"/>
                <w:numId w:val="0"/>
              </w:numPr>
            </w:pPr>
            <w:r>
              <w:t xml:space="preserve">Annual </w:t>
            </w:r>
            <w:r w:rsidR="002A0B64">
              <w:t>p</w:t>
            </w:r>
            <w:r>
              <w:t>riority</w:t>
            </w:r>
            <w:r w:rsidR="002A0B64">
              <w:t>:</w:t>
            </w:r>
          </w:p>
          <w:p w14:paraId="2A898CFD" w14:textId="1F249851" w:rsidR="003B0FD3" w:rsidRPr="003B0FD3" w:rsidRDefault="002A0B64" w:rsidP="003B0FD3">
            <w:pPr>
              <w:pStyle w:val="TableBullet"/>
            </w:pPr>
            <w:r>
              <w:t>i</w:t>
            </w:r>
            <w:r w:rsidR="003B0FD3">
              <w:t>ncrease flows to the Coorong to improve water quality and trigger cues for migratory fish movement</w:t>
            </w:r>
          </w:p>
        </w:tc>
        <w:tc>
          <w:tcPr>
            <w:tcW w:w="5558" w:type="dxa"/>
          </w:tcPr>
          <w:p w14:paraId="2568EB15" w14:textId="07C36DDB" w:rsidR="00DA11C6" w:rsidRPr="00BA2FCB" w:rsidRDefault="002A0B64" w:rsidP="0000491B">
            <w:pPr>
              <w:pStyle w:val="TableBullet"/>
              <w:cnfStyle w:val="000000000000" w:firstRow="0" w:lastRow="0" w:firstColumn="0" w:lastColumn="0" w:oddVBand="0" w:evenVBand="0" w:oddHBand="0" w:evenHBand="0" w:firstRowFirstColumn="0" w:firstRowLastColumn="0" w:lastRowFirstColumn="0" w:lastRowLastColumn="0"/>
              <w:rPr>
                <w:bCs/>
              </w:rPr>
            </w:pPr>
            <w:r>
              <w:rPr>
                <w:bCs/>
              </w:rPr>
              <w:t>e</w:t>
            </w:r>
            <w:r w:rsidR="224392D4" w:rsidRPr="00BA2FCB">
              <w:rPr>
                <w:bCs/>
              </w:rPr>
              <w:t>nd-of-system flows</w:t>
            </w:r>
            <w:r w:rsidR="00E656E2">
              <w:rPr>
                <w:bCs/>
              </w:rPr>
              <w:t>,</w:t>
            </w:r>
            <w:r w:rsidR="224392D4" w:rsidRPr="00BA2FCB">
              <w:rPr>
                <w:bCs/>
              </w:rPr>
              <w:t xml:space="preserve"> </w:t>
            </w:r>
            <w:r w:rsidR="00B71A7A" w:rsidRPr="00BA2FCB">
              <w:rPr>
                <w:bCs/>
              </w:rPr>
              <w:t>including return flows</w:t>
            </w:r>
            <w:r w:rsidR="00E656E2">
              <w:rPr>
                <w:bCs/>
              </w:rPr>
              <w:t>,</w:t>
            </w:r>
            <w:r w:rsidR="00B71A7A" w:rsidRPr="00BA2FCB">
              <w:rPr>
                <w:bCs/>
              </w:rPr>
              <w:t xml:space="preserve"> and an allocation of</w:t>
            </w:r>
            <w:r w:rsidR="224392D4" w:rsidRPr="00BA2FCB">
              <w:rPr>
                <w:bCs/>
              </w:rPr>
              <w:t xml:space="preserve"> </w:t>
            </w:r>
            <w:r w:rsidR="00890646">
              <w:rPr>
                <w:bCs/>
              </w:rPr>
              <w:t>1384</w:t>
            </w:r>
            <w:r w:rsidR="64EAFD30" w:rsidRPr="00BA2FCB">
              <w:rPr>
                <w:bCs/>
              </w:rPr>
              <w:t xml:space="preserve"> GL of </w:t>
            </w:r>
            <w:r w:rsidR="007808BD">
              <w:rPr>
                <w:bCs/>
              </w:rPr>
              <w:t>CEW</w:t>
            </w:r>
            <w:r w:rsidR="224392D4" w:rsidRPr="00BA2FCB">
              <w:rPr>
                <w:bCs/>
              </w:rPr>
              <w:t xml:space="preserve"> connecting through </w:t>
            </w:r>
            <w:r w:rsidR="00B71A7A" w:rsidRPr="00BA2FCB">
              <w:rPr>
                <w:bCs/>
              </w:rPr>
              <w:t>103,523</w:t>
            </w:r>
            <w:r w:rsidR="224392D4" w:rsidRPr="00BA2FCB">
              <w:rPr>
                <w:bCs/>
              </w:rPr>
              <w:t> ha of the Lower Lakes</w:t>
            </w:r>
            <w:r w:rsidR="0041503C">
              <w:rPr>
                <w:bCs/>
              </w:rPr>
              <w:t>,</w:t>
            </w:r>
            <w:r w:rsidR="224392D4" w:rsidRPr="00BA2FCB">
              <w:rPr>
                <w:bCs/>
              </w:rPr>
              <w:t xml:space="preserve"> inundating </w:t>
            </w:r>
            <w:r w:rsidR="00B71A7A" w:rsidRPr="00BA2FCB">
              <w:rPr>
                <w:bCs/>
              </w:rPr>
              <w:t>70</w:t>
            </w:r>
            <w:r w:rsidR="224392D4" w:rsidRPr="00BA2FCB">
              <w:rPr>
                <w:bCs/>
              </w:rPr>
              <w:t> ha of floodplain around the lakes</w:t>
            </w:r>
            <w:r w:rsidR="00D53580" w:rsidRPr="00BA2FCB">
              <w:rPr>
                <w:bCs/>
              </w:rPr>
              <w:t>,</w:t>
            </w:r>
            <w:r w:rsidR="224392D4" w:rsidRPr="00BA2FCB">
              <w:rPr>
                <w:bCs/>
              </w:rPr>
              <w:t xml:space="preserve"> and 23,768 ha of estuary habitat in the Coorong and Murray Mouth</w:t>
            </w:r>
          </w:p>
        </w:tc>
      </w:tr>
    </w:tbl>
    <w:p w14:paraId="280BC1E2" w14:textId="5EF22AE0" w:rsidR="003B684D" w:rsidRDefault="003B684D" w:rsidP="00512200">
      <w:pPr>
        <w:pStyle w:val="CaptionWithNote"/>
      </w:pPr>
      <w:bookmarkStart w:id="429" w:name="_Ref201847260"/>
      <w:bookmarkStart w:id="430" w:name="_Toc201867432"/>
      <w:r>
        <w:t>Table </w:t>
      </w:r>
      <w:r>
        <w:fldChar w:fldCharType="begin" w:fldLock="1"/>
      </w:r>
      <w:r>
        <w:instrText xml:space="preserve"> STYLEREF 1 \s </w:instrText>
      </w:r>
      <w:r>
        <w:fldChar w:fldCharType="separate"/>
      </w:r>
      <w:r w:rsidR="009B47F6">
        <w:rPr>
          <w:noProof/>
        </w:rPr>
        <w:t>7</w:t>
      </w:r>
      <w:r>
        <w:rPr>
          <w:noProof/>
        </w:rPr>
        <w:fldChar w:fldCharType="end"/>
      </w:r>
      <w:r>
        <w:t>.</w:t>
      </w:r>
      <w:r>
        <w:fldChar w:fldCharType="begin"/>
      </w:r>
      <w:r>
        <w:instrText xml:space="preserve"> SEQ Table \* ARABIC \s 1 </w:instrText>
      </w:r>
      <w:r>
        <w:fldChar w:fldCharType="separate"/>
      </w:r>
      <w:r w:rsidR="0000560C">
        <w:rPr>
          <w:noProof/>
        </w:rPr>
        <w:t>2</w:t>
      </w:r>
      <w:r>
        <w:rPr>
          <w:noProof/>
        </w:rPr>
        <w:fldChar w:fldCharType="end"/>
      </w:r>
      <w:bookmarkEnd w:id="429"/>
      <w:r>
        <w:t xml:space="preserve"> Ecosystem diversity outcomes from CEW in 2023–24 that align with the Strategy’s annual priorities for the ‘Native vegetation theme</w:t>
      </w:r>
      <w:bookmarkEnd w:id="430"/>
    </w:p>
    <w:p w14:paraId="6619CCEC" w14:textId="77777777" w:rsidR="003B684D" w:rsidRDefault="003B684D" w:rsidP="00512200">
      <w:pPr>
        <w:pStyle w:val="CaptionNote"/>
      </w:pPr>
      <w:r>
        <w:t>CEW = Commonwealth environmental water.</w:t>
      </w:r>
    </w:p>
    <w:p w14:paraId="6B974DF8" w14:textId="20B9AB6B" w:rsidR="00F83786" w:rsidRPr="007F30A7" w:rsidRDefault="003B684D" w:rsidP="00512200">
      <w:pPr>
        <w:pStyle w:val="CaptionNote"/>
      </w:pPr>
      <w:r w:rsidRPr="008A0D4F">
        <w:t>At the time of writing, the 2025 edition of the Strategy was not available</w:t>
      </w:r>
      <w:r>
        <w:t xml:space="preserve">. Reference here is to </w:t>
      </w:r>
      <w:r w:rsidR="00CA72B3">
        <w:t xml:space="preserve">2019 edition </w:t>
      </w:r>
      <w:r w:rsidRPr="008A0D4F">
        <w:t>(MDBA 2019).</w:t>
      </w:r>
    </w:p>
    <w:tbl>
      <w:tblPr>
        <w:tblStyle w:val="TableFlow-MER"/>
        <w:tblW w:w="5001" w:type="pct"/>
        <w:tblLook w:val="04A0" w:firstRow="1" w:lastRow="0" w:firstColumn="1" w:lastColumn="0" w:noHBand="0" w:noVBand="1"/>
      </w:tblPr>
      <w:tblGrid>
        <w:gridCol w:w="4082"/>
        <w:gridCol w:w="5558"/>
      </w:tblGrid>
      <w:tr w:rsidR="00F83786" w14:paraId="6C416E07" w14:textId="77777777" w:rsidTr="003B68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82" w:type="dxa"/>
          </w:tcPr>
          <w:p w14:paraId="26970E51" w14:textId="54E20A1C" w:rsidR="00F83786" w:rsidRDefault="004B2B49">
            <w:pPr>
              <w:pStyle w:val="ColumnHeading"/>
            </w:pPr>
            <w:r>
              <w:t>Rolling and a</w:t>
            </w:r>
            <w:r w:rsidR="00F83786">
              <w:t>nnual priority 2023–24</w:t>
            </w:r>
          </w:p>
        </w:tc>
        <w:tc>
          <w:tcPr>
            <w:tcW w:w="5558" w:type="dxa"/>
          </w:tcPr>
          <w:p w14:paraId="0C0D1092" w14:textId="77777777" w:rsidR="00F83786" w:rsidRPr="00313B97" w:rsidRDefault="00F83786">
            <w:pPr>
              <w:pStyle w:val="ColumnHeading"/>
              <w:cnfStyle w:val="100000000000" w:firstRow="1" w:lastRow="0" w:firstColumn="0" w:lastColumn="0" w:oddVBand="0" w:evenVBand="0" w:oddHBand="0" w:evenHBand="0" w:firstRowFirstColumn="0" w:firstRowLastColumn="0" w:lastRowFirstColumn="0" w:lastRowLastColumn="0"/>
            </w:pPr>
            <w:r w:rsidRPr="00313B97">
              <w:t xml:space="preserve">Ecosystem diversity outcome </w:t>
            </w:r>
            <w:r>
              <w:t>2023–24</w:t>
            </w:r>
          </w:p>
        </w:tc>
      </w:tr>
      <w:tr w:rsidR="00F83786" w14:paraId="7BEF5A19" w14:textId="77777777" w:rsidTr="003B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82" w:type="dxa"/>
          </w:tcPr>
          <w:p w14:paraId="56F39DDE" w14:textId="77777777" w:rsidR="00F83786" w:rsidRDefault="00F83786">
            <w:pPr>
              <w:pStyle w:val="TableText"/>
            </w:pPr>
            <w:r>
              <w:t>Rolling priorities:</w:t>
            </w:r>
          </w:p>
          <w:p w14:paraId="5AFC40BD" w14:textId="77777777" w:rsidR="00F83786" w:rsidRDefault="00F83786">
            <w:pPr>
              <w:pStyle w:val="TableBullet"/>
            </w:pPr>
            <w:r>
              <w:t>allow opportunities for growth of non-woody wetland vegetation</w:t>
            </w:r>
          </w:p>
          <w:p w14:paraId="1A4C6C80" w14:textId="77777777" w:rsidR="00F83786" w:rsidRDefault="00F83786">
            <w:pPr>
              <w:pStyle w:val="TableBullet"/>
            </w:pPr>
            <w:r>
              <w:t>a</w:t>
            </w:r>
            <w:r w:rsidRPr="00B71A7A">
              <w:t>llow opportunities for growth of non-woody riparian vegetation</w:t>
            </w:r>
          </w:p>
        </w:tc>
        <w:tc>
          <w:tcPr>
            <w:tcW w:w="5558" w:type="dxa"/>
          </w:tcPr>
          <w:p w14:paraId="00EB3C2D" w14:textId="77777777" w:rsidR="00F83786" w:rsidRPr="00BA2FCB" w:rsidRDefault="00F83786">
            <w:pPr>
              <w:pStyle w:val="TableBullet"/>
              <w:cnfStyle w:val="000000100000" w:firstRow="0" w:lastRow="0" w:firstColumn="0" w:lastColumn="0" w:oddVBand="0" w:evenVBand="0" w:oddHBand="1" w:evenHBand="0" w:firstRowFirstColumn="0" w:firstRowLastColumn="0" w:lastRowFirstColumn="0" w:lastRowLastColumn="0"/>
              <w:rPr>
                <w:bCs/>
              </w:rPr>
            </w:pPr>
            <w:r>
              <w:rPr>
                <w:bCs/>
              </w:rPr>
              <w:t>CEW</w:t>
            </w:r>
            <w:r w:rsidRPr="00BA2FCB">
              <w:rPr>
                <w:bCs/>
              </w:rPr>
              <w:t xml:space="preserve"> delivered to 3</w:t>
            </w:r>
            <w:r>
              <w:rPr>
                <w:bCs/>
              </w:rPr>
              <w:t>0</w:t>
            </w:r>
            <w:r w:rsidRPr="00BA2FCB">
              <w:rPr>
                <w:bCs/>
              </w:rPr>
              <w:t>,</w:t>
            </w:r>
            <w:r>
              <w:rPr>
                <w:bCs/>
              </w:rPr>
              <w:t>835</w:t>
            </w:r>
            <w:r w:rsidRPr="00BA2FCB">
              <w:rPr>
                <w:bCs/>
              </w:rPr>
              <w:t xml:space="preserve"> ha of meadow and marsh upstream of the Lower Lakes, and another </w:t>
            </w:r>
            <w:r>
              <w:rPr>
                <w:bCs/>
              </w:rPr>
              <w:t>9,803</w:t>
            </w:r>
            <w:r w:rsidRPr="00BA2FCB">
              <w:rPr>
                <w:bCs/>
              </w:rPr>
              <w:t> ha of marsh around the Lower Lakes</w:t>
            </w:r>
          </w:p>
          <w:p w14:paraId="5B703D5F" w14:textId="77777777" w:rsidR="00F83786" w:rsidRPr="00BA2FCB" w:rsidRDefault="00F83786">
            <w:pPr>
              <w:pStyle w:val="TableBullet"/>
              <w:cnfStyle w:val="000000100000" w:firstRow="0" w:lastRow="0" w:firstColumn="0" w:lastColumn="0" w:oddVBand="0" w:evenVBand="0" w:oddHBand="1" w:evenHBand="0" w:firstRowFirstColumn="0" w:firstRowLastColumn="0" w:lastRowFirstColumn="0" w:lastRowLastColumn="0"/>
              <w:rPr>
                <w:bCs/>
              </w:rPr>
            </w:pPr>
            <w:r>
              <w:rPr>
                <w:bCs/>
              </w:rPr>
              <w:t>12</w:t>
            </w:r>
            <w:r w:rsidRPr="00BA2FCB">
              <w:rPr>
                <w:bCs/>
              </w:rPr>
              <w:t> ha of sedge/forb/grassland riparian zone or floodplain and 2</w:t>
            </w:r>
            <w:r>
              <w:rPr>
                <w:bCs/>
              </w:rPr>
              <w:t>1,075</w:t>
            </w:r>
            <w:r w:rsidRPr="00BA2FCB">
              <w:rPr>
                <w:bCs/>
              </w:rPr>
              <w:t> km of river channel inundated</w:t>
            </w:r>
          </w:p>
        </w:tc>
      </w:tr>
      <w:tr w:rsidR="00F83786" w14:paraId="504C82EE" w14:textId="77777777" w:rsidTr="003B684D">
        <w:tc>
          <w:tcPr>
            <w:cnfStyle w:val="001000000000" w:firstRow="0" w:lastRow="0" w:firstColumn="1" w:lastColumn="0" w:oddVBand="0" w:evenVBand="0" w:oddHBand="0" w:evenHBand="0" w:firstRowFirstColumn="0" w:firstRowLastColumn="0" w:lastRowFirstColumn="0" w:lastRowLastColumn="0"/>
            <w:tcW w:w="4082" w:type="dxa"/>
          </w:tcPr>
          <w:p w14:paraId="28606EAA" w14:textId="77777777" w:rsidR="00F83786" w:rsidRDefault="00F83786">
            <w:pPr>
              <w:pStyle w:val="TableText"/>
              <w:rPr>
                <w:bCs w:val="0"/>
              </w:rPr>
            </w:pPr>
            <w:r>
              <w:t>Rolling priority:</w:t>
            </w:r>
          </w:p>
          <w:p w14:paraId="168233B8" w14:textId="77777777" w:rsidR="00F83786" w:rsidRDefault="00F83786">
            <w:pPr>
              <w:pStyle w:val="TableBullet"/>
            </w:pPr>
            <w:r>
              <w:t>maintain the extent, improve the condition, and promote recruitment of forests and woodlands</w:t>
            </w:r>
          </w:p>
        </w:tc>
        <w:tc>
          <w:tcPr>
            <w:tcW w:w="5558" w:type="dxa"/>
          </w:tcPr>
          <w:p w14:paraId="1C06EA05" w14:textId="77777777" w:rsidR="00F83786" w:rsidRPr="00BA2FCB" w:rsidRDefault="00F83786">
            <w:pPr>
              <w:pStyle w:val="TableBullet"/>
              <w:cnfStyle w:val="000000000000" w:firstRow="0" w:lastRow="0" w:firstColumn="0" w:lastColumn="0" w:oddVBand="0" w:evenVBand="0" w:oddHBand="0" w:evenHBand="0" w:firstRowFirstColumn="0" w:firstRowLastColumn="0" w:lastRowFirstColumn="0" w:lastRowLastColumn="0"/>
              <w:rPr>
                <w:bCs/>
              </w:rPr>
            </w:pPr>
            <w:r>
              <w:rPr>
                <w:bCs/>
              </w:rPr>
              <w:t>CEW</w:t>
            </w:r>
            <w:r w:rsidRPr="00BA2FCB">
              <w:rPr>
                <w:bCs/>
              </w:rPr>
              <w:t xml:space="preserve"> delivered to </w:t>
            </w:r>
            <w:r>
              <w:rPr>
                <w:bCs/>
              </w:rPr>
              <w:t>38,658</w:t>
            </w:r>
            <w:r w:rsidRPr="00BA2FCB">
              <w:rPr>
                <w:bCs/>
              </w:rPr>
              <w:t xml:space="preserve"> ha of woody wetlands (swamps) and </w:t>
            </w:r>
            <w:r>
              <w:rPr>
                <w:bCs/>
              </w:rPr>
              <w:t>47</w:t>
            </w:r>
            <w:r w:rsidRPr="00BA2FCB">
              <w:rPr>
                <w:bCs/>
              </w:rPr>
              <w:t>,</w:t>
            </w:r>
            <w:r>
              <w:rPr>
                <w:bCs/>
              </w:rPr>
              <w:t>684</w:t>
            </w:r>
            <w:r w:rsidRPr="00BA2FCB">
              <w:rPr>
                <w:bCs/>
              </w:rPr>
              <w:t> ha of woody floodplain vegetation inundated</w:t>
            </w:r>
          </w:p>
        </w:tc>
      </w:tr>
      <w:tr w:rsidR="00F83786" w14:paraId="574F08AE" w14:textId="77777777" w:rsidTr="003B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82" w:type="dxa"/>
          </w:tcPr>
          <w:p w14:paraId="2247B862" w14:textId="77777777" w:rsidR="00F83786" w:rsidRDefault="00F83786">
            <w:pPr>
              <w:pStyle w:val="TableText"/>
              <w:rPr>
                <w:bCs w:val="0"/>
              </w:rPr>
            </w:pPr>
            <w:r>
              <w:lastRenderedPageBreak/>
              <w:t>Rolling priority:</w:t>
            </w:r>
          </w:p>
          <w:p w14:paraId="34794BDD" w14:textId="77777777" w:rsidR="00F83786" w:rsidRPr="00BA2FCB" w:rsidRDefault="00F83786">
            <w:pPr>
              <w:pStyle w:val="TableBullet"/>
            </w:pPr>
            <w:r>
              <w:t>maintain the extent and improve the condition of lignum shrublands</w:t>
            </w:r>
          </w:p>
          <w:p w14:paraId="2C6022F8" w14:textId="77777777" w:rsidR="00F83786" w:rsidRDefault="00F83786">
            <w:pPr>
              <w:pStyle w:val="TableText"/>
              <w:rPr>
                <w:bCs w:val="0"/>
              </w:rPr>
            </w:pPr>
            <w:r>
              <w:t>Annual priority:</w:t>
            </w:r>
          </w:p>
          <w:p w14:paraId="7F2A5B15" w14:textId="77777777" w:rsidR="00F83786" w:rsidRDefault="00F83786">
            <w:pPr>
              <w:pStyle w:val="TableBullet"/>
            </w:pPr>
            <w:r>
              <w:t>s</w:t>
            </w:r>
            <w:r w:rsidRPr="00B71A7A">
              <w:t>upport continued recovery of lignum shrublands at Narran Lakes and other key sites in the northern Basin</w:t>
            </w:r>
          </w:p>
        </w:tc>
        <w:tc>
          <w:tcPr>
            <w:tcW w:w="5558" w:type="dxa"/>
          </w:tcPr>
          <w:p w14:paraId="16F5306A" w14:textId="77777777" w:rsidR="00F83786" w:rsidRPr="00BA2FCB" w:rsidRDefault="00F83786">
            <w:pPr>
              <w:pStyle w:val="TableBullet"/>
              <w:cnfStyle w:val="000000100000" w:firstRow="0" w:lastRow="0" w:firstColumn="0" w:lastColumn="0" w:oddVBand="0" w:evenVBand="0" w:oddHBand="1" w:evenHBand="0" w:firstRowFirstColumn="0" w:firstRowLastColumn="0" w:lastRowFirstColumn="0" w:lastRowLastColumn="0"/>
              <w:rPr>
                <w:bCs/>
              </w:rPr>
            </w:pPr>
            <w:r>
              <w:rPr>
                <w:bCs/>
              </w:rPr>
              <w:t>4,895</w:t>
            </w:r>
            <w:r w:rsidRPr="00BA2FCB">
              <w:rPr>
                <w:bCs/>
              </w:rPr>
              <w:t> ha of lignum floodplain inundated and another 2</w:t>
            </w:r>
            <w:r>
              <w:rPr>
                <w:bCs/>
              </w:rPr>
              <w:t>15</w:t>
            </w:r>
            <w:r w:rsidRPr="00BA2FCB">
              <w:rPr>
                <w:bCs/>
              </w:rPr>
              <w:t xml:space="preserve"> ha of temporary lignum swamp received </w:t>
            </w:r>
            <w:r>
              <w:rPr>
                <w:bCs/>
              </w:rPr>
              <w:t>CEW</w:t>
            </w:r>
          </w:p>
        </w:tc>
      </w:tr>
      <w:tr w:rsidR="00F83786" w14:paraId="7F5EDEB6" w14:textId="77777777" w:rsidTr="003B684D">
        <w:tc>
          <w:tcPr>
            <w:cnfStyle w:val="001000000000" w:firstRow="0" w:lastRow="0" w:firstColumn="1" w:lastColumn="0" w:oddVBand="0" w:evenVBand="0" w:oddHBand="0" w:evenHBand="0" w:firstRowFirstColumn="0" w:firstRowLastColumn="0" w:lastRowFirstColumn="0" w:lastRowLastColumn="0"/>
            <w:tcW w:w="4082" w:type="dxa"/>
          </w:tcPr>
          <w:p w14:paraId="0E0CE191" w14:textId="77777777" w:rsidR="00F83786" w:rsidRDefault="00F83786">
            <w:pPr>
              <w:pStyle w:val="TableText"/>
              <w:rPr>
                <w:bCs w:val="0"/>
              </w:rPr>
            </w:pPr>
            <w:r>
              <w:t>Annual priority:</w:t>
            </w:r>
          </w:p>
          <w:p w14:paraId="1F362FCD" w14:textId="77777777" w:rsidR="00F83786" w:rsidRDefault="00F83786">
            <w:pPr>
              <w:pStyle w:val="TableBullet"/>
            </w:pPr>
            <w:r>
              <w:t>provide flows to support core wetland vegetation at key sites in the Macquarie Marshes</w:t>
            </w:r>
          </w:p>
        </w:tc>
        <w:tc>
          <w:tcPr>
            <w:tcW w:w="5558" w:type="dxa"/>
          </w:tcPr>
          <w:p w14:paraId="7CD480D1" w14:textId="77777777" w:rsidR="00F83786" w:rsidRPr="00BA2FCB" w:rsidRDefault="00F83786">
            <w:pPr>
              <w:pStyle w:val="TableBullet"/>
              <w:cnfStyle w:val="000000000000" w:firstRow="0" w:lastRow="0" w:firstColumn="0" w:lastColumn="0" w:oddVBand="0" w:evenVBand="0" w:oddHBand="0" w:evenHBand="0" w:firstRowFirstColumn="0" w:firstRowLastColumn="0" w:lastRowFirstColumn="0" w:lastRowLastColumn="0"/>
              <w:rPr>
                <w:bCs/>
              </w:rPr>
            </w:pPr>
            <w:r w:rsidRPr="00BA2FCB">
              <w:rPr>
                <w:bCs/>
              </w:rPr>
              <w:t>10,2</w:t>
            </w:r>
            <w:r>
              <w:rPr>
                <w:bCs/>
              </w:rPr>
              <w:t>90</w:t>
            </w:r>
            <w:r w:rsidRPr="00BA2FCB">
              <w:rPr>
                <w:bCs/>
              </w:rPr>
              <w:t> ha (56%) of the Macquarie Marshes Ramsar Site and extensive areas outside of the Ramasar Site supported (total of 25,</w:t>
            </w:r>
            <w:r>
              <w:rPr>
                <w:bCs/>
              </w:rPr>
              <w:t>415</w:t>
            </w:r>
            <w:r w:rsidRPr="00BA2FCB">
              <w:rPr>
                <w:bCs/>
              </w:rPr>
              <w:t> ha of wetlands and 1</w:t>
            </w:r>
            <w:r>
              <w:rPr>
                <w:bCs/>
              </w:rPr>
              <w:t>8,927</w:t>
            </w:r>
            <w:r w:rsidRPr="00BA2FCB">
              <w:rPr>
                <w:bCs/>
              </w:rPr>
              <w:t xml:space="preserve"> ha of floodplain in the Macquarie Valley supported by </w:t>
            </w:r>
            <w:r>
              <w:rPr>
                <w:bCs/>
              </w:rPr>
              <w:t>CEW</w:t>
            </w:r>
            <w:r w:rsidRPr="00BA2FCB">
              <w:rPr>
                <w:bCs/>
              </w:rPr>
              <w:t>)</w:t>
            </w:r>
          </w:p>
        </w:tc>
      </w:tr>
      <w:tr w:rsidR="00F83786" w14:paraId="7B0C1297" w14:textId="77777777" w:rsidTr="003B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82" w:type="dxa"/>
          </w:tcPr>
          <w:p w14:paraId="7592F801" w14:textId="77777777" w:rsidR="00F83786" w:rsidRDefault="00F83786">
            <w:pPr>
              <w:pStyle w:val="TableText"/>
              <w:rPr>
                <w:bCs w:val="0"/>
              </w:rPr>
            </w:pPr>
            <w:r>
              <w:t>Rolling priority:</w:t>
            </w:r>
          </w:p>
          <w:p w14:paraId="2241435D" w14:textId="77777777" w:rsidR="00F83786" w:rsidRDefault="00F83786">
            <w:pPr>
              <w:pStyle w:val="TableBullet"/>
            </w:pPr>
            <w:r>
              <w:t>expand the extent and improve the condition of Moira grass in Barmah–Millewa Forest</w:t>
            </w:r>
          </w:p>
        </w:tc>
        <w:tc>
          <w:tcPr>
            <w:tcW w:w="5558" w:type="dxa"/>
          </w:tcPr>
          <w:p w14:paraId="3CC20A25" w14:textId="77777777" w:rsidR="00F83786" w:rsidRPr="00BA2FCB" w:rsidRDefault="00F83786">
            <w:pPr>
              <w:pStyle w:val="TableBullet"/>
              <w:cnfStyle w:val="000000100000" w:firstRow="0" w:lastRow="0" w:firstColumn="0" w:lastColumn="0" w:oddVBand="0" w:evenVBand="0" w:oddHBand="1" w:evenHBand="0" w:firstRowFirstColumn="0" w:firstRowLastColumn="0" w:lastRowFirstColumn="0" w:lastRowLastColumn="0"/>
              <w:rPr>
                <w:bCs/>
              </w:rPr>
            </w:pPr>
            <w:r w:rsidRPr="00BA2FCB">
              <w:rPr>
                <w:bCs/>
              </w:rPr>
              <w:t>Possible, given that 9</w:t>
            </w:r>
            <w:r>
              <w:rPr>
                <w:bCs/>
              </w:rPr>
              <w:t>9</w:t>
            </w:r>
            <w:r w:rsidRPr="00BA2FCB">
              <w:rPr>
                <w:bCs/>
              </w:rPr>
              <w:t xml:space="preserve"> ha of freshwater meadow was inundated within the Barmah Forest Ramsar Site; however, specific monitoring of Moira grass was not </w:t>
            </w:r>
            <w:r>
              <w:rPr>
                <w:bCs/>
              </w:rPr>
              <w:t>undertaken</w:t>
            </w:r>
          </w:p>
        </w:tc>
      </w:tr>
      <w:tr w:rsidR="00F83786" w14:paraId="1039AB17" w14:textId="77777777" w:rsidTr="003B684D">
        <w:tc>
          <w:tcPr>
            <w:cnfStyle w:val="001000000000" w:firstRow="0" w:lastRow="0" w:firstColumn="1" w:lastColumn="0" w:oddVBand="0" w:evenVBand="0" w:oddHBand="0" w:evenHBand="0" w:firstRowFirstColumn="0" w:firstRowLastColumn="0" w:lastRowFirstColumn="0" w:lastRowLastColumn="0"/>
            <w:tcW w:w="4082" w:type="dxa"/>
          </w:tcPr>
          <w:p w14:paraId="1932334D" w14:textId="77777777" w:rsidR="00F83786" w:rsidRDefault="00F83786">
            <w:pPr>
              <w:pStyle w:val="TableText"/>
              <w:rPr>
                <w:bCs w:val="0"/>
              </w:rPr>
            </w:pPr>
            <w:r>
              <w:t>Annual priority:</w:t>
            </w:r>
          </w:p>
          <w:p w14:paraId="35E6E1F9" w14:textId="77777777" w:rsidR="00F83786" w:rsidRDefault="00F83786">
            <w:pPr>
              <w:pStyle w:val="TableBullet"/>
            </w:pPr>
            <w:r>
              <w:t>s</w:t>
            </w:r>
            <w:r w:rsidRPr="00807D03">
              <w:t>upport inundation of the Warrego floodplain</w:t>
            </w:r>
          </w:p>
        </w:tc>
        <w:tc>
          <w:tcPr>
            <w:tcW w:w="5558" w:type="dxa"/>
          </w:tcPr>
          <w:p w14:paraId="7577CE7E" w14:textId="77777777" w:rsidR="00F83786" w:rsidRPr="00BA2FCB" w:rsidRDefault="00F83786">
            <w:pPr>
              <w:pStyle w:val="TableBullet"/>
              <w:cnfStyle w:val="000000000000" w:firstRow="0" w:lastRow="0" w:firstColumn="0" w:lastColumn="0" w:oddVBand="0" w:evenVBand="0" w:oddHBand="0" w:evenHBand="0" w:firstRowFirstColumn="0" w:firstRowLastColumn="0" w:lastRowFirstColumn="0" w:lastRowLastColumn="0"/>
              <w:rPr>
                <w:bCs/>
              </w:rPr>
            </w:pPr>
            <w:r>
              <w:rPr>
                <w:bCs/>
              </w:rPr>
              <w:t>65</w:t>
            </w:r>
            <w:r w:rsidRPr="00BA2FCB">
              <w:rPr>
                <w:bCs/>
              </w:rPr>
              <w:t xml:space="preserve"> ha of floodplain and </w:t>
            </w:r>
            <w:r>
              <w:rPr>
                <w:bCs/>
              </w:rPr>
              <w:t>2,435</w:t>
            </w:r>
            <w:r w:rsidRPr="00BA2FCB">
              <w:rPr>
                <w:bCs/>
              </w:rPr>
              <w:t xml:space="preserve"> ha wetlands inundated by </w:t>
            </w:r>
            <w:r>
              <w:rPr>
                <w:bCs/>
              </w:rPr>
              <w:t>CEW</w:t>
            </w:r>
            <w:r w:rsidRPr="00BA2FCB">
              <w:rPr>
                <w:bCs/>
              </w:rPr>
              <w:t xml:space="preserve"> in the Warrego Valley</w:t>
            </w:r>
          </w:p>
        </w:tc>
      </w:tr>
      <w:tr w:rsidR="00F83786" w14:paraId="13F4B48A" w14:textId="77777777" w:rsidTr="003B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82" w:type="dxa"/>
          </w:tcPr>
          <w:p w14:paraId="0F6559D0" w14:textId="77777777" w:rsidR="00F83786" w:rsidRDefault="00F83786">
            <w:pPr>
              <w:pStyle w:val="TableText"/>
              <w:rPr>
                <w:bCs w:val="0"/>
              </w:rPr>
            </w:pPr>
            <w:r>
              <w:t>Annual priority:</w:t>
            </w:r>
          </w:p>
          <w:p w14:paraId="3E334CD7" w14:textId="77777777" w:rsidR="00F83786" w:rsidRDefault="00F83786">
            <w:pPr>
              <w:pStyle w:val="TableBullet"/>
            </w:pPr>
            <w:r>
              <w:t>provide flows to meet critical inundation requirements for river red gum and black box communities</w:t>
            </w:r>
          </w:p>
        </w:tc>
        <w:tc>
          <w:tcPr>
            <w:tcW w:w="5558" w:type="dxa"/>
          </w:tcPr>
          <w:p w14:paraId="5117AA7F" w14:textId="77777777" w:rsidR="00F83786" w:rsidRPr="00BA2FCB" w:rsidRDefault="00F83786">
            <w:pPr>
              <w:pStyle w:val="TableBullet"/>
              <w:cnfStyle w:val="000000100000" w:firstRow="0" w:lastRow="0" w:firstColumn="0" w:lastColumn="0" w:oddVBand="0" w:evenVBand="0" w:oddHBand="1" w:evenHBand="0" w:firstRowFirstColumn="0" w:firstRowLastColumn="0" w:lastRowFirstColumn="0" w:lastRowLastColumn="0"/>
              <w:rPr>
                <w:bCs/>
              </w:rPr>
            </w:pPr>
            <w:r>
              <w:rPr>
                <w:bCs/>
              </w:rPr>
              <w:t>65,692 ha of river red gum swamps and floodplains and 7,690 ha of black box swamps and floodplain supported</w:t>
            </w:r>
          </w:p>
        </w:tc>
      </w:tr>
      <w:tr w:rsidR="00F83786" w14:paraId="6D771DC5" w14:textId="77777777" w:rsidTr="003B684D">
        <w:tc>
          <w:tcPr>
            <w:cnfStyle w:val="001000000000" w:firstRow="0" w:lastRow="0" w:firstColumn="1" w:lastColumn="0" w:oddVBand="0" w:evenVBand="0" w:oddHBand="0" w:evenHBand="0" w:firstRowFirstColumn="0" w:firstRowLastColumn="0" w:lastRowFirstColumn="0" w:lastRowLastColumn="0"/>
            <w:tcW w:w="4082" w:type="dxa"/>
          </w:tcPr>
          <w:p w14:paraId="2DBEC2EA" w14:textId="77777777" w:rsidR="00F83786" w:rsidRPr="003B0FD3" w:rsidRDefault="00F83786">
            <w:pPr>
              <w:pStyle w:val="TableBullet"/>
              <w:numPr>
                <w:ilvl w:val="0"/>
                <w:numId w:val="0"/>
              </w:numPr>
            </w:pPr>
            <w:r>
              <w:t>Annual priorities</w:t>
            </w:r>
          </w:p>
          <w:p w14:paraId="0A484801" w14:textId="77777777" w:rsidR="00F83786" w:rsidRPr="003B0FD3" w:rsidRDefault="00F83786">
            <w:pPr>
              <w:pStyle w:val="TableBullet"/>
            </w:pPr>
            <w:r>
              <w:t>provide flows to low-lying wetlands to support germination and growth of Moira grass and other non-woody vegetation communities</w:t>
            </w:r>
          </w:p>
        </w:tc>
        <w:tc>
          <w:tcPr>
            <w:tcW w:w="5558" w:type="dxa"/>
          </w:tcPr>
          <w:p w14:paraId="11FEFC4C" w14:textId="77777777" w:rsidR="00F83786" w:rsidRPr="00D976A3" w:rsidRDefault="00F83786">
            <w:pPr>
              <w:pStyle w:val="TableBullet"/>
              <w:cnfStyle w:val="000000000000" w:firstRow="0" w:lastRow="0" w:firstColumn="0" w:lastColumn="0" w:oddVBand="0" w:evenVBand="0" w:oddHBand="0" w:evenHBand="0" w:firstRowFirstColumn="0" w:firstRowLastColumn="0" w:lastRowFirstColumn="0" w:lastRowLastColumn="0"/>
              <w:rPr>
                <w:bCs/>
              </w:rPr>
            </w:pPr>
            <w:r>
              <w:rPr>
                <w:bCs/>
              </w:rPr>
              <w:t>30,835 ha of marshes and meadows supported and 12 ha of s</w:t>
            </w:r>
            <w:r w:rsidRPr="00D976A3">
              <w:rPr>
                <w:rFonts w:cs="Calibri"/>
                <w:szCs w:val="18"/>
              </w:rPr>
              <w:t>edge/forb/grassland riparian zone or floodplain</w:t>
            </w:r>
          </w:p>
          <w:p w14:paraId="7E21B058" w14:textId="77777777" w:rsidR="00F83786" w:rsidRPr="00BA2FCB" w:rsidRDefault="00F83786">
            <w:pPr>
              <w:pStyle w:val="TableBullet"/>
              <w:numPr>
                <w:ilvl w:val="0"/>
                <w:numId w:val="0"/>
              </w:numPr>
              <w:cnfStyle w:val="000000000000" w:firstRow="0" w:lastRow="0" w:firstColumn="0" w:lastColumn="0" w:oddVBand="0" w:evenVBand="0" w:oddHBand="0" w:evenHBand="0" w:firstRowFirstColumn="0" w:firstRowLastColumn="0" w:lastRowFirstColumn="0" w:lastRowLastColumn="0"/>
              <w:rPr>
                <w:bCs/>
              </w:rPr>
            </w:pPr>
          </w:p>
        </w:tc>
      </w:tr>
    </w:tbl>
    <w:p w14:paraId="124ECAE4" w14:textId="77777777" w:rsidR="00F83786" w:rsidRDefault="00F83786" w:rsidP="005D426B">
      <w:pPr>
        <w:pStyle w:val="BodyText"/>
      </w:pPr>
    </w:p>
    <w:p w14:paraId="75075B15" w14:textId="055205DC" w:rsidR="007920AE" w:rsidRDefault="00EB73B0" w:rsidP="005F1ED7">
      <w:pPr>
        <w:pStyle w:val="Heading1"/>
      </w:pPr>
      <w:bookmarkStart w:id="431" w:name="_Toc81311246"/>
      <w:bookmarkStart w:id="432" w:name="_Toc81311407"/>
      <w:bookmarkStart w:id="433" w:name="_Toc55308077"/>
      <w:bookmarkStart w:id="434" w:name="_Ref105942717"/>
      <w:bookmarkStart w:id="435" w:name="_Toc138971686"/>
      <w:bookmarkStart w:id="436" w:name="_Toc201854437"/>
      <w:bookmarkStart w:id="437" w:name="_Toc201867260"/>
      <w:bookmarkEnd w:id="431"/>
      <w:bookmarkEnd w:id="432"/>
      <w:r>
        <w:lastRenderedPageBreak/>
        <w:t>Informing</w:t>
      </w:r>
      <w:r w:rsidR="00455D49">
        <w:t xml:space="preserve"> a</w:t>
      </w:r>
      <w:r w:rsidR="007920AE" w:rsidRPr="005F7FE5">
        <w:t>daptive ma</w:t>
      </w:r>
      <w:bookmarkEnd w:id="433"/>
      <w:r w:rsidR="003107EA" w:rsidRPr="005F7FE5">
        <w:t>nagement</w:t>
      </w:r>
      <w:bookmarkEnd w:id="434"/>
      <w:bookmarkEnd w:id="435"/>
      <w:bookmarkEnd w:id="436"/>
      <w:bookmarkEnd w:id="437"/>
    </w:p>
    <w:p w14:paraId="2A222409" w14:textId="2EABD325" w:rsidR="00452CC9" w:rsidRPr="00BE3D32" w:rsidRDefault="001445EF" w:rsidP="00452CC9">
      <w:pPr>
        <w:pStyle w:val="BodyText"/>
      </w:pPr>
      <w:bookmarkStart w:id="438" w:name="_Toc72302505"/>
      <w:bookmarkStart w:id="439" w:name="_Toc81434133"/>
      <w:r w:rsidRPr="009C25AF">
        <w:rPr>
          <w:rStyle w:val="Italics"/>
          <w:i w:val="0"/>
        </w:rPr>
        <w:t>Each annual evaluation contributes to our understanding of how the ecosystems of the Basin respond</w:t>
      </w:r>
      <w:r w:rsidR="004A1445">
        <w:rPr>
          <w:rStyle w:val="Italics"/>
          <w:i w:val="0"/>
        </w:rPr>
        <w:t>,</w:t>
      </w:r>
      <w:r w:rsidRPr="009C25AF">
        <w:rPr>
          <w:rStyle w:val="Italics"/>
          <w:i w:val="0"/>
        </w:rPr>
        <w:t xml:space="preserve"> in the short </w:t>
      </w:r>
      <w:r w:rsidR="004A1445">
        <w:rPr>
          <w:rStyle w:val="Italics"/>
          <w:i w:val="0"/>
        </w:rPr>
        <w:t xml:space="preserve">term </w:t>
      </w:r>
      <w:r w:rsidRPr="009C25AF">
        <w:rPr>
          <w:rStyle w:val="Italics"/>
          <w:i w:val="0"/>
        </w:rPr>
        <w:t>and long</w:t>
      </w:r>
      <w:r w:rsidR="00122613" w:rsidRPr="009C25AF">
        <w:rPr>
          <w:rStyle w:val="Italics"/>
          <w:i w:val="0"/>
        </w:rPr>
        <w:t xml:space="preserve"> </w:t>
      </w:r>
      <w:r w:rsidRPr="009C25AF">
        <w:rPr>
          <w:rStyle w:val="Italics"/>
          <w:i w:val="0"/>
        </w:rPr>
        <w:t>term</w:t>
      </w:r>
      <w:r w:rsidR="004A1445">
        <w:rPr>
          <w:rStyle w:val="Italics"/>
          <w:i w:val="0"/>
        </w:rPr>
        <w:t>,</w:t>
      </w:r>
      <w:r w:rsidRPr="009C25AF">
        <w:rPr>
          <w:rStyle w:val="Italics"/>
          <w:i w:val="0"/>
        </w:rPr>
        <w:t xml:space="preserve"> to delivery of </w:t>
      </w:r>
      <w:r w:rsidR="002522C3" w:rsidRPr="009C25AF">
        <w:rPr>
          <w:rStyle w:val="Italics"/>
          <w:i w:val="0"/>
        </w:rPr>
        <w:t>CEW</w:t>
      </w:r>
      <w:r w:rsidRPr="009C25AF">
        <w:rPr>
          <w:rStyle w:val="Italics"/>
          <w:i w:val="0"/>
        </w:rPr>
        <w:t xml:space="preserve">. This chapter provides our reflections on how this increased understanding can inform the next cycle of </w:t>
      </w:r>
      <w:r w:rsidR="002522C3" w:rsidRPr="009C25AF">
        <w:rPr>
          <w:rStyle w:val="Italics"/>
          <w:i w:val="0"/>
        </w:rPr>
        <w:t>CEW</w:t>
      </w:r>
      <w:r w:rsidRPr="009C25AF">
        <w:rPr>
          <w:rStyle w:val="Italics"/>
          <w:i w:val="0"/>
        </w:rPr>
        <w:t xml:space="preserve"> planning and its delivery and improve our approach to Basin-scale evaluation.</w:t>
      </w:r>
      <w:r w:rsidR="00D60E5C" w:rsidRPr="009C25AF">
        <w:rPr>
          <w:rStyle w:val="Italics"/>
          <w:i w:val="0"/>
        </w:rPr>
        <w:t xml:space="preserve"> </w:t>
      </w:r>
      <w:r w:rsidR="00452CC9" w:rsidRPr="009C25AF">
        <w:rPr>
          <w:rStyle w:val="Italics"/>
          <w:i w:val="0"/>
        </w:rPr>
        <w:t xml:space="preserve">The text is </w:t>
      </w:r>
      <w:r w:rsidR="00D976A3" w:rsidRPr="009C25AF">
        <w:rPr>
          <w:rStyle w:val="Italics"/>
          <w:i w:val="0"/>
        </w:rPr>
        <w:t xml:space="preserve">repeated from </w:t>
      </w:r>
      <w:r w:rsidR="00452CC9" w:rsidRPr="009C25AF">
        <w:rPr>
          <w:rStyle w:val="Italics"/>
          <w:i w:val="0"/>
        </w:rPr>
        <w:t>Brook</w:t>
      </w:r>
      <w:r w:rsidR="00452CC9" w:rsidRPr="00452CC9">
        <w:rPr>
          <w:rStyle w:val="Italics"/>
          <w:i w:val="0"/>
          <w:iCs/>
        </w:rPr>
        <w:t xml:space="preserve">s </w:t>
      </w:r>
      <w:r w:rsidR="00452CC9" w:rsidRPr="00452CC9">
        <w:rPr>
          <w:rStyle w:val="Italics"/>
          <w:i w:val="0"/>
          <w:iCs/>
        </w:rPr>
        <w:fldChar w:fldCharType="begin"/>
      </w:r>
      <w:r w:rsidR="00D976A3">
        <w:rPr>
          <w:rStyle w:val="Italics"/>
          <w:i w:val="0"/>
          <w:iCs/>
        </w:rPr>
        <w:instrText xml:space="preserve"> ADDIN ZOTERO_ITEM CSL_CITATION {"citationID":"tbbO1q83","properties":{"formattedCitation":"(2024)","plainCitation":"(2024)","noteIndex":0},"citationItems":[{"id":4144,"uris":["http://zotero.org/users/536544/items/VW4534E3"],"itemData":{"id":4144,"type":"report","collection-title":"Flow-MER Program","event-place":"Australia","language":"en","page":"122","publisher":"Commonwealth Environmental Water Holder, Department of Climate Change, Energy, the Environment and Water","publisher-place":"Australia","source":"Zotero","title":"Basin-scale evaluation of 2022–23 Commonwealth environmental water: Ecosystem Diversity","URL":"https://www.dcceew.gov.au/sites/default/files/documents/basin-scale-evaluation-2020-21-cew-ecosystem-diversity.pdf","author":[{"family":"Brooks","given":"Shane"}],"accessed":{"date-parts":[["2024",2,16]]},"issued":{"date-parts":[["2024"]]}},"suppress-author":true}],"schema":"https://github.com/citation-style-language/schema/raw/master/csl-citation.json"} </w:instrText>
      </w:r>
      <w:r w:rsidR="00452CC9" w:rsidRPr="00452CC9">
        <w:rPr>
          <w:rStyle w:val="Italics"/>
          <w:i w:val="0"/>
          <w:iCs/>
        </w:rPr>
        <w:fldChar w:fldCharType="separate"/>
      </w:r>
      <w:r w:rsidR="00D976A3" w:rsidRPr="00D903BB">
        <w:t>(2024)</w:t>
      </w:r>
      <w:r w:rsidR="00452CC9" w:rsidRPr="00452CC9">
        <w:rPr>
          <w:rStyle w:val="Italics"/>
          <w:i w:val="0"/>
          <w:iCs/>
        </w:rPr>
        <w:fldChar w:fldCharType="end"/>
      </w:r>
      <w:r w:rsidR="00452CC9" w:rsidRPr="009C25AF">
        <w:t>.</w:t>
      </w:r>
    </w:p>
    <w:p w14:paraId="38AABBE3" w14:textId="139195E2" w:rsidR="001445EF" w:rsidRPr="0050063F" w:rsidRDefault="001445EF" w:rsidP="001445EF">
      <w:pPr>
        <w:pStyle w:val="Boxedtext"/>
        <w:rPr>
          <w:rStyle w:val="Italics"/>
        </w:rPr>
      </w:pPr>
      <w:r w:rsidRPr="009C25AF">
        <w:rPr>
          <w:rStyle w:val="Strong"/>
        </w:rPr>
        <w:t>Adaptive management</w:t>
      </w:r>
      <w:r>
        <w:rPr>
          <w:rStyle w:val="Italics"/>
        </w:rPr>
        <w:t xml:space="preserve"> </w:t>
      </w:r>
      <w:r>
        <w:t xml:space="preserve">includes (a) setting clear objectives; (b) linking knowledge (including local knowledge), management evaluation and feedback over a period of time; (c) identifying and testing uncertainties; (d) using management as a tool to learn about the relevant system and change its management; (c) improving knowledge; (f) having regard to the social, economic and technical aspects of management. </w:t>
      </w:r>
      <w:r w:rsidRPr="00B90624">
        <w:t>Basin Plan</w:t>
      </w:r>
      <w:r w:rsidR="00B90624">
        <w:t>,</w:t>
      </w:r>
      <w:r>
        <w:t xml:space="preserve"> </w:t>
      </w:r>
      <w:r w:rsidR="009537E2">
        <w:t>p</w:t>
      </w:r>
      <w:r>
        <w:t xml:space="preserve">art 3, </w:t>
      </w:r>
      <w:r w:rsidR="009537E2">
        <w:t>subsection</w:t>
      </w:r>
      <w:r>
        <w:t xml:space="preserve"> 1.07(1)</w:t>
      </w:r>
      <w:r w:rsidR="00B71AD2">
        <w:t>.</w:t>
      </w:r>
    </w:p>
    <w:p w14:paraId="51BB0539" w14:textId="6B27BC2D" w:rsidR="00254829" w:rsidRPr="00666D10" w:rsidRDefault="00B40B9D" w:rsidP="00666D10">
      <w:pPr>
        <w:pStyle w:val="Heading2"/>
      </w:pPr>
      <w:bookmarkStart w:id="440" w:name="_Toc138971687"/>
      <w:bookmarkStart w:id="441" w:name="_Toc201854438"/>
      <w:bookmarkStart w:id="442" w:name="_Toc201867261"/>
      <w:bookmarkStart w:id="443" w:name="_Toc69477500"/>
      <w:bookmarkStart w:id="444" w:name="_Toc69477529"/>
      <w:bookmarkStart w:id="445" w:name="_Hlk69896643"/>
      <w:bookmarkEnd w:id="438"/>
      <w:bookmarkEnd w:id="439"/>
      <w:r w:rsidRPr="00666D10">
        <w:t xml:space="preserve">Informing the </w:t>
      </w:r>
      <w:r w:rsidR="00F075EC" w:rsidRPr="00666D10">
        <w:t>planning and</w:t>
      </w:r>
      <w:r w:rsidRPr="00666D10">
        <w:t xml:space="preserve"> </w:t>
      </w:r>
      <w:r w:rsidR="00FC7A0D" w:rsidRPr="00666D10">
        <w:t xml:space="preserve">management of </w:t>
      </w:r>
      <w:r w:rsidR="00CE7B0A" w:rsidRPr="00666D10">
        <w:t xml:space="preserve">water </w:t>
      </w:r>
      <w:r w:rsidR="005B3BE5" w:rsidRPr="00666D10">
        <w:t>to protect and restore</w:t>
      </w:r>
      <w:r w:rsidR="002F5DCC" w:rsidRPr="00666D10">
        <w:t xml:space="preserve"> ecosystem diversity</w:t>
      </w:r>
      <w:r w:rsidR="001E7CE9" w:rsidRPr="00666D10">
        <w:t xml:space="preserve"> in the Basin</w:t>
      </w:r>
      <w:bookmarkEnd w:id="440"/>
      <w:bookmarkEnd w:id="441"/>
      <w:bookmarkEnd w:id="442"/>
    </w:p>
    <w:p w14:paraId="0EC431E1" w14:textId="10D002B1" w:rsidR="00254829" w:rsidRPr="00357367" w:rsidRDefault="00254829" w:rsidP="005D426B">
      <w:pPr>
        <w:pStyle w:val="BodyText"/>
      </w:pPr>
      <w:r w:rsidRPr="00357367">
        <w:t xml:space="preserve">The </w:t>
      </w:r>
      <w:r w:rsidR="00F7360E">
        <w:t>10 years</w:t>
      </w:r>
      <w:r w:rsidRPr="00357367">
        <w:t xml:space="preserve"> of continued evaluation of ecosystem diversity supported by </w:t>
      </w:r>
      <w:r w:rsidR="002522C3">
        <w:t>CEW</w:t>
      </w:r>
      <w:r w:rsidRPr="00357367">
        <w:t xml:space="preserve"> is clarifying:</w:t>
      </w:r>
    </w:p>
    <w:p w14:paraId="5025923D" w14:textId="37CE73F1" w:rsidR="00CE7B0A" w:rsidRPr="001C03D0" w:rsidRDefault="00254829" w:rsidP="005D426B">
      <w:pPr>
        <w:pStyle w:val="ListBullet"/>
      </w:pPr>
      <w:r w:rsidRPr="001C03D0">
        <w:t>the spatial pattern of watering actions in the landscape</w:t>
      </w:r>
      <w:r w:rsidR="00CE7B0A" w:rsidRPr="001C03D0">
        <w:t xml:space="preserve"> among </w:t>
      </w:r>
      <w:r w:rsidR="00032665" w:rsidRPr="001C03D0">
        <w:t>v</w:t>
      </w:r>
      <w:r w:rsidR="00CE7B0A" w:rsidRPr="001C03D0">
        <w:t>alleys at the Basin</w:t>
      </w:r>
      <w:r w:rsidR="00032665">
        <w:t xml:space="preserve"> </w:t>
      </w:r>
      <w:r w:rsidR="00CE7B0A" w:rsidRPr="001C03D0">
        <w:t>scale</w:t>
      </w:r>
    </w:p>
    <w:p w14:paraId="5D64AF27" w14:textId="17040862" w:rsidR="00254829" w:rsidRPr="001C03D0" w:rsidRDefault="006A399C" w:rsidP="005D426B">
      <w:pPr>
        <w:pStyle w:val="ListBullet"/>
      </w:pPr>
      <w:r>
        <w:t xml:space="preserve">the </w:t>
      </w:r>
      <w:r w:rsidR="00CE7B0A" w:rsidRPr="001C03D0">
        <w:t xml:space="preserve">distribution of </w:t>
      </w:r>
      <w:r w:rsidR="002522C3">
        <w:t>CEW</w:t>
      </w:r>
      <w:r w:rsidR="00CE7B0A" w:rsidRPr="001C03D0">
        <w:t xml:space="preserve"> to the different ecosystem types to ensure </w:t>
      </w:r>
      <w:r w:rsidR="00254829" w:rsidRPr="001C03D0">
        <w:t>ecosystems</w:t>
      </w:r>
      <w:r w:rsidR="00CE7B0A" w:rsidRPr="001C03D0">
        <w:t xml:space="preserve"> receiving water are representative of Basin ecosystems</w:t>
      </w:r>
    </w:p>
    <w:p w14:paraId="7AA04D65" w14:textId="1E6ECB17" w:rsidR="00254829" w:rsidRDefault="00254829" w:rsidP="005D426B">
      <w:pPr>
        <w:pStyle w:val="ListBullet"/>
      </w:pPr>
      <w:r w:rsidRPr="001C03D0">
        <w:t>watering frequencies</w:t>
      </w:r>
      <w:r w:rsidR="00CE7B0A" w:rsidRPr="001C03D0">
        <w:t xml:space="preserve"> at </w:t>
      </w:r>
      <w:r w:rsidRPr="001C03D0">
        <w:t>ecosystem</w:t>
      </w:r>
      <w:r w:rsidR="00CE7B0A" w:rsidRPr="001C03D0">
        <w:t xml:space="preserve"> and </w:t>
      </w:r>
      <w:r w:rsidRPr="001C03D0">
        <w:t>wetland</w:t>
      </w:r>
      <w:r w:rsidR="00A2663E">
        <w:t>-</w:t>
      </w:r>
      <w:r w:rsidRPr="001C03D0">
        <w:t>complex</w:t>
      </w:r>
      <w:r w:rsidR="00CE7B0A" w:rsidRPr="001C03D0">
        <w:t xml:space="preserve"> scales</w:t>
      </w:r>
      <w:r w:rsidR="00032665">
        <w:t>.</w:t>
      </w:r>
    </w:p>
    <w:p w14:paraId="3CE805AC" w14:textId="59D45795" w:rsidR="00D92D85" w:rsidRDefault="00776864" w:rsidP="005D426B">
      <w:pPr>
        <w:pStyle w:val="BodyText"/>
      </w:pPr>
      <w:r>
        <w:t xml:space="preserve">The evaluation shows that </w:t>
      </w:r>
      <w:r w:rsidR="002522C3">
        <w:t>CEW</w:t>
      </w:r>
      <w:r>
        <w:t xml:space="preserve"> </w:t>
      </w:r>
      <w:r w:rsidR="003F5BA3">
        <w:t xml:space="preserve">management </w:t>
      </w:r>
      <w:r>
        <w:t xml:space="preserve">is responsive to climatic conditions from year to year and is sufficiently agile to align with the directions of the Strategy annual priorities. The evaluation has not found any compelling evidence to recommend changes to the CEWH’s water management. </w:t>
      </w:r>
      <w:r w:rsidRPr="003564F3">
        <w:t>At the Basin</w:t>
      </w:r>
      <w:r>
        <w:t xml:space="preserve"> </w:t>
      </w:r>
      <w:r w:rsidRPr="003564F3">
        <w:t>scale</w:t>
      </w:r>
      <w:r>
        <w:t>,</w:t>
      </w:r>
      <w:r w:rsidRPr="003564F3">
        <w:t xml:space="preserve"> evaluation of watering frequencies </w:t>
      </w:r>
      <w:r>
        <w:t>indicates the CEWH</w:t>
      </w:r>
      <w:r w:rsidRPr="003564F3">
        <w:t xml:space="preserve">’s water allocation and delivery </w:t>
      </w:r>
      <w:r>
        <w:t xml:space="preserve">is reaching lake, wetland, floodplain and river ecosystems that are representative of the managed floodplain and, </w:t>
      </w:r>
      <w:r w:rsidR="008342FA">
        <w:t>except for</w:t>
      </w:r>
      <w:r>
        <w:t xml:space="preserve"> high-energy upl</w:t>
      </w:r>
      <w:r w:rsidR="00F347A4">
        <w:t>an</w:t>
      </w:r>
      <w:r>
        <w:t xml:space="preserve">d streams, is representative of </w:t>
      </w:r>
      <w:r w:rsidR="00490903">
        <w:t>water</w:t>
      </w:r>
      <w:r w:rsidR="00A73581">
        <w:t>-</w:t>
      </w:r>
      <w:r w:rsidR="00490903">
        <w:t xml:space="preserve">dependent </w:t>
      </w:r>
      <w:r>
        <w:t>ecosystem</w:t>
      </w:r>
      <w:r w:rsidR="00490903">
        <w:t>s</w:t>
      </w:r>
      <w:r>
        <w:t xml:space="preserve"> </w:t>
      </w:r>
      <w:r w:rsidR="00490903">
        <w:t>of</w:t>
      </w:r>
      <w:r>
        <w:t xml:space="preserve"> the Basin. Watering frequencies broadly align with expected needs of vegetation groups</w:t>
      </w:r>
      <w:r w:rsidR="007B40FD">
        <w:t xml:space="preserve"> –</w:t>
      </w:r>
      <w:r w:rsidR="00490903">
        <w:t xml:space="preserve"> p</w:t>
      </w:r>
      <w:r>
        <w:t xml:space="preserve">ermanent lowland rivers, freshwater meadow and permanent tall marsh ecosystem types </w:t>
      </w:r>
      <w:r w:rsidR="007B40FD">
        <w:t xml:space="preserve">were </w:t>
      </w:r>
      <w:r>
        <w:t>watered more frequently than most swamps, and palustrine wetlands were watered more frequently than floodplains.</w:t>
      </w:r>
      <w:r w:rsidR="00490903">
        <w:t xml:space="preserve"> Saltmarshes, salt lakes and bogs </w:t>
      </w:r>
      <w:r w:rsidR="00AB137E">
        <w:t xml:space="preserve">were </w:t>
      </w:r>
      <w:r w:rsidR="00490903">
        <w:t>not watered.</w:t>
      </w:r>
    </w:p>
    <w:p w14:paraId="1F548E83" w14:textId="459E4E5F" w:rsidR="00374DEF" w:rsidRDefault="00BA4D48" w:rsidP="005D426B">
      <w:pPr>
        <w:pStyle w:val="BodyText"/>
      </w:pPr>
      <w:r>
        <w:t>These Basin-scale generalisations will not always be true within individual valleys and wetland complexes where local stressors</w:t>
      </w:r>
      <w:r w:rsidR="009E6D97">
        <w:t> –</w:t>
      </w:r>
      <w:r>
        <w:t xml:space="preserve"> including land use, water harvesting, local rainfall and antecedent flood history</w:t>
      </w:r>
      <w:r w:rsidR="009E6D97">
        <w:t> –</w:t>
      </w:r>
      <w:r>
        <w:t xml:space="preserve"> interact to determine levels of water stress in local ecosystems. Research underway in Flow-MER</w:t>
      </w:r>
      <w:r w:rsidR="0028380E">
        <w:t>,</w:t>
      </w:r>
      <w:r>
        <w:t xml:space="preserve"> to interpret and spatially map ecosystem condition at these local scales</w:t>
      </w:r>
      <w:r w:rsidR="0028380E">
        <w:t>,</w:t>
      </w:r>
      <w:r>
        <w:t xml:space="preserve"> will allow a finer</w:t>
      </w:r>
      <w:r w:rsidR="0028380E">
        <w:t>-</w:t>
      </w:r>
      <w:r>
        <w:t>grained evaluation of watering extent and frequency on ecosystem condition.</w:t>
      </w:r>
    </w:p>
    <w:p w14:paraId="384B1385" w14:textId="5F341F68" w:rsidR="00CE7B0A" w:rsidRPr="00666D10" w:rsidRDefault="00FC7A0D" w:rsidP="00666D10">
      <w:pPr>
        <w:pStyle w:val="Heading2"/>
      </w:pPr>
      <w:bookmarkStart w:id="446" w:name="_Toc138971688"/>
      <w:bookmarkStart w:id="447" w:name="_Toc201854439"/>
      <w:bookmarkStart w:id="448" w:name="_Toc201867262"/>
      <w:r w:rsidRPr="00666D10">
        <w:t xml:space="preserve">Improving </w:t>
      </w:r>
      <w:r w:rsidR="00953A33" w:rsidRPr="00666D10">
        <w:t xml:space="preserve">our approach to </w:t>
      </w:r>
      <w:r w:rsidRPr="00666D10">
        <w:t>Basin</w:t>
      </w:r>
      <w:r w:rsidR="003F5174" w:rsidRPr="00666D10">
        <w:t>-scale evaluation</w:t>
      </w:r>
      <w:bookmarkEnd w:id="446"/>
      <w:bookmarkEnd w:id="447"/>
      <w:bookmarkEnd w:id="448"/>
    </w:p>
    <w:p w14:paraId="72C620E9" w14:textId="66B42B94" w:rsidR="00254829" w:rsidRPr="00666D10" w:rsidRDefault="00254829" w:rsidP="00666D10">
      <w:pPr>
        <w:pStyle w:val="BodyText"/>
      </w:pPr>
      <w:r w:rsidRPr="00666D10">
        <w:t xml:space="preserve">The evaluation has iteratively improved throughout the last </w:t>
      </w:r>
      <w:r w:rsidR="00F7360E" w:rsidRPr="00666D10">
        <w:t>10 years</w:t>
      </w:r>
      <w:r w:rsidRPr="00666D10">
        <w:t xml:space="preserve">, due to improvements in </w:t>
      </w:r>
      <w:r w:rsidR="005D2210" w:rsidRPr="00666D10">
        <w:t>CEWH</w:t>
      </w:r>
      <w:r w:rsidRPr="00666D10">
        <w:t xml:space="preserve"> acquittal reporting, </w:t>
      </w:r>
      <w:r w:rsidR="00EE3F78" w:rsidRPr="00666D10">
        <w:t>enhancement</w:t>
      </w:r>
      <w:r w:rsidRPr="00666D10">
        <w:t xml:space="preserve">s in the methods and consistency of documenting inundation from </w:t>
      </w:r>
      <w:r w:rsidR="002522C3" w:rsidRPr="00666D10">
        <w:t>CEW</w:t>
      </w:r>
      <w:r w:rsidRPr="00666D10">
        <w:t xml:space="preserve">, and </w:t>
      </w:r>
      <w:r w:rsidR="00032665" w:rsidRPr="00666D10">
        <w:t>3</w:t>
      </w:r>
      <w:r w:rsidRPr="00666D10">
        <w:t xml:space="preserve"> major leaps forward in the mapping of water-dependent ecosystems in the Basin</w:t>
      </w:r>
      <w:r w:rsidR="0028380E" w:rsidRPr="00666D10">
        <w:t>,</w:t>
      </w:r>
      <w:r w:rsidRPr="00666D10">
        <w:t xml:space="preserve"> via </w:t>
      </w:r>
      <w:r w:rsidR="005B3BE5" w:rsidRPr="00666D10">
        <w:t xml:space="preserve">updates </w:t>
      </w:r>
      <w:r w:rsidRPr="00666D10">
        <w:t xml:space="preserve">to </w:t>
      </w:r>
      <w:r w:rsidR="005B3BE5" w:rsidRPr="00666D10">
        <w:t xml:space="preserve">the </w:t>
      </w:r>
      <w:r w:rsidRPr="00666D10">
        <w:lastRenderedPageBreak/>
        <w:t xml:space="preserve">ANAE </w:t>
      </w:r>
      <w:r w:rsidR="005B3BE5" w:rsidRPr="00666D10">
        <w:t>mapping</w:t>
      </w:r>
      <w:r w:rsidRPr="00666D10">
        <w:t xml:space="preserve">. These improvements contribute greatly to our ability to assess the extent (by area and river length) of aquatic ecosystems receiving </w:t>
      </w:r>
      <w:r w:rsidR="002522C3" w:rsidRPr="00666D10">
        <w:t>CEW</w:t>
      </w:r>
      <w:r w:rsidRPr="00666D10">
        <w:t>.</w:t>
      </w:r>
    </w:p>
    <w:p w14:paraId="7F050C69" w14:textId="5F402EC1" w:rsidR="00242BAD" w:rsidRPr="00666D10" w:rsidRDefault="00521BD5" w:rsidP="00666D10">
      <w:pPr>
        <w:pStyle w:val="BodyText"/>
      </w:pPr>
      <w:bookmarkStart w:id="449" w:name="_Toc80971113"/>
      <w:r w:rsidRPr="00666D10">
        <w:t xml:space="preserve">The </w:t>
      </w:r>
      <w:r w:rsidR="000176C1" w:rsidRPr="00666D10">
        <w:t>ongoing incorporation of</w:t>
      </w:r>
      <w:r w:rsidRPr="00666D10">
        <w:t xml:space="preserve"> new and improved knowledge</w:t>
      </w:r>
      <w:r w:rsidR="000176C1" w:rsidRPr="00666D10">
        <w:t xml:space="preserve"> and improvement in analytical approach over the course of the long-term monitoring program</w:t>
      </w:r>
      <w:r w:rsidRPr="00666D10">
        <w:t xml:space="preserve"> </w:t>
      </w:r>
      <w:r w:rsidR="000F2D96" w:rsidRPr="00666D10">
        <w:t>are</w:t>
      </w:r>
      <w:r w:rsidRPr="00666D10">
        <w:t xml:space="preserve"> example</w:t>
      </w:r>
      <w:r w:rsidR="000F2D96" w:rsidRPr="00666D10">
        <w:t>s</w:t>
      </w:r>
      <w:r w:rsidRPr="00666D10">
        <w:t xml:space="preserve"> of adaptive management </w:t>
      </w:r>
      <w:r w:rsidR="00A82577" w:rsidRPr="00666D10">
        <w:t>of the Flow-MER program</w:t>
      </w:r>
      <w:r w:rsidR="000176C1" w:rsidRPr="00666D10">
        <w:t xml:space="preserve"> itself. It refines our interpretation of patterns of watering at </w:t>
      </w:r>
      <w:r w:rsidR="00A3251A" w:rsidRPr="00666D10">
        <w:t>the</w:t>
      </w:r>
      <w:r w:rsidR="000176C1" w:rsidRPr="00666D10">
        <w:t xml:space="preserve"> Basin</w:t>
      </w:r>
      <w:r w:rsidR="00A3251A" w:rsidRPr="00666D10">
        <w:t xml:space="preserve"> </w:t>
      </w:r>
      <w:r w:rsidR="000176C1" w:rsidRPr="00666D10">
        <w:t>scale and builds confidence for using that knowledge to scale up outcomes from watering actions on fish, waterbirds, vegetation and ecosystem processes to Basin-scale outcomes from a portfolio of water management operating over many years (decades). Further improvement will be seen in the next phase of Flow-MER</w:t>
      </w:r>
      <w:r w:rsidR="00876025" w:rsidRPr="00666D10">
        <w:t>, as</w:t>
      </w:r>
      <w:r w:rsidR="000176C1" w:rsidRPr="00666D10">
        <w:t xml:space="preserve"> outcomes in ecosystem condition research enabl</w:t>
      </w:r>
      <w:r w:rsidR="00876025" w:rsidRPr="00666D10">
        <w:t>e</w:t>
      </w:r>
      <w:r w:rsidR="000176C1" w:rsidRPr="00666D10">
        <w:t xml:space="preserve"> this evaluation of patterns of Commonwealth environmental watering to underpin evaluation of Basin-scale vegetation condition. </w:t>
      </w:r>
      <w:r w:rsidR="00242BAD" w:rsidRPr="00666D10">
        <w:t>Four recommendations are made and described in some detail below:</w:t>
      </w:r>
    </w:p>
    <w:p w14:paraId="5EF1337B" w14:textId="6EA7B4FF" w:rsidR="00242BAD" w:rsidRPr="00666D10" w:rsidRDefault="00242BAD" w:rsidP="00666D10">
      <w:pPr>
        <w:pStyle w:val="ListBullet"/>
      </w:pPr>
      <w:r w:rsidRPr="00666D10">
        <w:t>update mapping of the managed floodplain</w:t>
      </w:r>
    </w:p>
    <w:p w14:paraId="7E24D1A0" w14:textId="5254AC82" w:rsidR="00242BAD" w:rsidRPr="00666D10" w:rsidRDefault="00242BAD" w:rsidP="00666D10">
      <w:pPr>
        <w:pStyle w:val="ListBullet"/>
        <w:rPr>
          <w:rStyle w:val="Strong"/>
          <w:b w:val="0"/>
          <w:bCs w:val="0"/>
        </w:rPr>
      </w:pPr>
      <w:r w:rsidRPr="00666D10">
        <w:rPr>
          <w:rStyle w:val="Strong"/>
          <w:b w:val="0"/>
          <w:bCs w:val="0"/>
        </w:rPr>
        <w:t>develop a unified register of all environmental water management</w:t>
      </w:r>
    </w:p>
    <w:p w14:paraId="372B7559" w14:textId="6859D7AB" w:rsidR="00242BAD" w:rsidRPr="00666D10" w:rsidRDefault="00242BAD" w:rsidP="00666D10">
      <w:pPr>
        <w:pStyle w:val="ListBullet"/>
        <w:rPr>
          <w:rStyle w:val="Strong"/>
          <w:b w:val="0"/>
          <w:bCs w:val="0"/>
        </w:rPr>
      </w:pPr>
      <w:r w:rsidRPr="00666D10">
        <w:rPr>
          <w:rStyle w:val="Strong"/>
          <w:b w:val="0"/>
          <w:bCs w:val="0"/>
        </w:rPr>
        <w:t>define expected outcomes for ecosystem diversity</w:t>
      </w:r>
    </w:p>
    <w:p w14:paraId="4250932B" w14:textId="3DE8A5D3" w:rsidR="00242BAD" w:rsidRPr="00666D10" w:rsidRDefault="00242BAD" w:rsidP="00666D10">
      <w:pPr>
        <w:pStyle w:val="ListBullet"/>
        <w:rPr>
          <w:rStyle w:val="Strong"/>
          <w:b w:val="0"/>
          <w:bCs w:val="0"/>
        </w:rPr>
      </w:pPr>
      <w:r w:rsidRPr="00666D10">
        <w:rPr>
          <w:rStyle w:val="Strong"/>
          <w:b w:val="0"/>
          <w:bCs w:val="0"/>
        </w:rPr>
        <w:t xml:space="preserve">transition </w:t>
      </w:r>
      <w:r w:rsidR="00D21288" w:rsidRPr="00666D10">
        <w:rPr>
          <w:rStyle w:val="Strong"/>
          <w:b w:val="0"/>
          <w:bCs w:val="0"/>
        </w:rPr>
        <w:t xml:space="preserve">new ideas and methods arising in </w:t>
      </w:r>
      <w:r w:rsidRPr="00666D10">
        <w:rPr>
          <w:rStyle w:val="Strong"/>
          <w:b w:val="0"/>
          <w:bCs w:val="0"/>
        </w:rPr>
        <w:t>Flow-MER research into evaluation.</w:t>
      </w:r>
    </w:p>
    <w:p w14:paraId="7106E25D" w14:textId="3C4E7B81" w:rsidR="00FD7A61" w:rsidRPr="006E03A9" w:rsidRDefault="00242BAD" w:rsidP="005C622D">
      <w:pPr>
        <w:pStyle w:val="Heading3notnumbered"/>
      </w:pPr>
      <w:r w:rsidRPr="006E03A9">
        <w:t>U</w:t>
      </w:r>
      <w:r w:rsidR="00FD7A61" w:rsidRPr="006E03A9">
        <w:t>pdat</w:t>
      </w:r>
      <w:r w:rsidR="00212D72">
        <w:t>e</w:t>
      </w:r>
      <w:r w:rsidR="00FD7A61" w:rsidRPr="006E03A9">
        <w:t xml:space="preserve"> </w:t>
      </w:r>
      <w:r w:rsidRPr="006E03A9">
        <w:t xml:space="preserve">mapping of </w:t>
      </w:r>
      <w:r w:rsidR="00FD7A61" w:rsidRPr="006E03A9">
        <w:t xml:space="preserve">the </w:t>
      </w:r>
      <w:r w:rsidR="00C41ADE" w:rsidRPr="006E03A9">
        <w:t>managed floodplain</w:t>
      </w:r>
    </w:p>
    <w:p w14:paraId="03AAB7AA" w14:textId="015EEFF8" w:rsidR="009377E9" w:rsidRDefault="009E6D97" w:rsidP="005D426B">
      <w:pPr>
        <w:pStyle w:val="BodyText"/>
      </w:pPr>
      <w:r>
        <w:t xml:space="preserve">The </w:t>
      </w:r>
      <w:r w:rsidR="002B7D30">
        <w:t>M</w:t>
      </w:r>
      <w:r w:rsidR="009377E9">
        <w:t>DBA</w:t>
      </w:r>
      <w:r w:rsidR="002B7D30">
        <w:t xml:space="preserve">, </w:t>
      </w:r>
      <w:r w:rsidR="005D2210">
        <w:t>CEWH</w:t>
      </w:r>
      <w:r w:rsidR="009377E9">
        <w:t xml:space="preserve"> </w:t>
      </w:r>
      <w:r w:rsidR="002B7D30">
        <w:t xml:space="preserve">and other </w:t>
      </w:r>
      <w:r w:rsidR="00BD5037">
        <w:t>cultural and jurisdiction</w:t>
      </w:r>
      <w:r w:rsidR="000E4107">
        <w:t>al</w:t>
      </w:r>
      <w:r w:rsidR="00BD5037">
        <w:t xml:space="preserve"> </w:t>
      </w:r>
      <w:r w:rsidR="002B7D30">
        <w:t xml:space="preserve">water managers </w:t>
      </w:r>
      <w:r w:rsidR="009377E9">
        <w:t>should be actively involved in defining the extent of the managed floodplain</w:t>
      </w:r>
      <w:r w:rsidR="0028380E">
        <w:t>,</w:t>
      </w:r>
      <w:r w:rsidR="009377E9">
        <w:t xml:space="preserve"> so it can continue to improve and inform evaluation of outcomes from environmental water management. </w:t>
      </w:r>
      <w:r w:rsidR="00CD3823">
        <w:t xml:space="preserve">The managed floodplain extent is an important </w:t>
      </w:r>
      <w:r w:rsidR="00BA4D48">
        <w:t xml:space="preserve">spatial </w:t>
      </w:r>
      <w:r w:rsidR="00CD3823">
        <w:t xml:space="preserve">dataset in this </w:t>
      </w:r>
      <w:r w:rsidR="009B340E">
        <w:t>B</w:t>
      </w:r>
      <w:r w:rsidR="00CD3823">
        <w:t>asin-scale evaluation</w:t>
      </w:r>
      <w:r w:rsidR="0028380E">
        <w:t>. It</w:t>
      </w:r>
      <w:r w:rsidR="007458B0">
        <w:t xml:space="preserve"> allows the </w:t>
      </w:r>
      <w:r w:rsidR="00CD3823">
        <w:t xml:space="preserve">observed extent of ecosystem diversity supported by </w:t>
      </w:r>
      <w:r w:rsidR="002522C3">
        <w:t>CEW</w:t>
      </w:r>
      <w:r w:rsidR="00CD3823">
        <w:t xml:space="preserve"> </w:t>
      </w:r>
      <w:r w:rsidR="007458B0">
        <w:t>to be framed with</w:t>
      </w:r>
      <w:r w:rsidR="0028380E">
        <w:t>in</w:t>
      </w:r>
      <w:r w:rsidR="007458B0">
        <w:t xml:space="preserve"> the</w:t>
      </w:r>
      <w:r w:rsidR="00CD3823">
        <w:t xml:space="preserve"> context of the proportion </w:t>
      </w:r>
      <w:r w:rsidR="007458B0">
        <w:t xml:space="preserve">of the total Basin area that is </w:t>
      </w:r>
      <w:r w:rsidR="009377E9">
        <w:t>in scope for management by water recovered under the Basin Plan</w:t>
      </w:r>
      <w:r w:rsidR="0028380E">
        <w:t xml:space="preserve">. </w:t>
      </w:r>
      <w:r w:rsidR="00F347A4">
        <w:t>The a</w:t>
      </w:r>
      <w:r w:rsidR="00752291">
        <w:t>pproximately 4</w:t>
      </w:r>
      <w:r w:rsidR="00066BDD">
        <w:t>1</w:t>
      </w:r>
      <w:r w:rsidR="00752291">
        <w:t>,000</w:t>
      </w:r>
      <w:r w:rsidR="009B340E">
        <w:t> </w:t>
      </w:r>
      <w:r w:rsidR="00EA36B6">
        <w:t>km</w:t>
      </w:r>
      <w:r w:rsidR="000C5469" w:rsidRPr="009C25AF">
        <w:rPr>
          <w:vertAlign w:val="superscript"/>
        </w:rPr>
        <w:t>2</w:t>
      </w:r>
      <w:r w:rsidR="00EA36B6">
        <w:t xml:space="preserve"> </w:t>
      </w:r>
      <w:r w:rsidR="00D21288">
        <w:t>of managed floodplain</w:t>
      </w:r>
      <w:r w:rsidR="00EA36B6">
        <w:t xml:space="preserve"> </w:t>
      </w:r>
      <w:r w:rsidR="005A4371">
        <w:t>contains 5</w:t>
      </w:r>
      <w:r w:rsidR="00066BDD">
        <w:t>3</w:t>
      </w:r>
      <w:r w:rsidR="005A4371">
        <w:t xml:space="preserve">% </w:t>
      </w:r>
      <w:r w:rsidR="00F347A4">
        <w:t xml:space="preserve">of </w:t>
      </w:r>
      <w:r w:rsidR="005A4371">
        <w:t xml:space="preserve">the </w:t>
      </w:r>
      <w:r w:rsidR="00D21288">
        <w:t>7.8 </w:t>
      </w:r>
      <w:r w:rsidR="005A4371">
        <w:t>million hectares of water</w:t>
      </w:r>
      <w:r w:rsidR="009B340E">
        <w:t>-</w:t>
      </w:r>
      <w:r w:rsidR="005A4371">
        <w:t xml:space="preserve">dependent </w:t>
      </w:r>
      <w:r w:rsidR="00C554E2">
        <w:t>ecosystems</w:t>
      </w:r>
      <w:r w:rsidR="005A4371">
        <w:t xml:space="preserve"> mapped in the Basin</w:t>
      </w:r>
      <w:r w:rsidR="007458B0">
        <w:t>.</w:t>
      </w:r>
    </w:p>
    <w:p w14:paraId="49B15F74" w14:textId="5CBD31B6" w:rsidR="00521BD5" w:rsidRDefault="00BA4D48" w:rsidP="005D426B">
      <w:pPr>
        <w:pStyle w:val="BodyText"/>
      </w:pPr>
      <w:r>
        <w:t xml:space="preserve">Notable omissions in the managed floodplain mapping include </w:t>
      </w:r>
      <w:r w:rsidR="00734A84">
        <w:t xml:space="preserve">wetland </w:t>
      </w:r>
      <w:r>
        <w:t xml:space="preserve">complexes </w:t>
      </w:r>
      <w:r w:rsidR="00734A84">
        <w:t xml:space="preserve">that receive water from </w:t>
      </w:r>
      <w:r w:rsidR="000E4107">
        <w:t>j</w:t>
      </w:r>
      <w:r w:rsidR="00734A84">
        <w:t>urisdiction</w:t>
      </w:r>
      <w:r w:rsidR="000E4107">
        <w:t>al</w:t>
      </w:r>
      <w:r w:rsidR="00734A84">
        <w:t xml:space="preserve"> water holders in South Australia and Victoria,</w:t>
      </w:r>
      <w:r w:rsidR="00CC0FDF">
        <w:t xml:space="preserve"> most notably the entire </w:t>
      </w:r>
      <w:r w:rsidR="00734A84">
        <w:t>Kerang Wetlands Ramsar Site</w:t>
      </w:r>
      <w:r w:rsidR="00CC0FDF">
        <w:t>. These jurisdiction</w:t>
      </w:r>
      <w:r w:rsidR="000E4107">
        <w:t>al</w:t>
      </w:r>
      <w:r w:rsidR="00CC0FDF">
        <w:t xml:space="preserve"> assets </w:t>
      </w:r>
      <w:r w:rsidR="00734A84">
        <w:t xml:space="preserve">could be added to the managed floodplain map by aligning </w:t>
      </w:r>
      <w:r w:rsidR="00CC0FDF">
        <w:t xml:space="preserve">the </w:t>
      </w:r>
      <w:r w:rsidR="00734A84">
        <w:t>wetland asset mapping</w:t>
      </w:r>
      <w:r w:rsidR="00CC0FDF">
        <w:t xml:space="preserve"> of the ANAE to </w:t>
      </w:r>
      <w:r w:rsidR="00734A84">
        <w:t xml:space="preserve">watering information reported to MDBA annually </w:t>
      </w:r>
      <w:r w:rsidR="00CC0FDF">
        <w:t>since 2013–14 as a requirement of</w:t>
      </w:r>
      <w:r w:rsidR="00437C57">
        <w:t xml:space="preserve"> the</w:t>
      </w:r>
      <w:r w:rsidR="00734A84">
        <w:t xml:space="preserve"> </w:t>
      </w:r>
      <w:r w:rsidR="00734A84" w:rsidRPr="00734A84">
        <w:t>Basin Plan Schedule 12</w:t>
      </w:r>
      <w:r w:rsidR="00734A84">
        <w:t>,</w:t>
      </w:r>
      <w:r w:rsidR="00734A84" w:rsidRPr="00734A84">
        <w:t xml:space="preserve"> Matter 8</w:t>
      </w:r>
      <w:r w:rsidR="00437C57">
        <w:t>.</w:t>
      </w:r>
      <w:r w:rsidR="0092483B">
        <w:t xml:space="preserve"> This w</w:t>
      </w:r>
      <w:r w:rsidR="000E4107">
        <w:t>ould</w:t>
      </w:r>
      <w:r w:rsidR="0092483B">
        <w:t xml:space="preserve"> require cooperation from the jurisdiction</w:t>
      </w:r>
      <w:r w:rsidR="000E4107">
        <w:t>al</w:t>
      </w:r>
      <w:r w:rsidR="0092483B">
        <w:t xml:space="preserve"> governments to locate all the assets </w:t>
      </w:r>
      <w:r w:rsidR="000E4107">
        <w:t>that</w:t>
      </w:r>
      <w:r w:rsidR="0092483B">
        <w:t xml:space="preserve"> are identified by </w:t>
      </w:r>
      <w:r w:rsidR="00D4416F">
        <w:t>free-form text names in the reporting</w:t>
      </w:r>
      <w:r w:rsidR="0028380E">
        <w:t>,</w:t>
      </w:r>
      <w:r w:rsidR="00D4416F">
        <w:t xml:space="preserve"> without maps or location coordinates.</w:t>
      </w:r>
    </w:p>
    <w:p w14:paraId="242844CC" w14:textId="125E070D" w:rsidR="00397FC6" w:rsidRDefault="00AB7713" w:rsidP="005D426B">
      <w:pPr>
        <w:pStyle w:val="BodyText"/>
      </w:pPr>
      <w:r>
        <w:t xml:space="preserve">Updates to the </w:t>
      </w:r>
      <w:r w:rsidR="005A4371">
        <w:t xml:space="preserve">managed floodplain </w:t>
      </w:r>
      <w:r>
        <w:t xml:space="preserve">mapping </w:t>
      </w:r>
      <w:r w:rsidR="00C554E2">
        <w:t xml:space="preserve">by the </w:t>
      </w:r>
      <w:r>
        <w:t xml:space="preserve">Flow-MER </w:t>
      </w:r>
      <w:r w:rsidR="00C554E2">
        <w:t xml:space="preserve">project </w:t>
      </w:r>
      <w:r>
        <w:t>are published</w:t>
      </w:r>
      <w:r w:rsidR="00066BDD">
        <w:t xml:space="preserve"> as open data</w:t>
      </w:r>
      <w:r>
        <w:t xml:space="preserve"> </w:t>
      </w:r>
      <w:r w:rsidR="00D21288">
        <w:fldChar w:fldCharType="begin"/>
      </w:r>
      <w:r w:rsidR="00D21288">
        <w:instrText xml:space="preserve"> ADDIN ZOTERO_ITEM CSL_CITATION {"citationID":"G6uAaSkT","properties":{"formattedCitation":"(CEWH 2025)","plainCitation":"(CEWH 2025)","noteIndex":0},"citationItems":[{"id":3710,"uris":["http://zotero.org/users/536544/items/7HYVJDBA"],"itemData":{"id":3710,"type":"dataset","event-place":"Canberra","publisher":"Flow-MER Program. Commonwealth Environmental Water Office, Australian Government Department of Climate Change, Energy, the Environment and Water","publisher-place":"Canberra","title":"Flow-MER MDB managed floodplain","URL":"https://data.gov.au/data/dataset/flow-mer-managed-floodplain","author":[{"literal":"CEWH"}],"accessed":{"date-parts":[["2025",4,1]]},"issued":{"date-parts":[["2025"]]}}}],"schema":"https://github.com/citation-style-language/schema/raw/master/csl-citation.json"} </w:instrText>
      </w:r>
      <w:r w:rsidR="00D21288">
        <w:fldChar w:fldCharType="separate"/>
      </w:r>
      <w:r w:rsidR="00D21288" w:rsidRPr="00D21288">
        <w:rPr>
          <w:rFonts w:cs="Calibri"/>
        </w:rPr>
        <w:t>(CEWH 2025)</w:t>
      </w:r>
      <w:r w:rsidR="00D21288">
        <w:fldChar w:fldCharType="end"/>
      </w:r>
      <w:r w:rsidR="000E4107">
        <w:t>;</w:t>
      </w:r>
      <w:r>
        <w:t xml:space="preserve"> however</w:t>
      </w:r>
      <w:r w:rsidR="000E4107">
        <w:t>,</w:t>
      </w:r>
      <w:r>
        <w:t xml:space="preserve"> i</w:t>
      </w:r>
      <w:r w:rsidR="0017245F">
        <w:t xml:space="preserve">t is important that changes being made </w:t>
      </w:r>
      <w:r>
        <w:t>(or not made) in response to</w:t>
      </w:r>
      <w:r w:rsidR="0017245F">
        <w:t xml:space="preserve"> </w:t>
      </w:r>
      <w:r w:rsidR="00855215">
        <w:t>the</w:t>
      </w:r>
      <w:r w:rsidR="0017245F">
        <w:t xml:space="preserve"> issues discussed above</w:t>
      </w:r>
      <w:r>
        <w:t xml:space="preserve"> are considered and coordinated</w:t>
      </w:r>
      <w:r w:rsidR="0017245F">
        <w:t xml:space="preserve">. There is a role for </w:t>
      </w:r>
      <w:r w:rsidR="000E4107">
        <w:t xml:space="preserve">the </w:t>
      </w:r>
      <w:r w:rsidR="0017245F">
        <w:t xml:space="preserve">MDBA (as custodian) and </w:t>
      </w:r>
      <w:r w:rsidR="005D2210">
        <w:t>CEWH</w:t>
      </w:r>
      <w:r w:rsidR="0017245F">
        <w:t xml:space="preserve"> to play in actively coordinating updates and publishing </w:t>
      </w:r>
      <w:r>
        <w:t>an official map</w:t>
      </w:r>
      <w:r w:rsidRPr="00AB7713">
        <w:t xml:space="preserve"> </w:t>
      </w:r>
      <w:r>
        <w:t>for use by all Basin programs</w:t>
      </w:r>
      <w:bookmarkStart w:id="450" w:name="_Ref105429917"/>
      <w:r w:rsidR="00397FC6">
        <w:t>.</w:t>
      </w:r>
    </w:p>
    <w:p w14:paraId="446CDDE0" w14:textId="612909B1" w:rsidR="00FD7A61" w:rsidRPr="003C6FBA" w:rsidRDefault="00242BAD" w:rsidP="005C622D">
      <w:pPr>
        <w:pStyle w:val="Heading3notnumbered"/>
      </w:pPr>
      <w:r w:rsidRPr="003C6FBA">
        <w:t>Develop a</w:t>
      </w:r>
      <w:r w:rsidR="00FD7A61" w:rsidRPr="003C6FBA">
        <w:t xml:space="preserve"> unified register of all </w:t>
      </w:r>
      <w:r w:rsidR="002164BA" w:rsidRPr="003C6FBA">
        <w:t xml:space="preserve">environmental </w:t>
      </w:r>
      <w:r w:rsidR="00FD7A61" w:rsidRPr="003C6FBA">
        <w:t>water management</w:t>
      </w:r>
      <w:bookmarkEnd w:id="450"/>
    </w:p>
    <w:p w14:paraId="68836129" w14:textId="2ACFFFB3" w:rsidR="00657A30" w:rsidRDefault="0036320C" w:rsidP="003D42B8">
      <w:pPr>
        <w:pStyle w:val="BodyText"/>
      </w:pPr>
      <w:r>
        <w:t>CEW</w:t>
      </w:r>
      <w:r w:rsidR="00FD7A61" w:rsidRPr="00357367">
        <w:t xml:space="preserve"> is strategically managed in collaboration with other water holders in the Basin</w:t>
      </w:r>
      <w:r w:rsidR="00FD7A61">
        <w:t xml:space="preserve">. </w:t>
      </w:r>
      <w:r w:rsidR="00DD3C34">
        <w:t>Our understanding of wetland and floodplain water regimes is incomplete because of t</w:t>
      </w:r>
      <w:r w:rsidR="00FD7A61">
        <w:t xml:space="preserve">he current focus </w:t>
      </w:r>
      <w:r w:rsidR="0034455C">
        <w:t xml:space="preserve">of this evaluation on </w:t>
      </w:r>
      <w:r w:rsidR="002522C3">
        <w:t>CEW</w:t>
      </w:r>
      <w:r w:rsidR="00772757">
        <w:t>,</w:t>
      </w:r>
      <w:r w:rsidR="00FD7A61">
        <w:t xml:space="preserve"> </w:t>
      </w:r>
      <w:r w:rsidR="00657A30">
        <w:t xml:space="preserve">without considering natural flooding and other sources of supplementary </w:t>
      </w:r>
      <w:r w:rsidR="00093F1E">
        <w:t>environmental water</w:t>
      </w:r>
      <w:r w:rsidR="0034455C">
        <w:t>.</w:t>
      </w:r>
    </w:p>
    <w:p w14:paraId="14180A18" w14:textId="1F568B38" w:rsidR="000E033F" w:rsidRDefault="00DD3C34" w:rsidP="001A6D8D">
      <w:pPr>
        <w:pStyle w:val="BodyText"/>
      </w:pPr>
      <w:r w:rsidRPr="00357367">
        <w:t>Evaluati</w:t>
      </w:r>
      <w:r>
        <w:t>ng</w:t>
      </w:r>
      <w:r w:rsidRPr="00357367">
        <w:t xml:space="preserve"> </w:t>
      </w:r>
      <w:r w:rsidR="00837919">
        <w:t xml:space="preserve">all </w:t>
      </w:r>
      <w:r w:rsidR="00990658">
        <w:t xml:space="preserve">sources of </w:t>
      </w:r>
      <w:r w:rsidR="00093F1E">
        <w:t>environmental water</w:t>
      </w:r>
      <w:r w:rsidR="00990658">
        <w:t xml:space="preserve"> </w:t>
      </w:r>
      <w:r w:rsidR="00FD7A61" w:rsidRPr="00357367">
        <w:t xml:space="preserve">will improve interpretation of outcomes from cooperative actions and may </w:t>
      </w:r>
      <w:r w:rsidR="00976811">
        <w:t>lead to</w:t>
      </w:r>
      <w:r w:rsidR="00FD7A61" w:rsidRPr="00357367">
        <w:t xml:space="preserve"> more targeted adaptive management advice regarding long-term watering regimes</w:t>
      </w:r>
      <w:r>
        <w:t>,</w:t>
      </w:r>
      <w:r w:rsidR="00FD7A61" w:rsidRPr="00357367">
        <w:t xml:space="preserve"> </w:t>
      </w:r>
      <w:r w:rsidR="00242BAD">
        <w:t xml:space="preserve">to </w:t>
      </w:r>
      <w:r w:rsidR="00976811">
        <w:t>which</w:t>
      </w:r>
      <w:r w:rsidR="00FD7A61" w:rsidRPr="00357367">
        <w:t xml:space="preserve"> multiple agencies contribut</w:t>
      </w:r>
      <w:r w:rsidR="00242BAD">
        <w:t>e</w:t>
      </w:r>
      <w:r w:rsidR="00FD7A61" w:rsidRPr="00357367">
        <w:t>.</w:t>
      </w:r>
      <w:r w:rsidR="007233F5">
        <w:t xml:space="preserve"> This is </w:t>
      </w:r>
      <w:r w:rsidR="0034455C">
        <w:t>certainly true f</w:t>
      </w:r>
      <w:r w:rsidR="007233F5">
        <w:t xml:space="preserve">or some Ramsar </w:t>
      </w:r>
      <w:r w:rsidR="002F55D4">
        <w:t>S</w:t>
      </w:r>
      <w:r w:rsidR="007233F5">
        <w:t>ites</w:t>
      </w:r>
      <w:r w:rsidR="00976811">
        <w:t>,</w:t>
      </w:r>
      <w:r w:rsidR="007233F5">
        <w:t xml:space="preserve"> including Barmah Forest and Hattah</w:t>
      </w:r>
      <w:r w:rsidR="00976811">
        <w:t>–Kulkyne</w:t>
      </w:r>
      <w:r w:rsidR="007233F5">
        <w:t xml:space="preserve"> Lakes</w:t>
      </w:r>
      <w:r w:rsidR="00976811">
        <w:t>,</w:t>
      </w:r>
      <w:r w:rsidR="007233F5">
        <w:t xml:space="preserve"> where cooperation between the states sees </w:t>
      </w:r>
      <w:r w:rsidR="002522C3">
        <w:t>CEW</w:t>
      </w:r>
      <w:r w:rsidR="007233F5">
        <w:t xml:space="preserve"> delivered in years when </w:t>
      </w:r>
      <w:r w:rsidR="00706B5B">
        <w:t>s</w:t>
      </w:r>
      <w:r w:rsidR="007233F5">
        <w:t>tate water is not, and vice versa.</w:t>
      </w:r>
      <w:r w:rsidR="00FD7A61" w:rsidRPr="00357367">
        <w:t xml:space="preserve"> </w:t>
      </w:r>
      <w:r w:rsidR="00F92B38">
        <w:t>Including all water enables</w:t>
      </w:r>
      <w:r w:rsidR="00892F43">
        <w:t xml:space="preserve"> </w:t>
      </w:r>
      <w:r w:rsidR="00F92B38">
        <w:t xml:space="preserve">the magnitude of observed outcomes to be interpreted relative to the magnitude of the intervention. </w:t>
      </w:r>
      <w:r w:rsidR="00892F43">
        <w:t xml:space="preserve">This will foster a more </w:t>
      </w:r>
      <w:r w:rsidR="00F92B38">
        <w:lastRenderedPageBreak/>
        <w:t>comprehensive</w:t>
      </w:r>
      <w:r w:rsidR="00654DB2">
        <w:t xml:space="preserve"> </w:t>
      </w:r>
      <w:r w:rsidR="00F92B38">
        <w:t>evaluation</w:t>
      </w:r>
      <w:r w:rsidR="00654DB2">
        <w:t xml:space="preserve"> that is</w:t>
      </w:r>
      <w:r w:rsidR="00F92B38">
        <w:t xml:space="preserve"> </w:t>
      </w:r>
      <w:r w:rsidR="00654DB2">
        <w:t>better placed to inform adaptive management</w:t>
      </w:r>
      <w:r w:rsidR="000B7F5C">
        <w:t xml:space="preserve"> by </w:t>
      </w:r>
      <w:r w:rsidR="00654DB2">
        <w:t xml:space="preserve">assessing </w:t>
      </w:r>
      <w:r w:rsidR="00F92B38">
        <w:t xml:space="preserve">the appropriateness, </w:t>
      </w:r>
      <w:r w:rsidR="00654DB2">
        <w:t xml:space="preserve">effectiveness, </w:t>
      </w:r>
      <w:r w:rsidR="00F92B38">
        <w:t xml:space="preserve">efficiency and impact of </w:t>
      </w:r>
      <w:r w:rsidR="00F74418">
        <w:t>water management in total, a</w:t>
      </w:r>
      <w:r w:rsidR="006D186D">
        <w:t xml:space="preserve">s well as </w:t>
      </w:r>
      <w:r w:rsidR="00F74418">
        <w:t>the c</w:t>
      </w:r>
      <w:r w:rsidR="00F74418" w:rsidRPr="00F74418">
        <w:t xml:space="preserve">ontribution of </w:t>
      </w:r>
      <w:r w:rsidR="002522C3">
        <w:t>CEW</w:t>
      </w:r>
      <w:r w:rsidR="00F74418" w:rsidRPr="00FB5EF9">
        <w:t>.</w:t>
      </w:r>
      <w:r w:rsidR="00892F43">
        <w:t xml:space="preserve"> </w:t>
      </w:r>
      <w:r w:rsidR="005B1AB2">
        <w:t>Expanding the scope of this evaluation to include all water is recommended for future monitoring, evaluation and research under Flow-MER2.0.</w:t>
      </w:r>
    </w:p>
    <w:p w14:paraId="23A09933" w14:textId="17D32C8F" w:rsidR="000E033F" w:rsidRPr="00F258BD" w:rsidRDefault="00045F4F" w:rsidP="00F258BD">
      <w:pPr>
        <w:pStyle w:val="BodyText"/>
      </w:pPr>
      <w:r w:rsidRPr="00F258BD">
        <w:t>Several</w:t>
      </w:r>
      <w:r w:rsidR="0034455C" w:rsidRPr="00F258BD">
        <w:t xml:space="preserve"> </w:t>
      </w:r>
      <w:r w:rsidR="000E033F" w:rsidRPr="00F258BD">
        <w:t>recent initiatives are making spatio-temporal mapping of surface hydrological regimes more available</w:t>
      </w:r>
      <w:r w:rsidR="00271EE0" w:rsidRPr="00F258BD">
        <w:t>.</w:t>
      </w:r>
      <w:r w:rsidR="000E033F" w:rsidRPr="00F258BD">
        <w:t xml:space="preserve"> </w:t>
      </w:r>
      <w:r w:rsidR="00271EE0" w:rsidRPr="00F258BD">
        <w:t>F</w:t>
      </w:r>
      <w:r w:rsidR="000E033F" w:rsidRPr="00F258BD">
        <w:t>or example:</w:t>
      </w:r>
    </w:p>
    <w:p w14:paraId="35F07ACB" w14:textId="78E3628F" w:rsidR="000E033F" w:rsidRDefault="000E033F" w:rsidP="005D426B">
      <w:pPr>
        <w:pStyle w:val="ListBullet"/>
      </w:pPr>
      <w:r>
        <w:t>Geoscience Australia ha</w:t>
      </w:r>
      <w:r w:rsidR="005445C7">
        <w:t>s</w:t>
      </w:r>
      <w:r>
        <w:t xml:space="preserve"> used </w:t>
      </w:r>
      <w:r w:rsidR="005445C7">
        <w:t>its</w:t>
      </w:r>
      <w:r>
        <w:t xml:space="preserve"> Wetland Insights Tool to estimate percent</w:t>
      </w:r>
      <w:r w:rsidR="005445C7">
        <w:t>age</w:t>
      </w:r>
      <w:r>
        <w:t xml:space="preserve"> cover for bare ground, dry vegetation, green vegetation, wet vegetation and open water in all ANAE ecosystems on the managed floodplain that are </w:t>
      </w:r>
      <w:r w:rsidR="00CC51BC">
        <w:t xml:space="preserve">more than </w:t>
      </w:r>
      <w:r>
        <w:t>1</w:t>
      </w:r>
      <w:r w:rsidR="00CC51BC">
        <w:t> </w:t>
      </w:r>
      <w:r>
        <w:t>ha in size (approximately 270,000 ecosystems).</w:t>
      </w:r>
      <w:r w:rsidR="00A27759">
        <w:t xml:space="preserve"> </w:t>
      </w:r>
      <w:r>
        <w:t xml:space="preserve">These data </w:t>
      </w:r>
      <w:r w:rsidR="00066BDD">
        <w:t xml:space="preserve">currently encompass </w:t>
      </w:r>
      <w:r w:rsidR="00E2149C">
        <w:t>the period</w:t>
      </w:r>
      <w:r w:rsidR="00066BDD">
        <w:t xml:space="preserve"> 1986–2023 and have been</w:t>
      </w:r>
      <w:r w:rsidDel="00066BDD">
        <w:t xml:space="preserve"> processed</w:t>
      </w:r>
      <w:r w:rsidR="00066BDD">
        <w:t xml:space="preserve"> </w:t>
      </w:r>
      <w:r>
        <w:t>to</w:t>
      </w:r>
      <w:r w:rsidR="00066BDD">
        <w:t xml:space="preserve"> calculate descriptive statistics for every ANAE polygon and</w:t>
      </w:r>
      <w:r>
        <w:t xml:space="preserve"> quantify inundation events and </w:t>
      </w:r>
      <w:r w:rsidR="00066BDD">
        <w:t xml:space="preserve">the </w:t>
      </w:r>
      <w:r>
        <w:t>dry intervals</w:t>
      </w:r>
      <w:r w:rsidR="00066BDD">
        <w:t xml:space="preserve"> between events</w:t>
      </w:r>
      <w:r w:rsidR="005445C7">
        <w:t>.</w:t>
      </w:r>
    </w:p>
    <w:p w14:paraId="3E3F1860" w14:textId="4648F8DE" w:rsidR="00B81453" w:rsidRDefault="000E033F" w:rsidP="005D426B">
      <w:pPr>
        <w:pStyle w:val="ListBullet"/>
      </w:pPr>
      <w:r>
        <w:t>Through the MDBA Ecosystem Functions Project, CSIRO h</w:t>
      </w:r>
      <w:r w:rsidR="005445C7">
        <w:t>as</w:t>
      </w:r>
      <w:r>
        <w:t xml:space="preserve"> integrated some remote</w:t>
      </w:r>
      <w:r w:rsidR="00EB37F4">
        <w:t>-</w:t>
      </w:r>
      <w:r>
        <w:t>sensing data and tools to improve measurement of flooded extent and depth</w:t>
      </w:r>
      <w:r w:rsidR="00B81453">
        <w:t>.</w:t>
      </w:r>
      <w:r w:rsidR="00A27759">
        <w:t xml:space="preserve"> </w:t>
      </w:r>
      <w:r w:rsidR="00B81453">
        <w:t xml:space="preserve">This is being trialled in a Flow-MER research project to quantify flooding regimes for </w:t>
      </w:r>
      <w:r w:rsidR="00045F4F">
        <w:t>several</w:t>
      </w:r>
      <w:r w:rsidR="00B81453">
        <w:t xml:space="preserve"> Basin assets.</w:t>
      </w:r>
    </w:p>
    <w:p w14:paraId="5BA16633" w14:textId="27D178CB" w:rsidR="00FD7A61" w:rsidRPr="001A6D8D" w:rsidRDefault="00B81453" w:rsidP="001913D3">
      <w:pPr>
        <w:pStyle w:val="BodyText"/>
      </w:pPr>
      <w:r w:rsidRPr="001A6D8D">
        <w:t>A common feature of these approaches is</w:t>
      </w:r>
      <w:r w:rsidR="00BE3D32" w:rsidRPr="001A6D8D">
        <w:t xml:space="preserve"> </w:t>
      </w:r>
      <w:r w:rsidRPr="001A6D8D">
        <w:t xml:space="preserve">the </w:t>
      </w:r>
      <w:r w:rsidR="00017C66" w:rsidRPr="001A6D8D">
        <w:t>generat</w:t>
      </w:r>
      <w:r w:rsidR="00FD2353">
        <w:t>ion of</w:t>
      </w:r>
      <w:r w:rsidR="00017C66" w:rsidRPr="001A6D8D">
        <w:t xml:space="preserve"> </w:t>
      </w:r>
      <w:r w:rsidRPr="001A6D8D">
        <w:t>a hydrograph at asset</w:t>
      </w:r>
      <w:r w:rsidR="00EB37F4" w:rsidRPr="001A6D8D">
        <w:t xml:space="preserve"> </w:t>
      </w:r>
      <w:r w:rsidRPr="001A6D8D">
        <w:t xml:space="preserve">scale that can quantify </w:t>
      </w:r>
      <w:r w:rsidR="005445C7" w:rsidRPr="001A6D8D">
        <w:t xml:space="preserve">the </w:t>
      </w:r>
      <w:r w:rsidRPr="001A6D8D">
        <w:t xml:space="preserve">extent and duration of inundation events, but they are ignorant of whether events are natural floods or managed releases of water from </w:t>
      </w:r>
      <w:r w:rsidR="005D2210">
        <w:t>CEWH</w:t>
      </w:r>
      <w:r w:rsidRPr="001A6D8D">
        <w:t xml:space="preserve"> or jurisdictions. Attribution to describe the </w:t>
      </w:r>
      <w:r w:rsidR="00041CD3" w:rsidRPr="001A6D8D">
        <w:t xml:space="preserve">origin of inundation </w:t>
      </w:r>
      <w:r w:rsidR="00FD7A61" w:rsidRPr="001A6D8D">
        <w:t>is currently difficult</w:t>
      </w:r>
      <w:r w:rsidR="00463F89">
        <w:t>,</w:t>
      </w:r>
      <w:r w:rsidR="00FD7A61" w:rsidRPr="001A6D8D">
        <w:t xml:space="preserve"> because water management information is fragmented across jurisdictions.</w:t>
      </w:r>
      <w:r w:rsidR="005445C7" w:rsidRPr="001A6D8D">
        <w:t xml:space="preserve"> The</w:t>
      </w:r>
      <w:r w:rsidR="00FD7A61" w:rsidRPr="001A6D8D">
        <w:t xml:space="preserve"> MDBA collate</w:t>
      </w:r>
      <w:r w:rsidR="005445C7" w:rsidRPr="001A6D8D">
        <w:t>s</w:t>
      </w:r>
      <w:r w:rsidR="00FD7A61" w:rsidRPr="001A6D8D">
        <w:t xml:space="preserve"> Basin Plan implementation reports as required under schedule 12 of the Basin Plan (e.g. </w:t>
      </w:r>
      <w:hyperlink r:id="rId117" w:tooltip="hyperlink to MDBA Basin Plan implementation reports 2019–20" w:history="1">
        <w:r w:rsidR="008F123B" w:rsidRPr="001A6D8D">
          <w:rPr>
            <w:rStyle w:val="Hyperlink"/>
          </w:rPr>
          <w:t xml:space="preserve">Basin Plan implementation reports </w:t>
        </w:r>
        <w:r w:rsidR="001A7904">
          <w:rPr>
            <w:rStyle w:val="Hyperlink"/>
          </w:rPr>
          <w:t>2023–24</w:t>
        </w:r>
      </w:hyperlink>
      <w:r w:rsidR="00D4416F" w:rsidRPr="001A6D8D">
        <w:t>)</w:t>
      </w:r>
      <w:r w:rsidR="00FD7A61" w:rsidRPr="001A6D8D">
        <w:t xml:space="preserve">, but these </w:t>
      </w:r>
      <w:r w:rsidR="00017C66" w:rsidRPr="001A6D8D">
        <w:t xml:space="preserve">reports </w:t>
      </w:r>
      <w:r w:rsidR="00FD7A61" w:rsidRPr="001A6D8D">
        <w:t>are not compiled across jurisdictions</w:t>
      </w:r>
      <w:r w:rsidR="00837919" w:rsidRPr="001A6D8D">
        <w:t xml:space="preserve"> annually</w:t>
      </w:r>
      <w:r w:rsidR="00FD7A61" w:rsidRPr="001A6D8D">
        <w:t xml:space="preserve"> and </w:t>
      </w:r>
      <w:r w:rsidR="00D4416F" w:rsidRPr="001A6D8D">
        <w:t xml:space="preserve">often </w:t>
      </w:r>
      <w:r w:rsidR="00FD7A61" w:rsidRPr="001A6D8D">
        <w:t xml:space="preserve">contain information that conflicts with </w:t>
      </w:r>
      <w:r w:rsidR="005D2210">
        <w:t>CEWH</w:t>
      </w:r>
      <w:r w:rsidR="00FD7A61" w:rsidRPr="001A6D8D">
        <w:t xml:space="preserve"> acquittal reporting</w:t>
      </w:r>
      <w:r w:rsidR="00D4416F" w:rsidRPr="001A6D8D">
        <w:t xml:space="preserve"> because they are submitted before the </w:t>
      </w:r>
      <w:r w:rsidR="001E7CE9" w:rsidRPr="001A6D8D">
        <w:t>acquittal reporting is complete</w:t>
      </w:r>
      <w:r w:rsidR="00FD7A61" w:rsidRPr="001A6D8D">
        <w:t>.</w:t>
      </w:r>
    </w:p>
    <w:p w14:paraId="59DAABAF" w14:textId="34277F59" w:rsidR="00FD7A61" w:rsidRDefault="00FD7A61" w:rsidP="005D426B">
      <w:pPr>
        <w:pStyle w:val="BodyText"/>
      </w:pPr>
      <w:r w:rsidRPr="00357367">
        <w:t>An agreed resource for all environmental water information in the Basin would strengthen evaluation of all environmental water. A definitive and agreed ‘one-stop shop’ describing the timing, duration</w:t>
      </w:r>
      <w:r w:rsidR="00A77475">
        <w:t xml:space="preserve"> and</w:t>
      </w:r>
      <w:r w:rsidRPr="00357367">
        <w:t xml:space="preserve"> extent of all </w:t>
      </w:r>
      <w:r w:rsidR="003E5AF4">
        <w:t>environmental water</w:t>
      </w:r>
      <w:r w:rsidR="003E5AF4" w:rsidRPr="00357367">
        <w:t xml:space="preserve"> </w:t>
      </w:r>
      <w:r w:rsidRPr="00357367">
        <w:t>management</w:t>
      </w:r>
      <w:r w:rsidR="004E2109">
        <w:t>,</w:t>
      </w:r>
      <w:r w:rsidRPr="00357367">
        <w:t xml:space="preserve"> along with the objectives, observed outcomes and any unintended consequences</w:t>
      </w:r>
      <w:r w:rsidR="00EF230F">
        <w:t>,</w:t>
      </w:r>
      <w:r w:rsidRPr="00357367">
        <w:t xml:space="preserve"> would empower evaluation with a more realistic hydrological context for understanding outcomes and a more direct line of sight to inform the collaborative planning process. Inter-agency communication will likely need to improve for the resource to be collated in a timely manner, ideally within the water year</w:t>
      </w:r>
      <w:r w:rsidR="006D186D">
        <w:t>,</w:t>
      </w:r>
      <w:r w:rsidRPr="00357367">
        <w:t xml:space="preserve"> to provide opportunity for evaluation to inform near-term water planning in subsequent years.</w:t>
      </w:r>
    </w:p>
    <w:p w14:paraId="33F453E2" w14:textId="6A4D47DB" w:rsidR="00BC34E3" w:rsidRPr="003C6FBA" w:rsidRDefault="00242BAD" w:rsidP="005C622D">
      <w:pPr>
        <w:pStyle w:val="Heading3notnumbered"/>
      </w:pPr>
      <w:r w:rsidRPr="003C6FBA">
        <w:t>Defin</w:t>
      </w:r>
      <w:r w:rsidR="00D47626">
        <w:t>e</w:t>
      </w:r>
      <w:r w:rsidRPr="003C6FBA">
        <w:t xml:space="preserve"> e</w:t>
      </w:r>
      <w:r w:rsidR="00BC34E3" w:rsidRPr="003C6FBA">
        <w:t xml:space="preserve">xpected </w:t>
      </w:r>
      <w:r w:rsidR="00BC34E3" w:rsidRPr="00BD1F10">
        <w:t>outcomes</w:t>
      </w:r>
      <w:r w:rsidR="00BC34E3" w:rsidRPr="003C6FBA">
        <w:t xml:space="preserve"> for ecosystem diversity</w:t>
      </w:r>
    </w:p>
    <w:p w14:paraId="74AABFBA" w14:textId="37F44784" w:rsidR="008421B6" w:rsidRPr="003E4D41" w:rsidRDefault="006D186D" w:rsidP="003E4D41">
      <w:pPr>
        <w:pStyle w:val="BodyText"/>
      </w:pPr>
      <w:r>
        <w:t>Currently, n</w:t>
      </w:r>
      <w:r w:rsidRPr="003E4D41">
        <w:t xml:space="preserve">either </w:t>
      </w:r>
      <w:r w:rsidR="005D2210" w:rsidRPr="003E4D41">
        <w:t>CEWH</w:t>
      </w:r>
      <w:r w:rsidR="00BC34E3" w:rsidRPr="003E4D41">
        <w:t xml:space="preserve"> nor the </w:t>
      </w:r>
      <w:r w:rsidR="00DE5C39" w:rsidRPr="003E4D41">
        <w:t>St</w:t>
      </w:r>
      <w:r w:rsidR="00CC51BC" w:rsidRPr="003E4D41">
        <w:t>r</w:t>
      </w:r>
      <w:r w:rsidR="00DE5C39" w:rsidRPr="003E4D41">
        <w:t>ategy</w:t>
      </w:r>
      <w:r w:rsidR="00BC34E3" w:rsidRPr="003E4D41">
        <w:t xml:space="preserve"> </w:t>
      </w:r>
      <w:r w:rsidR="00D81D39" w:rsidRPr="003E4D41">
        <w:t xml:space="preserve">define </w:t>
      </w:r>
      <w:r w:rsidR="00BC34E3" w:rsidRPr="003E4D41">
        <w:t xml:space="preserve">expected outcomes for ecosystem diversity. It is hoped that ecosystem objectives can be </w:t>
      </w:r>
      <w:r w:rsidR="00A14643" w:rsidRPr="003E4D41">
        <w:t xml:space="preserve">developed </w:t>
      </w:r>
      <w:r w:rsidR="00BC34E3" w:rsidRPr="003E4D41">
        <w:t>in the near future</w:t>
      </w:r>
      <w:r w:rsidR="00A14643" w:rsidRPr="003E4D41">
        <w:t xml:space="preserve">, beginning with </w:t>
      </w:r>
      <w:r w:rsidR="00BC34E3" w:rsidRPr="003E4D41">
        <w:t xml:space="preserve">detailing requirements </w:t>
      </w:r>
      <w:r w:rsidR="00355E06" w:rsidRPr="003E4D41">
        <w:t xml:space="preserve">for </w:t>
      </w:r>
      <w:r w:rsidR="00BC34E3" w:rsidRPr="003E4D41">
        <w:t>timing</w:t>
      </w:r>
      <w:r w:rsidR="00355E06" w:rsidRPr="003E4D41">
        <w:t xml:space="preserve">, extent and </w:t>
      </w:r>
      <w:r w:rsidR="00BC34E3" w:rsidRPr="003E4D41">
        <w:t>frequency</w:t>
      </w:r>
      <w:r w:rsidR="00355E06" w:rsidRPr="003E4D41">
        <w:t xml:space="preserve"> to maintain and promote </w:t>
      </w:r>
      <w:r w:rsidR="00BC34E3" w:rsidRPr="003E4D41">
        <w:t>conditi</w:t>
      </w:r>
      <w:r w:rsidR="00BC1A6D" w:rsidRPr="003E4D41">
        <w:t>on that influences diversity</w:t>
      </w:r>
      <w:r w:rsidR="00A14643" w:rsidRPr="003E4D41">
        <w:t xml:space="preserve"> and resilience</w:t>
      </w:r>
      <w:r w:rsidR="00BC34E3" w:rsidRPr="003E4D41">
        <w:t>.</w:t>
      </w:r>
      <w:r w:rsidR="00355E06" w:rsidRPr="003E4D41">
        <w:t xml:space="preserve"> The evaluation can then </w:t>
      </w:r>
      <w:r w:rsidR="00644696" w:rsidRPr="003E4D41">
        <w:t xml:space="preserve">move </w:t>
      </w:r>
      <w:r w:rsidR="00A14643" w:rsidRPr="003E4D41">
        <w:t>beyond a scorecard of when, where and how much water was delivered</w:t>
      </w:r>
      <w:r>
        <w:t>,</w:t>
      </w:r>
      <w:r w:rsidR="00A14643" w:rsidRPr="003E4D41">
        <w:t xml:space="preserve"> to </w:t>
      </w:r>
      <w:r w:rsidRPr="003E4D41">
        <w:t>determin</w:t>
      </w:r>
      <w:r>
        <w:t>ing</w:t>
      </w:r>
      <w:r w:rsidRPr="003E4D41">
        <w:t xml:space="preserve"> </w:t>
      </w:r>
      <w:r w:rsidR="00A14643" w:rsidRPr="003E4D41">
        <w:t xml:space="preserve">where </w:t>
      </w:r>
      <w:r w:rsidR="00D81D39" w:rsidRPr="003E4D41">
        <w:t xml:space="preserve">water planning and delivery is </w:t>
      </w:r>
      <w:r w:rsidR="00A14643" w:rsidRPr="003E4D41">
        <w:t>achieving outcomes</w:t>
      </w:r>
      <w:r>
        <w:t>,</w:t>
      </w:r>
      <w:r w:rsidR="00A14643" w:rsidRPr="003E4D41">
        <w:t xml:space="preserve"> </w:t>
      </w:r>
      <w:r w:rsidR="00CC3245">
        <w:t>leading to</w:t>
      </w:r>
      <w:r w:rsidR="00CC3245" w:rsidRPr="003E4D41">
        <w:t xml:space="preserve"> improv</w:t>
      </w:r>
      <w:r w:rsidR="00CC3245">
        <w:t>ing</w:t>
      </w:r>
      <w:r w:rsidR="00CC3245" w:rsidRPr="003E4D41">
        <w:t xml:space="preserve"> </w:t>
      </w:r>
      <w:r w:rsidR="00D81D39" w:rsidRPr="003E4D41">
        <w:t>the maintenance and restoration of ecosystem diversity in the Basin</w:t>
      </w:r>
      <w:r w:rsidR="00EF3D1E" w:rsidRPr="003E4D41">
        <w:t>. Recent work by Cherie Campbe</w:t>
      </w:r>
      <w:r w:rsidR="00617516" w:rsidRPr="003E4D41">
        <w:t>l</w:t>
      </w:r>
      <w:r w:rsidR="00EF3D1E" w:rsidRPr="003E4D41">
        <w:t xml:space="preserve">l for the </w:t>
      </w:r>
      <w:r w:rsidR="00B45085">
        <w:t xml:space="preserve">CEWH and </w:t>
      </w:r>
      <w:r w:rsidR="00EF3D1E" w:rsidRPr="003E4D41">
        <w:t>MDBA project</w:t>
      </w:r>
      <w:r w:rsidR="00CC3245">
        <w:t>,</w:t>
      </w:r>
      <w:r w:rsidR="00EF3D1E" w:rsidRPr="003E4D41">
        <w:t xml:space="preserve"> </w:t>
      </w:r>
      <w:hyperlink r:id="rId118" w:history="1">
        <w:r w:rsidR="00EF3D1E" w:rsidRPr="0000491B">
          <w:rPr>
            <w:rStyle w:val="Hyperlink"/>
            <w:iCs/>
          </w:rPr>
          <w:t xml:space="preserve">Assessing </w:t>
        </w:r>
        <w:r w:rsidR="00644696" w:rsidRPr="0000491B">
          <w:rPr>
            <w:rStyle w:val="Hyperlink"/>
            <w:iCs/>
          </w:rPr>
          <w:t>v</w:t>
        </w:r>
        <w:r w:rsidR="00EF3D1E" w:rsidRPr="0000491B">
          <w:rPr>
            <w:rStyle w:val="Hyperlink"/>
            <w:iCs/>
          </w:rPr>
          <w:t xml:space="preserve">ulnerability for </w:t>
        </w:r>
        <w:r w:rsidR="00644696" w:rsidRPr="0000491B">
          <w:rPr>
            <w:rStyle w:val="Hyperlink"/>
            <w:iCs/>
          </w:rPr>
          <w:t>u</w:t>
        </w:r>
        <w:r w:rsidR="00EF3D1E" w:rsidRPr="0000491B">
          <w:rPr>
            <w:rStyle w:val="Hyperlink"/>
            <w:iCs/>
          </w:rPr>
          <w:t xml:space="preserve">se in </w:t>
        </w:r>
        <w:r w:rsidR="00644696" w:rsidRPr="0000491B">
          <w:rPr>
            <w:rStyle w:val="Hyperlink"/>
            <w:iCs/>
          </w:rPr>
          <w:t>d</w:t>
        </w:r>
        <w:r w:rsidR="00EF3D1E" w:rsidRPr="0000491B">
          <w:rPr>
            <w:rStyle w:val="Hyperlink"/>
            <w:iCs/>
          </w:rPr>
          <w:t xml:space="preserve">etermining Basin-scale </w:t>
        </w:r>
        <w:r w:rsidR="00644696" w:rsidRPr="0000491B">
          <w:rPr>
            <w:rStyle w:val="Hyperlink"/>
            <w:iCs/>
          </w:rPr>
          <w:t>e</w:t>
        </w:r>
        <w:r w:rsidR="00EF3D1E" w:rsidRPr="0000491B">
          <w:rPr>
            <w:rStyle w:val="Hyperlink"/>
            <w:iCs/>
          </w:rPr>
          <w:t xml:space="preserve">nvironmental </w:t>
        </w:r>
        <w:r w:rsidR="00644696" w:rsidRPr="0000491B">
          <w:rPr>
            <w:rStyle w:val="Hyperlink"/>
            <w:iCs/>
          </w:rPr>
          <w:t>w</w:t>
        </w:r>
        <w:r w:rsidR="00EF3D1E" w:rsidRPr="0000491B">
          <w:rPr>
            <w:rStyle w:val="Hyperlink"/>
            <w:iCs/>
          </w:rPr>
          <w:t xml:space="preserve">atering </w:t>
        </w:r>
        <w:r w:rsidR="00644696" w:rsidRPr="0000491B">
          <w:rPr>
            <w:rStyle w:val="Hyperlink"/>
            <w:iCs/>
          </w:rPr>
          <w:t>p</w:t>
        </w:r>
        <w:r w:rsidR="00EF3D1E" w:rsidRPr="0000491B">
          <w:rPr>
            <w:rStyle w:val="Hyperlink"/>
            <w:iCs/>
          </w:rPr>
          <w:t>riorities</w:t>
        </w:r>
      </w:hyperlink>
      <w:r w:rsidR="004517AE" w:rsidRPr="003E4D41">
        <w:t xml:space="preserve"> </w:t>
      </w:r>
      <w:r w:rsidR="00BC1A6D" w:rsidRPr="003E4D41">
        <w:fldChar w:fldCharType="begin"/>
      </w:r>
      <w:r w:rsidR="00D21288">
        <w:instrText xml:space="preserve"> ADDIN ZOTERO_ITEM CSL_CITATION {"citationID":"GJ6zTD0W","properties":{"formattedCitation":"(Commonwealth of Australia 2023)","plainCitation":"(Commonwealth of Australia 2023)","noteIndex":0},"citationItems":[{"id":"WVn4Kouh/ScB5Khji","uris":["http://zotero.org/users/536544/items/AKL8H8HE"],"itemData":{"id":3928,"type":"report","language":"en","publisher":"Department of Climate Change, Energy, the Environment and Water, Canberra.","source":"Zotero","title":"Assessing Vulnerability for use in Determining Basin-scale Environmental Watering Priorities","author":[{"literal":"Commonwealth of Australia"}],"issued":{"date-parts":[["2023"]]}}}],"schema":"https://github.com/citation-style-language/schema/raw/master/csl-citation.json"} </w:instrText>
      </w:r>
      <w:r w:rsidR="00BC1A6D" w:rsidRPr="003E4D41">
        <w:fldChar w:fldCharType="separate"/>
      </w:r>
      <w:r w:rsidR="00BC1A6D" w:rsidRPr="003E4D41">
        <w:t>(Commonwealth of Australia 2023)</w:t>
      </w:r>
      <w:r w:rsidR="00BC1A6D" w:rsidRPr="003E4D41">
        <w:fldChar w:fldCharType="end"/>
      </w:r>
      <w:r w:rsidR="00BC1A6D" w:rsidRPr="003E4D41">
        <w:t xml:space="preserve"> </w:t>
      </w:r>
      <w:r w:rsidR="00EF3D1E" w:rsidRPr="003E4D41">
        <w:t xml:space="preserve">developed some thinking and </w:t>
      </w:r>
      <w:r w:rsidR="00617516" w:rsidRPr="003E4D41">
        <w:t>preliminary</w:t>
      </w:r>
      <w:r w:rsidR="00EF3D1E" w:rsidRPr="003E4D41">
        <w:t xml:space="preserve"> thresholds</w:t>
      </w:r>
      <w:r w:rsidR="00617516" w:rsidRPr="003E4D41">
        <w:t xml:space="preserve"> to quantify water stress</w:t>
      </w:r>
      <w:r w:rsidR="00EF3D1E" w:rsidRPr="003E4D41">
        <w:t xml:space="preserve"> </w:t>
      </w:r>
      <w:r w:rsidR="00D144F9" w:rsidRPr="003E4D41">
        <w:t xml:space="preserve">and vegetation condition </w:t>
      </w:r>
      <w:r w:rsidR="00617516" w:rsidRPr="003E4D41">
        <w:t>for some vegetated ANAE types</w:t>
      </w:r>
      <w:r w:rsidR="002F0E41">
        <w:t>,</w:t>
      </w:r>
      <w:r w:rsidR="00617516" w:rsidRPr="003E4D41">
        <w:t xml:space="preserve"> to inform </w:t>
      </w:r>
      <w:r w:rsidR="00644696" w:rsidRPr="003E4D41">
        <w:t xml:space="preserve">the </w:t>
      </w:r>
      <w:r w:rsidR="00617516" w:rsidRPr="003E4D41">
        <w:t xml:space="preserve">setting of </w:t>
      </w:r>
      <w:r w:rsidR="00DE5C39" w:rsidRPr="003E4D41">
        <w:t>Strategy</w:t>
      </w:r>
      <w:r w:rsidR="00617516" w:rsidRPr="003E4D41">
        <w:t xml:space="preserve"> annual priorities. These thresholds </w:t>
      </w:r>
      <w:r w:rsidR="00D144F9" w:rsidRPr="003E4D41">
        <w:t xml:space="preserve">provide a starting point </w:t>
      </w:r>
      <w:r w:rsidR="002F0E41">
        <w:t>for further</w:t>
      </w:r>
      <w:r w:rsidR="002F0E41" w:rsidRPr="003E4D41">
        <w:t xml:space="preserve"> </w:t>
      </w:r>
      <w:r w:rsidR="002237A0" w:rsidRPr="003E4D41">
        <w:t>develop</w:t>
      </w:r>
      <w:r w:rsidR="002F0E41">
        <w:t>ment</w:t>
      </w:r>
      <w:r w:rsidR="00EF3D1E" w:rsidRPr="003E4D41">
        <w:t xml:space="preserve"> </w:t>
      </w:r>
      <w:r w:rsidR="002F0E41">
        <w:t>by the</w:t>
      </w:r>
      <w:r w:rsidR="002F0E41" w:rsidRPr="003E4D41">
        <w:t xml:space="preserve"> </w:t>
      </w:r>
      <w:r w:rsidR="005D2210" w:rsidRPr="003E4D41">
        <w:t>CEWH</w:t>
      </w:r>
      <w:r w:rsidR="00EF3D1E" w:rsidRPr="003E4D41">
        <w:t xml:space="preserve"> science and delivery teams </w:t>
      </w:r>
      <w:r w:rsidR="00F56E28">
        <w:t>so they can</w:t>
      </w:r>
      <w:r w:rsidR="00EF3D1E" w:rsidRPr="003E4D41">
        <w:t xml:space="preserve"> </w:t>
      </w:r>
      <w:r w:rsidR="00BC34E3" w:rsidRPr="003E4D41">
        <w:t xml:space="preserve">contribute to </w:t>
      </w:r>
      <w:r w:rsidR="002522C3">
        <w:t>CEW</w:t>
      </w:r>
      <w:r w:rsidR="00BC34E3" w:rsidRPr="003E4D41">
        <w:t xml:space="preserve"> planning</w:t>
      </w:r>
      <w:r w:rsidR="00401A8C" w:rsidRPr="003E4D41">
        <w:t xml:space="preserve"> and interpretation of outcomes in acquittal reporting</w:t>
      </w:r>
      <w:r w:rsidR="00EF3D1E" w:rsidRPr="003E4D41">
        <w:t xml:space="preserve">. </w:t>
      </w:r>
      <w:r w:rsidR="00401A8C" w:rsidRPr="003E4D41">
        <w:t>E</w:t>
      </w:r>
      <w:r w:rsidR="00EF3D1E" w:rsidRPr="003E4D41">
        <w:t>stablishing a small</w:t>
      </w:r>
      <w:r w:rsidR="00401A8C" w:rsidRPr="003E4D41">
        <w:t xml:space="preserve"> </w:t>
      </w:r>
      <w:r w:rsidR="00EF3D1E" w:rsidRPr="003E4D41">
        <w:t>working group</w:t>
      </w:r>
      <w:r w:rsidR="00644696" w:rsidRPr="003E4D41">
        <w:t>,</w:t>
      </w:r>
      <w:r w:rsidR="00401A8C" w:rsidRPr="003E4D41">
        <w:t xml:space="preserve"> including a </w:t>
      </w:r>
      <w:r w:rsidR="005D2210" w:rsidRPr="003E4D41">
        <w:t>CEWH</w:t>
      </w:r>
      <w:r w:rsidR="00401A8C" w:rsidRPr="003E4D41">
        <w:t xml:space="preserve"> delivery representative</w:t>
      </w:r>
      <w:r w:rsidR="00644696" w:rsidRPr="003E4D41">
        <w:t>,</w:t>
      </w:r>
      <w:r w:rsidR="00401A8C" w:rsidRPr="003E4D41">
        <w:t xml:space="preserve"> should be a priority for </w:t>
      </w:r>
      <w:r w:rsidR="003F6F45">
        <w:t>future water planning</w:t>
      </w:r>
      <w:r w:rsidR="00401A8C" w:rsidRPr="003E4D41">
        <w:t>.</w:t>
      </w:r>
    </w:p>
    <w:p w14:paraId="08AEDBEC" w14:textId="0D929039" w:rsidR="00D81D39" w:rsidRPr="00BD1F10" w:rsidRDefault="00D81D39" w:rsidP="005C622D">
      <w:pPr>
        <w:pStyle w:val="Heading3notnumbered"/>
      </w:pPr>
      <w:r w:rsidRPr="00BD1F10">
        <w:lastRenderedPageBreak/>
        <w:t>Transiti</w:t>
      </w:r>
      <w:r w:rsidR="00242BAD" w:rsidRPr="00BD1F10">
        <w:t>on</w:t>
      </w:r>
      <w:r w:rsidRPr="00BD1F10">
        <w:t xml:space="preserve"> Flow-MER </w:t>
      </w:r>
      <w:r w:rsidR="00644696" w:rsidRPr="00BD1F10">
        <w:t>r</w:t>
      </w:r>
      <w:r w:rsidRPr="00BD1F10">
        <w:t>esearch</w:t>
      </w:r>
      <w:r w:rsidR="006860BC" w:rsidRPr="00BD1F10">
        <w:t xml:space="preserve"> into evaluation</w:t>
      </w:r>
    </w:p>
    <w:p w14:paraId="179E5255" w14:textId="6659A79F" w:rsidR="00900640" w:rsidRDefault="00D81D39" w:rsidP="00D81D39">
      <w:pPr>
        <w:pStyle w:val="BodyText"/>
      </w:pPr>
      <w:r w:rsidRPr="00D81D39">
        <w:t xml:space="preserve">The </w:t>
      </w:r>
      <w:r w:rsidR="006860BC">
        <w:t>Flow-MER s</w:t>
      </w:r>
      <w:r w:rsidRPr="00D81D39">
        <w:t xml:space="preserve">caling research project has been </w:t>
      </w:r>
      <w:r w:rsidR="006860BC">
        <w:t xml:space="preserve">examining the use of diversity </w:t>
      </w:r>
      <w:r w:rsidRPr="00D81D39">
        <w:t>indices</w:t>
      </w:r>
      <w:r w:rsidR="00644696">
        <w:t>,</w:t>
      </w:r>
      <w:r w:rsidR="006860BC">
        <w:t xml:space="preserve"> including Shannon diversity and </w:t>
      </w:r>
      <w:r w:rsidRPr="00D81D39">
        <w:t>even</w:t>
      </w:r>
      <w:r w:rsidR="00AF3DD4">
        <w:t>n</w:t>
      </w:r>
      <w:r w:rsidRPr="00D81D39">
        <w:t>ess</w:t>
      </w:r>
      <w:r w:rsidR="00E5490B">
        <w:t>,</w:t>
      </w:r>
      <w:r w:rsidR="006860BC">
        <w:t xml:space="preserve"> that can be applied to ANAE types to quantify </w:t>
      </w:r>
      <w:r w:rsidR="00397716">
        <w:t xml:space="preserve">landscape </w:t>
      </w:r>
      <w:r w:rsidR="006860BC">
        <w:t>diversity at different scales. The project is also looking at s</w:t>
      </w:r>
      <w:r w:rsidRPr="00D81D39">
        <w:t xml:space="preserve">pectral diversity in satellite imagery as </w:t>
      </w:r>
      <w:r w:rsidR="006860BC">
        <w:t xml:space="preserve">an alternative way of quantifying landscape </w:t>
      </w:r>
      <w:r w:rsidR="007D02FC">
        <w:t xml:space="preserve">ecosystem </w:t>
      </w:r>
      <w:r w:rsidR="006860BC">
        <w:t xml:space="preserve">diversity. These methods can now be brought into the </w:t>
      </w:r>
      <w:r w:rsidR="00397716" w:rsidRPr="00D81D39">
        <w:t>evaluation</w:t>
      </w:r>
      <w:r w:rsidRPr="00D81D39">
        <w:t xml:space="preserve"> </w:t>
      </w:r>
      <w:r w:rsidR="006860BC">
        <w:t>space</w:t>
      </w:r>
      <w:r w:rsidR="00766C18">
        <w:t>,</w:t>
      </w:r>
      <w:r w:rsidR="006860BC">
        <w:t xml:space="preserve"> to quantify diversity that </w:t>
      </w:r>
      <w:r w:rsidR="00644696">
        <w:t>considers</w:t>
      </w:r>
      <w:r w:rsidR="006860BC">
        <w:t xml:space="preserve"> the abundance and spatial arrangement of different ecosystem types in the </w:t>
      </w:r>
      <w:r w:rsidR="00397716">
        <w:t>B</w:t>
      </w:r>
      <w:r w:rsidR="006860BC">
        <w:t>asin</w:t>
      </w:r>
      <w:r w:rsidR="00397716">
        <w:t xml:space="preserve">. This may change our perspective on </w:t>
      </w:r>
      <w:r w:rsidR="007D02FC">
        <w:t xml:space="preserve">diversity in watered areas that are dominated by </w:t>
      </w:r>
      <w:r w:rsidR="00950F28">
        <w:t xml:space="preserve">single </w:t>
      </w:r>
      <w:r w:rsidR="007D02FC">
        <w:t xml:space="preserve">ecosystem types (e.g. </w:t>
      </w:r>
      <w:r w:rsidR="00950F28">
        <w:t xml:space="preserve">temporary </w:t>
      </w:r>
      <w:r w:rsidR="007D02FC">
        <w:t>river red-gum swamps)</w:t>
      </w:r>
      <w:r w:rsidR="00950F28">
        <w:t xml:space="preserve"> and </w:t>
      </w:r>
      <w:r w:rsidR="001B4FB0">
        <w:t xml:space="preserve">may </w:t>
      </w:r>
      <w:r w:rsidR="00397716">
        <w:t xml:space="preserve">help identify </w:t>
      </w:r>
      <w:r w:rsidR="00950F28">
        <w:t xml:space="preserve">new </w:t>
      </w:r>
      <w:r w:rsidR="00397716">
        <w:t>areas of high diversity</w:t>
      </w:r>
      <w:r w:rsidR="00766C18">
        <w:t>,</w:t>
      </w:r>
      <w:r w:rsidR="00397716">
        <w:t xml:space="preserve"> to protect areas of low diversity</w:t>
      </w:r>
      <w:r w:rsidR="00ED6ACF">
        <w:t>,</w:t>
      </w:r>
      <w:r w:rsidR="00397716">
        <w:t xml:space="preserve"> </w:t>
      </w:r>
      <w:r w:rsidR="00766C18">
        <w:t xml:space="preserve">and </w:t>
      </w:r>
      <w:r w:rsidR="00397716">
        <w:t>focus restoration objectives.</w:t>
      </w:r>
      <w:r w:rsidR="0065239A">
        <w:t xml:space="preserve"> This project has also developed a very simple framework </w:t>
      </w:r>
      <w:r w:rsidR="00900640">
        <w:t>using area</w:t>
      </w:r>
      <w:r w:rsidR="00096222">
        <w:t>-</w:t>
      </w:r>
      <w:r w:rsidR="00900640">
        <w:t>weighted</w:t>
      </w:r>
      <w:r w:rsidR="0065239A">
        <w:t xml:space="preserve"> aggregat</w:t>
      </w:r>
      <w:r w:rsidR="00900640">
        <w:t xml:space="preserve">ion of </w:t>
      </w:r>
      <w:r w:rsidR="0065239A">
        <w:t>ecosystem measures</w:t>
      </w:r>
      <w:r w:rsidR="00766C18">
        <w:t>,</w:t>
      </w:r>
      <w:r w:rsidR="0065239A">
        <w:t xml:space="preserve"> using ANAE polygons as building blocks to scale up to larger wetland complexes and valley scale</w:t>
      </w:r>
      <w:r w:rsidR="00950F28">
        <w:t>s</w:t>
      </w:r>
      <w:r w:rsidR="0065239A">
        <w:t>.</w:t>
      </w:r>
    </w:p>
    <w:p w14:paraId="6EE45239" w14:textId="474D9478" w:rsidR="001B4FB0" w:rsidRDefault="001B4FB0" w:rsidP="00D81D39">
      <w:pPr>
        <w:pStyle w:val="BodyText"/>
      </w:pPr>
      <w:r>
        <w:t xml:space="preserve">The Flow-MER </w:t>
      </w:r>
      <w:r w:rsidR="0010792E">
        <w:t>e</w:t>
      </w:r>
      <w:r>
        <w:t xml:space="preserve">cosystem </w:t>
      </w:r>
      <w:r w:rsidR="0010792E">
        <w:t>c</w:t>
      </w:r>
      <w:r>
        <w:t xml:space="preserve">ondition </w:t>
      </w:r>
      <w:r w:rsidR="0065239A">
        <w:t xml:space="preserve">research </w:t>
      </w:r>
      <w:r>
        <w:t xml:space="preserve">project </w:t>
      </w:r>
      <w:r w:rsidR="0065239A">
        <w:t xml:space="preserve">is testing this framework </w:t>
      </w:r>
      <w:r w:rsidR="00950F28">
        <w:t>for remote</w:t>
      </w:r>
      <w:r w:rsidR="00AB1F10">
        <w:t xml:space="preserve">ly </w:t>
      </w:r>
      <w:r w:rsidR="00950F28">
        <w:t xml:space="preserve">sensed measures of water inundation (timing, frequency and extent) and </w:t>
      </w:r>
      <w:r w:rsidR="0065239A">
        <w:t xml:space="preserve">different </w:t>
      </w:r>
      <w:r w:rsidR="00C91D0E">
        <w:t xml:space="preserve">vegetation </w:t>
      </w:r>
      <w:r w:rsidR="0065239A">
        <w:t>condition</w:t>
      </w:r>
      <w:r w:rsidR="00950F28">
        <w:t xml:space="preserve"> metrics</w:t>
      </w:r>
      <w:r w:rsidR="0065239A">
        <w:t xml:space="preserve"> that </w:t>
      </w:r>
      <w:r w:rsidR="00C91D0E">
        <w:t>quantify</w:t>
      </w:r>
      <w:r w:rsidR="0065239A">
        <w:t xml:space="preserve"> ecosystem condition</w:t>
      </w:r>
      <w:r w:rsidR="0010792E">
        <w:t xml:space="preserve"> – </w:t>
      </w:r>
      <w:r w:rsidR="00950F28">
        <w:t xml:space="preserve">evapotranspiration, </w:t>
      </w:r>
      <w:r w:rsidR="0010792E">
        <w:t>Landsat’s Normalized Difference Vegetation Index</w:t>
      </w:r>
      <w:r w:rsidR="00950F28">
        <w:t xml:space="preserve">, greenness and MDBA’s Tree Stand Condition. Integrating these with watering needs and </w:t>
      </w:r>
      <w:r w:rsidR="00900640">
        <w:t xml:space="preserve">the </w:t>
      </w:r>
      <w:r w:rsidR="00950F28">
        <w:t xml:space="preserve">expected outcomes discussed above will enable a </w:t>
      </w:r>
      <w:r w:rsidR="00900640">
        <w:t>spatially explicit evaluation to compare measured ecosystem responses to the expected outcomes from water management</w:t>
      </w:r>
      <w:r w:rsidR="00F86F76">
        <w:t>. This will provide stronger evidence to improve water management than can be achieved by the current interpretation of annual water extent and frequency</w:t>
      </w:r>
      <w:r w:rsidR="00066BDD">
        <w:t xml:space="preserve"> and is expected to inform the evaluation of vegetation condition aligned to ANAE ecosystem types</w:t>
      </w:r>
      <w:r w:rsidR="00F86F76">
        <w:t>.</w:t>
      </w:r>
    </w:p>
    <w:p w14:paraId="6D55E7FF" w14:textId="77777777" w:rsidR="00055344" w:rsidRDefault="00055344" w:rsidP="005D426B">
      <w:pPr>
        <w:pStyle w:val="BodyText"/>
        <w:sectPr w:rsidR="00055344" w:rsidSect="00827FCA">
          <w:pgSz w:w="11906" w:h="16838" w:code="9"/>
          <w:pgMar w:top="1134" w:right="1134" w:bottom="1134" w:left="1134" w:header="510" w:footer="510" w:gutter="0"/>
          <w:cols w:space="284"/>
          <w:docGrid w:linePitch="360"/>
        </w:sectPr>
      </w:pPr>
    </w:p>
    <w:p w14:paraId="2A7AC727" w14:textId="1176A147" w:rsidR="00B14947" w:rsidRDefault="00207CC2" w:rsidP="00106CBC">
      <w:pPr>
        <w:pStyle w:val="Heading9"/>
      </w:pPr>
      <w:bookmarkStart w:id="451" w:name="_Ref201843773"/>
      <w:bookmarkStart w:id="452" w:name="_Toc201854440"/>
      <w:bookmarkStart w:id="453" w:name="_Toc201867263"/>
      <w:bookmarkStart w:id="454" w:name="_Toc167125830"/>
      <w:bookmarkStart w:id="455" w:name="_Ref68795106"/>
      <w:bookmarkStart w:id="456" w:name="_Toc69477505"/>
      <w:bookmarkStart w:id="457" w:name="_Toc69477534"/>
      <w:bookmarkStart w:id="458" w:name="_Toc80971121"/>
      <w:bookmarkStart w:id="459" w:name="_Toc138971694"/>
      <w:bookmarkEnd w:id="443"/>
      <w:bookmarkEnd w:id="444"/>
      <w:bookmarkEnd w:id="445"/>
      <w:bookmarkEnd w:id="449"/>
      <w:r>
        <w:lastRenderedPageBreak/>
        <w:t xml:space="preserve">ANAE </w:t>
      </w:r>
      <w:r w:rsidR="001F628F">
        <w:t xml:space="preserve">type </w:t>
      </w:r>
      <w:r>
        <w:t>d</w:t>
      </w:r>
      <w:r w:rsidR="00B14947">
        <w:t>ata tables</w:t>
      </w:r>
      <w:bookmarkEnd w:id="451"/>
      <w:bookmarkEnd w:id="452"/>
      <w:bookmarkEnd w:id="453"/>
    </w:p>
    <w:p w14:paraId="039B3CFB" w14:textId="31686E5E" w:rsidR="005F1897" w:rsidRPr="00106CBC" w:rsidRDefault="005F1897" w:rsidP="006E2D3E">
      <w:pPr>
        <w:pStyle w:val="AppendixHeading2"/>
      </w:pPr>
      <w:bookmarkStart w:id="460" w:name="_Toc201854441"/>
      <w:bookmarkStart w:id="461" w:name="_Toc201867264"/>
      <w:r w:rsidRPr="00106CBC">
        <w:t>ANAE wetland types by valley influenced by C</w:t>
      </w:r>
      <w:r w:rsidR="00D64CD5">
        <w:t>EW</w:t>
      </w:r>
      <w:r w:rsidR="008D4962">
        <w:t>,</w:t>
      </w:r>
      <w:r w:rsidRPr="00106CBC">
        <w:t xml:space="preserve"> </w:t>
      </w:r>
      <w:r w:rsidR="001A7904">
        <w:t>2023–24</w:t>
      </w:r>
      <w:bookmarkEnd w:id="454"/>
      <w:bookmarkEnd w:id="460"/>
      <w:bookmarkEnd w:id="461"/>
    </w:p>
    <w:bookmarkEnd w:id="455"/>
    <w:bookmarkEnd w:id="456"/>
    <w:bookmarkEnd w:id="457"/>
    <w:bookmarkEnd w:id="458"/>
    <w:bookmarkEnd w:id="459"/>
    <w:p w14:paraId="46061F7A" w14:textId="73F59792" w:rsidR="00EF3F36" w:rsidRPr="009749D0" w:rsidRDefault="00CA6E42" w:rsidP="005D426B">
      <w:pPr>
        <w:pStyle w:val="BodyText"/>
      </w:pPr>
      <w:r w:rsidRPr="00357367">
        <w:t xml:space="preserve">Lake and wetland types influenced by </w:t>
      </w:r>
      <w:r w:rsidR="002522C3">
        <w:t>CEW</w:t>
      </w:r>
      <w:r w:rsidRPr="00357367">
        <w:t xml:space="preserve"> are represented by the entire wetland when any portion of the wetland was recorded as having been inundated. The contribution of </w:t>
      </w:r>
      <w:r w:rsidR="002522C3">
        <w:t>CEW</w:t>
      </w:r>
      <w:r w:rsidRPr="00357367">
        <w:t xml:space="preserve"> to supporting wetland ecosystem diversity within each valley is presented in </w:t>
      </w:r>
      <w:r w:rsidR="004C473B">
        <w:fldChar w:fldCharType="begin" w:fldLock="1"/>
      </w:r>
      <w:r w:rsidR="004C473B">
        <w:instrText xml:space="preserve"> REF _Ref100528617 \h </w:instrText>
      </w:r>
      <w:r w:rsidR="004C473B">
        <w:fldChar w:fldCharType="separate"/>
      </w:r>
      <w:r w:rsidR="009B47F6">
        <w:t>Table </w:t>
      </w:r>
      <w:r w:rsidR="009B47F6">
        <w:rPr>
          <w:noProof/>
        </w:rPr>
        <w:t>A</w:t>
      </w:r>
      <w:r w:rsidR="009B47F6">
        <w:t>.</w:t>
      </w:r>
      <w:r w:rsidR="009B47F6">
        <w:rPr>
          <w:noProof/>
        </w:rPr>
        <w:t>1</w:t>
      </w:r>
      <w:r w:rsidR="004C473B">
        <w:fldChar w:fldCharType="end"/>
      </w:r>
      <w:r w:rsidR="004C473B">
        <w:t xml:space="preserve">, </w:t>
      </w:r>
      <w:r w:rsidRPr="00357367">
        <w:t xml:space="preserve">excluding the Coorong, Lower Lakes and Murray Mouth </w:t>
      </w:r>
      <w:r w:rsidR="00925315">
        <w:t>area</w:t>
      </w:r>
      <w:r w:rsidR="004C473B">
        <w:t>,</w:t>
      </w:r>
      <w:r w:rsidR="00925315">
        <w:t xml:space="preserve"> </w:t>
      </w:r>
      <w:r w:rsidRPr="00357367">
        <w:t xml:space="preserve">which </w:t>
      </w:r>
      <w:r w:rsidR="009055DA">
        <w:t>is</w:t>
      </w:r>
      <w:r w:rsidRPr="00357367">
        <w:t xml:space="preserve"> presented in </w:t>
      </w:r>
      <w:r w:rsidR="00D04F54">
        <w:fldChar w:fldCharType="begin" w:fldLock="1"/>
      </w:r>
      <w:r w:rsidR="00D04F54">
        <w:instrText xml:space="preserve"> REF _Ref131549205 \h </w:instrText>
      </w:r>
      <w:r w:rsidR="00D04F54">
        <w:fldChar w:fldCharType="separate"/>
      </w:r>
      <w:r w:rsidR="009B47F6" w:rsidRPr="00FB02E2">
        <w:t>Table</w:t>
      </w:r>
      <w:r w:rsidR="009B47F6">
        <w:t> </w:t>
      </w:r>
      <w:r w:rsidR="009B47F6">
        <w:rPr>
          <w:noProof/>
        </w:rPr>
        <w:t>4</w:t>
      </w:r>
      <w:r w:rsidR="009B47F6">
        <w:t>.</w:t>
      </w:r>
      <w:r w:rsidR="009B47F6">
        <w:rPr>
          <w:noProof/>
        </w:rPr>
        <w:t>5</w:t>
      </w:r>
      <w:r w:rsidR="00D04F54">
        <w:fldChar w:fldCharType="end"/>
      </w:r>
      <w:r w:rsidR="00D04F54">
        <w:t>.</w:t>
      </w:r>
    </w:p>
    <w:p w14:paraId="16FC4E26" w14:textId="4727771A" w:rsidR="00796145" w:rsidRDefault="00543D57" w:rsidP="00512200">
      <w:pPr>
        <w:pStyle w:val="CaptionWithNote"/>
      </w:pPr>
      <w:bookmarkStart w:id="462" w:name="_Ref100528617"/>
      <w:bookmarkStart w:id="463" w:name="_Toc80971136"/>
      <w:bookmarkStart w:id="464" w:name="_Ref100527921"/>
      <w:bookmarkStart w:id="465" w:name="_Toc201867433"/>
      <w:r>
        <w:t>Table</w:t>
      </w:r>
      <w:r w:rsidR="00B77CD2">
        <w:t> </w:t>
      </w:r>
      <w:r>
        <w:fldChar w:fldCharType="begin" w:fldLock="1"/>
      </w:r>
      <w:r>
        <w:instrText>STYLEREF 9 \s</w:instrText>
      </w:r>
      <w:r>
        <w:fldChar w:fldCharType="separate"/>
      </w:r>
      <w:r w:rsidR="009B47F6">
        <w:rPr>
          <w:noProof/>
        </w:rPr>
        <w:t>A</w:t>
      </w:r>
      <w:r>
        <w:fldChar w:fldCharType="end"/>
      </w:r>
      <w:r w:rsidR="00090B38">
        <w:t>.</w:t>
      </w:r>
      <w:r>
        <w:fldChar w:fldCharType="begin"/>
      </w:r>
      <w:r>
        <w:instrText>SEQ ApxTable \* ARABIC \s 9</w:instrText>
      </w:r>
      <w:r>
        <w:fldChar w:fldCharType="separate"/>
      </w:r>
      <w:r w:rsidR="0000560C">
        <w:rPr>
          <w:noProof/>
        </w:rPr>
        <w:t>1</w:t>
      </w:r>
      <w:r>
        <w:fldChar w:fldCharType="end"/>
      </w:r>
      <w:bookmarkEnd w:id="462"/>
      <w:r w:rsidR="00407259">
        <w:t xml:space="preserve"> </w:t>
      </w:r>
      <w:r w:rsidR="00CA6E42" w:rsidRPr="00357367">
        <w:t>Area</w:t>
      </w:r>
      <w:r w:rsidR="00CC1787">
        <w:t>s</w:t>
      </w:r>
      <w:r w:rsidR="00CA6E42" w:rsidRPr="00357367">
        <w:t xml:space="preserve"> of </w:t>
      </w:r>
      <w:r w:rsidR="00CC1787">
        <w:t>ANAE</w:t>
      </w:r>
      <w:r w:rsidR="00F31207" w:rsidRPr="00407259">
        <w:t xml:space="preserve"> </w:t>
      </w:r>
      <w:r w:rsidR="00CA6E42" w:rsidRPr="00357367">
        <w:t>lake and wetland ecosystem type</w:t>
      </w:r>
      <w:r w:rsidR="00CC1787">
        <w:t>s</w:t>
      </w:r>
      <w:r w:rsidR="00CA6E42" w:rsidRPr="00357367">
        <w:t xml:space="preserve"> and the contribution of </w:t>
      </w:r>
      <w:r w:rsidR="001F55A3">
        <w:t>C</w:t>
      </w:r>
      <w:r w:rsidR="00CC1787">
        <w:t>EW</w:t>
      </w:r>
      <w:r w:rsidR="00CA6E42" w:rsidRPr="00357367">
        <w:t xml:space="preserve"> to support wetland ecosystem diversity within each valley</w:t>
      </w:r>
      <w:r w:rsidR="00CC1787">
        <w:t>,</w:t>
      </w:r>
      <w:r w:rsidR="00CA6E42">
        <w:t xml:space="preserve"> </w:t>
      </w:r>
      <w:r w:rsidR="001A7904">
        <w:t>2023–24</w:t>
      </w:r>
      <w:bookmarkEnd w:id="463"/>
      <w:bookmarkEnd w:id="464"/>
      <w:bookmarkEnd w:id="465"/>
    </w:p>
    <w:p w14:paraId="006600BD" w14:textId="7435D23E" w:rsidR="00702944" w:rsidRPr="00C23490" w:rsidRDefault="00702944" w:rsidP="00702944">
      <w:pPr>
        <w:pStyle w:val="CaptionNote"/>
      </w:pPr>
      <w:r>
        <w:t xml:space="preserve">Those types </w:t>
      </w:r>
      <w:r w:rsidR="004847D5">
        <w:t>supported are id</w:t>
      </w:r>
      <w:r>
        <w:t xml:space="preserve">entified by </w:t>
      </w:r>
      <w:r>
        <w:rPr>
          <w:rFonts w:cs="Calibri"/>
        </w:rPr>
        <w:t>†</w:t>
      </w:r>
      <w:r>
        <w:t xml:space="preserve"> after Valley name (column 1) and </w:t>
      </w:r>
      <w:r w:rsidRPr="009C25AF">
        <w:rPr>
          <w:shd w:val="clear" w:color="auto" w:fill="D0EAFF" w:themeFill="accent2" w:themeFillTint="1A"/>
        </w:rPr>
        <w:t>blue</w:t>
      </w:r>
      <w:r>
        <w:t xml:space="preserve"> shading</w:t>
      </w:r>
    </w:p>
    <w:p w14:paraId="099085FA" w14:textId="5B9C83F6" w:rsidR="002522C3" w:rsidRPr="002522C3" w:rsidRDefault="002522C3" w:rsidP="00512200">
      <w:pPr>
        <w:pStyle w:val="CaptionNote"/>
      </w:pPr>
      <w:r>
        <w:t>ANAE = Australian National Aquatic Ecosystem. CEW = Commonwealth environmental water.</w:t>
      </w:r>
    </w:p>
    <w:tbl>
      <w:tblPr>
        <w:tblStyle w:val="TableCSIRO"/>
        <w:tblW w:w="4960" w:type="pct"/>
        <w:tblLayout w:type="fixed"/>
        <w:tblLook w:val="0420" w:firstRow="1" w:lastRow="0" w:firstColumn="0" w:lastColumn="0" w:noHBand="0" w:noVBand="1"/>
      </w:tblPr>
      <w:tblGrid>
        <w:gridCol w:w="2041"/>
        <w:gridCol w:w="3627"/>
        <w:gridCol w:w="1021"/>
        <w:gridCol w:w="992"/>
        <w:gridCol w:w="811"/>
        <w:gridCol w:w="1069"/>
      </w:tblGrid>
      <w:tr w:rsidR="003E2A9A" w:rsidRPr="00E14D72" w14:paraId="55C2B295" w14:textId="77777777" w:rsidTr="006E2D3E">
        <w:trPr>
          <w:cnfStyle w:val="100000000000" w:firstRow="1" w:lastRow="0" w:firstColumn="0" w:lastColumn="0" w:oddVBand="0" w:evenVBand="0" w:oddHBand="0" w:evenHBand="0" w:firstRowFirstColumn="0" w:firstRowLastColumn="0" w:lastRowFirstColumn="0" w:lastRowLastColumn="0"/>
          <w:tblHeader/>
        </w:trPr>
        <w:tc>
          <w:tcPr>
            <w:tcW w:w="0" w:type="pct"/>
            <w:noWrap/>
            <w:hideMark/>
          </w:tcPr>
          <w:p w14:paraId="548250E7" w14:textId="40DAA208" w:rsidR="00CA6E42" w:rsidRPr="00E14D72" w:rsidRDefault="00CA6E42" w:rsidP="00E14D72">
            <w:pPr>
              <w:pStyle w:val="ColumnHeading"/>
            </w:pPr>
            <w:r w:rsidRPr="00E14D72">
              <w:t xml:space="preserve">Valley </w:t>
            </w:r>
          </w:p>
        </w:tc>
        <w:tc>
          <w:tcPr>
            <w:tcW w:w="0" w:type="pct"/>
            <w:hideMark/>
          </w:tcPr>
          <w:p w14:paraId="26669240" w14:textId="36E1EF7C" w:rsidR="00CA6E42" w:rsidRPr="00E14D72" w:rsidRDefault="00CA6E42" w:rsidP="00E14D72">
            <w:pPr>
              <w:pStyle w:val="ColumnHeading"/>
            </w:pPr>
            <w:r w:rsidRPr="00E14D72">
              <w:t>ANAE lake and wetland type</w:t>
            </w:r>
          </w:p>
        </w:tc>
        <w:tc>
          <w:tcPr>
            <w:tcW w:w="0" w:type="pct"/>
            <w:hideMark/>
          </w:tcPr>
          <w:p w14:paraId="48055D0B" w14:textId="1E5A0392" w:rsidR="00CA6E42" w:rsidRPr="00E14D72" w:rsidRDefault="00CA6E42" w:rsidP="00E14D72">
            <w:pPr>
              <w:pStyle w:val="ColumnHeading"/>
            </w:pPr>
            <w:r w:rsidRPr="00E14D72">
              <w:t xml:space="preserve">Total </w:t>
            </w:r>
            <w:r w:rsidR="00C84A52" w:rsidRPr="00E14D72">
              <w:t>a</w:t>
            </w:r>
            <w:r w:rsidRPr="00E14D72">
              <w:t>rea (ha)</w:t>
            </w:r>
          </w:p>
        </w:tc>
        <w:tc>
          <w:tcPr>
            <w:tcW w:w="0" w:type="pct"/>
            <w:hideMark/>
          </w:tcPr>
          <w:p w14:paraId="10CF46E4" w14:textId="4F82C0E7" w:rsidR="00CA6E42" w:rsidRPr="00E14D72" w:rsidRDefault="00CA6E42" w:rsidP="00E14D72">
            <w:pPr>
              <w:pStyle w:val="ColumnHeading"/>
            </w:pPr>
            <w:r w:rsidRPr="00E14D72">
              <w:t xml:space="preserve">Area on </w:t>
            </w:r>
            <w:r w:rsidR="00C41ADE" w:rsidRPr="00E14D72">
              <w:t>managed floodplain</w:t>
            </w:r>
            <w:r w:rsidRPr="00E14D72">
              <w:t xml:space="preserve"> (ha)</w:t>
            </w:r>
          </w:p>
        </w:tc>
        <w:tc>
          <w:tcPr>
            <w:tcW w:w="0" w:type="pct"/>
            <w:hideMark/>
          </w:tcPr>
          <w:p w14:paraId="7ADF4EC6" w14:textId="777A6CD2" w:rsidR="00CA6E42" w:rsidRPr="00E14D72" w:rsidRDefault="00CA6E42" w:rsidP="00E14D72">
            <w:pPr>
              <w:pStyle w:val="ColumnHeading"/>
            </w:pPr>
            <w:r w:rsidRPr="00E14D72">
              <w:t xml:space="preserve">CEW </w:t>
            </w:r>
            <w:r w:rsidR="00C84A52" w:rsidRPr="00E14D72">
              <w:t>a</w:t>
            </w:r>
            <w:r w:rsidRPr="00E14D72">
              <w:t>rea (ha)</w:t>
            </w:r>
          </w:p>
        </w:tc>
        <w:tc>
          <w:tcPr>
            <w:tcW w:w="0" w:type="pct"/>
            <w:hideMark/>
          </w:tcPr>
          <w:p w14:paraId="63DDF9BD" w14:textId="41EA689A" w:rsidR="00CA6E42" w:rsidRPr="00E14D72" w:rsidRDefault="00C84A52" w:rsidP="00E14D72">
            <w:pPr>
              <w:pStyle w:val="ColumnHeading"/>
            </w:pPr>
            <w:r w:rsidRPr="00E14D72">
              <w:t>Percentage</w:t>
            </w:r>
            <w:r w:rsidR="00CA6E42" w:rsidRPr="00E14D72">
              <w:t xml:space="preserve"> of </w:t>
            </w:r>
            <w:r w:rsidR="00C41ADE" w:rsidRPr="00E14D72">
              <w:t>managed floodplain</w:t>
            </w:r>
            <w:r w:rsidRPr="00E14D72">
              <w:br/>
              <w:t>(%)</w:t>
            </w:r>
          </w:p>
        </w:tc>
      </w:tr>
      <w:tr w:rsidR="009055DA" w:rsidRPr="008645A6" w14:paraId="0CB3EF74"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949DFB0" w14:textId="25B6AAF1" w:rsidR="009055DA" w:rsidRPr="008645A6" w:rsidRDefault="009055DA" w:rsidP="009055DA">
            <w:pPr>
              <w:pStyle w:val="TableText"/>
            </w:pPr>
            <w:r w:rsidRPr="007848BA">
              <w:t>Avoca</w:t>
            </w:r>
          </w:p>
        </w:tc>
        <w:tc>
          <w:tcPr>
            <w:tcW w:w="1897" w:type="pct"/>
            <w:noWrap/>
            <w:hideMark/>
          </w:tcPr>
          <w:p w14:paraId="12172973" w14:textId="0BC5624D" w:rsidR="009055DA" w:rsidRPr="008645A6" w:rsidRDefault="009055DA" w:rsidP="009055DA">
            <w:pPr>
              <w:pStyle w:val="TableText"/>
            </w:pPr>
            <w:r w:rsidRPr="007848BA">
              <w:t>Pt3.1.2: Clay pan</w:t>
            </w:r>
          </w:p>
        </w:tc>
        <w:tc>
          <w:tcPr>
            <w:tcW w:w="534" w:type="pct"/>
            <w:noWrap/>
            <w:hideMark/>
          </w:tcPr>
          <w:p w14:paraId="1D9DD155" w14:textId="2137297C" w:rsidR="009055DA" w:rsidRPr="008645A6" w:rsidRDefault="009055DA" w:rsidP="009055DA">
            <w:pPr>
              <w:pStyle w:val="TableTextRight"/>
            </w:pPr>
            <w:r w:rsidRPr="007848BA">
              <w:t>18,395</w:t>
            </w:r>
          </w:p>
        </w:tc>
        <w:tc>
          <w:tcPr>
            <w:tcW w:w="519" w:type="pct"/>
            <w:noWrap/>
            <w:hideMark/>
          </w:tcPr>
          <w:p w14:paraId="4A747854" w14:textId="03A1C73A" w:rsidR="009055DA" w:rsidRPr="008645A6" w:rsidRDefault="009055DA" w:rsidP="009055DA">
            <w:pPr>
              <w:pStyle w:val="TableTextRight"/>
            </w:pPr>
            <w:r w:rsidRPr="007848BA">
              <w:t>16,127</w:t>
            </w:r>
          </w:p>
        </w:tc>
        <w:tc>
          <w:tcPr>
            <w:tcW w:w="424" w:type="pct"/>
            <w:noWrap/>
            <w:hideMark/>
          </w:tcPr>
          <w:p w14:paraId="71390F2C" w14:textId="63CBC737" w:rsidR="009055DA" w:rsidRPr="008645A6" w:rsidRDefault="009055DA" w:rsidP="009055DA">
            <w:pPr>
              <w:pStyle w:val="TableTextRight"/>
            </w:pPr>
            <w:r w:rsidRPr="007848BA">
              <w:t>0</w:t>
            </w:r>
          </w:p>
        </w:tc>
        <w:tc>
          <w:tcPr>
            <w:tcW w:w="559" w:type="pct"/>
            <w:noWrap/>
            <w:hideMark/>
          </w:tcPr>
          <w:p w14:paraId="3507F0F6" w14:textId="0E33D9D2" w:rsidR="009055DA" w:rsidRPr="008645A6" w:rsidRDefault="009055DA" w:rsidP="009055DA">
            <w:pPr>
              <w:pStyle w:val="TableTextRight"/>
              <w:ind w:right="227"/>
            </w:pPr>
            <w:r w:rsidRPr="00046D66">
              <w:t>0</w:t>
            </w:r>
          </w:p>
        </w:tc>
      </w:tr>
      <w:tr w:rsidR="009055DA" w:rsidRPr="008645A6" w14:paraId="47E8A4AA" w14:textId="77777777" w:rsidTr="005B6715">
        <w:tc>
          <w:tcPr>
            <w:tcW w:w="1067" w:type="pct"/>
            <w:noWrap/>
            <w:hideMark/>
          </w:tcPr>
          <w:p w14:paraId="6DF5DFB3" w14:textId="6A570C6E" w:rsidR="009055DA" w:rsidRPr="008645A6" w:rsidRDefault="009055DA" w:rsidP="009055DA">
            <w:pPr>
              <w:pStyle w:val="TableText"/>
            </w:pPr>
            <w:r w:rsidRPr="007848BA">
              <w:t>Avoca</w:t>
            </w:r>
          </w:p>
        </w:tc>
        <w:tc>
          <w:tcPr>
            <w:tcW w:w="1897" w:type="pct"/>
            <w:noWrap/>
            <w:hideMark/>
          </w:tcPr>
          <w:p w14:paraId="0C93B677" w14:textId="06AE4B40" w:rsidR="009055DA" w:rsidRPr="008645A6" w:rsidRDefault="009055DA" w:rsidP="009055DA">
            <w:pPr>
              <w:pStyle w:val="TableText"/>
            </w:pPr>
            <w:r w:rsidRPr="007848BA">
              <w:t>Pt1.2.2: Temporary black box swamp</w:t>
            </w:r>
          </w:p>
        </w:tc>
        <w:tc>
          <w:tcPr>
            <w:tcW w:w="534" w:type="pct"/>
            <w:noWrap/>
            <w:hideMark/>
          </w:tcPr>
          <w:p w14:paraId="19CB9E04" w14:textId="2310AF43" w:rsidR="009055DA" w:rsidRPr="008645A6" w:rsidRDefault="009055DA" w:rsidP="009055DA">
            <w:pPr>
              <w:pStyle w:val="TableTextRight"/>
            </w:pPr>
            <w:r w:rsidRPr="007848BA">
              <w:t>5,108</w:t>
            </w:r>
          </w:p>
        </w:tc>
        <w:tc>
          <w:tcPr>
            <w:tcW w:w="519" w:type="pct"/>
            <w:noWrap/>
            <w:hideMark/>
          </w:tcPr>
          <w:p w14:paraId="3379CE6E" w14:textId="3DDD272F" w:rsidR="009055DA" w:rsidRPr="008645A6" w:rsidRDefault="009055DA" w:rsidP="009055DA">
            <w:pPr>
              <w:pStyle w:val="TableTextRight"/>
            </w:pPr>
            <w:r w:rsidRPr="007848BA">
              <w:t>703</w:t>
            </w:r>
          </w:p>
        </w:tc>
        <w:tc>
          <w:tcPr>
            <w:tcW w:w="424" w:type="pct"/>
            <w:noWrap/>
            <w:hideMark/>
          </w:tcPr>
          <w:p w14:paraId="62F116AB" w14:textId="54D32B26" w:rsidR="009055DA" w:rsidRPr="008645A6" w:rsidRDefault="009055DA" w:rsidP="009055DA">
            <w:pPr>
              <w:pStyle w:val="TableTextRight"/>
            </w:pPr>
            <w:r w:rsidRPr="007848BA">
              <w:t>0</w:t>
            </w:r>
          </w:p>
        </w:tc>
        <w:tc>
          <w:tcPr>
            <w:tcW w:w="559" w:type="pct"/>
            <w:noWrap/>
            <w:hideMark/>
          </w:tcPr>
          <w:p w14:paraId="55FF8D9D" w14:textId="603F9151" w:rsidR="009055DA" w:rsidRPr="008645A6" w:rsidRDefault="009055DA" w:rsidP="009055DA">
            <w:pPr>
              <w:pStyle w:val="TableTextRight"/>
              <w:ind w:right="227"/>
            </w:pPr>
            <w:r w:rsidRPr="00046D66">
              <w:t>0</w:t>
            </w:r>
          </w:p>
        </w:tc>
      </w:tr>
      <w:tr w:rsidR="009055DA" w:rsidRPr="008645A6" w14:paraId="105231C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301E56D" w14:textId="16E8262C" w:rsidR="009055DA" w:rsidRPr="008645A6" w:rsidRDefault="009055DA" w:rsidP="009055DA">
            <w:pPr>
              <w:pStyle w:val="TableText"/>
            </w:pPr>
            <w:r w:rsidRPr="007848BA">
              <w:t>Avoca</w:t>
            </w:r>
          </w:p>
        </w:tc>
        <w:tc>
          <w:tcPr>
            <w:tcW w:w="1897" w:type="pct"/>
            <w:noWrap/>
            <w:hideMark/>
          </w:tcPr>
          <w:p w14:paraId="3ACB4E01" w14:textId="0909905F" w:rsidR="009055DA" w:rsidRPr="008645A6" w:rsidRDefault="009055DA" w:rsidP="009055DA">
            <w:pPr>
              <w:pStyle w:val="TableText"/>
            </w:pPr>
            <w:r w:rsidRPr="007848BA">
              <w:t>Pt2.3.2: Freshwater meadow</w:t>
            </w:r>
          </w:p>
        </w:tc>
        <w:tc>
          <w:tcPr>
            <w:tcW w:w="534" w:type="pct"/>
            <w:noWrap/>
            <w:hideMark/>
          </w:tcPr>
          <w:p w14:paraId="247C5A2D" w14:textId="09817305" w:rsidR="009055DA" w:rsidRPr="008645A6" w:rsidRDefault="009055DA" w:rsidP="009055DA">
            <w:pPr>
              <w:pStyle w:val="TableTextRight"/>
            </w:pPr>
            <w:r w:rsidRPr="007848BA">
              <w:t>715</w:t>
            </w:r>
          </w:p>
        </w:tc>
        <w:tc>
          <w:tcPr>
            <w:tcW w:w="519" w:type="pct"/>
            <w:noWrap/>
            <w:hideMark/>
          </w:tcPr>
          <w:p w14:paraId="519C33B5" w14:textId="435DA381" w:rsidR="009055DA" w:rsidRPr="008645A6" w:rsidRDefault="009055DA" w:rsidP="009055DA">
            <w:pPr>
              <w:pStyle w:val="TableTextRight"/>
            </w:pPr>
            <w:r w:rsidRPr="007848BA">
              <w:t>684</w:t>
            </w:r>
          </w:p>
        </w:tc>
        <w:tc>
          <w:tcPr>
            <w:tcW w:w="424" w:type="pct"/>
            <w:noWrap/>
            <w:hideMark/>
          </w:tcPr>
          <w:p w14:paraId="70788BE8" w14:textId="6051B302" w:rsidR="009055DA" w:rsidRPr="008645A6" w:rsidRDefault="009055DA" w:rsidP="009055DA">
            <w:pPr>
              <w:pStyle w:val="TableTextRight"/>
            </w:pPr>
            <w:r w:rsidRPr="007848BA">
              <w:t>0</w:t>
            </w:r>
          </w:p>
        </w:tc>
        <w:tc>
          <w:tcPr>
            <w:tcW w:w="559" w:type="pct"/>
            <w:noWrap/>
            <w:hideMark/>
          </w:tcPr>
          <w:p w14:paraId="5B9C255C" w14:textId="5C2C90A5" w:rsidR="009055DA" w:rsidRPr="008645A6" w:rsidRDefault="009055DA" w:rsidP="009055DA">
            <w:pPr>
              <w:pStyle w:val="TableTextRight"/>
              <w:ind w:right="227"/>
            </w:pPr>
            <w:r w:rsidRPr="00046D66">
              <w:t>0</w:t>
            </w:r>
          </w:p>
        </w:tc>
      </w:tr>
      <w:tr w:rsidR="009055DA" w:rsidRPr="008645A6" w14:paraId="678CA7AD" w14:textId="77777777" w:rsidTr="005B6715">
        <w:tc>
          <w:tcPr>
            <w:tcW w:w="1067" w:type="pct"/>
            <w:noWrap/>
            <w:hideMark/>
          </w:tcPr>
          <w:p w14:paraId="3C4CAD0F" w14:textId="32569819" w:rsidR="009055DA" w:rsidRPr="008645A6" w:rsidRDefault="009055DA" w:rsidP="009055DA">
            <w:pPr>
              <w:pStyle w:val="TableText"/>
            </w:pPr>
            <w:r w:rsidRPr="007848BA">
              <w:t>Avoca</w:t>
            </w:r>
          </w:p>
        </w:tc>
        <w:tc>
          <w:tcPr>
            <w:tcW w:w="1897" w:type="pct"/>
            <w:noWrap/>
            <w:hideMark/>
          </w:tcPr>
          <w:p w14:paraId="6497E566" w14:textId="40B259CA" w:rsidR="009055DA" w:rsidRPr="008645A6" w:rsidRDefault="009055DA" w:rsidP="009055DA">
            <w:pPr>
              <w:pStyle w:val="TableText"/>
            </w:pPr>
            <w:r w:rsidRPr="007848BA">
              <w:t>Pt1.6.2: Temporary woodland swamp</w:t>
            </w:r>
          </w:p>
        </w:tc>
        <w:tc>
          <w:tcPr>
            <w:tcW w:w="534" w:type="pct"/>
            <w:noWrap/>
            <w:hideMark/>
          </w:tcPr>
          <w:p w14:paraId="324868CD" w14:textId="3E86C6D8" w:rsidR="009055DA" w:rsidRPr="008645A6" w:rsidRDefault="009055DA" w:rsidP="009055DA">
            <w:pPr>
              <w:pStyle w:val="TableTextRight"/>
            </w:pPr>
            <w:r w:rsidRPr="007848BA">
              <w:t>803</w:t>
            </w:r>
          </w:p>
        </w:tc>
        <w:tc>
          <w:tcPr>
            <w:tcW w:w="519" w:type="pct"/>
            <w:noWrap/>
            <w:hideMark/>
          </w:tcPr>
          <w:p w14:paraId="1EE945C9" w14:textId="04E65E94" w:rsidR="009055DA" w:rsidRPr="008645A6" w:rsidRDefault="009055DA" w:rsidP="009055DA">
            <w:pPr>
              <w:pStyle w:val="TableTextRight"/>
            </w:pPr>
            <w:r w:rsidRPr="007848BA">
              <w:t>651</w:t>
            </w:r>
          </w:p>
        </w:tc>
        <w:tc>
          <w:tcPr>
            <w:tcW w:w="424" w:type="pct"/>
            <w:noWrap/>
            <w:hideMark/>
          </w:tcPr>
          <w:p w14:paraId="7626E42B" w14:textId="33B55874" w:rsidR="009055DA" w:rsidRPr="008645A6" w:rsidRDefault="009055DA" w:rsidP="009055DA">
            <w:pPr>
              <w:pStyle w:val="TableTextRight"/>
            </w:pPr>
            <w:r w:rsidRPr="007848BA">
              <w:t>0</w:t>
            </w:r>
          </w:p>
        </w:tc>
        <w:tc>
          <w:tcPr>
            <w:tcW w:w="559" w:type="pct"/>
            <w:noWrap/>
            <w:hideMark/>
          </w:tcPr>
          <w:p w14:paraId="4D0C2FA5" w14:textId="410D170A" w:rsidR="009055DA" w:rsidRPr="008645A6" w:rsidRDefault="009055DA" w:rsidP="009055DA">
            <w:pPr>
              <w:pStyle w:val="TableTextRight"/>
              <w:ind w:right="227"/>
            </w:pPr>
            <w:r w:rsidRPr="00046D66">
              <w:t>0</w:t>
            </w:r>
          </w:p>
        </w:tc>
      </w:tr>
      <w:tr w:rsidR="009055DA" w:rsidRPr="008645A6" w14:paraId="30ADAEE4"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A0996C7" w14:textId="2A9CFCBD" w:rsidR="009055DA" w:rsidRPr="008645A6" w:rsidRDefault="009055DA" w:rsidP="009055DA">
            <w:pPr>
              <w:pStyle w:val="TableText"/>
            </w:pPr>
            <w:r w:rsidRPr="007848BA">
              <w:t>Avoca</w:t>
            </w:r>
          </w:p>
        </w:tc>
        <w:tc>
          <w:tcPr>
            <w:tcW w:w="1897" w:type="pct"/>
            <w:noWrap/>
            <w:hideMark/>
          </w:tcPr>
          <w:p w14:paraId="7CEA1E97" w14:textId="737AE8B9" w:rsidR="009055DA" w:rsidRPr="008645A6" w:rsidRDefault="009055DA" w:rsidP="009055DA">
            <w:pPr>
              <w:pStyle w:val="TableText"/>
            </w:pPr>
            <w:r w:rsidRPr="007848BA">
              <w:t>Pt1.1.2: Temporary river red gum swamp</w:t>
            </w:r>
          </w:p>
        </w:tc>
        <w:tc>
          <w:tcPr>
            <w:tcW w:w="534" w:type="pct"/>
            <w:noWrap/>
            <w:hideMark/>
          </w:tcPr>
          <w:p w14:paraId="3CA47FF1" w14:textId="03A4BC3A" w:rsidR="009055DA" w:rsidRPr="008645A6" w:rsidRDefault="009055DA" w:rsidP="009055DA">
            <w:pPr>
              <w:pStyle w:val="TableTextRight"/>
            </w:pPr>
            <w:r w:rsidRPr="007848BA">
              <w:t>143</w:t>
            </w:r>
          </w:p>
        </w:tc>
        <w:tc>
          <w:tcPr>
            <w:tcW w:w="519" w:type="pct"/>
            <w:noWrap/>
            <w:hideMark/>
          </w:tcPr>
          <w:p w14:paraId="0DCD0869" w14:textId="5B61B95F" w:rsidR="009055DA" w:rsidRPr="008645A6" w:rsidRDefault="009055DA" w:rsidP="009055DA">
            <w:pPr>
              <w:pStyle w:val="TableTextRight"/>
            </w:pPr>
            <w:r w:rsidRPr="007848BA">
              <w:t>130</w:t>
            </w:r>
          </w:p>
        </w:tc>
        <w:tc>
          <w:tcPr>
            <w:tcW w:w="424" w:type="pct"/>
            <w:noWrap/>
            <w:hideMark/>
          </w:tcPr>
          <w:p w14:paraId="0DC85F0B" w14:textId="6531311E" w:rsidR="009055DA" w:rsidRPr="008645A6" w:rsidRDefault="009055DA" w:rsidP="009055DA">
            <w:pPr>
              <w:pStyle w:val="TableTextRight"/>
            </w:pPr>
            <w:r w:rsidRPr="007848BA">
              <w:t>0</w:t>
            </w:r>
          </w:p>
        </w:tc>
        <w:tc>
          <w:tcPr>
            <w:tcW w:w="559" w:type="pct"/>
            <w:noWrap/>
            <w:hideMark/>
          </w:tcPr>
          <w:p w14:paraId="5AF2D3A1" w14:textId="74F30CF7" w:rsidR="009055DA" w:rsidRPr="008645A6" w:rsidRDefault="009055DA" w:rsidP="009055DA">
            <w:pPr>
              <w:pStyle w:val="TableTextRight"/>
              <w:ind w:right="227"/>
            </w:pPr>
            <w:r w:rsidRPr="00046D66">
              <w:t>0</w:t>
            </w:r>
          </w:p>
        </w:tc>
      </w:tr>
      <w:tr w:rsidR="009055DA" w:rsidRPr="008645A6" w14:paraId="1D0C9861" w14:textId="77777777" w:rsidTr="005B6715">
        <w:tc>
          <w:tcPr>
            <w:tcW w:w="1067" w:type="pct"/>
            <w:noWrap/>
            <w:hideMark/>
          </w:tcPr>
          <w:p w14:paraId="121B2DC8" w14:textId="214B3B0A" w:rsidR="009055DA" w:rsidRPr="008645A6" w:rsidRDefault="009055DA" w:rsidP="009055DA">
            <w:pPr>
              <w:pStyle w:val="TableText"/>
            </w:pPr>
            <w:r w:rsidRPr="007848BA">
              <w:t>Avoca</w:t>
            </w:r>
          </w:p>
        </w:tc>
        <w:tc>
          <w:tcPr>
            <w:tcW w:w="1897" w:type="pct"/>
            <w:noWrap/>
            <w:hideMark/>
          </w:tcPr>
          <w:p w14:paraId="37B81A0A" w14:textId="42D86AE4" w:rsidR="009055DA" w:rsidRPr="008645A6" w:rsidRDefault="009055DA" w:rsidP="009055DA">
            <w:pPr>
              <w:pStyle w:val="TableText"/>
            </w:pPr>
            <w:r w:rsidRPr="007848BA">
              <w:t>Lp1.1: Permanent lake</w:t>
            </w:r>
          </w:p>
        </w:tc>
        <w:tc>
          <w:tcPr>
            <w:tcW w:w="534" w:type="pct"/>
            <w:noWrap/>
            <w:hideMark/>
          </w:tcPr>
          <w:p w14:paraId="2CCBB6F1" w14:textId="4C11B609" w:rsidR="009055DA" w:rsidRPr="008645A6" w:rsidRDefault="009055DA" w:rsidP="009055DA">
            <w:pPr>
              <w:pStyle w:val="TableTextRight"/>
            </w:pPr>
            <w:r w:rsidRPr="007848BA">
              <w:t>61</w:t>
            </w:r>
          </w:p>
        </w:tc>
        <w:tc>
          <w:tcPr>
            <w:tcW w:w="519" w:type="pct"/>
            <w:noWrap/>
            <w:hideMark/>
          </w:tcPr>
          <w:p w14:paraId="1E361611" w14:textId="24BD9211" w:rsidR="009055DA" w:rsidRPr="008645A6" w:rsidRDefault="009055DA" w:rsidP="009055DA">
            <w:pPr>
              <w:pStyle w:val="TableTextRight"/>
            </w:pPr>
            <w:r w:rsidRPr="007848BA">
              <w:t>26</w:t>
            </w:r>
          </w:p>
        </w:tc>
        <w:tc>
          <w:tcPr>
            <w:tcW w:w="424" w:type="pct"/>
            <w:noWrap/>
            <w:hideMark/>
          </w:tcPr>
          <w:p w14:paraId="1BF94DD7" w14:textId="71184167" w:rsidR="009055DA" w:rsidRPr="008645A6" w:rsidRDefault="009055DA" w:rsidP="009055DA">
            <w:pPr>
              <w:pStyle w:val="TableTextRight"/>
            </w:pPr>
            <w:r w:rsidRPr="007848BA">
              <w:t>0</w:t>
            </w:r>
          </w:p>
        </w:tc>
        <w:tc>
          <w:tcPr>
            <w:tcW w:w="559" w:type="pct"/>
            <w:noWrap/>
            <w:hideMark/>
          </w:tcPr>
          <w:p w14:paraId="462BE568" w14:textId="1DD79882" w:rsidR="009055DA" w:rsidRPr="008645A6" w:rsidRDefault="009055DA" w:rsidP="009055DA">
            <w:pPr>
              <w:pStyle w:val="TableTextRight"/>
              <w:ind w:right="227"/>
            </w:pPr>
            <w:r w:rsidRPr="00046D66">
              <w:t>0</w:t>
            </w:r>
          </w:p>
        </w:tc>
      </w:tr>
      <w:tr w:rsidR="009055DA" w:rsidRPr="008645A6" w14:paraId="76092CE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tcPr>
          <w:p w14:paraId="36A5E756" w14:textId="5934389C" w:rsidR="009055DA" w:rsidRPr="00445C08" w:rsidRDefault="009055DA" w:rsidP="009055DA">
            <w:pPr>
              <w:pStyle w:val="TableText"/>
            </w:pPr>
            <w:r w:rsidRPr="007848BA">
              <w:t>Avoca</w:t>
            </w:r>
          </w:p>
        </w:tc>
        <w:tc>
          <w:tcPr>
            <w:tcW w:w="1897" w:type="pct"/>
            <w:noWrap/>
          </w:tcPr>
          <w:p w14:paraId="15A892CE" w14:textId="436CA64B" w:rsidR="009055DA" w:rsidRPr="00445C08" w:rsidRDefault="009055DA" w:rsidP="009055DA">
            <w:pPr>
              <w:pStyle w:val="TableText"/>
            </w:pPr>
            <w:r w:rsidRPr="007848BA">
              <w:t>Lst1.1: Temporary saline lake</w:t>
            </w:r>
          </w:p>
        </w:tc>
        <w:tc>
          <w:tcPr>
            <w:tcW w:w="534" w:type="pct"/>
            <w:noWrap/>
          </w:tcPr>
          <w:p w14:paraId="7F14A407" w14:textId="3A345B1F" w:rsidR="009055DA" w:rsidRPr="00445C08" w:rsidRDefault="009055DA" w:rsidP="009055DA">
            <w:pPr>
              <w:pStyle w:val="TableTextRight"/>
            </w:pPr>
            <w:r w:rsidRPr="007848BA">
              <w:t>19,829</w:t>
            </w:r>
          </w:p>
        </w:tc>
        <w:tc>
          <w:tcPr>
            <w:tcW w:w="519" w:type="pct"/>
            <w:noWrap/>
          </w:tcPr>
          <w:p w14:paraId="55E58D6A" w14:textId="05987FDE" w:rsidR="009055DA" w:rsidRPr="00445C08" w:rsidRDefault="009055DA" w:rsidP="009055DA">
            <w:pPr>
              <w:pStyle w:val="TableTextRight"/>
            </w:pPr>
            <w:r w:rsidRPr="007848BA">
              <w:t>0</w:t>
            </w:r>
          </w:p>
        </w:tc>
        <w:tc>
          <w:tcPr>
            <w:tcW w:w="424" w:type="pct"/>
            <w:noWrap/>
          </w:tcPr>
          <w:p w14:paraId="626EF27F" w14:textId="466E25B0" w:rsidR="009055DA" w:rsidRPr="00445C08" w:rsidRDefault="009055DA" w:rsidP="009055DA">
            <w:pPr>
              <w:pStyle w:val="TableTextRight"/>
            </w:pPr>
            <w:r w:rsidRPr="007848BA">
              <w:t>0</w:t>
            </w:r>
          </w:p>
        </w:tc>
        <w:tc>
          <w:tcPr>
            <w:tcW w:w="559" w:type="pct"/>
            <w:noWrap/>
          </w:tcPr>
          <w:p w14:paraId="5559EDEB" w14:textId="42A5C576" w:rsidR="009055DA" w:rsidRPr="00445C08" w:rsidRDefault="009055DA" w:rsidP="009055DA">
            <w:pPr>
              <w:pStyle w:val="TableTextRight"/>
              <w:ind w:right="227"/>
            </w:pPr>
            <w:r w:rsidRPr="00046D66">
              <w:t>0</w:t>
            </w:r>
          </w:p>
        </w:tc>
      </w:tr>
      <w:tr w:rsidR="009055DA" w:rsidRPr="008645A6" w14:paraId="3CB824F5" w14:textId="77777777" w:rsidTr="005B6715">
        <w:tc>
          <w:tcPr>
            <w:tcW w:w="1067" w:type="pct"/>
            <w:noWrap/>
          </w:tcPr>
          <w:p w14:paraId="590CA6A2" w14:textId="05F6CB96" w:rsidR="009055DA" w:rsidRPr="00445C08" w:rsidRDefault="009055DA" w:rsidP="009055DA">
            <w:pPr>
              <w:pStyle w:val="TableText"/>
            </w:pPr>
            <w:r w:rsidRPr="007848BA">
              <w:t>Avoca</w:t>
            </w:r>
          </w:p>
        </w:tc>
        <w:tc>
          <w:tcPr>
            <w:tcW w:w="1897" w:type="pct"/>
            <w:noWrap/>
          </w:tcPr>
          <w:p w14:paraId="5561737C" w14:textId="67ECEFD0" w:rsidR="009055DA" w:rsidRPr="00445C08" w:rsidRDefault="009055DA" w:rsidP="009055DA">
            <w:pPr>
              <w:pStyle w:val="TableText"/>
            </w:pPr>
            <w:r w:rsidRPr="007848BA">
              <w:t>Lt1.1: Temporary lake</w:t>
            </w:r>
          </w:p>
        </w:tc>
        <w:tc>
          <w:tcPr>
            <w:tcW w:w="534" w:type="pct"/>
            <w:noWrap/>
          </w:tcPr>
          <w:p w14:paraId="169845B3" w14:textId="07B8F2DB" w:rsidR="009055DA" w:rsidRPr="00445C08" w:rsidRDefault="009055DA" w:rsidP="009055DA">
            <w:pPr>
              <w:pStyle w:val="TableTextRight"/>
            </w:pPr>
            <w:r w:rsidRPr="007848BA">
              <w:t>4,232</w:t>
            </w:r>
          </w:p>
        </w:tc>
        <w:tc>
          <w:tcPr>
            <w:tcW w:w="519" w:type="pct"/>
            <w:noWrap/>
          </w:tcPr>
          <w:p w14:paraId="6AB69BD9" w14:textId="5D496B70" w:rsidR="009055DA" w:rsidRPr="00445C08" w:rsidRDefault="009055DA" w:rsidP="009055DA">
            <w:pPr>
              <w:pStyle w:val="TableTextRight"/>
            </w:pPr>
            <w:r w:rsidRPr="007848BA">
              <w:t>0</w:t>
            </w:r>
          </w:p>
        </w:tc>
        <w:tc>
          <w:tcPr>
            <w:tcW w:w="424" w:type="pct"/>
            <w:noWrap/>
          </w:tcPr>
          <w:p w14:paraId="7A85BA08" w14:textId="64AB8426" w:rsidR="009055DA" w:rsidRPr="00445C08" w:rsidRDefault="009055DA" w:rsidP="009055DA">
            <w:pPr>
              <w:pStyle w:val="TableTextRight"/>
            </w:pPr>
            <w:r w:rsidRPr="007848BA">
              <w:t>0</w:t>
            </w:r>
          </w:p>
        </w:tc>
        <w:tc>
          <w:tcPr>
            <w:tcW w:w="559" w:type="pct"/>
            <w:noWrap/>
          </w:tcPr>
          <w:p w14:paraId="773EBBD0" w14:textId="2FC5BDE4" w:rsidR="009055DA" w:rsidRPr="00445C08" w:rsidRDefault="009055DA" w:rsidP="009055DA">
            <w:pPr>
              <w:pStyle w:val="TableTextRight"/>
              <w:ind w:right="227"/>
            </w:pPr>
            <w:r w:rsidRPr="00046D66">
              <w:t>0</w:t>
            </w:r>
          </w:p>
        </w:tc>
      </w:tr>
      <w:tr w:rsidR="009055DA" w:rsidRPr="008645A6" w14:paraId="53F727E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tcPr>
          <w:p w14:paraId="7F6E915C" w14:textId="5977650B" w:rsidR="009055DA" w:rsidRPr="00445C08" w:rsidRDefault="009055DA" w:rsidP="009055DA">
            <w:pPr>
              <w:pStyle w:val="TableText"/>
            </w:pPr>
            <w:r w:rsidRPr="007848BA">
              <w:t>Avoca</w:t>
            </w:r>
          </w:p>
        </w:tc>
        <w:tc>
          <w:tcPr>
            <w:tcW w:w="1897" w:type="pct"/>
            <w:noWrap/>
          </w:tcPr>
          <w:p w14:paraId="4FCB65C4" w14:textId="546C3255" w:rsidR="009055DA" w:rsidRPr="00445C08" w:rsidRDefault="009055DA" w:rsidP="009055DA">
            <w:pPr>
              <w:pStyle w:val="TableText"/>
            </w:pPr>
            <w:r w:rsidRPr="007848BA">
              <w:t>Lst1.2: Temporary saline lake with aquatic bed</w:t>
            </w:r>
          </w:p>
        </w:tc>
        <w:tc>
          <w:tcPr>
            <w:tcW w:w="534" w:type="pct"/>
            <w:noWrap/>
          </w:tcPr>
          <w:p w14:paraId="490BE70B" w14:textId="55D3D0D4" w:rsidR="009055DA" w:rsidRPr="00445C08" w:rsidRDefault="009055DA" w:rsidP="009055DA">
            <w:pPr>
              <w:pStyle w:val="TableTextRight"/>
            </w:pPr>
            <w:r w:rsidRPr="007848BA">
              <w:t>1,821</w:t>
            </w:r>
          </w:p>
        </w:tc>
        <w:tc>
          <w:tcPr>
            <w:tcW w:w="519" w:type="pct"/>
            <w:noWrap/>
          </w:tcPr>
          <w:p w14:paraId="68AB7ED7" w14:textId="39FF28B6" w:rsidR="009055DA" w:rsidRPr="00445C08" w:rsidRDefault="009055DA" w:rsidP="009055DA">
            <w:pPr>
              <w:pStyle w:val="TableTextRight"/>
            </w:pPr>
            <w:r w:rsidRPr="007848BA">
              <w:t>0</w:t>
            </w:r>
          </w:p>
        </w:tc>
        <w:tc>
          <w:tcPr>
            <w:tcW w:w="424" w:type="pct"/>
            <w:noWrap/>
          </w:tcPr>
          <w:p w14:paraId="162DE2E3" w14:textId="0CC9A3D7" w:rsidR="009055DA" w:rsidRPr="00445C08" w:rsidRDefault="009055DA" w:rsidP="009055DA">
            <w:pPr>
              <w:pStyle w:val="TableTextRight"/>
            </w:pPr>
            <w:r w:rsidRPr="007848BA">
              <w:t>0</w:t>
            </w:r>
          </w:p>
        </w:tc>
        <w:tc>
          <w:tcPr>
            <w:tcW w:w="559" w:type="pct"/>
            <w:noWrap/>
          </w:tcPr>
          <w:p w14:paraId="7965DDB3" w14:textId="7707D184" w:rsidR="009055DA" w:rsidRPr="00445C08" w:rsidRDefault="009055DA" w:rsidP="009055DA">
            <w:pPr>
              <w:pStyle w:val="TableTextRight"/>
              <w:ind w:right="227"/>
            </w:pPr>
            <w:r w:rsidRPr="00046D66">
              <w:t>0</w:t>
            </w:r>
          </w:p>
        </w:tc>
      </w:tr>
      <w:tr w:rsidR="009055DA" w:rsidRPr="008645A6" w14:paraId="49C59F9E" w14:textId="77777777" w:rsidTr="005B6715">
        <w:tc>
          <w:tcPr>
            <w:tcW w:w="1067" w:type="pct"/>
            <w:noWrap/>
          </w:tcPr>
          <w:p w14:paraId="4BC34101" w14:textId="28D38D41" w:rsidR="009055DA" w:rsidRPr="00445C08" w:rsidRDefault="009055DA" w:rsidP="009055DA">
            <w:pPr>
              <w:pStyle w:val="TableText"/>
            </w:pPr>
            <w:r w:rsidRPr="007848BA">
              <w:t>Avoca</w:t>
            </w:r>
          </w:p>
        </w:tc>
        <w:tc>
          <w:tcPr>
            <w:tcW w:w="1897" w:type="pct"/>
            <w:noWrap/>
          </w:tcPr>
          <w:p w14:paraId="1CA1AD04" w14:textId="56DEB03B" w:rsidR="009055DA" w:rsidRPr="00445C08" w:rsidRDefault="009055DA" w:rsidP="009055DA">
            <w:pPr>
              <w:pStyle w:val="TableText"/>
            </w:pPr>
            <w:r w:rsidRPr="007848BA">
              <w:t>Pst1.1: Temporary saline swamp</w:t>
            </w:r>
          </w:p>
        </w:tc>
        <w:tc>
          <w:tcPr>
            <w:tcW w:w="534" w:type="pct"/>
            <w:noWrap/>
          </w:tcPr>
          <w:p w14:paraId="01772A47" w14:textId="381BBB6C" w:rsidR="009055DA" w:rsidRPr="00445C08" w:rsidRDefault="009055DA" w:rsidP="009055DA">
            <w:pPr>
              <w:pStyle w:val="TableTextRight"/>
            </w:pPr>
            <w:r w:rsidRPr="007848BA">
              <w:t>1,541</w:t>
            </w:r>
          </w:p>
        </w:tc>
        <w:tc>
          <w:tcPr>
            <w:tcW w:w="519" w:type="pct"/>
            <w:noWrap/>
          </w:tcPr>
          <w:p w14:paraId="539DA5A2" w14:textId="1AF1FEF8" w:rsidR="009055DA" w:rsidRPr="00445C08" w:rsidRDefault="009055DA" w:rsidP="009055DA">
            <w:pPr>
              <w:pStyle w:val="TableTextRight"/>
            </w:pPr>
            <w:r w:rsidRPr="007848BA">
              <w:t>0</w:t>
            </w:r>
          </w:p>
        </w:tc>
        <w:tc>
          <w:tcPr>
            <w:tcW w:w="424" w:type="pct"/>
            <w:noWrap/>
          </w:tcPr>
          <w:p w14:paraId="61E80866" w14:textId="50CF36AD" w:rsidR="009055DA" w:rsidRPr="00445C08" w:rsidRDefault="009055DA" w:rsidP="009055DA">
            <w:pPr>
              <w:pStyle w:val="TableTextRight"/>
            </w:pPr>
            <w:r w:rsidRPr="007848BA">
              <w:t>0</w:t>
            </w:r>
          </w:p>
        </w:tc>
        <w:tc>
          <w:tcPr>
            <w:tcW w:w="559" w:type="pct"/>
            <w:noWrap/>
          </w:tcPr>
          <w:p w14:paraId="1D97207A" w14:textId="7AA8ED78" w:rsidR="009055DA" w:rsidRPr="00445C08" w:rsidRDefault="009055DA" w:rsidP="009055DA">
            <w:pPr>
              <w:pStyle w:val="TableTextRight"/>
              <w:ind w:right="227"/>
            </w:pPr>
            <w:r w:rsidRPr="00046D66">
              <w:t>0</w:t>
            </w:r>
          </w:p>
        </w:tc>
      </w:tr>
      <w:tr w:rsidR="009055DA" w:rsidRPr="008645A6" w14:paraId="68595C3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tcPr>
          <w:p w14:paraId="3D894C30" w14:textId="71CBBE9F" w:rsidR="009055DA" w:rsidRPr="00445C08" w:rsidRDefault="009055DA" w:rsidP="009055DA">
            <w:pPr>
              <w:pStyle w:val="TableText"/>
            </w:pPr>
            <w:r w:rsidRPr="007848BA">
              <w:t>Avoca</w:t>
            </w:r>
          </w:p>
        </w:tc>
        <w:tc>
          <w:tcPr>
            <w:tcW w:w="1897" w:type="pct"/>
            <w:noWrap/>
          </w:tcPr>
          <w:p w14:paraId="573C9478" w14:textId="305CE129" w:rsidR="009055DA" w:rsidRPr="00445C08" w:rsidRDefault="009055DA" w:rsidP="009055DA">
            <w:pPr>
              <w:pStyle w:val="TableText"/>
            </w:pPr>
            <w:r w:rsidRPr="007848BA">
              <w:t>Pst2.2: Temporary salt marsh</w:t>
            </w:r>
          </w:p>
        </w:tc>
        <w:tc>
          <w:tcPr>
            <w:tcW w:w="534" w:type="pct"/>
            <w:noWrap/>
          </w:tcPr>
          <w:p w14:paraId="4A18A0ED" w14:textId="76369E0F" w:rsidR="009055DA" w:rsidRPr="00445C08" w:rsidRDefault="009055DA" w:rsidP="009055DA">
            <w:pPr>
              <w:pStyle w:val="TableTextRight"/>
            </w:pPr>
            <w:r w:rsidRPr="007848BA">
              <w:t>1,174</w:t>
            </w:r>
          </w:p>
        </w:tc>
        <w:tc>
          <w:tcPr>
            <w:tcW w:w="519" w:type="pct"/>
            <w:noWrap/>
          </w:tcPr>
          <w:p w14:paraId="2DE27C11" w14:textId="285AA02F" w:rsidR="009055DA" w:rsidRPr="00445C08" w:rsidRDefault="009055DA" w:rsidP="009055DA">
            <w:pPr>
              <w:pStyle w:val="TableTextRight"/>
            </w:pPr>
            <w:r w:rsidRPr="007848BA">
              <w:t>0</w:t>
            </w:r>
          </w:p>
        </w:tc>
        <w:tc>
          <w:tcPr>
            <w:tcW w:w="424" w:type="pct"/>
            <w:noWrap/>
          </w:tcPr>
          <w:p w14:paraId="64BE5517" w14:textId="37BFF2EE" w:rsidR="009055DA" w:rsidRPr="00445C08" w:rsidRDefault="009055DA" w:rsidP="009055DA">
            <w:pPr>
              <w:pStyle w:val="TableTextRight"/>
            </w:pPr>
            <w:r w:rsidRPr="007848BA">
              <w:t>0</w:t>
            </w:r>
          </w:p>
        </w:tc>
        <w:tc>
          <w:tcPr>
            <w:tcW w:w="559" w:type="pct"/>
            <w:noWrap/>
          </w:tcPr>
          <w:p w14:paraId="74D3470B" w14:textId="64EB3A25" w:rsidR="009055DA" w:rsidRPr="00445C08" w:rsidRDefault="009055DA" w:rsidP="009055DA">
            <w:pPr>
              <w:pStyle w:val="TableTextRight"/>
              <w:ind w:right="227"/>
            </w:pPr>
            <w:r w:rsidRPr="00046D66">
              <w:t>0</w:t>
            </w:r>
          </w:p>
        </w:tc>
      </w:tr>
      <w:tr w:rsidR="009055DA" w:rsidRPr="008645A6" w14:paraId="29A4D147" w14:textId="77777777" w:rsidTr="005B6715">
        <w:tc>
          <w:tcPr>
            <w:tcW w:w="1067" w:type="pct"/>
            <w:noWrap/>
          </w:tcPr>
          <w:p w14:paraId="4733A77C" w14:textId="39CBE4D8" w:rsidR="009055DA" w:rsidRPr="00445C08" w:rsidRDefault="009055DA" w:rsidP="009055DA">
            <w:pPr>
              <w:pStyle w:val="TableText"/>
            </w:pPr>
            <w:r w:rsidRPr="007848BA">
              <w:t>Avoca</w:t>
            </w:r>
          </w:p>
        </w:tc>
        <w:tc>
          <w:tcPr>
            <w:tcW w:w="1897" w:type="pct"/>
            <w:noWrap/>
          </w:tcPr>
          <w:p w14:paraId="23AD2367" w14:textId="5E16F381" w:rsidR="009055DA" w:rsidRPr="00445C08" w:rsidRDefault="009055DA" w:rsidP="009055DA">
            <w:pPr>
              <w:pStyle w:val="TableText"/>
            </w:pPr>
            <w:r w:rsidRPr="007848BA">
              <w:t>Pst3.2: Salt pan or salt flat</w:t>
            </w:r>
          </w:p>
        </w:tc>
        <w:tc>
          <w:tcPr>
            <w:tcW w:w="534" w:type="pct"/>
            <w:noWrap/>
          </w:tcPr>
          <w:p w14:paraId="4433FAB6" w14:textId="31888F2E" w:rsidR="009055DA" w:rsidRPr="00445C08" w:rsidRDefault="009055DA" w:rsidP="009055DA">
            <w:pPr>
              <w:pStyle w:val="TableTextRight"/>
            </w:pPr>
            <w:r w:rsidRPr="007848BA">
              <w:t>309</w:t>
            </w:r>
          </w:p>
        </w:tc>
        <w:tc>
          <w:tcPr>
            <w:tcW w:w="519" w:type="pct"/>
            <w:noWrap/>
          </w:tcPr>
          <w:p w14:paraId="1925FF39" w14:textId="5EE9A017" w:rsidR="009055DA" w:rsidRPr="00445C08" w:rsidRDefault="009055DA" w:rsidP="009055DA">
            <w:pPr>
              <w:pStyle w:val="TableTextRight"/>
            </w:pPr>
            <w:r w:rsidRPr="007848BA">
              <w:t>0</w:t>
            </w:r>
          </w:p>
        </w:tc>
        <w:tc>
          <w:tcPr>
            <w:tcW w:w="424" w:type="pct"/>
            <w:noWrap/>
          </w:tcPr>
          <w:p w14:paraId="61BCDEC9" w14:textId="43AF7E07" w:rsidR="009055DA" w:rsidRPr="00445C08" w:rsidRDefault="009055DA" w:rsidP="009055DA">
            <w:pPr>
              <w:pStyle w:val="TableTextRight"/>
            </w:pPr>
            <w:r w:rsidRPr="007848BA">
              <w:t>0</w:t>
            </w:r>
          </w:p>
        </w:tc>
        <w:tc>
          <w:tcPr>
            <w:tcW w:w="559" w:type="pct"/>
            <w:noWrap/>
          </w:tcPr>
          <w:p w14:paraId="25BB9DE3" w14:textId="5BB94F20" w:rsidR="009055DA" w:rsidRPr="00445C08" w:rsidRDefault="009055DA" w:rsidP="009055DA">
            <w:pPr>
              <w:pStyle w:val="TableTextRight"/>
              <w:ind w:right="227"/>
            </w:pPr>
            <w:r w:rsidRPr="00046D66">
              <w:t>0</w:t>
            </w:r>
          </w:p>
        </w:tc>
      </w:tr>
      <w:tr w:rsidR="009055DA" w:rsidRPr="008645A6" w14:paraId="071E0B4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tcPr>
          <w:p w14:paraId="32FD5308" w14:textId="3635DC1C" w:rsidR="009055DA" w:rsidRPr="00445C08" w:rsidRDefault="009055DA" w:rsidP="009055DA">
            <w:pPr>
              <w:pStyle w:val="TableText"/>
            </w:pPr>
            <w:r w:rsidRPr="007848BA">
              <w:t>Avoca</w:t>
            </w:r>
          </w:p>
        </w:tc>
        <w:tc>
          <w:tcPr>
            <w:tcW w:w="1897" w:type="pct"/>
            <w:noWrap/>
          </w:tcPr>
          <w:p w14:paraId="3B672343" w14:textId="4B49F8D6" w:rsidR="009055DA" w:rsidRPr="00445C08" w:rsidRDefault="009055DA" w:rsidP="009055DA">
            <w:pPr>
              <w:pStyle w:val="TableText"/>
            </w:pPr>
            <w:r w:rsidRPr="007848BA">
              <w:t>Psp2.1: Permanent salt marsh</w:t>
            </w:r>
          </w:p>
        </w:tc>
        <w:tc>
          <w:tcPr>
            <w:tcW w:w="534" w:type="pct"/>
            <w:noWrap/>
          </w:tcPr>
          <w:p w14:paraId="7EC09482" w14:textId="6FDBFB56" w:rsidR="009055DA" w:rsidRPr="00445C08" w:rsidRDefault="009055DA" w:rsidP="009055DA">
            <w:pPr>
              <w:pStyle w:val="TableTextRight"/>
            </w:pPr>
            <w:r w:rsidRPr="007848BA">
              <w:t>209</w:t>
            </w:r>
          </w:p>
        </w:tc>
        <w:tc>
          <w:tcPr>
            <w:tcW w:w="519" w:type="pct"/>
            <w:noWrap/>
          </w:tcPr>
          <w:p w14:paraId="3D0E30E5" w14:textId="65460B06" w:rsidR="009055DA" w:rsidRPr="00445C08" w:rsidRDefault="009055DA" w:rsidP="009055DA">
            <w:pPr>
              <w:pStyle w:val="TableTextRight"/>
            </w:pPr>
            <w:r w:rsidRPr="007848BA">
              <w:t>0</w:t>
            </w:r>
          </w:p>
        </w:tc>
        <w:tc>
          <w:tcPr>
            <w:tcW w:w="424" w:type="pct"/>
            <w:noWrap/>
          </w:tcPr>
          <w:p w14:paraId="647689CC" w14:textId="4B21DDE4" w:rsidR="009055DA" w:rsidRPr="00445C08" w:rsidRDefault="009055DA" w:rsidP="009055DA">
            <w:pPr>
              <w:pStyle w:val="TableTextRight"/>
            </w:pPr>
            <w:r w:rsidRPr="007848BA">
              <w:t>0</w:t>
            </w:r>
          </w:p>
        </w:tc>
        <w:tc>
          <w:tcPr>
            <w:tcW w:w="559" w:type="pct"/>
            <w:noWrap/>
          </w:tcPr>
          <w:p w14:paraId="32913153" w14:textId="53E5FE41" w:rsidR="009055DA" w:rsidRPr="00445C08" w:rsidRDefault="009055DA" w:rsidP="009055DA">
            <w:pPr>
              <w:pStyle w:val="TableTextRight"/>
              <w:ind w:right="227"/>
            </w:pPr>
            <w:r w:rsidRPr="00046D66">
              <w:t>0</w:t>
            </w:r>
          </w:p>
        </w:tc>
      </w:tr>
      <w:tr w:rsidR="009055DA" w:rsidRPr="008645A6" w14:paraId="27F3123D" w14:textId="77777777" w:rsidTr="005B6715">
        <w:tc>
          <w:tcPr>
            <w:tcW w:w="1067" w:type="pct"/>
            <w:noWrap/>
          </w:tcPr>
          <w:p w14:paraId="26A4741F" w14:textId="5467A3C0" w:rsidR="009055DA" w:rsidRPr="00445C08" w:rsidRDefault="009055DA" w:rsidP="009055DA">
            <w:pPr>
              <w:pStyle w:val="TableText"/>
            </w:pPr>
            <w:r w:rsidRPr="007848BA">
              <w:t>Avoca</w:t>
            </w:r>
          </w:p>
        </w:tc>
        <w:tc>
          <w:tcPr>
            <w:tcW w:w="1897" w:type="pct"/>
            <w:noWrap/>
          </w:tcPr>
          <w:p w14:paraId="0E07995D" w14:textId="2701F250" w:rsidR="009055DA" w:rsidRPr="00445C08" w:rsidRDefault="009055DA" w:rsidP="009055DA">
            <w:pPr>
              <w:pStyle w:val="TableText"/>
            </w:pPr>
            <w:r w:rsidRPr="007848BA">
              <w:t>Pt4.2: Temporary wetland</w:t>
            </w:r>
          </w:p>
        </w:tc>
        <w:tc>
          <w:tcPr>
            <w:tcW w:w="534" w:type="pct"/>
            <w:noWrap/>
          </w:tcPr>
          <w:p w14:paraId="54933EEE" w14:textId="10B9C0AE" w:rsidR="009055DA" w:rsidRPr="00445C08" w:rsidRDefault="009055DA" w:rsidP="009055DA">
            <w:pPr>
              <w:pStyle w:val="TableTextRight"/>
            </w:pPr>
            <w:r w:rsidRPr="007848BA">
              <w:t>208</w:t>
            </w:r>
          </w:p>
        </w:tc>
        <w:tc>
          <w:tcPr>
            <w:tcW w:w="519" w:type="pct"/>
            <w:noWrap/>
          </w:tcPr>
          <w:p w14:paraId="2FE20881" w14:textId="41218FFA" w:rsidR="009055DA" w:rsidRPr="00445C08" w:rsidRDefault="009055DA" w:rsidP="009055DA">
            <w:pPr>
              <w:pStyle w:val="TableTextRight"/>
            </w:pPr>
            <w:r w:rsidRPr="007848BA">
              <w:t>0</w:t>
            </w:r>
          </w:p>
        </w:tc>
        <w:tc>
          <w:tcPr>
            <w:tcW w:w="424" w:type="pct"/>
            <w:noWrap/>
          </w:tcPr>
          <w:p w14:paraId="0D6D00C0" w14:textId="3F9D4F93" w:rsidR="009055DA" w:rsidRPr="00445C08" w:rsidRDefault="009055DA" w:rsidP="009055DA">
            <w:pPr>
              <w:pStyle w:val="TableTextRight"/>
            </w:pPr>
            <w:r w:rsidRPr="007848BA">
              <w:t>0</w:t>
            </w:r>
          </w:p>
        </w:tc>
        <w:tc>
          <w:tcPr>
            <w:tcW w:w="559" w:type="pct"/>
            <w:noWrap/>
          </w:tcPr>
          <w:p w14:paraId="29C28EF5" w14:textId="7D725ECE" w:rsidR="009055DA" w:rsidRPr="00445C08" w:rsidRDefault="009055DA" w:rsidP="009055DA">
            <w:pPr>
              <w:pStyle w:val="TableTextRight"/>
              <w:ind w:right="227"/>
            </w:pPr>
            <w:r w:rsidRPr="00046D66">
              <w:t>0</w:t>
            </w:r>
          </w:p>
        </w:tc>
      </w:tr>
      <w:tr w:rsidR="009055DA" w:rsidRPr="008645A6" w14:paraId="0F54937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tcPr>
          <w:p w14:paraId="330F81B5" w14:textId="2915362F" w:rsidR="009055DA" w:rsidRPr="00445C08" w:rsidRDefault="009055DA" w:rsidP="009055DA">
            <w:pPr>
              <w:pStyle w:val="TableText"/>
            </w:pPr>
            <w:r w:rsidRPr="007848BA">
              <w:t>Avoca</w:t>
            </w:r>
          </w:p>
        </w:tc>
        <w:tc>
          <w:tcPr>
            <w:tcW w:w="1897" w:type="pct"/>
            <w:noWrap/>
          </w:tcPr>
          <w:p w14:paraId="74EFC488" w14:textId="2DCC6624" w:rsidR="009055DA" w:rsidRPr="00445C08" w:rsidRDefault="009055DA" w:rsidP="009055DA">
            <w:pPr>
              <w:pStyle w:val="TableText"/>
            </w:pPr>
            <w:r w:rsidRPr="007848BA">
              <w:t>Lsp1.1: Permanent saline lake</w:t>
            </w:r>
          </w:p>
        </w:tc>
        <w:tc>
          <w:tcPr>
            <w:tcW w:w="534" w:type="pct"/>
            <w:noWrap/>
          </w:tcPr>
          <w:p w14:paraId="2D53960F" w14:textId="15774E58" w:rsidR="009055DA" w:rsidRPr="00445C08" w:rsidRDefault="009055DA" w:rsidP="009055DA">
            <w:pPr>
              <w:pStyle w:val="TableTextRight"/>
            </w:pPr>
            <w:r w:rsidRPr="007848BA">
              <w:t>137</w:t>
            </w:r>
          </w:p>
        </w:tc>
        <w:tc>
          <w:tcPr>
            <w:tcW w:w="519" w:type="pct"/>
            <w:noWrap/>
          </w:tcPr>
          <w:p w14:paraId="7AB092A4" w14:textId="1D054297" w:rsidR="009055DA" w:rsidRPr="00445C08" w:rsidRDefault="009055DA" w:rsidP="009055DA">
            <w:pPr>
              <w:pStyle w:val="TableTextRight"/>
            </w:pPr>
            <w:r w:rsidRPr="007848BA">
              <w:t>0</w:t>
            </w:r>
          </w:p>
        </w:tc>
        <w:tc>
          <w:tcPr>
            <w:tcW w:w="424" w:type="pct"/>
            <w:noWrap/>
          </w:tcPr>
          <w:p w14:paraId="62F68B92" w14:textId="6DD84C4E" w:rsidR="009055DA" w:rsidRPr="00445C08" w:rsidRDefault="009055DA" w:rsidP="009055DA">
            <w:pPr>
              <w:pStyle w:val="TableTextRight"/>
            </w:pPr>
            <w:r w:rsidRPr="007848BA">
              <w:t>0</w:t>
            </w:r>
          </w:p>
        </w:tc>
        <w:tc>
          <w:tcPr>
            <w:tcW w:w="559" w:type="pct"/>
            <w:noWrap/>
          </w:tcPr>
          <w:p w14:paraId="275552C2" w14:textId="0DABDDFC" w:rsidR="009055DA" w:rsidRPr="00445C08" w:rsidRDefault="009055DA" w:rsidP="009055DA">
            <w:pPr>
              <w:pStyle w:val="TableTextRight"/>
              <w:ind w:right="227"/>
            </w:pPr>
            <w:r w:rsidRPr="00046D66">
              <w:t>0</w:t>
            </w:r>
          </w:p>
        </w:tc>
      </w:tr>
      <w:tr w:rsidR="009055DA" w:rsidRPr="008645A6" w14:paraId="0A2D07D0" w14:textId="77777777" w:rsidTr="005B6715">
        <w:tc>
          <w:tcPr>
            <w:tcW w:w="1067" w:type="pct"/>
            <w:noWrap/>
          </w:tcPr>
          <w:p w14:paraId="3AAA6F3C" w14:textId="3F7CA3A4" w:rsidR="009055DA" w:rsidRPr="00445C08" w:rsidRDefault="009055DA" w:rsidP="009055DA">
            <w:pPr>
              <w:pStyle w:val="TableText"/>
            </w:pPr>
            <w:r w:rsidRPr="007848BA">
              <w:t>Avoca</w:t>
            </w:r>
          </w:p>
        </w:tc>
        <w:tc>
          <w:tcPr>
            <w:tcW w:w="1897" w:type="pct"/>
            <w:noWrap/>
          </w:tcPr>
          <w:p w14:paraId="377A2850" w14:textId="2B9E95A8" w:rsidR="009055DA" w:rsidRPr="00445C08" w:rsidRDefault="009055DA" w:rsidP="009055DA">
            <w:pPr>
              <w:pStyle w:val="TableText"/>
            </w:pPr>
            <w:r w:rsidRPr="007848BA">
              <w:t>Pp4.2: Permanent wetland</w:t>
            </w:r>
          </w:p>
        </w:tc>
        <w:tc>
          <w:tcPr>
            <w:tcW w:w="534" w:type="pct"/>
            <w:noWrap/>
          </w:tcPr>
          <w:p w14:paraId="646964E5" w14:textId="7DE02804" w:rsidR="009055DA" w:rsidRPr="00445C08" w:rsidRDefault="009055DA" w:rsidP="009055DA">
            <w:pPr>
              <w:pStyle w:val="TableTextRight"/>
            </w:pPr>
            <w:r w:rsidRPr="007848BA">
              <w:t>50</w:t>
            </w:r>
          </w:p>
        </w:tc>
        <w:tc>
          <w:tcPr>
            <w:tcW w:w="519" w:type="pct"/>
            <w:noWrap/>
          </w:tcPr>
          <w:p w14:paraId="3A508B3F" w14:textId="1B6C276D" w:rsidR="009055DA" w:rsidRPr="00445C08" w:rsidRDefault="009055DA" w:rsidP="009055DA">
            <w:pPr>
              <w:pStyle w:val="TableTextRight"/>
            </w:pPr>
            <w:r w:rsidRPr="007848BA">
              <w:t>0</w:t>
            </w:r>
          </w:p>
        </w:tc>
        <w:tc>
          <w:tcPr>
            <w:tcW w:w="424" w:type="pct"/>
            <w:noWrap/>
          </w:tcPr>
          <w:p w14:paraId="3EFAB280" w14:textId="1F3151BF" w:rsidR="009055DA" w:rsidRPr="00445C08" w:rsidRDefault="009055DA" w:rsidP="009055DA">
            <w:pPr>
              <w:pStyle w:val="TableTextRight"/>
            </w:pPr>
            <w:r w:rsidRPr="007848BA">
              <w:t>0</w:t>
            </w:r>
          </w:p>
        </w:tc>
        <w:tc>
          <w:tcPr>
            <w:tcW w:w="559" w:type="pct"/>
            <w:noWrap/>
          </w:tcPr>
          <w:p w14:paraId="329E9E56" w14:textId="7E203594" w:rsidR="009055DA" w:rsidRPr="00445C08" w:rsidRDefault="009055DA" w:rsidP="009055DA">
            <w:pPr>
              <w:pStyle w:val="TableTextRight"/>
              <w:ind w:right="227"/>
            </w:pPr>
            <w:r w:rsidRPr="00046D66">
              <w:t>0</w:t>
            </w:r>
          </w:p>
        </w:tc>
      </w:tr>
      <w:tr w:rsidR="009055DA" w:rsidRPr="008645A6" w14:paraId="580D48FD"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tcPr>
          <w:p w14:paraId="7C915D5F" w14:textId="7501437E" w:rsidR="009055DA" w:rsidRPr="00445C08" w:rsidRDefault="009055DA" w:rsidP="009055DA">
            <w:pPr>
              <w:pStyle w:val="TableText"/>
            </w:pPr>
            <w:r w:rsidRPr="007848BA">
              <w:t>Avoca</w:t>
            </w:r>
          </w:p>
        </w:tc>
        <w:tc>
          <w:tcPr>
            <w:tcW w:w="1897" w:type="pct"/>
            <w:noWrap/>
          </w:tcPr>
          <w:p w14:paraId="6FB80928" w14:textId="4C872844" w:rsidR="009055DA" w:rsidRPr="00445C08" w:rsidRDefault="009055DA" w:rsidP="009055DA">
            <w:pPr>
              <w:pStyle w:val="TableText"/>
            </w:pPr>
            <w:r w:rsidRPr="007848BA">
              <w:t>Pst4: Temporary saline wetland</w:t>
            </w:r>
          </w:p>
        </w:tc>
        <w:tc>
          <w:tcPr>
            <w:tcW w:w="534" w:type="pct"/>
            <w:noWrap/>
          </w:tcPr>
          <w:p w14:paraId="02444948" w14:textId="78209D54" w:rsidR="009055DA" w:rsidRPr="00445C08" w:rsidRDefault="009055DA" w:rsidP="009055DA">
            <w:pPr>
              <w:pStyle w:val="TableTextRight"/>
            </w:pPr>
            <w:r w:rsidRPr="007848BA">
              <w:t>50</w:t>
            </w:r>
          </w:p>
        </w:tc>
        <w:tc>
          <w:tcPr>
            <w:tcW w:w="519" w:type="pct"/>
            <w:noWrap/>
          </w:tcPr>
          <w:p w14:paraId="10BC0B7A" w14:textId="16409D8C" w:rsidR="009055DA" w:rsidRPr="00445C08" w:rsidRDefault="009055DA" w:rsidP="009055DA">
            <w:pPr>
              <w:pStyle w:val="TableTextRight"/>
            </w:pPr>
            <w:r w:rsidRPr="007848BA">
              <w:t>0</w:t>
            </w:r>
          </w:p>
        </w:tc>
        <w:tc>
          <w:tcPr>
            <w:tcW w:w="424" w:type="pct"/>
            <w:noWrap/>
          </w:tcPr>
          <w:p w14:paraId="19110345" w14:textId="47E8CB6A" w:rsidR="009055DA" w:rsidRPr="00445C08" w:rsidRDefault="009055DA" w:rsidP="009055DA">
            <w:pPr>
              <w:pStyle w:val="TableTextRight"/>
            </w:pPr>
            <w:r w:rsidRPr="007848BA">
              <w:t>0</w:t>
            </w:r>
          </w:p>
        </w:tc>
        <w:tc>
          <w:tcPr>
            <w:tcW w:w="559" w:type="pct"/>
            <w:noWrap/>
          </w:tcPr>
          <w:p w14:paraId="3CB71E2C" w14:textId="0651B19B" w:rsidR="009055DA" w:rsidRPr="00445C08" w:rsidRDefault="009055DA" w:rsidP="009055DA">
            <w:pPr>
              <w:pStyle w:val="TableTextRight"/>
              <w:ind w:right="227"/>
            </w:pPr>
            <w:r w:rsidRPr="00046D66">
              <w:t>0</w:t>
            </w:r>
          </w:p>
        </w:tc>
      </w:tr>
      <w:tr w:rsidR="009055DA" w:rsidRPr="008645A6" w14:paraId="5782C004" w14:textId="77777777" w:rsidTr="005B6715">
        <w:tc>
          <w:tcPr>
            <w:tcW w:w="1067" w:type="pct"/>
            <w:noWrap/>
          </w:tcPr>
          <w:p w14:paraId="10B5E4EF" w14:textId="03C7D819" w:rsidR="009055DA" w:rsidRPr="00445C08" w:rsidRDefault="009055DA" w:rsidP="009055DA">
            <w:pPr>
              <w:pStyle w:val="TableText"/>
            </w:pPr>
            <w:r w:rsidRPr="007848BA">
              <w:t>Avoca</w:t>
            </w:r>
          </w:p>
        </w:tc>
        <w:tc>
          <w:tcPr>
            <w:tcW w:w="1897" w:type="pct"/>
            <w:noWrap/>
          </w:tcPr>
          <w:p w14:paraId="2D1C6231" w14:textId="24B9F6A0" w:rsidR="009055DA" w:rsidRPr="00445C08" w:rsidRDefault="009055DA" w:rsidP="009055DA">
            <w:pPr>
              <w:pStyle w:val="TableText"/>
            </w:pPr>
            <w:r w:rsidRPr="007848BA">
              <w:t>Pt1.8.2: Temporary shrub swamp</w:t>
            </w:r>
          </w:p>
        </w:tc>
        <w:tc>
          <w:tcPr>
            <w:tcW w:w="534" w:type="pct"/>
            <w:noWrap/>
          </w:tcPr>
          <w:p w14:paraId="34EFC293" w14:textId="0D370CCE" w:rsidR="009055DA" w:rsidRPr="00445C08" w:rsidRDefault="009055DA" w:rsidP="009055DA">
            <w:pPr>
              <w:pStyle w:val="TableTextRight"/>
            </w:pPr>
            <w:r w:rsidRPr="007848BA">
              <w:t>41</w:t>
            </w:r>
          </w:p>
        </w:tc>
        <w:tc>
          <w:tcPr>
            <w:tcW w:w="519" w:type="pct"/>
            <w:noWrap/>
          </w:tcPr>
          <w:p w14:paraId="6D0853E5" w14:textId="13F2E28D" w:rsidR="009055DA" w:rsidRPr="00445C08" w:rsidRDefault="009055DA" w:rsidP="009055DA">
            <w:pPr>
              <w:pStyle w:val="TableTextRight"/>
            </w:pPr>
            <w:r w:rsidRPr="007848BA">
              <w:t>0</w:t>
            </w:r>
          </w:p>
        </w:tc>
        <w:tc>
          <w:tcPr>
            <w:tcW w:w="424" w:type="pct"/>
            <w:noWrap/>
          </w:tcPr>
          <w:p w14:paraId="738777DE" w14:textId="67E9F909" w:rsidR="009055DA" w:rsidRPr="00445C08" w:rsidRDefault="009055DA" w:rsidP="009055DA">
            <w:pPr>
              <w:pStyle w:val="TableTextRight"/>
            </w:pPr>
            <w:r w:rsidRPr="007848BA">
              <w:t>0</w:t>
            </w:r>
          </w:p>
        </w:tc>
        <w:tc>
          <w:tcPr>
            <w:tcW w:w="559" w:type="pct"/>
            <w:noWrap/>
          </w:tcPr>
          <w:p w14:paraId="2F0E6D45" w14:textId="1F51388D" w:rsidR="009055DA" w:rsidRPr="00445C08" w:rsidRDefault="009055DA" w:rsidP="009055DA">
            <w:pPr>
              <w:pStyle w:val="TableTextRight"/>
              <w:ind w:right="227"/>
            </w:pPr>
            <w:r w:rsidRPr="00046D66">
              <w:t>0</w:t>
            </w:r>
          </w:p>
        </w:tc>
      </w:tr>
      <w:tr w:rsidR="009055DA" w:rsidRPr="008645A6" w14:paraId="4BE42B9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noWrap/>
          </w:tcPr>
          <w:p w14:paraId="4E0D2C06" w14:textId="2A3D3354" w:rsidR="009055DA" w:rsidRPr="00445C08" w:rsidRDefault="009055DA" w:rsidP="009055DA">
            <w:pPr>
              <w:pStyle w:val="TableText"/>
            </w:pPr>
            <w:r w:rsidRPr="007848BA">
              <w:t>Avoca</w:t>
            </w:r>
          </w:p>
        </w:tc>
        <w:tc>
          <w:tcPr>
            <w:tcW w:w="1897" w:type="pct"/>
            <w:tcBorders>
              <w:bottom w:val="nil"/>
            </w:tcBorders>
            <w:noWrap/>
          </w:tcPr>
          <w:p w14:paraId="6A5EC276" w14:textId="08E6F915" w:rsidR="009055DA" w:rsidRPr="00445C08" w:rsidRDefault="009055DA" w:rsidP="009055DA">
            <w:pPr>
              <w:pStyle w:val="TableText"/>
            </w:pPr>
            <w:r w:rsidRPr="007848BA">
              <w:t>Pt1.7.2: Temporary lignum swamp</w:t>
            </w:r>
          </w:p>
        </w:tc>
        <w:tc>
          <w:tcPr>
            <w:tcW w:w="534" w:type="pct"/>
            <w:tcBorders>
              <w:bottom w:val="nil"/>
            </w:tcBorders>
            <w:noWrap/>
          </w:tcPr>
          <w:p w14:paraId="5057125E" w14:textId="1FEE4CC2" w:rsidR="009055DA" w:rsidRPr="00445C08" w:rsidRDefault="009055DA" w:rsidP="009055DA">
            <w:pPr>
              <w:pStyle w:val="TableTextRight"/>
            </w:pPr>
            <w:r w:rsidRPr="007848BA">
              <w:t>40</w:t>
            </w:r>
          </w:p>
        </w:tc>
        <w:tc>
          <w:tcPr>
            <w:tcW w:w="519" w:type="pct"/>
            <w:tcBorders>
              <w:bottom w:val="nil"/>
            </w:tcBorders>
            <w:noWrap/>
          </w:tcPr>
          <w:p w14:paraId="37687066" w14:textId="140375D0" w:rsidR="009055DA" w:rsidRPr="00445C08" w:rsidRDefault="009055DA" w:rsidP="009055DA">
            <w:pPr>
              <w:pStyle w:val="TableTextRight"/>
            </w:pPr>
            <w:r w:rsidRPr="007848BA">
              <w:t>0</w:t>
            </w:r>
          </w:p>
        </w:tc>
        <w:tc>
          <w:tcPr>
            <w:tcW w:w="424" w:type="pct"/>
            <w:tcBorders>
              <w:bottom w:val="nil"/>
            </w:tcBorders>
            <w:noWrap/>
          </w:tcPr>
          <w:p w14:paraId="3CACC123" w14:textId="63CB5D0A" w:rsidR="009055DA" w:rsidRPr="00445C08" w:rsidRDefault="009055DA" w:rsidP="009055DA">
            <w:pPr>
              <w:pStyle w:val="TableTextRight"/>
            </w:pPr>
            <w:r w:rsidRPr="007848BA">
              <w:t>0</w:t>
            </w:r>
          </w:p>
        </w:tc>
        <w:tc>
          <w:tcPr>
            <w:tcW w:w="559" w:type="pct"/>
            <w:tcBorders>
              <w:bottom w:val="nil"/>
            </w:tcBorders>
            <w:noWrap/>
          </w:tcPr>
          <w:p w14:paraId="4A7A2B83" w14:textId="51D87742" w:rsidR="009055DA" w:rsidRPr="00445C08" w:rsidRDefault="009055DA" w:rsidP="009055DA">
            <w:pPr>
              <w:pStyle w:val="TableTextRight"/>
              <w:ind w:right="227"/>
            </w:pPr>
            <w:r w:rsidRPr="00046D66">
              <w:t>0</w:t>
            </w:r>
          </w:p>
        </w:tc>
      </w:tr>
      <w:tr w:rsidR="009055DA" w:rsidRPr="008645A6" w14:paraId="71D3F9D1" w14:textId="77777777" w:rsidTr="005B6715">
        <w:tc>
          <w:tcPr>
            <w:tcW w:w="1067" w:type="pct"/>
            <w:tcBorders>
              <w:bottom w:val="single" w:sz="4" w:space="0" w:color="FFFFFF" w:themeColor="background1"/>
            </w:tcBorders>
            <w:shd w:val="clear" w:color="auto" w:fill="D0EAFF" w:themeFill="accent2" w:themeFillTint="1A"/>
            <w:noWrap/>
          </w:tcPr>
          <w:p w14:paraId="0B690205" w14:textId="44F83706" w:rsidR="009055DA" w:rsidRPr="00445C08" w:rsidRDefault="009055DA" w:rsidP="009055DA">
            <w:pPr>
              <w:pStyle w:val="TableText"/>
            </w:pPr>
            <w:r w:rsidRPr="007848BA">
              <w:t>Barwon Darling</w:t>
            </w:r>
            <w:r w:rsidR="004847D5">
              <w:rPr>
                <w:rFonts w:cs="Calibri"/>
              </w:rPr>
              <w:t>†</w:t>
            </w:r>
          </w:p>
        </w:tc>
        <w:tc>
          <w:tcPr>
            <w:tcW w:w="1897" w:type="pct"/>
            <w:tcBorders>
              <w:bottom w:val="single" w:sz="4" w:space="0" w:color="FFFFFF" w:themeColor="background1"/>
            </w:tcBorders>
            <w:shd w:val="clear" w:color="auto" w:fill="D0EAFF" w:themeFill="accent2" w:themeFillTint="1A"/>
            <w:noWrap/>
          </w:tcPr>
          <w:p w14:paraId="567F3C34" w14:textId="43489678" w:rsidR="009055DA" w:rsidRPr="00445C08" w:rsidRDefault="009055DA" w:rsidP="009055DA">
            <w:pPr>
              <w:pStyle w:val="TableText"/>
            </w:pPr>
            <w:r w:rsidRPr="007848BA">
              <w:t>Lt1.1: Temporary lake</w:t>
            </w:r>
          </w:p>
        </w:tc>
        <w:tc>
          <w:tcPr>
            <w:tcW w:w="534" w:type="pct"/>
            <w:tcBorders>
              <w:bottom w:val="single" w:sz="4" w:space="0" w:color="FFFFFF" w:themeColor="background1"/>
            </w:tcBorders>
            <w:shd w:val="clear" w:color="auto" w:fill="D0EAFF" w:themeFill="accent2" w:themeFillTint="1A"/>
            <w:noWrap/>
          </w:tcPr>
          <w:p w14:paraId="6A356E2E" w14:textId="5A20161A" w:rsidR="009055DA" w:rsidRPr="00445C08" w:rsidRDefault="009055DA" w:rsidP="009055DA">
            <w:pPr>
              <w:pStyle w:val="TableTextRight"/>
            </w:pPr>
            <w:r w:rsidRPr="007848BA">
              <w:t>57,628</w:t>
            </w:r>
          </w:p>
        </w:tc>
        <w:tc>
          <w:tcPr>
            <w:tcW w:w="519" w:type="pct"/>
            <w:tcBorders>
              <w:bottom w:val="single" w:sz="4" w:space="0" w:color="FFFFFF" w:themeColor="background1"/>
            </w:tcBorders>
            <w:shd w:val="clear" w:color="auto" w:fill="D0EAFF" w:themeFill="accent2" w:themeFillTint="1A"/>
            <w:noWrap/>
          </w:tcPr>
          <w:p w14:paraId="1ED0CC01" w14:textId="1BFCC202" w:rsidR="009055DA" w:rsidRPr="00445C08" w:rsidRDefault="009055DA" w:rsidP="009055DA">
            <w:pPr>
              <w:pStyle w:val="TableTextRight"/>
            </w:pPr>
            <w:r w:rsidRPr="007848BA">
              <w:t>2,782</w:t>
            </w:r>
          </w:p>
        </w:tc>
        <w:tc>
          <w:tcPr>
            <w:tcW w:w="424" w:type="pct"/>
            <w:tcBorders>
              <w:bottom w:val="single" w:sz="4" w:space="0" w:color="FFFFFF" w:themeColor="background1"/>
            </w:tcBorders>
            <w:shd w:val="clear" w:color="auto" w:fill="D0EAFF" w:themeFill="accent2" w:themeFillTint="1A"/>
            <w:noWrap/>
          </w:tcPr>
          <w:p w14:paraId="4B2F0E6A" w14:textId="4AAB830B" w:rsidR="009055DA" w:rsidRPr="00445C08" w:rsidRDefault="009055DA" w:rsidP="009055DA">
            <w:pPr>
              <w:pStyle w:val="TableTextRight"/>
            </w:pPr>
            <w:r w:rsidRPr="007848BA">
              <w:t>44</w:t>
            </w:r>
          </w:p>
        </w:tc>
        <w:tc>
          <w:tcPr>
            <w:tcW w:w="559" w:type="pct"/>
            <w:tcBorders>
              <w:bottom w:val="single" w:sz="4" w:space="0" w:color="FFFFFF" w:themeColor="background1"/>
            </w:tcBorders>
            <w:shd w:val="clear" w:color="auto" w:fill="D0EAFF" w:themeFill="accent2" w:themeFillTint="1A"/>
            <w:noWrap/>
          </w:tcPr>
          <w:p w14:paraId="6748E05B" w14:textId="2F24D1E6" w:rsidR="009055DA" w:rsidRPr="00445C08" w:rsidRDefault="009055DA" w:rsidP="009055DA">
            <w:pPr>
              <w:pStyle w:val="TableTextRight"/>
              <w:ind w:right="227"/>
            </w:pPr>
            <w:r w:rsidRPr="00046D66">
              <w:t>1.6</w:t>
            </w:r>
          </w:p>
        </w:tc>
      </w:tr>
      <w:tr w:rsidR="009055DA" w:rsidRPr="008645A6" w14:paraId="0EBFD9F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bottom w:val="single" w:sz="4" w:space="0" w:color="FFFFFF" w:themeColor="background1"/>
            </w:tcBorders>
            <w:shd w:val="clear" w:color="auto" w:fill="D0EAFF" w:themeFill="accent2" w:themeFillTint="1A"/>
            <w:noWrap/>
          </w:tcPr>
          <w:p w14:paraId="6C23C34E" w14:textId="40B52AB1" w:rsidR="009055DA" w:rsidRPr="00445C08" w:rsidRDefault="009055DA" w:rsidP="009055DA">
            <w:pPr>
              <w:pStyle w:val="TableText"/>
            </w:pPr>
            <w:r w:rsidRPr="007848BA">
              <w:t>Barwon Darling</w:t>
            </w:r>
            <w:r w:rsidR="004847D5">
              <w:rPr>
                <w:rFonts w:cs="Calibri"/>
              </w:rPr>
              <w:t>†</w:t>
            </w:r>
          </w:p>
        </w:tc>
        <w:tc>
          <w:tcPr>
            <w:tcW w:w="1897" w:type="pct"/>
            <w:tcBorders>
              <w:top w:val="single" w:sz="4" w:space="0" w:color="FFFFFF" w:themeColor="background1"/>
              <w:bottom w:val="single" w:sz="4" w:space="0" w:color="FFFFFF" w:themeColor="background1"/>
            </w:tcBorders>
            <w:shd w:val="clear" w:color="auto" w:fill="D0EAFF" w:themeFill="accent2" w:themeFillTint="1A"/>
            <w:noWrap/>
          </w:tcPr>
          <w:p w14:paraId="33087542" w14:textId="47983B0B" w:rsidR="009055DA" w:rsidRPr="00445C08" w:rsidRDefault="009055DA" w:rsidP="009055DA">
            <w:pPr>
              <w:pStyle w:val="TableText"/>
            </w:pPr>
            <w:r w:rsidRPr="007848BA">
              <w:t>Pp4.2: Permanent wetland</w:t>
            </w:r>
          </w:p>
        </w:tc>
        <w:tc>
          <w:tcPr>
            <w:tcW w:w="534" w:type="pct"/>
            <w:tcBorders>
              <w:top w:val="single" w:sz="4" w:space="0" w:color="FFFFFF" w:themeColor="background1"/>
              <w:bottom w:val="single" w:sz="4" w:space="0" w:color="FFFFFF" w:themeColor="background1"/>
            </w:tcBorders>
            <w:shd w:val="clear" w:color="auto" w:fill="D0EAFF" w:themeFill="accent2" w:themeFillTint="1A"/>
            <w:noWrap/>
          </w:tcPr>
          <w:p w14:paraId="66872A6F" w14:textId="632144B1" w:rsidR="009055DA" w:rsidRPr="00445C08" w:rsidRDefault="009055DA" w:rsidP="009055DA">
            <w:pPr>
              <w:pStyle w:val="TableTextRight"/>
            </w:pPr>
            <w:r w:rsidRPr="007848BA">
              <w:t>2,015</w:t>
            </w:r>
          </w:p>
        </w:tc>
        <w:tc>
          <w:tcPr>
            <w:tcW w:w="519" w:type="pct"/>
            <w:tcBorders>
              <w:top w:val="single" w:sz="4" w:space="0" w:color="FFFFFF" w:themeColor="background1"/>
              <w:bottom w:val="single" w:sz="4" w:space="0" w:color="FFFFFF" w:themeColor="background1"/>
            </w:tcBorders>
            <w:shd w:val="clear" w:color="auto" w:fill="D0EAFF" w:themeFill="accent2" w:themeFillTint="1A"/>
            <w:noWrap/>
          </w:tcPr>
          <w:p w14:paraId="6A73CCC6" w14:textId="0E551E2F" w:rsidR="009055DA" w:rsidRPr="00445C08" w:rsidRDefault="009055DA" w:rsidP="009055DA">
            <w:pPr>
              <w:pStyle w:val="TableTextRight"/>
            </w:pPr>
            <w:r w:rsidRPr="007848BA">
              <w:t>508</w:t>
            </w:r>
          </w:p>
        </w:tc>
        <w:tc>
          <w:tcPr>
            <w:tcW w:w="424" w:type="pct"/>
            <w:tcBorders>
              <w:top w:val="single" w:sz="4" w:space="0" w:color="FFFFFF" w:themeColor="background1"/>
              <w:bottom w:val="single" w:sz="4" w:space="0" w:color="FFFFFF" w:themeColor="background1"/>
            </w:tcBorders>
            <w:shd w:val="clear" w:color="auto" w:fill="D0EAFF" w:themeFill="accent2" w:themeFillTint="1A"/>
            <w:noWrap/>
          </w:tcPr>
          <w:p w14:paraId="7783A9B5" w14:textId="7273A96B" w:rsidR="009055DA" w:rsidRPr="00445C08" w:rsidRDefault="009055DA" w:rsidP="009055DA">
            <w:pPr>
              <w:pStyle w:val="TableTextRight"/>
            </w:pPr>
            <w:r w:rsidRPr="007848BA">
              <w:t>26</w:t>
            </w:r>
          </w:p>
        </w:tc>
        <w:tc>
          <w:tcPr>
            <w:tcW w:w="559" w:type="pct"/>
            <w:tcBorders>
              <w:top w:val="single" w:sz="4" w:space="0" w:color="FFFFFF" w:themeColor="background1"/>
              <w:bottom w:val="single" w:sz="4" w:space="0" w:color="FFFFFF" w:themeColor="background1"/>
            </w:tcBorders>
            <w:shd w:val="clear" w:color="auto" w:fill="D0EAFF" w:themeFill="accent2" w:themeFillTint="1A"/>
            <w:noWrap/>
          </w:tcPr>
          <w:p w14:paraId="11128688" w14:textId="2225BEC3" w:rsidR="009055DA" w:rsidRPr="00445C08" w:rsidRDefault="009055DA" w:rsidP="009055DA">
            <w:pPr>
              <w:pStyle w:val="TableTextRight"/>
              <w:ind w:right="227"/>
            </w:pPr>
            <w:r w:rsidRPr="00046D66">
              <w:t>5.1</w:t>
            </w:r>
          </w:p>
        </w:tc>
      </w:tr>
      <w:tr w:rsidR="009055DA" w:rsidRPr="008645A6" w14:paraId="38981BD5" w14:textId="77777777" w:rsidTr="005B6715">
        <w:tc>
          <w:tcPr>
            <w:tcW w:w="1067" w:type="pct"/>
            <w:tcBorders>
              <w:top w:val="single" w:sz="4" w:space="0" w:color="FFFFFF" w:themeColor="background1"/>
              <w:bottom w:val="single" w:sz="4" w:space="0" w:color="FFFFFF" w:themeColor="background1"/>
            </w:tcBorders>
            <w:shd w:val="clear" w:color="auto" w:fill="D0EAFF" w:themeFill="accent2" w:themeFillTint="1A"/>
            <w:noWrap/>
          </w:tcPr>
          <w:p w14:paraId="711981F0" w14:textId="30523B1A" w:rsidR="009055DA" w:rsidRPr="00445C08" w:rsidRDefault="009055DA" w:rsidP="009055DA">
            <w:pPr>
              <w:pStyle w:val="TableText"/>
            </w:pPr>
            <w:r w:rsidRPr="007848BA">
              <w:t>Barwon Darling</w:t>
            </w:r>
            <w:r w:rsidR="004847D5">
              <w:rPr>
                <w:rFonts w:cs="Calibri"/>
              </w:rPr>
              <w:t>†</w:t>
            </w:r>
          </w:p>
        </w:tc>
        <w:tc>
          <w:tcPr>
            <w:tcW w:w="1897" w:type="pct"/>
            <w:tcBorders>
              <w:top w:val="single" w:sz="4" w:space="0" w:color="FFFFFF" w:themeColor="background1"/>
              <w:bottom w:val="single" w:sz="4" w:space="0" w:color="FFFFFF" w:themeColor="background1"/>
            </w:tcBorders>
            <w:shd w:val="clear" w:color="auto" w:fill="D0EAFF" w:themeFill="accent2" w:themeFillTint="1A"/>
            <w:noWrap/>
          </w:tcPr>
          <w:p w14:paraId="7A9AD0A4" w14:textId="7D97D767" w:rsidR="009055DA" w:rsidRPr="00445C08" w:rsidRDefault="009055DA" w:rsidP="009055DA">
            <w:pPr>
              <w:pStyle w:val="TableText"/>
            </w:pPr>
            <w:r w:rsidRPr="007848BA">
              <w:t>Lp1.1: Permanent lake</w:t>
            </w:r>
          </w:p>
        </w:tc>
        <w:tc>
          <w:tcPr>
            <w:tcW w:w="534" w:type="pct"/>
            <w:tcBorders>
              <w:top w:val="single" w:sz="4" w:space="0" w:color="FFFFFF" w:themeColor="background1"/>
              <w:bottom w:val="single" w:sz="4" w:space="0" w:color="FFFFFF" w:themeColor="background1"/>
            </w:tcBorders>
            <w:shd w:val="clear" w:color="auto" w:fill="D0EAFF" w:themeFill="accent2" w:themeFillTint="1A"/>
            <w:noWrap/>
          </w:tcPr>
          <w:p w14:paraId="2043188B" w14:textId="452F79B0" w:rsidR="009055DA" w:rsidRPr="00445C08" w:rsidRDefault="009055DA" w:rsidP="009055DA">
            <w:pPr>
              <w:pStyle w:val="TableTextRight"/>
            </w:pPr>
            <w:r w:rsidRPr="007848BA">
              <w:t>31,697</w:t>
            </w:r>
          </w:p>
        </w:tc>
        <w:tc>
          <w:tcPr>
            <w:tcW w:w="519" w:type="pct"/>
            <w:tcBorders>
              <w:top w:val="single" w:sz="4" w:space="0" w:color="FFFFFF" w:themeColor="background1"/>
              <w:bottom w:val="single" w:sz="4" w:space="0" w:color="FFFFFF" w:themeColor="background1"/>
            </w:tcBorders>
            <w:shd w:val="clear" w:color="auto" w:fill="D0EAFF" w:themeFill="accent2" w:themeFillTint="1A"/>
            <w:noWrap/>
          </w:tcPr>
          <w:p w14:paraId="491154CD" w14:textId="495C24BC" w:rsidR="009055DA" w:rsidRPr="00445C08" w:rsidRDefault="009055DA" w:rsidP="009055DA">
            <w:pPr>
              <w:pStyle w:val="TableTextRight"/>
            </w:pPr>
            <w:r w:rsidRPr="007848BA">
              <w:t>9,212</w:t>
            </w:r>
          </w:p>
        </w:tc>
        <w:tc>
          <w:tcPr>
            <w:tcW w:w="424" w:type="pct"/>
            <w:tcBorders>
              <w:top w:val="single" w:sz="4" w:space="0" w:color="FFFFFF" w:themeColor="background1"/>
              <w:bottom w:val="single" w:sz="4" w:space="0" w:color="FFFFFF" w:themeColor="background1"/>
            </w:tcBorders>
            <w:shd w:val="clear" w:color="auto" w:fill="D0EAFF" w:themeFill="accent2" w:themeFillTint="1A"/>
            <w:noWrap/>
          </w:tcPr>
          <w:p w14:paraId="38EF212D" w14:textId="6EFA2B4B" w:rsidR="009055DA" w:rsidRPr="00445C08" w:rsidRDefault="009055DA" w:rsidP="009055DA">
            <w:pPr>
              <w:pStyle w:val="TableTextRight"/>
            </w:pPr>
            <w:r w:rsidRPr="007848BA">
              <w:t>22</w:t>
            </w:r>
          </w:p>
        </w:tc>
        <w:tc>
          <w:tcPr>
            <w:tcW w:w="559" w:type="pct"/>
            <w:tcBorders>
              <w:top w:val="single" w:sz="4" w:space="0" w:color="FFFFFF" w:themeColor="background1"/>
              <w:bottom w:val="single" w:sz="4" w:space="0" w:color="FFFFFF" w:themeColor="background1"/>
            </w:tcBorders>
            <w:shd w:val="clear" w:color="auto" w:fill="D0EAFF" w:themeFill="accent2" w:themeFillTint="1A"/>
            <w:noWrap/>
          </w:tcPr>
          <w:p w14:paraId="48D899FB" w14:textId="24F2B4AE" w:rsidR="009055DA" w:rsidRPr="00445C08" w:rsidRDefault="009055DA" w:rsidP="009055DA">
            <w:pPr>
              <w:pStyle w:val="TableTextRight"/>
              <w:ind w:right="227"/>
            </w:pPr>
            <w:r w:rsidRPr="00046D66">
              <w:t>0.2</w:t>
            </w:r>
          </w:p>
        </w:tc>
      </w:tr>
      <w:tr w:rsidR="009055DA" w:rsidRPr="008645A6" w14:paraId="604308D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bottom w:val="single" w:sz="4" w:space="0" w:color="FFFFFF" w:themeColor="background1"/>
            </w:tcBorders>
            <w:shd w:val="clear" w:color="auto" w:fill="D0EAFF" w:themeFill="accent2" w:themeFillTint="1A"/>
            <w:noWrap/>
          </w:tcPr>
          <w:p w14:paraId="3E709890" w14:textId="5FBECEA0" w:rsidR="009055DA" w:rsidRPr="00445C08" w:rsidRDefault="009055DA" w:rsidP="009055DA">
            <w:pPr>
              <w:pStyle w:val="TableText"/>
            </w:pPr>
            <w:r w:rsidRPr="007848BA">
              <w:t>Barwon Darling</w:t>
            </w:r>
            <w:r w:rsidR="004847D5">
              <w:rPr>
                <w:rFonts w:cs="Calibri"/>
              </w:rPr>
              <w:t>†</w:t>
            </w:r>
          </w:p>
        </w:tc>
        <w:tc>
          <w:tcPr>
            <w:tcW w:w="1897" w:type="pct"/>
            <w:tcBorders>
              <w:top w:val="single" w:sz="4" w:space="0" w:color="FFFFFF" w:themeColor="background1"/>
              <w:bottom w:val="single" w:sz="4" w:space="0" w:color="FFFFFF" w:themeColor="background1"/>
            </w:tcBorders>
            <w:shd w:val="clear" w:color="auto" w:fill="D0EAFF" w:themeFill="accent2" w:themeFillTint="1A"/>
            <w:noWrap/>
          </w:tcPr>
          <w:p w14:paraId="0099B285" w14:textId="079AB497" w:rsidR="009055DA" w:rsidRPr="00445C08" w:rsidRDefault="009055DA" w:rsidP="009055DA">
            <w:pPr>
              <w:pStyle w:val="TableText"/>
            </w:pPr>
            <w:r w:rsidRPr="007848BA">
              <w:t>Pt1.6.2: Temporary woodland swamp</w:t>
            </w:r>
          </w:p>
        </w:tc>
        <w:tc>
          <w:tcPr>
            <w:tcW w:w="534" w:type="pct"/>
            <w:tcBorders>
              <w:top w:val="single" w:sz="4" w:space="0" w:color="FFFFFF" w:themeColor="background1"/>
              <w:bottom w:val="single" w:sz="4" w:space="0" w:color="FFFFFF" w:themeColor="background1"/>
            </w:tcBorders>
            <w:shd w:val="clear" w:color="auto" w:fill="D0EAFF" w:themeFill="accent2" w:themeFillTint="1A"/>
            <w:noWrap/>
          </w:tcPr>
          <w:p w14:paraId="23624281" w14:textId="550ECBD0" w:rsidR="009055DA" w:rsidRPr="00445C08" w:rsidRDefault="009055DA" w:rsidP="009055DA">
            <w:pPr>
              <w:pStyle w:val="TableTextRight"/>
            </w:pPr>
            <w:r w:rsidRPr="007848BA">
              <w:t>16,305</w:t>
            </w:r>
          </w:p>
        </w:tc>
        <w:tc>
          <w:tcPr>
            <w:tcW w:w="519" w:type="pct"/>
            <w:tcBorders>
              <w:top w:val="single" w:sz="4" w:space="0" w:color="FFFFFF" w:themeColor="background1"/>
              <w:bottom w:val="single" w:sz="4" w:space="0" w:color="FFFFFF" w:themeColor="background1"/>
            </w:tcBorders>
            <w:shd w:val="clear" w:color="auto" w:fill="D0EAFF" w:themeFill="accent2" w:themeFillTint="1A"/>
            <w:noWrap/>
          </w:tcPr>
          <w:p w14:paraId="0B9E0C76" w14:textId="33ADC4ED" w:rsidR="009055DA" w:rsidRPr="00445C08" w:rsidRDefault="009055DA" w:rsidP="009055DA">
            <w:pPr>
              <w:pStyle w:val="TableTextRight"/>
            </w:pPr>
            <w:r w:rsidRPr="007848BA">
              <w:t>19</w:t>
            </w:r>
          </w:p>
        </w:tc>
        <w:tc>
          <w:tcPr>
            <w:tcW w:w="424" w:type="pct"/>
            <w:tcBorders>
              <w:top w:val="single" w:sz="4" w:space="0" w:color="FFFFFF" w:themeColor="background1"/>
              <w:bottom w:val="single" w:sz="4" w:space="0" w:color="FFFFFF" w:themeColor="background1"/>
            </w:tcBorders>
            <w:shd w:val="clear" w:color="auto" w:fill="D0EAFF" w:themeFill="accent2" w:themeFillTint="1A"/>
            <w:noWrap/>
          </w:tcPr>
          <w:p w14:paraId="4950AF52" w14:textId="2C689430" w:rsidR="009055DA" w:rsidRPr="00445C08" w:rsidRDefault="009055DA" w:rsidP="009055DA">
            <w:pPr>
              <w:pStyle w:val="TableTextRight"/>
            </w:pPr>
            <w:r w:rsidRPr="007848BA">
              <w:t>19</w:t>
            </w:r>
          </w:p>
        </w:tc>
        <w:tc>
          <w:tcPr>
            <w:tcW w:w="559" w:type="pct"/>
            <w:tcBorders>
              <w:top w:val="single" w:sz="4" w:space="0" w:color="FFFFFF" w:themeColor="background1"/>
              <w:bottom w:val="single" w:sz="4" w:space="0" w:color="FFFFFF" w:themeColor="background1"/>
            </w:tcBorders>
            <w:shd w:val="clear" w:color="auto" w:fill="D0EAFF" w:themeFill="accent2" w:themeFillTint="1A"/>
            <w:noWrap/>
          </w:tcPr>
          <w:p w14:paraId="3762B192" w14:textId="3B6A01B1" w:rsidR="009055DA" w:rsidRPr="00445C08" w:rsidRDefault="009055DA" w:rsidP="009055DA">
            <w:pPr>
              <w:pStyle w:val="TableTextRight"/>
              <w:ind w:right="227"/>
            </w:pPr>
            <w:r w:rsidRPr="00046D66">
              <w:t>100.0</w:t>
            </w:r>
          </w:p>
        </w:tc>
      </w:tr>
      <w:tr w:rsidR="009055DA" w:rsidRPr="008645A6" w14:paraId="382A09DD" w14:textId="77777777" w:rsidTr="005B6715">
        <w:tc>
          <w:tcPr>
            <w:tcW w:w="1067" w:type="pct"/>
            <w:tcBorders>
              <w:top w:val="single" w:sz="4" w:space="0" w:color="FFFFFF" w:themeColor="background1"/>
              <w:bottom w:val="nil"/>
            </w:tcBorders>
            <w:shd w:val="clear" w:color="auto" w:fill="D0EAFF" w:themeFill="accent2" w:themeFillTint="1A"/>
            <w:noWrap/>
          </w:tcPr>
          <w:p w14:paraId="06B772BC" w14:textId="0F6C785C" w:rsidR="009055DA" w:rsidRPr="00445C08" w:rsidRDefault="009055DA" w:rsidP="009055DA">
            <w:pPr>
              <w:pStyle w:val="TableText"/>
            </w:pPr>
            <w:r w:rsidRPr="007848BA">
              <w:t>Barwon Darling</w:t>
            </w:r>
            <w:r w:rsidR="004847D5">
              <w:rPr>
                <w:rFonts w:cs="Calibri"/>
              </w:rPr>
              <w:t>†</w:t>
            </w:r>
          </w:p>
        </w:tc>
        <w:tc>
          <w:tcPr>
            <w:tcW w:w="1897" w:type="pct"/>
            <w:tcBorders>
              <w:top w:val="single" w:sz="4" w:space="0" w:color="FFFFFF" w:themeColor="background1"/>
              <w:bottom w:val="nil"/>
            </w:tcBorders>
            <w:shd w:val="clear" w:color="auto" w:fill="D0EAFF" w:themeFill="accent2" w:themeFillTint="1A"/>
            <w:noWrap/>
          </w:tcPr>
          <w:p w14:paraId="46B93A1D" w14:textId="51FCFB5F" w:rsidR="009055DA" w:rsidRPr="00445C08" w:rsidRDefault="009055DA" w:rsidP="009055DA">
            <w:pPr>
              <w:pStyle w:val="TableText"/>
            </w:pPr>
            <w:r w:rsidRPr="007848BA">
              <w:t>Pt2.3.2: Freshwater meadow</w:t>
            </w:r>
          </w:p>
        </w:tc>
        <w:tc>
          <w:tcPr>
            <w:tcW w:w="534" w:type="pct"/>
            <w:tcBorders>
              <w:top w:val="single" w:sz="4" w:space="0" w:color="FFFFFF" w:themeColor="background1"/>
              <w:bottom w:val="nil"/>
            </w:tcBorders>
            <w:shd w:val="clear" w:color="auto" w:fill="D0EAFF" w:themeFill="accent2" w:themeFillTint="1A"/>
            <w:noWrap/>
          </w:tcPr>
          <w:p w14:paraId="4AF73DA1" w14:textId="714440B4" w:rsidR="009055DA" w:rsidRPr="00445C08" w:rsidRDefault="009055DA" w:rsidP="009055DA">
            <w:pPr>
              <w:pStyle w:val="TableTextRight"/>
            </w:pPr>
            <w:r w:rsidRPr="007848BA">
              <w:t>941</w:t>
            </w:r>
          </w:p>
        </w:tc>
        <w:tc>
          <w:tcPr>
            <w:tcW w:w="519" w:type="pct"/>
            <w:tcBorders>
              <w:top w:val="single" w:sz="4" w:space="0" w:color="FFFFFF" w:themeColor="background1"/>
              <w:bottom w:val="nil"/>
            </w:tcBorders>
            <w:shd w:val="clear" w:color="auto" w:fill="D0EAFF" w:themeFill="accent2" w:themeFillTint="1A"/>
            <w:noWrap/>
          </w:tcPr>
          <w:p w14:paraId="0A043431" w14:textId="62732762" w:rsidR="009055DA" w:rsidRPr="00445C08" w:rsidRDefault="009055DA" w:rsidP="009055DA">
            <w:pPr>
              <w:pStyle w:val="TableTextRight"/>
            </w:pPr>
            <w:r w:rsidRPr="007848BA">
              <w:t>46</w:t>
            </w:r>
          </w:p>
        </w:tc>
        <w:tc>
          <w:tcPr>
            <w:tcW w:w="424" w:type="pct"/>
            <w:tcBorders>
              <w:top w:val="single" w:sz="4" w:space="0" w:color="FFFFFF" w:themeColor="background1"/>
              <w:bottom w:val="nil"/>
            </w:tcBorders>
            <w:shd w:val="clear" w:color="auto" w:fill="D0EAFF" w:themeFill="accent2" w:themeFillTint="1A"/>
            <w:noWrap/>
          </w:tcPr>
          <w:p w14:paraId="5E52E216" w14:textId="76BACD50" w:rsidR="009055DA" w:rsidRPr="00445C08" w:rsidRDefault="009055DA" w:rsidP="009055DA">
            <w:pPr>
              <w:pStyle w:val="TableTextRight"/>
            </w:pPr>
            <w:r w:rsidRPr="007848BA">
              <w:t>4</w:t>
            </w:r>
          </w:p>
        </w:tc>
        <w:tc>
          <w:tcPr>
            <w:tcW w:w="559" w:type="pct"/>
            <w:tcBorders>
              <w:top w:val="single" w:sz="4" w:space="0" w:color="FFFFFF" w:themeColor="background1"/>
              <w:bottom w:val="nil"/>
            </w:tcBorders>
            <w:shd w:val="clear" w:color="auto" w:fill="D0EAFF" w:themeFill="accent2" w:themeFillTint="1A"/>
            <w:noWrap/>
          </w:tcPr>
          <w:p w14:paraId="2CB85F3A" w14:textId="75DA7F4D" w:rsidR="009055DA" w:rsidRPr="00445C08" w:rsidRDefault="009055DA" w:rsidP="009055DA">
            <w:pPr>
              <w:pStyle w:val="TableTextRight"/>
              <w:ind w:right="227"/>
            </w:pPr>
            <w:r w:rsidRPr="00046D66">
              <w:t>8.7</w:t>
            </w:r>
          </w:p>
        </w:tc>
      </w:tr>
      <w:tr w:rsidR="009055DA" w:rsidRPr="008645A6" w14:paraId="4E26289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nil"/>
            </w:tcBorders>
            <w:noWrap/>
          </w:tcPr>
          <w:p w14:paraId="3FC93C4D" w14:textId="3E43FA72" w:rsidR="009055DA" w:rsidRPr="00445C08" w:rsidRDefault="009055DA" w:rsidP="009055DA">
            <w:pPr>
              <w:pStyle w:val="TableText"/>
            </w:pPr>
            <w:r w:rsidRPr="007848BA">
              <w:t>Barwon Darling</w:t>
            </w:r>
          </w:p>
        </w:tc>
        <w:tc>
          <w:tcPr>
            <w:tcW w:w="1897" w:type="pct"/>
            <w:tcBorders>
              <w:top w:val="nil"/>
            </w:tcBorders>
            <w:noWrap/>
          </w:tcPr>
          <w:p w14:paraId="261B27B9" w14:textId="50EBCCF1" w:rsidR="009055DA" w:rsidRPr="00445C08" w:rsidRDefault="009055DA" w:rsidP="009055DA">
            <w:pPr>
              <w:pStyle w:val="TableText"/>
            </w:pPr>
            <w:r w:rsidRPr="007848BA">
              <w:t>Pt2.2.2: Temporary sedge/grass/forb marsh</w:t>
            </w:r>
          </w:p>
        </w:tc>
        <w:tc>
          <w:tcPr>
            <w:tcW w:w="534" w:type="pct"/>
            <w:tcBorders>
              <w:top w:val="nil"/>
            </w:tcBorders>
            <w:noWrap/>
          </w:tcPr>
          <w:p w14:paraId="7ACF9E33" w14:textId="0122181D" w:rsidR="009055DA" w:rsidRPr="00445C08" w:rsidRDefault="009055DA" w:rsidP="009055DA">
            <w:pPr>
              <w:pStyle w:val="TableTextRight"/>
            </w:pPr>
            <w:r w:rsidRPr="007848BA">
              <w:t>16,658</w:t>
            </w:r>
          </w:p>
        </w:tc>
        <w:tc>
          <w:tcPr>
            <w:tcW w:w="519" w:type="pct"/>
            <w:tcBorders>
              <w:top w:val="nil"/>
            </w:tcBorders>
            <w:noWrap/>
          </w:tcPr>
          <w:p w14:paraId="09F4FB00" w14:textId="1403CCDB" w:rsidR="009055DA" w:rsidRPr="00445C08" w:rsidRDefault="009055DA" w:rsidP="009055DA">
            <w:pPr>
              <w:pStyle w:val="TableTextRight"/>
            </w:pPr>
            <w:r w:rsidRPr="007848BA">
              <w:t>567</w:t>
            </w:r>
          </w:p>
        </w:tc>
        <w:tc>
          <w:tcPr>
            <w:tcW w:w="424" w:type="pct"/>
            <w:tcBorders>
              <w:top w:val="nil"/>
            </w:tcBorders>
            <w:noWrap/>
          </w:tcPr>
          <w:p w14:paraId="164DD4D7" w14:textId="70D6A980" w:rsidR="009055DA" w:rsidRPr="00445C08" w:rsidRDefault="009055DA" w:rsidP="009055DA">
            <w:pPr>
              <w:pStyle w:val="TableTextRight"/>
            </w:pPr>
            <w:r w:rsidRPr="007848BA">
              <w:t>0</w:t>
            </w:r>
          </w:p>
        </w:tc>
        <w:tc>
          <w:tcPr>
            <w:tcW w:w="559" w:type="pct"/>
            <w:tcBorders>
              <w:top w:val="nil"/>
            </w:tcBorders>
            <w:noWrap/>
          </w:tcPr>
          <w:p w14:paraId="42EB0B88" w14:textId="31F55BA5" w:rsidR="009055DA" w:rsidRPr="00445C08" w:rsidRDefault="009055DA" w:rsidP="009055DA">
            <w:pPr>
              <w:pStyle w:val="TableTextRight"/>
              <w:ind w:right="227"/>
            </w:pPr>
            <w:r w:rsidRPr="00046D66">
              <w:t>0</w:t>
            </w:r>
          </w:p>
        </w:tc>
      </w:tr>
      <w:tr w:rsidR="009055DA" w:rsidRPr="008645A6" w14:paraId="131912BA" w14:textId="77777777" w:rsidTr="005B6715">
        <w:tc>
          <w:tcPr>
            <w:tcW w:w="1067" w:type="pct"/>
            <w:noWrap/>
          </w:tcPr>
          <w:p w14:paraId="28EEF315" w14:textId="64C19BD8" w:rsidR="009055DA" w:rsidRPr="00445C08" w:rsidRDefault="009055DA" w:rsidP="009055DA">
            <w:pPr>
              <w:pStyle w:val="TableText"/>
            </w:pPr>
            <w:r w:rsidRPr="007848BA">
              <w:t>Barwon Darling</w:t>
            </w:r>
          </w:p>
        </w:tc>
        <w:tc>
          <w:tcPr>
            <w:tcW w:w="1897" w:type="pct"/>
            <w:noWrap/>
          </w:tcPr>
          <w:p w14:paraId="71F02D24" w14:textId="72849DC9" w:rsidR="009055DA" w:rsidRPr="00445C08" w:rsidRDefault="009055DA" w:rsidP="009055DA">
            <w:pPr>
              <w:pStyle w:val="TableText"/>
            </w:pPr>
            <w:r w:rsidRPr="007848BA">
              <w:t>Pt1.1.2: Temporary river red gum swamp</w:t>
            </w:r>
          </w:p>
        </w:tc>
        <w:tc>
          <w:tcPr>
            <w:tcW w:w="534" w:type="pct"/>
            <w:noWrap/>
          </w:tcPr>
          <w:p w14:paraId="2600A6FB" w14:textId="64A60C92" w:rsidR="009055DA" w:rsidRPr="00445C08" w:rsidRDefault="009055DA" w:rsidP="009055DA">
            <w:pPr>
              <w:pStyle w:val="TableTextRight"/>
            </w:pPr>
            <w:r w:rsidRPr="007848BA">
              <w:t>378</w:t>
            </w:r>
          </w:p>
        </w:tc>
        <w:tc>
          <w:tcPr>
            <w:tcW w:w="519" w:type="pct"/>
            <w:noWrap/>
          </w:tcPr>
          <w:p w14:paraId="0212AA0D" w14:textId="513D3440" w:rsidR="009055DA" w:rsidRPr="00445C08" w:rsidRDefault="009055DA" w:rsidP="009055DA">
            <w:pPr>
              <w:pStyle w:val="TableTextRight"/>
            </w:pPr>
            <w:r w:rsidRPr="007848BA">
              <w:t>372</w:t>
            </w:r>
          </w:p>
        </w:tc>
        <w:tc>
          <w:tcPr>
            <w:tcW w:w="424" w:type="pct"/>
            <w:noWrap/>
          </w:tcPr>
          <w:p w14:paraId="21127769" w14:textId="340A54B7" w:rsidR="009055DA" w:rsidRPr="00445C08" w:rsidRDefault="009055DA" w:rsidP="009055DA">
            <w:pPr>
              <w:pStyle w:val="TableTextRight"/>
            </w:pPr>
            <w:r w:rsidRPr="007848BA">
              <w:t>0</w:t>
            </w:r>
          </w:p>
        </w:tc>
        <w:tc>
          <w:tcPr>
            <w:tcW w:w="559" w:type="pct"/>
            <w:noWrap/>
          </w:tcPr>
          <w:p w14:paraId="5C7BC3F2" w14:textId="4E73C475" w:rsidR="009055DA" w:rsidRPr="00445C08" w:rsidRDefault="009055DA" w:rsidP="009055DA">
            <w:pPr>
              <w:pStyle w:val="TableTextRight"/>
              <w:ind w:right="227"/>
            </w:pPr>
            <w:r w:rsidRPr="00046D66">
              <w:t>0</w:t>
            </w:r>
          </w:p>
        </w:tc>
      </w:tr>
      <w:tr w:rsidR="009055DA" w:rsidRPr="008645A6" w14:paraId="274E1DFC"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73E93AA" w14:textId="12524C0A" w:rsidR="009055DA" w:rsidRPr="008645A6" w:rsidRDefault="009055DA" w:rsidP="009055DA">
            <w:pPr>
              <w:pStyle w:val="TableText"/>
            </w:pPr>
            <w:r w:rsidRPr="007848BA">
              <w:t>Barwon Darling</w:t>
            </w:r>
          </w:p>
        </w:tc>
        <w:tc>
          <w:tcPr>
            <w:tcW w:w="1897" w:type="pct"/>
            <w:noWrap/>
            <w:hideMark/>
          </w:tcPr>
          <w:p w14:paraId="06B38CBF" w14:textId="640C50C3" w:rsidR="009055DA" w:rsidRPr="008645A6" w:rsidRDefault="009055DA" w:rsidP="009055DA">
            <w:pPr>
              <w:pStyle w:val="TableText"/>
            </w:pPr>
            <w:r w:rsidRPr="007848BA">
              <w:t>Pt1.2.2: Temporary black box swamp</w:t>
            </w:r>
          </w:p>
        </w:tc>
        <w:tc>
          <w:tcPr>
            <w:tcW w:w="534" w:type="pct"/>
            <w:noWrap/>
            <w:hideMark/>
          </w:tcPr>
          <w:p w14:paraId="312B2067" w14:textId="123FC08D" w:rsidR="009055DA" w:rsidRPr="008645A6" w:rsidRDefault="009055DA" w:rsidP="009055DA">
            <w:pPr>
              <w:pStyle w:val="TableTextRight"/>
            </w:pPr>
            <w:r w:rsidRPr="007848BA">
              <w:t>2,957</w:t>
            </w:r>
          </w:p>
        </w:tc>
        <w:tc>
          <w:tcPr>
            <w:tcW w:w="519" w:type="pct"/>
            <w:noWrap/>
            <w:hideMark/>
          </w:tcPr>
          <w:p w14:paraId="5E86DEEA" w14:textId="21EDDABC" w:rsidR="009055DA" w:rsidRPr="008645A6" w:rsidRDefault="009055DA" w:rsidP="009055DA">
            <w:pPr>
              <w:pStyle w:val="TableTextRight"/>
            </w:pPr>
            <w:r w:rsidRPr="007848BA">
              <w:t>141</w:t>
            </w:r>
          </w:p>
        </w:tc>
        <w:tc>
          <w:tcPr>
            <w:tcW w:w="424" w:type="pct"/>
            <w:noWrap/>
            <w:hideMark/>
          </w:tcPr>
          <w:p w14:paraId="7722AC7E" w14:textId="7008D0FE" w:rsidR="009055DA" w:rsidRPr="008645A6" w:rsidRDefault="009055DA" w:rsidP="009055DA">
            <w:pPr>
              <w:pStyle w:val="TableTextRight"/>
            </w:pPr>
            <w:r w:rsidRPr="007848BA">
              <w:t>0</w:t>
            </w:r>
          </w:p>
        </w:tc>
        <w:tc>
          <w:tcPr>
            <w:tcW w:w="559" w:type="pct"/>
            <w:noWrap/>
            <w:hideMark/>
          </w:tcPr>
          <w:p w14:paraId="084056C9" w14:textId="44D5594E" w:rsidR="009055DA" w:rsidRPr="008645A6" w:rsidRDefault="009055DA" w:rsidP="009055DA">
            <w:pPr>
              <w:pStyle w:val="TableTextRight"/>
              <w:ind w:right="227"/>
            </w:pPr>
            <w:r w:rsidRPr="00046D66">
              <w:t>0</w:t>
            </w:r>
          </w:p>
        </w:tc>
      </w:tr>
      <w:tr w:rsidR="009055DA" w:rsidRPr="008645A6" w14:paraId="0E9534BE" w14:textId="77777777" w:rsidTr="005B6715">
        <w:tc>
          <w:tcPr>
            <w:tcW w:w="1067" w:type="pct"/>
            <w:noWrap/>
            <w:hideMark/>
          </w:tcPr>
          <w:p w14:paraId="7AE11287" w14:textId="25D4FAAD" w:rsidR="009055DA" w:rsidRPr="008645A6" w:rsidRDefault="009055DA" w:rsidP="009055DA">
            <w:pPr>
              <w:pStyle w:val="TableText"/>
            </w:pPr>
            <w:r w:rsidRPr="007848BA">
              <w:t>Barwon Darling</w:t>
            </w:r>
          </w:p>
        </w:tc>
        <w:tc>
          <w:tcPr>
            <w:tcW w:w="1897" w:type="pct"/>
            <w:noWrap/>
            <w:hideMark/>
          </w:tcPr>
          <w:p w14:paraId="2790B7E9" w14:textId="2F9F52CB" w:rsidR="009055DA" w:rsidRPr="008645A6" w:rsidRDefault="009055DA" w:rsidP="009055DA">
            <w:pPr>
              <w:pStyle w:val="TableText"/>
            </w:pPr>
            <w:r w:rsidRPr="007848BA">
              <w:t>Pt3.1.2: Clay pan</w:t>
            </w:r>
          </w:p>
        </w:tc>
        <w:tc>
          <w:tcPr>
            <w:tcW w:w="534" w:type="pct"/>
            <w:noWrap/>
            <w:hideMark/>
          </w:tcPr>
          <w:p w14:paraId="75EC2AA7" w14:textId="15875884" w:rsidR="009055DA" w:rsidRPr="008645A6" w:rsidRDefault="009055DA" w:rsidP="009055DA">
            <w:pPr>
              <w:pStyle w:val="TableTextRight"/>
            </w:pPr>
            <w:r w:rsidRPr="007848BA">
              <w:t>175</w:t>
            </w:r>
          </w:p>
        </w:tc>
        <w:tc>
          <w:tcPr>
            <w:tcW w:w="519" w:type="pct"/>
            <w:noWrap/>
            <w:hideMark/>
          </w:tcPr>
          <w:p w14:paraId="002D2DAD" w14:textId="43A751CA" w:rsidR="009055DA" w:rsidRPr="008645A6" w:rsidRDefault="009055DA" w:rsidP="009055DA">
            <w:pPr>
              <w:pStyle w:val="TableTextRight"/>
            </w:pPr>
            <w:r w:rsidRPr="007848BA">
              <w:t>86</w:t>
            </w:r>
          </w:p>
        </w:tc>
        <w:tc>
          <w:tcPr>
            <w:tcW w:w="424" w:type="pct"/>
            <w:noWrap/>
            <w:hideMark/>
          </w:tcPr>
          <w:p w14:paraId="603DF3A1" w14:textId="725D5135" w:rsidR="009055DA" w:rsidRPr="008645A6" w:rsidRDefault="009055DA" w:rsidP="009055DA">
            <w:pPr>
              <w:pStyle w:val="TableTextRight"/>
            </w:pPr>
            <w:r w:rsidRPr="007848BA">
              <w:t>0</w:t>
            </w:r>
          </w:p>
        </w:tc>
        <w:tc>
          <w:tcPr>
            <w:tcW w:w="559" w:type="pct"/>
            <w:noWrap/>
            <w:hideMark/>
          </w:tcPr>
          <w:p w14:paraId="43B840A8" w14:textId="0B1C4542" w:rsidR="009055DA" w:rsidRPr="008645A6" w:rsidRDefault="009055DA" w:rsidP="009055DA">
            <w:pPr>
              <w:pStyle w:val="TableTextRight"/>
              <w:ind w:right="227"/>
            </w:pPr>
            <w:r w:rsidRPr="00046D66">
              <w:t>0</w:t>
            </w:r>
          </w:p>
        </w:tc>
      </w:tr>
      <w:tr w:rsidR="009055DA" w:rsidRPr="008645A6" w14:paraId="439B619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D1509FC" w14:textId="24AEE922" w:rsidR="009055DA" w:rsidRPr="008645A6" w:rsidRDefault="009055DA" w:rsidP="009055DA">
            <w:pPr>
              <w:pStyle w:val="TableText"/>
            </w:pPr>
            <w:r w:rsidRPr="007848BA">
              <w:lastRenderedPageBreak/>
              <w:t>Barwon Darling</w:t>
            </w:r>
          </w:p>
        </w:tc>
        <w:tc>
          <w:tcPr>
            <w:tcW w:w="1897" w:type="pct"/>
            <w:noWrap/>
            <w:hideMark/>
          </w:tcPr>
          <w:p w14:paraId="7B2CBB6B" w14:textId="5C45E96E" w:rsidR="009055DA" w:rsidRPr="008645A6" w:rsidRDefault="009055DA" w:rsidP="009055DA">
            <w:pPr>
              <w:pStyle w:val="TableText"/>
            </w:pPr>
            <w:r w:rsidRPr="007848BA">
              <w:t>Pt1.3.2: Temporary coolibah swamp</w:t>
            </w:r>
          </w:p>
        </w:tc>
        <w:tc>
          <w:tcPr>
            <w:tcW w:w="534" w:type="pct"/>
            <w:noWrap/>
            <w:hideMark/>
          </w:tcPr>
          <w:p w14:paraId="7E1F04E2" w14:textId="391A9C76" w:rsidR="009055DA" w:rsidRPr="008645A6" w:rsidRDefault="009055DA" w:rsidP="009055DA">
            <w:pPr>
              <w:pStyle w:val="TableTextRight"/>
            </w:pPr>
            <w:r w:rsidRPr="007848BA">
              <w:t>57</w:t>
            </w:r>
          </w:p>
        </w:tc>
        <w:tc>
          <w:tcPr>
            <w:tcW w:w="519" w:type="pct"/>
            <w:noWrap/>
            <w:hideMark/>
          </w:tcPr>
          <w:p w14:paraId="070B4C9D" w14:textId="5A9A16BF" w:rsidR="009055DA" w:rsidRPr="008645A6" w:rsidRDefault="009055DA" w:rsidP="009055DA">
            <w:pPr>
              <w:pStyle w:val="TableTextRight"/>
            </w:pPr>
            <w:r w:rsidRPr="007848BA">
              <w:t>15</w:t>
            </w:r>
          </w:p>
        </w:tc>
        <w:tc>
          <w:tcPr>
            <w:tcW w:w="424" w:type="pct"/>
            <w:noWrap/>
            <w:hideMark/>
          </w:tcPr>
          <w:p w14:paraId="5786D5E9" w14:textId="6FF40223" w:rsidR="009055DA" w:rsidRPr="008645A6" w:rsidRDefault="009055DA" w:rsidP="009055DA">
            <w:pPr>
              <w:pStyle w:val="TableTextRight"/>
            </w:pPr>
            <w:r w:rsidRPr="007848BA">
              <w:t>0</w:t>
            </w:r>
          </w:p>
        </w:tc>
        <w:tc>
          <w:tcPr>
            <w:tcW w:w="559" w:type="pct"/>
            <w:noWrap/>
            <w:hideMark/>
          </w:tcPr>
          <w:p w14:paraId="6AC9324B" w14:textId="60A692E3" w:rsidR="009055DA" w:rsidRPr="008645A6" w:rsidRDefault="009055DA" w:rsidP="009055DA">
            <w:pPr>
              <w:pStyle w:val="TableTextRight"/>
              <w:ind w:right="227"/>
            </w:pPr>
            <w:r w:rsidRPr="00046D66">
              <w:t>0</w:t>
            </w:r>
          </w:p>
        </w:tc>
      </w:tr>
      <w:tr w:rsidR="009055DA" w:rsidRPr="008645A6" w14:paraId="1EB68732" w14:textId="77777777" w:rsidTr="005B6715">
        <w:tc>
          <w:tcPr>
            <w:tcW w:w="1067" w:type="pct"/>
            <w:noWrap/>
            <w:hideMark/>
          </w:tcPr>
          <w:p w14:paraId="3AFC429D" w14:textId="60D454A4" w:rsidR="009055DA" w:rsidRPr="008645A6" w:rsidRDefault="009055DA" w:rsidP="009055DA">
            <w:pPr>
              <w:pStyle w:val="TableText"/>
            </w:pPr>
            <w:r w:rsidRPr="007848BA">
              <w:t>Barwon Darling</w:t>
            </w:r>
          </w:p>
        </w:tc>
        <w:tc>
          <w:tcPr>
            <w:tcW w:w="1897" w:type="pct"/>
            <w:noWrap/>
            <w:hideMark/>
          </w:tcPr>
          <w:p w14:paraId="7A944990" w14:textId="7D100B59" w:rsidR="009055DA" w:rsidRPr="008645A6" w:rsidRDefault="009055DA" w:rsidP="009055DA">
            <w:pPr>
              <w:pStyle w:val="TableText"/>
            </w:pPr>
            <w:r w:rsidRPr="007848BA">
              <w:t>Pt1.8.2: Temporary shrub swamp</w:t>
            </w:r>
          </w:p>
        </w:tc>
        <w:tc>
          <w:tcPr>
            <w:tcW w:w="534" w:type="pct"/>
            <w:noWrap/>
            <w:hideMark/>
          </w:tcPr>
          <w:p w14:paraId="25D712EC" w14:textId="18B5D6F9" w:rsidR="009055DA" w:rsidRPr="008645A6" w:rsidRDefault="009055DA" w:rsidP="009055DA">
            <w:pPr>
              <w:pStyle w:val="TableTextRight"/>
            </w:pPr>
            <w:r w:rsidRPr="007848BA">
              <w:t>11,009</w:t>
            </w:r>
          </w:p>
        </w:tc>
        <w:tc>
          <w:tcPr>
            <w:tcW w:w="519" w:type="pct"/>
            <w:noWrap/>
            <w:hideMark/>
          </w:tcPr>
          <w:p w14:paraId="46FDBA15" w14:textId="37714C6E" w:rsidR="009055DA" w:rsidRPr="008645A6" w:rsidRDefault="009055DA" w:rsidP="009055DA">
            <w:pPr>
              <w:pStyle w:val="TableTextRight"/>
            </w:pPr>
            <w:r w:rsidRPr="007848BA">
              <w:t>1</w:t>
            </w:r>
          </w:p>
        </w:tc>
        <w:tc>
          <w:tcPr>
            <w:tcW w:w="424" w:type="pct"/>
            <w:noWrap/>
            <w:hideMark/>
          </w:tcPr>
          <w:p w14:paraId="0ED88303" w14:textId="2EF568FE" w:rsidR="009055DA" w:rsidRPr="008645A6" w:rsidRDefault="009055DA" w:rsidP="009055DA">
            <w:pPr>
              <w:pStyle w:val="TableTextRight"/>
            </w:pPr>
            <w:r w:rsidRPr="007848BA">
              <w:t>0</w:t>
            </w:r>
          </w:p>
        </w:tc>
        <w:tc>
          <w:tcPr>
            <w:tcW w:w="559" w:type="pct"/>
            <w:noWrap/>
            <w:hideMark/>
          </w:tcPr>
          <w:p w14:paraId="2326B33A" w14:textId="3DF5C3DB" w:rsidR="009055DA" w:rsidRPr="008645A6" w:rsidRDefault="009055DA" w:rsidP="009055DA">
            <w:pPr>
              <w:pStyle w:val="TableTextRight"/>
              <w:ind w:right="227"/>
            </w:pPr>
            <w:r w:rsidRPr="00046D66">
              <w:t>0</w:t>
            </w:r>
          </w:p>
        </w:tc>
      </w:tr>
      <w:tr w:rsidR="009055DA" w:rsidRPr="008645A6" w14:paraId="0DB25464"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B6D5BCF" w14:textId="4D8D4AB3" w:rsidR="009055DA" w:rsidRPr="008645A6" w:rsidRDefault="009055DA" w:rsidP="009055DA">
            <w:pPr>
              <w:pStyle w:val="TableText"/>
            </w:pPr>
            <w:r w:rsidRPr="007848BA">
              <w:t>Barwon Darling</w:t>
            </w:r>
          </w:p>
        </w:tc>
        <w:tc>
          <w:tcPr>
            <w:tcW w:w="1897" w:type="pct"/>
            <w:noWrap/>
            <w:hideMark/>
          </w:tcPr>
          <w:p w14:paraId="0D67FB74" w14:textId="48400ED5" w:rsidR="009055DA" w:rsidRPr="008645A6" w:rsidRDefault="009055DA" w:rsidP="009055DA">
            <w:pPr>
              <w:pStyle w:val="TableText"/>
            </w:pPr>
            <w:r w:rsidRPr="007848BA">
              <w:t>Pp2.2.2: Permanent sedge/grass/forb marsh</w:t>
            </w:r>
          </w:p>
        </w:tc>
        <w:tc>
          <w:tcPr>
            <w:tcW w:w="534" w:type="pct"/>
            <w:noWrap/>
            <w:hideMark/>
          </w:tcPr>
          <w:p w14:paraId="69265027" w14:textId="1911E42B" w:rsidR="009055DA" w:rsidRPr="008645A6" w:rsidRDefault="009055DA" w:rsidP="009055DA">
            <w:pPr>
              <w:pStyle w:val="TableTextRight"/>
            </w:pPr>
            <w:r w:rsidRPr="007848BA">
              <w:t>5</w:t>
            </w:r>
          </w:p>
        </w:tc>
        <w:tc>
          <w:tcPr>
            <w:tcW w:w="519" w:type="pct"/>
            <w:noWrap/>
            <w:hideMark/>
          </w:tcPr>
          <w:p w14:paraId="7DDDDF27" w14:textId="4CEDD732" w:rsidR="009055DA" w:rsidRPr="008645A6" w:rsidRDefault="009055DA" w:rsidP="009055DA">
            <w:pPr>
              <w:pStyle w:val="TableTextRight"/>
            </w:pPr>
            <w:r w:rsidRPr="007848BA">
              <w:t>0</w:t>
            </w:r>
          </w:p>
        </w:tc>
        <w:tc>
          <w:tcPr>
            <w:tcW w:w="424" w:type="pct"/>
            <w:noWrap/>
            <w:hideMark/>
          </w:tcPr>
          <w:p w14:paraId="43C6C617" w14:textId="5FCB6A15" w:rsidR="009055DA" w:rsidRPr="008645A6" w:rsidRDefault="009055DA" w:rsidP="009055DA">
            <w:pPr>
              <w:pStyle w:val="TableTextRight"/>
            </w:pPr>
            <w:r w:rsidRPr="007848BA">
              <w:t>0</w:t>
            </w:r>
          </w:p>
        </w:tc>
        <w:tc>
          <w:tcPr>
            <w:tcW w:w="559" w:type="pct"/>
            <w:noWrap/>
            <w:hideMark/>
          </w:tcPr>
          <w:p w14:paraId="3BAA41FD" w14:textId="57BD00CF" w:rsidR="009055DA" w:rsidRPr="008645A6" w:rsidRDefault="009055DA" w:rsidP="009055DA">
            <w:pPr>
              <w:pStyle w:val="TableTextRight"/>
              <w:ind w:right="227"/>
            </w:pPr>
            <w:r w:rsidRPr="00046D66">
              <w:t>0</w:t>
            </w:r>
          </w:p>
        </w:tc>
      </w:tr>
      <w:tr w:rsidR="009055DA" w:rsidRPr="008645A6" w14:paraId="4452E8D8" w14:textId="77777777" w:rsidTr="005B6715">
        <w:tc>
          <w:tcPr>
            <w:tcW w:w="1067" w:type="pct"/>
            <w:tcBorders>
              <w:bottom w:val="nil"/>
            </w:tcBorders>
            <w:noWrap/>
            <w:hideMark/>
          </w:tcPr>
          <w:p w14:paraId="0D5C2CC4" w14:textId="37207FC6" w:rsidR="009055DA" w:rsidRPr="008645A6" w:rsidRDefault="009055DA" w:rsidP="009055DA">
            <w:pPr>
              <w:pStyle w:val="TableText"/>
            </w:pPr>
            <w:r w:rsidRPr="007848BA">
              <w:t>Barwon Darling</w:t>
            </w:r>
          </w:p>
        </w:tc>
        <w:tc>
          <w:tcPr>
            <w:tcW w:w="1897" w:type="pct"/>
            <w:tcBorders>
              <w:bottom w:val="nil"/>
            </w:tcBorders>
            <w:noWrap/>
            <w:hideMark/>
          </w:tcPr>
          <w:p w14:paraId="242E03AB" w14:textId="512B5908" w:rsidR="009055DA" w:rsidRPr="008645A6" w:rsidRDefault="009055DA" w:rsidP="009055DA">
            <w:pPr>
              <w:pStyle w:val="TableText"/>
            </w:pPr>
            <w:r w:rsidRPr="007848BA">
              <w:t>Pst2.2: Temporary salt marsh</w:t>
            </w:r>
          </w:p>
        </w:tc>
        <w:tc>
          <w:tcPr>
            <w:tcW w:w="534" w:type="pct"/>
            <w:tcBorders>
              <w:bottom w:val="nil"/>
            </w:tcBorders>
            <w:noWrap/>
            <w:hideMark/>
          </w:tcPr>
          <w:p w14:paraId="144F6DE6" w14:textId="26D838EC" w:rsidR="009055DA" w:rsidRPr="008645A6" w:rsidRDefault="009055DA" w:rsidP="009055DA">
            <w:pPr>
              <w:pStyle w:val="TableTextRight"/>
            </w:pPr>
            <w:r w:rsidRPr="007848BA">
              <w:t>3</w:t>
            </w:r>
          </w:p>
        </w:tc>
        <w:tc>
          <w:tcPr>
            <w:tcW w:w="519" w:type="pct"/>
            <w:tcBorders>
              <w:bottom w:val="nil"/>
            </w:tcBorders>
            <w:noWrap/>
            <w:hideMark/>
          </w:tcPr>
          <w:p w14:paraId="4637BB90" w14:textId="0CFE0B4D" w:rsidR="009055DA" w:rsidRPr="008645A6" w:rsidRDefault="009055DA" w:rsidP="009055DA">
            <w:pPr>
              <w:pStyle w:val="TableTextRight"/>
            </w:pPr>
            <w:r w:rsidRPr="007848BA">
              <w:t>0</w:t>
            </w:r>
          </w:p>
        </w:tc>
        <w:tc>
          <w:tcPr>
            <w:tcW w:w="424" w:type="pct"/>
            <w:tcBorders>
              <w:bottom w:val="nil"/>
            </w:tcBorders>
            <w:noWrap/>
            <w:hideMark/>
          </w:tcPr>
          <w:p w14:paraId="63236731" w14:textId="0489C2B1" w:rsidR="009055DA" w:rsidRPr="008645A6" w:rsidRDefault="009055DA" w:rsidP="009055DA">
            <w:pPr>
              <w:pStyle w:val="TableTextRight"/>
            </w:pPr>
            <w:r w:rsidRPr="007848BA">
              <w:t>0</w:t>
            </w:r>
          </w:p>
        </w:tc>
        <w:tc>
          <w:tcPr>
            <w:tcW w:w="559" w:type="pct"/>
            <w:tcBorders>
              <w:bottom w:val="nil"/>
            </w:tcBorders>
            <w:noWrap/>
            <w:hideMark/>
          </w:tcPr>
          <w:p w14:paraId="603AA182" w14:textId="6C0CB6D1" w:rsidR="009055DA" w:rsidRPr="008645A6" w:rsidRDefault="009055DA" w:rsidP="009055DA">
            <w:pPr>
              <w:pStyle w:val="TableTextRight"/>
              <w:ind w:right="227"/>
            </w:pPr>
            <w:r w:rsidRPr="00046D66">
              <w:t>0</w:t>
            </w:r>
          </w:p>
        </w:tc>
      </w:tr>
      <w:tr w:rsidR="009055DA" w:rsidRPr="008645A6" w14:paraId="67B1C02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3BBB8088" w14:textId="43E25572" w:rsidR="009055DA" w:rsidRPr="008645A6" w:rsidRDefault="009055DA" w:rsidP="009055DA">
            <w:pPr>
              <w:pStyle w:val="TableText"/>
            </w:pPr>
            <w:r w:rsidRPr="007848BA">
              <w:t>Border Rivers</w:t>
            </w:r>
            <w:r w:rsidR="004847D5">
              <w:rPr>
                <w:rFonts w:cs="Calibri"/>
              </w:rPr>
              <w:t>†</w:t>
            </w:r>
          </w:p>
        </w:tc>
        <w:tc>
          <w:tcPr>
            <w:tcW w:w="1897" w:type="pct"/>
            <w:tcBorders>
              <w:bottom w:val="nil"/>
            </w:tcBorders>
            <w:shd w:val="clear" w:color="auto" w:fill="D0EAFF" w:themeFill="accent2" w:themeFillTint="1A"/>
            <w:noWrap/>
            <w:hideMark/>
          </w:tcPr>
          <w:p w14:paraId="233EC7FC" w14:textId="2537824F" w:rsidR="009055DA" w:rsidRPr="008645A6" w:rsidRDefault="009055DA" w:rsidP="009055DA">
            <w:pPr>
              <w:pStyle w:val="TableText"/>
            </w:pPr>
            <w:r w:rsidRPr="007848BA">
              <w:t>Pt2.3.2: Freshwater meadow</w:t>
            </w:r>
          </w:p>
        </w:tc>
        <w:tc>
          <w:tcPr>
            <w:tcW w:w="534" w:type="pct"/>
            <w:tcBorders>
              <w:bottom w:val="nil"/>
            </w:tcBorders>
            <w:shd w:val="clear" w:color="auto" w:fill="D0EAFF" w:themeFill="accent2" w:themeFillTint="1A"/>
            <w:noWrap/>
            <w:hideMark/>
          </w:tcPr>
          <w:p w14:paraId="3A8ADB93" w14:textId="4A61B480" w:rsidR="009055DA" w:rsidRPr="008645A6" w:rsidRDefault="009055DA" w:rsidP="009055DA">
            <w:pPr>
              <w:pStyle w:val="TableTextRight"/>
            </w:pPr>
            <w:r w:rsidRPr="007848BA">
              <w:t>1,924</w:t>
            </w:r>
          </w:p>
        </w:tc>
        <w:tc>
          <w:tcPr>
            <w:tcW w:w="519" w:type="pct"/>
            <w:tcBorders>
              <w:bottom w:val="nil"/>
            </w:tcBorders>
            <w:shd w:val="clear" w:color="auto" w:fill="D0EAFF" w:themeFill="accent2" w:themeFillTint="1A"/>
            <w:noWrap/>
            <w:hideMark/>
          </w:tcPr>
          <w:p w14:paraId="7C1665C0" w14:textId="0C16D0D1" w:rsidR="009055DA" w:rsidRPr="008645A6" w:rsidRDefault="009055DA" w:rsidP="009055DA">
            <w:pPr>
              <w:pStyle w:val="TableTextRight"/>
            </w:pPr>
            <w:r w:rsidRPr="007848BA">
              <w:t>785</w:t>
            </w:r>
          </w:p>
        </w:tc>
        <w:tc>
          <w:tcPr>
            <w:tcW w:w="424" w:type="pct"/>
            <w:tcBorders>
              <w:bottom w:val="nil"/>
            </w:tcBorders>
            <w:shd w:val="clear" w:color="auto" w:fill="D0EAFF" w:themeFill="accent2" w:themeFillTint="1A"/>
            <w:noWrap/>
            <w:hideMark/>
          </w:tcPr>
          <w:p w14:paraId="024A5E4E" w14:textId="061DFB71" w:rsidR="009055DA" w:rsidRPr="008645A6" w:rsidRDefault="009055DA" w:rsidP="009055DA">
            <w:pPr>
              <w:pStyle w:val="TableTextRight"/>
            </w:pPr>
            <w:r w:rsidRPr="007848BA">
              <w:t>109</w:t>
            </w:r>
          </w:p>
        </w:tc>
        <w:tc>
          <w:tcPr>
            <w:tcW w:w="559" w:type="pct"/>
            <w:tcBorders>
              <w:bottom w:val="nil"/>
            </w:tcBorders>
            <w:shd w:val="clear" w:color="auto" w:fill="D0EAFF" w:themeFill="accent2" w:themeFillTint="1A"/>
            <w:noWrap/>
            <w:hideMark/>
          </w:tcPr>
          <w:p w14:paraId="7A108B02" w14:textId="0DCAD51B" w:rsidR="009055DA" w:rsidRPr="008645A6" w:rsidRDefault="009055DA" w:rsidP="009055DA">
            <w:pPr>
              <w:pStyle w:val="TableTextRight"/>
              <w:ind w:right="227"/>
            </w:pPr>
            <w:r w:rsidRPr="00046D66">
              <w:t>13.9</w:t>
            </w:r>
          </w:p>
        </w:tc>
      </w:tr>
      <w:tr w:rsidR="004847D5" w:rsidRPr="008645A6" w14:paraId="5AD15C72" w14:textId="77777777" w:rsidTr="005B6715">
        <w:tc>
          <w:tcPr>
            <w:tcW w:w="1067" w:type="pct"/>
            <w:tcBorders>
              <w:bottom w:val="nil"/>
            </w:tcBorders>
            <w:shd w:val="clear" w:color="auto" w:fill="D0EAFF" w:themeFill="accent2" w:themeFillTint="1A"/>
            <w:noWrap/>
            <w:hideMark/>
          </w:tcPr>
          <w:p w14:paraId="29260684" w14:textId="569DA5AE" w:rsidR="004847D5" w:rsidRPr="008645A6" w:rsidRDefault="004847D5" w:rsidP="004847D5">
            <w:pPr>
              <w:pStyle w:val="TableText"/>
            </w:pPr>
            <w:r w:rsidRPr="007848BA">
              <w:t>Border Rivers</w:t>
            </w:r>
            <w:r>
              <w:rPr>
                <w:rFonts w:cs="Calibri"/>
              </w:rPr>
              <w:t>†</w:t>
            </w:r>
          </w:p>
        </w:tc>
        <w:tc>
          <w:tcPr>
            <w:tcW w:w="1897" w:type="pct"/>
            <w:tcBorders>
              <w:bottom w:val="nil"/>
            </w:tcBorders>
            <w:shd w:val="clear" w:color="auto" w:fill="D0EAFF" w:themeFill="accent2" w:themeFillTint="1A"/>
            <w:noWrap/>
            <w:hideMark/>
          </w:tcPr>
          <w:p w14:paraId="32D4C813" w14:textId="0E8FD2EE" w:rsidR="004847D5" w:rsidRPr="008645A6" w:rsidRDefault="004847D5" w:rsidP="004847D5">
            <w:pPr>
              <w:pStyle w:val="TableText"/>
            </w:pPr>
            <w:r w:rsidRPr="007848BA">
              <w:t>Pt1.1.2: Temporary river red gum swamp</w:t>
            </w:r>
          </w:p>
        </w:tc>
        <w:tc>
          <w:tcPr>
            <w:tcW w:w="534" w:type="pct"/>
            <w:tcBorders>
              <w:bottom w:val="nil"/>
            </w:tcBorders>
            <w:shd w:val="clear" w:color="auto" w:fill="D0EAFF" w:themeFill="accent2" w:themeFillTint="1A"/>
            <w:noWrap/>
            <w:hideMark/>
          </w:tcPr>
          <w:p w14:paraId="280C5DBE" w14:textId="7601E2C9" w:rsidR="004847D5" w:rsidRPr="008645A6" w:rsidRDefault="004847D5" w:rsidP="004847D5">
            <w:pPr>
              <w:pStyle w:val="TableTextRight"/>
            </w:pPr>
            <w:r w:rsidRPr="007848BA">
              <w:t>726</w:t>
            </w:r>
          </w:p>
        </w:tc>
        <w:tc>
          <w:tcPr>
            <w:tcW w:w="519" w:type="pct"/>
            <w:tcBorders>
              <w:bottom w:val="nil"/>
            </w:tcBorders>
            <w:shd w:val="clear" w:color="auto" w:fill="D0EAFF" w:themeFill="accent2" w:themeFillTint="1A"/>
            <w:noWrap/>
            <w:hideMark/>
          </w:tcPr>
          <w:p w14:paraId="7D74F785" w14:textId="08945E22" w:rsidR="004847D5" w:rsidRPr="008645A6" w:rsidRDefault="004847D5" w:rsidP="004847D5">
            <w:pPr>
              <w:pStyle w:val="TableTextRight"/>
            </w:pPr>
            <w:r w:rsidRPr="007848BA">
              <w:t>251</w:t>
            </w:r>
          </w:p>
        </w:tc>
        <w:tc>
          <w:tcPr>
            <w:tcW w:w="424" w:type="pct"/>
            <w:tcBorders>
              <w:bottom w:val="nil"/>
            </w:tcBorders>
            <w:shd w:val="clear" w:color="auto" w:fill="D0EAFF" w:themeFill="accent2" w:themeFillTint="1A"/>
            <w:noWrap/>
            <w:hideMark/>
          </w:tcPr>
          <w:p w14:paraId="0B489DAF" w14:textId="7AEB97BB" w:rsidR="004847D5" w:rsidRPr="008645A6" w:rsidRDefault="004847D5" w:rsidP="004847D5">
            <w:pPr>
              <w:pStyle w:val="TableTextRight"/>
            </w:pPr>
            <w:r w:rsidRPr="007848BA">
              <w:t>10</w:t>
            </w:r>
          </w:p>
        </w:tc>
        <w:tc>
          <w:tcPr>
            <w:tcW w:w="559" w:type="pct"/>
            <w:tcBorders>
              <w:bottom w:val="nil"/>
            </w:tcBorders>
            <w:shd w:val="clear" w:color="auto" w:fill="D0EAFF" w:themeFill="accent2" w:themeFillTint="1A"/>
            <w:noWrap/>
            <w:hideMark/>
          </w:tcPr>
          <w:p w14:paraId="7BD5F97E" w14:textId="6A5FC9D2" w:rsidR="004847D5" w:rsidRPr="008645A6" w:rsidRDefault="004847D5" w:rsidP="004847D5">
            <w:pPr>
              <w:pStyle w:val="TableTextRight"/>
              <w:ind w:right="227"/>
            </w:pPr>
            <w:r w:rsidRPr="00046D66">
              <w:t>4.0</w:t>
            </w:r>
          </w:p>
        </w:tc>
      </w:tr>
      <w:tr w:rsidR="004847D5" w:rsidRPr="008645A6" w14:paraId="5725016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2CD45D0E" w14:textId="403A5BE9" w:rsidR="004847D5" w:rsidRPr="008645A6" w:rsidRDefault="004847D5" w:rsidP="004847D5">
            <w:pPr>
              <w:pStyle w:val="TableText"/>
            </w:pPr>
            <w:r w:rsidRPr="007848BA">
              <w:t>Border Rivers</w:t>
            </w:r>
            <w:r>
              <w:rPr>
                <w:rFonts w:cs="Calibri"/>
              </w:rPr>
              <w:t>†</w:t>
            </w:r>
          </w:p>
        </w:tc>
        <w:tc>
          <w:tcPr>
            <w:tcW w:w="1897" w:type="pct"/>
            <w:tcBorders>
              <w:bottom w:val="nil"/>
            </w:tcBorders>
            <w:shd w:val="clear" w:color="auto" w:fill="D0EAFF" w:themeFill="accent2" w:themeFillTint="1A"/>
            <w:noWrap/>
            <w:hideMark/>
          </w:tcPr>
          <w:p w14:paraId="6A029B2E" w14:textId="4BB24B53" w:rsidR="004847D5" w:rsidRPr="008645A6" w:rsidRDefault="004847D5" w:rsidP="004847D5">
            <w:pPr>
              <w:pStyle w:val="TableText"/>
            </w:pPr>
            <w:r w:rsidRPr="007848BA">
              <w:t>Pt3.1.2: Clay pan</w:t>
            </w:r>
          </w:p>
        </w:tc>
        <w:tc>
          <w:tcPr>
            <w:tcW w:w="534" w:type="pct"/>
            <w:tcBorders>
              <w:bottom w:val="nil"/>
            </w:tcBorders>
            <w:shd w:val="clear" w:color="auto" w:fill="D0EAFF" w:themeFill="accent2" w:themeFillTint="1A"/>
            <w:noWrap/>
            <w:hideMark/>
          </w:tcPr>
          <w:p w14:paraId="01081D4A" w14:textId="39664C04" w:rsidR="004847D5" w:rsidRPr="008645A6" w:rsidRDefault="004847D5" w:rsidP="004847D5">
            <w:pPr>
              <w:pStyle w:val="TableTextRight"/>
            </w:pPr>
            <w:r w:rsidRPr="007848BA">
              <w:t>219</w:t>
            </w:r>
          </w:p>
        </w:tc>
        <w:tc>
          <w:tcPr>
            <w:tcW w:w="519" w:type="pct"/>
            <w:tcBorders>
              <w:bottom w:val="nil"/>
            </w:tcBorders>
            <w:shd w:val="clear" w:color="auto" w:fill="D0EAFF" w:themeFill="accent2" w:themeFillTint="1A"/>
            <w:noWrap/>
            <w:hideMark/>
          </w:tcPr>
          <w:p w14:paraId="2F5850BD" w14:textId="37CB5551" w:rsidR="004847D5" w:rsidRPr="008645A6" w:rsidRDefault="004847D5" w:rsidP="004847D5">
            <w:pPr>
              <w:pStyle w:val="TableTextRight"/>
            </w:pPr>
            <w:r w:rsidRPr="007848BA">
              <w:t>62</w:t>
            </w:r>
          </w:p>
        </w:tc>
        <w:tc>
          <w:tcPr>
            <w:tcW w:w="424" w:type="pct"/>
            <w:tcBorders>
              <w:bottom w:val="nil"/>
            </w:tcBorders>
            <w:shd w:val="clear" w:color="auto" w:fill="D0EAFF" w:themeFill="accent2" w:themeFillTint="1A"/>
            <w:noWrap/>
            <w:hideMark/>
          </w:tcPr>
          <w:p w14:paraId="6A1E269E" w14:textId="00B521A7" w:rsidR="004847D5" w:rsidRPr="008645A6" w:rsidRDefault="004847D5" w:rsidP="004847D5">
            <w:pPr>
              <w:pStyle w:val="TableTextRight"/>
            </w:pPr>
            <w:r w:rsidRPr="007848BA">
              <w:t>10</w:t>
            </w:r>
          </w:p>
        </w:tc>
        <w:tc>
          <w:tcPr>
            <w:tcW w:w="559" w:type="pct"/>
            <w:tcBorders>
              <w:bottom w:val="nil"/>
            </w:tcBorders>
            <w:shd w:val="clear" w:color="auto" w:fill="D0EAFF" w:themeFill="accent2" w:themeFillTint="1A"/>
            <w:noWrap/>
            <w:hideMark/>
          </w:tcPr>
          <w:p w14:paraId="21BC7D70" w14:textId="43D16910" w:rsidR="004847D5" w:rsidRPr="008645A6" w:rsidRDefault="004847D5" w:rsidP="004847D5">
            <w:pPr>
              <w:pStyle w:val="TableTextRight"/>
              <w:ind w:right="227"/>
            </w:pPr>
            <w:r w:rsidRPr="00046D66">
              <w:t>16.1</w:t>
            </w:r>
          </w:p>
        </w:tc>
      </w:tr>
      <w:tr w:rsidR="004847D5" w:rsidRPr="008645A6" w14:paraId="3BC497DD" w14:textId="77777777" w:rsidTr="005B6715">
        <w:tc>
          <w:tcPr>
            <w:tcW w:w="1067" w:type="pct"/>
            <w:tcBorders>
              <w:bottom w:val="nil"/>
            </w:tcBorders>
            <w:shd w:val="clear" w:color="auto" w:fill="D0EAFF" w:themeFill="accent2" w:themeFillTint="1A"/>
            <w:noWrap/>
            <w:hideMark/>
          </w:tcPr>
          <w:p w14:paraId="41B3FD2D" w14:textId="7A58904D" w:rsidR="004847D5" w:rsidRPr="008645A6" w:rsidRDefault="004847D5" w:rsidP="004847D5">
            <w:pPr>
              <w:pStyle w:val="TableText"/>
            </w:pPr>
            <w:r w:rsidRPr="007848BA">
              <w:t>Border Rivers</w:t>
            </w:r>
            <w:r>
              <w:rPr>
                <w:rFonts w:cs="Calibri"/>
              </w:rPr>
              <w:t>†</w:t>
            </w:r>
          </w:p>
        </w:tc>
        <w:tc>
          <w:tcPr>
            <w:tcW w:w="1897" w:type="pct"/>
            <w:tcBorders>
              <w:bottom w:val="nil"/>
            </w:tcBorders>
            <w:shd w:val="clear" w:color="auto" w:fill="D0EAFF" w:themeFill="accent2" w:themeFillTint="1A"/>
            <w:noWrap/>
            <w:hideMark/>
          </w:tcPr>
          <w:p w14:paraId="31046DA2" w14:textId="3A887402" w:rsidR="004847D5" w:rsidRPr="008645A6" w:rsidRDefault="004847D5" w:rsidP="004847D5">
            <w:pPr>
              <w:pStyle w:val="TableText"/>
            </w:pPr>
            <w:r w:rsidRPr="007848BA">
              <w:t>Pt2.2.2: Temporary sedge/grass/forb marsh</w:t>
            </w:r>
          </w:p>
        </w:tc>
        <w:tc>
          <w:tcPr>
            <w:tcW w:w="534" w:type="pct"/>
            <w:tcBorders>
              <w:bottom w:val="nil"/>
            </w:tcBorders>
            <w:shd w:val="clear" w:color="auto" w:fill="D0EAFF" w:themeFill="accent2" w:themeFillTint="1A"/>
            <w:noWrap/>
            <w:hideMark/>
          </w:tcPr>
          <w:p w14:paraId="11EEA1DE" w14:textId="2276C14A" w:rsidR="004847D5" w:rsidRPr="008645A6" w:rsidRDefault="004847D5" w:rsidP="004847D5">
            <w:pPr>
              <w:pStyle w:val="TableTextRight"/>
            </w:pPr>
            <w:r w:rsidRPr="007848BA">
              <w:t>809</w:t>
            </w:r>
          </w:p>
        </w:tc>
        <w:tc>
          <w:tcPr>
            <w:tcW w:w="519" w:type="pct"/>
            <w:tcBorders>
              <w:bottom w:val="nil"/>
            </w:tcBorders>
            <w:shd w:val="clear" w:color="auto" w:fill="D0EAFF" w:themeFill="accent2" w:themeFillTint="1A"/>
            <w:noWrap/>
            <w:hideMark/>
          </w:tcPr>
          <w:p w14:paraId="0AC4761A" w14:textId="36419CEA" w:rsidR="004847D5" w:rsidRPr="008645A6" w:rsidRDefault="004847D5" w:rsidP="004847D5">
            <w:pPr>
              <w:pStyle w:val="TableTextRight"/>
            </w:pPr>
            <w:r w:rsidRPr="007848BA">
              <w:t>232</w:t>
            </w:r>
          </w:p>
        </w:tc>
        <w:tc>
          <w:tcPr>
            <w:tcW w:w="424" w:type="pct"/>
            <w:tcBorders>
              <w:bottom w:val="nil"/>
            </w:tcBorders>
            <w:shd w:val="clear" w:color="auto" w:fill="D0EAFF" w:themeFill="accent2" w:themeFillTint="1A"/>
            <w:noWrap/>
            <w:hideMark/>
          </w:tcPr>
          <w:p w14:paraId="2DF37C9E" w14:textId="0254DECC" w:rsidR="004847D5" w:rsidRPr="008645A6" w:rsidRDefault="004847D5" w:rsidP="004847D5">
            <w:pPr>
              <w:pStyle w:val="TableTextRight"/>
            </w:pPr>
            <w:r w:rsidRPr="007848BA">
              <w:t>3</w:t>
            </w:r>
          </w:p>
        </w:tc>
        <w:tc>
          <w:tcPr>
            <w:tcW w:w="559" w:type="pct"/>
            <w:tcBorders>
              <w:bottom w:val="nil"/>
            </w:tcBorders>
            <w:shd w:val="clear" w:color="auto" w:fill="D0EAFF" w:themeFill="accent2" w:themeFillTint="1A"/>
            <w:noWrap/>
            <w:hideMark/>
          </w:tcPr>
          <w:p w14:paraId="71008393" w14:textId="6444E8FA" w:rsidR="004847D5" w:rsidRPr="008645A6" w:rsidRDefault="004847D5" w:rsidP="004847D5">
            <w:pPr>
              <w:pStyle w:val="TableTextRight"/>
              <w:ind w:right="227"/>
            </w:pPr>
            <w:r w:rsidRPr="00046D66">
              <w:t>1.3</w:t>
            </w:r>
          </w:p>
        </w:tc>
      </w:tr>
      <w:tr w:rsidR="004847D5" w:rsidRPr="008645A6" w14:paraId="0935846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0002BDB3" w14:textId="7A1BF90A" w:rsidR="004847D5" w:rsidRPr="008645A6" w:rsidRDefault="004847D5" w:rsidP="004847D5">
            <w:pPr>
              <w:pStyle w:val="TableText"/>
            </w:pPr>
            <w:r w:rsidRPr="007848BA">
              <w:t>Border Rivers</w:t>
            </w:r>
            <w:r>
              <w:rPr>
                <w:rFonts w:cs="Calibri"/>
              </w:rPr>
              <w:t>†</w:t>
            </w:r>
          </w:p>
        </w:tc>
        <w:tc>
          <w:tcPr>
            <w:tcW w:w="1897" w:type="pct"/>
            <w:tcBorders>
              <w:bottom w:val="nil"/>
            </w:tcBorders>
            <w:shd w:val="clear" w:color="auto" w:fill="D0EAFF" w:themeFill="accent2" w:themeFillTint="1A"/>
            <w:noWrap/>
            <w:hideMark/>
          </w:tcPr>
          <w:p w14:paraId="0434294A" w14:textId="05CFA290" w:rsidR="004847D5" w:rsidRPr="008645A6" w:rsidRDefault="004847D5" w:rsidP="004847D5">
            <w:pPr>
              <w:pStyle w:val="TableText"/>
            </w:pPr>
            <w:r w:rsidRPr="007848BA">
              <w:t>Pp4.2: Permanent wetland</w:t>
            </w:r>
          </w:p>
        </w:tc>
        <w:tc>
          <w:tcPr>
            <w:tcW w:w="534" w:type="pct"/>
            <w:tcBorders>
              <w:bottom w:val="nil"/>
            </w:tcBorders>
            <w:shd w:val="clear" w:color="auto" w:fill="D0EAFF" w:themeFill="accent2" w:themeFillTint="1A"/>
            <w:noWrap/>
            <w:hideMark/>
          </w:tcPr>
          <w:p w14:paraId="6020A445" w14:textId="4741A31D" w:rsidR="004847D5" w:rsidRPr="008645A6" w:rsidRDefault="004847D5" w:rsidP="004847D5">
            <w:pPr>
              <w:pStyle w:val="TableTextRight"/>
            </w:pPr>
            <w:r w:rsidRPr="007848BA">
              <w:t>660</w:t>
            </w:r>
          </w:p>
        </w:tc>
        <w:tc>
          <w:tcPr>
            <w:tcW w:w="519" w:type="pct"/>
            <w:tcBorders>
              <w:bottom w:val="nil"/>
            </w:tcBorders>
            <w:shd w:val="clear" w:color="auto" w:fill="D0EAFF" w:themeFill="accent2" w:themeFillTint="1A"/>
            <w:noWrap/>
            <w:hideMark/>
          </w:tcPr>
          <w:p w14:paraId="5F4ACF11" w14:textId="022ABF1D" w:rsidR="004847D5" w:rsidRPr="008645A6" w:rsidRDefault="004847D5" w:rsidP="004847D5">
            <w:pPr>
              <w:pStyle w:val="TableTextRight"/>
            </w:pPr>
            <w:r w:rsidRPr="007848BA">
              <w:t>272</w:t>
            </w:r>
          </w:p>
        </w:tc>
        <w:tc>
          <w:tcPr>
            <w:tcW w:w="424" w:type="pct"/>
            <w:tcBorders>
              <w:bottom w:val="nil"/>
            </w:tcBorders>
            <w:shd w:val="clear" w:color="auto" w:fill="D0EAFF" w:themeFill="accent2" w:themeFillTint="1A"/>
            <w:noWrap/>
            <w:hideMark/>
          </w:tcPr>
          <w:p w14:paraId="53F6A467" w14:textId="3957D1C2" w:rsidR="004847D5" w:rsidRPr="008645A6" w:rsidRDefault="004847D5" w:rsidP="004847D5">
            <w:pPr>
              <w:pStyle w:val="TableTextRight"/>
            </w:pPr>
            <w:r w:rsidRPr="007848BA">
              <w:t>3</w:t>
            </w:r>
          </w:p>
        </w:tc>
        <w:tc>
          <w:tcPr>
            <w:tcW w:w="559" w:type="pct"/>
            <w:tcBorders>
              <w:bottom w:val="nil"/>
            </w:tcBorders>
            <w:shd w:val="clear" w:color="auto" w:fill="D0EAFF" w:themeFill="accent2" w:themeFillTint="1A"/>
            <w:noWrap/>
            <w:hideMark/>
          </w:tcPr>
          <w:p w14:paraId="380DEC78" w14:textId="26CED023" w:rsidR="004847D5" w:rsidRPr="008645A6" w:rsidRDefault="004847D5" w:rsidP="004847D5">
            <w:pPr>
              <w:pStyle w:val="TableTextRight"/>
              <w:ind w:right="227"/>
            </w:pPr>
            <w:r w:rsidRPr="00046D66">
              <w:t>1.1</w:t>
            </w:r>
          </w:p>
        </w:tc>
      </w:tr>
      <w:tr w:rsidR="004847D5" w:rsidRPr="008645A6" w14:paraId="1D0ED3E5" w14:textId="77777777" w:rsidTr="005B6715">
        <w:tc>
          <w:tcPr>
            <w:tcW w:w="1067" w:type="pct"/>
            <w:tcBorders>
              <w:bottom w:val="single" w:sz="4" w:space="0" w:color="FFFFFF" w:themeColor="background1"/>
            </w:tcBorders>
            <w:shd w:val="clear" w:color="auto" w:fill="D0EAFF" w:themeFill="accent2" w:themeFillTint="1A"/>
            <w:noWrap/>
            <w:hideMark/>
          </w:tcPr>
          <w:p w14:paraId="6524F77F" w14:textId="6213FE90" w:rsidR="004847D5" w:rsidRPr="008645A6" w:rsidRDefault="004847D5" w:rsidP="004847D5">
            <w:pPr>
              <w:pStyle w:val="TableText"/>
            </w:pPr>
            <w:r w:rsidRPr="007848BA">
              <w:t>Border Rivers</w:t>
            </w:r>
            <w:r>
              <w:rPr>
                <w:rFonts w:cs="Calibri"/>
              </w:rPr>
              <w:t>†</w:t>
            </w:r>
          </w:p>
        </w:tc>
        <w:tc>
          <w:tcPr>
            <w:tcW w:w="1897" w:type="pct"/>
            <w:tcBorders>
              <w:bottom w:val="single" w:sz="4" w:space="0" w:color="FFFFFF" w:themeColor="background1"/>
            </w:tcBorders>
            <w:shd w:val="clear" w:color="auto" w:fill="D0EAFF" w:themeFill="accent2" w:themeFillTint="1A"/>
            <w:noWrap/>
            <w:hideMark/>
          </w:tcPr>
          <w:p w14:paraId="5637B70D" w14:textId="7EC7B6AE" w:rsidR="004847D5" w:rsidRPr="008645A6" w:rsidRDefault="004847D5" w:rsidP="004847D5">
            <w:pPr>
              <w:pStyle w:val="TableText"/>
            </w:pPr>
            <w:r w:rsidRPr="007848BA">
              <w:t>Pst1.1: Temporary saline swamp</w:t>
            </w:r>
          </w:p>
        </w:tc>
        <w:tc>
          <w:tcPr>
            <w:tcW w:w="534" w:type="pct"/>
            <w:tcBorders>
              <w:bottom w:val="single" w:sz="4" w:space="0" w:color="FFFFFF" w:themeColor="background1"/>
            </w:tcBorders>
            <w:shd w:val="clear" w:color="auto" w:fill="D0EAFF" w:themeFill="accent2" w:themeFillTint="1A"/>
            <w:noWrap/>
            <w:hideMark/>
          </w:tcPr>
          <w:p w14:paraId="3276477D" w14:textId="086F8229" w:rsidR="004847D5" w:rsidRPr="008645A6" w:rsidRDefault="004847D5" w:rsidP="004847D5">
            <w:pPr>
              <w:pStyle w:val="TableTextRight"/>
            </w:pPr>
            <w:r w:rsidRPr="007848BA">
              <w:t>2</w:t>
            </w:r>
          </w:p>
        </w:tc>
        <w:tc>
          <w:tcPr>
            <w:tcW w:w="519" w:type="pct"/>
            <w:tcBorders>
              <w:bottom w:val="single" w:sz="4" w:space="0" w:color="FFFFFF" w:themeColor="background1"/>
            </w:tcBorders>
            <w:shd w:val="clear" w:color="auto" w:fill="D0EAFF" w:themeFill="accent2" w:themeFillTint="1A"/>
            <w:noWrap/>
            <w:hideMark/>
          </w:tcPr>
          <w:p w14:paraId="7EA1511C" w14:textId="2FBB1EF7" w:rsidR="004847D5" w:rsidRPr="008645A6" w:rsidRDefault="004847D5" w:rsidP="004847D5">
            <w:pPr>
              <w:pStyle w:val="TableTextRight"/>
            </w:pPr>
            <w:r w:rsidRPr="007848BA">
              <w:t>2</w:t>
            </w:r>
          </w:p>
        </w:tc>
        <w:tc>
          <w:tcPr>
            <w:tcW w:w="424" w:type="pct"/>
            <w:tcBorders>
              <w:bottom w:val="single" w:sz="4" w:space="0" w:color="FFFFFF" w:themeColor="background1"/>
            </w:tcBorders>
            <w:shd w:val="clear" w:color="auto" w:fill="D0EAFF" w:themeFill="accent2" w:themeFillTint="1A"/>
            <w:noWrap/>
            <w:hideMark/>
          </w:tcPr>
          <w:p w14:paraId="0DB1A30D" w14:textId="645AE6FE" w:rsidR="004847D5" w:rsidRPr="008645A6" w:rsidRDefault="004847D5" w:rsidP="004847D5">
            <w:pPr>
              <w:pStyle w:val="TableTextRight"/>
            </w:pPr>
            <w:r w:rsidRPr="007848BA">
              <w:t>2</w:t>
            </w:r>
          </w:p>
        </w:tc>
        <w:tc>
          <w:tcPr>
            <w:tcW w:w="559" w:type="pct"/>
            <w:tcBorders>
              <w:bottom w:val="single" w:sz="4" w:space="0" w:color="FFFFFF" w:themeColor="background1"/>
            </w:tcBorders>
            <w:shd w:val="clear" w:color="auto" w:fill="D0EAFF" w:themeFill="accent2" w:themeFillTint="1A"/>
            <w:noWrap/>
            <w:hideMark/>
          </w:tcPr>
          <w:p w14:paraId="72C8D135" w14:textId="73E0932D" w:rsidR="004847D5" w:rsidRPr="008645A6" w:rsidRDefault="004847D5" w:rsidP="004847D5">
            <w:pPr>
              <w:pStyle w:val="TableTextRight"/>
              <w:ind w:right="227"/>
            </w:pPr>
            <w:r w:rsidRPr="00046D66">
              <w:t>100.0</w:t>
            </w:r>
          </w:p>
        </w:tc>
      </w:tr>
      <w:tr w:rsidR="009055DA" w:rsidRPr="008645A6" w14:paraId="68D5CA2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tcBorders>
            <w:noWrap/>
            <w:hideMark/>
          </w:tcPr>
          <w:p w14:paraId="5CE3B28F" w14:textId="0C82B835" w:rsidR="009055DA" w:rsidRPr="008645A6" w:rsidRDefault="009055DA" w:rsidP="009055DA">
            <w:pPr>
              <w:pStyle w:val="TableText"/>
            </w:pPr>
            <w:r w:rsidRPr="007848BA">
              <w:t>Border Rivers</w:t>
            </w:r>
          </w:p>
        </w:tc>
        <w:tc>
          <w:tcPr>
            <w:tcW w:w="1897" w:type="pct"/>
            <w:tcBorders>
              <w:top w:val="single" w:sz="4" w:space="0" w:color="FFFFFF" w:themeColor="background1"/>
            </w:tcBorders>
            <w:noWrap/>
            <w:hideMark/>
          </w:tcPr>
          <w:p w14:paraId="264604E6" w14:textId="1FAE75C5" w:rsidR="009055DA" w:rsidRPr="008645A6" w:rsidRDefault="009055DA" w:rsidP="009055DA">
            <w:pPr>
              <w:pStyle w:val="TableText"/>
            </w:pPr>
            <w:r w:rsidRPr="007848BA">
              <w:t>Pt4.2: Temporary wetland</w:t>
            </w:r>
          </w:p>
        </w:tc>
        <w:tc>
          <w:tcPr>
            <w:tcW w:w="534" w:type="pct"/>
            <w:tcBorders>
              <w:top w:val="single" w:sz="4" w:space="0" w:color="FFFFFF" w:themeColor="background1"/>
            </w:tcBorders>
            <w:noWrap/>
            <w:hideMark/>
          </w:tcPr>
          <w:p w14:paraId="6736A313" w14:textId="380D48F3" w:rsidR="009055DA" w:rsidRPr="008645A6" w:rsidRDefault="009055DA" w:rsidP="009055DA">
            <w:pPr>
              <w:pStyle w:val="TableTextRight"/>
            </w:pPr>
            <w:r w:rsidRPr="007848BA">
              <w:t>3,006</w:t>
            </w:r>
          </w:p>
        </w:tc>
        <w:tc>
          <w:tcPr>
            <w:tcW w:w="519" w:type="pct"/>
            <w:tcBorders>
              <w:top w:val="single" w:sz="4" w:space="0" w:color="FFFFFF" w:themeColor="background1"/>
            </w:tcBorders>
            <w:noWrap/>
            <w:hideMark/>
          </w:tcPr>
          <w:p w14:paraId="361B0098" w14:textId="538DD01E" w:rsidR="009055DA" w:rsidRPr="008645A6" w:rsidRDefault="009055DA" w:rsidP="009055DA">
            <w:pPr>
              <w:pStyle w:val="TableTextRight"/>
            </w:pPr>
            <w:r w:rsidRPr="007848BA">
              <w:t>396</w:t>
            </w:r>
          </w:p>
        </w:tc>
        <w:tc>
          <w:tcPr>
            <w:tcW w:w="424" w:type="pct"/>
            <w:tcBorders>
              <w:top w:val="single" w:sz="4" w:space="0" w:color="FFFFFF" w:themeColor="background1"/>
            </w:tcBorders>
            <w:noWrap/>
            <w:hideMark/>
          </w:tcPr>
          <w:p w14:paraId="44F2A840" w14:textId="016B60F5"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2C2D81B5" w14:textId="5137882E" w:rsidR="009055DA" w:rsidRPr="008645A6" w:rsidRDefault="009055DA" w:rsidP="009055DA">
            <w:pPr>
              <w:pStyle w:val="TableTextRight"/>
              <w:ind w:right="227"/>
            </w:pPr>
            <w:r w:rsidRPr="00046D66">
              <w:t>0</w:t>
            </w:r>
          </w:p>
        </w:tc>
      </w:tr>
      <w:tr w:rsidR="009055DA" w:rsidRPr="008645A6" w14:paraId="6F2A6602" w14:textId="77777777" w:rsidTr="005B6715">
        <w:tc>
          <w:tcPr>
            <w:tcW w:w="1067" w:type="pct"/>
            <w:noWrap/>
            <w:hideMark/>
          </w:tcPr>
          <w:p w14:paraId="6CB92C5B" w14:textId="01DFBF6D" w:rsidR="009055DA" w:rsidRPr="008645A6" w:rsidRDefault="009055DA" w:rsidP="009055DA">
            <w:pPr>
              <w:pStyle w:val="TableText"/>
            </w:pPr>
            <w:r w:rsidRPr="007848BA">
              <w:t>Border Rivers</w:t>
            </w:r>
          </w:p>
        </w:tc>
        <w:tc>
          <w:tcPr>
            <w:tcW w:w="1897" w:type="pct"/>
            <w:noWrap/>
            <w:hideMark/>
          </w:tcPr>
          <w:p w14:paraId="16E7985F" w14:textId="6D4E8A53" w:rsidR="009055DA" w:rsidRPr="008645A6" w:rsidRDefault="009055DA" w:rsidP="009055DA">
            <w:pPr>
              <w:pStyle w:val="TableText"/>
            </w:pPr>
            <w:r w:rsidRPr="007848BA">
              <w:t>Lt1.1: Temporary lake</w:t>
            </w:r>
          </w:p>
        </w:tc>
        <w:tc>
          <w:tcPr>
            <w:tcW w:w="534" w:type="pct"/>
            <w:noWrap/>
            <w:hideMark/>
          </w:tcPr>
          <w:p w14:paraId="4DCD2AFC" w14:textId="7CCF9276" w:rsidR="009055DA" w:rsidRPr="008645A6" w:rsidRDefault="009055DA" w:rsidP="009055DA">
            <w:pPr>
              <w:pStyle w:val="TableTextRight"/>
            </w:pPr>
            <w:r w:rsidRPr="007848BA">
              <w:t>645</w:t>
            </w:r>
          </w:p>
        </w:tc>
        <w:tc>
          <w:tcPr>
            <w:tcW w:w="519" w:type="pct"/>
            <w:noWrap/>
            <w:hideMark/>
          </w:tcPr>
          <w:p w14:paraId="52F6E168" w14:textId="2C12DA65" w:rsidR="009055DA" w:rsidRPr="008645A6" w:rsidRDefault="009055DA" w:rsidP="009055DA">
            <w:pPr>
              <w:pStyle w:val="TableTextRight"/>
            </w:pPr>
            <w:r w:rsidRPr="007848BA">
              <w:t>392</w:t>
            </w:r>
          </w:p>
        </w:tc>
        <w:tc>
          <w:tcPr>
            <w:tcW w:w="424" w:type="pct"/>
            <w:noWrap/>
            <w:hideMark/>
          </w:tcPr>
          <w:p w14:paraId="64324725" w14:textId="458D1EEF" w:rsidR="009055DA" w:rsidRPr="008645A6" w:rsidRDefault="009055DA" w:rsidP="009055DA">
            <w:pPr>
              <w:pStyle w:val="TableTextRight"/>
            </w:pPr>
            <w:r w:rsidRPr="007848BA">
              <w:t>0</w:t>
            </w:r>
          </w:p>
        </w:tc>
        <w:tc>
          <w:tcPr>
            <w:tcW w:w="559" w:type="pct"/>
            <w:noWrap/>
            <w:hideMark/>
          </w:tcPr>
          <w:p w14:paraId="77E033A6" w14:textId="1CF0D079" w:rsidR="009055DA" w:rsidRPr="008645A6" w:rsidRDefault="009055DA" w:rsidP="009055DA">
            <w:pPr>
              <w:pStyle w:val="TableTextRight"/>
              <w:ind w:right="227"/>
            </w:pPr>
            <w:r w:rsidRPr="00046D66">
              <w:t>0</w:t>
            </w:r>
          </w:p>
        </w:tc>
      </w:tr>
      <w:tr w:rsidR="009055DA" w:rsidRPr="008645A6" w14:paraId="079D49AC"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8983A8F" w14:textId="459DBDB9" w:rsidR="009055DA" w:rsidRPr="008645A6" w:rsidRDefault="009055DA" w:rsidP="009055DA">
            <w:pPr>
              <w:pStyle w:val="TableText"/>
            </w:pPr>
            <w:r w:rsidRPr="007848BA">
              <w:t>Border Rivers</w:t>
            </w:r>
          </w:p>
        </w:tc>
        <w:tc>
          <w:tcPr>
            <w:tcW w:w="1897" w:type="pct"/>
            <w:noWrap/>
            <w:hideMark/>
          </w:tcPr>
          <w:p w14:paraId="130B6614" w14:textId="1E9BCE8F" w:rsidR="009055DA" w:rsidRPr="008645A6" w:rsidRDefault="009055DA" w:rsidP="009055DA">
            <w:pPr>
              <w:pStyle w:val="TableText"/>
            </w:pPr>
            <w:r w:rsidRPr="007848BA">
              <w:t>Lp1.1: Permanent lake</w:t>
            </w:r>
          </w:p>
        </w:tc>
        <w:tc>
          <w:tcPr>
            <w:tcW w:w="534" w:type="pct"/>
            <w:noWrap/>
            <w:hideMark/>
          </w:tcPr>
          <w:p w14:paraId="3757D6D9" w14:textId="4D20D0BD" w:rsidR="009055DA" w:rsidRPr="008645A6" w:rsidRDefault="009055DA" w:rsidP="009055DA">
            <w:pPr>
              <w:pStyle w:val="TableTextRight"/>
            </w:pPr>
            <w:r w:rsidRPr="007848BA">
              <w:t>937</w:t>
            </w:r>
          </w:p>
        </w:tc>
        <w:tc>
          <w:tcPr>
            <w:tcW w:w="519" w:type="pct"/>
            <w:noWrap/>
            <w:hideMark/>
          </w:tcPr>
          <w:p w14:paraId="3FDA048B" w14:textId="0D0D3664" w:rsidR="009055DA" w:rsidRPr="008645A6" w:rsidRDefault="009055DA" w:rsidP="009055DA">
            <w:pPr>
              <w:pStyle w:val="TableTextRight"/>
            </w:pPr>
            <w:r w:rsidRPr="007848BA">
              <w:t>382</w:t>
            </w:r>
          </w:p>
        </w:tc>
        <w:tc>
          <w:tcPr>
            <w:tcW w:w="424" w:type="pct"/>
            <w:noWrap/>
            <w:hideMark/>
          </w:tcPr>
          <w:p w14:paraId="29ED2DCD" w14:textId="5D2F09F3" w:rsidR="009055DA" w:rsidRPr="008645A6" w:rsidRDefault="009055DA" w:rsidP="009055DA">
            <w:pPr>
              <w:pStyle w:val="TableTextRight"/>
            </w:pPr>
            <w:r w:rsidRPr="007848BA">
              <w:t>0</w:t>
            </w:r>
          </w:p>
        </w:tc>
        <w:tc>
          <w:tcPr>
            <w:tcW w:w="559" w:type="pct"/>
            <w:noWrap/>
            <w:hideMark/>
          </w:tcPr>
          <w:p w14:paraId="0B02DB21" w14:textId="3D8EEE1B" w:rsidR="009055DA" w:rsidRPr="008645A6" w:rsidRDefault="009055DA" w:rsidP="009055DA">
            <w:pPr>
              <w:pStyle w:val="TableTextRight"/>
              <w:ind w:right="227"/>
            </w:pPr>
            <w:r w:rsidRPr="00046D66">
              <w:t>0</w:t>
            </w:r>
          </w:p>
        </w:tc>
      </w:tr>
      <w:tr w:rsidR="009055DA" w:rsidRPr="008645A6" w14:paraId="41DA5D68" w14:textId="77777777" w:rsidTr="005B6715">
        <w:tc>
          <w:tcPr>
            <w:tcW w:w="1067" w:type="pct"/>
            <w:noWrap/>
            <w:hideMark/>
          </w:tcPr>
          <w:p w14:paraId="3820064E" w14:textId="28BF09F7" w:rsidR="009055DA" w:rsidRPr="008645A6" w:rsidRDefault="009055DA" w:rsidP="009055DA">
            <w:pPr>
              <w:pStyle w:val="TableText"/>
            </w:pPr>
            <w:r w:rsidRPr="007848BA">
              <w:t>Border Rivers</w:t>
            </w:r>
          </w:p>
        </w:tc>
        <w:tc>
          <w:tcPr>
            <w:tcW w:w="1897" w:type="pct"/>
            <w:noWrap/>
            <w:hideMark/>
          </w:tcPr>
          <w:p w14:paraId="3F9EA85E" w14:textId="1D8C5C6F" w:rsidR="009055DA" w:rsidRPr="008645A6" w:rsidRDefault="009055DA" w:rsidP="009055DA">
            <w:pPr>
              <w:pStyle w:val="TableText"/>
            </w:pPr>
            <w:r w:rsidRPr="007848BA">
              <w:t>Pt1.6.2: Temporary woodland swamp</w:t>
            </w:r>
          </w:p>
        </w:tc>
        <w:tc>
          <w:tcPr>
            <w:tcW w:w="534" w:type="pct"/>
            <w:noWrap/>
            <w:hideMark/>
          </w:tcPr>
          <w:p w14:paraId="44ADE34F" w14:textId="4A2C5DA1" w:rsidR="009055DA" w:rsidRPr="008645A6" w:rsidRDefault="009055DA" w:rsidP="009055DA">
            <w:pPr>
              <w:pStyle w:val="TableTextRight"/>
            </w:pPr>
            <w:r w:rsidRPr="007848BA">
              <w:t>2,486</w:t>
            </w:r>
          </w:p>
        </w:tc>
        <w:tc>
          <w:tcPr>
            <w:tcW w:w="519" w:type="pct"/>
            <w:noWrap/>
            <w:hideMark/>
          </w:tcPr>
          <w:p w14:paraId="5DF61A46" w14:textId="580ABDB1" w:rsidR="009055DA" w:rsidRPr="008645A6" w:rsidRDefault="009055DA" w:rsidP="009055DA">
            <w:pPr>
              <w:pStyle w:val="TableTextRight"/>
            </w:pPr>
            <w:r w:rsidRPr="007848BA">
              <w:t>241</w:t>
            </w:r>
          </w:p>
        </w:tc>
        <w:tc>
          <w:tcPr>
            <w:tcW w:w="424" w:type="pct"/>
            <w:noWrap/>
            <w:hideMark/>
          </w:tcPr>
          <w:p w14:paraId="455AE1B2" w14:textId="628BD0C1" w:rsidR="009055DA" w:rsidRPr="008645A6" w:rsidRDefault="009055DA" w:rsidP="009055DA">
            <w:pPr>
              <w:pStyle w:val="TableTextRight"/>
            </w:pPr>
            <w:r w:rsidRPr="007848BA">
              <w:t>0</w:t>
            </w:r>
          </w:p>
        </w:tc>
        <w:tc>
          <w:tcPr>
            <w:tcW w:w="559" w:type="pct"/>
            <w:noWrap/>
            <w:hideMark/>
          </w:tcPr>
          <w:p w14:paraId="4A914394" w14:textId="5F1062A8" w:rsidR="009055DA" w:rsidRPr="008645A6" w:rsidRDefault="009055DA" w:rsidP="009055DA">
            <w:pPr>
              <w:pStyle w:val="TableTextRight"/>
              <w:ind w:right="227"/>
            </w:pPr>
            <w:r w:rsidRPr="00046D66">
              <w:t>0</w:t>
            </w:r>
          </w:p>
        </w:tc>
      </w:tr>
      <w:tr w:rsidR="009055DA" w:rsidRPr="008645A6" w14:paraId="1D7E1DED"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13E340C" w14:textId="75731261" w:rsidR="009055DA" w:rsidRPr="008645A6" w:rsidRDefault="009055DA" w:rsidP="009055DA">
            <w:pPr>
              <w:pStyle w:val="TableText"/>
            </w:pPr>
            <w:r w:rsidRPr="007848BA">
              <w:t>Border Rivers</w:t>
            </w:r>
          </w:p>
        </w:tc>
        <w:tc>
          <w:tcPr>
            <w:tcW w:w="1897" w:type="pct"/>
            <w:noWrap/>
            <w:hideMark/>
          </w:tcPr>
          <w:p w14:paraId="7A5FA552" w14:textId="204373FA" w:rsidR="009055DA" w:rsidRPr="008645A6" w:rsidRDefault="009055DA" w:rsidP="009055DA">
            <w:pPr>
              <w:pStyle w:val="TableText"/>
            </w:pPr>
            <w:r w:rsidRPr="007848BA">
              <w:t>Pt1.3.2: Temporary coolibah swamp</w:t>
            </w:r>
          </w:p>
        </w:tc>
        <w:tc>
          <w:tcPr>
            <w:tcW w:w="534" w:type="pct"/>
            <w:noWrap/>
            <w:hideMark/>
          </w:tcPr>
          <w:p w14:paraId="42562975" w14:textId="5C4FE372" w:rsidR="009055DA" w:rsidRPr="008645A6" w:rsidRDefault="009055DA" w:rsidP="009055DA">
            <w:pPr>
              <w:pStyle w:val="TableTextRight"/>
            </w:pPr>
            <w:r w:rsidRPr="007848BA">
              <w:t>494</w:t>
            </w:r>
          </w:p>
        </w:tc>
        <w:tc>
          <w:tcPr>
            <w:tcW w:w="519" w:type="pct"/>
            <w:noWrap/>
            <w:hideMark/>
          </w:tcPr>
          <w:p w14:paraId="7E815247" w14:textId="387E8043" w:rsidR="009055DA" w:rsidRPr="008645A6" w:rsidRDefault="009055DA" w:rsidP="009055DA">
            <w:pPr>
              <w:pStyle w:val="TableTextRight"/>
            </w:pPr>
            <w:r w:rsidRPr="007848BA">
              <w:t>229</w:t>
            </w:r>
          </w:p>
        </w:tc>
        <w:tc>
          <w:tcPr>
            <w:tcW w:w="424" w:type="pct"/>
            <w:noWrap/>
            <w:hideMark/>
          </w:tcPr>
          <w:p w14:paraId="423E79C2" w14:textId="14F5AE14" w:rsidR="009055DA" w:rsidRPr="008645A6" w:rsidRDefault="009055DA" w:rsidP="009055DA">
            <w:pPr>
              <w:pStyle w:val="TableTextRight"/>
            </w:pPr>
            <w:r w:rsidRPr="007848BA">
              <w:t>0</w:t>
            </w:r>
          </w:p>
        </w:tc>
        <w:tc>
          <w:tcPr>
            <w:tcW w:w="559" w:type="pct"/>
            <w:noWrap/>
            <w:hideMark/>
          </w:tcPr>
          <w:p w14:paraId="71D1ED00" w14:textId="794FA334" w:rsidR="009055DA" w:rsidRPr="008645A6" w:rsidRDefault="009055DA" w:rsidP="009055DA">
            <w:pPr>
              <w:pStyle w:val="TableTextRight"/>
              <w:ind w:right="227"/>
            </w:pPr>
            <w:r w:rsidRPr="00046D66">
              <w:t>0</w:t>
            </w:r>
          </w:p>
        </w:tc>
      </w:tr>
      <w:tr w:rsidR="009055DA" w:rsidRPr="008645A6" w14:paraId="0C14594A" w14:textId="77777777" w:rsidTr="005B6715">
        <w:tc>
          <w:tcPr>
            <w:tcW w:w="1067" w:type="pct"/>
            <w:noWrap/>
            <w:hideMark/>
          </w:tcPr>
          <w:p w14:paraId="0A4EC992" w14:textId="447D597D" w:rsidR="009055DA" w:rsidRPr="008645A6" w:rsidRDefault="009055DA" w:rsidP="009055DA">
            <w:pPr>
              <w:pStyle w:val="TableText"/>
            </w:pPr>
            <w:r w:rsidRPr="007848BA">
              <w:t>Border Rivers</w:t>
            </w:r>
          </w:p>
        </w:tc>
        <w:tc>
          <w:tcPr>
            <w:tcW w:w="1897" w:type="pct"/>
            <w:noWrap/>
            <w:hideMark/>
          </w:tcPr>
          <w:p w14:paraId="0B97898F" w14:textId="5D2C722A" w:rsidR="009055DA" w:rsidRPr="008645A6" w:rsidRDefault="009055DA" w:rsidP="009055DA">
            <w:pPr>
              <w:pStyle w:val="TableText"/>
            </w:pPr>
            <w:r w:rsidRPr="007848BA">
              <w:t>Lp1.2: Permanent lake with aquatic bed</w:t>
            </w:r>
          </w:p>
        </w:tc>
        <w:tc>
          <w:tcPr>
            <w:tcW w:w="534" w:type="pct"/>
            <w:noWrap/>
            <w:hideMark/>
          </w:tcPr>
          <w:p w14:paraId="4F84EA2C" w14:textId="4E98437F" w:rsidR="009055DA" w:rsidRPr="008645A6" w:rsidRDefault="009055DA" w:rsidP="009055DA">
            <w:pPr>
              <w:pStyle w:val="TableTextRight"/>
            </w:pPr>
            <w:r w:rsidRPr="007848BA">
              <w:t>227</w:t>
            </w:r>
          </w:p>
        </w:tc>
        <w:tc>
          <w:tcPr>
            <w:tcW w:w="519" w:type="pct"/>
            <w:noWrap/>
            <w:hideMark/>
          </w:tcPr>
          <w:p w14:paraId="39186ECE" w14:textId="4BE32F7E" w:rsidR="009055DA" w:rsidRPr="008645A6" w:rsidRDefault="009055DA" w:rsidP="009055DA">
            <w:pPr>
              <w:pStyle w:val="TableTextRight"/>
            </w:pPr>
            <w:r w:rsidRPr="007848BA">
              <w:t>187</w:t>
            </w:r>
          </w:p>
        </w:tc>
        <w:tc>
          <w:tcPr>
            <w:tcW w:w="424" w:type="pct"/>
            <w:noWrap/>
            <w:hideMark/>
          </w:tcPr>
          <w:p w14:paraId="795F9FFC" w14:textId="0E1550F7" w:rsidR="009055DA" w:rsidRPr="008645A6" w:rsidRDefault="009055DA" w:rsidP="009055DA">
            <w:pPr>
              <w:pStyle w:val="TableTextRight"/>
            </w:pPr>
            <w:r w:rsidRPr="007848BA">
              <w:t>0</w:t>
            </w:r>
          </w:p>
        </w:tc>
        <w:tc>
          <w:tcPr>
            <w:tcW w:w="559" w:type="pct"/>
            <w:noWrap/>
            <w:hideMark/>
          </w:tcPr>
          <w:p w14:paraId="64898DDE" w14:textId="2E9E500D" w:rsidR="009055DA" w:rsidRPr="008645A6" w:rsidRDefault="009055DA" w:rsidP="009055DA">
            <w:pPr>
              <w:pStyle w:val="TableTextRight"/>
              <w:ind w:right="227"/>
            </w:pPr>
            <w:r w:rsidRPr="00046D66">
              <w:t>0</w:t>
            </w:r>
          </w:p>
        </w:tc>
      </w:tr>
      <w:tr w:rsidR="009055DA" w:rsidRPr="008645A6" w14:paraId="6B9323E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3B224FB" w14:textId="1F79A4D6" w:rsidR="009055DA" w:rsidRPr="008645A6" w:rsidRDefault="009055DA" w:rsidP="009055DA">
            <w:pPr>
              <w:pStyle w:val="TableText"/>
            </w:pPr>
            <w:r w:rsidRPr="007848BA">
              <w:t>Border Rivers</w:t>
            </w:r>
          </w:p>
        </w:tc>
        <w:tc>
          <w:tcPr>
            <w:tcW w:w="1897" w:type="pct"/>
            <w:noWrap/>
            <w:hideMark/>
          </w:tcPr>
          <w:p w14:paraId="64417464" w14:textId="028E069B" w:rsidR="009055DA" w:rsidRPr="008645A6" w:rsidRDefault="009055DA" w:rsidP="009055DA">
            <w:pPr>
              <w:pStyle w:val="TableText"/>
            </w:pPr>
            <w:r w:rsidRPr="007848BA">
              <w:t>Pp2.2.2: Permanent sedge/grass/forb marsh</w:t>
            </w:r>
          </w:p>
        </w:tc>
        <w:tc>
          <w:tcPr>
            <w:tcW w:w="534" w:type="pct"/>
            <w:noWrap/>
            <w:hideMark/>
          </w:tcPr>
          <w:p w14:paraId="3E1B1DE9" w14:textId="2237211E" w:rsidR="009055DA" w:rsidRPr="008645A6" w:rsidRDefault="009055DA" w:rsidP="009055DA">
            <w:pPr>
              <w:pStyle w:val="TableTextRight"/>
            </w:pPr>
            <w:r w:rsidRPr="007848BA">
              <w:t>1,233</w:t>
            </w:r>
          </w:p>
        </w:tc>
        <w:tc>
          <w:tcPr>
            <w:tcW w:w="519" w:type="pct"/>
            <w:noWrap/>
            <w:hideMark/>
          </w:tcPr>
          <w:p w14:paraId="3157379B" w14:textId="31D8D498" w:rsidR="009055DA" w:rsidRPr="008645A6" w:rsidRDefault="009055DA" w:rsidP="009055DA">
            <w:pPr>
              <w:pStyle w:val="TableTextRight"/>
            </w:pPr>
            <w:r w:rsidRPr="007848BA">
              <w:t>54</w:t>
            </w:r>
          </w:p>
        </w:tc>
        <w:tc>
          <w:tcPr>
            <w:tcW w:w="424" w:type="pct"/>
            <w:noWrap/>
            <w:hideMark/>
          </w:tcPr>
          <w:p w14:paraId="79FD057B" w14:textId="22BA985E" w:rsidR="009055DA" w:rsidRPr="008645A6" w:rsidRDefault="009055DA" w:rsidP="009055DA">
            <w:pPr>
              <w:pStyle w:val="TableTextRight"/>
            </w:pPr>
            <w:r w:rsidRPr="007848BA">
              <w:t>0</w:t>
            </w:r>
          </w:p>
        </w:tc>
        <w:tc>
          <w:tcPr>
            <w:tcW w:w="559" w:type="pct"/>
            <w:noWrap/>
            <w:hideMark/>
          </w:tcPr>
          <w:p w14:paraId="7AC82728" w14:textId="4CA8D7AD" w:rsidR="009055DA" w:rsidRPr="008645A6" w:rsidRDefault="009055DA" w:rsidP="009055DA">
            <w:pPr>
              <w:pStyle w:val="TableTextRight"/>
              <w:ind w:right="227"/>
            </w:pPr>
            <w:r w:rsidRPr="00046D66">
              <w:t>0</w:t>
            </w:r>
          </w:p>
        </w:tc>
      </w:tr>
      <w:tr w:rsidR="009055DA" w:rsidRPr="008645A6" w14:paraId="7597F0E2" w14:textId="77777777" w:rsidTr="005B6715">
        <w:tc>
          <w:tcPr>
            <w:tcW w:w="1067" w:type="pct"/>
            <w:noWrap/>
            <w:hideMark/>
          </w:tcPr>
          <w:p w14:paraId="06D4AD23" w14:textId="7888D3FB" w:rsidR="009055DA" w:rsidRPr="008645A6" w:rsidRDefault="009055DA" w:rsidP="009055DA">
            <w:pPr>
              <w:pStyle w:val="TableText"/>
            </w:pPr>
            <w:r w:rsidRPr="007848BA">
              <w:t>Border Rivers</w:t>
            </w:r>
          </w:p>
        </w:tc>
        <w:tc>
          <w:tcPr>
            <w:tcW w:w="1897" w:type="pct"/>
            <w:noWrap/>
            <w:hideMark/>
          </w:tcPr>
          <w:p w14:paraId="2802B9F5" w14:textId="12C529F1" w:rsidR="009055DA" w:rsidRPr="008645A6" w:rsidRDefault="009055DA" w:rsidP="009055DA">
            <w:pPr>
              <w:pStyle w:val="TableText"/>
            </w:pPr>
            <w:r w:rsidRPr="007848BA">
              <w:t>Pp2.3.2: Permanent grass marsh</w:t>
            </w:r>
          </w:p>
        </w:tc>
        <w:tc>
          <w:tcPr>
            <w:tcW w:w="534" w:type="pct"/>
            <w:noWrap/>
            <w:hideMark/>
          </w:tcPr>
          <w:p w14:paraId="0BA4C639" w14:textId="1DCDDD1F" w:rsidR="009055DA" w:rsidRPr="008645A6" w:rsidRDefault="009055DA" w:rsidP="009055DA">
            <w:pPr>
              <w:pStyle w:val="TableTextRight"/>
            </w:pPr>
            <w:r w:rsidRPr="007848BA">
              <w:t>26</w:t>
            </w:r>
          </w:p>
        </w:tc>
        <w:tc>
          <w:tcPr>
            <w:tcW w:w="519" w:type="pct"/>
            <w:noWrap/>
            <w:hideMark/>
          </w:tcPr>
          <w:p w14:paraId="4B55207E" w14:textId="4D931051" w:rsidR="009055DA" w:rsidRPr="008645A6" w:rsidRDefault="009055DA" w:rsidP="009055DA">
            <w:pPr>
              <w:pStyle w:val="TableTextRight"/>
            </w:pPr>
            <w:r w:rsidRPr="007848BA">
              <w:t>26</w:t>
            </w:r>
          </w:p>
        </w:tc>
        <w:tc>
          <w:tcPr>
            <w:tcW w:w="424" w:type="pct"/>
            <w:noWrap/>
            <w:hideMark/>
          </w:tcPr>
          <w:p w14:paraId="1BCC6CEC" w14:textId="1598A903" w:rsidR="009055DA" w:rsidRPr="008645A6" w:rsidRDefault="009055DA" w:rsidP="009055DA">
            <w:pPr>
              <w:pStyle w:val="TableTextRight"/>
            </w:pPr>
            <w:r w:rsidRPr="007848BA">
              <w:t>0</w:t>
            </w:r>
          </w:p>
        </w:tc>
        <w:tc>
          <w:tcPr>
            <w:tcW w:w="559" w:type="pct"/>
            <w:noWrap/>
            <w:hideMark/>
          </w:tcPr>
          <w:p w14:paraId="0C7B69D6" w14:textId="7849417D" w:rsidR="009055DA" w:rsidRPr="008645A6" w:rsidRDefault="009055DA" w:rsidP="009055DA">
            <w:pPr>
              <w:pStyle w:val="TableTextRight"/>
              <w:ind w:right="227"/>
            </w:pPr>
            <w:r w:rsidRPr="00046D66">
              <w:t>0</w:t>
            </w:r>
          </w:p>
        </w:tc>
      </w:tr>
      <w:tr w:rsidR="009055DA" w:rsidRPr="008645A6" w14:paraId="0A56781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1010C81" w14:textId="3ECA09AC" w:rsidR="009055DA" w:rsidRPr="008645A6" w:rsidRDefault="009055DA" w:rsidP="009055DA">
            <w:pPr>
              <w:pStyle w:val="TableText"/>
            </w:pPr>
            <w:r w:rsidRPr="007848BA">
              <w:t>Border Rivers</w:t>
            </w:r>
          </w:p>
        </w:tc>
        <w:tc>
          <w:tcPr>
            <w:tcW w:w="1897" w:type="pct"/>
            <w:noWrap/>
            <w:hideMark/>
          </w:tcPr>
          <w:p w14:paraId="00499B31" w14:textId="60D3EB10" w:rsidR="009055DA" w:rsidRPr="008645A6" w:rsidRDefault="009055DA" w:rsidP="009055DA">
            <w:pPr>
              <w:pStyle w:val="TableText"/>
            </w:pPr>
            <w:r w:rsidRPr="007848BA">
              <w:t>Pt1.8.2: Temporary shrub swamp</w:t>
            </w:r>
          </w:p>
        </w:tc>
        <w:tc>
          <w:tcPr>
            <w:tcW w:w="534" w:type="pct"/>
            <w:noWrap/>
            <w:hideMark/>
          </w:tcPr>
          <w:p w14:paraId="22D3509D" w14:textId="060B5A64" w:rsidR="009055DA" w:rsidRPr="008645A6" w:rsidRDefault="009055DA" w:rsidP="009055DA">
            <w:pPr>
              <w:pStyle w:val="TableTextRight"/>
            </w:pPr>
            <w:r w:rsidRPr="007848BA">
              <w:t>11</w:t>
            </w:r>
          </w:p>
        </w:tc>
        <w:tc>
          <w:tcPr>
            <w:tcW w:w="519" w:type="pct"/>
            <w:noWrap/>
            <w:hideMark/>
          </w:tcPr>
          <w:p w14:paraId="1FC85827" w14:textId="5747E53B" w:rsidR="009055DA" w:rsidRPr="008645A6" w:rsidRDefault="009055DA" w:rsidP="009055DA">
            <w:pPr>
              <w:pStyle w:val="TableTextRight"/>
            </w:pPr>
            <w:r w:rsidRPr="007848BA">
              <w:t>10</w:t>
            </w:r>
          </w:p>
        </w:tc>
        <w:tc>
          <w:tcPr>
            <w:tcW w:w="424" w:type="pct"/>
            <w:noWrap/>
            <w:hideMark/>
          </w:tcPr>
          <w:p w14:paraId="63EA8C1C" w14:textId="216EE158" w:rsidR="009055DA" w:rsidRPr="008645A6" w:rsidRDefault="009055DA" w:rsidP="009055DA">
            <w:pPr>
              <w:pStyle w:val="TableTextRight"/>
            </w:pPr>
            <w:r w:rsidRPr="007848BA">
              <w:t>0</w:t>
            </w:r>
          </w:p>
        </w:tc>
        <w:tc>
          <w:tcPr>
            <w:tcW w:w="559" w:type="pct"/>
            <w:noWrap/>
            <w:hideMark/>
          </w:tcPr>
          <w:p w14:paraId="380DF400" w14:textId="2F0B6683" w:rsidR="009055DA" w:rsidRPr="008645A6" w:rsidRDefault="009055DA" w:rsidP="009055DA">
            <w:pPr>
              <w:pStyle w:val="TableTextRight"/>
              <w:ind w:right="227"/>
            </w:pPr>
            <w:r w:rsidRPr="00046D66">
              <w:t>0</w:t>
            </w:r>
          </w:p>
        </w:tc>
      </w:tr>
      <w:tr w:rsidR="009055DA" w:rsidRPr="008645A6" w14:paraId="2AA6D5F7" w14:textId="77777777" w:rsidTr="005B6715">
        <w:tc>
          <w:tcPr>
            <w:tcW w:w="1067" w:type="pct"/>
            <w:noWrap/>
            <w:hideMark/>
          </w:tcPr>
          <w:p w14:paraId="32491CBD" w14:textId="09DA269B" w:rsidR="009055DA" w:rsidRPr="008645A6" w:rsidRDefault="009055DA" w:rsidP="009055DA">
            <w:pPr>
              <w:pStyle w:val="TableText"/>
            </w:pPr>
            <w:r w:rsidRPr="007848BA">
              <w:t>Border Rivers</w:t>
            </w:r>
          </w:p>
        </w:tc>
        <w:tc>
          <w:tcPr>
            <w:tcW w:w="1897" w:type="pct"/>
            <w:noWrap/>
            <w:hideMark/>
          </w:tcPr>
          <w:p w14:paraId="39E03C1A" w14:textId="70546458" w:rsidR="009055DA" w:rsidRPr="008645A6" w:rsidRDefault="009055DA" w:rsidP="009055DA">
            <w:pPr>
              <w:pStyle w:val="TableText"/>
            </w:pPr>
            <w:r w:rsidRPr="007848BA">
              <w:t>Pt1.2.2: Temporary black box swamp</w:t>
            </w:r>
          </w:p>
        </w:tc>
        <w:tc>
          <w:tcPr>
            <w:tcW w:w="534" w:type="pct"/>
            <w:noWrap/>
            <w:hideMark/>
          </w:tcPr>
          <w:p w14:paraId="6A6E892F" w14:textId="71F8A74C" w:rsidR="009055DA" w:rsidRPr="008645A6" w:rsidRDefault="009055DA" w:rsidP="009055DA">
            <w:pPr>
              <w:pStyle w:val="TableTextRight"/>
            </w:pPr>
            <w:r w:rsidRPr="007848BA">
              <w:t>13</w:t>
            </w:r>
          </w:p>
        </w:tc>
        <w:tc>
          <w:tcPr>
            <w:tcW w:w="519" w:type="pct"/>
            <w:noWrap/>
            <w:hideMark/>
          </w:tcPr>
          <w:p w14:paraId="2D91C4D0" w14:textId="3AF24B4B" w:rsidR="009055DA" w:rsidRPr="008645A6" w:rsidRDefault="009055DA" w:rsidP="009055DA">
            <w:pPr>
              <w:pStyle w:val="TableTextRight"/>
            </w:pPr>
            <w:r w:rsidRPr="007848BA">
              <w:t>7</w:t>
            </w:r>
          </w:p>
        </w:tc>
        <w:tc>
          <w:tcPr>
            <w:tcW w:w="424" w:type="pct"/>
            <w:noWrap/>
            <w:hideMark/>
          </w:tcPr>
          <w:p w14:paraId="4C383940" w14:textId="2207BBFF" w:rsidR="009055DA" w:rsidRPr="008645A6" w:rsidRDefault="009055DA" w:rsidP="009055DA">
            <w:pPr>
              <w:pStyle w:val="TableTextRight"/>
            </w:pPr>
            <w:r w:rsidRPr="007848BA">
              <w:t>0</w:t>
            </w:r>
          </w:p>
        </w:tc>
        <w:tc>
          <w:tcPr>
            <w:tcW w:w="559" w:type="pct"/>
            <w:noWrap/>
            <w:hideMark/>
          </w:tcPr>
          <w:p w14:paraId="23F9365A" w14:textId="37EC667E" w:rsidR="009055DA" w:rsidRPr="008645A6" w:rsidRDefault="009055DA" w:rsidP="009055DA">
            <w:pPr>
              <w:pStyle w:val="TableTextRight"/>
              <w:ind w:right="227"/>
            </w:pPr>
            <w:r w:rsidRPr="00046D66">
              <w:t>0</w:t>
            </w:r>
          </w:p>
        </w:tc>
      </w:tr>
      <w:tr w:rsidR="009055DA" w:rsidRPr="008645A6" w14:paraId="739CEB04"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D6B3234" w14:textId="4C4D78C3" w:rsidR="009055DA" w:rsidRPr="008645A6" w:rsidRDefault="009055DA" w:rsidP="009055DA">
            <w:pPr>
              <w:pStyle w:val="TableText"/>
            </w:pPr>
            <w:r w:rsidRPr="007848BA">
              <w:t>Border Rivers</w:t>
            </w:r>
          </w:p>
        </w:tc>
        <w:tc>
          <w:tcPr>
            <w:tcW w:w="1897" w:type="pct"/>
            <w:noWrap/>
            <w:hideMark/>
          </w:tcPr>
          <w:p w14:paraId="7471EE0C" w14:textId="5DD9809A" w:rsidR="009055DA" w:rsidRPr="008645A6" w:rsidRDefault="009055DA" w:rsidP="009055DA">
            <w:pPr>
              <w:pStyle w:val="TableText"/>
            </w:pPr>
            <w:r w:rsidRPr="007848BA">
              <w:t>Lt1.2: Temporary lake with aquatic bed</w:t>
            </w:r>
          </w:p>
        </w:tc>
        <w:tc>
          <w:tcPr>
            <w:tcW w:w="534" w:type="pct"/>
            <w:noWrap/>
            <w:hideMark/>
          </w:tcPr>
          <w:p w14:paraId="51C6378C" w14:textId="10C53D05" w:rsidR="009055DA" w:rsidRPr="008645A6" w:rsidRDefault="009055DA" w:rsidP="009055DA">
            <w:pPr>
              <w:pStyle w:val="TableTextRight"/>
            </w:pPr>
            <w:r w:rsidRPr="007848BA">
              <w:t>12</w:t>
            </w:r>
          </w:p>
        </w:tc>
        <w:tc>
          <w:tcPr>
            <w:tcW w:w="519" w:type="pct"/>
            <w:noWrap/>
            <w:hideMark/>
          </w:tcPr>
          <w:p w14:paraId="3C4DD2FF" w14:textId="3C991C66" w:rsidR="009055DA" w:rsidRPr="008645A6" w:rsidRDefault="009055DA" w:rsidP="009055DA">
            <w:pPr>
              <w:pStyle w:val="TableTextRight"/>
            </w:pPr>
            <w:r w:rsidRPr="007848BA">
              <w:t>3</w:t>
            </w:r>
          </w:p>
        </w:tc>
        <w:tc>
          <w:tcPr>
            <w:tcW w:w="424" w:type="pct"/>
            <w:noWrap/>
            <w:hideMark/>
          </w:tcPr>
          <w:p w14:paraId="10A45203" w14:textId="214590A9" w:rsidR="009055DA" w:rsidRPr="008645A6" w:rsidRDefault="009055DA" w:rsidP="009055DA">
            <w:pPr>
              <w:pStyle w:val="TableTextRight"/>
            </w:pPr>
            <w:r w:rsidRPr="007848BA">
              <w:t>0</w:t>
            </w:r>
          </w:p>
        </w:tc>
        <w:tc>
          <w:tcPr>
            <w:tcW w:w="559" w:type="pct"/>
            <w:noWrap/>
            <w:hideMark/>
          </w:tcPr>
          <w:p w14:paraId="0AEAFA9C" w14:textId="35B63971" w:rsidR="009055DA" w:rsidRPr="008645A6" w:rsidRDefault="009055DA" w:rsidP="009055DA">
            <w:pPr>
              <w:pStyle w:val="TableTextRight"/>
              <w:ind w:right="227"/>
            </w:pPr>
            <w:r w:rsidRPr="00046D66">
              <w:t>0</w:t>
            </w:r>
          </w:p>
        </w:tc>
      </w:tr>
      <w:tr w:rsidR="009055DA" w:rsidRPr="008645A6" w14:paraId="2F7C5D53" w14:textId="77777777" w:rsidTr="005B6715">
        <w:tc>
          <w:tcPr>
            <w:tcW w:w="1067" w:type="pct"/>
            <w:noWrap/>
            <w:hideMark/>
          </w:tcPr>
          <w:p w14:paraId="65F0E912" w14:textId="50E21439" w:rsidR="009055DA" w:rsidRPr="008645A6" w:rsidRDefault="009055DA" w:rsidP="009055DA">
            <w:pPr>
              <w:pStyle w:val="TableText"/>
            </w:pPr>
            <w:r w:rsidRPr="007848BA">
              <w:t>Border Rivers</w:t>
            </w:r>
          </w:p>
        </w:tc>
        <w:tc>
          <w:tcPr>
            <w:tcW w:w="1897" w:type="pct"/>
            <w:noWrap/>
            <w:hideMark/>
          </w:tcPr>
          <w:p w14:paraId="662A31AD" w14:textId="762A0756" w:rsidR="009055DA" w:rsidRPr="008645A6" w:rsidRDefault="009055DA" w:rsidP="009055DA">
            <w:pPr>
              <w:pStyle w:val="TableText"/>
            </w:pPr>
            <w:r w:rsidRPr="007848BA">
              <w:t>Pp3: Peat bog or fen marsh</w:t>
            </w:r>
          </w:p>
        </w:tc>
        <w:tc>
          <w:tcPr>
            <w:tcW w:w="534" w:type="pct"/>
            <w:noWrap/>
            <w:hideMark/>
          </w:tcPr>
          <w:p w14:paraId="7BC0A764" w14:textId="528FDB17" w:rsidR="009055DA" w:rsidRPr="008645A6" w:rsidRDefault="009055DA" w:rsidP="009055DA">
            <w:pPr>
              <w:pStyle w:val="TableTextRight"/>
            </w:pPr>
            <w:r w:rsidRPr="007848BA">
              <w:t>504</w:t>
            </w:r>
          </w:p>
        </w:tc>
        <w:tc>
          <w:tcPr>
            <w:tcW w:w="519" w:type="pct"/>
            <w:noWrap/>
            <w:hideMark/>
          </w:tcPr>
          <w:p w14:paraId="28E29699" w14:textId="4A81E0F6" w:rsidR="009055DA" w:rsidRPr="008645A6" w:rsidRDefault="009055DA" w:rsidP="009055DA">
            <w:pPr>
              <w:pStyle w:val="TableTextRight"/>
            </w:pPr>
            <w:r w:rsidRPr="007848BA">
              <w:t>0</w:t>
            </w:r>
          </w:p>
        </w:tc>
        <w:tc>
          <w:tcPr>
            <w:tcW w:w="424" w:type="pct"/>
            <w:noWrap/>
            <w:hideMark/>
          </w:tcPr>
          <w:p w14:paraId="17B83B62" w14:textId="60A9D249" w:rsidR="009055DA" w:rsidRPr="008645A6" w:rsidRDefault="009055DA" w:rsidP="009055DA">
            <w:pPr>
              <w:pStyle w:val="TableTextRight"/>
            </w:pPr>
            <w:r w:rsidRPr="007848BA">
              <w:t>0</w:t>
            </w:r>
          </w:p>
        </w:tc>
        <w:tc>
          <w:tcPr>
            <w:tcW w:w="559" w:type="pct"/>
            <w:noWrap/>
            <w:hideMark/>
          </w:tcPr>
          <w:p w14:paraId="11CAE33D" w14:textId="18A5415D" w:rsidR="009055DA" w:rsidRPr="008645A6" w:rsidRDefault="009055DA" w:rsidP="009055DA">
            <w:pPr>
              <w:pStyle w:val="TableTextRight"/>
              <w:ind w:right="227"/>
            </w:pPr>
            <w:r w:rsidRPr="00046D66">
              <w:t>0</w:t>
            </w:r>
          </w:p>
        </w:tc>
      </w:tr>
      <w:tr w:rsidR="009055DA" w:rsidRPr="008645A6" w14:paraId="7FE752B4"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noWrap/>
            <w:hideMark/>
          </w:tcPr>
          <w:p w14:paraId="5114FB8A" w14:textId="289BA278" w:rsidR="009055DA" w:rsidRPr="008645A6" w:rsidRDefault="009055DA" w:rsidP="009055DA">
            <w:pPr>
              <w:pStyle w:val="TableText"/>
            </w:pPr>
            <w:r w:rsidRPr="007848BA">
              <w:t>Border Rivers</w:t>
            </w:r>
          </w:p>
        </w:tc>
        <w:tc>
          <w:tcPr>
            <w:tcW w:w="1897" w:type="pct"/>
            <w:tcBorders>
              <w:bottom w:val="nil"/>
            </w:tcBorders>
            <w:noWrap/>
            <w:hideMark/>
          </w:tcPr>
          <w:p w14:paraId="2D02B46D" w14:textId="2D1D4521" w:rsidR="009055DA" w:rsidRPr="008645A6" w:rsidRDefault="009055DA" w:rsidP="009055DA">
            <w:pPr>
              <w:pStyle w:val="TableText"/>
            </w:pPr>
            <w:r w:rsidRPr="007848BA">
              <w:t>Pt2.1.2: Temporary tall emergent marsh</w:t>
            </w:r>
          </w:p>
        </w:tc>
        <w:tc>
          <w:tcPr>
            <w:tcW w:w="534" w:type="pct"/>
            <w:tcBorders>
              <w:bottom w:val="nil"/>
            </w:tcBorders>
            <w:noWrap/>
            <w:hideMark/>
          </w:tcPr>
          <w:p w14:paraId="5BD08486" w14:textId="17CE4166" w:rsidR="009055DA" w:rsidRPr="008645A6" w:rsidRDefault="009055DA" w:rsidP="009055DA">
            <w:pPr>
              <w:pStyle w:val="TableTextRight"/>
            </w:pPr>
            <w:r w:rsidRPr="007848BA">
              <w:t>96</w:t>
            </w:r>
          </w:p>
        </w:tc>
        <w:tc>
          <w:tcPr>
            <w:tcW w:w="519" w:type="pct"/>
            <w:tcBorders>
              <w:bottom w:val="nil"/>
            </w:tcBorders>
            <w:noWrap/>
            <w:hideMark/>
          </w:tcPr>
          <w:p w14:paraId="6978FB18" w14:textId="11234DC6" w:rsidR="009055DA" w:rsidRPr="008645A6" w:rsidRDefault="009055DA" w:rsidP="009055DA">
            <w:pPr>
              <w:pStyle w:val="TableTextRight"/>
            </w:pPr>
            <w:r w:rsidRPr="007848BA">
              <w:t>0</w:t>
            </w:r>
          </w:p>
        </w:tc>
        <w:tc>
          <w:tcPr>
            <w:tcW w:w="424" w:type="pct"/>
            <w:tcBorders>
              <w:bottom w:val="nil"/>
            </w:tcBorders>
            <w:noWrap/>
            <w:hideMark/>
          </w:tcPr>
          <w:p w14:paraId="6145AF91" w14:textId="3987B256" w:rsidR="009055DA" w:rsidRPr="008645A6" w:rsidRDefault="009055DA" w:rsidP="009055DA">
            <w:pPr>
              <w:pStyle w:val="TableTextRight"/>
            </w:pPr>
            <w:r w:rsidRPr="007848BA">
              <w:t>0</w:t>
            </w:r>
          </w:p>
        </w:tc>
        <w:tc>
          <w:tcPr>
            <w:tcW w:w="559" w:type="pct"/>
            <w:tcBorders>
              <w:bottom w:val="nil"/>
            </w:tcBorders>
            <w:noWrap/>
            <w:hideMark/>
          </w:tcPr>
          <w:p w14:paraId="496D4470" w14:textId="43CF83B3" w:rsidR="009055DA" w:rsidRPr="008645A6" w:rsidRDefault="009055DA" w:rsidP="009055DA">
            <w:pPr>
              <w:pStyle w:val="TableTextRight"/>
              <w:ind w:right="227"/>
            </w:pPr>
            <w:r w:rsidRPr="00046D66">
              <w:t>0</w:t>
            </w:r>
          </w:p>
        </w:tc>
      </w:tr>
      <w:tr w:rsidR="009055DA" w:rsidRPr="008645A6" w14:paraId="7264BF4E" w14:textId="77777777" w:rsidTr="005B6715">
        <w:tc>
          <w:tcPr>
            <w:tcW w:w="1067" w:type="pct"/>
            <w:tcBorders>
              <w:bottom w:val="nil"/>
            </w:tcBorders>
            <w:shd w:val="clear" w:color="auto" w:fill="D0EAFF" w:themeFill="accent2" w:themeFillTint="1A"/>
            <w:noWrap/>
            <w:hideMark/>
          </w:tcPr>
          <w:p w14:paraId="685CB14F" w14:textId="7A0DC4C6" w:rsidR="009055DA" w:rsidRPr="008645A6" w:rsidRDefault="009055DA" w:rsidP="009055DA">
            <w:pPr>
              <w:pStyle w:val="TableText"/>
            </w:pPr>
            <w:r w:rsidRPr="007848BA">
              <w:t>Broken</w:t>
            </w:r>
            <w:r w:rsidR="004847D5">
              <w:rPr>
                <w:rFonts w:cs="Calibri"/>
              </w:rPr>
              <w:t>†</w:t>
            </w:r>
          </w:p>
        </w:tc>
        <w:tc>
          <w:tcPr>
            <w:tcW w:w="1897" w:type="pct"/>
            <w:tcBorders>
              <w:bottom w:val="nil"/>
            </w:tcBorders>
            <w:shd w:val="clear" w:color="auto" w:fill="D0EAFF" w:themeFill="accent2" w:themeFillTint="1A"/>
            <w:noWrap/>
            <w:hideMark/>
          </w:tcPr>
          <w:p w14:paraId="470B0F85" w14:textId="785C510D" w:rsidR="009055DA" w:rsidRPr="008645A6" w:rsidRDefault="009055DA" w:rsidP="009055DA">
            <w:pPr>
              <w:pStyle w:val="TableText"/>
            </w:pPr>
            <w:r w:rsidRPr="007848BA">
              <w:t>Pt1.6.2: Temporary woodland swamp</w:t>
            </w:r>
          </w:p>
        </w:tc>
        <w:tc>
          <w:tcPr>
            <w:tcW w:w="534" w:type="pct"/>
            <w:tcBorders>
              <w:bottom w:val="nil"/>
            </w:tcBorders>
            <w:shd w:val="clear" w:color="auto" w:fill="D0EAFF" w:themeFill="accent2" w:themeFillTint="1A"/>
            <w:noWrap/>
            <w:hideMark/>
          </w:tcPr>
          <w:p w14:paraId="0E5F49C5" w14:textId="3EC47991" w:rsidR="009055DA" w:rsidRPr="008645A6" w:rsidRDefault="009055DA" w:rsidP="009055DA">
            <w:pPr>
              <w:pStyle w:val="TableTextRight"/>
            </w:pPr>
            <w:r w:rsidRPr="007848BA">
              <w:t>431</w:t>
            </w:r>
          </w:p>
        </w:tc>
        <w:tc>
          <w:tcPr>
            <w:tcW w:w="519" w:type="pct"/>
            <w:tcBorders>
              <w:bottom w:val="nil"/>
            </w:tcBorders>
            <w:shd w:val="clear" w:color="auto" w:fill="D0EAFF" w:themeFill="accent2" w:themeFillTint="1A"/>
            <w:noWrap/>
            <w:hideMark/>
          </w:tcPr>
          <w:p w14:paraId="789DC5FB" w14:textId="349C85FF" w:rsidR="009055DA" w:rsidRPr="008645A6" w:rsidRDefault="009055DA" w:rsidP="009055DA">
            <w:pPr>
              <w:pStyle w:val="TableTextRight"/>
            </w:pPr>
            <w:r w:rsidRPr="007848BA">
              <w:t>153</w:t>
            </w:r>
          </w:p>
        </w:tc>
        <w:tc>
          <w:tcPr>
            <w:tcW w:w="424" w:type="pct"/>
            <w:tcBorders>
              <w:bottom w:val="nil"/>
            </w:tcBorders>
            <w:shd w:val="clear" w:color="auto" w:fill="D0EAFF" w:themeFill="accent2" w:themeFillTint="1A"/>
            <w:noWrap/>
            <w:hideMark/>
          </w:tcPr>
          <w:p w14:paraId="57C12FF5" w14:textId="29C52F9F" w:rsidR="009055DA" w:rsidRPr="008645A6" w:rsidRDefault="009055DA" w:rsidP="009055DA">
            <w:pPr>
              <w:pStyle w:val="TableTextRight"/>
            </w:pPr>
            <w:r w:rsidRPr="007848BA">
              <w:t>58</w:t>
            </w:r>
          </w:p>
        </w:tc>
        <w:tc>
          <w:tcPr>
            <w:tcW w:w="559" w:type="pct"/>
            <w:tcBorders>
              <w:bottom w:val="nil"/>
            </w:tcBorders>
            <w:shd w:val="clear" w:color="auto" w:fill="D0EAFF" w:themeFill="accent2" w:themeFillTint="1A"/>
            <w:noWrap/>
            <w:hideMark/>
          </w:tcPr>
          <w:p w14:paraId="2959BAEC" w14:textId="0993BB08" w:rsidR="009055DA" w:rsidRPr="008645A6" w:rsidRDefault="009055DA" w:rsidP="009055DA">
            <w:pPr>
              <w:pStyle w:val="TableTextRight"/>
              <w:ind w:right="227"/>
            </w:pPr>
            <w:r w:rsidRPr="00046D66">
              <w:t>37.9</w:t>
            </w:r>
          </w:p>
        </w:tc>
      </w:tr>
      <w:tr w:rsidR="009055DA" w:rsidRPr="008645A6" w14:paraId="47EBCBE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1E0C0FCB" w14:textId="7B1DE649" w:rsidR="009055DA" w:rsidRPr="008645A6" w:rsidRDefault="009055DA" w:rsidP="009055DA">
            <w:pPr>
              <w:pStyle w:val="TableText"/>
            </w:pPr>
            <w:r w:rsidRPr="007848BA">
              <w:t>Broken</w:t>
            </w:r>
            <w:r w:rsidR="004847D5">
              <w:rPr>
                <w:rFonts w:cs="Calibri"/>
              </w:rPr>
              <w:t>†</w:t>
            </w:r>
          </w:p>
        </w:tc>
        <w:tc>
          <w:tcPr>
            <w:tcW w:w="1897" w:type="pct"/>
            <w:tcBorders>
              <w:bottom w:val="nil"/>
            </w:tcBorders>
            <w:shd w:val="clear" w:color="auto" w:fill="D0EAFF" w:themeFill="accent2" w:themeFillTint="1A"/>
            <w:noWrap/>
            <w:hideMark/>
          </w:tcPr>
          <w:p w14:paraId="4FC6AD58" w14:textId="00C195F1" w:rsidR="009055DA" w:rsidRPr="008645A6" w:rsidRDefault="009055DA" w:rsidP="009055DA">
            <w:pPr>
              <w:pStyle w:val="TableText"/>
            </w:pPr>
            <w:r w:rsidRPr="007848BA">
              <w:t>Pp4.2: Permanent wetland</w:t>
            </w:r>
          </w:p>
        </w:tc>
        <w:tc>
          <w:tcPr>
            <w:tcW w:w="534" w:type="pct"/>
            <w:tcBorders>
              <w:bottom w:val="nil"/>
            </w:tcBorders>
            <w:shd w:val="clear" w:color="auto" w:fill="D0EAFF" w:themeFill="accent2" w:themeFillTint="1A"/>
            <w:noWrap/>
            <w:hideMark/>
          </w:tcPr>
          <w:p w14:paraId="13F4F791" w14:textId="68059144" w:rsidR="009055DA" w:rsidRPr="008645A6" w:rsidRDefault="009055DA" w:rsidP="009055DA">
            <w:pPr>
              <w:pStyle w:val="TableTextRight"/>
            </w:pPr>
            <w:r w:rsidRPr="007848BA">
              <w:t>45</w:t>
            </w:r>
          </w:p>
        </w:tc>
        <w:tc>
          <w:tcPr>
            <w:tcW w:w="519" w:type="pct"/>
            <w:tcBorders>
              <w:bottom w:val="nil"/>
            </w:tcBorders>
            <w:shd w:val="clear" w:color="auto" w:fill="D0EAFF" w:themeFill="accent2" w:themeFillTint="1A"/>
            <w:noWrap/>
            <w:hideMark/>
          </w:tcPr>
          <w:p w14:paraId="37CA2D0C" w14:textId="5A0CBBBA" w:rsidR="009055DA" w:rsidRPr="008645A6" w:rsidRDefault="009055DA" w:rsidP="009055DA">
            <w:pPr>
              <w:pStyle w:val="TableTextRight"/>
            </w:pPr>
            <w:r w:rsidRPr="007848BA">
              <w:t>43</w:t>
            </w:r>
          </w:p>
        </w:tc>
        <w:tc>
          <w:tcPr>
            <w:tcW w:w="424" w:type="pct"/>
            <w:tcBorders>
              <w:bottom w:val="nil"/>
            </w:tcBorders>
            <w:shd w:val="clear" w:color="auto" w:fill="D0EAFF" w:themeFill="accent2" w:themeFillTint="1A"/>
            <w:noWrap/>
            <w:hideMark/>
          </w:tcPr>
          <w:p w14:paraId="622F081D" w14:textId="27372A1B" w:rsidR="009055DA" w:rsidRPr="008645A6" w:rsidRDefault="009055DA" w:rsidP="009055DA">
            <w:pPr>
              <w:pStyle w:val="TableTextRight"/>
            </w:pPr>
            <w:r w:rsidRPr="007848BA">
              <w:t>43</w:t>
            </w:r>
          </w:p>
        </w:tc>
        <w:tc>
          <w:tcPr>
            <w:tcW w:w="559" w:type="pct"/>
            <w:tcBorders>
              <w:bottom w:val="nil"/>
            </w:tcBorders>
            <w:shd w:val="clear" w:color="auto" w:fill="D0EAFF" w:themeFill="accent2" w:themeFillTint="1A"/>
            <w:noWrap/>
            <w:hideMark/>
          </w:tcPr>
          <w:p w14:paraId="415729CF" w14:textId="1C80C972" w:rsidR="009055DA" w:rsidRPr="008645A6" w:rsidRDefault="009055DA" w:rsidP="009055DA">
            <w:pPr>
              <w:pStyle w:val="TableTextRight"/>
              <w:ind w:right="227"/>
            </w:pPr>
            <w:r w:rsidRPr="00046D66">
              <w:t>100.0</w:t>
            </w:r>
          </w:p>
        </w:tc>
      </w:tr>
      <w:tr w:rsidR="009055DA" w:rsidRPr="008645A6" w14:paraId="6A344526" w14:textId="77777777" w:rsidTr="005B6715">
        <w:tc>
          <w:tcPr>
            <w:tcW w:w="1067" w:type="pct"/>
            <w:tcBorders>
              <w:bottom w:val="nil"/>
            </w:tcBorders>
            <w:shd w:val="clear" w:color="auto" w:fill="D0EAFF" w:themeFill="accent2" w:themeFillTint="1A"/>
            <w:noWrap/>
            <w:hideMark/>
          </w:tcPr>
          <w:p w14:paraId="3BFA57BA" w14:textId="11CD9F17" w:rsidR="009055DA" w:rsidRPr="008645A6" w:rsidRDefault="009055DA" w:rsidP="009055DA">
            <w:pPr>
              <w:pStyle w:val="TableText"/>
            </w:pPr>
            <w:r w:rsidRPr="007848BA">
              <w:t>Broken</w:t>
            </w:r>
            <w:r w:rsidR="004847D5">
              <w:rPr>
                <w:rFonts w:cs="Calibri"/>
              </w:rPr>
              <w:t>†</w:t>
            </w:r>
          </w:p>
        </w:tc>
        <w:tc>
          <w:tcPr>
            <w:tcW w:w="1897" w:type="pct"/>
            <w:tcBorders>
              <w:bottom w:val="nil"/>
            </w:tcBorders>
            <w:shd w:val="clear" w:color="auto" w:fill="D0EAFF" w:themeFill="accent2" w:themeFillTint="1A"/>
            <w:noWrap/>
            <w:hideMark/>
          </w:tcPr>
          <w:p w14:paraId="0E044940" w14:textId="287AB51B" w:rsidR="009055DA" w:rsidRPr="008645A6" w:rsidRDefault="009055DA" w:rsidP="009055DA">
            <w:pPr>
              <w:pStyle w:val="TableText"/>
            </w:pPr>
            <w:r w:rsidRPr="007848BA">
              <w:t>Pt3.1.2: Clay pan</w:t>
            </w:r>
          </w:p>
        </w:tc>
        <w:tc>
          <w:tcPr>
            <w:tcW w:w="534" w:type="pct"/>
            <w:tcBorders>
              <w:bottom w:val="nil"/>
            </w:tcBorders>
            <w:shd w:val="clear" w:color="auto" w:fill="D0EAFF" w:themeFill="accent2" w:themeFillTint="1A"/>
            <w:noWrap/>
            <w:hideMark/>
          </w:tcPr>
          <w:p w14:paraId="557AC516" w14:textId="598E4A86" w:rsidR="009055DA" w:rsidRPr="008645A6" w:rsidRDefault="009055DA" w:rsidP="009055DA">
            <w:pPr>
              <w:pStyle w:val="TableTextRight"/>
            </w:pPr>
            <w:r w:rsidRPr="007848BA">
              <w:t>2,971</w:t>
            </w:r>
          </w:p>
        </w:tc>
        <w:tc>
          <w:tcPr>
            <w:tcW w:w="519" w:type="pct"/>
            <w:tcBorders>
              <w:bottom w:val="nil"/>
            </w:tcBorders>
            <w:shd w:val="clear" w:color="auto" w:fill="D0EAFF" w:themeFill="accent2" w:themeFillTint="1A"/>
            <w:noWrap/>
            <w:hideMark/>
          </w:tcPr>
          <w:p w14:paraId="61E7B69B" w14:textId="6EAB1A21" w:rsidR="009055DA" w:rsidRPr="008645A6" w:rsidRDefault="009055DA" w:rsidP="009055DA">
            <w:pPr>
              <w:pStyle w:val="TableTextRight"/>
            </w:pPr>
            <w:r w:rsidRPr="007848BA">
              <w:t>253</w:t>
            </w:r>
          </w:p>
        </w:tc>
        <w:tc>
          <w:tcPr>
            <w:tcW w:w="424" w:type="pct"/>
            <w:tcBorders>
              <w:bottom w:val="nil"/>
            </w:tcBorders>
            <w:shd w:val="clear" w:color="auto" w:fill="D0EAFF" w:themeFill="accent2" w:themeFillTint="1A"/>
            <w:noWrap/>
            <w:hideMark/>
          </w:tcPr>
          <w:p w14:paraId="11553B71" w14:textId="361A289E" w:rsidR="009055DA" w:rsidRPr="008645A6" w:rsidRDefault="009055DA" w:rsidP="009055DA">
            <w:pPr>
              <w:pStyle w:val="TableTextRight"/>
            </w:pPr>
            <w:r w:rsidRPr="007848BA">
              <w:t>39</w:t>
            </w:r>
          </w:p>
        </w:tc>
        <w:tc>
          <w:tcPr>
            <w:tcW w:w="559" w:type="pct"/>
            <w:tcBorders>
              <w:bottom w:val="nil"/>
            </w:tcBorders>
            <w:shd w:val="clear" w:color="auto" w:fill="D0EAFF" w:themeFill="accent2" w:themeFillTint="1A"/>
            <w:noWrap/>
            <w:hideMark/>
          </w:tcPr>
          <w:p w14:paraId="0DD61D72" w14:textId="4F4A1D72" w:rsidR="009055DA" w:rsidRPr="008645A6" w:rsidRDefault="009055DA" w:rsidP="009055DA">
            <w:pPr>
              <w:pStyle w:val="TableTextRight"/>
              <w:ind w:right="227"/>
            </w:pPr>
            <w:r w:rsidRPr="00046D66">
              <w:t>15.4</w:t>
            </w:r>
          </w:p>
        </w:tc>
      </w:tr>
      <w:tr w:rsidR="009055DA" w:rsidRPr="008645A6" w14:paraId="59B8438D"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single" w:sz="4" w:space="0" w:color="FFFFFF" w:themeColor="background1"/>
            </w:tcBorders>
            <w:shd w:val="clear" w:color="auto" w:fill="D0EAFF" w:themeFill="accent2" w:themeFillTint="1A"/>
            <w:noWrap/>
            <w:hideMark/>
          </w:tcPr>
          <w:p w14:paraId="724DBF7C" w14:textId="21D1E44A" w:rsidR="009055DA" w:rsidRPr="008645A6" w:rsidRDefault="009055DA" w:rsidP="009055DA">
            <w:pPr>
              <w:pStyle w:val="TableText"/>
            </w:pPr>
            <w:r w:rsidRPr="007848BA">
              <w:t>Broken</w:t>
            </w:r>
            <w:r w:rsidR="004847D5">
              <w:rPr>
                <w:rFonts w:cs="Calibri"/>
              </w:rPr>
              <w:t>†</w:t>
            </w:r>
          </w:p>
        </w:tc>
        <w:tc>
          <w:tcPr>
            <w:tcW w:w="1897" w:type="pct"/>
            <w:tcBorders>
              <w:bottom w:val="single" w:sz="4" w:space="0" w:color="FFFFFF" w:themeColor="background1"/>
            </w:tcBorders>
            <w:shd w:val="clear" w:color="auto" w:fill="D0EAFF" w:themeFill="accent2" w:themeFillTint="1A"/>
            <w:noWrap/>
            <w:hideMark/>
          </w:tcPr>
          <w:p w14:paraId="2BB7DB7A" w14:textId="1C98B697" w:rsidR="009055DA" w:rsidRPr="008645A6" w:rsidRDefault="009055DA" w:rsidP="009055DA">
            <w:pPr>
              <w:pStyle w:val="TableText"/>
            </w:pPr>
            <w:r w:rsidRPr="007848BA">
              <w:t>Pt1.1.2: Temporary river red gum swamp</w:t>
            </w:r>
          </w:p>
        </w:tc>
        <w:tc>
          <w:tcPr>
            <w:tcW w:w="534" w:type="pct"/>
            <w:tcBorders>
              <w:bottom w:val="single" w:sz="4" w:space="0" w:color="FFFFFF" w:themeColor="background1"/>
            </w:tcBorders>
            <w:shd w:val="clear" w:color="auto" w:fill="D0EAFF" w:themeFill="accent2" w:themeFillTint="1A"/>
            <w:noWrap/>
            <w:hideMark/>
          </w:tcPr>
          <w:p w14:paraId="476BB2A8" w14:textId="31B1B84B" w:rsidR="009055DA" w:rsidRPr="008645A6" w:rsidRDefault="009055DA" w:rsidP="009055DA">
            <w:pPr>
              <w:pStyle w:val="TableTextRight"/>
            </w:pPr>
            <w:r w:rsidRPr="007848BA">
              <w:t>1,922</w:t>
            </w:r>
          </w:p>
        </w:tc>
        <w:tc>
          <w:tcPr>
            <w:tcW w:w="519" w:type="pct"/>
            <w:tcBorders>
              <w:bottom w:val="single" w:sz="4" w:space="0" w:color="FFFFFF" w:themeColor="background1"/>
            </w:tcBorders>
            <w:shd w:val="clear" w:color="auto" w:fill="D0EAFF" w:themeFill="accent2" w:themeFillTint="1A"/>
            <w:noWrap/>
            <w:hideMark/>
          </w:tcPr>
          <w:p w14:paraId="09B1C0FC" w14:textId="064E7FAB" w:rsidR="009055DA" w:rsidRPr="008645A6" w:rsidRDefault="009055DA" w:rsidP="009055DA">
            <w:pPr>
              <w:pStyle w:val="TableTextRight"/>
            </w:pPr>
            <w:r w:rsidRPr="007848BA">
              <w:t>132</w:t>
            </w:r>
          </w:p>
        </w:tc>
        <w:tc>
          <w:tcPr>
            <w:tcW w:w="424" w:type="pct"/>
            <w:tcBorders>
              <w:bottom w:val="single" w:sz="4" w:space="0" w:color="FFFFFF" w:themeColor="background1"/>
            </w:tcBorders>
            <w:shd w:val="clear" w:color="auto" w:fill="D0EAFF" w:themeFill="accent2" w:themeFillTint="1A"/>
            <w:noWrap/>
            <w:hideMark/>
          </w:tcPr>
          <w:p w14:paraId="034530E2" w14:textId="535BBF82" w:rsidR="009055DA" w:rsidRPr="008645A6" w:rsidRDefault="009055DA" w:rsidP="009055DA">
            <w:pPr>
              <w:pStyle w:val="TableTextRight"/>
            </w:pPr>
            <w:r w:rsidRPr="007848BA">
              <w:t>31</w:t>
            </w:r>
          </w:p>
        </w:tc>
        <w:tc>
          <w:tcPr>
            <w:tcW w:w="559" w:type="pct"/>
            <w:tcBorders>
              <w:bottom w:val="single" w:sz="4" w:space="0" w:color="FFFFFF" w:themeColor="background1"/>
            </w:tcBorders>
            <w:shd w:val="clear" w:color="auto" w:fill="D0EAFF" w:themeFill="accent2" w:themeFillTint="1A"/>
            <w:noWrap/>
            <w:hideMark/>
          </w:tcPr>
          <w:p w14:paraId="1070FD76" w14:textId="0215A6C6" w:rsidR="009055DA" w:rsidRPr="008645A6" w:rsidRDefault="009055DA" w:rsidP="009055DA">
            <w:pPr>
              <w:pStyle w:val="TableTextRight"/>
              <w:ind w:right="227"/>
            </w:pPr>
            <w:r w:rsidRPr="00046D66">
              <w:t>23.5</w:t>
            </w:r>
          </w:p>
        </w:tc>
      </w:tr>
      <w:tr w:rsidR="009055DA" w:rsidRPr="008645A6" w14:paraId="781F033D" w14:textId="77777777" w:rsidTr="005B6715">
        <w:tc>
          <w:tcPr>
            <w:tcW w:w="1067" w:type="pct"/>
            <w:tcBorders>
              <w:top w:val="single" w:sz="4" w:space="0" w:color="FFFFFF" w:themeColor="background1"/>
            </w:tcBorders>
            <w:noWrap/>
            <w:hideMark/>
          </w:tcPr>
          <w:p w14:paraId="0D046519" w14:textId="3BF45022" w:rsidR="009055DA" w:rsidRPr="008645A6" w:rsidRDefault="009055DA" w:rsidP="009055DA">
            <w:pPr>
              <w:pStyle w:val="TableText"/>
            </w:pPr>
            <w:r w:rsidRPr="007848BA">
              <w:t>Broken</w:t>
            </w:r>
          </w:p>
        </w:tc>
        <w:tc>
          <w:tcPr>
            <w:tcW w:w="1897" w:type="pct"/>
            <w:tcBorders>
              <w:top w:val="single" w:sz="4" w:space="0" w:color="FFFFFF" w:themeColor="background1"/>
            </w:tcBorders>
            <w:noWrap/>
            <w:hideMark/>
          </w:tcPr>
          <w:p w14:paraId="7CA720A2" w14:textId="3D6D77B4" w:rsidR="009055DA" w:rsidRPr="008645A6" w:rsidRDefault="009055DA" w:rsidP="009055DA">
            <w:pPr>
              <w:pStyle w:val="TableText"/>
            </w:pPr>
            <w:r w:rsidRPr="007848BA">
              <w:t>Pt2.3.2: Freshwater meadow</w:t>
            </w:r>
          </w:p>
        </w:tc>
        <w:tc>
          <w:tcPr>
            <w:tcW w:w="534" w:type="pct"/>
            <w:tcBorders>
              <w:top w:val="single" w:sz="4" w:space="0" w:color="FFFFFF" w:themeColor="background1"/>
            </w:tcBorders>
            <w:noWrap/>
            <w:hideMark/>
          </w:tcPr>
          <w:p w14:paraId="329BDBAA" w14:textId="37E61102" w:rsidR="009055DA" w:rsidRPr="008645A6" w:rsidRDefault="009055DA" w:rsidP="009055DA">
            <w:pPr>
              <w:pStyle w:val="TableTextRight"/>
            </w:pPr>
            <w:r w:rsidRPr="007848BA">
              <w:t>269</w:t>
            </w:r>
          </w:p>
        </w:tc>
        <w:tc>
          <w:tcPr>
            <w:tcW w:w="519" w:type="pct"/>
            <w:tcBorders>
              <w:top w:val="single" w:sz="4" w:space="0" w:color="FFFFFF" w:themeColor="background1"/>
            </w:tcBorders>
            <w:noWrap/>
            <w:hideMark/>
          </w:tcPr>
          <w:p w14:paraId="2046E97E" w14:textId="5158C0DA" w:rsidR="009055DA" w:rsidRPr="008645A6" w:rsidRDefault="009055DA" w:rsidP="009055DA">
            <w:pPr>
              <w:pStyle w:val="TableTextRight"/>
            </w:pPr>
            <w:r w:rsidRPr="007848BA">
              <w:t>181</w:t>
            </w:r>
          </w:p>
        </w:tc>
        <w:tc>
          <w:tcPr>
            <w:tcW w:w="424" w:type="pct"/>
            <w:tcBorders>
              <w:top w:val="single" w:sz="4" w:space="0" w:color="FFFFFF" w:themeColor="background1"/>
            </w:tcBorders>
            <w:noWrap/>
            <w:hideMark/>
          </w:tcPr>
          <w:p w14:paraId="5B784D5B" w14:textId="645EF26D"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313C79F2" w14:textId="399E9DAF" w:rsidR="009055DA" w:rsidRPr="008645A6" w:rsidRDefault="009055DA" w:rsidP="009055DA">
            <w:pPr>
              <w:pStyle w:val="TableTextRight"/>
              <w:ind w:right="227"/>
            </w:pPr>
            <w:r w:rsidRPr="00046D66">
              <w:t>0</w:t>
            </w:r>
          </w:p>
        </w:tc>
      </w:tr>
      <w:tr w:rsidR="009055DA" w:rsidRPr="008645A6" w14:paraId="2B7FB61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8CC428E" w14:textId="3F355F4E" w:rsidR="009055DA" w:rsidRPr="008645A6" w:rsidRDefault="009055DA" w:rsidP="009055DA">
            <w:pPr>
              <w:pStyle w:val="TableText"/>
            </w:pPr>
            <w:r w:rsidRPr="007848BA">
              <w:t>Broken</w:t>
            </w:r>
          </w:p>
        </w:tc>
        <w:tc>
          <w:tcPr>
            <w:tcW w:w="1897" w:type="pct"/>
            <w:noWrap/>
            <w:hideMark/>
          </w:tcPr>
          <w:p w14:paraId="2F22241E" w14:textId="7FB27275" w:rsidR="009055DA" w:rsidRPr="008645A6" w:rsidRDefault="009055DA" w:rsidP="009055DA">
            <w:pPr>
              <w:pStyle w:val="TableText"/>
            </w:pPr>
            <w:r w:rsidRPr="007848BA">
              <w:t>Lp1.1: Permanent lake</w:t>
            </w:r>
          </w:p>
        </w:tc>
        <w:tc>
          <w:tcPr>
            <w:tcW w:w="534" w:type="pct"/>
            <w:noWrap/>
            <w:hideMark/>
          </w:tcPr>
          <w:p w14:paraId="4BD06744" w14:textId="0BBDA6A0" w:rsidR="009055DA" w:rsidRPr="008645A6" w:rsidRDefault="009055DA" w:rsidP="009055DA">
            <w:pPr>
              <w:pStyle w:val="TableTextRight"/>
            </w:pPr>
            <w:r w:rsidRPr="007848BA">
              <w:t>3,305</w:t>
            </w:r>
          </w:p>
        </w:tc>
        <w:tc>
          <w:tcPr>
            <w:tcW w:w="519" w:type="pct"/>
            <w:noWrap/>
            <w:hideMark/>
          </w:tcPr>
          <w:p w14:paraId="151689C7" w14:textId="00F5B977" w:rsidR="009055DA" w:rsidRPr="008645A6" w:rsidRDefault="009055DA" w:rsidP="009055DA">
            <w:pPr>
              <w:pStyle w:val="TableTextRight"/>
            </w:pPr>
            <w:r w:rsidRPr="007848BA">
              <w:t>16</w:t>
            </w:r>
          </w:p>
        </w:tc>
        <w:tc>
          <w:tcPr>
            <w:tcW w:w="424" w:type="pct"/>
            <w:noWrap/>
            <w:hideMark/>
          </w:tcPr>
          <w:p w14:paraId="1CB04441" w14:textId="2BAB4031" w:rsidR="009055DA" w:rsidRPr="008645A6" w:rsidRDefault="009055DA" w:rsidP="009055DA">
            <w:pPr>
              <w:pStyle w:val="TableTextRight"/>
            </w:pPr>
            <w:r w:rsidRPr="007848BA">
              <w:t>0</w:t>
            </w:r>
          </w:p>
        </w:tc>
        <w:tc>
          <w:tcPr>
            <w:tcW w:w="559" w:type="pct"/>
            <w:noWrap/>
            <w:hideMark/>
          </w:tcPr>
          <w:p w14:paraId="3137247E" w14:textId="3ECC891B" w:rsidR="009055DA" w:rsidRPr="008645A6" w:rsidRDefault="009055DA" w:rsidP="009055DA">
            <w:pPr>
              <w:pStyle w:val="TableTextRight"/>
              <w:ind w:right="227"/>
            </w:pPr>
            <w:r w:rsidRPr="00046D66">
              <w:t>0</w:t>
            </w:r>
          </w:p>
        </w:tc>
      </w:tr>
      <w:tr w:rsidR="009055DA" w:rsidRPr="008645A6" w14:paraId="5768A1B5" w14:textId="77777777" w:rsidTr="005B6715">
        <w:tc>
          <w:tcPr>
            <w:tcW w:w="1067" w:type="pct"/>
            <w:noWrap/>
            <w:hideMark/>
          </w:tcPr>
          <w:p w14:paraId="5D7857CE" w14:textId="079E701F" w:rsidR="009055DA" w:rsidRPr="008645A6" w:rsidRDefault="009055DA" w:rsidP="009055DA">
            <w:pPr>
              <w:pStyle w:val="TableText"/>
            </w:pPr>
            <w:r w:rsidRPr="007848BA">
              <w:t>Broken</w:t>
            </w:r>
          </w:p>
        </w:tc>
        <w:tc>
          <w:tcPr>
            <w:tcW w:w="1897" w:type="pct"/>
            <w:noWrap/>
            <w:hideMark/>
          </w:tcPr>
          <w:p w14:paraId="6CCD6B6D" w14:textId="06659A4E" w:rsidR="009055DA" w:rsidRPr="008645A6" w:rsidRDefault="009055DA" w:rsidP="009055DA">
            <w:pPr>
              <w:pStyle w:val="TableText"/>
            </w:pPr>
            <w:r w:rsidRPr="007848BA">
              <w:t>Lt1.1: Temporary lake</w:t>
            </w:r>
          </w:p>
        </w:tc>
        <w:tc>
          <w:tcPr>
            <w:tcW w:w="534" w:type="pct"/>
            <w:noWrap/>
            <w:hideMark/>
          </w:tcPr>
          <w:p w14:paraId="1F9F1C87" w14:textId="7DD63964" w:rsidR="009055DA" w:rsidRPr="008645A6" w:rsidRDefault="009055DA" w:rsidP="009055DA">
            <w:pPr>
              <w:pStyle w:val="TableTextRight"/>
            </w:pPr>
            <w:r w:rsidRPr="007848BA">
              <w:t>104</w:t>
            </w:r>
          </w:p>
        </w:tc>
        <w:tc>
          <w:tcPr>
            <w:tcW w:w="519" w:type="pct"/>
            <w:noWrap/>
            <w:hideMark/>
          </w:tcPr>
          <w:p w14:paraId="3616181F" w14:textId="1560B516" w:rsidR="009055DA" w:rsidRPr="008645A6" w:rsidRDefault="009055DA" w:rsidP="009055DA">
            <w:pPr>
              <w:pStyle w:val="TableTextRight"/>
            </w:pPr>
            <w:r w:rsidRPr="007848BA">
              <w:t>1</w:t>
            </w:r>
          </w:p>
        </w:tc>
        <w:tc>
          <w:tcPr>
            <w:tcW w:w="424" w:type="pct"/>
            <w:noWrap/>
            <w:hideMark/>
          </w:tcPr>
          <w:p w14:paraId="08A83621" w14:textId="0D3740A7" w:rsidR="009055DA" w:rsidRPr="008645A6" w:rsidRDefault="009055DA" w:rsidP="009055DA">
            <w:pPr>
              <w:pStyle w:val="TableTextRight"/>
            </w:pPr>
            <w:r w:rsidRPr="007848BA">
              <w:t>0</w:t>
            </w:r>
          </w:p>
        </w:tc>
        <w:tc>
          <w:tcPr>
            <w:tcW w:w="559" w:type="pct"/>
            <w:noWrap/>
            <w:hideMark/>
          </w:tcPr>
          <w:p w14:paraId="383153CD" w14:textId="7590FBAD" w:rsidR="009055DA" w:rsidRPr="008645A6" w:rsidRDefault="009055DA" w:rsidP="009055DA">
            <w:pPr>
              <w:pStyle w:val="TableTextRight"/>
              <w:ind w:right="227"/>
            </w:pPr>
            <w:r w:rsidRPr="00046D66">
              <w:t>0</w:t>
            </w:r>
          </w:p>
        </w:tc>
      </w:tr>
      <w:tr w:rsidR="009055DA" w:rsidRPr="008645A6" w14:paraId="726D4A3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4108C78" w14:textId="0AA96ED3" w:rsidR="009055DA" w:rsidRPr="008645A6" w:rsidRDefault="009055DA" w:rsidP="009055DA">
            <w:pPr>
              <w:pStyle w:val="TableText"/>
            </w:pPr>
            <w:r w:rsidRPr="007848BA">
              <w:t>Broken</w:t>
            </w:r>
          </w:p>
        </w:tc>
        <w:tc>
          <w:tcPr>
            <w:tcW w:w="1897" w:type="pct"/>
            <w:noWrap/>
            <w:hideMark/>
          </w:tcPr>
          <w:p w14:paraId="69E9D120" w14:textId="15C009B9" w:rsidR="009055DA" w:rsidRPr="008645A6" w:rsidRDefault="009055DA" w:rsidP="009055DA">
            <w:pPr>
              <w:pStyle w:val="TableText"/>
            </w:pPr>
            <w:r w:rsidRPr="007848BA">
              <w:t>Pps5: Permanent spring</w:t>
            </w:r>
          </w:p>
        </w:tc>
        <w:tc>
          <w:tcPr>
            <w:tcW w:w="534" w:type="pct"/>
            <w:noWrap/>
            <w:hideMark/>
          </w:tcPr>
          <w:p w14:paraId="4A08AA4A" w14:textId="0C751F4A" w:rsidR="009055DA" w:rsidRPr="008645A6" w:rsidRDefault="009055DA" w:rsidP="009055DA">
            <w:pPr>
              <w:pStyle w:val="TableTextRight"/>
            </w:pPr>
            <w:r w:rsidRPr="007848BA">
              <w:t>0</w:t>
            </w:r>
          </w:p>
        </w:tc>
        <w:tc>
          <w:tcPr>
            <w:tcW w:w="519" w:type="pct"/>
            <w:noWrap/>
            <w:hideMark/>
          </w:tcPr>
          <w:p w14:paraId="4979C7C7" w14:textId="5D0BFA25" w:rsidR="009055DA" w:rsidRPr="008645A6" w:rsidRDefault="009055DA" w:rsidP="009055DA">
            <w:pPr>
              <w:pStyle w:val="TableTextRight"/>
            </w:pPr>
            <w:r w:rsidRPr="007848BA">
              <w:t>0</w:t>
            </w:r>
          </w:p>
        </w:tc>
        <w:tc>
          <w:tcPr>
            <w:tcW w:w="424" w:type="pct"/>
            <w:noWrap/>
            <w:hideMark/>
          </w:tcPr>
          <w:p w14:paraId="5FF1F089" w14:textId="195C982B" w:rsidR="009055DA" w:rsidRPr="008645A6" w:rsidRDefault="009055DA" w:rsidP="009055DA">
            <w:pPr>
              <w:pStyle w:val="TableTextRight"/>
            </w:pPr>
            <w:r w:rsidRPr="007848BA">
              <w:t>0</w:t>
            </w:r>
          </w:p>
        </w:tc>
        <w:tc>
          <w:tcPr>
            <w:tcW w:w="559" w:type="pct"/>
            <w:noWrap/>
            <w:hideMark/>
          </w:tcPr>
          <w:p w14:paraId="5FA5B067" w14:textId="5C5412BE" w:rsidR="009055DA" w:rsidRPr="008645A6" w:rsidRDefault="009055DA" w:rsidP="009055DA">
            <w:pPr>
              <w:pStyle w:val="TableTextRight"/>
              <w:ind w:right="227"/>
            </w:pPr>
            <w:r w:rsidRPr="00046D66">
              <w:t>0</w:t>
            </w:r>
          </w:p>
        </w:tc>
      </w:tr>
      <w:tr w:rsidR="009055DA" w:rsidRPr="008645A6" w14:paraId="6867E670" w14:textId="77777777" w:rsidTr="005B6715">
        <w:tc>
          <w:tcPr>
            <w:tcW w:w="1067" w:type="pct"/>
            <w:noWrap/>
            <w:hideMark/>
          </w:tcPr>
          <w:p w14:paraId="65C40D6B" w14:textId="57801959" w:rsidR="009055DA" w:rsidRPr="008645A6" w:rsidRDefault="009055DA" w:rsidP="009055DA">
            <w:pPr>
              <w:pStyle w:val="TableText"/>
            </w:pPr>
            <w:r w:rsidRPr="007848BA">
              <w:t>Broken</w:t>
            </w:r>
          </w:p>
        </w:tc>
        <w:tc>
          <w:tcPr>
            <w:tcW w:w="1897" w:type="pct"/>
            <w:noWrap/>
            <w:hideMark/>
          </w:tcPr>
          <w:p w14:paraId="2D43B6FC" w14:textId="46127FE3" w:rsidR="009055DA" w:rsidRPr="008645A6" w:rsidRDefault="009055DA" w:rsidP="009055DA">
            <w:pPr>
              <w:pStyle w:val="TableText"/>
            </w:pPr>
            <w:r w:rsidRPr="007848BA">
              <w:t>Pt1.7.2: Temporary lignum swamp</w:t>
            </w:r>
          </w:p>
        </w:tc>
        <w:tc>
          <w:tcPr>
            <w:tcW w:w="534" w:type="pct"/>
            <w:noWrap/>
            <w:hideMark/>
          </w:tcPr>
          <w:p w14:paraId="19CFB7B8" w14:textId="5BEECF6E" w:rsidR="009055DA" w:rsidRPr="008645A6" w:rsidRDefault="009055DA" w:rsidP="009055DA">
            <w:pPr>
              <w:pStyle w:val="TableTextRight"/>
            </w:pPr>
            <w:r w:rsidRPr="007848BA">
              <w:t>192</w:t>
            </w:r>
          </w:p>
        </w:tc>
        <w:tc>
          <w:tcPr>
            <w:tcW w:w="519" w:type="pct"/>
            <w:noWrap/>
            <w:hideMark/>
          </w:tcPr>
          <w:p w14:paraId="50C7BCF9" w14:textId="4165685F" w:rsidR="009055DA" w:rsidRPr="008645A6" w:rsidRDefault="009055DA" w:rsidP="009055DA">
            <w:pPr>
              <w:pStyle w:val="TableTextRight"/>
            </w:pPr>
            <w:r w:rsidRPr="007848BA">
              <w:t>0</w:t>
            </w:r>
          </w:p>
        </w:tc>
        <w:tc>
          <w:tcPr>
            <w:tcW w:w="424" w:type="pct"/>
            <w:noWrap/>
            <w:hideMark/>
          </w:tcPr>
          <w:p w14:paraId="19A97FF7" w14:textId="494B20F8" w:rsidR="009055DA" w:rsidRPr="008645A6" w:rsidRDefault="009055DA" w:rsidP="009055DA">
            <w:pPr>
              <w:pStyle w:val="TableTextRight"/>
            </w:pPr>
            <w:r w:rsidRPr="007848BA">
              <w:t>0</w:t>
            </w:r>
          </w:p>
        </w:tc>
        <w:tc>
          <w:tcPr>
            <w:tcW w:w="559" w:type="pct"/>
            <w:noWrap/>
            <w:hideMark/>
          </w:tcPr>
          <w:p w14:paraId="169EE29A" w14:textId="19AE7031" w:rsidR="009055DA" w:rsidRPr="008645A6" w:rsidRDefault="009055DA" w:rsidP="009055DA">
            <w:pPr>
              <w:pStyle w:val="TableTextRight"/>
              <w:ind w:right="227"/>
            </w:pPr>
            <w:r w:rsidRPr="00046D66">
              <w:t>0</w:t>
            </w:r>
          </w:p>
        </w:tc>
      </w:tr>
      <w:tr w:rsidR="009055DA" w:rsidRPr="008645A6" w14:paraId="2020411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500553D" w14:textId="20581A4B" w:rsidR="009055DA" w:rsidRPr="008645A6" w:rsidRDefault="009055DA" w:rsidP="009055DA">
            <w:pPr>
              <w:pStyle w:val="TableText"/>
            </w:pPr>
            <w:r w:rsidRPr="007848BA">
              <w:t>Broken</w:t>
            </w:r>
          </w:p>
        </w:tc>
        <w:tc>
          <w:tcPr>
            <w:tcW w:w="1897" w:type="pct"/>
            <w:noWrap/>
            <w:hideMark/>
          </w:tcPr>
          <w:p w14:paraId="28D2FD59" w14:textId="59C48341" w:rsidR="009055DA" w:rsidRPr="008645A6" w:rsidRDefault="009055DA" w:rsidP="009055DA">
            <w:pPr>
              <w:pStyle w:val="TableText"/>
            </w:pPr>
            <w:r w:rsidRPr="007848BA">
              <w:t>Pt2.1.2: Temporary tall emergent marsh</w:t>
            </w:r>
          </w:p>
        </w:tc>
        <w:tc>
          <w:tcPr>
            <w:tcW w:w="534" w:type="pct"/>
            <w:noWrap/>
            <w:hideMark/>
          </w:tcPr>
          <w:p w14:paraId="414E004C" w14:textId="1A1AE5AD" w:rsidR="009055DA" w:rsidRPr="008645A6" w:rsidRDefault="009055DA" w:rsidP="009055DA">
            <w:pPr>
              <w:pStyle w:val="TableTextRight"/>
            </w:pPr>
            <w:r w:rsidRPr="007848BA">
              <w:t>97</w:t>
            </w:r>
          </w:p>
        </w:tc>
        <w:tc>
          <w:tcPr>
            <w:tcW w:w="519" w:type="pct"/>
            <w:noWrap/>
            <w:hideMark/>
          </w:tcPr>
          <w:p w14:paraId="686E2997" w14:textId="6C3ACA5A" w:rsidR="009055DA" w:rsidRPr="008645A6" w:rsidRDefault="009055DA" w:rsidP="009055DA">
            <w:pPr>
              <w:pStyle w:val="TableTextRight"/>
            </w:pPr>
            <w:r w:rsidRPr="007848BA">
              <w:t>0</w:t>
            </w:r>
          </w:p>
        </w:tc>
        <w:tc>
          <w:tcPr>
            <w:tcW w:w="424" w:type="pct"/>
            <w:noWrap/>
            <w:hideMark/>
          </w:tcPr>
          <w:p w14:paraId="653E78B8" w14:textId="77C08379" w:rsidR="009055DA" w:rsidRPr="008645A6" w:rsidRDefault="009055DA" w:rsidP="009055DA">
            <w:pPr>
              <w:pStyle w:val="TableTextRight"/>
            </w:pPr>
            <w:r w:rsidRPr="007848BA">
              <w:t>0</w:t>
            </w:r>
          </w:p>
        </w:tc>
        <w:tc>
          <w:tcPr>
            <w:tcW w:w="559" w:type="pct"/>
            <w:noWrap/>
            <w:hideMark/>
          </w:tcPr>
          <w:p w14:paraId="28AA1625" w14:textId="6EE0B65E" w:rsidR="009055DA" w:rsidRPr="008645A6" w:rsidRDefault="009055DA" w:rsidP="009055DA">
            <w:pPr>
              <w:pStyle w:val="TableTextRight"/>
              <w:ind w:right="227"/>
            </w:pPr>
            <w:r w:rsidRPr="00046D66">
              <w:t>0</w:t>
            </w:r>
          </w:p>
        </w:tc>
      </w:tr>
      <w:tr w:rsidR="009055DA" w:rsidRPr="008645A6" w14:paraId="734F8560" w14:textId="77777777" w:rsidTr="005B6715">
        <w:tc>
          <w:tcPr>
            <w:tcW w:w="1067" w:type="pct"/>
            <w:noWrap/>
            <w:hideMark/>
          </w:tcPr>
          <w:p w14:paraId="106ECDCE" w14:textId="3FA91DD5" w:rsidR="009055DA" w:rsidRPr="008645A6" w:rsidRDefault="009055DA" w:rsidP="009055DA">
            <w:pPr>
              <w:pStyle w:val="TableText"/>
            </w:pPr>
            <w:r w:rsidRPr="007848BA">
              <w:t>Broken</w:t>
            </w:r>
          </w:p>
        </w:tc>
        <w:tc>
          <w:tcPr>
            <w:tcW w:w="1897" w:type="pct"/>
            <w:noWrap/>
            <w:hideMark/>
          </w:tcPr>
          <w:p w14:paraId="05DA0A44" w14:textId="156652F2" w:rsidR="009055DA" w:rsidRPr="008645A6" w:rsidRDefault="009055DA" w:rsidP="009055DA">
            <w:pPr>
              <w:pStyle w:val="TableText"/>
            </w:pPr>
            <w:r w:rsidRPr="007848BA">
              <w:t>Pt1.2.2: Temporary black box swamp</w:t>
            </w:r>
          </w:p>
        </w:tc>
        <w:tc>
          <w:tcPr>
            <w:tcW w:w="534" w:type="pct"/>
            <w:noWrap/>
            <w:hideMark/>
          </w:tcPr>
          <w:p w14:paraId="18C88F8C" w14:textId="484A35A9" w:rsidR="009055DA" w:rsidRPr="008645A6" w:rsidRDefault="009055DA" w:rsidP="009055DA">
            <w:pPr>
              <w:pStyle w:val="TableTextRight"/>
            </w:pPr>
            <w:r w:rsidRPr="007848BA">
              <w:t>92</w:t>
            </w:r>
          </w:p>
        </w:tc>
        <w:tc>
          <w:tcPr>
            <w:tcW w:w="519" w:type="pct"/>
            <w:noWrap/>
            <w:hideMark/>
          </w:tcPr>
          <w:p w14:paraId="6137B437" w14:textId="3A8AD403" w:rsidR="009055DA" w:rsidRPr="008645A6" w:rsidRDefault="009055DA" w:rsidP="009055DA">
            <w:pPr>
              <w:pStyle w:val="TableTextRight"/>
            </w:pPr>
            <w:r w:rsidRPr="007848BA">
              <w:t>0</w:t>
            </w:r>
          </w:p>
        </w:tc>
        <w:tc>
          <w:tcPr>
            <w:tcW w:w="424" w:type="pct"/>
            <w:noWrap/>
            <w:hideMark/>
          </w:tcPr>
          <w:p w14:paraId="31099153" w14:textId="06DD8E26" w:rsidR="009055DA" w:rsidRPr="008645A6" w:rsidRDefault="009055DA" w:rsidP="009055DA">
            <w:pPr>
              <w:pStyle w:val="TableTextRight"/>
            </w:pPr>
            <w:r w:rsidRPr="007848BA">
              <w:t>0</w:t>
            </w:r>
          </w:p>
        </w:tc>
        <w:tc>
          <w:tcPr>
            <w:tcW w:w="559" w:type="pct"/>
            <w:noWrap/>
            <w:hideMark/>
          </w:tcPr>
          <w:p w14:paraId="5718F3D8" w14:textId="33DD823D" w:rsidR="009055DA" w:rsidRPr="008645A6" w:rsidRDefault="009055DA" w:rsidP="009055DA">
            <w:pPr>
              <w:pStyle w:val="TableTextRight"/>
              <w:ind w:right="227"/>
            </w:pPr>
            <w:r w:rsidRPr="00046D66">
              <w:t>0</w:t>
            </w:r>
          </w:p>
        </w:tc>
      </w:tr>
      <w:tr w:rsidR="009055DA" w:rsidRPr="008645A6" w14:paraId="353399F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noWrap/>
            <w:hideMark/>
          </w:tcPr>
          <w:p w14:paraId="4CBCA0E5" w14:textId="2F00FCE4" w:rsidR="009055DA" w:rsidRPr="008645A6" w:rsidRDefault="009055DA" w:rsidP="009055DA">
            <w:pPr>
              <w:pStyle w:val="TableText"/>
            </w:pPr>
            <w:r w:rsidRPr="007848BA">
              <w:t>Broken</w:t>
            </w:r>
          </w:p>
        </w:tc>
        <w:tc>
          <w:tcPr>
            <w:tcW w:w="1897" w:type="pct"/>
            <w:tcBorders>
              <w:bottom w:val="nil"/>
            </w:tcBorders>
            <w:noWrap/>
            <w:hideMark/>
          </w:tcPr>
          <w:p w14:paraId="7B75561E" w14:textId="1BD87F78" w:rsidR="009055DA" w:rsidRPr="008645A6" w:rsidRDefault="009055DA" w:rsidP="009055DA">
            <w:pPr>
              <w:pStyle w:val="TableText"/>
            </w:pPr>
            <w:r w:rsidRPr="007848BA">
              <w:t>Pt2.2.2: Temporary sedge/grass/forb marsh</w:t>
            </w:r>
          </w:p>
        </w:tc>
        <w:tc>
          <w:tcPr>
            <w:tcW w:w="534" w:type="pct"/>
            <w:tcBorders>
              <w:bottom w:val="nil"/>
            </w:tcBorders>
            <w:noWrap/>
            <w:hideMark/>
          </w:tcPr>
          <w:p w14:paraId="5F75B070" w14:textId="773E4A96" w:rsidR="009055DA" w:rsidRPr="008645A6" w:rsidRDefault="009055DA" w:rsidP="009055DA">
            <w:pPr>
              <w:pStyle w:val="TableTextRight"/>
            </w:pPr>
            <w:r w:rsidRPr="007848BA">
              <w:t>77</w:t>
            </w:r>
          </w:p>
        </w:tc>
        <w:tc>
          <w:tcPr>
            <w:tcW w:w="519" w:type="pct"/>
            <w:tcBorders>
              <w:bottom w:val="nil"/>
            </w:tcBorders>
            <w:noWrap/>
            <w:hideMark/>
          </w:tcPr>
          <w:p w14:paraId="40FE9620" w14:textId="0D942BB5" w:rsidR="009055DA" w:rsidRPr="008645A6" w:rsidRDefault="009055DA" w:rsidP="009055DA">
            <w:pPr>
              <w:pStyle w:val="TableTextRight"/>
            </w:pPr>
            <w:r w:rsidRPr="007848BA">
              <w:t>0</w:t>
            </w:r>
          </w:p>
        </w:tc>
        <w:tc>
          <w:tcPr>
            <w:tcW w:w="424" w:type="pct"/>
            <w:tcBorders>
              <w:bottom w:val="nil"/>
            </w:tcBorders>
            <w:noWrap/>
            <w:hideMark/>
          </w:tcPr>
          <w:p w14:paraId="01D21083" w14:textId="055B62F2" w:rsidR="009055DA" w:rsidRPr="008645A6" w:rsidRDefault="009055DA" w:rsidP="009055DA">
            <w:pPr>
              <w:pStyle w:val="TableTextRight"/>
            </w:pPr>
            <w:r w:rsidRPr="007848BA">
              <w:t>0</w:t>
            </w:r>
          </w:p>
        </w:tc>
        <w:tc>
          <w:tcPr>
            <w:tcW w:w="559" w:type="pct"/>
            <w:tcBorders>
              <w:bottom w:val="nil"/>
            </w:tcBorders>
            <w:noWrap/>
            <w:hideMark/>
          </w:tcPr>
          <w:p w14:paraId="72D01E9E" w14:textId="7594CA51" w:rsidR="009055DA" w:rsidRPr="008645A6" w:rsidRDefault="009055DA" w:rsidP="009055DA">
            <w:pPr>
              <w:pStyle w:val="TableTextRight"/>
              <w:ind w:right="227"/>
            </w:pPr>
            <w:r w:rsidRPr="00046D66">
              <w:t>0</w:t>
            </w:r>
          </w:p>
        </w:tc>
      </w:tr>
      <w:tr w:rsidR="009055DA" w:rsidRPr="008645A6" w14:paraId="1D2FB95B" w14:textId="77777777" w:rsidTr="005B6715">
        <w:tc>
          <w:tcPr>
            <w:tcW w:w="1067" w:type="pct"/>
            <w:tcBorders>
              <w:bottom w:val="nil"/>
            </w:tcBorders>
            <w:shd w:val="clear" w:color="auto" w:fill="D0EAFF" w:themeFill="accent2" w:themeFillTint="1A"/>
            <w:noWrap/>
            <w:hideMark/>
          </w:tcPr>
          <w:p w14:paraId="17A6B8B5" w14:textId="38EAD01B" w:rsidR="009055DA" w:rsidRPr="008645A6" w:rsidRDefault="009055DA" w:rsidP="009055DA">
            <w:pPr>
              <w:pStyle w:val="TableText"/>
            </w:pPr>
            <w:r w:rsidRPr="007848BA">
              <w:t>Campaspe</w:t>
            </w:r>
            <w:r w:rsidR="004847D5">
              <w:rPr>
                <w:rFonts w:cs="Calibri"/>
              </w:rPr>
              <w:t>†</w:t>
            </w:r>
          </w:p>
        </w:tc>
        <w:tc>
          <w:tcPr>
            <w:tcW w:w="1897" w:type="pct"/>
            <w:tcBorders>
              <w:bottom w:val="nil"/>
            </w:tcBorders>
            <w:shd w:val="clear" w:color="auto" w:fill="D0EAFF" w:themeFill="accent2" w:themeFillTint="1A"/>
            <w:noWrap/>
            <w:hideMark/>
          </w:tcPr>
          <w:p w14:paraId="7208A3A9" w14:textId="170230A3" w:rsidR="009055DA" w:rsidRPr="008645A6" w:rsidRDefault="009055DA" w:rsidP="009055DA">
            <w:pPr>
              <w:pStyle w:val="TableText"/>
            </w:pPr>
            <w:r w:rsidRPr="007848BA">
              <w:t>Pt3.1.2: Clay pan</w:t>
            </w:r>
          </w:p>
        </w:tc>
        <w:tc>
          <w:tcPr>
            <w:tcW w:w="534" w:type="pct"/>
            <w:tcBorders>
              <w:bottom w:val="nil"/>
            </w:tcBorders>
            <w:shd w:val="clear" w:color="auto" w:fill="D0EAFF" w:themeFill="accent2" w:themeFillTint="1A"/>
            <w:noWrap/>
            <w:hideMark/>
          </w:tcPr>
          <w:p w14:paraId="507B752B" w14:textId="79ADFAE8" w:rsidR="009055DA" w:rsidRPr="008645A6" w:rsidRDefault="009055DA" w:rsidP="009055DA">
            <w:pPr>
              <w:pStyle w:val="TableTextRight"/>
            </w:pPr>
            <w:r w:rsidRPr="007848BA">
              <w:t>1,805</w:t>
            </w:r>
          </w:p>
        </w:tc>
        <w:tc>
          <w:tcPr>
            <w:tcW w:w="519" w:type="pct"/>
            <w:tcBorders>
              <w:bottom w:val="nil"/>
            </w:tcBorders>
            <w:shd w:val="clear" w:color="auto" w:fill="D0EAFF" w:themeFill="accent2" w:themeFillTint="1A"/>
            <w:noWrap/>
            <w:hideMark/>
          </w:tcPr>
          <w:p w14:paraId="2B4AC651" w14:textId="1488FBB0" w:rsidR="009055DA" w:rsidRPr="008645A6" w:rsidRDefault="009055DA" w:rsidP="009055DA">
            <w:pPr>
              <w:pStyle w:val="TableTextRight"/>
            </w:pPr>
            <w:r w:rsidRPr="007848BA">
              <w:t>499</w:t>
            </w:r>
          </w:p>
        </w:tc>
        <w:tc>
          <w:tcPr>
            <w:tcW w:w="424" w:type="pct"/>
            <w:tcBorders>
              <w:bottom w:val="nil"/>
            </w:tcBorders>
            <w:shd w:val="clear" w:color="auto" w:fill="D0EAFF" w:themeFill="accent2" w:themeFillTint="1A"/>
            <w:noWrap/>
            <w:hideMark/>
          </w:tcPr>
          <w:p w14:paraId="6EA6E724" w14:textId="4F271E33" w:rsidR="009055DA" w:rsidRPr="008645A6" w:rsidRDefault="009055DA" w:rsidP="009055DA">
            <w:pPr>
              <w:pStyle w:val="TableTextRight"/>
            </w:pPr>
            <w:r w:rsidRPr="007848BA">
              <w:t>288</w:t>
            </w:r>
          </w:p>
        </w:tc>
        <w:tc>
          <w:tcPr>
            <w:tcW w:w="559" w:type="pct"/>
            <w:tcBorders>
              <w:bottom w:val="nil"/>
            </w:tcBorders>
            <w:shd w:val="clear" w:color="auto" w:fill="D0EAFF" w:themeFill="accent2" w:themeFillTint="1A"/>
            <w:noWrap/>
            <w:hideMark/>
          </w:tcPr>
          <w:p w14:paraId="13FE487E" w14:textId="0CB2C297" w:rsidR="009055DA" w:rsidRPr="008645A6" w:rsidRDefault="009055DA" w:rsidP="009055DA">
            <w:pPr>
              <w:pStyle w:val="TableTextRight"/>
              <w:ind w:right="227"/>
            </w:pPr>
            <w:r w:rsidRPr="00046D66">
              <w:t>57.7</w:t>
            </w:r>
          </w:p>
        </w:tc>
      </w:tr>
      <w:tr w:rsidR="009055DA" w:rsidRPr="008645A6" w14:paraId="1B1253A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4AE698A5" w14:textId="3251B909" w:rsidR="009055DA" w:rsidRPr="008645A6" w:rsidRDefault="009055DA" w:rsidP="009055DA">
            <w:pPr>
              <w:pStyle w:val="TableText"/>
            </w:pPr>
            <w:r w:rsidRPr="007848BA">
              <w:t>Campaspe</w:t>
            </w:r>
            <w:r w:rsidR="004847D5">
              <w:rPr>
                <w:rFonts w:cs="Calibri"/>
              </w:rPr>
              <w:t>†</w:t>
            </w:r>
          </w:p>
        </w:tc>
        <w:tc>
          <w:tcPr>
            <w:tcW w:w="1897" w:type="pct"/>
            <w:tcBorders>
              <w:bottom w:val="nil"/>
            </w:tcBorders>
            <w:shd w:val="clear" w:color="auto" w:fill="D0EAFF" w:themeFill="accent2" w:themeFillTint="1A"/>
            <w:noWrap/>
            <w:hideMark/>
          </w:tcPr>
          <w:p w14:paraId="0B7AE1D0" w14:textId="5AC7F092" w:rsidR="009055DA" w:rsidRPr="008645A6" w:rsidRDefault="009055DA" w:rsidP="009055DA">
            <w:pPr>
              <w:pStyle w:val="TableText"/>
            </w:pPr>
            <w:r w:rsidRPr="007848BA">
              <w:t>Pt1.1.2: Temporary river red gum swamp</w:t>
            </w:r>
          </w:p>
        </w:tc>
        <w:tc>
          <w:tcPr>
            <w:tcW w:w="534" w:type="pct"/>
            <w:tcBorders>
              <w:bottom w:val="nil"/>
            </w:tcBorders>
            <w:shd w:val="clear" w:color="auto" w:fill="D0EAFF" w:themeFill="accent2" w:themeFillTint="1A"/>
            <w:noWrap/>
            <w:hideMark/>
          </w:tcPr>
          <w:p w14:paraId="0435A34F" w14:textId="14C3E6AF" w:rsidR="009055DA" w:rsidRPr="008645A6" w:rsidRDefault="009055DA" w:rsidP="009055DA">
            <w:pPr>
              <w:pStyle w:val="TableTextRight"/>
            </w:pPr>
            <w:r w:rsidRPr="007848BA">
              <w:t>397</w:t>
            </w:r>
          </w:p>
        </w:tc>
        <w:tc>
          <w:tcPr>
            <w:tcW w:w="519" w:type="pct"/>
            <w:tcBorders>
              <w:bottom w:val="nil"/>
            </w:tcBorders>
            <w:shd w:val="clear" w:color="auto" w:fill="D0EAFF" w:themeFill="accent2" w:themeFillTint="1A"/>
            <w:noWrap/>
            <w:hideMark/>
          </w:tcPr>
          <w:p w14:paraId="18C6D0C3" w14:textId="4AC19394" w:rsidR="009055DA" w:rsidRPr="008645A6" w:rsidRDefault="009055DA" w:rsidP="009055DA">
            <w:pPr>
              <w:pStyle w:val="TableTextRight"/>
            </w:pPr>
            <w:r w:rsidRPr="007848BA">
              <w:t>160</w:t>
            </w:r>
          </w:p>
        </w:tc>
        <w:tc>
          <w:tcPr>
            <w:tcW w:w="424" w:type="pct"/>
            <w:tcBorders>
              <w:bottom w:val="nil"/>
            </w:tcBorders>
            <w:shd w:val="clear" w:color="auto" w:fill="D0EAFF" w:themeFill="accent2" w:themeFillTint="1A"/>
            <w:noWrap/>
            <w:hideMark/>
          </w:tcPr>
          <w:p w14:paraId="1E43921F" w14:textId="75A6DCBB" w:rsidR="009055DA" w:rsidRPr="008645A6" w:rsidRDefault="009055DA" w:rsidP="009055DA">
            <w:pPr>
              <w:pStyle w:val="TableTextRight"/>
            </w:pPr>
            <w:r w:rsidRPr="007848BA">
              <w:t>152</w:t>
            </w:r>
          </w:p>
        </w:tc>
        <w:tc>
          <w:tcPr>
            <w:tcW w:w="559" w:type="pct"/>
            <w:tcBorders>
              <w:bottom w:val="nil"/>
            </w:tcBorders>
            <w:shd w:val="clear" w:color="auto" w:fill="D0EAFF" w:themeFill="accent2" w:themeFillTint="1A"/>
            <w:noWrap/>
            <w:hideMark/>
          </w:tcPr>
          <w:p w14:paraId="21497B77" w14:textId="65827E78" w:rsidR="009055DA" w:rsidRPr="008645A6" w:rsidRDefault="009055DA" w:rsidP="009055DA">
            <w:pPr>
              <w:pStyle w:val="TableTextRight"/>
              <w:ind w:right="227"/>
            </w:pPr>
            <w:r w:rsidRPr="00046D66">
              <w:t>95.0</w:t>
            </w:r>
          </w:p>
        </w:tc>
      </w:tr>
      <w:tr w:rsidR="009055DA" w:rsidRPr="008645A6" w14:paraId="66F69C35" w14:textId="77777777" w:rsidTr="005B6715">
        <w:tc>
          <w:tcPr>
            <w:tcW w:w="1067" w:type="pct"/>
            <w:tcBorders>
              <w:bottom w:val="single" w:sz="4" w:space="0" w:color="FFFFFF" w:themeColor="background1"/>
            </w:tcBorders>
            <w:shd w:val="clear" w:color="auto" w:fill="D0EAFF" w:themeFill="accent2" w:themeFillTint="1A"/>
            <w:noWrap/>
            <w:hideMark/>
          </w:tcPr>
          <w:p w14:paraId="29201C30" w14:textId="0CEDD4EE" w:rsidR="009055DA" w:rsidRPr="008645A6" w:rsidRDefault="009055DA" w:rsidP="009055DA">
            <w:pPr>
              <w:pStyle w:val="TableText"/>
            </w:pPr>
            <w:r w:rsidRPr="007848BA">
              <w:t>Campaspe</w:t>
            </w:r>
            <w:r w:rsidR="004847D5">
              <w:rPr>
                <w:rFonts w:cs="Calibri"/>
              </w:rPr>
              <w:t>†</w:t>
            </w:r>
          </w:p>
        </w:tc>
        <w:tc>
          <w:tcPr>
            <w:tcW w:w="1897" w:type="pct"/>
            <w:tcBorders>
              <w:bottom w:val="single" w:sz="4" w:space="0" w:color="FFFFFF" w:themeColor="background1"/>
            </w:tcBorders>
            <w:shd w:val="clear" w:color="auto" w:fill="D0EAFF" w:themeFill="accent2" w:themeFillTint="1A"/>
            <w:noWrap/>
            <w:hideMark/>
          </w:tcPr>
          <w:p w14:paraId="4FE63434" w14:textId="7F7DFC27" w:rsidR="009055DA" w:rsidRPr="008645A6" w:rsidRDefault="009055DA" w:rsidP="009055DA">
            <w:pPr>
              <w:pStyle w:val="TableText"/>
            </w:pPr>
            <w:r w:rsidRPr="007848BA">
              <w:t>Lt1.1: Temporary lake</w:t>
            </w:r>
          </w:p>
        </w:tc>
        <w:tc>
          <w:tcPr>
            <w:tcW w:w="534" w:type="pct"/>
            <w:tcBorders>
              <w:bottom w:val="single" w:sz="4" w:space="0" w:color="FFFFFF" w:themeColor="background1"/>
            </w:tcBorders>
            <w:shd w:val="clear" w:color="auto" w:fill="D0EAFF" w:themeFill="accent2" w:themeFillTint="1A"/>
            <w:noWrap/>
            <w:hideMark/>
          </w:tcPr>
          <w:p w14:paraId="4D6D95C4" w14:textId="5E0E816D" w:rsidR="009055DA" w:rsidRPr="008645A6" w:rsidRDefault="009055DA" w:rsidP="009055DA">
            <w:pPr>
              <w:pStyle w:val="TableTextRight"/>
            </w:pPr>
            <w:r w:rsidRPr="007848BA">
              <w:t>49</w:t>
            </w:r>
          </w:p>
        </w:tc>
        <w:tc>
          <w:tcPr>
            <w:tcW w:w="519" w:type="pct"/>
            <w:tcBorders>
              <w:bottom w:val="single" w:sz="4" w:space="0" w:color="FFFFFF" w:themeColor="background1"/>
            </w:tcBorders>
            <w:shd w:val="clear" w:color="auto" w:fill="D0EAFF" w:themeFill="accent2" w:themeFillTint="1A"/>
            <w:noWrap/>
            <w:hideMark/>
          </w:tcPr>
          <w:p w14:paraId="0017691B" w14:textId="1AC46EA9" w:rsidR="009055DA" w:rsidRPr="008645A6" w:rsidRDefault="009055DA" w:rsidP="009055DA">
            <w:pPr>
              <w:pStyle w:val="TableTextRight"/>
            </w:pPr>
            <w:r w:rsidRPr="007848BA">
              <w:t>14</w:t>
            </w:r>
          </w:p>
        </w:tc>
        <w:tc>
          <w:tcPr>
            <w:tcW w:w="424" w:type="pct"/>
            <w:tcBorders>
              <w:bottom w:val="single" w:sz="4" w:space="0" w:color="FFFFFF" w:themeColor="background1"/>
            </w:tcBorders>
            <w:shd w:val="clear" w:color="auto" w:fill="D0EAFF" w:themeFill="accent2" w:themeFillTint="1A"/>
            <w:noWrap/>
            <w:hideMark/>
          </w:tcPr>
          <w:p w14:paraId="1D27EFAD" w14:textId="386407E9" w:rsidR="009055DA" w:rsidRPr="008645A6" w:rsidRDefault="009055DA" w:rsidP="009055DA">
            <w:pPr>
              <w:pStyle w:val="TableTextRight"/>
            </w:pPr>
            <w:r w:rsidRPr="007848BA">
              <w:t>14</w:t>
            </w:r>
          </w:p>
        </w:tc>
        <w:tc>
          <w:tcPr>
            <w:tcW w:w="559" w:type="pct"/>
            <w:tcBorders>
              <w:bottom w:val="single" w:sz="4" w:space="0" w:color="FFFFFF" w:themeColor="background1"/>
            </w:tcBorders>
            <w:shd w:val="clear" w:color="auto" w:fill="D0EAFF" w:themeFill="accent2" w:themeFillTint="1A"/>
            <w:noWrap/>
            <w:hideMark/>
          </w:tcPr>
          <w:p w14:paraId="2022828A" w14:textId="1AD064CB" w:rsidR="009055DA" w:rsidRPr="008645A6" w:rsidRDefault="009055DA" w:rsidP="009055DA">
            <w:pPr>
              <w:pStyle w:val="TableTextRight"/>
              <w:ind w:right="227"/>
            </w:pPr>
            <w:r w:rsidRPr="00046D66">
              <w:t>100.0</w:t>
            </w:r>
          </w:p>
        </w:tc>
      </w:tr>
      <w:tr w:rsidR="009055DA" w:rsidRPr="008645A6" w14:paraId="08B33C6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tcBorders>
            <w:noWrap/>
            <w:hideMark/>
          </w:tcPr>
          <w:p w14:paraId="1DD38050" w14:textId="462824A2" w:rsidR="009055DA" w:rsidRPr="008645A6" w:rsidRDefault="009055DA" w:rsidP="009055DA">
            <w:pPr>
              <w:pStyle w:val="TableText"/>
            </w:pPr>
            <w:r w:rsidRPr="007848BA">
              <w:t>Campaspe</w:t>
            </w:r>
          </w:p>
        </w:tc>
        <w:tc>
          <w:tcPr>
            <w:tcW w:w="1897" w:type="pct"/>
            <w:tcBorders>
              <w:top w:val="single" w:sz="4" w:space="0" w:color="FFFFFF" w:themeColor="background1"/>
            </w:tcBorders>
            <w:noWrap/>
            <w:hideMark/>
          </w:tcPr>
          <w:p w14:paraId="55EE357C" w14:textId="0FFD6AA5" w:rsidR="009055DA" w:rsidRPr="008645A6" w:rsidRDefault="009055DA" w:rsidP="009055DA">
            <w:pPr>
              <w:pStyle w:val="TableText"/>
            </w:pPr>
            <w:r w:rsidRPr="007848BA">
              <w:t>Pps5: Permanent spring</w:t>
            </w:r>
          </w:p>
        </w:tc>
        <w:tc>
          <w:tcPr>
            <w:tcW w:w="534" w:type="pct"/>
            <w:tcBorders>
              <w:top w:val="single" w:sz="4" w:space="0" w:color="FFFFFF" w:themeColor="background1"/>
            </w:tcBorders>
            <w:noWrap/>
            <w:hideMark/>
          </w:tcPr>
          <w:p w14:paraId="2E86A745" w14:textId="4487863A" w:rsidR="009055DA" w:rsidRPr="008645A6" w:rsidRDefault="009055DA" w:rsidP="009055DA">
            <w:pPr>
              <w:pStyle w:val="TableTextRight"/>
            </w:pPr>
            <w:r w:rsidRPr="007848BA">
              <w:t>0</w:t>
            </w:r>
          </w:p>
        </w:tc>
        <w:tc>
          <w:tcPr>
            <w:tcW w:w="519" w:type="pct"/>
            <w:tcBorders>
              <w:top w:val="single" w:sz="4" w:space="0" w:color="FFFFFF" w:themeColor="background1"/>
            </w:tcBorders>
            <w:noWrap/>
            <w:hideMark/>
          </w:tcPr>
          <w:p w14:paraId="7ECBD801" w14:textId="7CBDBE54" w:rsidR="009055DA" w:rsidRPr="008645A6" w:rsidRDefault="009055DA" w:rsidP="009055DA">
            <w:pPr>
              <w:pStyle w:val="TableTextRight"/>
            </w:pPr>
            <w:r w:rsidRPr="007848BA">
              <w:t>0</w:t>
            </w:r>
          </w:p>
        </w:tc>
        <w:tc>
          <w:tcPr>
            <w:tcW w:w="424" w:type="pct"/>
            <w:tcBorders>
              <w:top w:val="single" w:sz="4" w:space="0" w:color="FFFFFF" w:themeColor="background1"/>
            </w:tcBorders>
            <w:noWrap/>
            <w:hideMark/>
          </w:tcPr>
          <w:p w14:paraId="6D2AABAD" w14:textId="0665A2B3"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1908FBDE" w14:textId="65A0AE4C" w:rsidR="009055DA" w:rsidRPr="008645A6" w:rsidRDefault="009055DA" w:rsidP="009055DA">
            <w:pPr>
              <w:pStyle w:val="TableTextRight"/>
              <w:ind w:right="227"/>
            </w:pPr>
            <w:r w:rsidRPr="00046D66">
              <w:t>0</w:t>
            </w:r>
          </w:p>
        </w:tc>
      </w:tr>
      <w:tr w:rsidR="009055DA" w:rsidRPr="008645A6" w14:paraId="4F191931" w14:textId="77777777" w:rsidTr="005B6715">
        <w:tc>
          <w:tcPr>
            <w:tcW w:w="1067" w:type="pct"/>
            <w:noWrap/>
            <w:hideMark/>
          </w:tcPr>
          <w:p w14:paraId="5F212391" w14:textId="65676BD0" w:rsidR="009055DA" w:rsidRPr="008645A6" w:rsidRDefault="009055DA" w:rsidP="009055DA">
            <w:pPr>
              <w:pStyle w:val="TableText"/>
            </w:pPr>
            <w:r w:rsidRPr="007848BA">
              <w:t>Campaspe</w:t>
            </w:r>
          </w:p>
        </w:tc>
        <w:tc>
          <w:tcPr>
            <w:tcW w:w="1897" w:type="pct"/>
            <w:noWrap/>
            <w:hideMark/>
          </w:tcPr>
          <w:p w14:paraId="155E5DF3" w14:textId="54B2FF6B" w:rsidR="009055DA" w:rsidRPr="008645A6" w:rsidRDefault="009055DA" w:rsidP="009055DA">
            <w:pPr>
              <w:pStyle w:val="TableText"/>
            </w:pPr>
            <w:r w:rsidRPr="007848BA">
              <w:t>Pt1.6.2: Temporary woodland swamp</w:t>
            </w:r>
          </w:p>
        </w:tc>
        <w:tc>
          <w:tcPr>
            <w:tcW w:w="534" w:type="pct"/>
            <w:noWrap/>
            <w:hideMark/>
          </w:tcPr>
          <w:p w14:paraId="6046F8CF" w14:textId="28582DC3" w:rsidR="009055DA" w:rsidRPr="008645A6" w:rsidRDefault="009055DA" w:rsidP="009055DA">
            <w:pPr>
              <w:pStyle w:val="TableTextRight"/>
            </w:pPr>
            <w:r w:rsidRPr="007848BA">
              <w:t>168</w:t>
            </w:r>
          </w:p>
        </w:tc>
        <w:tc>
          <w:tcPr>
            <w:tcW w:w="519" w:type="pct"/>
            <w:noWrap/>
            <w:hideMark/>
          </w:tcPr>
          <w:p w14:paraId="1DC40C9F" w14:textId="0EE96268" w:rsidR="009055DA" w:rsidRPr="008645A6" w:rsidRDefault="009055DA" w:rsidP="009055DA">
            <w:pPr>
              <w:pStyle w:val="TableTextRight"/>
            </w:pPr>
            <w:r w:rsidRPr="007848BA">
              <w:t>0</w:t>
            </w:r>
          </w:p>
        </w:tc>
        <w:tc>
          <w:tcPr>
            <w:tcW w:w="424" w:type="pct"/>
            <w:noWrap/>
            <w:hideMark/>
          </w:tcPr>
          <w:p w14:paraId="0524E710" w14:textId="49BF5625" w:rsidR="009055DA" w:rsidRPr="008645A6" w:rsidRDefault="009055DA" w:rsidP="009055DA">
            <w:pPr>
              <w:pStyle w:val="TableTextRight"/>
            </w:pPr>
            <w:r w:rsidRPr="007848BA">
              <w:t>0</w:t>
            </w:r>
          </w:p>
        </w:tc>
        <w:tc>
          <w:tcPr>
            <w:tcW w:w="559" w:type="pct"/>
            <w:noWrap/>
            <w:hideMark/>
          </w:tcPr>
          <w:p w14:paraId="73C1063C" w14:textId="4C5914C4" w:rsidR="009055DA" w:rsidRPr="008645A6" w:rsidRDefault="009055DA" w:rsidP="009055DA">
            <w:pPr>
              <w:pStyle w:val="TableTextRight"/>
              <w:ind w:right="227"/>
            </w:pPr>
            <w:r w:rsidRPr="00046D66">
              <w:t>0</w:t>
            </w:r>
          </w:p>
        </w:tc>
      </w:tr>
      <w:tr w:rsidR="009055DA" w:rsidRPr="008645A6" w14:paraId="03363DDC"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0E84E23" w14:textId="7D204AD3" w:rsidR="009055DA" w:rsidRPr="008645A6" w:rsidRDefault="009055DA" w:rsidP="009055DA">
            <w:pPr>
              <w:pStyle w:val="TableText"/>
            </w:pPr>
            <w:r w:rsidRPr="007848BA">
              <w:t>Campaspe</w:t>
            </w:r>
          </w:p>
        </w:tc>
        <w:tc>
          <w:tcPr>
            <w:tcW w:w="1897" w:type="pct"/>
            <w:noWrap/>
            <w:hideMark/>
          </w:tcPr>
          <w:p w14:paraId="3B0A4651" w14:textId="64B66499" w:rsidR="009055DA" w:rsidRPr="008645A6" w:rsidRDefault="009055DA" w:rsidP="009055DA">
            <w:pPr>
              <w:pStyle w:val="TableText"/>
            </w:pPr>
            <w:r w:rsidRPr="007848BA">
              <w:t>Pt2.1.2: Temporary tall emergent marsh</w:t>
            </w:r>
          </w:p>
        </w:tc>
        <w:tc>
          <w:tcPr>
            <w:tcW w:w="534" w:type="pct"/>
            <w:noWrap/>
            <w:hideMark/>
          </w:tcPr>
          <w:p w14:paraId="143874B5" w14:textId="1F161FBE" w:rsidR="009055DA" w:rsidRPr="008645A6" w:rsidRDefault="009055DA" w:rsidP="009055DA">
            <w:pPr>
              <w:pStyle w:val="TableTextRight"/>
            </w:pPr>
            <w:r w:rsidRPr="007848BA">
              <w:t>38</w:t>
            </w:r>
          </w:p>
        </w:tc>
        <w:tc>
          <w:tcPr>
            <w:tcW w:w="519" w:type="pct"/>
            <w:noWrap/>
            <w:hideMark/>
          </w:tcPr>
          <w:p w14:paraId="54E21114" w14:textId="77174E0D" w:rsidR="009055DA" w:rsidRPr="008645A6" w:rsidRDefault="009055DA" w:rsidP="009055DA">
            <w:pPr>
              <w:pStyle w:val="TableTextRight"/>
            </w:pPr>
            <w:r w:rsidRPr="007848BA">
              <w:t>0</w:t>
            </w:r>
          </w:p>
        </w:tc>
        <w:tc>
          <w:tcPr>
            <w:tcW w:w="424" w:type="pct"/>
            <w:noWrap/>
            <w:hideMark/>
          </w:tcPr>
          <w:p w14:paraId="7FB6177C" w14:textId="1055534C" w:rsidR="009055DA" w:rsidRPr="008645A6" w:rsidRDefault="009055DA" w:rsidP="009055DA">
            <w:pPr>
              <w:pStyle w:val="TableTextRight"/>
            </w:pPr>
            <w:r w:rsidRPr="007848BA">
              <w:t>0</w:t>
            </w:r>
          </w:p>
        </w:tc>
        <w:tc>
          <w:tcPr>
            <w:tcW w:w="559" w:type="pct"/>
            <w:noWrap/>
            <w:hideMark/>
          </w:tcPr>
          <w:p w14:paraId="07AFED7B" w14:textId="5DAA1686" w:rsidR="009055DA" w:rsidRPr="008645A6" w:rsidRDefault="009055DA" w:rsidP="009055DA">
            <w:pPr>
              <w:pStyle w:val="TableTextRight"/>
              <w:ind w:right="227"/>
            </w:pPr>
            <w:r w:rsidRPr="00046D66">
              <w:t>0</w:t>
            </w:r>
          </w:p>
        </w:tc>
      </w:tr>
      <w:tr w:rsidR="009055DA" w:rsidRPr="008645A6" w14:paraId="003B4649" w14:textId="77777777" w:rsidTr="005B6715">
        <w:tc>
          <w:tcPr>
            <w:tcW w:w="1067" w:type="pct"/>
            <w:noWrap/>
            <w:hideMark/>
          </w:tcPr>
          <w:p w14:paraId="52EFE0E9" w14:textId="2DB0AFD7" w:rsidR="009055DA" w:rsidRPr="008645A6" w:rsidRDefault="009055DA" w:rsidP="009055DA">
            <w:pPr>
              <w:pStyle w:val="TableText"/>
            </w:pPr>
            <w:r w:rsidRPr="007848BA">
              <w:t>Campaspe</w:t>
            </w:r>
          </w:p>
        </w:tc>
        <w:tc>
          <w:tcPr>
            <w:tcW w:w="1897" w:type="pct"/>
            <w:noWrap/>
            <w:hideMark/>
          </w:tcPr>
          <w:p w14:paraId="57942921" w14:textId="080F029F" w:rsidR="009055DA" w:rsidRPr="008645A6" w:rsidRDefault="009055DA" w:rsidP="009055DA">
            <w:pPr>
              <w:pStyle w:val="TableText"/>
            </w:pPr>
            <w:r w:rsidRPr="007848BA">
              <w:t>Lp1.1: Permanent lake</w:t>
            </w:r>
          </w:p>
        </w:tc>
        <w:tc>
          <w:tcPr>
            <w:tcW w:w="534" w:type="pct"/>
            <w:noWrap/>
            <w:hideMark/>
          </w:tcPr>
          <w:p w14:paraId="69FAC9B4" w14:textId="4BBE3AC7" w:rsidR="009055DA" w:rsidRPr="008645A6" w:rsidRDefault="009055DA" w:rsidP="009055DA">
            <w:pPr>
              <w:pStyle w:val="TableTextRight"/>
            </w:pPr>
            <w:r w:rsidRPr="007848BA">
              <w:t>12</w:t>
            </w:r>
          </w:p>
        </w:tc>
        <w:tc>
          <w:tcPr>
            <w:tcW w:w="519" w:type="pct"/>
            <w:noWrap/>
            <w:hideMark/>
          </w:tcPr>
          <w:p w14:paraId="5518DBC0" w14:textId="7E536F81" w:rsidR="009055DA" w:rsidRPr="008645A6" w:rsidRDefault="009055DA" w:rsidP="009055DA">
            <w:pPr>
              <w:pStyle w:val="TableTextRight"/>
            </w:pPr>
            <w:r w:rsidRPr="007848BA">
              <w:t>0</w:t>
            </w:r>
          </w:p>
        </w:tc>
        <w:tc>
          <w:tcPr>
            <w:tcW w:w="424" w:type="pct"/>
            <w:noWrap/>
            <w:hideMark/>
          </w:tcPr>
          <w:p w14:paraId="35B33B07" w14:textId="5957C326" w:rsidR="009055DA" w:rsidRPr="008645A6" w:rsidRDefault="009055DA" w:rsidP="009055DA">
            <w:pPr>
              <w:pStyle w:val="TableTextRight"/>
            </w:pPr>
            <w:r w:rsidRPr="007848BA">
              <w:t>0</w:t>
            </w:r>
          </w:p>
        </w:tc>
        <w:tc>
          <w:tcPr>
            <w:tcW w:w="559" w:type="pct"/>
            <w:noWrap/>
            <w:hideMark/>
          </w:tcPr>
          <w:p w14:paraId="37EC530F" w14:textId="6106528C" w:rsidR="009055DA" w:rsidRPr="008645A6" w:rsidRDefault="009055DA" w:rsidP="009055DA">
            <w:pPr>
              <w:pStyle w:val="TableTextRight"/>
              <w:ind w:right="227"/>
            </w:pPr>
            <w:r w:rsidRPr="00046D66">
              <w:t>0</w:t>
            </w:r>
          </w:p>
        </w:tc>
      </w:tr>
      <w:tr w:rsidR="009055DA" w:rsidRPr="008645A6" w14:paraId="1ACBB18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D041E35" w14:textId="4300CF42" w:rsidR="009055DA" w:rsidRPr="008645A6" w:rsidRDefault="009055DA" w:rsidP="009055DA">
            <w:pPr>
              <w:pStyle w:val="TableText"/>
            </w:pPr>
            <w:r w:rsidRPr="007848BA">
              <w:t>Campaspe</w:t>
            </w:r>
          </w:p>
        </w:tc>
        <w:tc>
          <w:tcPr>
            <w:tcW w:w="1897" w:type="pct"/>
            <w:noWrap/>
            <w:hideMark/>
          </w:tcPr>
          <w:p w14:paraId="2207C03B" w14:textId="75B64D55" w:rsidR="009055DA" w:rsidRPr="008645A6" w:rsidRDefault="009055DA" w:rsidP="009055DA">
            <w:pPr>
              <w:pStyle w:val="TableText"/>
            </w:pPr>
            <w:r w:rsidRPr="007848BA">
              <w:t>Pt2.3.2: Freshwater meadow</w:t>
            </w:r>
          </w:p>
        </w:tc>
        <w:tc>
          <w:tcPr>
            <w:tcW w:w="534" w:type="pct"/>
            <w:noWrap/>
            <w:hideMark/>
          </w:tcPr>
          <w:p w14:paraId="1E666BBB" w14:textId="37CCDF7B" w:rsidR="009055DA" w:rsidRPr="008645A6" w:rsidRDefault="009055DA" w:rsidP="009055DA">
            <w:pPr>
              <w:pStyle w:val="TableTextRight"/>
            </w:pPr>
            <w:r w:rsidRPr="007848BA">
              <w:t>10</w:t>
            </w:r>
          </w:p>
        </w:tc>
        <w:tc>
          <w:tcPr>
            <w:tcW w:w="519" w:type="pct"/>
            <w:noWrap/>
            <w:hideMark/>
          </w:tcPr>
          <w:p w14:paraId="5A3FA5AC" w14:textId="0D3313C4" w:rsidR="009055DA" w:rsidRPr="008645A6" w:rsidRDefault="009055DA" w:rsidP="009055DA">
            <w:pPr>
              <w:pStyle w:val="TableTextRight"/>
            </w:pPr>
            <w:r w:rsidRPr="007848BA">
              <w:t>0</w:t>
            </w:r>
          </w:p>
        </w:tc>
        <w:tc>
          <w:tcPr>
            <w:tcW w:w="424" w:type="pct"/>
            <w:noWrap/>
            <w:hideMark/>
          </w:tcPr>
          <w:p w14:paraId="56C38EED" w14:textId="796A00CA" w:rsidR="009055DA" w:rsidRPr="008645A6" w:rsidRDefault="009055DA" w:rsidP="009055DA">
            <w:pPr>
              <w:pStyle w:val="TableTextRight"/>
            </w:pPr>
            <w:r w:rsidRPr="007848BA">
              <w:t>0</w:t>
            </w:r>
          </w:p>
        </w:tc>
        <w:tc>
          <w:tcPr>
            <w:tcW w:w="559" w:type="pct"/>
            <w:noWrap/>
            <w:hideMark/>
          </w:tcPr>
          <w:p w14:paraId="274EF2F7" w14:textId="0341A101" w:rsidR="009055DA" w:rsidRPr="008645A6" w:rsidRDefault="009055DA" w:rsidP="009055DA">
            <w:pPr>
              <w:pStyle w:val="TableTextRight"/>
              <w:ind w:right="227"/>
            </w:pPr>
            <w:r w:rsidRPr="00046D66">
              <w:t>0</w:t>
            </w:r>
          </w:p>
        </w:tc>
      </w:tr>
      <w:tr w:rsidR="009055DA" w:rsidRPr="008645A6" w14:paraId="6CD5A365" w14:textId="77777777" w:rsidTr="005B6715">
        <w:tc>
          <w:tcPr>
            <w:tcW w:w="1067" w:type="pct"/>
            <w:noWrap/>
            <w:hideMark/>
          </w:tcPr>
          <w:p w14:paraId="1366E3BC" w14:textId="3D7FE0C7" w:rsidR="009055DA" w:rsidRPr="008645A6" w:rsidRDefault="009055DA" w:rsidP="009055DA">
            <w:pPr>
              <w:pStyle w:val="TableText"/>
            </w:pPr>
            <w:r w:rsidRPr="007848BA">
              <w:lastRenderedPageBreak/>
              <w:t>Campaspe</w:t>
            </w:r>
          </w:p>
        </w:tc>
        <w:tc>
          <w:tcPr>
            <w:tcW w:w="1897" w:type="pct"/>
            <w:noWrap/>
            <w:hideMark/>
          </w:tcPr>
          <w:p w14:paraId="6D3B6CA6" w14:textId="1F62F73A" w:rsidR="009055DA" w:rsidRPr="008645A6" w:rsidRDefault="009055DA" w:rsidP="009055DA">
            <w:pPr>
              <w:pStyle w:val="TableText"/>
            </w:pPr>
            <w:r w:rsidRPr="007848BA">
              <w:t>Pp4.2: Permanent wetland</w:t>
            </w:r>
          </w:p>
        </w:tc>
        <w:tc>
          <w:tcPr>
            <w:tcW w:w="534" w:type="pct"/>
            <w:noWrap/>
            <w:hideMark/>
          </w:tcPr>
          <w:p w14:paraId="1BC415D7" w14:textId="1E663D2B" w:rsidR="009055DA" w:rsidRPr="008645A6" w:rsidRDefault="009055DA" w:rsidP="009055DA">
            <w:pPr>
              <w:pStyle w:val="TableTextRight"/>
            </w:pPr>
            <w:r w:rsidRPr="007848BA">
              <w:t>4</w:t>
            </w:r>
          </w:p>
        </w:tc>
        <w:tc>
          <w:tcPr>
            <w:tcW w:w="519" w:type="pct"/>
            <w:noWrap/>
            <w:hideMark/>
          </w:tcPr>
          <w:p w14:paraId="4C86A48F" w14:textId="290AB621" w:rsidR="009055DA" w:rsidRPr="008645A6" w:rsidRDefault="009055DA" w:rsidP="009055DA">
            <w:pPr>
              <w:pStyle w:val="TableTextRight"/>
            </w:pPr>
            <w:r w:rsidRPr="007848BA">
              <w:t>0</w:t>
            </w:r>
          </w:p>
        </w:tc>
        <w:tc>
          <w:tcPr>
            <w:tcW w:w="424" w:type="pct"/>
            <w:noWrap/>
            <w:hideMark/>
          </w:tcPr>
          <w:p w14:paraId="6463D86A" w14:textId="7E3C1653" w:rsidR="009055DA" w:rsidRPr="008645A6" w:rsidRDefault="009055DA" w:rsidP="009055DA">
            <w:pPr>
              <w:pStyle w:val="TableTextRight"/>
            </w:pPr>
            <w:r w:rsidRPr="007848BA">
              <w:t>0</w:t>
            </w:r>
          </w:p>
        </w:tc>
        <w:tc>
          <w:tcPr>
            <w:tcW w:w="559" w:type="pct"/>
            <w:noWrap/>
            <w:hideMark/>
          </w:tcPr>
          <w:p w14:paraId="65724BDF" w14:textId="780DAC4E" w:rsidR="009055DA" w:rsidRPr="008645A6" w:rsidRDefault="009055DA" w:rsidP="009055DA">
            <w:pPr>
              <w:pStyle w:val="TableTextRight"/>
              <w:ind w:right="227"/>
            </w:pPr>
            <w:r w:rsidRPr="00046D66">
              <w:t>0</w:t>
            </w:r>
          </w:p>
        </w:tc>
      </w:tr>
      <w:tr w:rsidR="009055DA" w:rsidRPr="008645A6" w14:paraId="3B51E7E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AEA3D6B" w14:textId="4C85B16F" w:rsidR="009055DA" w:rsidRPr="008645A6" w:rsidRDefault="009055DA" w:rsidP="009055DA">
            <w:pPr>
              <w:pStyle w:val="TableText"/>
            </w:pPr>
            <w:r w:rsidRPr="007848BA">
              <w:t>Campaspe</w:t>
            </w:r>
          </w:p>
        </w:tc>
        <w:tc>
          <w:tcPr>
            <w:tcW w:w="1897" w:type="pct"/>
            <w:noWrap/>
            <w:hideMark/>
          </w:tcPr>
          <w:p w14:paraId="67432914" w14:textId="2D9C7902" w:rsidR="009055DA" w:rsidRPr="008645A6" w:rsidRDefault="009055DA" w:rsidP="009055DA">
            <w:pPr>
              <w:pStyle w:val="TableText"/>
            </w:pPr>
            <w:r w:rsidRPr="007848BA">
              <w:t>Pt1.7.2: Temporary lignum swamp</w:t>
            </w:r>
          </w:p>
        </w:tc>
        <w:tc>
          <w:tcPr>
            <w:tcW w:w="534" w:type="pct"/>
            <w:noWrap/>
            <w:hideMark/>
          </w:tcPr>
          <w:p w14:paraId="168BE419" w14:textId="7C4D9768" w:rsidR="009055DA" w:rsidRPr="008645A6" w:rsidRDefault="009055DA" w:rsidP="009055DA">
            <w:pPr>
              <w:pStyle w:val="TableTextRight"/>
            </w:pPr>
            <w:r w:rsidRPr="007848BA">
              <w:t>2</w:t>
            </w:r>
          </w:p>
        </w:tc>
        <w:tc>
          <w:tcPr>
            <w:tcW w:w="519" w:type="pct"/>
            <w:noWrap/>
            <w:hideMark/>
          </w:tcPr>
          <w:p w14:paraId="0FBA41EA" w14:textId="3ED1116F" w:rsidR="009055DA" w:rsidRPr="008645A6" w:rsidRDefault="009055DA" w:rsidP="009055DA">
            <w:pPr>
              <w:pStyle w:val="TableTextRight"/>
            </w:pPr>
            <w:r w:rsidRPr="007848BA">
              <w:t>0</w:t>
            </w:r>
          </w:p>
        </w:tc>
        <w:tc>
          <w:tcPr>
            <w:tcW w:w="424" w:type="pct"/>
            <w:noWrap/>
            <w:hideMark/>
          </w:tcPr>
          <w:p w14:paraId="777F75A3" w14:textId="2D523F8C" w:rsidR="009055DA" w:rsidRPr="008645A6" w:rsidRDefault="009055DA" w:rsidP="009055DA">
            <w:pPr>
              <w:pStyle w:val="TableTextRight"/>
            </w:pPr>
            <w:r w:rsidRPr="007848BA">
              <w:t>0</w:t>
            </w:r>
          </w:p>
        </w:tc>
        <w:tc>
          <w:tcPr>
            <w:tcW w:w="559" w:type="pct"/>
            <w:noWrap/>
            <w:hideMark/>
          </w:tcPr>
          <w:p w14:paraId="6FD0E0ED" w14:textId="48310B10" w:rsidR="009055DA" w:rsidRPr="008645A6" w:rsidRDefault="009055DA" w:rsidP="009055DA">
            <w:pPr>
              <w:pStyle w:val="TableTextRight"/>
              <w:ind w:right="227"/>
            </w:pPr>
            <w:r w:rsidRPr="00046D66">
              <w:t>0</w:t>
            </w:r>
          </w:p>
        </w:tc>
      </w:tr>
      <w:tr w:rsidR="009055DA" w:rsidRPr="008645A6" w14:paraId="06A0D731" w14:textId="77777777" w:rsidTr="005B6715">
        <w:tc>
          <w:tcPr>
            <w:tcW w:w="1067" w:type="pct"/>
            <w:noWrap/>
            <w:hideMark/>
          </w:tcPr>
          <w:p w14:paraId="503A2983" w14:textId="426FDF84" w:rsidR="009055DA" w:rsidRPr="008645A6" w:rsidRDefault="009055DA" w:rsidP="009055DA">
            <w:pPr>
              <w:pStyle w:val="TableText"/>
            </w:pPr>
            <w:r w:rsidRPr="007848BA">
              <w:t>Castlereagh</w:t>
            </w:r>
          </w:p>
        </w:tc>
        <w:tc>
          <w:tcPr>
            <w:tcW w:w="1897" w:type="pct"/>
            <w:noWrap/>
            <w:hideMark/>
          </w:tcPr>
          <w:p w14:paraId="625760F4" w14:textId="6FE0975D" w:rsidR="009055DA" w:rsidRPr="008645A6" w:rsidRDefault="009055DA" w:rsidP="009055DA">
            <w:pPr>
              <w:pStyle w:val="TableText"/>
            </w:pPr>
            <w:r w:rsidRPr="007848BA">
              <w:t>Pt2.2.2: Temporary sedge/grass/forb marsh</w:t>
            </w:r>
          </w:p>
        </w:tc>
        <w:tc>
          <w:tcPr>
            <w:tcW w:w="534" w:type="pct"/>
            <w:noWrap/>
            <w:hideMark/>
          </w:tcPr>
          <w:p w14:paraId="4D2F4CBA" w14:textId="42DFA250" w:rsidR="009055DA" w:rsidRPr="008645A6" w:rsidRDefault="009055DA" w:rsidP="009055DA">
            <w:pPr>
              <w:pStyle w:val="TableTextRight"/>
            </w:pPr>
            <w:r w:rsidRPr="007848BA">
              <w:t>10,560</w:t>
            </w:r>
          </w:p>
        </w:tc>
        <w:tc>
          <w:tcPr>
            <w:tcW w:w="519" w:type="pct"/>
            <w:noWrap/>
            <w:hideMark/>
          </w:tcPr>
          <w:p w14:paraId="2A9F5E7A" w14:textId="1D5FFD23" w:rsidR="009055DA" w:rsidRPr="008645A6" w:rsidRDefault="009055DA" w:rsidP="009055DA">
            <w:pPr>
              <w:pStyle w:val="TableTextRight"/>
            </w:pPr>
            <w:r w:rsidRPr="007848BA">
              <w:t>4,623</w:t>
            </w:r>
          </w:p>
        </w:tc>
        <w:tc>
          <w:tcPr>
            <w:tcW w:w="424" w:type="pct"/>
            <w:noWrap/>
            <w:hideMark/>
          </w:tcPr>
          <w:p w14:paraId="3EF83F2B" w14:textId="4B5E1BF7" w:rsidR="009055DA" w:rsidRPr="008645A6" w:rsidRDefault="009055DA" w:rsidP="009055DA">
            <w:pPr>
              <w:pStyle w:val="TableTextRight"/>
            </w:pPr>
            <w:r w:rsidRPr="007848BA">
              <w:t>0</w:t>
            </w:r>
          </w:p>
        </w:tc>
        <w:tc>
          <w:tcPr>
            <w:tcW w:w="559" w:type="pct"/>
            <w:noWrap/>
            <w:hideMark/>
          </w:tcPr>
          <w:p w14:paraId="549C2E16" w14:textId="4BA1BEBA" w:rsidR="009055DA" w:rsidRPr="008645A6" w:rsidRDefault="009055DA" w:rsidP="009055DA">
            <w:pPr>
              <w:pStyle w:val="TableTextRight"/>
              <w:ind w:right="227"/>
            </w:pPr>
            <w:r w:rsidRPr="00046D66">
              <w:t>0</w:t>
            </w:r>
          </w:p>
        </w:tc>
      </w:tr>
      <w:tr w:rsidR="009055DA" w:rsidRPr="008645A6" w14:paraId="661F2BF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36C1411" w14:textId="534CAEC4" w:rsidR="009055DA" w:rsidRPr="008645A6" w:rsidRDefault="009055DA" w:rsidP="009055DA">
            <w:pPr>
              <w:pStyle w:val="TableText"/>
            </w:pPr>
            <w:r w:rsidRPr="007848BA">
              <w:t>Castlereagh</w:t>
            </w:r>
          </w:p>
        </w:tc>
        <w:tc>
          <w:tcPr>
            <w:tcW w:w="1897" w:type="pct"/>
            <w:noWrap/>
            <w:hideMark/>
          </w:tcPr>
          <w:p w14:paraId="444AC2E4" w14:textId="12215AB5" w:rsidR="009055DA" w:rsidRPr="008645A6" w:rsidRDefault="009055DA" w:rsidP="009055DA">
            <w:pPr>
              <w:pStyle w:val="TableText"/>
            </w:pPr>
            <w:r w:rsidRPr="007848BA">
              <w:t>Lt1.1: Temporary lake</w:t>
            </w:r>
          </w:p>
        </w:tc>
        <w:tc>
          <w:tcPr>
            <w:tcW w:w="534" w:type="pct"/>
            <w:noWrap/>
            <w:hideMark/>
          </w:tcPr>
          <w:p w14:paraId="03238231" w14:textId="654725AC" w:rsidR="009055DA" w:rsidRPr="008645A6" w:rsidRDefault="009055DA" w:rsidP="009055DA">
            <w:pPr>
              <w:pStyle w:val="TableTextRight"/>
            </w:pPr>
            <w:r w:rsidRPr="007848BA">
              <w:t>456</w:t>
            </w:r>
          </w:p>
        </w:tc>
        <w:tc>
          <w:tcPr>
            <w:tcW w:w="519" w:type="pct"/>
            <w:noWrap/>
            <w:hideMark/>
          </w:tcPr>
          <w:p w14:paraId="044651B8" w14:textId="5A256DCA" w:rsidR="009055DA" w:rsidRPr="008645A6" w:rsidRDefault="009055DA" w:rsidP="009055DA">
            <w:pPr>
              <w:pStyle w:val="TableTextRight"/>
            </w:pPr>
            <w:r w:rsidRPr="007848BA">
              <w:t>93</w:t>
            </w:r>
          </w:p>
        </w:tc>
        <w:tc>
          <w:tcPr>
            <w:tcW w:w="424" w:type="pct"/>
            <w:noWrap/>
            <w:hideMark/>
          </w:tcPr>
          <w:p w14:paraId="18B9B100" w14:textId="1CF8AB96" w:rsidR="009055DA" w:rsidRPr="008645A6" w:rsidRDefault="009055DA" w:rsidP="009055DA">
            <w:pPr>
              <w:pStyle w:val="TableTextRight"/>
            </w:pPr>
            <w:r w:rsidRPr="007848BA">
              <w:t>0</w:t>
            </w:r>
          </w:p>
        </w:tc>
        <w:tc>
          <w:tcPr>
            <w:tcW w:w="559" w:type="pct"/>
            <w:noWrap/>
            <w:hideMark/>
          </w:tcPr>
          <w:p w14:paraId="26C81D77" w14:textId="136AFC42" w:rsidR="009055DA" w:rsidRPr="008645A6" w:rsidRDefault="009055DA" w:rsidP="009055DA">
            <w:pPr>
              <w:pStyle w:val="TableTextRight"/>
              <w:ind w:right="227"/>
            </w:pPr>
            <w:r w:rsidRPr="00046D66">
              <w:t>0</w:t>
            </w:r>
          </w:p>
        </w:tc>
      </w:tr>
      <w:tr w:rsidR="009055DA" w:rsidRPr="008645A6" w14:paraId="2E29B30A" w14:textId="77777777" w:rsidTr="005B6715">
        <w:tc>
          <w:tcPr>
            <w:tcW w:w="1067" w:type="pct"/>
            <w:noWrap/>
            <w:hideMark/>
          </w:tcPr>
          <w:p w14:paraId="54E6A119" w14:textId="73552369" w:rsidR="009055DA" w:rsidRPr="008645A6" w:rsidRDefault="009055DA" w:rsidP="009055DA">
            <w:pPr>
              <w:pStyle w:val="TableText"/>
            </w:pPr>
            <w:r w:rsidRPr="007848BA">
              <w:t>Castlereagh</w:t>
            </w:r>
          </w:p>
        </w:tc>
        <w:tc>
          <w:tcPr>
            <w:tcW w:w="1897" w:type="pct"/>
            <w:noWrap/>
            <w:hideMark/>
          </w:tcPr>
          <w:p w14:paraId="2EBF0FB4" w14:textId="3B47CFEE" w:rsidR="009055DA" w:rsidRPr="008645A6" w:rsidRDefault="009055DA" w:rsidP="009055DA">
            <w:pPr>
              <w:pStyle w:val="TableText"/>
            </w:pPr>
            <w:r w:rsidRPr="007848BA">
              <w:t>Pt2.1.2: Temporary tall emergent marsh</w:t>
            </w:r>
          </w:p>
        </w:tc>
        <w:tc>
          <w:tcPr>
            <w:tcW w:w="534" w:type="pct"/>
            <w:noWrap/>
            <w:hideMark/>
          </w:tcPr>
          <w:p w14:paraId="72CA3B23" w14:textId="2C62DABA" w:rsidR="009055DA" w:rsidRPr="008645A6" w:rsidRDefault="009055DA" w:rsidP="009055DA">
            <w:pPr>
              <w:pStyle w:val="TableTextRight"/>
            </w:pPr>
            <w:r w:rsidRPr="007848BA">
              <w:t>16</w:t>
            </w:r>
          </w:p>
        </w:tc>
        <w:tc>
          <w:tcPr>
            <w:tcW w:w="519" w:type="pct"/>
            <w:noWrap/>
            <w:hideMark/>
          </w:tcPr>
          <w:p w14:paraId="534BAA3F" w14:textId="7EB08F87" w:rsidR="009055DA" w:rsidRPr="008645A6" w:rsidRDefault="009055DA" w:rsidP="009055DA">
            <w:pPr>
              <w:pStyle w:val="TableTextRight"/>
            </w:pPr>
            <w:r w:rsidRPr="007848BA">
              <w:t>16</w:t>
            </w:r>
          </w:p>
        </w:tc>
        <w:tc>
          <w:tcPr>
            <w:tcW w:w="424" w:type="pct"/>
            <w:noWrap/>
            <w:hideMark/>
          </w:tcPr>
          <w:p w14:paraId="18CF0888" w14:textId="69854864" w:rsidR="009055DA" w:rsidRPr="008645A6" w:rsidRDefault="009055DA" w:rsidP="009055DA">
            <w:pPr>
              <w:pStyle w:val="TableTextRight"/>
            </w:pPr>
            <w:r w:rsidRPr="007848BA">
              <w:t>0</w:t>
            </w:r>
          </w:p>
        </w:tc>
        <w:tc>
          <w:tcPr>
            <w:tcW w:w="559" w:type="pct"/>
            <w:noWrap/>
            <w:hideMark/>
          </w:tcPr>
          <w:p w14:paraId="5987147C" w14:textId="0B41D0E5" w:rsidR="009055DA" w:rsidRPr="008645A6" w:rsidRDefault="009055DA" w:rsidP="009055DA">
            <w:pPr>
              <w:pStyle w:val="TableTextRight"/>
              <w:ind w:right="227"/>
            </w:pPr>
            <w:r w:rsidRPr="00046D66">
              <w:t>0</w:t>
            </w:r>
          </w:p>
        </w:tc>
      </w:tr>
      <w:tr w:rsidR="009055DA" w:rsidRPr="008645A6" w14:paraId="5275AAC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0C63FE2" w14:textId="1ED0B4A3" w:rsidR="009055DA" w:rsidRPr="008645A6" w:rsidRDefault="009055DA" w:rsidP="009055DA">
            <w:pPr>
              <w:pStyle w:val="TableText"/>
            </w:pPr>
            <w:r w:rsidRPr="007848BA">
              <w:t>Castlereagh</w:t>
            </w:r>
          </w:p>
        </w:tc>
        <w:tc>
          <w:tcPr>
            <w:tcW w:w="1897" w:type="pct"/>
            <w:noWrap/>
            <w:hideMark/>
          </w:tcPr>
          <w:p w14:paraId="208D6BE3" w14:textId="0ECEB8D6" w:rsidR="009055DA" w:rsidRPr="008645A6" w:rsidRDefault="009055DA" w:rsidP="009055DA">
            <w:pPr>
              <w:pStyle w:val="TableText"/>
            </w:pPr>
            <w:r w:rsidRPr="007848BA">
              <w:t>Pp4.2: Permanent wetland</w:t>
            </w:r>
          </w:p>
        </w:tc>
        <w:tc>
          <w:tcPr>
            <w:tcW w:w="534" w:type="pct"/>
            <w:noWrap/>
            <w:hideMark/>
          </w:tcPr>
          <w:p w14:paraId="6C70B270" w14:textId="26417912" w:rsidR="009055DA" w:rsidRPr="008645A6" w:rsidRDefault="009055DA" w:rsidP="009055DA">
            <w:pPr>
              <w:pStyle w:val="TableTextRight"/>
            </w:pPr>
            <w:r w:rsidRPr="007848BA">
              <w:t>16</w:t>
            </w:r>
          </w:p>
        </w:tc>
        <w:tc>
          <w:tcPr>
            <w:tcW w:w="519" w:type="pct"/>
            <w:noWrap/>
            <w:hideMark/>
          </w:tcPr>
          <w:p w14:paraId="3A7A5DC3" w14:textId="5FCB7705" w:rsidR="009055DA" w:rsidRPr="008645A6" w:rsidRDefault="009055DA" w:rsidP="009055DA">
            <w:pPr>
              <w:pStyle w:val="TableTextRight"/>
            </w:pPr>
            <w:r w:rsidRPr="007848BA">
              <w:t>2</w:t>
            </w:r>
          </w:p>
        </w:tc>
        <w:tc>
          <w:tcPr>
            <w:tcW w:w="424" w:type="pct"/>
            <w:noWrap/>
            <w:hideMark/>
          </w:tcPr>
          <w:p w14:paraId="036BCB0C" w14:textId="2CC3A78C" w:rsidR="009055DA" w:rsidRPr="008645A6" w:rsidRDefault="009055DA" w:rsidP="009055DA">
            <w:pPr>
              <w:pStyle w:val="TableTextRight"/>
            </w:pPr>
            <w:r w:rsidRPr="007848BA">
              <w:t>0</w:t>
            </w:r>
          </w:p>
        </w:tc>
        <w:tc>
          <w:tcPr>
            <w:tcW w:w="559" w:type="pct"/>
            <w:noWrap/>
            <w:hideMark/>
          </w:tcPr>
          <w:p w14:paraId="59595098" w14:textId="1345D357" w:rsidR="009055DA" w:rsidRPr="008645A6" w:rsidRDefault="009055DA" w:rsidP="009055DA">
            <w:pPr>
              <w:pStyle w:val="TableTextRight"/>
              <w:ind w:right="227"/>
            </w:pPr>
            <w:r w:rsidRPr="00046D66">
              <w:t>0</w:t>
            </w:r>
          </w:p>
        </w:tc>
      </w:tr>
      <w:tr w:rsidR="009055DA" w:rsidRPr="008645A6" w14:paraId="2ADD00FD" w14:textId="77777777" w:rsidTr="005B6715">
        <w:tc>
          <w:tcPr>
            <w:tcW w:w="1067" w:type="pct"/>
            <w:noWrap/>
            <w:hideMark/>
          </w:tcPr>
          <w:p w14:paraId="0724E8FD" w14:textId="606C16E3" w:rsidR="009055DA" w:rsidRPr="008645A6" w:rsidRDefault="009055DA" w:rsidP="009055DA">
            <w:pPr>
              <w:pStyle w:val="TableText"/>
            </w:pPr>
            <w:r w:rsidRPr="007848BA">
              <w:t>Castlereagh</w:t>
            </w:r>
          </w:p>
        </w:tc>
        <w:tc>
          <w:tcPr>
            <w:tcW w:w="1897" w:type="pct"/>
            <w:noWrap/>
            <w:hideMark/>
          </w:tcPr>
          <w:p w14:paraId="2E0AE5D6" w14:textId="5DB2510A" w:rsidR="009055DA" w:rsidRPr="008645A6" w:rsidRDefault="009055DA" w:rsidP="009055DA">
            <w:pPr>
              <w:pStyle w:val="TableText"/>
            </w:pPr>
            <w:r w:rsidRPr="007848BA">
              <w:t>Pt1.2.2: Temporary black box swamp</w:t>
            </w:r>
          </w:p>
        </w:tc>
        <w:tc>
          <w:tcPr>
            <w:tcW w:w="534" w:type="pct"/>
            <w:noWrap/>
            <w:hideMark/>
          </w:tcPr>
          <w:p w14:paraId="732017DC" w14:textId="35ECA68B" w:rsidR="009055DA" w:rsidRPr="008645A6" w:rsidRDefault="009055DA" w:rsidP="009055DA">
            <w:pPr>
              <w:pStyle w:val="TableTextRight"/>
            </w:pPr>
            <w:r w:rsidRPr="007848BA">
              <w:t>30</w:t>
            </w:r>
          </w:p>
        </w:tc>
        <w:tc>
          <w:tcPr>
            <w:tcW w:w="519" w:type="pct"/>
            <w:noWrap/>
            <w:hideMark/>
          </w:tcPr>
          <w:p w14:paraId="314039F3" w14:textId="5DEDBC42" w:rsidR="009055DA" w:rsidRPr="008645A6" w:rsidRDefault="009055DA" w:rsidP="009055DA">
            <w:pPr>
              <w:pStyle w:val="TableTextRight"/>
            </w:pPr>
            <w:r w:rsidRPr="007848BA">
              <w:t>2</w:t>
            </w:r>
          </w:p>
        </w:tc>
        <w:tc>
          <w:tcPr>
            <w:tcW w:w="424" w:type="pct"/>
            <w:noWrap/>
            <w:hideMark/>
          </w:tcPr>
          <w:p w14:paraId="07FBEFD4" w14:textId="5AA3A094" w:rsidR="009055DA" w:rsidRPr="008645A6" w:rsidRDefault="009055DA" w:rsidP="009055DA">
            <w:pPr>
              <w:pStyle w:val="TableTextRight"/>
            </w:pPr>
            <w:r w:rsidRPr="007848BA">
              <w:t>0</w:t>
            </w:r>
          </w:p>
        </w:tc>
        <w:tc>
          <w:tcPr>
            <w:tcW w:w="559" w:type="pct"/>
            <w:noWrap/>
            <w:hideMark/>
          </w:tcPr>
          <w:p w14:paraId="672C559B" w14:textId="60C68EA9" w:rsidR="009055DA" w:rsidRPr="008645A6" w:rsidRDefault="009055DA" w:rsidP="009055DA">
            <w:pPr>
              <w:pStyle w:val="TableTextRight"/>
              <w:ind w:right="227"/>
            </w:pPr>
            <w:r w:rsidRPr="00046D66">
              <w:t>0</w:t>
            </w:r>
          </w:p>
        </w:tc>
      </w:tr>
      <w:tr w:rsidR="009055DA" w:rsidRPr="008645A6" w14:paraId="73D977F4"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7CB1849" w14:textId="4398BBB1" w:rsidR="009055DA" w:rsidRPr="008645A6" w:rsidRDefault="009055DA" w:rsidP="009055DA">
            <w:pPr>
              <w:pStyle w:val="TableText"/>
            </w:pPr>
            <w:r w:rsidRPr="007848BA">
              <w:t>Castlereagh</w:t>
            </w:r>
          </w:p>
        </w:tc>
        <w:tc>
          <w:tcPr>
            <w:tcW w:w="1897" w:type="pct"/>
            <w:noWrap/>
            <w:hideMark/>
          </w:tcPr>
          <w:p w14:paraId="456F9700" w14:textId="2BD05BC9" w:rsidR="009055DA" w:rsidRPr="008645A6" w:rsidRDefault="009055DA" w:rsidP="009055DA">
            <w:pPr>
              <w:pStyle w:val="TableText"/>
            </w:pPr>
            <w:r w:rsidRPr="007848BA">
              <w:t>Pt3.1.2: Clay pan</w:t>
            </w:r>
          </w:p>
        </w:tc>
        <w:tc>
          <w:tcPr>
            <w:tcW w:w="534" w:type="pct"/>
            <w:noWrap/>
            <w:hideMark/>
          </w:tcPr>
          <w:p w14:paraId="6500C193" w14:textId="75D9BD33" w:rsidR="009055DA" w:rsidRPr="008645A6" w:rsidRDefault="009055DA" w:rsidP="009055DA">
            <w:pPr>
              <w:pStyle w:val="TableTextRight"/>
            </w:pPr>
            <w:r w:rsidRPr="007848BA">
              <w:t>30</w:t>
            </w:r>
          </w:p>
        </w:tc>
        <w:tc>
          <w:tcPr>
            <w:tcW w:w="519" w:type="pct"/>
            <w:noWrap/>
            <w:hideMark/>
          </w:tcPr>
          <w:p w14:paraId="690F17CA" w14:textId="4BE0E34E" w:rsidR="009055DA" w:rsidRPr="008645A6" w:rsidRDefault="009055DA" w:rsidP="009055DA">
            <w:pPr>
              <w:pStyle w:val="TableTextRight"/>
            </w:pPr>
            <w:r w:rsidRPr="007848BA">
              <w:t>0</w:t>
            </w:r>
          </w:p>
        </w:tc>
        <w:tc>
          <w:tcPr>
            <w:tcW w:w="424" w:type="pct"/>
            <w:noWrap/>
            <w:hideMark/>
          </w:tcPr>
          <w:p w14:paraId="03109619" w14:textId="0D8F24F3" w:rsidR="009055DA" w:rsidRPr="008645A6" w:rsidRDefault="009055DA" w:rsidP="009055DA">
            <w:pPr>
              <w:pStyle w:val="TableTextRight"/>
            </w:pPr>
            <w:r w:rsidRPr="007848BA">
              <w:t>0</w:t>
            </w:r>
          </w:p>
        </w:tc>
        <w:tc>
          <w:tcPr>
            <w:tcW w:w="559" w:type="pct"/>
            <w:noWrap/>
            <w:hideMark/>
          </w:tcPr>
          <w:p w14:paraId="2E5AFE45" w14:textId="2BDB72BD" w:rsidR="009055DA" w:rsidRPr="008645A6" w:rsidRDefault="009055DA" w:rsidP="009055DA">
            <w:pPr>
              <w:pStyle w:val="TableTextRight"/>
              <w:ind w:right="227"/>
            </w:pPr>
            <w:r w:rsidRPr="00046D66">
              <w:t>0</w:t>
            </w:r>
          </w:p>
        </w:tc>
      </w:tr>
      <w:tr w:rsidR="009055DA" w:rsidRPr="008645A6" w14:paraId="163D850F" w14:textId="77777777" w:rsidTr="005B6715">
        <w:tc>
          <w:tcPr>
            <w:tcW w:w="1067" w:type="pct"/>
            <w:noWrap/>
            <w:hideMark/>
          </w:tcPr>
          <w:p w14:paraId="78DBC924" w14:textId="0EA2BE20" w:rsidR="009055DA" w:rsidRPr="008645A6" w:rsidRDefault="009055DA" w:rsidP="009055DA">
            <w:pPr>
              <w:pStyle w:val="TableText"/>
            </w:pPr>
            <w:r w:rsidRPr="007848BA">
              <w:t>Castlereagh</w:t>
            </w:r>
          </w:p>
        </w:tc>
        <w:tc>
          <w:tcPr>
            <w:tcW w:w="1897" w:type="pct"/>
            <w:noWrap/>
            <w:hideMark/>
          </w:tcPr>
          <w:p w14:paraId="22C073E0" w14:textId="7247061A" w:rsidR="009055DA" w:rsidRPr="008645A6" w:rsidRDefault="009055DA" w:rsidP="009055DA">
            <w:pPr>
              <w:pStyle w:val="TableText"/>
            </w:pPr>
            <w:r w:rsidRPr="007848BA">
              <w:t>Pt1.8.2: Temporary shrub swamp</w:t>
            </w:r>
          </w:p>
        </w:tc>
        <w:tc>
          <w:tcPr>
            <w:tcW w:w="534" w:type="pct"/>
            <w:noWrap/>
            <w:hideMark/>
          </w:tcPr>
          <w:p w14:paraId="4C2A0D59" w14:textId="13F48A70" w:rsidR="009055DA" w:rsidRPr="008645A6" w:rsidRDefault="009055DA" w:rsidP="009055DA">
            <w:pPr>
              <w:pStyle w:val="TableTextRight"/>
            </w:pPr>
            <w:r w:rsidRPr="007848BA">
              <w:t>49</w:t>
            </w:r>
          </w:p>
        </w:tc>
        <w:tc>
          <w:tcPr>
            <w:tcW w:w="519" w:type="pct"/>
            <w:noWrap/>
            <w:hideMark/>
          </w:tcPr>
          <w:p w14:paraId="044EF949" w14:textId="02E50279" w:rsidR="009055DA" w:rsidRPr="008645A6" w:rsidRDefault="009055DA" w:rsidP="009055DA">
            <w:pPr>
              <w:pStyle w:val="TableTextRight"/>
            </w:pPr>
            <w:r w:rsidRPr="007848BA">
              <w:t>0</w:t>
            </w:r>
          </w:p>
        </w:tc>
        <w:tc>
          <w:tcPr>
            <w:tcW w:w="424" w:type="pct"/>
            <w:noWrap/>
            <w:hideMark/>
          </w:tcPr>
          <w:p w14:paraId="64BE12D9" w14:textId="5F5CC551" w:rsidR="009055DA" w:rsidRPr="008645A6" w:rsidRDefault="009055DA" w:rsidP="009055DA">
            <w:pPr>
              <w:pStyle w:val="TableTextRight"/>
            </w:pPr>
            <w:r w:rsidRPr="007848BA">
              <w:t>0</w:t>
            </w:r>
          </w:p>
        </w:tc>
        <w:tc>
          <w:tcPr>
            <w:tcW w:w="559" w:type="pct"/>
            <w:noWrap/>
            <w:hideMark/>
          </w:tcPr>
          <w:p w14:paraId="6AE60AE9" w14:textId="16303CE2" w:rsidR="009055DA" w:rsidRPr="008645A6" w:rsidRDefault="009055DA" w:rsidP="009055DA">
            <w:pPr>
              <w:pStyle w:val="TableTextRight"/>
              <w:ind w:right="227"/>
            </w:pPr>
            <w:r w:rsidRPr="00046D66">
              <w:t>0</w:t>
            </w:r>
          </w:p>
        </w:tc>
      </w:tr>
      <w:tr w:rsidR="009055DA" w:rsidRPr="008645A6" w14:paraId="55AA325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1264007" w14:textId="63C9D6CD" w:rsidR="009055DA" w:rsidRPr="008645A6" w:rsidRDefault="009055DA" w:rsidP="009055DA">
            <w:pPr>
              <w:pStyle w:val="TableText"/>
            </w:pPr>
            <w:r w:rsidRPr="007848BA">
              <w:t>Castlereagh</w:t>
            </w:r>
          </w:p>
        </w:tc>
        <w:tc>
          <w:tcPr>
            <w:tcW w:w="1897" w:type="pct"/>
            <w:noWrap/>
            <w:hideMark/>
          </w:tcPr>
          <w:p w14:paraId="4373337F" w14:textId="796BAF15" w:rsidR="009055DA" w:rsidRPr="008645A6" w:rsidRDefault="009055DA" w:rsidP="009055DA">
            <w:pPr>
              <w:pStyle w:val="TableText"/>
            </w:pPr>
            <w:r w:rsidRPr="007848BA">
              <w:t>Pt1.6.2: Temporary woodland swamp</w:t>
            </w:r>
          </w:p>
        </w:tc>
        <w:tc>
          <w:tcPr>
            <w:tcW w:w="534" w:type="pct"/>
            <w:noWrap/>
            <w:hideMark/>
          </w:tcPr>
          <w:p w14:paraId="358B58A4" w14:textId="3C3935D9" w:rsidR="009055DA" w:rsidRPr="008645A6" w:rsidRDefault="009055DA" w:rsidP="009055DA">
            <w:pPr>
              <w:pStyle w:val="TableTextRight"/>
            </w:pPr>
            <w:r w:rsidRPr="007848BA">
              <w:t>35</w:t>
            </w:r>
          </w:p>
        </w:tc>
        <w:tc>
          <w:tcPr>
            <w:tcW w:w="519" w:type="pct"/>
            <w:noWrap/>
            <w:hideMark/>
          </w:tcPr>
          <w:p w14:paraId="3DD46CB0" w14:textId="45FD8287" w:rsidR="009055DA" w:rsidRPr="008645A6" w:rsidRDefault="009055DA" w:rsidP="009055DA">
            <w:pPr>
              <w:pStyle w:val="TableTextRight"/>
            </w:pPr>
            <w:r w:rsidRPr="007848BA">
              <w:t>0</w:t>
            </w:r>
          </w:p>
        </w:tc>
        <w:tc>
          <w:tcPr>
            <w:tcW w:w="424" w:type="pct"/>
            <w:noWrap/>
            <w:hideMark/>
          </w:tcPr>
          <w:p w14:paraId="195A5F00" w14:textId="7AD6BE45" w:rsidR="009055DA" w:rsidRPr="008645A6" w:rsidRDefault="009055DA" w:rsidP="009055DA">
            <w:pPr>
              <w:pStyle w:val="TableTextRight"/>
            </w:pPr>
            <w:r w:rsidRPr="007848BA">
              <w:t>0</w:t>
            </w:r>
          </w:p>
        </w:tc>
        <w:tc>
          <w:tcPr>
            <w:tcW w:w="559" w:type="pct"/>
            <w:noWrap/>
            <w:hideMark/>
          </w:tcPr>
          <w:p w14:paraId="3AFB4C48" w14:textId="30404E21" w:rsidR="009055DA" w:rsidRPr="008645A6" w:rsidRDefault="009055DA" w:rsidP="009055DA">
            <w:pPr>
              <w:pStyle w:val="TableTextRight"/>
              <w:ind w:right="227"/>
            </w:pPr>
            <w:r w:rsidRPr="00046D66">
              <w:t>0</w:t>
            </w:r>
          </w:p>
        </w:tc>
      </w:tr>
      <w:tr w:rsidR="009055DA" w:rsidRPr="008645A6" w14:paraId="6AA305B0" w14:textId="77777777" w:rsidTr="005B6715">
        <w:tc>
          <w:tcPr>
            <w:tcW w:w="1067" w:type="pct"/>
            <w:noWrap/>
            <w:hideMark/>
          </w:tcPr>
          <w:p w14:paraId="7D5AC2D8" w14:textId="08C186B3" w:rsidR="009055DA" w:rsidRPr="008645A6" w:rsidRDefault="009055DA" w:rsidP="009055DA">
            <w:pPr>
              <w:pStyle w:val="TableText"/>
            </w:pPr>
            <w:r w:rsidRPr="007848BA">
              <w:t>Castlereagh</w:t>
            </w:r>
          </w:p>
        </w:tc>
        <w:tc>
          <w:tcPr>
            <w:tcW w:w="1897" w:type="pct"/>
            <w:noWrap/>
            <w:hideMark/>
          </w:tcPr>
          <w:p w14:paraId="1DF1C6FE" w14:textId="106568DB" w:rsidR="009055DA" w:rsidRPr="008645A6" w:rsidRDefault="009055DA" w:rsidP="009055DA">
            <w:pPr>
              <w:pStyle w:val="TableText"/>
            </w:pPr>
            <w:r w:rsidRPr="007848BA">
              <w:t>Pp2.2.2: Permanent sedge/grass/forb marsh</w:t>
            </w:r>
          </w:p>
        </w:tc>
        <w:tc>
          <w:tcPr>
            <w:tcW w:w="534" w:type="pct"/>
            <w:noWrap/>
            <w:hideMark/>
          </w:tcPr>
          <w:p w14:paraId="5F6BAEC0" w14:textId="15231CC2" w:rsidR="009055DA" w:rsidRPr="008645A6" w:rsidRDefault="009055DA" w:rsidP="009055DA">
            <w:pPr>
              <w:pStyle w:val="TableTextRight"/>
            </w:pPr>
            <w:r w:rsidRPr="007848BA">
              <w:t>7</w:t>
            </w:r>
          </w:p>
        </w:tc>
        <w:tc>
          <w:tcPr>
            <w:tcW w:w="519" w:type="pct"/>
            <w:noWrap/>
            <w:hideMark/>
          </w:tcPr>
          <w:p w14:paraId="411BE998" w14:textId="175FB238" w:rsidR="009055DA" w:rsidRPr="008645A6" w:rsidRDefault="009055DA" w:rsidP="009055DA">
            <w:pPr>
              <w:pStyle w:val="TableTextRight"/>
            </w:pPr>
            <w:r w:rsidRPr="007848BA">
              <w:t>0</w:t>
            </w:r>
          </w:p>
        </w:tc>
        <w:tc>
          <w:tcPr>
            <w:tcW w:w="424" w:type="pct"/>
            <w:noWrap/>
            <w:hideMark/>
          </w:tcPr>
          <w:p w14:paraId="66DD50FF" w14:textId="60C3F2DB" w:rsidR="009055DA" w:rsidRPr="008645A6" w:rsidRDefault="009055DA" w:rsidP="009055DA">
            <w:pPr>
              <w:pStyle w:val="TableTextRight"/>
            </w:pPr>
            <w:r w:rsidRPr="007848BA">
              <w:t>0</w:t>
            </w:r>
          </w:p>
        </w:tc>
        <w:tc>
          <w:tcPr>
            <w:tcW w:w="559" w:type="pct"/>
            <w:noWrap/>
            <w:hideMark/>
          </w:tcPr>
          <w:p w14:paraId="53792C3D" w14:textId="2134E692" w:rsidR="009055DA" w:rsidRPr="008645A6" w:rsidRDefault="009055DA" w:rsidP="009055DA">
            <w:pPr>
              <w:pStyle w:val="TableTextRight"/>
              <w:ind w:right="227"/>
            </w:pPr>
            <w:r w:rsidRPr="00046D66">
              <w:t>0</w:t>
            </w:r>
          </w:p>
        </w:tc>
      </w:tr>
      <w:tr w:rsidR="009055DA" w:rsidRPr="008645A6" w14:paraId="22020F6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B1E0F80" w14:textId="6E559119" w:rsidR="009055DA" w:rsidRPr="008645A6" w:rsidRDefault="009055DA" w:rsidP="009055DA">
            <w:pPr>
              <w:pStyle w:val="TableText"/>
            </w:pPr>
            <w:r w:rsidRPr="007848BA">
              <w:t>Castlereagh</w:t>
            </w:r>
          </w:p>
        </w:tc>
        <w:tc>
          <w:tcPr>
            <w:tcW w:w="1897" w:type="pct"/>
            <w:noWrap/>
            <w:hideMark/>
          </w:tcPr>
          <w:p w14:paraId="1B455DD2" w14:textId="680826BF" w:rsidR="009055DA" w:rsidRPr="008645A6" w:rsidRDefault="009055DA" w:rsidP="009055DA">
            <w:pPr>
              <w:pStyle w:val="TableText"/>
            </w:pPr>
            <w:r w:rsidRPr="007848BA">
              <w:t>Lp1.1: Permanent lake</w:t>
            </w:r>
          </w:p>
        </w:tc>
        <w:tc>
          <w:tcPr>
            <w:tcW w:w="534" w:type="pct"/>
            <w:noWrap/>
            <w:hideMark/>
          </w:tcPr>
          <w:p w14:paraId="4F2CFD3B" w14:textId="2F7BD7A1" w:rsidR="009055DA" w:rsidRPr="008645A6" w:rsidRDefault="009055DA" w:rsidP="009055DA">
            <w:pPr>
              <w:pStyle w:val="TableTextRight"/>
            </w:pPr>
            <w:r w:rsidRPr="007848BA">
              <w:t>5</w:t>
            </w:r>
          </w:p>
        </w:tc>
        <w:tc>
          <w:tcPr>
            <w:tcW w:w="519" w:type="pct"/>
            <w:noWrap/>
            <w:hideMark/>
          </w:tcPr>
          <w:p w14:paraId="0BFBA644" w14:textId="116A8269" w:rsidR="009055DA" w:rsidRPr="008645A6" w:rsidRDefault="009055DA" w:rsidP="009055DA">
            <w:pPr>
              <w:pStyle w:val="TableTextRight"/>
            </w:pPr>
            <w:r w:rsidRPr="007848BA">
              <w:t>0</w:t>
            </w:r>
          </w:p>
        </w:tc>
        <w:tc>
          <w:tcPr>
            <w:tcW w:w="424" w:type="pct"/>
            <w:noWrap/>
            <w:hideMark/>
          </w:tcPr>
          <w:p w14:paraId="50262C69" w14:textId="792E2EB3" w:rsidR="009055DA" w:rsidRPr="008645A6" w:rsidRDefault="009055DA" w:rsidP="009055DA">
            <w:pPr>
              <w:pStyle w:val="TableTextRight"/>
            </w:pPr>
            <w:r w:rsidRPr="007848BA">
              <w:t>0</w:t>
            </w:r>
          </w:p>
        </w:tc>
        <w:tc>
          <w:tcPr>
            <w:tcW w:w="559" w:type="pct"/>
            <w:noWrap/>
            <w:hideMark/>
          </w:tcPr>
          <w:p w14:paraId="63828A57" w14:textId="56DBC723" w:rsidR="009055DA" w:rsidRPr="008645A6" w:rsidRDefault="009055DA" w:rsidP="009055DA">
            <w:pPr>
              <w:pStyle w:val="TableTextRight"/>
              <w:ind w:right="227"/>
            </w:pPr>
            <w:r w:rsidRPr="00046D66">
              <w:t>0</w:t>
            </w:r>
          </w:p>
        </w:tc>
      </w:tr>
      <w:tr w:rsidR="009055DA" w:rsidRPr="008645A6" w14:paraId="3DEDA488" w14:textId="77777777" w:rsidTr="005B6715">
        <w:tc>
          <w:tcPr>
            <w:tcW w:w="1067" w:type="pct"/>
            <w:noWrap/>
            <w:hideMark/>
          </w:tcPr>
          <w:p w14:paraId="441606E3" w14:textId="0795013E" w:rsidR="009055DA" w:rsidRPr="008645A6" w:rsidRDefault="009055DA" w:rsidP="009055DA">
            <w:pPr>
              <w:pStyle w:val="TableText"/>
            </w:pPr>
            <w:r w:rsidRPr="007848BA">
              <w:t>Castlereagh</w:t>
            </w:r>
          </w:p>
        </w:tc>
        <w:tc>
          <w:tcPr>
            <w:tcW w:w="1897" w:type="pct"/>
            <w:noWrap/>
            <w:hideMark/>
          </w:tcPr>
          <w:p w14:paraId="1C1300D8" w14:textId="68709814" w:rsidR="009055DA" w:rsidRPr="008645A6" w:rsidRDefault="009055DA" w:rsidP="009055DA">
            <w:pPr>
              <w:pStyle w:val="TableText"/>
            </w:pPr>
            <w:r w:rsidRPr="007848BA">
              <w:t>Pt1.1.2: Temporary river red gum swamp</w:t>
            </w:r>
          </w:p>
        </w:tc>
        <w:tc>
          <w:tcPr>
            <w:tcW w:w="534" w:type="pct"/>
            <w:noWrap/>
            <w:hideMark/>
          </w:tcPr>
          <w:p w14:paraId="201411CC" w14:textId="55262DC5" w:rsidR="009055DA" w:rsidRPr="008645A6" w:rsidRDefault="009055DA" w:rsidP="009055DA">
            <w:pPr>
              <w:pStyle w:val="TableTextRight"/>
            </w:pPr>
            <w:r w:rsidRPr="007848BA">
              <w:t>1</w:t>
            </w:r>
          </w:p>
        </w:tc>
        <w:tc>
          <w:tcPr>
            <w:tcW w:w="519" w:type="pct"/>
            <w:noWrap/>
            <w:hideMark/>
          </w:tcPr>
          <w:p w14:paraId="3CFB82D8" w14:textId="619C3624" w:rsidR="009055DA" w:rsidRPr="008645A6" w:rsidRDefault="009055DA" w:rsidP="009055DA">
            <w:pPr>
              <w:pStyle w:val="TableTextRight"/>
            </w:pPr>
            <w:r w:rsidRPr="007848BA">
              <w:t>0</w:t>
            </w:r>
          </w:p>
        </w:tc>
        <w:tc>
          <w:tcPr>
            <w:tcW w:w="424" w:type="pct"/>
            <w:noWrap/>
            <w:hideMark/>
          </w:tcPr>
          <w:p w14:paraId="17D77A1A" w14:textId="68FEA43A" w:rsidR="009055DA" w:rsidRPr="008645A6" w:rsidRDefault="009055DA" w:rsidP="009055DA">
            <w:pPr>
              <w:pStyle w:val="TableTextRight"/>
            </w:pPr>
            <w:r w:rsidRPr="007848BA">
              <w:t>0</w:t>
            </w:r>
          </w:p>
        </w:tc>
        <w:tc>
          <w:tcPr>
            <w:tcW w:w="559" w:type="pct"/>
            <w:noWrap/>
            <w:hideMark/>
          </w:tcPr>
          <w:p w14:paraId="407404EC" w14:textId="0DF2CDEF" w:rsidR="009055DA" w:rsidRPr="008645A6" w:rsidRDefault="009055DA" w:rsidP="009055DA">
            <w:pPr>
              <w:pStyle w:val="TableTextRight"/>
              <w:ind w:right="227"/>
            </w:pPr>
            <w:r w:rsidRPr="00046D66">
              <w:t>0</w:t>
            </w:r>
          </w:p>
        </w:tc>
      </w:tr>
      <w:tr w:rsidR="009055DA" w:rsidRPr="008645A6" w14:paraId="0B201EB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noWrap/>
            <w:hideMark/>
          </w:tcPr>
          <w:p w14:paraId="60CDC43B" w14:textId="083E087B" w:rsidR="009055DA" w:rsidRPr="008645A6" w:rsidRDefault="009055DA" w:rsidP="009055DA">
            <w:pPr>
              <w:pStyle w:val="TableText"/>
            </w:pPr>
            <w:r w:rsidRPr="007848BA">
              <w:t>Castlereagh</w:t>
            </w:r>
          </w:p>
        </w:tc>
        <w:tc>
          <w:tcPr>
            <w:tcW w:w="1897" w:type="pct"/>
            <w:tcBorders>
              <w:bottom w:val="nil"/>
            </w:tcBorders>
            <w:noWrap/>
            <w:hideMark/>
          </w:tcPr>
          <w:p w14:paraId="50EDE892" w14:textId="4F640B94" w:rsidR="009055DA" w:rsidRPr="008645A6" w:rsidRDefault="009055DA" w:rsidP="009055DA">
            <w:pPr>
              <w:pStyle w:val="TableText"/>
            </w:pPr>
            <w:r w:rsidRPr="007848BA">
              <w:t>Pt2.3.2: Freshwater meadow</w:t>
            </w:r>
          </w:p>
        </w:tc>
        <w:tc>
          <w:tcPr>
            <w:tcW w:w="534" w:type="pct"/>
            <w:tcBorders>
              <w:bottom w:val="nil"/>
            </w:tcBorders>
            <w:noWrap/>
            <w:hideMark/>
          </w:tcPr>
          <w:p w14:paraId="51FFFA69" w14:textId="0F4E6899" w:rsidR="009055DA" w:rsidRPr="008645A6" w:rsidRDefault="009055DA" w:rsidP="009055DA">
            <w:pPr>
              <w:pStyle w:val="TableTextRight"/>
            </w:pPr>
            <w:r w:rsidRPr="007848BA">
              <w:t>1</w:t>
            </w:r>
          </w:p>
        </w:tc>
        <w:tc>
          <w:tcPr>
            <w:tcW w:w="519" w:type="pct"/>
            <w:tcBorders>
              <w:bottom w:val="nil"/>
            </w:tcBorders>
            <w:noWrap/>
            <w:hideMark/>
          </w:tcPr>
          <w:p w14:paraId="64367206" w14:textId="40F90DB7" w:rsidR="009055DA" w:rsidRPr="008645A6" w:rsidRDefault="009055DA" w:rsidP="009055DA">
            <w:pPr>
              <w:pStyle w:val="TableTextRight"/>
            </w:pPr>
            <w:r w:rsidRPr="007848BA">
              <w:t>0</w:t>
            </w:r>
          </w:p>
        </w:tc>
        <w:tc>
          <w:tcPr>
            <w:tcW w:w="424" w:type="pct"/>
            <w:tcBorders>
              <w:bottom w:val="nil"/>
            </w:tcBorders>
            <w:noWrap/>
            <w:hideMark/>
          </w:tcPr>
          <w:p w14:paraId="17C12EE4" w14:textId="084B5E14" w:rsidR="009055DA" w:rsidRPr="008645A6" w:rsidRDefault="009055DA" w:rsidP="009055DA">
            <w:pPr>
              <w:pStyle w:val="TableTextRight"/>
            </w:pPr>
            <w:r w:rsidRPr="007848BA">
              <w:t>0</w:t>
            </w:r>
          </w:p>
        </w:tc>
        <w:tc>
          <w:tcPr>
            <w:tcW w:w="559" w:type="pct"/>
            <w:tcBorders>
              <w:bottom w:val="nil"/>
            </w:tcBorders>
            <w:noWrap/>
            <w:hideMark/>
          </w:tcPr>
          <w:p w14:paraId="6930AB14" w14:textId="579CC106" w:rsidR="009055DA" w:rsidRPr="008645A6" w:rsidRDefault="009055DA" w:rsidP="009055DA">
            <w:pPr>
              <w:pStyle w:val="TableTextRight"/>
              <w:ind w:right="227"/>
            </w:pPr>
            <w:r w:rsidRPr="00046D66">
              <w:t>0</w:t>
            </w:r>
          </w:p>
        </w:tc>
      </w:tr>
      <w:tr w:rsidR="009055DA" w:rsidRPr="008645A6" w14:paraId="1A272AA8" w14:textId="77777777" w:rsidTr="005B6715">
        <w:tc>
          <w:tcPr>
            <w:tcW w:w="1067" w:type="pct"/>
            <w:tcBorders>
              <w:bottom w:val="nil"/>
            </w:tcBorders>
            <w:shd w:val="clear" w:color="auto" w:fill="D0EAFF" w:themeFill="accent2" w:themeFillTint="1A"/>
            <w:noWrap/>
            <w:hideMark/>
          </w:tcPr>
          <w:p w14:paraId="78124BE7" w14:textId="269EF51C" w:rsidR="009055DA" w:rsidRPr="008645A6" w:rsidRDefault="009055DA" w:rsidP="009055DA">
            <w:pPr>
              <w:pStyle w:val="TableText"/>
            </w:pPr>
            <w:r w:rsidRPr="007848BA">
              <w:t>Central Murray</w:t>
            </w:r>
            <w:r w:rsidR="004847D5">
              <w:rPr>
                <w:rFonts w:cs="Calibri"/>
              </w:rPr>
              <w:t>†</w:t>
            </w:r>
          </w:p>
        </w:tc>
        <w:tc>
          <w:tcPr>
            <w:tcW w:w="1897" w:type="pct"/>
            <w:tcBorders>
              <w:bottom w:val="nil"/>
            </w:tcBorders>
            <w:shd w:val="clear" w:color="auto" w:fill="D0EAFF" w:themeFill="accent2" w:themeFillTint="1A"/>
            <w:noWrap/>
            <w:hideMark/>
          </w:tcPr>
          <w:p w14:paraId="70F6D2B4" w14:textId="32B973E8" w:rsidR="009055DA" w:rsidRPr="008645A6" w:rsidRDefault="009055DA" w:rsidP="009055DA">
            <w:pPr>
              <w:pStyle w:val="TableText"/>
            </w:pPr>
            <w:r w:rsidRPr="007848BA">
              <w:t>Pt1.1.2: Temporary river red gum swamp</w:t>
            </w:r>
          </w:p>
        </w:tc>
        <w:tc>
          <w:tcPr>
            <w:tcW w:w="534" w:type="pct"/>
            <w:tcBorders>
              <w:bottom w:val="nil"/>
            </w:tcBorders>
            <w:shd w:val="clear" w:color="auto" w:fill="D0EAFF" w:themeFill="accent2" w:themeFillTint="1A"/>
            <w:noWrap/>
            <w:hideMark/>
          </w:tcPr>
          <w:p w14:paraId="47FE31E9" w14:textId="12C7A057" w:rsidR="009055DA" w:rsidRPr="008645A6" w:rsidRDefault="009055DA" w:rsidP="009055DA">
            <w:pPr>
              <w:pStyle w:val="TableTextRight"/>
            </w:pPr>
            <w:r w:rsidRPr="007848BA">
              <w:t>39,313</w:t>
            </w:r>
          </w:p>
        </w:tc>
        <w:tc>
          <w:tcPr>
            <w:tcW w:w="519" w:type="pct"/>
            <w:tcBorders>
              <w:bottom w:val="nil"/>
            </w:tcBorders>
            <w:shd w:val="clear" w:color="auto" w:fill="D0EAFF" w:themeFill="accent2" w:themeFillTint="1A"/>
            <w:noWrap/>
            <w:hideMark/>
          </w:tcPr>
          <w:p w14:paraId="7DCD8E7C" w14:textId="4580CE4C" w:rsidR="009055DA" w:rsidRPr="008645A6" w:rsidRDefault="009055DA" w:rsidP="009055DA">
            <w:pPr>
              <w:pStyle w:val="TableTextRight"/>
            </w:pPr>
            <w:r w:rsidRPr="007848BA">
              <w:t>37,312</w:t>
            </w:r>
          </w:p>
        </w:tc>
        <w:tc>
          <w:tcPr>
            <w:tcW w:w="424" w:type="pct"/>
            <w:tcBorders>
              <w:bottom w:val="nil"/>
            </w:tcBorders>
            <w:shd w:val="clear" w:color="auto" w:fill="D0EAFF" w:themeFill="accent2" w:themeFillTint="1A"/>
            <w:noWrap/>
            <w:hideMark/>
          </w:tcPr>
          <w:p w14:paraId="51E018E4" w14:textId="672DD030" w:rsidR="009055DA" w:rsidRPr="008645A6" w:rsidRDefault="009055DA" w:rsidP="009055DA">
            <w:pPr>
              <w:pStyle w:val="TableTextRight"/>
            </w:pPr>
            <w:r w:rsidRPr="007848BA">
              <w:t>24,574</w:t>
            </w:r>
          </w:p>
        </w:tc>
        <w:tc>
          <w:tcPr>
            <w:tcW w:w="559" w:type="pct"/>
            <w:tcBorders>
              <w:bottom w:val="nil"/>
            </w:tcBorders>
            <w:shd w:val="clear" w:color="auto" w:fill="D0EAFF" w:themeFill="accent2" w:themeFillTint="1A"/>
            <w:noWrap/>
            <w:hideMark/>
          </w:tcPr>
          <w:p w14:paraId="1D27C7C2" w14:textId="7D001BC7" w:rsidR="009055DA" w:rsidRPr="008645A6" w:rsidRDefault="009055DA" w:rsidP="009055DA">
            <w:pPr>
              <w:pStyle w:val="TableTextRight"/>
              <w:ind w:right="227"/>
            </w:pPr>
            <w:r w:rsidRPr="00046D66">
              <w:t>65.9</w:t>
            </w:r>
          </w:p>
        </w:tc>
      </w:tr>
      <w:tr w:rsidR="004847D5" w:rsidRPr="008645A6" w14:paraId="2D608E0C"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6B9C25F4" w14:textId="2ECB3F27" w:rsidR="004847D5" w:rsidRPr="008645A6" w:rsidRDefault="004847D5" w:rsidP="004847D5">
            <w:pPr>
              <w:pStyle w:val="TableText"/>
            </w:pPr>
            <w:r w:rsidRPr="003A0705">
              <w:t>Central Murray</w:t>
            </w:r>
            <w:r w:rsidRPr="003A0705">
              <w:rPr>
                <w:rFonts w:cs="Calibri"/>
              </w:rPr>
              <w:t>†</w:t>
            </w:r>
          </w:p>
        </w:tc>
        <w:tc>
          <w:tcPr>
            <w:tcW w:w="1897" w:type="pct"/>
            <w:tcBorders>
              <w:bottom w:val="nil"/>
            </w:tcBorders>
            <w:shd w:val="clear" w:color="auto" w:fill="D0EAFF" w:themeFill="accent2" w:themeFillTint="1A"/>
            <w:noWrap/>
            <w:hideMark/>
          </w:tcPr>
          <w:p w14:paraId="6068E0F3" w14:textId="27C7F115" w:rsidR="004847D5" w:rsidRPr="008645A6" w:rsidRDefault="004847D5" w:rsidP="004847D5">
            <w:pPr>
              <w:pStyle w:val="TableText"/>
            </w:pPr>
            <w:r w:rsidRPr="007848BA">
              <w:t>Pt2.1.2: Temporary tall emergent marsh</w:t>
            </w:r>
          </w:p>
        </w:tc>
        <w:tc>
          <w:tcPr>
            <w:tcW w:w="534" w:type="pct"/>
            <w:tcBorders>
              <w:bottom w:val="nil"/>
            </w:tcBorders>
            <w:shd w:val="clear" w:color="auto" w:fill="D0EAFF" w:themeFill="accent2" w:themeFillTint="1A"/>
            <w:noWrap/>
            <w:hideMark/>
          </w:tcPr>
          <w:p w14:paraId="328AA5EA" w14:textId="73BAF6EA" w:rsidR="004847D5" w:rsidRPr="008645A6" w:rsidRDefault="004847D5" w:rsidP="004847D5">
            <w:pPr>
              <w:pStyle w:val="TableTextRight"/>
            </w:pPr>
            <w:r w:rsidRPr="007848BA">
              <w:t>1,191</w:t>
            </w:r>
          </w:p>
        </w:tc>
        <w:tc>
          <w:tcPr>
            <w:tcW w:w="519" w:type="pct"/>
            <w:tcBorders>
              <w:bottom w:val="nil"/>
            </w:tcBorders>
            <w:shd w:val="clear" w:color="auto" w:fill="D0EAFF" w:themeFill="accent2" w:themeFillTint="1A"/>
            <w:noWrap/>
            <w:hideMark/>
          </w:tcPr>
          <w:p w14:paraId="0C0BE178" w14:textId="0CF3225F" w:rsidR="004847D5" w:rsidRPr="008645A6" w:rsidRDefault="004847D5" w:rsidP="004847D5">
            <w:pPr>
              <w:pStyle w:val="TableTextRight"/>
            </w:pPr>
            <w:r w:rsidRPr="007848BA">
              <w:t>1,055</w:t>
            </w:r>
          </w:p>
        </w:tc>
        <w:tc>
          <w:tcPr>
            <w:tcW w:w="424" w:type="pct"/>
            <w:tcBorders>
              <w:bottom w:val="nil"/>
            </w:tcBorders>
            <w:shd w:val="clear" w:color="auto" w:fill="D0EAFF" w:themeFill="accent2" w:themeFillTint="1A"/>
            <w:noWrap/>
            <w:hideMark/>
          </w:tcPr>
          <w:p w14:paraId="3ED57BCE" w14:textId="7CABDE1F" w:rsidR="004847D5" w:rsidRPr="008645A6" w:rsidRDefault="004847D5" w:rsidP="004847D5">
            <w:pPr>
              <w:pStyle w:val="TableTextRight"/>
            </w:pPr>
            <w:r w:rsidRPr="007848BA">
              <w:t>774</w:t>
            </w:r>
          </w:p>
        </w:tc>
        <w:tc>
          <w:tcPr>
            <w:tcW w:w="559" w:type="pct"/>
            <w:tcBorders>
              <w:bottom w:val="nil"/>
            </w:tcBorders>
            <w:shd w:val="clear" w:color="auto" w:fill="D0EAFF" w:themeFill="accent2" w:themeFillTint="1A"/>
            <w:noWrap/>
            <w:hideMark/>
          </w:tcPr>
          <w:p w14:paraId="1EFB650E" w14:textId="333A52BF" w:rsidR="004847D5" w:rsidRPr="008645A6" w:rsidRDefault="004847D5" w:rsidP="004847D5">
            <w:pPr>
              <w:pStyle w:val="TableTextRight"/>
              <w:ind w:right="227"/>
            </w:pPr>
            <w:r w:rsidRPr="00046D66">
              <w:t>73.4</w:t>
            </w:r>
          </w:p>
        </w:tc>
      </w:tr>
      <w:tr w:rsidR="004847D5" w:rsidRPr="008645A6" w14:paraId="3CFFACE0" w14:textId="77777777" w:rsidTr="005B6715">
        <w:tc>
          <w:tcPr>
            <w:tcW w:w="1067" w:type="pct"/>
            <w:tcBorders>
              <w:bottom w:val="nil"/>
            </w:tcBorders>
            <w:shd w:val="clear" w:color="auto" w:fill="D0EAFF" w:themeFill="accent2" w:themeFillTint="1A"/>
            <w:noWrap/>
            <w:hideMark/>
          </w:tcPr>
          <w:p w14:paraId="6C363288" w14:textId="0019A4E8" w:rsidR="004847D5" w:rsidRPr="008645A6" w:rsidRDefault="004847D5" w:rsidP="004847D5">
            <w:pPr>
              <w:pStyle w:val="TableText"/>
            </w:pPr>
            <w:r w:rsidRPr="003A0705">
              <w:t>Central Murray</w:t>
            </w:r>
            <w:r w:rsidRPr="003A0705">
              <w:rPr>
                <w:rFonts w:cs="Calibri"/>
              </w:rPr>
              <w:t>†</w:t>
            </w:r>
          </w:p>
        </w:tc>
        <w:tc>
          <w:tcPr>
            <w:tcW w:w="1897" w:type="pct"/>
            <w:tcBorders>
              <w:bottom w:val="nil"/>
            </w:tcBorders>
            <w:shd w:val="clear" w:color="auto" w:fill="D0EAFF" w:themeFill="accent2" w:themeFillTint="1A"/>
            <w:noWrap/>
            <w:hideMark/>
          </w:tcPr>
          <w:p w14:paraId="763D72E1" w14:textId="7106DB6C" w:rsidR="004847D5" w:rsidRPr="008645A6" w:rsidRDefault="004847D5" w:rsidP="004847D5">
            <w:pPr>
              <w:pStyle w:val="TableText"/>
            </w:pPr>
            <w:r w:rsidRPr="007848BA">
              <w:t>Pp2.1.2: Permanent tall emergent marsh</w:t>
            </w:r>
          </w:p>
        </w:tc>
        <w:tc>
          <w:tcPr>
            <w:tcW w:w="534" w:type="pct"/>
            <w:tcBorders>
              <w:bottom w:val="nil"/>
            </w:tcBorders>
            <w:shd w:val="clear" w:color="auto" w:fill="D0EAFF" w:themeFill="accent2" w:themeFillTint="1A"/>
            <w:noWrap/>
            <w:hideMark/>
          </w:tcPr>
          <w:p w14:paraId="2E6D1C19" w14:textId="7C864339" w:rsidR="004847D5" w:rsidRPr="008645A6" w:rsidRDefault="004847D5" w:rsidP="004847D5">
            <w:pPr>
              <w:pStyle w:val="TableTextRight"/>
            </w:pPr>
            <w:r w:rsidRPr="007848BA">
              <w:t>1,183</w:t>
            </w:r>
          </w:p>
        </w:tc>
        <w:tc>
          <w:tcPr>
            <w:tcW w:w="519" w:type="pct"/>
            <w:tcBorders>
              <w:bottom w:val="nil"/>
            </w:tcBorders>
            <w:shd w:val="clear" w:color="auto" w:fill="D0EAFF" w:themeFill="accent2" w:themeFillTint="1A"/>
            <w:noWrap/>
            <w:hideMark/>
          </w:tcPr>
          <w:p w14:paraId="2ADBB663" w14:textId="041EB377" w:rsidR="004847D5" w:rsidRPr="008645A6" w:rsidRDefault="004847D5" w:rsidP="004847D5">
            <w:pPr>
              <w:pStyle w:val="TableTextRight"/>
            </w:pPr>
            <w:r w:rsidRPr="007848BA">
              <w:t>1,103</w:t>
            </w:r>
          </w:p>
        </w:tc>
        <w:tc>
          <w:tcPr>
            <w:tcW w:w="424" w:type="pct"/>
            <w:tcBorders>
              <w:bottom w:val="nil"/>
            </w:tcBorders>
            <w:shd w:val="clear" w:color="auto" w:fill="D0EAFF" w:themeFill="accent2" w:themeFillTint="1A"/>
            <w:noWrap/>
            <w:hideMark/>
          </w:tcPr>
          <w:p w14:paraId="49F0BC7F" w14:textId="705D882C" w:rsidR="004847D5" w:rsidRPr="008645A6" w:rsidRDefault="004847D5" w:rsidP="004847D5">
            <w:pPr>
              <w:pStyle w:val="TableTextRight"/>
            </w:pPr>
            <w:r w:rsidRPr="007848BA">
              <w:t>707</w:t>
            </w:r>
          </w:p>
        </w:tc>
        <w:tc>
          <w:tcPr>
            <w:tcW w:w="559" w:type="pct"/>
            <w:tcBorders>
              <w:bottom w:val="nil"/>
            </w:tcBorders>
            <w:shd w:val="clear" w:color="auto" w:fill="D0EAFF" w:themeFill="accent2" w:themeFillTint="1A"/>
            <w:noWrap/>
            <w:hideMark/>
          </w:tcPr>
          <w:p w14:paraId="337C2762" w14:textId="14E70B76" w:rsidR="004847D5" w:rsidRPr="008645A6" w:rsidRDefault="004847D5" w:rsidP="004847D5">
            <w:pPr>
              <w:pStyle w:val="TableTextRight"/>
              <w:ind w:right="227"/>
            </w:pPr>
            <w:r w:rsidRPr="00046D66">
              <w:t>64.1</w:t>
            </w:r>
          </w:p>
        </w:tc>
      </w:tr>
      <w:tr w:rsidR="004847D5" w:rsidRPr="008645A6" w14:paraId="77E9A07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3797D1C9" w14:textId="6616D9D6" w:rsidR="004847D5" w:rsidRPr="008645A6" w:rsidRDefault="004847D5" w:rsidP="004847D5">
            <w:pPr>
              <w:pStyle w:val="TableText"/>
            </w:pPr>
            <w:r w:rsidRPr="003A0705">
              <w:t>Central Murray</w:t>
            </w:r>
            <w:r w:rsidRPr="003A0705">
              <w:rPr>
                <w:rFonts w:cs="Calibri"/>
              </w:rPr>
              <w:t>†</w:t>
            </w:r>
          </w:p>
        </w:tc>
        <w:tc>
          <w:tcPr>
            <w:tcW w:w="1897" w:type="pct"/>
            <w:tcBorders>
              <w:bottom w:val="nil"/>
            </w:tcBorders>
            <w:shd w:val="clear" w:color="auto" w:fill="D0EAFF" w:themeFill="accent2" w:themeFillTint="1A"/>
            <w:noWrap/>
            <w:hideMark/>
          </w:tcPr>
          <w:p w14:paraId="5657DFA3" w14:textId="0FB13B7D" w:rsidR="004847D5" w:rsidRPr="008645A6" w:rsidRDefault="004847D5" w:rsidP="004847D5">
            <w:pPr>
              <w:pStyle w:val="TableText"/>
            </w:pPr>
            <w:r w:rsidRPr="007848BA">
              <w:t>Pp4.2: Permanent wetland</w:t>
            </w:r>
          </w:p>
        </w:tc>
        <w:tc>
          <w:tcPr>
            <w:tcW w:w="534" w:type="pct"/>
            <w:tcBorders>
              <w:bottom w:val="nil"/>
            </w:tcBorders>
            <w:shd w:val="clear" w:color="auto" w:fill="D0EAFF" w:themeFill="accent2" w:themeFillTint="1A"/>
            <w:noWrap/>
            <w:hideMark/>
          </w:tcPr>
          <w:p w14:paraId="042B6555" w14:textId="4E53CE44" w:rsidR="004847D5" w:rsidRPr="008645A6" w:rsidRDefault="004847D5" w:rsidP="004847D5">
            <w:pPr>
              <w:pStyle w:val="TableTextRight"/>
            </w:pPr>
            <w:r w:rsidRPr="007848BA">
              <w:t>8,985</w:t>
            </w:r>
          </w:p>
        </w:tc>
        <w:tc>
          <w:tcPr>
            <w:tcW w:w="519" w:type="pct"/>
            <w:tcBorders>
              <w:bottom w:val="nil"/>
            </w:tcBorders>
            <w:shd w:val="clear" w:color="auto" w:fill="D0EAFF" w:themeFill="accent2" w:themeFillTint="1A"/>
            <w:noWrap/>
            <w:hideMark/>
          </w:tcPr>
          <w:p w14:paraId="0FDB1DB0" w14:textId="7212414F" w:rsidR="004847D5" w:rsidRPr="008645A6" w:rsidRDefault="004847D5" w:rsidP="004847D5">
            <w:pPr>
              <w:pStyle w:val="TableTextRight"/>
            </w:pPr>
            <w:r w:rsidRPr="007848BA">
              <w:t>4,465</w:t>
            </w:r>
          </w:p>
        </w:tc>
        <w:tc>
          <w:tcPr>
            <w:tcW w:w="424" w:type="pct"/>
            <w:tcBorders>
              <w:bottom w:val="nil"/>
            </w:tcBorders>
            <w:shd w:val="clear" w:color="auto" w:fill="D0EAFF" w:themeFill="accent2" w:themeFillTint="1A"/>
            <w:noWrap/>
            <w:hideMark/>
          </w:tcPr>
          <w:p w14:paraId="640E9811" w14:textId="28B08E7E" w:rsidR="004847D5" w:rsidRPr="008645A6" w:rsidRDefault="004847D5" w:rsidP="004847D5">
            <w:pPr>
              <w:pStyle w:val="TableTextRight"/>
            </w:pPr>
            <w:r w:rsidRPr="007848BA">
              <w:t>683</w:t>
            </w:r>
          </w:p>
        </w:tc>
        <w:tc>
          <w:tcPr>
            <w:tcW w:w="559" w:type="pct"/>
            <w:tcBorders>
              <w:bottom w:val="nil"/>
            </w:tcBorders>
            <w:shd w:val="clear" w:color="auto" w:fill="D0EAFF" w:themeFill="accent2" w:themeFillTint="1A"/>
            <w:noWrap/>
            <w:hideMark/>
          </w:tcPr>
          <w:p w14:paraId="1EECA7AF" w14:textId="2D43EFF5" w:rsidR="004847D5" w:rsidRPr="008645A6" w:rsidRDefault="004847D5" w:rsidP="004847D5">
            <w:pPr>
              <w:pStyle w:val="TableTextRight"/>
              <w:ind w:right="227"/>
            </w:pPr>
            <w:r w:rsidRPr="00046D66">
              <w:t>15.3</w:t>
            </w:r>
          </w:p>
        </w:tc>
      </w:tr>
      <w:tr w:rsidR="004847D5" w:rsidRPr="008645A6" w14:paraId="492DD6AC" w14:textId="77777777" w:rsidTr="005B6715">
        <w:tc>
          <w:tcPr>
            <w:tcW w:w="1067" w:type="pct"/>
            <w:tcBorders>
              <w:bottom w:val="nil"/>
            </w:tcBorders>
            <w:shd w:val="clear" w:color="auto" w:fill="D0EAFF" w:themeFill="accent2" w:themeFillTint="1A"/>
            <w:noWrap/>
            <w:hideMark/>
          </w:tcPr>
          <w:p w14:paraId="58BCEDE9" w14:textId="16027D32" w:rsidR="004847D5" w:rsidRPr="008645A6" w:rsidRDefault="004847D5" w:rsidP="004847D5">
            <w:pPr>
              <w:pStyle w:val="TableText"/>
            </w:pPr>
            <w:r w:rsidRPr="003A0705">
              <w:t>Central Murray</w:t>
            </w:r>
            <w:r w:rsidRPr="003A0705">
              <w:rPr>
                <w:rFonts w:cs="Calibri"/>
              </w:rPr>
              <w:t>†</w:t>
            </w:r>
          </w:p>
        </w:tc>
        <w:tc>
          <w:tcPr>
            <w:tcW w:w="1897" w:type="pct"/>
            <w:tcBorders>
              <w:bottom w:val="nil"/>
            </w:tcBorders>
            <w:shd w:val="clear" w:color="auto" w:fill="D0EAFF" w:themeFill="accent2" w:themeFillTint="1A"/>
            <w:noWrap/>
            <w:hideMark/>
          </w:tcPr>
          <w:p w14:paraId="62FFDBFC" w14:textId="1E0641B2" w:rsidR="004847D5" w:rsidRPr="008645A6" w:rsidRDefault="004847D5" w:rsidP="004847D5">
            <w:pPr>
              <w:pStyle w:val="TableText"/>
            </w:pPr>
            <w:r w:rsidRPr="007848BA">
              <w:t>Pt2.2.2: Temporary sedge/grass/forb marsh</w:t>
            </w:r>
          </w:p>
        </w:tc>
        <w:tc>
          <w:tcPr>
            <w:tcW w:w="534" w:type="pct"/>
            <w:tcBorders>
              <w:bottom w:val="nil"/>
            </w:tcBorders>
            <w:shd w:val="clear" w:color="auto" w:fill="D0EAFF" w:themeFill="accent2" w:themeFillTint="1A"/>
            <w:noWrap/>
            <w:hideMark/>
          </w:tcPr>
          <w:p w14:paraId="0CA7324F" w14:textId="0546090D" w:rsidR="004847D5" w:rsidRPr="008645A6" w:rsidRDefault="004847D5" w:rsidP="004847D5">
            <w:pPr>
              <w:pStyle w:val="TableTextRight"/>
            </w:pPr>
            <w:r w:rsidRPr="007848BA">
              <w:t>5,568</w:t>
            </w:r>
          </w:p>
        </w:tc>
        <w:tc>
          <w:tcPr>
            <w:tcW w:w="519" w:type="pct"/>
            <w:tcBorders>
              <w:bottom w:val="nil"/>
            </w:tcBorders>
            <w:shd w:val="clear" w:color="auto" w:fill="D0EAFF" w:themeFill="accent2" w:themeFillTint="1A"/>
            <w:noWrap/>
            <w:hideMark/>
          </w:tcPr>
          <w:p w14:paraId="0541B96D" w14:textId="2917B2F2" w:rsidR="004847D5" w:rsidRPr="008645A6" w:rsidRDefault="004847D5" w:rsidP="004847D5">
            <w:pPr>
              <w:pStyle w:val="TableTextRight"/>
            </w:pPr>
            <w:r w:rsidRPr="007848BA">
              <w:t>1,160</w:t>
            </w:r>
          </w:p>
        </w:tc>
        <w:tc>
          <w:tcPr>
            <w:tcW w:w="424" w:type="pct"/>
            <w:tcBorders>
              <w:bottom w:val="nil"/>
            </w:tcBorders>
            <w:shd w:val="clear" w:color="auto" w:fill="D0EAFF" w:themeFill="accent2" w:themeFillTint="1A"/>
            <w:noWrap/>
            <w:hideMark/>
          </w:tcPr>
          <w:p w14:paraId="45732AF7" w14:textId="54939CF6" w:rsidR="004847D5" w:rsidRPr="008645A6" w:rsidRDefault="004847D5" w:rsidP="004847D5">
            <w:pPr>
              <w:pStyle w:val="TableTextRight"/>
            </w:pPr>
            <w:r w:rsidRPr="007848BA">
              <w:t>613</w:t>
            </w:r>
          </w:p>
        </w:tc>
        <w:tc>
          <w:tcPr>
            <w:tcW w:w="559" w:type="pct"/>
            <w:tcBorders>
              <w:bottom w:val="nil"/>
            </w:tcBorders>
            <w:shd w:val="clear" w:color="auto" w:fill="D0EAFF" w:themeFill="accent2" w:themeFillTint="1A"/>
            <w:noWrap/>
            <w:hideMark/>
          </w:tcPr>
          <w:p w14:paraId="6E44318D" w14:textId="55CEDB63" w:rsidR="004847D5" w:rsidRPr="008645A6" w:rsidRDefault="004847D5" w:rsidP="004847D5">
            <w:pPr>
              <w:pStyle w:val="TableTextRight"/>
              <w:ind w:right="227"/>
            </w:pPr>
            <w:r w:rsidRPr="00046D66">
              <w:t>52.8</w:t>
            </w:r>
          </w:p>
        </w:tc>
      </w:tr>
      <w:tr w:rsidR="004847D5" w:rsidRPr="008645A6" w14:paraId="43CA6DC5"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7E91666A" w14:textId="5379C62E" w:rsidR="004847D5" w:rsidRPr="008645A6" w:rsidRDefault="004847D5" w:rsidP="004847D5">
            <w:pPr>
              <w:pStyle w:val="TableText"/>
            </w:pPr>
            <w:r w:rsidRPr="003A0705">
              <w:t>Central Murray</w:t>
            </w:r>
            <w:r w:rsidRPr="003A0705">
              <w:rPr>
                <w:rFonts w:cs="Calibri"/>
              </w:rPr>
              <w:t>†</w:t>
            </w:r>
          </w:p>
        </w:tc>
        <w:tc>
          <w:tcPr>
            <w:tcW w:w="1897" w:type="pct"/>
            <w:tcBorders>
              <w:bottom w:val="nil"/>
            </w:tcBorders>
            <w:shd w:val="clear" w:color="auto" w:fill="D0EAFF" w:themeFill="accent2" w:themeFillTint="1A"/>
            <w:noWrap/>
            <w:hideMark/>
          </w:tcPr>
          <w:p w14:paraId="2B12D9DC" w14:textId="012FBF50" w:rsidR="004847D5" w:rsidRPr="008645A6" w:rsidRDefault="004847D5" w:rsidP="004847D5">
            <w:pPr>
              <w:pStyle w:val="TableText"/>
            </w:pPr>
            <w:r w:rsidRPr="007848BA">
              <w:t>Lp1.1: Permanent lake</w:t>
            </w:r>
          </w:p>
        </w:tc>
        <w:tc>
          <w:tcPr>
            <w:tcW w:w="534" w:type="pct"/>
            <w:tcBorders>
              <w:bottom w:val="nil"/>
            </w:tcBorders>
            <w:shd w:val="clear" w:color="auto" w:fill="D0EAFF" w:themeFill="accent2" w:themeFillTint="1A"/>
            <w:noWrap/>
            <w:hideMark/>
          </w:tcPr>
          <w:p w14:paraId="0D3C8F63" w14:textId="4CD345A4" w:rsidR="004847D5" w:rsidRPr="008645A6" w:rsidRDefault="004847D5" w:rsidP="004847D5">
            <w:pPr>
              <w:pStyle w:val="TableTextRight"/>
            </w:pPr>
            <w:r w:rsidRPr="007848BA">
              <w:t>4,117</w:t>
            </w:r>
          </w:p>
        </w:tc>
        <w:tc>
          <w:tcPr>
            <w:tcW w:w="519" w:type="pct"/>
            <w:tcBorders>
              <w:bottom w:val="nil"/>
            </w:tcBorders>
            <w:shd w:val="clear" w:color="auto" w:fill="D0EAFF" w:themeFill="accent2" w:themeFillTint="1A"/>
            <w:noWrap/>
            <w:hideMark/>
          </w:tcPr>
          <w:p w14:paraId="675580DC" w14:textId="4E8E7B3B" w:rsidR="004847D5" w:rsidRPr="008645A6" w:rsidRDefault="004847D5" w:rsidP="004847D5">
            <w:pPr>
              <w:pStyle w:val="TableTextRight"/>
            </w:pPr>
            <w:r w:rsidRPr="007848BA">
              <w:t>3,571</w:t>
            </w:r>
          </w:p>
        </w:tc>
        <w:tc>
          <w:tcPr>
            <w:tcW w:w="424" w:type="pct"/>
            <w:tcBorders>
              <w:bottom w:val="nil"/>
            </w:tcBorders>
            <w:shd w:val="clear" w:color="auto" w:fill="D0EAFF" w:themeFill="accent2" w:themeFillTint="1A"/>
            <w:noWrap/>
            <w:hideMark/>
          </w:tcPr>
          <w:p w14:paraId="563D6517" w14:textId="4F39A019" w:rsidR="004847D5" w:rsidRPr="008645A6" w:rsidRDefault="004847D5" w:rsidP="004847D5">
            <w:pPr>
              <w:pStyle w:val="TableTextRight"/>
            </w:pPr>
            <w:r w:rsidRPr="007848BA">
              <w:t>557</w:t>
            </w:r>
          </w:p>
        </w:tc>
        <w:tc>
          <w:tcPr>
            <w:tcW w:w="559" w:type="pct"/>
            <w:tcBorders>
              <w:bottom w:val="nil"/>
            </w:tcBorders>
            <w:shd w:val="clear" w:color="auto" w:fill="D0EAFF" w:themeFill="accent2" w:themeFillTint="1A"/>
            <w:noWrap/>
            <w:hideMark/>
          </w:tcPr>
          <w:p w14:paraId="0C5C1626" w14:textId="0E865CE8" w:rsidR="004847D5" w:rsidRPr="008645A6" w:rsidRDefault="004847D5" w:rsidP="004847D5">
            <w:pPr>
              <w:pStyle w:val="TableTextRight"/>
              <w:ind w:right="227"/>
            </w:pPr>
            <w:r w:rsidRPr="00046D66">
              <w:t>15.6</w:t>
            </w:r>
          </w:p>
        </w:tc>
      </w:tr>
      <w:tr w:rsidR="004847D5" w:rsidRPr="008645A6" w14:paraId="1484A3ED" w14:textId="77777777" w:rsidTr="005B6715">
        <w:tc>
          <w:tcPr>
            <w:tcW w:w="1067" w:type="pct"/>
            <w:tcBorders>
              <w:bottom w:val="nil"/>
            </w:tcBorders>
            <w:shd w:val="clear" w:color="auto" w:fill="D0EAFF" w:themeFill="accent2" w:themeFillTint="1A"/>
            <w:noWrap/>
            <w:hideMark/>
          </w:tcPr>
          <w:p w14:paraId="29C07EA7" w14:textId="0A387B50" w:rsidR="004847D5" w:rsidRPr="008645A6" w:rsidRDefault="004847D5" w:rsidP="004847D5">
            <w:pPr>
              <w:pStyle w:val="TableText"/>
            </w:pPr>
            <w:r w:rsidRPr="003A0705">
              <w:t>Central Murray</w:t>
            </w:r>
            <w:r w:rsidRPr="003A0705">
              <w:rPr>
                <w:rFonts w:cs="Calibri"/>
              </w:rPr>
              <w:t>†</w:t>
            </w:r>
          </w:p>
        </w:tc>
        <w:tc>
          <w:tcPr>
            <w:tcW w:w="1897" w:type="pct"/>
            <w:tcBorders>
              <w:bottom w:val="nil"/>
            </w:tcBorders>
            <w:shd w:val="clear" w:color="auto" w:fill="D0EAFF" w:themeFill="accent2" w:themeFillTint="1A"/>
            <w:noWrap/>
            <w:hideMark/>
          </w:tcPr>
          <w:p w14:paraId="58C78AA2" w14:textId="02EA083B" w:rsidR="004847D5" w:rsidRPr="008645A6" w:rsidRDefault="004847D5" w:rsidP="004847D5">
            <w:pPr>
              <w:pStyle w:val="TableText"/>
            </w:pPr>
            <w:r w:rsidRPr="007848BA">
              <w:t>Pt1.6.2: Temporary woodland swamp</w:t>
            </w:r>
          </w:p>
        </w:tc>
        <w:tc>
          <w:tcPr>
            <w:tcW w:w="534" w:type="pct"/>
            <w:tcBorders>
              <w:bottom w:val="nil"/>
            </w:tcBorders>
            <w:shd w:val="clear" w:color="auto" w:fill="D0EAFF" w:themeFill="accent2" w:themeFillTint="1A"/>
            <w:noWrap/>
            <w:hideMark/>
          </w:tcPr>
          <w:p w14:paraId="7A1E4B01" w14:textId="30439981" w:rsidR="004847D5" w:rsidRPr="008645A6" w:rsidRDefault="004847D5" w:rsidP="004847D5">
            <w:pPr>
              <w:pStyle w:val="TableTextRight"/>
            </w:pPr>
            <w:r w:rsidRPr="007848BA">
              <w:t>1,429</w:t>
            </w:r>
          </w:p>
        </w:tc>
        <w:tc>
          <w:tcPr>
            <w:tcW w:w="519" w:type="pct"/>
            <w:tcBorders>
              <w:bottom w:val="nil"/>
            </w:tcBorders>
            <w:shd w:val="clear" w:color="auto" w:fill="D0EAFF" w:themeFill="accent2" w:themeFillTint="1A"/>
            <w:noWrap/>
            <w:hideMark/>
          </w:tcPr>
          <w:p w14:paraId="7730639D" w14:textId="2E44DE21" w:rsidR="004847D5" w:rsidRPr="008645A6" w:rsidRDefault="004847D5" w:rsidP="004847D5">
            <w:pPr>
              <w:pStyle w:val="TableTextRight"/>
            </w:pPr>
            <w:r w:rsidRPr="007848BA">
              <w:t>654</w:t>
            </w:r>
          </w:p>
        </w:tc>
        <w:tc>
          <w:tcPr>
            <w:tcW w:w="424" w:type="pct"/>
            <w:tcBorders>
              <w:bottom w:val="nil"/>
            </w:tcBorders>
            <w:shd w:val="clear" w:color="auto" w:fill="D0EAFF" w:themeFill="accent2" w:themeFillTint="1A"/>
            <w:noWrap/>
            <w:hideMark/>
          </w:tcPr>
          <w:p w14:paraId="166A80CA" w14:textId="5EB5B21D" w:rsidR="004847D5" w:rsidRPr="008645A6" w:rsidRDefault="004847D5" w:rsidP="004847D5">
            <w:pPr>
              <w:pStyle w:val="TableTextRight"/>
            </w:pPr>
            <w:r w:rsidRPr="007848BA">
              <w:t>385</w:t>
            </w:r>
          </w:p>
        </w:tc>
        <w:tc>
          <w:tcPr>
            <w:tcW w:w="559" w:type="pct"/>
            <w:tcBorders>
              <w:bottom w:val="nil"/>
            </w:tcBorders>
            <w:shd w:val="clear" w:color="auto" w:fill="D0EAFF" w:themeFill="accent2" w:themeFillTint="1A"/>
            <w:noWrap/>
            <w:hideMark/>
          </w:tcPr>
          <w:p w14:paraId="0EDB7783" w14:textId="42DE6DC5" w:rsidR="004847D5" w:rsidRPr="008645A6" w:rsidRDefault="004847D5" w:rsidP="004847D5">
            <w:pPr>
              <w:pStyle w:val="TableTextRight"/>
              <w:ind w:right="227"/>
            </w:pPr>
            <w:r w:rsidRPr="00046D66">
              <w:t>58.9</w:t>
            </w:r>
          </w:p>
        </w:tc>
      </w:tr>
      <w:tr w:rsidR="004847D5" w:rsidRPr="008645A6" w14:paraId="16C01B8D"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47E200B9" w14:textId="1D1BC5E2" w:rsidR="004847D5" w:rsidRPr="008645A6" w:rsidRDefault="004847D5" w:rsidP="004847D5">
            <w:pPr>
              <w:pStyle w:val="TableText"/>
            </w:pPr>
            <w:r w:rsidRPr="003A0705">
              <w:t>Central Murray</w:t>
            </w:r>
            <w:r w:rsidRPr="003A0705">
              <w:rPr>
                <w:rFonts w:cs="Calibri"/>
              </w:rPr>
              <w:t>†</w:t>
            </w:r>
          </w:p>
        </w:tc>
        <w:tc>
          <w:tcPr>
            <w:tcW w:w="1897" w:type="pct"/>
            <w:tcBorders>
              <w:bottom w:val="nil"/>
            </w:tcBorders>
            <w:shd w:val="clear" w:color="auto" w:fill="D0EAFF" w:themeFill="accent2" w:themeFillTint="1A"/>
            <w:noWrap/>
            <w:hideMark/>
          </w:tcPr>
          <w:p w14:paraId="44429119" w14:textId="113CC09C" w:rsidR="004847D5" w:rsidRPr="008645A6" w:rsidRDefault="004847D5" w:rsidP="004847D5">
            <w:pPr>
              <w:pStyle w:val="TableText"/>
            </w:pPr>
            <w:r w:rsidRPr="007848BA">
              <w:t>Pt4.2: Temporary wetland</w:t>
            </w:r>
          </w:p>
        </w:tc>
        <w:tc>
          <w:tcPr>
            <w:tcW w:w="534" w:type="pct"/>
            <w:tcBorders>
              <w:bottom w:val="nil"/>
            </w:tcBorders>
            <w:shd w:val="clear" w:color="auto" w:fill="D0EAFF" w:themeFill="accent2" w:themeFillTint="1A"/>
            <w:noWrap/>
            <w:hideMark/>
          </w:tcPr>
          <w:p w14:paraId="48C54865" w14:textId="741A0D2A" w:rsidR="004847D5" w:rsidRPr="008645A6" w:rsidRDefault="004847D5" w:rsidP="004847D5">
            <w:pPr>
              <w:pStyle w:val="TableTextRight"/>
            </w:pPr>
            <w:r w:rsidRPr="007848BA">
              <w:t>144</w:t>
            </w:r>
          </w:p>
        </w:tc>
        <w:tc>
          <w:tcPr>
            <w:tcW w:w="519" w:type="pct"/>
            <w:tcBorders>
              <w:bottom w:val="nil"/>
            </w:tcBorders>
            <w:shd w:val="clear" w:color="auto" w:fill="D0EAFF" w:themeFill="accent2" w:themeFillTint="1A"/>
            <w:noWrap/>
            <w:hideMark/>
          </w:tcPr>
          <w:p w14:paraId="53771C23" w14:textId="63AC477E" w:rsidR="004847D5" w:rsidRPr="008645A6" w:rsidRDefault="004847D5" w:rsidP="004847D5">
            <w:pPr>
              <w:pStyle w:val="TableTextRight"/>
            </w:pPr>
            <w:r w:rsidRPr="007848BA">
              <w:t>125</w:t>
            </w:r>
          </w:p>
        </w:tc>
        <w:tc>
          <w:tcPr>
            <w:tcW w:w="424" w:type="pct"/>
            <w:tcBorders>
              <w:bottom w:val="nil"/>
            </w:tcBorders>
            <w:shd w:val="clear" w:color="auto" w:fill="D0EAFF" w:themeFill="accent2" w:themeFillTint="1A"/>
            <w:noWrap/>
            <w:hideMark/>
          </w:tcPr>
          <w:p w14:paraId="1B7F5591" w14:textId="1C042E32" w:rsidR="004847D5" w:rsidRPr="008645A6" w:rsidRDefault="004847D5" w:rsidP="004847D5">
            <w:pPr>
              <w:pStyle w:val="TableTextRight"/>
            </w:pPr>
            <w:r w:rsidRPr="007848BA">
              <w:t>124</w:t>
            </w:r>
          </w:p>
        </w:tc>
        <w:tc>
          <w:tcPr>
            <w:tcW w:w="559" w:type="pct"/>
            <w:tcBorders>
              <w:bottom w:val="nil"/>
            </w:tcBorders>
            <w:shd w:val="clear" w:color="auto" w:fill="D0EAFF" w:themeFill="accent2" w:themeFillTint="1A"/>
            <w:noWrap/>
            <w:hideMark/>
          </w:tcPr>
          <w:p w14:paraId="7F024FE6" w14:textId="50582131" w:rsidR="004847D5" w:rsidRPr="008645A6" w:rsidRDefault="004847D5" w:rsidP="004847D5">
            <w:pPr>
              <w:pStyle w:val="TableTextRight"/>
              <w:ind w:right="227"/>
            </w:pPr>
            <w:r w:rsidRPr="00046D66">
              <w:t>99.2</w:t>
            </w:r>
          </w:p>
        </w:tc>
      </w:tr>
      <w:tr w:rsidR="004847D5" w:rsidRPr="008645A6" w14:paraId="72776E14" w14:textId="77777777" w:rsidTr="005B6715">
        <w:tc>
          <w:tcPr>
            <w:tcW w:w="1067" w:type="pct"/>
            <w:tcBorders>
              <w:bottom w:val="nil"/>
            </w:tcBorders>
            <w:shd w:val="clear" w:color="auto" w:fill="D0EAFF" w:themeFill="accent2" w:themeFillTint="1A"/>
            <w:noWrap/>
            <w:hideMark/>
          </w:tcPr>
          <w:p w14:paraId="62EDA066" w14:textId="3F7CB3B4" w:rsidR="004847D5" w:rsidRPr="008645A6" w:rsidRDefault="004847D5" w:rsidP="004847D5">
            <w:pPr>
              <w:pStyle w:val="TableText"/>
            </w:pPr>
            <w:r w:rsidRPr="003A0705">
              <w:t>Central Murray</w:t>
            </w:r>
            <w:r w:rsidRPr="003A0705">
              <w:rPr>
                <w:rFonts w:cs="Calibri"/>
              </w:rPr>
              <w:t>†</w:t>
            </w:r>
          </w:p>
        </w:tc>
        <w:tc>
          <w:tcPr>
            <w:tcW w:w="1897" w:type="pct"/>
            <w:tcBorders>
              <w:bottom w:val="nil"/>
            </w:tcBorders>
            <w:shd w:val="clear" w:color="auto" w:fill="D0EAFF" w:themeFill="accent2" w:themeFillTint="1A"/>
            <w:noWrap/>
            <w:hideMark/>
          </w:tcPr>
          <w:p w14:paraId="512F6164" w14:textId="2DF2DAAF" w:rsidR="004847D5" w:rsidRPr="008645A6" w:rsidRDefault="004847D5" w:rsidP="004847D5">
            <w:pPr>
              <w:pStyle w:val="TableText"/>
            </w:pPr>
            <w:r w:rsidRPr="007848BA">
              <w:t>Pt2.3.2: Freshwater meadow</w:t>
            </w:r>
          </w:p>
        </w:tc>
        <w:tc>
          <w:tcPr>
            <w:tcW w:w="534" w:type="pct"/>
            <w:tcBorders>
              <w:bottom w:val="nil"/>
            </w:tcBorders>
            <w:shd w:val="clear" w:color="auto" w:fill="D0EAFF" w:themeFill="accent2" w:themeFillTint="1A"/>
            <w:noWrap/>
            <w:hideMark/>
          </w:tcPr>
          <w:p w14:paraId="21B8083B" w14:textId="45C35317" w:rsidR="004847D5" w:rsidRPr="008645A6" w:rsidRDefault="004847D5" w:rsidP="004847D5">
            <w:pPr>
              <w:pStyle w:val="TableTextRight"/>
            </w:pPr>
            <w:r w:rsidRPr="007848BA">
              <w:t>1,528</w:t>
            </w:r>
          </w:p>
        </w:tc>
        <w:tc>
          <w:tcPr>
            <w:tcW w:w="519" w:type="pct"/>
            <w:tcBorders>
              <w:bottom w:val="nil"/>
            </w:tcBorders>
            <w:shd w:val="clear" w:color="auto" w:fill="D0EAFF" w:themeFill="accent2" w:themeFillTint="1A"/>
            <w:noWrap/>
            <w:hideMark/>
          </w:tcPr>
          <w:p w14:paraId="2C207D2D" w14:textId="43A02EB0" w:rsidR="004847D5" w:rsidRPr="008645A6" w:rsidRDefault="004847D5" w:rsidP="004847D5">
            <w:pPr>
              <w:pStyle w:val="TableTextRight"/>
            </w:pPr>
            <w:r w:rsidRPr="007848BA">
              <w:t>543</w:t>
            </w:r>
          </w:p>
        </w:tc>
        <w:tc>
          <w:tcPr>
            <w:tcW w:w="424" w:type="pct"/>
            <w:tcBorders>
              <w:bottom w:val="nil"/>
            </w:tcBorders>
            <w:shd w:val="clear" w:color="auto" w:fill="D0EAFF" w:themeFill="accent2" w:themeFillTint="1A"/>
            <w:noWrap/>
            <w:hideMark/>
          </w:tcPr>
          <w:p w14:paraId="756EF499" w14:textId="78E22838" w:rsidR="004847D5" w:rsidRPr="008645A6" w:rsidRDefault="004847D5" w:rsidP="004847D5">
            <w:pPr>
              <w:pStyle w:val="TableTextRight"/>
            </w:pPr>
            <w:r w:rsidRPr="007848BA">
              <w:t>115</w:t>
            </w:r>
          </w:p>
        </w:tc>
        <w:tc>
          <w:tcPr>
            <w:tcW w:w="559" w:type="pct"/>
            <w:tcBorders>
              <w:bottom w:val="nil"/>
            </w:tcBorders>
            <w:shd w:val="clear" w:color="auto" w:fill="D0EAFF" w:themeFill="accent2" w:themeFillTint="1A"/>
            <w:noWrap/>
            <w:hideMark/>
          </w:tcPr>
          <w:p w14:paraId="3CAA75D6" w14:textId="3475A514" w:rsidR="004847D5" w:rsidRPr="008645A6" w:rsidRDefault="004847D5" w:rsidP="004847D5">
            <w:pPr>
              <w:pStyle w:val="TableTextRight"/>
              <w:ind w:right="227"/>
            </w:pPr>
            <w:r w:rsidRPr="00046D66">
              <w:t>21.2</w:t>
            </w:r>
          </w:p>
        </w:tc>
      </w:tr>
      <w:tr w:rsidR="004847D5" w:rsidRPr="008645A6" w14:paraId="3464F04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6AC6DF36" w14:textId="571744CE" w:rsidR="004847D5" w:rsidRPr="008645A6" w:rsidRDefault="004847D5" w:rsidP="004847D5">
            <w:pPr>
              <w:pStyle w:val="TableText"/>
            </w:pPr>
            <w:r w:rsidRPr="003A0705">
              <w:t>Central Murray</w:t>
            </w:r>
            <w:r w:rsidRPr="003A0705">
              <w:rPr>
                <w:rFonts w:cs="Calibri"/>
              </w:rPr>
              <w:t>†</w:t>
            </w:r>
          </w:p>
        </w:tc>
        <w:tc>
          <w:tcPr>
            <w:tcW w:w="1897" w:type="pct"/>
            <w:tcBorders>
              <w:bottom w:val="nil"/>
            </w:tcBorders>
            <w:shd w:val="clear" w:color="auto" w:fill="D0EAFF" w:themeFill="accent2" w:themeFillTint="1A"/>
            <w:noWrap/>
            <w:hideMark/>
          </w:tcPr>
          <w:p w14:paraId="6A6E14D3" w14:textId="11A51A56" w:rsidR="004847D5" w:rsidRPr="008645A6" w:rsidRDefault="004847D5" w:rsidP="004847D5">
            <w:pPr>
              <w:pStyle w:val="TableText"/>
            </w:pPr>
            <w:r w:rsidRPr="007848BA">
              <w:t>Pt1.2.2: Temporary black box swamp</w:t>
            </w:r>
          </w:p>
        </w:tc>
        <w:tc>
          <w:tcPr>
            <w:tcW w:w="534" w:type="pct"/>
            <w:tcBorders>
              <w:bottom w:val="nil"/>
            </w:tcBorders>
            <w:shd w:val="clear" w:color="auto" w:fill="D0EAFF" w:themeFill="accent2" w:themeFillTint="1A"/>
            <w:noWrap/>
            <w:hideMark/>
          </w:tcPr>
          <w:p w14:paraId="1C21C662" w14:textId="65B35F31" w:rsidR="004847D5" w:rsidRPr="008645A6" w:rsidRDefault="004847D5" w:rsidP="004847D5">
            <w:pPr>
              <w:pStyle w:val="TableTextRight"/>
            </w:pPr>
            <w:r w:rsidRPr="007848BA">
              <w:t>4,370</w:t>
            </w:r>
          </w:p>
        </w:tc>
        <w:tc>
          <w:tcPr>
            <w:tcW w:w="519" w:type="pct"/>
            <w:tcBorders>
              <w:bottom w:val="nil"/>
            </w:tcBorders>
            <w:shd w:val="clear" w:color="auto" w:fill="D0EAFF" w:themeFill="accent2" w:themeFillTint="1A"/>
            <w:noWrap/>
            <w:hideMark/>
          </w:tcPr>
          <w:p w14:paraId="56C46E60" w14:textId="1E096C15" w:rsidR="004847D5" w:rsidRPr="008645A6" w:rsidRDefault="004847D5" w:rsidP="004847D5">
            <w:pPr>
              <w:pStyle w:val="TableTextRight"/>
            </w:pPr>
            <w:r w:rsidRPr="007848BA">
              <w:t>1,936</w:t>
            </w:r>
          </w:p>
        </w:tc>
        <w:tc>
          <w:tcPr>
            <w:tcW w:w="424" w:type="pct"/>
            <w:tcBorders>
              <w:bottom w:val="nil"/>
            </w:tcBorders>
            <w:shd w:val="clear" w:color="auto" w:fill="D0EAFF" w:themeFill="accent2" w:themeFillTint="1A"/>
            <w:noWrap/>
            <w:hideMark/>
          </w:tcPr>
          <w:p w14:paraId="48CB2B5F" w14:textId="693012B6" w:rsidR="004847D5" w:rsidRPr="008645A6" w:rsidRDefault="004847D5" w:rsidP="004847D5">
            <w:pPr>
              <w:pStyle w:val="TableTextRight"/>
            </w:pPr>
            <w:r w:rsidRPr="007848BA">
              <w:t>93</w:t>
            </w:r>
          </w:p>
        </w:tc>
        <w:tc>
          <w:tcPr>
            <w:tcW w:w="559" w:type="pct"/>
            <w:tcBorders>
              <w:bottom w:val="nil"/>
            </w:tcBorders>
            <w:shd w:val="clear" w:color="auto" w:fill="D0EAFF" w:themeFill="accent2" w:themeFillTint="1A"/>
            <w:noWrap/>
            <w:hideMark/>
          </w:tcPr>
          <w:p w14:paraId="354BB4D4" w14:textId="71187564" w:rsidR="004847D5" w:rsidRPr="008645A6" w:rsidRDefault="004847D5" w:rsidP="004847D5">
            <w:pPr>
              <w:pStyle w:val="TableTextRight"/>
              <w:ind w:right="227"/>
            </w:pPr>
            <w:r w:rsidRPr="00046D66">
              <w:t>4.8</w:t>
            </w:r>
          </w:p>
        </w:tc>
      </w:tr>
      <w:tr w:rsidR="004847D5" w:rsidRPr="008645A6" w14:paraId="1B713943" w14:textId="77777777" w:rsidTr="005B6715">
        <w:tc>
          <w:tcPr>
            <w:tcW w:w="1067" w:type="pct"/>
            <w:tcBorders>
              <w:bottom w:val="nil"/>
            </w:tcBorders>
            <w:shd w:val="clear" w:color="auto" w:fill="D0EAFF" w:themeFill="accent2" w:themeFillTint="1A"/>
            <w:noWrap/>
            <w:hideMark/>
          </w:tcPr>
          <w:p w14:paraId="1F627D4E" w14:textId="4213178C" w:rsidR="004847D5" w:rsidRPr="008645A6" w:rsidRDefault="004847D5" w:rsidP="004847D5">
            <w:pPr>
              <w:pStyle w:val="TableText"/>
            </w:pPr>
            <w:r w:rsidRPr="003A0705">
              <w:t>Central Murray</w:t>
            </w:r>
            <w:r w:rsidRPr="003A0705">
              <w:rPr>
                <w:rFonts w:cs="Calibri"/>
              </w:rPr>
              <w:t>†</w:t>
            </w:r>
          </w:p>
        </w:tc>
        <w:tc>
          <w:tcPr>
            <w:tcW w:w="1897" w:type="pct"/>
            <w:tcBorders>
              <w:bottom w:val="nil"/>
            </w:tcBorders>
            <w:shd w:val="clear" w:color="auto" w:fill="D0EAFF" w:themeFill="accent2" w:themeFillTint="1A"/>
            <w:noWrap/>
            <w:hideMark/>
          </w:tcPr>
          <w:p w14:paraId="206DE4F1" w14:textId="59EE6FB7" w:rsidR="004847D5" w:rsidRPr="008645A6" w:rsidRDefault="004847D5" w:rsidP="004847D5">
            <w:pPr>
              <w:pStyle w:val="TableText"/>
            </w:pPr>
            <w:r w:rsidRPr="007848BA">
              <w:t>Lt1.1: Temporary lake</w:t>
            </w:r>
          </w:p>
        </w:tc>
        <w:tc>
          <w:tcPr>
            <w:tcW w:w="534" w:type="pct"/>
            <w:tcBorders>
              <w:bottom w:val="nil"/>
            </w:tcBorders>
            <w:shd w:val="clear" w:color="auto" w:fill="D0EAFF" w:themeFill="accent2" w:themeFillTint="1A"/>
            <w:noWrap/>
            <w:hideMark/>
          </w:tcPr>
          <w:p w14:paraId="32F4AF98" w14:textId="6AB67465" w:rsidR="004847D5" w:rsidRPr="008645A6" w:rsidRDefault="004847D5" w:rsidP="004847D5">
            <w:pPr>
              <w:pStyle w:val="TableTextRight"/>
            </w:pPr>
            <w:r w:rsidRPr="007848BA">
              <w:t>13,094</w:t>
            </w:r>
          </w:p>
        </w:tc>
        <w:tc>
          <w:tcPr>
            <w:tcW w:w="519" w:type="pct"/>
            <w:tcBorders>
              <w:bottom w:val="nil"/>
            </w:tcBorders>
            <w:shd w:val="clear" w:color="auto" w:fill="D0EAFF" w:themeFill="accent2" w:themeFillTint="1A"/>
            <w:noWrap/>
            <w:hideMark/>
          </w:tcPr>
          <w:p w14:paraId="70011CFA" w14:textId="287E4634" w:rsidR="004847D5" w:rsidRPr="008645A6" w:rsidRDefault="004847D5" w:rsidP="004847D5">
            <w:pPr>
              <w:pStyle w:val="TableTextRight"/>
            </w:pPr>
            <w:r w:rsidRPr="007848BA">
              <w:t>2,563</w:t>
            </w:r>
          </w:p>
        </w:tc>
        <w:tc>
          <w:tcPr>
            <w:tcW w:w="424" w:type="pct"/>
            <w:tcBorders>
              <w:bottom w:val="nil"/>
            </w:tcBorders>
            <w:shd w:val="clear" w:color="auto" w:fill="D0EAFF" w:themeFill="accent2" w:themeFillTint="1A"/>
            <w:noWrap/>
            <w:hideMark/>
          </w:tcPr>
          <w:p w14:paraId="75C19CF3" w14:textId="3F2FB47D" w:rsidR="004847D5" w:rsidRPr="008645A6" w:rsidRDefault="004847D5" w:rsidP="004847D5">
            <w:pPr>
              <w:pStyle w:val="TableTextRight"/>
            </w:pPr>
            <w:r w:rsidRPr="007848BA">
              <w:t>78</w:t>
            </w:r>
          </w:p>
        </w:tc>
        <w:tc>
          <w:tcPr>
            <w:tcW w:w="559" w:type="pct"/>
            <w:tcBorders>
              <w:bottom w:val="nil"/>
            </w:tcBorders>
            <w:shd w:val="clear" w:color="auto" w:fill="D0EAFF" w:themeFill="accent2" w:themeFillTint="1A"/>
            <w:noWrap/>
            <w:hideMark/>
          </w:tcPr>
          <w:p w14:paraId="1FAF197B" w14:textId="3F09B605" w:rsidR="004847D5" w:rsidRPr="008645A6" w:rsidRDefault="004847D5" w:rsidP="004847D5">
            <w:pPr>
              <w:pStyle w:val="TableTextRight"/>
              <w:ind w:right="227"/>
            </w:pPr>
            <w:r w:rsidRPr="00046D66">
              <w:t>3.0</w:t>
            </w:r>
          </w:p>
        </w:tc>
      </w:tr>
      <w:tr w:rsidR="004847D5" w:rsidRPr="008645A6" w14:paraId="6576449D"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61AE6DF2" w14:textId="1B1BB7A5" w:rsidR="004847D5" w:rsidRPr="008645A6" w:rsidRDefault="004847D5" w:rsidP="004847D5">
            <w:pPr>
              <w:pStyle w:val="TableText"/>
            </w:pPr>
            <w:r w:rsidRPr="003A0705">
              <w:t>Central Murray</w:t>
            </w:r>
            <w:r w:rsidRPr="003A0705">
              <w:rPr>
                <w:rFonts w:cs="Calibri"/>
              </w:rPr>
              <w:t>†</w:t>
            </w:r>
          </w:p>
        </w:tc>
        <w:tc>
          <w:tcPr>
            <w:tcW w:w="1897" w:type="pct"/>
            <w:tcBorders>
              <w:bottom w:val="nil"/>
            </w:tcBorders>
            <w:shd w:val="clear" w:color="auto" w:fill="D0EAFF" w:themeFill="accent2" w:themeFillTint="1A"/>
            <w:noWrap/>
            <w:hideMark/>
          </w:tcPr>
          <w:p w14:paraId="7BBCB600" w14:textId="4B80CCF9" w:rsidR="004847D5" w:rsidRPr="008645A6" w:rsidRDefault="004847D5" w:rsidP="004847D5">
            <w:pPr>
              <w:pStyle w:val="TableText"/>
            </w:pPr>
            <w:r w:rsidRPr="007848BA">
              <w:t>Pt3.1.2: Clay pan</w:t>
            </w:r>
          </w:p>
        </w:tc>
        <w:tc>
          <w:tcPr>
            <w:tcW w:w="534" w:type="pct"/>
            <w:tcBorders>
              <w:bottom w:val="nil"/>
            </w:tcBorders>
            <w:shd w:val="clear" w:color="auto" w:fill="D0EAFF" w:themeFill="accent2" w:themeFillTint="1A"/>
            <w:noWrap/>
            <w:hideMark/>
          </w:tcPr>
          <w:p w14:paraId="119F1D15" w14:textId="012CE494" w:rsidR="004847D5" w:rsidRPr="008645A6" w:rsidRDefault="004847D5" w:rsidP="004847D5">
            <w:pPr>
              <w:pStyle w:val="TableTextRight"/>
            </w:pPr>
            <w:r w:rsidRPr="007848BA">
              <w:t>10,850</w:t>
            </w:r>
          </w:p>
        </w:tc>
        <w:tc>
          <w:tcPr>
            <w:tcW w:w="519" w:type="pct"/>
            <w:tcBorders>
              <w:bottom w:val="nil"/>
            </w:tcBorders>
            <w:shd w:val="clear" w:color="auto" w:fill="D0EAFF" w:themeFill="accent2" w:themeFillTint="1A"/>
            <w:noWrap/>
            <w:hideMark/>
          </w:tcPr>
          <w:p w14:paraId="202B6481" w14:textId="5116D90F" w:rsidR="004847D5" w:rsidRPr="008645A6" w:rsidRDefault="004847D5" w:rsidP="004847D5">
            <w:pPr>
              <w:pStyle w:val="TableTextRight"/>
            </w:pPr>
            <w:r w:rsidRPr="007848BA">
              <w:t>1,260</w:t>
            </w:r>
          </w:p>
        </w:tc>
        <w:tc>
          <w:tcPr>
            <w:tcW w:w="424" w:type="pct"/>
            <w:tcBorders>
              <w:bottom w:val="nil"/>
            </w:tcBorders>
            <w:shd w:val="clear" w:color="auto" w:fill="D0EAFF" w:themeFill="accent2" w:themeFillTint="1A"/>
            <w:noWrap/>
            <w:hideMark/>
          </w:tcPr>
          <w:p w14:paraId="3BBB7358" w14:textId="1C93787D" w:rsidR="004847D5" w:rsidRPr="008645A6" w:rsidRDefault="004847D5" w:rsidP="004847D5">
            <w:pPr>
              <w:pStyle w:val="TableTextRight"/>
            </w:pPr>
            <w:r w:rsidRPr="007848BA">
              <w:t>12</w:t>
            </w:r>
          </w:p>
        </w:tc>
        <w:tc>
          <w:tcPr>
            <w:tcW w:w="559" w:type="pct"/>
            <w:tcBorders>
              <w:bottom w:val="nil"/>
            </w:tcBorders>
            <w:shd w:val="clear" w:color="auto" w:fill="D0EAFF" w:themeFill="accent2" w:themeFillTint="1A"/>
            <w:noWrap/>
            <w:hideMark/>
          </w:tcPr>
          <w:p w14:paraId="2144BF94" w14:textId="65CDB097" w:rsidR="004847D5" w:rsidRPr="008645A6" w:rsidRDefault="004847D5" w:rsidP="004847D5">
            <w:pPr>
              <w:pStyle w:val="TableTextRight"/>
              <w:ind w:right="227"/>
            </w:pPr>
            <w:r w:rsidRPr="00046D66">
              <w:t>1.0</w:t>
            </w:r>
          </w:p>
        </w:tc>
      </w:tr>
      <w:tr w:rsidR="004847D5" w:rsidRPr="008645A6" w14:paraId="653AF737" w14:textId="77777777" w:rsidTr="005B6715">
        <w:tc>
          <w:tcPr>
            <w:tcW w:w="1067" w:type="pct"/>
            <w:tcBorders>
              <w:bottom w:val="nil"/>
            </w:tcBorders>
            <w:shd w:val="clear" w:color="auto" w:fill="D0EAFF" w:themeFill="accent2" w:themeFillTint="1A"/>
            <w:noWrap/>
            <w:hideMark/>
          </w:tcPr>
          <w:p w14:paraId="3C5E7C7B" w14:textId="50C37FE2" w:rsidR="004847D5" w:rsidRPr="008645A6" w:rsidRDefault="004847D5" w:rsidP="004847D5">
            <w:pPr>
              <w:pStyle w:val="TableText"/>
            </w:pPr>
            <w:r w:rsidRPr="003A0705">
              <w:t>Central Murray</w:t>
            </w:r>
            <w:r w:rsidRPr="003A0705">
              <w:rPr>
                <w:rFonts w:cs="Calibri"/>
              </w:rPr>
              <w:t>†</w:t>
            </w:r>
          </w:p>
        </w:tc>
        <w:tc>
          <w:tcPr>
            <w:tcW w:w="1897" w:type="pct"/>
            <w:tcBorders>
              <w:bottom w:val="nil"/>
            </w:tcBorders>
            <w:shd w:val="clear" w:color="auto" w:fill="D0EAFF" w:themeFill="accent2" w:themeFillTint="1A"/>
            <w:noWrap/>
            <w:hideMark/>
          </w:tcPr>
          <w:p w14:paraId="0FDA5533" w14:textId="6F132CD3" w:rsidR="004847D5" w:rsidRPr="008645A6" w:rsidRDefault="004847D5" w:rsidP="004847D5">
            <w:pPr>
              <w:pStyle w:val="TableText"/>
            </w:pPr>
            <w:r w:rsidRPr="007848BA">
              <w:t>Pp2.4.2: Permanent forb marsh</w:t>
            </w:r>
          </w:p>
        </w:tc>
        <w:tc>
          <w:tcPr>
            <w:tcW w:w="534" w:type="pct"/>
            <w:tcBorders>
              <w:bottom w:val="nil"/>
            </w:tcBorders>
            <w:shd w:val="clear" w:color="auto" w:fill="D0EAFF" w:themeFill="accent2" w:themeFillTint="1A"/>
            <w:noWrap/>
            <w:hideMark/>
          </w:tcPr>
          <w:p w14:paraId="46034930" w14:textId="492A4EDB" w:rsidR="004847D5" w:rsidRPr="008645A6" w:rsidRDefault="004847D5" w:rsidP="004847D5">
            <w:pPr>
              <w:pStyle w:val="TableTextRight"/>
            </w:pPr>
            <w:r w:rsidRPr="007848BA">
              <w:t>136</w:t>
            </w:r>
          </w:p>
        </w:tc>
        <w:tc>
          <w:tcPr>
            <w:tcW w:w="519" w:type="pct"/>
            <w:tcBorders>
              <w:bottom w:val="nil"/>
            </w:tcBorders>
            <w:shd w:val="clear" w:color="auto" w:fill="D0EAFF" w:themeFill="accent2" w:themeFillTint="1A"/>
            <w:noWrap/>
            <w:hideMark/>
          </w:tcPr>
          <w:p w14:paraId="071B911B" w14:textId="24D675B7" w:rsidR="004847D5" w:rsidRPr="008645A6" w:rsidRDefault="004847D5" w:rsidP="004847D5">
            <w:pPr>
              <w:pStyle w:val="TableTextRight"/>
            </w:pPr>
            <w:r w:rsidRPr="007848BA">
              <w:t>117</w:t>
            </w:r>
          </w:p>
        </w:tc>
        <w:tc>
          <w:tcPr>
            <w:tcW w:w="424" w:type="pct"/>
            <w:tcBorders>
              <w:bottom w:val="nil"/>
            </w:tcBorders>
            <w:shd w:val="clear" w:color="auto" w:fill="D0EAFF" w:themeFill="accent2" w:themeFillTint="1A"/>
            <w:noWrap/>
            <w:hideMark/>
          </w:tcPr>
          <w:p w14:paraId="479A640B" w14:textId="7D6037CA" w:rsidR="004847D5" w:rsidRPr="008645A6" w:rsidRDefault="004847D5" w:rsidP="004847D5">
            <w:pPr>
              <w:pStyle w:val="TableTextRight"/>
            </w:pPr>
            <w:r w:rsidRPr="007848BA">
              <w:t>6</w:t>
            </w:r>
          </w:p>
        </w:tc>
        <w:tc>
          <w:tcPr>
            <w:tcW w:w="559" w:type="pct"/>
            <w:tcBorders>
              <w:bottom w:val="nil"/>
            </w:tcBorders>
            <w:shd w:val="clear" w:color="auto" w:fill="D0EAFF" w:themeFill="accent2" w:themeFillTint="1A"/>
            <w:noWrap/>
            <w:hideMark/>
          </w:tcPr>
          <w:p w14:paraId="08FCCC6C" w14:textId="5A5B7DDC" w:rsidR="004847D5" w:rsidRPr="008645A6" w:rsidRDefault="004847D5" w:rsidP="004847D5">
            <w:pPr>
              <w:pStyle w:val="TableTextRight"/>
              <w:ind w:right="227"/>
            </w:pPr>
            <w:r w:rsidRPr="00046D66">
              <w:t>5.1</w:t>
            </w:r>
          </w:p>
        </w:tc>
      </w:tr>
      <w:tr w:rsidR="004847D5" w:rsidRPr="008645A6" w14:paraId="0B41B01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single" w:sz="4" w:space="0" w:color="FFFFFF" w:themeColor="background1"/>
            </w:tcBorders>
            <w:shd w:val="clear" w:color="auto" w:fill="D0EAFF" w:themeFill="accent2" w:themeFillTint="1A"/>
            <w:noWrap/>
            <w:hideMark/>
          </w:tcPr>
          <w:p w14:paraId="222AEAB9" w14:textId="6ABA5407" w:rsidR="004847D5" w:rsidRPr="008645A6" w:rsidRDefault="004847D5" w:rsidP="004847D5">
            <w:pPr>
              <w:pStyle w:val="TableText"/>
            </w:pPr>
            <w:r w:rsidRPr="003A0705">
              <w:t>Central Murray</w:t>
            </w:r>
            <w:r w:rsidRPr="003A0705">
              <w:rPr>
                <w:rFonts w:cs="Calibri"/>
              </w:rPr>
              <w:t>†</w:t>
            </w:r>
          </w:p>
        </w:tc>
        <w:tc>
          <w:tcPr>
            <w:tcW w:w="1897" w:type="pct"/>
            <w:tcBorders>
              <w:bottom w:val="single" w:sz="4" w:space="0" w:color="FFFFFF" w:themeColor="background1"/>
            </w:tcBorders>
            <w:shd w:val="clear" w:color="auto" w:fill="D0EAFF" w:themeFill="accent2" w:themeFillTint="1A"/>
            <w:noWrap/>
            <w:hideMark/>
          </w:tcPr>
          <w:p w14:paraId="637B8AB4" w14:textId="57417902" w:rsidR="004847D5" w:rsidRPr="008645A6" w:rsidRDefault="004847D5" w:rsidP="004847D5">
            <w:pPr>
              <w:pStyle w:val="TableText"/>
            </w:pPr>
            <w:r w:rsidRPr="007848BA">
              <w:t>Pp2.3.2: Permanent grass marsh</w:t>
            </w:r>
          </w:p>
        </w:tc>
        <w:tc>
          <w:tcPr>
            <w:tcW w:w="534" w:type="pct"/>
            <w:tcBorders>
              <w:bottom w:val="single" w:sz="4" w:space="0" w:color="FFFFFF" w:themeColor="background1"/>
            </w:tcBorders>
            <w:shd w:val="clear" w:color="auto" w:fill="D0EAFF" w:themeFill="accent2" w:themeFillTint="1A"/>
            <w:noWrap/>
            <w:hideMark/>
          </w:tcPr>
          <w:p w14:paraId="158510E2" w14:textId="03025313" w:rsidR="004847D5" w:rsidRPr="008645A6" w:rsidRDefault="004847D5" w:rsidP="004847D5">
            <w:pPr>
              <w:pStyle w:val="TableTextRight"/>
            </w:pPr>
            <w:r w:rsidRPr="007848BA">
              <w:t>75</w:t>
            </w:r>
          </w:p>
        </w:tc>
        <w:tc>
          <w:tcPr>
            <w:tcW w:w="519" w:type="pct"/>
            <w:tcBorders>
              <w:bottom w:val="single" w:sz="4" w:space="0" w:color="FFFFFF" w:themeColor="background1"/>
            </w:tcBorders>
            <w:shd w:val="clear" w:color="auto" w:fill="D0EAFF" w:themeFill="accent2" w:themeFillTint="1A"/>
            <w:noWrap/>
            <w:hideMark/>
          </w:tcPr>
          <w:p w14:paraId="2CE55A63" w14:textId="404A1A69" w:rsidR="004847D5" w:rsidRPr="008645A6" w:rsidRDefault="004847D5" w:rsidP="004847D5">
            <w:pPr>
              <w:pStyle w:val="TableTextRight"/>
            </w:pPr>
            <w:r w:rsidRPr="007848BA">
              <w:t>75</w:t>
            </w:r>
          </w:p>
        </w:tc>
        <w:tc>
          <w:tcPr>
            <w:tcW w:w="424" w:type="pct"/>
            <w:tcBorders>
              <w:bottom w:val="single" w:sz="4" w:space="0" w:color="FFFFFF" w:themeColor="background1"/>
            </w:tcBorders>
            <w:shd w:val="clear" w:color="auto" w:fill="D0EAFF" w:themeFill="accent2" w:themeFillTint="1A"/>
            <w:noWrap/>
            <w:hideMark/>
          </w:tcPr>
          <w:p w14:paraId="75C948DA" w14:textId="4A20CC8A" w:rsidR="004847D5" w:rsidRPr="008645A6" w:rsidRDefault="004847D5" w:rsidP="004847D5">
            <w:pPr>
              <w:pStyle w:val="TableTextRight"/>
            </w:pPr>
            <w:r w:rsidRPr="007848BA">
              <w:t>2</w:t>
            </w:r>
          </w:p>
        </w:tc>
        <w:tc>
          <w:tcPr>
            <w:tcW w:w="559" w:type="pct"/>
            <w:tcBorders>
              <w:bottom w:val="single" w:sz="4" w:space="0" w:color="FFFFFF" w:themeColor="background1"/>
            </w:tcBorders>
            <w:shd w:val="clear" w:color="auto" w:fill="D0EAFF" w:themeFill="accent2" w:themeFillTint="1A"/>
            <w:noWrap/>
            <w:hideMark/>
          </w:tcPr>
          <w:p w14:paraId="45FCB893" w14:textId="0C65694D" w:rsidR="004847D5" w:rsidRPr="008645A6" w:rsidRDefault="004847D5" w:rsidP="004847D5">
            <w:pPr>
              <w:pStyle w:val="TableTextRight"/>
              <w:ind w:right="227"/>
            </w:pPr>
            <w:r w:rsidRPr="00046D66">
              <w:t>2.7</w:t>
            </w:r>
          </w:p>
        </w:tc>
      </w:tr>
      <w:tr w:rsidR="009055DA" w:rsidRPr="008645A6" w14:paraId="3361B17E" w14:textId="77777777" w:rsidTr="005B6715">
        <w:tc>
          <w:tcPr>
            <w:tcW w:w="1067" w:type="pct"/>
            <w:tcBorders>
              <w:top w:val="single" w:sz="4" w:space="0" w:color="FFFFFF" w:themeColor="background1"/>
            </w:tcBorders>
            <w:noWrap/>
            <w:hideMark/>
          </w:tcPr>
          <w:p w14:paraId="014DAA4E" w14:textId="59797441" w:rsidR="009055DA" w:rsidRPr="008645A6" w:rsidRDefault="009055DA" w:rsidP="009055DA">
            <w:pPr>
              <w:pStyle w:val="TableText"/>
            </w:pPr>
            <w:r w:rsidRPr="007848BA">
              <w:t>Central Murray</w:t>
            </w:r>
          </w:p>
        </w:tc>
        <w:tc>
          <w:tcPr>
            <w:tcW w:w="1897" w:type="pct"/>
            <w:tcBorders>
              <w:top w:val="single" w:sz="4" w:space="0" w:color="FFFFFF" w:themeColor="background1"/>
            </w:tcBorders>
            <w:noWrap/>
            <w:hideMark/>
          </w:tcPr>
          <w:p w14:paraId="1B8B1D1F" w14:textId="472CBB3D" w:rsidR="009055DA" w:rsidRPr="008645A6" w:rsidRDefault="009055DA" w:rsidP="009055DA">
            <w:pPr>
              <w:pStyle w:val="TableText"/>
            </w:pPr>
            <w:r w:rsidRPr="007848BA">
              <w:t>Pt1.7.2: Temporary lignum swamp</w:t>
            </w:r>
          </w:p>
        </w:tc>
        <w:tc>
          <w:tcPr>
            <w:tcW w:w="534" w:type="pct"/>
            <w:tcBorders>
              <w:top w:val="single" w:sz="4" w:space="0" w:color="FFFFFF" w:themeColor="background1"/>
            </w:tcBorders>
            <w:noWrap/>
            <w:hideMark/>
          </w:tcPr>
          <w:p w14:paraId="42E8FD3D" w14:textId="239862EA" w:rsidR="009055DA" w:rsidRPr="008645A6" w:rsidRDefault="009055DA" w:rsidP="009055DA">
            <w:pPr>
              <w:pStyle w:val="TableTextRight"/>
            </w:pPr>
            <w:r w:rsidRPr="007848BA">
              <w:t>1,576</w:t>
            </w:r>
          </w:p>
        </w:tc>
        <w:tc>
          <w:tcPr>
            <w:tcW w:w="519" w:type="pct"/>
            <w:tcBorders>
              <w:top w:val="single" w:sz="4" w:space="0" w:color="FFFFFF" w:themeColor="background1"/>
            </w:tcBorders>
            <w:noWrap/>
            <w:hideMark/>
          </w:tcPr>
          <w:p w14:paraId="7F47DD5E" w14:textId="26AFA8C5" w:rsidR="009055DA" w:rsidRPr="008645A6" w:rsidRDefault="009055DA" w:rsidP="009055DA">
            <w:pPr>
              <w:pStyle w:val="TableTextRight"/>
            </w:pPr>
            <w:r w:rsidRPr="007848BA">
              <w:t>492</w:t>
            </w:r>
          </w:p>
        </w:tc>
        <w:tc>
          <w:tcPr>
            <w:tcW w:w="424" w:type="pct"/>
            <w:tcBorders>
              <w:top w:val="single" w:sz="4" w:space="0" w:color="FFFFFF" w:themeColor="background1"/>
            </w:tcBorders>
            <w:noWrap/>
            <w:hideMark/>
          </w:tcPr>
          <w:p w14:paraId="03045D55" w14:textId="25860C65"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597D34DC" w14:textId="7FB3E0B2" w:rsidR="009055DA" w:rsidRPr="008645A6" w:rsidRDefault="009055DA" w:rsidP="009055DA">
            <w:pPr>
              <w:pStyle w:val="TableTextRight"/>
              <w:ind w:right="227"/>
            </w:pPr>
            <w:r w:rsidRPr="00046D66">
              <w:t>0</w:t>
            </w:r>
          </w:p>
        </w:tc>
      </w:tr>
      <w:tr w:rsidR="009055DA" w:rsidRPr="008645A6" w14:paraId="3933C40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20DA0F8" w14:textId="7708FA46" w:rsidR="009055DA" w:rsidRPr="008645A6" w:rsidRDefault="009055DA" w:rsidP="009055DA">
            <w:pPr>
              <w:pStyle w:val="TableText"/>
            </w:pPr>
            <w:r w:rsidRPr="007848BA">
              <w:t>Central Murray</w:t>
            </w:r>
          </w:p>
        </w:tc>
        <w:tc>
          <w:tcPr>
            <w:tcW w:w="1897" w:type="pct"/>
            <w:noWrap/>
            <w:hideMark/>
          </w:tcPr>
          <w:p w14:paraId="0FE54DE5" w14:textId="08EB8D6E" w:rsidR="009055DA" w:rsidRPr="008645A6" w:rsidRDefault="009055DA" w:rsidP="009055DA">
            <w:pPr>
              <w:pStyle w:val="TableText"/>
            </w:pPr>
            <w:r w:rsidRPr="007848BA">
              <w:t>Psp4: Permanent saline wetland</w:t>
            </w:r>
          </w:p>
        </w:tc>
        <w:tc>
          <w:tcPr>
            <w:tcW w:w="534" w:type="pct"/>
            <w:noWrap/>
            <w:hideMark/>
          </w:tcPr>
          <w:p w14:paraId="6AEA1125" w14:textId="66F8689F" w:rsidR="009055DA" w:rsidRPr="008645A6" w:rsidRDefault="009055DA" w:rsidP="009055DA">
            <w:pPr>
              <w:pStyle w:val="TableTextRight"/>
            </w:pPr>
            <w:r w:rsidRPr="007848BA">
              <w:t>642</w:t>
            </w:r>
          </w:p>
        </w:tc>
        <w:tc>
          <w:tcPr>
            <w:tcW w:w="519" w:type="pct"/>
            <w:noWrap/>
            <w:hideMark/>
          </w:tcPr>
          <w:p w14:paraId="30A0B92B" w14:textId="427A1E23" w:rsidR="009055DA" w:rsidRPr="008645A6" w:rsidRDefault="009055DA" w:rsidP="009055DA">
            <w:pPr>
              <w:pStyle w:val="TableTextRight"/>
            </w:pPr>
            <w:r w:rsidRPr="007848BA">
              <w:t>321</w:t>
            </w:r>
          </w:p>
        </w:tc>
        <w:tc>
          <w:tcPr>
            <w:tcW w:w="424" w:type="pct"/>
            <w:noWrap/>
            <w:hideMark/>
          </w:tcPr>
          <w:p w14:paraId="20EC82DC" w14:textId="5E65E713" w:rsidR="009055DA" w:rsidRPr="008645A6" w:rsidRDefault="009055DA" w:rsidP="009055DA">
            <w:pPr>
              <w:pStyle w:val="TableTextRight"/>
            </w:pPr>
            <w:r w:rsidRPr="007848BA">
              <w:t>0</w:t>
            </w:r>
          </w:p>
        </w:tc>
        <w:tc>
          <w:tcPr>
            <w:tcW w:w="559" w:type="pct"/>
            <w:noWrap/>
            <w:hideMark/>
          </w:tcPr>
          <w:p w14:paraId="2C64FC67" w14:textId="0AB399C8" w:rsidR="009055DA" w:rsidRPr="008645A6" w:rsidRDefault="009055DA" w:rsidP="009055DA">
            <w:pPr>
              <w:pStyle w:val="TableTextRight"/>
              <w:ind w:right="227"/>
            </w:pPr>
            <w:r w:rsidRPr="00046D66">
              <w:t>0</w:t>
            </w:r>
          </w:p>
        </w:tc>
      </w:tr>
      <w:tr w:rsidR="009055DA" w:rsidRPr="008645A6" w14:paraId="4CEAAD81" w14:textId="77777777" w:rsidTr="005B6715">
        <w:tc>
          <w:tcPr>
            <w:tcW w:w="1067" w:type="pct"/>
            <w:noWrap/>
            <w:hideMark/>
          </w:tcPr>
          <w:p w14:paraId="11F3F466" w14:textId="24A8C61F" w:rsidR="009055DA" w:rsidRPr="008645A6" w:rsidRDefault="009055DA" w:rsidP="009055DA">
            <w:pPr>
              <w:pStyle w:val="TableText"/>
            </w:pPr>
            <w:r w:rsidRPr="007848BA">
              <w:t>Central Murray</w:t>
            </w:r>
          </w:p>
        </w:tc>
        <w:tc>
          <w:tcPr>
            <w:tcW w:w="1897" w:type="pct"/>
            <w:noWrap/>
            <w:hideMark/>
          </w:tcPr>
          <w:p w14:paraId="56F394D7" w14:textId="241D0575" w:rsidR="009055DA" w:rsidRPr="008645A6" w:rsidRDefault="009055DA" w:rsidP="009055DA">
            <w:pPr>
              <w:pStyle w:val="TableText"/>
            </w:pPr>
            <w:r w:rsidRPr="007848BA">
              <w:t>Lsp1.1: Permanent saline lake</w:t>
            </w:r>
          </w:p>
        </w:tc>
        <w:tc>
          <w:tcPr>
            <w:tcW w:w="534" w:type="pct"/>
            <w:noWrap/>
            <w:hideMark/>
          </w:tcPr>
          <w:p w14:paraId="59A1E740" w14:textId="7885DB85" w:rsidR="009055DA" w:rsidRPr="008645A6" w:rsidRDefault="009055DA" w:rsidP="009055DA">
            <w:pPr>
              <w:pStyle w:val="TableTextRight"/>
            </w:pPr>
            <w:r w:rsidRPr="007848BA">
              <w:t>462</w:t>
            </w:r>
          </w:p>
        </w:tc>
        <w:tc>
          <w:tcPr>
            <w:tcW w:w="519" w:type="pct"/>
            <w:noWrap/>
            <w:hideMark/>
          </w:tcPr>
          <w:p w14:paraId="333178B6" w14:textId="30503ECB" w:rsidR="009055DA" w:rsidRPr="008645A6" w:rsidRDefault="009055DA" w:rsidP="009055DA">
            <w:pPr>
              <w:pStyle w:val="TableTextRight"/>
            </w:pPr>
            <w:r w:rsidRPr="007848BA">
              <w:t>251</w:t>
            </w:r>
          </w:p>
        </w:tc>
        <w:tc>
          <w:tcPr>
            <w:tcW w:w="424" w:type="pct"/>
            <w:noWrap/>
            <w:hideMark/>
          </w:tcPr>
          <w:p w14:paraId="0BF0BEA1" w14:textId="505F5F06" w:rsidR="009055DA" w:rsidRPr="008645A6" w:rsidRDefault="009055DA" w:rsidP="009055DA">
            <w:pPr>
              <w:pStyle w:val="TableTextRight"/>
            </w:pPr>
            <w:r w:rsidRPr="007848BA">
              <w:t>0</w:t>
            </w:r>
          </w:p>
        </w:tc>
        <w:tc>
          <w:tcPr>
            <w:tcW w:w="559" w:type="pct"/>
            <w:noWrap/>
            <w:hideMark/>
          </w:tcPr>
          <w:p w14:paraId="2DCDD82B" w14:textId="730FFE2C" w:rsidR="009055DA" w:rsidRPr="008645A6" w:rsidRDefault="009055DA" w:rsidP="009055DA">
            <w:pPr>
              <w:pStyle w:val="TableTextRight"/>
              <w:ind w:right="227"/>
            </w:pPr>
            <w:r w:rsidRPr="00046D66">
              <w:t>0</w:t>
            </w:r>
          </w:p>
        </w:tc>
      </w:tr>
      <w:tr w:rsidR="009055DA" w:rsidRPr="008645A6" w14:paraId="56DF05E5"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20F1D6E" w14:textId="6583A942" w:rsidR="009055DA" w:rsidRPr="008645A6" w:rsidRDefault="009055DA" w:rsidP="009055DA">
            <w:pPr>
              <w:pStyle w:val="TableText"/>
            </w:pPr>
            <w:r w:rsidRPr="007848BA">
              <w:t>Central Murray</w:t>
            </w:r>
          </w:p>
        </w:tc>
        <w:tc>
          <w:tcPr>
            <w:tcW w:w="1897" w:type="pct"/>
            <w:noWrap/>
            <w:hideMark/>
          </w:tcPr>
          <w:p w14:paraId="78E8F08E" w14:textId="547B9CBF" w:rsidR="009055DA" w:rsidRPr="008645A6" w:rsidRDefault="009055DA" w:rsidP="009055DA">
            <w:pPr>
              <w:pStyle w:val="TableText"/>
            </w:pPr>
            <w:r w:rsidRPr="007848BA">
              <w:t>Pt1.8.2: Temporary shrub swamp</w:t>
            </w:r>
          </w:p>
        </w:tc>
        <w:tc>
          <w:tcPr>
            <w:tcW w:w="534" w:type="pct"/>
            <w:noWrap/>
            <w:hideMark/>
          </w:tcPr>
          <w:p w14:paraId="1B61717F" w14:textId="2060C530" w:rsidR="009055DA" w:rsidRPr="008645A6" w:rsidRDefault="009055DA" w:rsidP="009055DA">
            <w:pPr>
              <w:pStyle w:val="TableTextRight"/>
            </w:pPr>
            <w:r w:rsidRPr="007848BA">
              <w:t>584</w:t>
            </w:r>
          </w:p>
        </w:tc>
        <w:tc>
          <w:tcPr>
            <w:tcW w:w="519" w:type="pct"/>
            <w:noWrap/>
            <w:hideMark/>
          </w:tcPr>
          <w:p w14:paraId="044BDCFF" w14:textId="3F7F0EBB" w:rsidR="009055DA" w:rsidRPr="008645A6" w:rsidRDefault="009055DA" w:rsidP="009055DA">
            <w:pPr>
              <w:pStyle w:val="TableTextRight"/>
            </w:pPr>
            <w:r w:rsidRPr="007848BA">
              <w:t>62</w:t>
            </w:r>
          </w:p>
        </w:tc>
        <w:tc>
          <w:tcPr>
            <w:tcW w:w="424" w:type="pct"/>
            <w:noWrap/>
            <w:hideMark/>
          </w:tcPr>
          <w:p w14:paraId="6D69DD87" w14:textId="21D41A05" w:rsidR="009055DA" w:rsidRPr="008645A6" w:rsidRDefault="009055DA" w:rsidP="009055DA">
            <w:pPr>
              <w:pStyle w:val="TableTextRight"/>
            </w:pPr>
            <w:r w:rsidRPr="007848BA">
              <w:t>0</w:t>
            </w:r>
          </w:p>
        </w:tc>
        <w:tc>
          <w:tcPr>
            <w:tcW w:w="559" w:type="pct"/>
            <w:noWrap/>
            <w:hideMark/>
          </w:tcPr>
          <w:p w14:paraId="11647B68" w14:textId="7D55FD1E" w:rsidR="009055DA" w:rsidRPr="008645A6" w:rsidRDefault="009055DA" w:rsidP="009055DA">
            <w:pPr>
              <w:pStyle w:val="TableTextRight"/>
              <w:ind w:right="227"/>
            </w:pPr>
            <w:r w:rsidRPr="00046D66">
              <w:t>0</w:t>
            </w:r>
          </w:p>
        </w:tc>
      </w:tr>
      <w:tr w:rsidR="009055DA" w:rsidRPr="008645A6" w14:paraId="58FBD8E6" w14:textId="77777777" w:rsidTr="005B6715">
        <w:tc>
          <w:tcPr>
            <w:tcW w:w="1067" w:type="pct"/>
            <w:noWrap/>
            <w:hideMark/>
          </w:tcPr>
          <w:p w14:paraId="44F1F61C" w14:textId="25357D39" w:rsidR="009055DA" w:rsidRPr="008645A6" w:rsidRDefault="009055DA" w:rsidP="009055DA">
            <w:pPr>
              <w:pStyle w:val="TableText"/>
            </w:pPr>
            <w:r w:rsidRPr="007848BA">
              <w:t>Central Murray</w:t>
            </w:r>
          </w:p>
        </w:tc>
        <w:tc>
          <w:tcPr>
            <w:tcW w:w="1897" w:type="pct"/>
            <w:noWrap/>
            <w:hideMark/>
          </w:tcPr>
          <w:p w14:paraId="117B7ACC" w14:textId="105BA6D8" w:rsidR="009055DA" w:rsidRPr="008645A6" w:rsidRDefault="009055DA" w:rsidP="009055DA">
            <w:pPr>
              <w:pStyle w:val="TableText"/>
            </w:pPr>
            <w:r w:rsidRPr="007848BA">
              <w:t>Pp2.2.2: Permanent sedge/grass/forb marsh</w:t>
            </w:r>
          </w:p>
        </w:tc>
        <w:tc>
          <w:tcPr>
            <w:tcW w:w="534" w:type="pct"/>
            <w:noWrap/>
            <w:hideMark/>
          </w:tcPr>
          <w:p w14:paraId="4922A9CB" w14:textId="07F568F1" w:rsidR="009055DA" w:rsidRPr="008645A6" w:rsidRDefault="009055DA" w:rsidP="009055DA">
            <w:pPr>
              <w:pStyle w:val="TableTextRight"/>
            </w:pPr>
            <w:r w:rsidRPr="007848BA">
              <w:t>37</w:t>
            </w:r>
          </w:p>
        </w:tc>
        <w:tc>
          <w:tcPr>
            <w:tcW w:w="519" w:type="pct"/>
            <w:noWrap/>
            <w:hideMark/>
          </w:tcPr>
          <w:p w14:paraId="51D8A7BD" w14:textId="403813DD" w:rsidR="009055DA" w:rsidRPr="008645A6" w:rsidRDefault="009055DA" w:rsidP="009055DA">
            <w:pPr>
              <w:pStyle w:val="TableTextRight"/>
            </w:pPr>
            <w:r w:rsidRPr="007848BA">
              <w:t>34</w:t>
            </w:r>
          </w:p>
        </w:tc>
        <w:tc>
          <w:tcPr>
            <w:tcW w:w="424" w:type="pct"/>
            <w:noWrap/>
            <w:hideMark/>
          </w:tcPr>
          <w:p w14:paraId="7FA7D313" w14:textId="49EAFF98" w:rsidR="009055DA" w:rsidRPr="008645A6" w:rsidRDefault="009055DA" w:rsidP="009055DA">
            <w:pPr>
              <w:pStyle w:val="TableTextRight"/>
            </w:pPr>
            <w:r w:rsidRPr="007848BA">
              <w:t>0</w:t>
            </w:r>
          </w:p>
        </w:tc>
        <w:tc>
          <w:tcPr>
            <w:tcW w:w="559" w:type="pct"/>
            <w:noWrap/>
            <w:hideMark/>
          </w:tcPr>
          <w:p w14:paraId="645982CD" w14:textId="2D484529" w:rsidR="009055DA" w:rsidRPr="008645A6" w:rsidRDefault="009055DA" w:rsidP="009055DA">
            <w:pPr>
              <w:pStyle w:val="TableTextRight"/>
              <w:ind w:right="227"/>
            </w:pPr>
            <w:r w:rsidRPr="00046D66">
              <w:t>0</w:t>
            </w:r>
          </w:p>
        </w:tc>
      </w:tr>
      <w:tr w:rsidR="009055DA" w:rsidRPr="008645A6" w14:paraId="14EE1B0D"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0BCD502" w14:textId="5220C645" w:rsidR="009055DA" w:rsidRPr="008645A6" w:rsidRDefault="009055DA" w:rsidP="009055DA">
            <w:pPr>
              <w:pStyle w:val="TableText"/>
            </w:pPr>
            <w:r w:rsidRPr="007848BA">
              <w:t>Central Murray</w:t>
            </w:r>
          </w:p>
        </w:tc>
        <w:tc>
          <w:tcPr>
            <w:tcW w:w="1897" w:type="pct"/>
            <w:noWrap/>
            <w:hideMark/>
          </w:tcPr>
          <w:p w14:paraId="77448551" w14:textId="4DC1E3A4" w:rsidR="009055DA" w:rsidRPr="008645A6" w:rsidRDefault="009055DA" w:rsidP="009055DA">
            <w:pPr>
              <w:pStyle w:val="TableText"/>
            </w:pPr>
            <w:r w:rsidRPr="007848BA">
              <w:t>Pst2.2: Temporary salt marsh</w:t>
            </w:r>
          </w:p>
        </w:tc>
        <w:tc>
          <w:tcPr>
            <w:tcW w:w="534" w:type="pct"/>
            <w:noWrap/>
            <w:hideMark/>
          </w:tcPr>
          <w:p w14:paraId="1ABB5B3B" w14:textId="1384FC41" w:rsidR="009055DA" w:rsidRPr="008645A6" w:rsidRDefault="009055DA" w:rsidP="009055DA">
            <w:pPr>
              <w:pStyle w:val="TableTextRight"/>
            </w:pPr>
            <w:r w:rsidRPr="007848BA">
              <w:t>2,123</w:t>
            </w:r>
          </w:p>
        </w:tc>
        <w:tc>
          <w:tcPr>
            <w:tcW w:w="519" w:type="pct"/>
            <w:noWrap/>
            <w:hideMark/>
          </w:tcPr>
          <w:p w14:paraId="20A7A201" w14:textId="4E9B1432" w:rsidR="009055DA" w:rsidRPr="008645A6" w:rsidRDefault="009055DA" w:rsidP="009055DA">
            <w:pPr>
              <w:pStyle w:val="TableTextRight"/>
            </w:pPr>
            <w:r w:rsidRPr="007848BA">
              <w:t>0</w:t>
            </w:r>
          </w:p>
        </w:tc>
        <w:tc>
          <w:tcPr>
            <w:tcW w:w="424" w:type="pct"/>
            <w:noWrap/>
            <w:hideMark/>
          </w:tcPr>
          <w:p w14:paraId="59FEC359" w14:textId="1A240BB9" w:rsidR="009055DA" w:rsidRPr="008645A6" w:rsidRDefault="009055DA" w:rsidP="009055DA">
            <w:pPr>
              <w:pStyle w:val="TableTextRight"/>
            </w:pPr>
            <w:r w:rsidRPr="007848BA">
              <w:t>0</w:t>
            </w:r>
          </w:p>
        </w:tc>
        <w:tc>
          <w:tcPr>
            <w:tcW w:w="559" w:type="pct"/>
            <w:noWrap/>
            <w:hideMark/>
          </w:tcPr>
          <w:p w14:paraId="1D991602" w14:textId="25729C7B" w:rsidR="009055DA" w:rsidRPr="008645A6" w:rsidRDefault="009055DA" w:rsidP="009055DA">
            <w:pPr>
              <w:pStyle w:val="TableTextRight"/>
              <w:ind w:right="227"/>
            </w:pPr>
            <w:r w:rsidRPr="00046D66">
              <w:t>0</w:t>
            </w:r>
          </w:p>
        </w:tc>
      </w:tr>
      <w:tr w:rsidR="009055DA" w:rsidRPr="008645A6" w14:paraId="56C77345" w14:textId="77777777" w:rsidTr="005B6715">
        <w:tc>
          <w:tcPr>
            <w:tcW w:w="1067" w:type="pct"/>
            <w:noWrap/>
            <w:hideMark/>
          </w:tcPr>
          <w:p w14:paraId="0D9090C7" w14:textId="2DFE4058" w:rsidR="009055DA" w:rsidRPr="008645A6" w:rsidRDefault="009055DA" w:rsidP="009055DA">
            <w:pPr>
              <w:pStyle w:val="TableText"/>
            </w:pPr>
            <w:r w:rsidRPr="007848BA">
              <w:t>Central Murray</w:t>
            </w:r>
          </w:p>
        </w:tc>
        <w:tc>
          <w:tcPr>
            <w:tcW w:w="1897" w:type="pct"/>
            <w:noWrap/>
            <w:hideMark/>
          </w:tcPr>
          <w:p w14:paraId="7E0EC79B" w14:textId="5F2E4608" w:rsidR="009055DA" w:rsidRPr="008645A6" w:rsidRDefault="009055DA" w:rsidP="009055DA">
            <w:pPr>
              <w:pStyle w:val="TableText"/>
            </w:pPr>
            <w:r w:rsidRPr="007848BA">
              <w:t>Pst4: Temporary saline wetland</w:t>
            </w:r>
          </w:p>
        </w:tc>
        <w:tc>
          <w:tcPr>
            <w:tcW w:w="534" w:type="pct"/>
            <w:noWrap/>
            <w:hideMark/>
          </w:tcPr>
          <w:p w14:paraId="180C70AF" w14:textId="241A428B" w:rsidR="009055DA" w:rsidRPr="008645A6" w:rsidRDefault="009055DA" w:rsidP="009055DA">
            <w:pPr>
              <w:pStyle w:val="TableTextRight"/>
            </w:pPr>
            <w:r w:rsidRPr="007848BA">
              <w:t>2,099</w:t>
            </w:r>
          </w:p>
        </w:tc>
        <w:tc>
          <w:tcPr>
            <w:tcW w:w="519" w:type="pct"/>
            <w:noWrap/>
            <w:hideMark/>
          </w:tcPr>
          <w:p w14:paraId="304BA84A" w14:textId="6CF81A24" w:rsidR="009055DA" w:rsidRPr="008645A6" w:rsidRDefault="009055DA" w:rsidP="009055DA">
            <w:pPr>
              <w:pStyle w:val="TableTextRight"/>
            </w:pPr>
            <w:r w:rsidRPr="007848BA">
              <w:t>0</w:t>
            </w:r>
          </w:p>
        </w:tc>
        <w:tc>
          <w:tcPr>
            <w:tcW w:w="424" w:type="pct"/>
            <w:noWrap/>
            <w:hideMark/>
          </w:tcPr>
          <w:p w14:paraId="6183F9FE" w14:textId="4789E788" w:rsidR="009055DA" w:rsidRPr="008645A6" w:rsidRDefault="009055DA" w:rsidP="009055DA">
            <w:pPr>
              <w:pStyle w:val="TableTextRight"/>
            </w:pPr>
            <w:r w:rsidRPr="007848BA">
              <w:t>0</w:t>
            </w:r>
          </w:p>
        </w:tc>
        <w:tc>
          <w:tcPr>
            <w:tcW w:w="559" w:type="pct"/>
            <w:noWrap/>
            <w:hideMark/>
          </w:tcPr>
          <w:p w14:paraId="1F1A80AF" w14:textId="7FBE8839" w:rsidR="009055DA" w:rsidRPr="008645A6" w:rsidRDefault="009055DA" w:rsidP="009055DA">
            <w:pPr>
              <w:pStyle w:val="TableTextRight"/>
              <w:ind w:right="227"/>
            </w:pPr>
            <w:r w:rsidRPr="00046D66">
              <w:t>0</w:t>
            </w:r>
          </w:p>
        </w:tc>
      </w:tr>
      <w:tr w:rsidR="009055DA" w:rsidRPr="008645A6" w14:paraId="7488331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3C9DF2A9" w14:textId="7A7DB534" w:rsidR="009055DA" w:rsidRPr="008645A6" w:rsidRDefault="009055DA" w:rsidP="009055DA">
            <w:pPr>
              <w:pStyle w:val="TableText"/>
            </w:pPr>
            <w:r w:rsidRPr="007848BA">
              <w:t>Central Murray</w:t>
            </w:r>
          </w:p>
        </w:tc>
        <w:tc>
          <w:tcPr>
            <w:tcW w:w="1897" w:type="pct"/>
            <w:noWrap/>
            <w:hideMark/>
          </w:tcPr>
          <w:p w14:paraId="12731A02" w14:textId="0FBAD388" w:rsidR="009055DA" w:rsidRPr="008645A6" w:rsidRDefault="009055DA" w:rsidP="009055DA">
            <w:pPr>
              <w:pStyle w:val="TableText"/>
            </w:pPr>
            <w:r w:rsidRPr="007848BA">
              <w:t>Lst1.1: Temporary saline lake</w:t>
            </w:r>
          </w:p>
        </w:tc>
        <w:tc>
          <w:tcPr>
            <w:tcW w:w="534" w:type="pct"/>
            <w:noWrap/>
            <w:hideMark/>
          </w:tcPr>
          <w:p w14:paraId="64B985AF" w14:textId="16DA99A9" w:rsidR="009055DA" w:rsidRPr="008645A6" w:rsidRDefault="009055DA" w:rsidP="009055DA">
            <w:pPr>
              <w:pStyle w:val="TableTextRight"/>
            </w:pPr>
            <w:r w:rsidRPr="007848BA">
              <w:t>1,286</w:t>
            </w:r>
          </w:p>
        </w:tc>
        <w:tc>
          <w:tcPr>
            <w:tcW w:w="519" w:type="pct"/>
            <w:noWrap/>
            <w:hideMark/>
          </w:tcPr>
          <w:p w14:paraId="3C4A64F0" w14:textId="19626136" w:rsidR="009055DA" w:rsidRPr="008645A6" w:rsidRDefault="009055DA" w:rsidP="009055DA">
            <w:pPr>
              <w:pStyle w:val="TableTextRight"/>
            </w:pPr>
            <w:r w:rsidRPr="007848BA">
              <w:t>0</w:t>
            </w:r>
          </w:p>
        </w:tc>
        <w:tc>
          <w:tcPr>
            <w:tcW w:w="424" w:type="pct"/>
            <w:noWrap/>
            <w:hideMark/>
          </w:tcPr>
          <w:p w14:paraId="0D0F2747" w14:textId="7841DF60" w:rsidR="009055DA" w:rsidRPr="008645A6" w:rsidRDefault="009055DA" w:rsidP="009055DA">
            <w:pPr>
              <w:pStyle w:val="TableTextRight"/>
            </w:pPr>
            <w:r w:rsidRPr="007848BA">
              <w:t>0</w:t>
            </w:r>
          </w:p>
        </w:tc>
        <w:tc>
          <w:tcPr>
            <w:tcW w:w="559" w:type="pct"/>
            <w:noWrap/>
            <w:hideMark/>
          </w:tcPr>
          <w:p w14:paraId="19628B56" w14:textId="125D5388" w:rsidR="009055DA" w:rsidRPr="008645A6" w:rsidRDefault="009055DA" w:rsidP="009055DA">
            <w:pPr>
              <w:pStyle w:val="TableTextRight"/>
              <w:ind w:right="227"/>
            </w:pPr>
            <w:r w:rsidRPr="00046D66">
              <w:t>0</w:t>
            </w:r>
          </w:p>
        </w:tc>
      </w:tr>
      <w:tr w:rsidR="009055DA" w:rsidRPr="008645A6" w14:paraId="44EB79CA" w14:textId="77777777" w:rsidTr="005B6715">
        <w:tc>
          <w:tcPr>
            <w:tcW w:w="1067" w:type="pct"/>
            <w:noWrap/>
            <w:hideMark/>
          </w:tcPr>
          <w:p w14:paraId="281CD2D2" w14:textId="29C83891" w:rsidR="009055DA" w:rsidRPr="008645A6" w:rsidRDefault="009055DA" w:rsidP="009055DA">
            <w:pPr>
              <w:pStyle w:val="TableText"/>
            </w:pPr>
            <w:r w:rsidRPr="007848BA">
              <w:t>Central Murray</w:t>
            </w:r>
          </w:p>
        </w:tc>
        <w:tc>
          <w:tcPr>
            <w:tcW w:w="1897" w:type="pct"/>
            <w:noWrap/>
            <w:hideMark/>
          </w:tcPr>
          <w:p w14:paraId="74D097A1" w14:textId="7C0FA558" w:rsidR="009055DA" w:rsidRPr="008645A6" w:rsidRDefault="009055DA" w:rsidP="009055DA">
            <w:pPr>
              <w:pStyle w:val="TableText"/>
            </w:pPr>
            <w:r w:rsidRPr="007848BA">
              <w:t>Pst3.2: Salt pan or salt flat</w:t>
            </w:r>
          </w:p>
        </w:tc>
        <w:tc>
          <w:tcPr>
            <w:tcW w:w="534" w:type="pct"/>
            <w:noWrap/>
            <w:hideMark/>
          </w:tcPr>
          <w:p w14:paraId="0155F76D" w14:textId="64AB6AE5" w:rsidR="009055DA" w:rsidRPr="008645A6" w:rsidRDefault="009055DA" w:rsidP="009055DA">
            <w:pPr>
              <w:pStyle w:val="TableTextRight"/>
            </w:pPr>
            <w:r w:rsidRPr="007848BA">
              <w:t>732</w:t>
            </w:r>
          </w:p>
        </w:tc>
        <w:tc>
          <w:tcPr>
            <w:tcW w:w="519" w:type="pct"/>
            <w:noWrap/>
            <w:hideMark/>
          </w:tcPr>
          <w:p w14:paraId="5A01AE7E" w14:textId="2C2DFDC4" w:rsidR="009055DA" w:rsidRPr="008645A6" w:rsidRDefault="009055DA" w:rsidP="009055DA">
            <w:pPr>
              <w:pStyle w:val="TableTextRight"/>
            </w:pPr>
            <w:r w:rsidRPr="007848BA">
              <w:t>0</w:t>
            </w:r>
          </w:p>
        </w:tc>
        <w:tc>
          <w:tcPr>
            <w:tcW w:w="424" w:type="pct"/>
            <w:noWrap/>
            <w:hideMark/>
          </w:tcPr>
          <w:p w14:paraId="0D9003D3" w14:textId="223BEEA4" w:rsidR="009055DA" w:rsidRPr="008645A6" w:rsidRDefault="009055DA" w:rsidP="009055DA">
            <w:pPr>
              <w:pStyle w:val="TableTextRight"/>
            </w:pPr>
            <w:r w:rsidRPr="007848BA">
              <w:t>0</w:t>
            </w:r>
          </w:p>
        </w:tc>
        <w:tc>
          <w:tcPr>
            <w:tcW w:w="559" w:type="pct"/>
            <w:noWrap/>
            <w:hideMark/>
          </w:tcPr>
          <w:p w14:paraId="68EF71BE" w14:textId="1EE03175" w:rsidR="009055DA" w:rsidRPr="008645A6" w:rsidRDefault="009055DA" w:rsidP="009055DA">
            <w:pPr>
              <w:pStyle w:val="TableTextRight"/>
              <w:ind w:right="227"/>
            </w:pPr>
            <w:r w:rsidRPr="00046D66">
              <w:t>0</w:t>
            </w:r>
          </w:p>
        </w:tc>
      </w:tr>
      <w:tr w:rsidR="009055DA" w:rsidRPr="008645A6" w14:paraId="6A83F4ED"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noWrap/>
            <w:hideMark/>
          </w:tcPr>
          <w:p w14:paraId="18AC0637" w14:textId="6202624A" w:rsidR="009055DA" w:rsidRPr="008645A6" w:rsidRDefault="009055DA" w:rsidP="009055DA">
            <w:pPr>
              <w:pStyle w:val="TableText"/>
            </w:pPr>
            <w:r w:rsidRPr="007848BA">
              <w:t>Central Murray</w:t>
            </w:r>
          </w:p>
        </w:tc>
        <w:tc>
          <w:tcPr>
            <w:tcW w:w="1897" w:type="pct"/>
            <w:tcBorders>
              <w:bottom w:val="nil"/>
            </w:tcBorders>
            <w:noWrap/>
            <w:hideMark/>
          </w:tcPr>
          <w:p w14:paraId="1A771891" w14:textId="599334C0" w:rsidR="009055DA" w:rsidRPr="008645A6" w:rsidRDefault="009055DA" w:rsidP="009055DA">
            <w:pPr>
              <w:pStyle w:val="TableText"/>
            </w:pPr>
            <w:r w:rsidRPr="007848BA">
              <w:t>Pst1.1: Temporary saline swamp</w:t>
            </w:r>
          </w:p>
        </w:tc>
        <w:tc>
          <w:tcPr>
            <w:tcW w:w="534" w:type="pct"/>
            <w:tcBorders>
              <w:bottom w:val="nil"/>
            </w:tcBorders>
            <w:noWrap/>
            <w:hideMark/>
          </w:tcPr>
          <w:p w14:paraId="65F62912" w14:textId="76F07136" w:rsidR="009055DA" w:rsidRPr="008645A6" w:rsidRDefault="009055DA" w:rsidP="009055DA">
            <w:pPr>
              <w:pStyle w:val="TableTextRight"/>
            </w:pPr>
            <w:r w:rsidRPr="007848BA">
              <w:t>38</w:t>
            </w:r>
          </w:p>
        </w:tc>
        <w:tc>
          <w:tcPr>
            <w:tcW w:w="519" w:type="pct"/>
            <w:tcBorders>
              <w:bottom w:val="nil"/>
            </w:tcBorders>
            <w:noWrap/>
            <w:hideMark/>
          </w:tcPr>
          <w:p w14:paraId="2F9292CC" w14:textId="474A6B7C" w:rsidR="009055DA" w:rsidRPr="008645A6" w:rsidRDefault="009055DA" w:rsidP="009055DA">
            <w:pPr>
              <w:pStyle w:val="TableTextRight"/>
            </w:pPr>
            <w:r w:rsidRPr="007848BA">
              <w:t>0</w:t>
            </w:r>
          </w:p>
        </w:tc>
        <w:tc>
          <w:tcPr>
            <w:tcW w:w="424" w:type="pct"/>
            <w:tcBorders>
              <w:bottom w:val="nil"/>
            </w:tcBorders>
            <w:noWrap/>
            <w:hideMark/>
          </w:tcPr>
          <w:p w14:paraId="25166E3C" w14:textId="6151E3F8" w:rsidR="009055DA" w:rsidRPr="008645A6" w:rsidRDefault="009055DA" w:rsidP="009055DA">
            <w:pPr>
              <w:pStyle w:val="TableTextRight"/>
            </w:pPr>
            <w:r w:rsidRPr="007848BA">
              <w:t>0</w:t>
            </w:r>
          </w:p>
        </w:tc>
        <w:tc>
          <w:tcPr>
            <w:tcW w:w="559" w:type="pct"/>
            <w:tcBorders>
              <w:bottom w:val="nil"/>
            </w:tcBorders>
            <w:noWrap/>
            <w:hideMark/>
          </w:tcPr>
          <w:p w14:paraId="688FAA45" w14:textId="42B33BE6" w:rsidR="009055DA" w:rsidRPr="008645A6" w:rsidRDefault="009055DA" w:rsidP="009055DA">
            <w:pPr>
              <w:pStyle w:val="TableTextRight"/>
              <w:ind w:right="227"/>
            </w:pPr>
            <w:r w:rsidRPr="00046D66">
              <w:t>0</w:t>
            </w:r>
          </w:p>
        </w:tc>
      </w:tr>
      <w:tr w:rsidR="009055DA" w:rsidRPr="008645A6" w14:paraId="31EFA304" w14:textId="77777777" w:rsidTr="005B6715">
        <w:tc>
          <w:tcPr>
            <w:tcW w:w="1067" w:type="pct"/>
            <w:tcBorders>
              <w:bottom w:val="nil"/>
            </w:tcBorders>
            <w:shd w:val="clear" w:color="auto" w:fill="D0EAFF" w:themeFill="accent2" w:themeFillTint="1A"/>
            <w:noWrap/>
            <w:hideMark/>
          </w:tcPr>
          <w:p w14:paraId="63581C76" w14:textId="13589392" w:rsidR="009055DA" w:rsidRPr="008645A6" w:rsidRDefault="009055DA" w:rsidP="009055DA">
            <w:pPr>
              <w:pStyle w:val="TableText"/>
            </w:pPr>
            <w:r w:rsidRPr="007848BA">
              <w:t>Condamine Balonne</w:t>
            </w:r>
            <w:r w:rsidR="004847D5">
              <w:rPr>
                <w:rFonts w:cs="Calibri"/>
              </w:rPr>
              <w:t>†</w:t>
            </w:r>
          </w:p>
        </w:tc>
        <w:tc>
          <w:tcPr>
            <w:tcW w:w="1897" w:type="pct"/>
            <w:tcBorders>
              <w:bottom w:val="nil"/>
            </w:tcBorders>
            <w:shd w:val="clear" w:color="auto" w:fill="D0EAFF" w:themeFill="accent2" w:themeFillTint="1A"/>
            <w:noWrap/>
            <w:hideMark/>
          </w:tcPr>
          <w:p w14:paraId="4648B814" w14:textId="456FAB34" w:rsidR="009055DA" w:rsidRPr="008645A6" w:rsidRDefault="009055DA" w:rsidP="009055DA">
            <w:pPr>
              <w:pStyle w:val="TableText"/>
            </w:pPr>
            <w:r w:rsidRPr="007848BA">
              <w:t>Lp1.1: Permanent lake</w:t>
            </w:r>
          </w:p>
        </w:tc>
        <w:tc>
          <w:tcPr>
            <w:tcW w:w="534" w:type="pct"/>
            <w:tcBorders>
              <w:bottom w:val="nil"/>
            </w:tcBorders>
            <w:shd w:val="clear" w:color="auto" w:fill="D0EAFF" w:themeFill="accent2" w:themeFillTint="1A"/>
            <w:noWrap/>
            <w:hideMark/>
          </w:tcPr>
          <w:p w14:paraId="6ECAAF9B" w14:textId="0B2C42C9" w:rsidR="009055DA" w:rsidRPr="008645A6" w:rsidRDefault="009055DA" w:rsidP="009055DA">
            <w:pPr>
              <w:pStyle w:val="TableTextRight"/>
            </w:pPr>
            <w:r w:rsidRPr="007848BA">
              <w:t>6,498</w:t>
            </w:r>
          </w:p>
        </w:tc>
        <w:tc>
          <w:tcPr>
            <w:tcW w:w="519" w:type="pct"/>
            <w:tcBorders>
              <w:bottom w:val="nil"/>
            </w:tcBorders>
            <w:shd w:val="clear" w:color="auto" w:fill="D0EAFF" w:themeFill="accent2" w:themeFillTint="1A"/>
            <w:noWrap/>
            <w:hideMark/>
          </w:tcPr>
          <w:p w14:paraId="70BFAD10" w14:textId="03DE46A0" w:rsidR="009055DA" w:rsidRPr="008645A6" w:rsidRDefault="009055DA" w:rsidP="009055DA">
            <w:pPr>
              <w:pStyle w:val="TableTextRight"/>
            </w:pPr>
            <w:r w:rsidRPr="007848BA">
              <w:t>5,670</w:t>
            </w:r>
          </w:p>
        </w:tc>
        <w:tc>
          <w:tcPr>
            <w:tcW w:w="424" w:type="pct"/>
            <w:tcBorders>
              <w:bottom w:val="nil"/>
            </w:tcBorders>
            <w:shd w:val="clear" w:color="auto" w:fill="D0EAFF" w:themeFill="accent2" w:themeFillTint="1A"/>
            <w:noWrap/>
            <w:hideMark/>
          </w:tcPr>
          <w:p w14:paraId="045F446A" w14:textId="4612B7B9" w:rsidR="009055DA" w:rsidRPr="008645A6" w:rsidRDefault="009055DA" w:rsidP="009055DA">
            <w:pPr>
              <w:pStyle w:val="TableTextRight"/>
            </w:pPr>
            <w:r w:rsidRPr="007848BA">
              <w:t>5,238</w:t>
            </w:r>
          </w:p>
        </w:tc>
        <w:tc>
          <w:tcPr>
            <w:tcW w:w="559" w:type="pct"/>
            <w:tcBorders>
              <w:bottom w:val="nil"/>
            </w:tcBorders>
            <w:shd w:val="clear" w:color="auto" w:fill="D0EAFF" w:themeFill="accent2" w:themeFillTint="1A"/>
            <w:noWrap/>
            <w:hideMark/>
          </w:tcPr>
          <w:p w14:paraId="55D044E3" w14:textId="38A04898" w:rsidR="009055DA" w:rsidRPr="008645A6" w:rsidRDefault="009055DA" w:rsidP="009055DA">
            <w:pPr>
              <w:pStyle w:val="TableTextRight"/>
              <w:ind w:right="227"/>
            </w:pPr>
            <w:r w:rsidRPr="00046D66">
              <w:t>92.4</w:t>
            </w:r>
          </w:p>
        </w:tc>
      </w:tr>
      <w:tr w:rsidR="009055DA" w:rsidRPr="008645A6" w14:paraId="6864E1A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514D8F2B" w14:textId="78591F6E" w:rsidR="009055DA" w:rsidRPr="008645A6" w:rsidRDefault="009055DA" w:rsidP="009055DA">
            <w:pPr>
              <w:pStyle w:val="TableText"/>
            </w:pPr>
            <w:r w:rsidRPr="007848BA">
              <w:t>Condamine Balonne</w:t>
            </w:r>
            <w:r w:rsidR="004847D5">
              <w:rPr>
                <w:rFonts w:cs="Calibri"/>
              </w:rPr>
              <w:t>†</w:t>
            </w:r>
          </w:p>
        </w:tc>
        <w:tc>
          <w:tcPr>
            <w:tcW w:w="1897" w:type="pct"/>
            <w:tcBorders>
              <w:bottom w:val="nil"/>
            </w:tcBorders>
            <w:shd w:val="clear" w:color="auto" w:fill="D0EAFF" w:themeFill="accent2" w:themeFillTint="1A"/>
            <w:noWrap/>
            <w:hideMark/>
          </w:tcPr>
          <w:p w14:paraId="277A3FBC" w14:textId="1907787E" w:rsidR="009055DA" w:rsidRPr="008645A6" w:rsidRDefault="009055DA" w:rsidP="009055DA">
            <w:pPr>
              <w:pStyle w:val="TableText"/>
            </w:pPr>
            <w:r w:rsidRPr="007848BA">
              <w:t>Pp4.2: Permanent wetland</w:t>
            </w:r>
          </w:p>
        </w:tc>
        <w:tc>
          <w:tcPr>
            <w:tcW w:w="534" w:type="pct"/>
            <w:tcBorders>
              <w:bottom w:val="nil"/>
            </w:tcBorders>
            <w:shd w:val="clear" w:color="auto" w:fill="D0EAFF" w:themeFill="accent2" w:themeFillTint="1A"/>
            <w:noWrap/>
            <w:hideMark/>
          </w:tcPr>
          <w:p w14:paraId="17EBE458" w14:textId="5B2DBEE0" w:rsidR="009055DA" w:rsidRPr="008645A6" w:rsidRDefault="009055DA" w:rsidP="009055DA">
            <w:pPr>
              <w:pStyle w:val="TableTextRight"/>
            </w:pPr>
            <w:r w:rsidRPr="007848BA">
              <w:t>3,763</w:t>
            </w:r>
          </w:p>
        </w:tc>
        <w:tc>
          <w:tcPr>
            <w:tcW w:w="519" w:type="pct"/>
            <w:tcBorders>
              <w:bottom w:val="nil"/>
            </w:tcBorders>
            <w:shd w:val="clear" w:color="auto" w:fill="D0EAFF" w:themeFill="accent2" w:themeFillTint="1A"/>
            <w:noWrap/>
            <w:hideMark/>
          </w:tcPr>
          <w:p w14:paraId="4FA3BDAA" w14:textId="7C4F04CC" w:rsidR="009055DA" w:rsidRPr="008645A6" w:rsidRDefault="009055DA" w:rsidP="009055DA">
            <w:pPr>
              <w:pStyle w:val="TableTextRight"/>
            </w:pPr>
            <w:r w:rsidRPr="007848BA">
              <w:t>1,614</w:t>
            </w:r>
          </w:p>
        </w:tc>
        <w:tc>
          <w:tcPr>
            <w:tcW w:w="424" w:type="pct"/>
            <w:tcBorders>
              <w:bottom w:val="nil"/>
            </w:tcBorders>
            <w:shd w:val="clear" w:color="auto" w:fill="D0EAFF" w:themeFill="accent2" w:themeFillTint="1A"/>
            <w:noWrap/>
            <w:hideMark/>
          </w:tcPr>
          <w:p w14:paraId="57AFF75A" w14:textId="5C2FAD0C" w:rsidR="009055DA" w:rsidRPr="008645A6" w:rsidRDefault="009055DA" w:rsidP="009055DA">
            <w:pPr>
              <w:pStyle w:val="TableTextRight"/>
            </w:pPr>
            <w:r w:rsidRPr="007848BA">
              <w:t>445</w:t>
            </w:r>
          </w:p>
        </w:tc>
        <w:tc>
          <w:tcPr>
            <w:tcW w:w="559" w:type="pct"/>
            <w:tcBorders>
              <w:bottom w:val="nil"/>
            </w:tcBorders>
            <w:shd w:val="clear" w:color="auto" w:fill="D0EAFF" w:themeFill="accent2" w:themeFillTint="1A"/>
            <w:noWrap/>
            <w:hideMark/>
          </w:tcPr>
          <w:p w14:paraId="14B1144F" w14:textId="452347E5" w:rsidR="009055DA" w:rsidRPr="008645A6" w:rsidRDefault="009055DA" w:rsidP="009055DA">
            <w:pPr>
              <w:pStyle w:val="TableTextRight"/>
              <w:ind w:right="227"/>
            </w:pPr>
            <w:r w:rsidRPr="00046D66">
              <w:t>27.6</w:t>
            </w:r>
          </w:p>
        </w:tc>
      </w:tr>
      <w:tr w:rsidR="009055DA" w:rsidRPr="008645A6" w14:paraId="0928D955" w14:textId="77777777" w:rsidTr="005B6715">
        <w:tc>
          <w:tcPr>
            <w:tcW w:w="1067" w:type="pct"/>
            <w:tcBorders>
              <w:bottom w:val="nil"/>
            </w:tcBorders>
            <w:shd w:val="clear" w:color="auto" w:fill="D0EAFF" w:themeFill="accent2" w:themeFillTint="1A"/>
            <w:noWrap/>
            <w:hideMark/>
          </w:tcPr>
          <w:p w14:paraId="0131C466" w14:textId="2558847F" w:rsidR="009055DA" w:rsidRPr="008645A6" w:rsidRDefault="009055DA" w:rsidP="009055DA">
            <w:pPr>
              <w:pStyle w:val="TableText"/>
            </w:pPr>
            <w:r w:rsidRPr="007848BA">
              <w:t>Condamine Balonne</w:t>
            </w:r>
            <w:r w:rsidR="004847D5">
              <w:rPr>
                <w:rFonts w:cs="Calibri"/>
              </w:rPr>
              <w:t>†</w:t>
            </w:r>
          </w:p>
        </w:tc>
        <w:tc>
          <w:tcPr>
            <w:tcW w:w="1897" w:type="pct"/>
            <w:tcBorders>
              <w:bottom w:val="nil"/>
            </w:tcBorders>
            <w:shd w:val="clear" w:color="auto" w:fill="D0EAFF" w:themeFill="accent2" w:themeFillTint="1A"/>
            <w:noWrap/>
            <w:hideMark/>
          </w:tcPr>
          <w:p w14:paraId="6D4832C7" w14:textId="53A3B5CB" w:rsidR="009055DA" w:rsidRPr="008645A6" w:rsidRDefault="009055DA" w:rsidP="009055DA">
            <w:pPr>
              <w:pStyle w:val="TableText"/>
            </w:pPr>
            <w:r w:rsidRPr="007848BA">
              <w:t>Pt2.1.2: Temporary tall emergent marsh</w:t>
            </w:r>
          </w:p>
        </w:tc>
        <w:tc>
          <w:tcPr>
            <w:tcW w:w="534" w:type="pct"/>
            <w:tcBorders>
              <w:bottom w:val="nil"/>
            </w:tcBorders>
            <w:shd w:val="clear" w:color="auto" w:fill="D0EAFF" w:themeFill="accent2" w:themeFillTint="1A"/>
            <w:noWrap/>
            <w:hideMark/>
          </w:tcPr>
          <w:p w14:paraId="05D0DF34" w14:textId="7D5F8AD4" w:rsidR="009055DA" w:rsidRPr="008645A6" w:rsidRDefault="009055DA" w:rsidP="009055DA">
            <w:pPr>
              <w:pStyle w:val="TableTextRight"/>
            </w:pPr>
            <w:r w:rsidRPr="007848BA">
              <w:t>38,343</w:t>
            </w:r>
          </w:p>
        </w:tc>
        <w:tc>
          <w:tcPr>
            <w:tcW w:w="519" w:type="pct"/>
            <w:tcBorders>
              <w:bottom w:val="nil"/>
            </w:tcBorders>
            <w:shd w:val="clear" w:color="auto" w:fill="D0EAFF" w:themeFill="accent2" w:themeFillTint="1A"/>
            <w:noWrap/>
            <w:hideMark/>
          </w:tcPr>
          <w:p w14:paraId="390F83EA" w14:textId="0C9936D2" w:rsidR="009055DA" w:rsidRPr="008645A6" w:rsidRDefault="009055DA" w:rsidP="009055DA">
            <w:pPr>
              <w:pStyle w:val="TableTextRight"/>
            </w:pPr>
            <w:r w:rsidRPr="007848BA">
              <w:t>34,048</w:t>
            </w:r>
          </w:p>
        </w:tc>
        <w:tc>
          <w:tcPr>
            <w:tcW w:w="424" w:type="pct"/>
            <w:tcBorders>
              <w:bottom w:val="nil"/>
            </w:tcBorders>
            <w:shd w:val="clear" w:color="auto" w:fill="D0EAFF" w:themeFill="accent2" w:themeFillTint="1A"/>
            <w:noWrap/>
            <w:hideMark/>
          </w:tcPr>
          <w:p w14:paraId="2344806D" w14:textId="55004785" w:rsidR="009055DA" w:rsidRPr="008645A6" w:rsidRDefault="009055DA" w:rsidP="009055DA">
            <w:pPr>
              <w:pStyle w:val="TableTextRight"/>
            </w:pPr>
            <w:r w:rsidRPr="007848BA">
              <w:t>51</w:t>
            </w:r>
          </w:p>
        </w:tc>
        <w:tc>
          <w:tcPr>
            <w:tcW w:w="559" w:type="pct"/>
            <w:tcBorders>
              <w:bottom w:val="nil"/>
            </w:tcBorders>
            <w:shd w:val="clear" w:color="auto" w:fill="D0EAFF" w:themeFill="accent2" w:themeFillTint="1A"/>
            <w:noWrap/>
            <w:hideMark/>
          </w:tcPr>
          <w:p w14:paraId="15FF95F7" w14:textId="49AD5732" w:rsidR="009055DA" w:rsidRPr="008645A6" w:rsidRDefault="009055DA" w:rsidP="009055DA">
            <w:pPr>
              <w:pStyle w:val="TableTextRight"/>
              <w:ind w:right="227"/>
            </w:pPr>
            <w:r w:rsidRPr="00046D66">
              <w:t>0.1</w:t>
            </w:r>
          </w:p>
        </w:tc>
      </w:tr>
      <w:tr w:rsidR="009055DA" w:rsidRPr="008645A6" w14:paraId="35B9B6E1"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7F2658FB" w14:textId="12688518" w:rsidR="009055DA" w:rsidRPr="008645A6" w:rsidRDefault="009055DA" w:rsidP="009055DA">
            <w:pPr>
              <w:pStyle w:val="TableText"/>
            </w:pPr>
            <w:r w:rsidRPr="007848BA">
              <w:t>Condamine Balonne</w:t>
            </w:r>
            <w:r w:rsidR="004847D5">
              <w:rPr>
                <w:rFonts w:cs="Calibri"/>
              </w:rPr>
              <w:t>†</w:t>
            </w:r>
          </w:p>
        </w:tc>
        <w:tc>
          <w:tcPr>
            <w:tcW w:w="1897" w:type="pct"/>
            <w:tcBorders>
              <w:bottom w:val="nil"/>
            </w:tcBorders>
            <w:shd w:val="clear" w:color="auto" w:fill="D0EAFF" w:themeFill="accent2" w:themeFillTint="1A"/>
            <w:noWrap/>
            <w:hideMark/>
          </w:tcPr>
          <w:p w14:paraId="7D30A3D8" w14:textId="48343399" w:rsidR="009055DA" w:rsidRPr="008645A6" w:rsidRDefault="009055DA" w:rsidP="009055DA">
            <w:pPr>
              <w:pStyle w:val="TableText"/>
            </w:pPr>
            <w:r w:rsidRPr="007848BA">
              <w:t>Pst2.2: Temporary salt marsh</w:t>
            </w:r>
          </w:p>
        </w:tc>
        <w:tc>
          <w:tcPr>
            <w:tcW w:w="534" w:type="pct"/>
            <w:tcBorders>
              <w:bottom w:val="nil"/>
            </w:tcBorders>
            <w:shd w:val="clear" w:color="auto" w:fill="D0EAFF" w:themeFill="accent2" w:themeFillTint="1A"/>
            <w:noWrap/>
            <w:hideMark/>
          </w:tcPr>
          <w:p w14:paraId="4E0A8FAD" w14:textId="0C272F7B" w:rsidR="009055DA" w:rsidRPr="008645A6" w:rsidRDefault="009055DA" w:rsidP="009055DA">
            <w:pPr>
              <w:pStyle w:val="TableTextRight"/>
            </w:pPr>
            <w:r w:rsidRPr="007848BA">
              <w:t>986</w:t>
            </w:r>
          </w:p>
        </w:tc>
        <w:tc>
          <w:tcPr>
            <w:tcW w:w="519" w:type="pct"/>
            <w:tcBorders>
              <w:bottom w:val="nil"/>
            </w:tcBorders>
            <w:shd w:val="clear" w:color="auto" w:fill="D0EAFF" w:themeFill="accent2" w:themeFillTint="1A"/>
            <w:noWrap/>
            <w:hideMark/>
          </w:tcPr>
          <w:p w14:paraId="0636C395" w14:textId="202F9D30" w:rsidR="009055DA" w:rsidRPr="008645A6" w:rsidRDefault="009055DA" w:rsidP="009055DA">
            <w:pPr>
              <w:pStyle w:val="TableTextRight"/>
            </w:pPr>
            <w:r w:rsidRPr="007848BA">
              <w:t>3</w:t>
            </w:r>
          </w:p>
        </w:tc>
        <w:tc>
          <w:tcPr>
            <w:tcW w:w="424" w:type="pct"/>
            <w:tcBorders>
              <w:bottom w:val="nil"/>
            </w:tcBorders>
            <w:shd w:val="clear" w:color="auto" w:fill="D0EAFF" w:themeFill="accent2" w:themeFillTint="1A"/>
            <w:noWrap/>
            <w:hideMark/>
          </w:tcPr>
          <w:p w14:paraId="7DF9D589" w14:textId="74FA36C3" w:rsidR="009055DA" w:rsidRPr="008645A6" w:rsidRDefault="009055DA" w:rsidP="009055DA">
            <w:pPr>
              <w:pStyle w:val="TableTextRight"/>
            </w:pPr>
            <w:r w:rsidRPr="007848BA">
              <w:t>3</w:t>
            </w:r>
          </w:p>
        </w:tc>
        <w:tc>
          <w:tcPr>
            <w:tcW w:w="559" w:type="pct"/>
            <w:tcBorders>
              <w:bottom w:val="nil"/>
            </w:tcBorders>
            <w:shd w:val="clear" w:color="auto" w:fill="D0EAFF" w:themeFill="accent2" w:themeFillTint="1A"/>
            <w:noWrap/>
            <w:hideMark/>
          </w:tcPr>
          <w:p w14:paraId="7481E1A0" w14:textId="34EE9B58" w:rsidR="009055DA" w:rsidRPr="008645A6" w:rsidRDefault="009055DA" w:rsidP="009055DA">
            <w:pPr>
              <w:pStyle w:val="TableTextRight"/>
              <w:ind w:right="227"/>
            </w:pPr>
            <w:r w:rsidRPr="00046D66">
              <w:t>100.0</w:t>
            </w:r>
          </w:p>
        </w:tc>
      </w:tr>
      <w:tr w:rsidR="009055DA" w:rsidRPr="008645A6" w14:paraId="6BC2261D" w14:textId="77777777" w:rsidTr="005B6715">
        <w:tc>
          <w:tcPr>
            <w:tcW w:w="1067" w:type="pct"/>
            <w:tcBorders>
              <w:bottom w:val="single" w:sz="4" w:space="0" w:color="FFFFFF" w:themeColor="background1"/>
            </w:tcBorders>
            <w:shd w:val="clear" w:color="auto" w:fill="D0EAFF" w:themeFill="accent2" w:themeFillTint="1A"/>
            <w:noWrap/>
            <w:hideMark/>
          </w:tcPr>
          <w:p w14:paraId="30A9A40A" w14:textId="56B6650B" w:rsidR="009055DA" w:rsidRPr="008645A6" w:rsidRDefault="009055DA" w:rsidP="009055DA">
            <w:pPr>
              <w:pStyle w:val="TableText"/>
            </w:pPr>
            <w:r w:rsidRPr="007848BA">
              <w:t>Condamine Balonne</w:t>
            </w:r>
            <w:r w:rsidR="004847D5">
              <w:rPr>
                <w:rFonts w:cs="Calibri"/>
              </w:rPr>
              <w:t>†</w:t>
            </w:r>
          </w:p>
        </w:tc>
        <w:tc>
          <w:tcPr>
            <w:tcW w:w="1897" w:type="pct"/>
            <w:tcBorders>
              <w:bottom w:val="single" w:sz="4" w:space="0" w:color="FFFFFF" w:themeColor="background1"/>
            </w:tcBorders>
            <w:shd w:val="clear" w:color="auto" w:fill="D0EAFF" w:themeFill="accent2" w:themeFillTint="1A"/>
            <w:noWrap/>
            <w:hideMark/>
          </w:tcPr>
          <w:p w14:paraId="7706E65A" w14:textId="4F946A0C" w:rsidR="009055DA" w:rsidRPr="008645A6" w:rsidRDefault="009055DA" w:rsidP="009055DA">
            <w:pPr>
              <w:pStyle w:val="TableText"/>
            </w:pPr>
            <w:r w:rsidRPr="007848BA">
              <w:t>Pt2.2.2: Temporary sedge/grass/forb marsh</w:t>
            </w:r>
          </w:p>
        </w:tc>
        <w:tc>
          <w:tcPr>
            <w:tcW w:w="534" w:type="pct"/>
            <w:tcBorders>
              <w:bottom w:val="single" w:sz="4" w:space="0" w:color="FFFFFF" w:themeColor="background1"/>
            </w:tcBorders>
            <w:shd w:val="clear" w:color="auto" w:fill="D0EAFF" w:themeFill="accent2" w:themeFillTint="1A"/>
            <w:noWrap/>
            <w:hideMark/>
          </w:tcPr>
          <w:p w14:paraId="5EBFF8EA" w14:textId="41946A06" w:rsidR="009055DA" w:rsidRPr="008645A6" w:rsidRDefault="009055DA" w:rsidP="009055DA">
            <w:pPr>
              <w:pStyle w:val="TableTextRight"/>
            </w:pPr>
            <w:r w:rsidRPr="007848BA">
              <w:t>8,417</w:t>
            </w:r>
          </w:p>
        </w:tc>
        <w:tc>
          <w:tcPr>
            <w:tcW w:w="519" w:type="pct"/>
            <w:tcBorders>
              <w:bottom w:val="single" w:sz="4" w:space="0" w:color="FFFFFF" w:themeColor="background1"/>
            </w:tcBorders>
            <w:shd w:val="clear" w:color="auto" w:fill="D0EAFF" w:themeFill="accent2" w:themeFillTint="1A"/>
            <w:noWrap/>
            <w:hideMark/>
          </w:tcPr>
          <w:p w14:paraId="05BD0A58" w14:textId="20A8BC3B" w:rsidR="009055DA" w:rsidRPr="008645A6" w:rsidRDefault="009055DA" w:rsidP="009055DA">
            <w:pPr>
              <w:pStyle w:val="TableTextRight"/>
            </w:pPr>
            <w:r w:rsidRPr="007848BA">
              <w:t>264</w:t>
            </w:r>
          </w:p>
        </w:tc>
        <w:tc>
          <w:tcPr>
            <w:tcW w:w="424" w:type="pct"/>
            <w:tcBorders>
              <w:bottom w:val="single" w:sz="4" w:space="0" w:color="FFFFFF" w:themeColor="background1"/>
            </w:tcBorders>
            <w:shd w:val="clear" w:color="auto" w:fill="D0EAFF" w:themeFill="accent2" w:themeFillTint="1A"/>
            <w:noWrap/>
            <w:hideMark/>
          </w:tcPr>
          <w:p w14:paraId="40428392" w14:textId="219265A0" w:rsidR="009055DA" w:rsidRPr="008645A6" w:rsidRDefault="009055DA" w:rsidP="009055DA">
            <w:pPr>
              <w:pStyle w:val="TableTextRight"/>
            </w:pPr>
            <w:r w:rsidRPr="007848BA">
              <w:t>3</w:t>
            </w:r>
          </w:p>
        </w:tc>
        <w:tc>
          <w:tcPr>
            <w:tcW w:w="559" w:type="pct"/>
            <w:tcBorders>
              <w:bottom w:val="single" w:sz="4" w:space="0" w:color="FFFFFF" w:themeColor="background1"/>
            </w:tcBorders>
            <w:shd w:val="clear" w:color="auto" w:fill="D0EAFF" w:themeFill="accent2" w:themeFillTint="1A"/>
            <w:noWrap/>
            <w:hideMark/>
          </w:tcPr>
          <w:p w14:paraId="52BE5B51" w14:textId="29F23A96" w:rsidR="009055DA" w:rsidRPr="008645A6" w:rsidRDefault="009055DA" w:rsidP="009055DA">
            <w:pPr>
              <w:pStyle w:val="TableTextRight"/>
              <w:ind w:right="227"/>
            </w:pPr>
            <w:r w:rsidRPr="00046D66">
              <w:t>1.1</w:t>
            </w:r>
          </w:p>
        </w:tc>
      </w:tr>
      <w:tr w:rsidR="009055DA" w:rsidRPr="008645A6" w14:paraId="092A785D"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tcBorders>
            <w:noWrap/>
            <w:hideMark/>
          </w:tcPr>
          <w:p w14:paraId="123D11C3" w14:textId="0AD2D7BF" w:rsidR="009055DA" w:rsidRPr="008645A6" w:rsidRDefault="009055DA" w:rsidP="009055DA">
            <w:pPr>
              <w:pStyle w:val="TableText"/>
            </w:pPr>
            <w:r w:rsidRPr="007848BA">
              <w:lastRenderedPageBreak/>
              <w:t>Condamine Balonne</w:t>
            </w:r>
          </w:p>
        </w:tc>
        <w:tc>
          <w:tcPr>
            <w:tcW w:w="1897" w:type="pct"/>
            <w:tcBorders>
              <w:top w:val="single" w:sz="4" w:space="0" w:color="FFFFFF" w:themeColor="background1"/>
            </w:tcBorders>
            <w:noWrap/>
            <w:hideMark/>
          </w:tcPr>
          <w:p w14:paraId="4BDF169E" w14:textId="2C9CC938" w:rsidR="009055DA" w:rsidRPr="008645A6" w:rsidRDefault="009055DA" w:rsidP="009055DA">
            <w:pPr>
              <w:pStyle w:val="TableText"/>
            </w:pPr>
            <w:r w:rsidRPr="007848BA">
              <w:t>Pt1.8.2: Temporary shrub swamp</w:t>
            </w:r>
          </w:p>
        </w:tc>
        <w:tc>
          <w:tcPr>
            <w:tcW w:w="534" w:type="pct"/>
            <w:tcBorders>
              <w:top w:val="single" w:sz="4" w:space="0" w:color="FFFFFF" w:themeColor="background1"/>
            </w:tcBorders>
            <w:noWrap/>
            <w:hideMark/>
          </w:tcPr>
          <w:p w14:paraId="48738EC1" w14:textId="52E96883" w:rsidR="009055DA" w:rsidRPr="008645A6" w:rsidRDefault="009055DA" w:rsidP="009055DA">
            <w:pPr>
              <w:pStyle w:val="TableTextRight"/>
            </w:pPr>
            <w:r w:rsidRPr="007848BA">
              <w:t>29,273</w:t>
            </w:r>
          </w:p>
        </w:tc>
        <w:tc>
          <w:tcPr>
            <w:tcW w:w="519" w:type="pct"/>
            <w:tcBorders>
              <w:top w:val="single" w:sz="4" w:space="0" w:color="FFFFFF" w:themeColor="background1"/>
            </w:tcBorders>
            <w:noWrap/>
            <w:hideMark/>
          </w:tcPr>
          <w:p w14:paraId="14385669" w14:textId="4A2870CA" w:rsidR="009055DA" w:rsidRPr="008645A6" w:rsidRDefault="009055DA" w:rsidP="009055DA">
            <w:pPr>
              <w:pStyle w:val="TableTextRight"/>
            </w:pPr>
            <w:r w:rsidRPr="007848BA">
              <w:t>26,396</w:t>
            </w:r>
          </w:p>
        </w:tc>
        <w:tc>
          <w:tcPr>
            <w:tcW w:w="424" w:type="pct"/>
            <w:tcBorders>
              <w:top w:val="single" w:sz="4" w:space="0" w:color="FFFFFF" w:themeColor="background1"/>
            </w:tcBorders>
            <w:noWrap/>
            <w:hideMark/>
          </w:tcPr>
          <w:p w14:paraId="5057BAE2" w14:textId="054809B1"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50A9478B" w14:textId="3B5DCB1C" w:rsidR="009055DA" w:rsidRPr="008645A6" w:rsidRDefault="009055DA" w:rsidP="009055DA">
            <w:pPr>
              <w:pStyle w:val="TableTextRight"/>
              <w:ind w:right="227"/>
            </w:pPr>
            <w:r w:rsidRPr="00046D66">
              <w:t>0</w:t>
            </w:r>
          </w:p>
        </w:tc>
      </w:tr>
      <w:tr w:rsidR="009055DA" w:rsidRPr="008645A6" w14:paraId="5A5E33A9" w14:textId="77777777" w:rsidTr="005B6715">
        <w:tc>
          <w:tcPr>
            <w:tcW w:w="1067" w:type="pct"/>
            <w:noWrap/>
            <w:hideMark/>
          </w:tcPr>
          <w:p w14:paraId="3D584B99" w14:textId="1B7A28A9" w:rsidR="009055DA" w:rsidRPr="008645A6" w:rsidRDefault="009055DA" w:rsidP="009055DA">
            <w:pPr>
              <w:pStyle w:val="TableText"/>
            </w:pPr>
            <w:r w:rsidRPr="007848BA">
              <w:t>Condamine Balonne</w:t>
            </w:r>
          </w:p>
        </w:tc>
        <w:tc>
          <w:tcPr>
            <w:tcW w:w="1897" w:type="pct"/>
            <w:noWrap/>
            <w:hideMark/>
          </w:tcPr>
          <w:p w14:paraId="7F58EED1" w14:textId="393C7CB3" w:rsidR="009055DA" w:rsidRPr="008645A6" w:rsidRDefault="009055DA" w:rsidP="009055DA">
            <w:pPr>
              <w:pStyle w:val="TableText"/>
            </w:pPr>
            <w:r w:rsidRPr="007848BA">
              <w:t>Pt1.6.2: Temporary woodland swamp</w:t>
            </w:r>
          </w:p>
        </w:tc>
        <w:tc>
          <w:tcPr>
            <w:tcW w:w="534" w:type="pct"/>
            <w:noWrap/>
            <w:hideMark/>
          </w:tcPr>
          <w:p w14:paraId="11CEB7A6" w14:textId="7696806C" w:rsidR="009055DA" w:rsidRPr="008645A6" w:rsidRDefault="009055DA" w:rsidP="009055DA">
            <w:pPr>
              <w:pStyle w:val="TableTextRight"/>
            </w:pPr>
            <w:r w:rsidRPr="007848BA">
              <w:t>13,236</w:t>
            </w:r>
          </w:p>
        </w:tc>
        <w:tc>
          <w:tcPr>
            <w:tcW w:w="519" w:type="pct"/>
            <w:noWrap/>
            <w:hideMark/>
          </w:tcPr>
          <w:p w14:paraId="42680830" w14:textId="02846BA1" w:rsidR="009055DA" w:rsidRPr="008645A6" w:rsidRDefault="009055DA" w:rsidP="009055DA">
            <w:pPr>
              <w:pStyle w:val="TableTextRight"/>
            </w:pPr>
            <w:r w:rsidRPr="007848BA">
              <w:t>5,608</w:t>
            </w:r>
          </w:p>
        </w:tc>
        <w:tc>
          <w:tcPr>
            <w:tcW w:w="424" w:type="pct"/>
            <w:noWrap/>
            <w:hideMark/>
          </w:tcPr>
          <w:p w14:paraId="2C0EEBB6" w14:textId="7EEFF584" w:rsidR="009055DA" w:rsidRPr="008645A6" w:rsidRDefault="009055DA" w:rsidP="009055DA">
            <w:pPr>
              <w:pStyle w:val="TableTextRight"/>
            </w:pPr>
            <w:r w:rsidRPr="007848BA">
              <w:t>0</w:t>
            </w:r>
          </w:p>
        </w:tc>
        <w:tc>
          <w:tcPr>
            <w:tcW w:w="559" w:type="pct"/>
            <w:noWrap/>
            <w:hideMark/>
          </w:tcPr>
          <w:p w14:paraId="53756987" w14:textId="4695DA44" w:rsidR="009055DA" w:rsidRPr="008645A6" w:rsidRDefault="009055DA" w:rsidP="009055DA">
            <w:pPr>
              <w:pStyle w:val="TableTextRight"/>
              <w:ind w:right="227"/>
            </w:pPr>
            <w:r w:rsidRPr="00046D66">
              <w:t>0</w:t>
            </w:r>
          </w:p>
        </w:tc>
      </w:tr>
      <w:tr w:rsidR="009055DA" w:rsidRPr="008645A6" w14:paraId="0E411CD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AF0CF81" w14:textId="4659EED0" w:rsidR="009055DA" w:rsidRPr="008645A6" w:rsidRDefault="009055DA" w:rsidP="009055DA">
            <w:pPr>
              <w:pStyle w:val="TableText"/>
            </w:pPr>
            <w:r w:rsidRPr="007848BA">
              <w:t>Condamine Balonne</w:t>
            </w:r>
          </w:p>
        </w:tc>
        <w:tc>
          <w:tcPr>
            <w:tcW w:w="1897" w:type="pct"/>
            <w:noWrap/>
            <w:hideMark/>
          </w:tcPr>
          <w:p w14:paraId="33558465" w14:textId="3438A677" w:rsidR="009055DA" w:rsidRPr="008645A6" w:rsidRDefault="009055DA" w:rsidP="009055DA">
            <w:pPr>
              <w:pStyle w:val="TableText"/>
            </w:pPr>
            <w:r w:rsidRPr="007848BA">
              <w:t>Pt1.2.2: Temporary black box swamp</w:t>
            </w:r>
          </w:p>
        </w:tc>
        <w:tc>
          <w:tcPr>
            <w:tcW w:w="534" w:type="pct"/>
            <w:noWrap/>
            <w:hideMark/>
          </w:tcPr>
          <w:p w14:paraId="72C4EC55" w14:textId="2DC2008A" w:rsidR="009055DA" w:rsidRPr="008645A6" w:rsidRDefault="009055DA" w:rsidP="009055DA">
            <w:pPr>
              <w:pStyle w:val="TableTextRight"/>
            </w:pPr>
            <w:r w:rsidRPr="007848BA">
              <w:t>4,683</w:t>
            </w:r>
          </w:p>
        </w:tc>
        <w:tc>
          <w:tcPr>
            <w:tcW w:w="519" w:type="pct"/>
            <w:noWrap/>
            <w:hideMark/>
          </w:tcPr>
          <w:p w14:paraId="07AB6A53" w14:textId="139A5CB9" w:rsidR="009055DA" w:rsidRPr="008645A6" w:rsidRDefault="009055DA" w:rsidP="009055DA">
            <w:pPr>
              <w:pStyle w:val="TableTextRight"/>
            </w:pPr>
            <w:r w:rsidRPr="007848BA">
              <w:t>4,673</w:t>
            </w:r>
          </w:p>
        </w:tc>
        <w:tc>
          <w:tcPr>
            <w:tcW w:w="424" w:type="pct"/>
            <w:noWrap/>
            <w:hideMark/>
          </w:tcPr>
          <w:p w14:paraId="561AA5ED" w14:textId="79F920D8" w:rsidR="009055DA" w:rsidRPr="008645A6" w:rsidRDefault="009055DA" w:rsidP="009055DA">
            <w:pPr>
              <w:pStyle w:val="TableTextRight"/>
            </w:pPr>
            <w:r w:rsidRPr="007848BA">
              <w:t>0</w:t>
            </w:r>
          </w:p>
        </w:tc>
        <w:tc>
          <w:tcPr>
            <w:tcW w:w="559" w:type="pct"/>
            <w:noWrap/>
            <w:hideMark/>
          </w:tcPr>
          <w:p w14:paraId="575C62A4" w14:textId="0FBF0761" w:rsidR="009055DA" w:rsidRPr="008645A6" w:rsidRDefault="009055DA" w:rsidP="009055DA">
            <w:pPr>
              <w:pStyle w:val="TableTextRight"/>
              <w:ind w:right="227"/>
            </w:pPr>
            <w:r w:rsidRPr="00046D66">
              <w:t>0</w:t>
            </w:r>
          </w:p>
        </w:tc>
      </w:tr>
      <w:tr w:rsidR="009055DA" w:rsidRPr="008645A6" w14:paraId="5136B56E" w14:textId="77777777" w:rsidTr="005B6715">
        <w:tc>
          <w:tcPr>
            <w:tcW w:w="1067" w:type="pct"/>
            <w:noWrap/>
            <w:hideMark/>
          </w:tcPr>
          <w:p w14:paraId="72FC808E" w14:textId="48E60205" w:rsidR="009055DA" w:rsidRPr="008645A6" w:rsidRDefault="009055DA" w:rsidP="009055DA">
            <w:pPr>
              <w:pStyle w:val="TableText"/>
            </w:pPr>
            <w:r w:rsidRPr="007848BA">
              <w:t>Condamine Balonne</w:t>
            </w:r>
          </w:p>
        </w:tc>
        <w:tc>
          <w:tcPr>
            <w:tcW w:w="1897" w:type="pct"/>
            <w:noWrap/>
            <w:hideMark/>
          </w:tcPr>
          <w:p w14:paraId="5BDCAB9D" w14:textId="7EE979AC" w:rsidR="009055DA" w:rsidRPr="008645A6" w:rsidRDefault="009055DA" w:rsidP="009055DA">
            <w:pPr>
              <w:pStyle w:val="TableText"/>
            </w:pPr>
            <w:r w:rsidRPr="007848BA">
              <w:t>Pp2.1.2: Permanent tall emergent marsh</w:t>
            </w:r>
          </w:p>
        </w:tc>
        <w:tc>
          <w:tcPr>
            <w:tcW w:w="534" w:type="pct"/>
            <w:noWrap/>
            <w:hideMark/>
          </w:tcPr>
          <w:p w14:paraId="3BB092C2" w14:textId="044340E4" w:rsidR="009055DA" w:rsidRPr="008645A6" w:rsidRDefault="009055DA" w:rsidP="009055DA">
            <w:pPr>
              <w:pStyle w:val="TableTextRight"/>
            </w:pPr>
            <w:r w:rsidRPr="007848BA">
              <w:t>2,522</w:t>
            </w:r>
          </w:p>
        </w:tc>
        <w:tc>
          <w:tcPr>
            <w:tcW w:w="519" w:type="pct"/>
            <w:noWrap/>
            <w:hideMark/>
          </w:tcPr>
          <w:p w14:paraId="7FFAE574" w14:textId="31C3E99E" w:rsidR="009055DA" w:rsidRPr="008645A6" w:rsidRDefault="009055DA" w:rsidP="009055DA">
            <w:pPr>
              <w:pStyle w:val="TableTextRight"/>
            </w:pPr>
            <w:r w:rsidRPr="007848BA">
              <w:t>2,481</w:t>
            </w:r>
          </w:p>
        </w:tc>
        <w:tc>
          <w:tcPr>
            <w:tcW w:w="424" w:type="pct"/>
            <w:noWrap/>
            <w:hideMark/>
          </w:tcPr>
          <w:p w14:paraId="57419032" w14:textId="6EC362C5" w:rsidR="009055DA" w:rsidRPr="008645A6" w:rsidRDefault="009055DA" w:rsidP="009055DA">
            <w:pPr>
              <w:pStyle w:val="TableTextRight"/>
            </w:pPr>
            <w:r w:rsidRPr="007848BA">
              <w:t>0</w:t>
            </w:r>
          </w:p>
        </w:tc>
        <w:tc>
          <w:tcPr>
            <w:tcW w:w="559" w:type="pct"/>
            <w:noWrap/>
            <w:hideMark/>
          </w:tcPr>
          <w:p w14:paraId="0945AE27" w14:textId="209D60CE" w:rsidR="009055DA" w:rsidRPr="008645A6" w:rsidRDefault="009055DA" w:rsidP="009055DA">
            <w:pPr>
              <w:pStyle w:val="TableTextRight"/>
              <w:ind w:right="227"/>
            </w:pPr>
            <w:r w:rsidRPr="00046D66">
              <w:t>0</w:t>
            </w:r>
          </w:p>
        </w:tc>
      </w:tr>
      <w:tr w:rsidR="009055DA" w:rsidRPr="008645A6" w14:paraId="0A6C46C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3ADB1DB2" w14:textId="209E4C84" w:rsidR="009055DA" w:rsidRPr="008645A6" w:rsidRDefault="009055DA" w:rsidP="009055DA">
            <w:pPr>
              <w:pStyle w:val="TableText"/>
            </w:pPr>
            <w:r w:rsidRPr="007848BA">
              <w:t>Condamine Balonne</w:t>
            </w:r>
          </w:p>
        </w:tc>
        <w:tc>
          <w:tcPr>
            <w:tcW w:w="1897" w:type="pct"/>
            <w:noWrap/>
            <w:hideMark/>
          </w:tcPr>
          <w:p w14:paraId="030EFC40" w14:textId="7B34D338" w:rsidR="009055DA" w:rsidRPr="008645A6" w:rsidRDefault="009055DA" w:rsidP="009055DA">
            <w:pPr>
              <w:pStyle w:val="TableText"/>
            </w:pPr>
            <w:r w:rsidRPr="007848BA">
              <w:t>Pt4.2: Temporary wetland</w:t>
            </w:r>
          </w:p>
        </w:tc>
        <w:tc>
          <w:tcPr>
            <w:tcW w:w="534" w:type="pct"/>
            <w:noWrap/>
            <w:hideMark/>
          </w:tcPr>
          <w:p w14:paraId="70EFDAC5" w14:textId="45D7E470" w:rsidR="009055DA" w:rsidRPr="008645A6" w:rsidRDefault="009055DA" w:rsidP="009055DA">
            <w:pPr>
              <w:pStyle w:val="TableTextRight"/>
            </w:pPr>
            <w:r w:rsidRPr="007848BA">
              <w:t>6,404</w:t>
            </w:r>
          </w:p>
        </w:tc>
        <w:tc>
          <w:tcPr>
            <w:tcW w:w="519" w:type="pct"/>
            <w:noWrap/>
            <w:hideMark/>
          </w:tcPr>
          <w:p w14:paraId="3CA8A843" w14:textId="2F99184C" w:rsidR="009055DA" w:rsidRPr="008645A6" w:rsidRDefault="009055DA" w:rsidP="009055DA">
            <w:pPr>
              <w:pStyle w:val="TableTextRight"/>
            </w:pPr>
            <w:r w:rsidRPr="007848BA">
              <w:t>1,574</w:t>
            </w:r>
          </w:p>
        </w:tc>
        <w:tc>
          <w:tcPr>
            <w:tcW w:w="424" w:type="pct"/>
            <w:noWrap/>
            <w:hideMark/>
          </w:tcPr>
          <w:p w14:paraId="2D4BE417" w14:textId="55B01EF2" w:rsidR="009055DA" w:rsidRPr="008645A6" w:rsidRDefault="009055DA" w:rsidP="009055DA">
            <w:pPr>
              <w:pStyle w:val="TableTextRight"/>
            </w:pPr>
            <w:r w:rsidRPr="007848BA">
              <w:t>0</w:t>
            </w:r>
          </w:p>
        </w:tc>
        <w:tc>
          <w:tcPr>
            <w:tcW w:w="559" w:type="pct"/>
            <w:noWrap/>
            <w:hideMark/>
          </w:tcPr>
          <w:p w14:paraId="537A0059" w14:textId="5FC0D970" w:rsidR="009055DA" w:rsidRPr="008645A6" w:rsidRDefault="009055DA" w:rsidP="009055DA">
            <w:pPr>
              <w:pStyle w:val="TableTextRight"/>
              <w:ind w:right="227"/>
            </w:pPr>
            <w:r w:rsidRPr="00046D66">
              <w:t>0</w:t>
            </w:r>
          </w:p>
        </w:tc>
      </w:tr>
      <w:tr w:rsidR="009055DA" w:rsidRPr="008645A6" w14:paraId="4CCC8B29" w14:textId="77777777" w:rsidTr="005B6715">
        <w:tc>
          <w:tcPr>
            <w:tcW w:w="1067" w:type="pct"/>
            <w:noWrap/>
            <w:hideMark/>
          </w:tcPr>
          <w:p w14:paraId="76E4F299" w14:textId="2ABEA28E" w:rsidR="009055DA" w:rsidRPr="008645A6" w:rsidRDefault="009055DA" w:rsidP="009055DA">
            <w:pPr>
              <w:pStyle w:val="TableText"/>
            </w:pPr>
            <w:r w:rsidRPr="007848BA">
              <w:t>Condamine Balonne</w:t>
            </w:r>
          </w:p>
        </w:tc>
        <w:tc>
          <w:tcPr>
            <w:tcW w:w="1897" w:type="pct"/>
            <w:noWrap/>
            <w:hideMark/>
          </w:tcPr>
          <w:p w14:paraId="483BC667" w14:textId="31F57EAD" w:rsidR="009055DA" w:rsidRPr="008645A6" w:rsidRDefault="009055DA" w:rsidP="009055DA">
            <w:pPr>
              <w:pStyle w:val="TableText"/>
            </w:pPr>
            <w:r w:rsidRPr="007848BA">
              <w:t>Lst1.1: Temporary saline lake</w:t>
            </w:r>
          </w:p>
        </w:tc>
        <w:tc>
          <w:tcPr>
            <w:tcW w:w="534" w:type="pct"/>
            <w:noWrap/>
            <w:hideMark/>
          </w:tcPr>
          <w:p w14:paraId="383729C5" w14:textId="333ECF6C" w:rsidR="009055DA" w:rsidRPr="008645A6" w:rsidRDefault="009055DA" w:rsidP="009055DA">
            <w:pPr>
              <w:pStyle w:val="TableTextRight"/>
            </w:pPr>
            <w:r w:rsidRPr="007848BA">
              <w:t>1,624</w:t>
            </w:r>
          </w:p>
        </w:tc>
        <w:tc>
          <w:tcPr>
            <w:tcW w:w="519" w:type="pct"/>
            <w:noWrap/>
            <w:hideMark/>
          </w:tcPr>
          <w:p w14:paraId="374A47EE" w14:textId="4D2A1833" w:rsidR="009055DA" w:rsidRPr="008645A6" w:rsidRDefault="009055DA" w:rsidP="009055DA">
            <w:pPr>
              <w:pStyle w:val="TableTextRight"/>
            </w:pPr>
            <w:r w:rsidRPr="007848BA">
              <w:t>1,312</w:t>
            </w:r>
          </w:p>
        </w:tc>
        <w:tc>
          <w:tcPr>
            <w:tcW w:w="424" w:type="pct"/>
            <w:noWrap/>
            <w:hideMark/>
          </w:tcPr>
          <w:p w14:paraId="37B63560" w14:textId="0D8CCB41" w:rsidR="009055DA" w:rsidRPr="008645A6" w:rsidRDefault="009055DA" w:rsidP="009055DA">
            <w:pPr>
              <w:pStyle w:val="TableTextRight"/>
            </w:pPr>
            <w:r w:rsidRPr="007848BA">
              <w:t>0</w:t>
            </w:r>
          </w:p>
        </w:tc>
        <w:tc>
          <w:tcPr>
            <w:tcW w:w="559" w:type="pct"/>
            <w:noWrap/>
            <w:hideMark/>
          </w:tcPr>
          <w:p w14:paraId="642A7B64" w14:textId="5084C83B" w:rsidR="009055DA" w:rsidRPr="008645A6" w:rsidRDefault="009055DA" w:rsidP="009055DA">
            <w:pPr>
              <w:pStyle w:val="TableTextRight"/>
              <w:ind w:right="227"/>
            </w:pPr>
            <w:r w:rsidRPr="00046D66">
              <w:t>0</w:t>
            </w:r>
          </w:p>
        </w:tc>
      </w:tr>
      <w:tr w:rsidR="009055DA" w:rsidRPr="008645A6" w14:paraId="1F7EB28C"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E0389F2" w14:textId="11E117B4" w:rsidR="009055DA" w:rsidRPr="008645A6" w:rsidRDefault="009055DA" w:rsidP="009055DA">
            <w:pPr>
              <w:pStyle w:val="TableText"/>
            </w:pPr>
            <w:r w:rsidRPr="007848BA">
              <w:t>Condamine Balonne</w:t>
            </w:r>
          </w:p>
        </w:tc>
        <w:tc>
          <w:tcPr>
            <w:tcW w:w="1897" w:type="pct"/>
            <w:noWrap/>
            <w:hideMark/>
          </w:tcPr>
          <w:p w14:paraId="48CFF1E3" w14:textId="3C5CE6C1" w:rsidR="009055DA" w:rsidRPr="008645A6" w:rsidRDefault="009055DA" w:rsidP="009055DA">
            <w:pPr>
              <w:pStyle w:val="TableText"/>
            </w:pPr>
            <w:r w:rsidRPr="007848BA">
              <w:t>Lt1.1: Temporary lake</w:t>
            </w:r>
          </w:p>
        </w:tc>
        <w:tc>
          <w:tcPr>
            <w:tcW w:w="534" w:type="pct"/>
            <w:noWrap/>
            <w:hideMark/>
          </w:tcPr>
          <w:p w14:paraId="6C7F7DA9" w14:textId="3E7AAA6C" w:rsidR="009055DA" w:rsidRPr="008645A6" w:rsidRDefault="009055DA" w:rsidP="009055DA">
            <w:pPr>
              <w:pStyle w:val="TableTextRight"/>
            </w:pPr>
            <w:r w:rsidRPr="007848BA">
              <w:t>11,632</w:t>
            </w:r>
          </w:p>
        </w:tc>
        <w:tc>
          <w:tcPr>
            <w:tcW w:w="519" w:type="pct"/>
            <w:noWrap/>
            <w:hideMark/>
          </w:tcPr>
          <w:p w14:paraId="7204A152" w14:textId="34D24B75" w:rsidR="009055DA" w:rsidRPr="008645A6" w:rsidRDefault="009055DA" w:rsidP="009055DA">
            <w:pPr>
              <w:pStyle w:val="TableTextRight"/>
            </w:pPr>
            <w:r w:rsidRPr="007848BA">
              <w:t>917</w:t>
            </w:r>
          </w:p>
        </w:tc>
        <w:tc>
          <w:tcPr>
            <w:tcW w:w="424" w:type="pct"/>
            <w:noWrap/>
            <w:hideMark/>
          </w:tcPr>
          <w:p w14:paraId="36ADBA68" w14:textId="27EF0CDA" w:rsidR="009055DA" w:rsidRPr="008645A6" w:rsidRDefault="009055DA" w:rsidP="009055DA">
            <w:pPr>
              <w:pStyle w:val="TableTextRight"/>
            </w:pPr>
            <w:r w:rsidRPr="007848BA">
              <w:t>0</w:t>
            </w:r>
          </w:p>
        </w:tc>
        <w:tc>
          <w:tcPr>
            <w:tcW w:w="559" w:type="pct"/>
            <w:noWrap/>
            <w:hideMark/>
          </w:tcPr>
          <w:p w14:paraId="41D4E5BF" w14:textId="248EC86E" w:rsidR="009055DA" w:rsidRPr="008645A6" w:rsidRDefault="009055DA" w:rsidP="009055DA">
            <w:pPr>
              <w:pStyle w:val="TableTextRight"/>
              <w:ind w:right="227"/>
            </w:pPr>
            <w:r w:rsidRPr="00046D66">
              <w:t>0</w:t>
            </w:r>
          </w:p>
        </w:tc>
      </w:tr>
      <w:tr w:rsidR="009055DA" w:rsidRPr="008645A6" w14:paraId="78A81017" w14:textId="77777777" w:rsidTr="005B6715">
        <w:tc>
          <w:tcPr>
            <w:tcW w:w="1067" w:type="pct"/>
            <w:noWrap/>
            <w:hideMark/>
          </w:tcPr>
          <w:p w14:paraId="5A945663" w14:textId="617BFBD3" w:rsidR="009055DA" w:rsidRPr="008645A6" w:rsidRDefault="009055DA" w:rsidP="009055DA">
            <w:pPr>
              <w:pStyle w:val="TableText"/>
            </w:pPr>
            <w:r w:rsidRPr="007848BA">
              <w:t>Condamine Balonne</w:t>
            </w:r>
          </w:p>
        </w:tc>
        <w:tc>
          <w:tcPr>
            <w:tcW w:w="1897" w:type="pct"/>
            <w:noWrap/>
            <w:hideMark/>
          </w:tcPr>
          <w:p w14:paraId="07C2F048" w14:textId="6F3F3618" w:rsidR="009055DA" w:rsidRPr="008645A6" w:rsidRDefault="009055DA" w:rsidP="009055DA">
            <w:pPr>
              <w:pStyle w:val="TableText"/>
            </w:pPr>
            <w:r w:rsidRPr="007848BA">
              <w:t>Pt2.3.2: Freshwater meadow</w:t>
            </w:r>
          </w:p>
        </w:tc>
        <w:tc>
          <w:tcPr>
            <w:tcW w:w="534" w:type="pct"/>
            <w:noWrap/>
            <w:hideMark/>
          </w:tcPr>
          <w:p w14:paraId="5C88A53D" w14:textId="31447024" w:rsidR="009055DA" w:rsidRPr="008645A6" w:rsidRDefault="009055DA" w:rsidP="009055DA">
            <w:pPr>
              <w:pStyle w:val="TableTextRight"/>
            </w:pPr>
            <w:r w:rsidRPr="007848BA">
              <w:t>4,355</w:t>
            </w:r>
          </w:p>
        </w:tc>
        <w:tc>
          <w:tcPr>
            <w:tcW w:w="519" w:type="pct"/>
            <w:noWrap/>
            <w:hideMark/>
          </w:tcPr>
          <w:p w14:paraId="01380003" w14:textId="6B3421C2" w:rsidR="009055DA" w:rsidRPr="008645A6" w:rsidRDefault="009055DA" w:rsidP="009055DA">
            <w:pPr>
              <w:pStyle w:val="TableTextRight"/>
            </w:pPr>
            <w:r w:rsidRPr="007848BA">
              <w:t>447</w:t>
            </w:r>
          </w:p>
        </w:tc>
        <w:tc>
          <w:tcPr>
            <w:tcW w:w="424" w:type="pct"/>
            <w:noWrap/>
            <w:hideMark/>
          </w:tcPr>
          <w:p w14:paraId="5C652750" w14:textId="7B0DE9EE" w:rsidR="009055DA" w:rsidRPr="008645A6" w:rsidRDefault="009055DA" w:rsidP="009055DA">
            <w:pPr>
              <w:pStyle w:val="TableTextRight"/>
            </w:pPr>
            <w:r w:rsidRPr="007848BA">
              <w:t>0</w:t>
            </w:r>
          </w:p>
        </w:tc>
        <w:tc>
          <w:tcPr>
            <w:tcW w:w="559" w:type="pct"/>
            <w:noWrap/>
            <w:hideMark/>
          </w:tcPr>
          <w:p w14:paraId="2FA2190F" w14:textId="1F74B55D" w:rsidR="009055DA" w:rsidRPr="008645A6" w:rsidRDefault="009055DA" w:rsidP="009055DA">
            <w:pPr>
              <w:pStyle w:val="TableTextRight"/>
              <w:ind w:right="227"/>
            </w:pPr>
            <w:r w:rsidRPr="00046D66">
              <w:t>0</w:t>
            </w:r>
          </w:p>
        </w:tc>
      </w:tr>
      <w:tr w:rsidR="009055DA" w:rsidRPr="008645A6" w14:paraId="43BDDA5F"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27E32AC" w14:textId="2B27F03B" w:rsidR="009055DA" w:rsidRPr="008645A6" w:rsidRDefault="009055DA" w:rsidP="009055DA">
            <w:pPr>
              <w:pStyle w:val="TableText"/>
            </w:pPr>
            <w:r w:rsidRPr="007848BA">
              <w:t>Condamine Balonne</w:t>
            </w:r>
          </w:p>
        </w:tc>
        <w:tc>
          <w:tcPr>
            <w:tcW w:w="1897" w:type="pct"/>
            <w:noWrap/>
            <w:hideMark/>
          </w:tcPr>
          <w:p w14:paraId="1E6AD51E" w14:textId="16E441F6" w:rsidR="009055DA" w:rsidRPr="008645A6" w:rsidRDefault="009055DA" w:rsidP="009055DA">
            <w:pPr>
              <w:pStyle w:val="TableText"/>
            </w:pPr>
            <w:r w:rsidRPr="007848BA">
              <w:t>Pt1.3.2: Temporary coolibah swamp</w:t>
            </w:r>
          </w:p>
        </w:tc>
        <w:tc>
          <w:tcPr>
            <w:tcW w:w="534" w:type="pct"/>
            <w:noWrap/>
            <w:hideMark/>
          </w:tcPr>
          <w:p w14:paraId="037E9135" w14:textId="54945FB3" w:rsidR="009055DA" w:rsidRPr="008645A6" w:rsidRDefault="009055DA" w:rsidP="009055DA">
            <w:pPr>
              <w:pStyle w:val="TableTextRight"/>
            </w:pPr>
            <w:r w:rsidRPr="007848BA">
              <w:t>2,425</w:t>
            </w:r>
          </w:p>
        </w:tc>
        <w:tc>
          <w:tcPr>
            <w:tcW w:w="519" w:type="pct"/>
            <w:noWrap/>
            <w:hideMark/>
          </w:tcPr>
          <w:p w14:paraId="29953F4D" w14:textId="3098BF9F" w:rsidR="009055DA" w:rsidRPr="008645A6" w:rsidRDefault="009055DA" w:rsidP="009055DA">
            <w:pPr>
              <w:pStyle w:val="TableTextRight"/>
            </w:pPr>
            <w:r w:rsidRPr="007848BA">
              <w:t>424</w:t>
            </w:r>
          </w:p>
        </w:tc>
        <w:tc>
          <w:tcPr>
            <w:tcW w:w="424" w:type="pct"/>
            <w:noWrap/>
            <w:hideMark/>
          </w:tcPr>
          <w:p w14:paraId="5DAA246B" w14:textId="56B11A24" w:rsidR="009055DA" w:rsidRPr="008645A6" w:rsidRDefault="009055DA" w:rsidP="009055DA">
            <w:pPr>
              <w:pStyle w:val="TableTextRight"/>
            </w:pPr>
            <w:r w:rsidRPr="007848BA">
              <w:t>0</w:t>
            </w:r>
          </w:p>
        </w:tc>
        <w:tc>
          <w:tcPr>
            <w:tcW w:w="559" w:type="pct"/>
            <w:noWrap/>
            <w:hideMark/>
          </w:tcPr>
          <w:p w14:paraId="63440698" w14:textId="4F27F0C9" w:rsidR="009055DA" w:rsidRPr="008645A6" w:rsidRDefault="009055DA" w:rsidP="009055DA">
            <w:pPr>
              <w:pStyle w:val="TableTextRight"/>
              <w:ind w:right="227"/>
            </w:pPr>
            <w:r w:rsidRPr="00046D66">
              <w:t>0</w:t>
            </w:r>
          </w:p>
        </w:tc>
      </w:tr>
      <w:tr w:rsidR="009055DA" w:rsidRPr="008645A6" w14:paraId="33731A3B" w14:textId="77777777" w:rsidTr="005B6715">
        <w:tc>
          <w:tcPr>
            <w:tcW w:w="1067" w:type="pct"/>
            <w:noWrap/>
            <w:hideMark/>
          </w:tcPr>
          <w:p w14:paraId="656F5097" w14:textId="38E5960E" w:rsidR="009055DA" w:rsidRPr="008645A6" w:rsidRDefault="009055DA" w:rsidP="009055DA">
            <w:pPr>
              <w:pStyle w:val="TableText"/>
            </w:pPr>
            <w:r w:rsidRPr="007848BA">
              <w:t>Condamine Balonne</w:t>
            </w:r>
          </w:p>
        </w:tc>
        <w:tc>
          <w:tcPr>
            <w:tcW w:w="1897" w:type="pct"/>
            <w:noWrap/>
            <w:hideMark/>
          </w:tcPr>
          <w:p w14:paraId="7A73A823" w14:textId="39FEAEA3" w:rsidR="009055DA" w:rsidRPr="008645A6" w:rsidRDefault="009055DA" w:rsidP="009055DA">
            <w:pPr>
              <w:pStyle w:val="TableText"/>
            </w:pPr>
            <w:r w:rsidRPr="007848BA">
              <w:t>Pt1.1.2: Temporary river red gum swamp</w:t>
            </w:r>
          </w:p>
        </w:tc>
        <w:tc>
          <w:tcPr>
            <w:tcW w:w="534" w:type="pct"/>
            <w:noWrap/>
            <w:hideMark/>
          </w:tcPr>
          <w:p w14:paraId="42064D83" w14:textId="612E9827" w:rsidR="009055DA" w:rsidRPr="008645A6" w:rsidRDefault="009055DA" w:rsidP="009055DA">
            <w:pPr>
              <w:pStyle w:val="TableTextRight"/>
            </w:pPr>
            <w:r w:rsidRPr="007848BA">
              <w:t>1,121</w:t>
            </w:r>
          </w:p>
        </w:tc>
        <w:tc>
          <w:tcPr>
            <w:tcW w:w="519" w:type="pct"/>
            <w:noWrap/>
            <w:hideMark/>
          </w:tcPr>
          <w:p w14:paraId="06D86BBE" w14:textId="56BFF5FA" w:rsidR="009055DA" w:rsidRPr="008645A6" w:rsidRDefault="009055DA" w:rsidP="009055DA">
            <w:pPr>
              <w:pStyle w:val="TableTextRight"/>
            </w:pPr>
            <w:r w:rsidRPr="007848BA">
              <w:t>342</w:t>
            </w:r>
          </w:p>
        </w:tc>
        <w:tc>
          <w:tcPr>
            <w:tcW w:w="424" w:type="pct"/>
            <w:noWrap/>
            <w:hideMark/>
          </w:tcPr>
          <w:p w14:paraId="37AA00A3" w14:textId="183B2026" w:rsidR="009055DA" w:rsidRPr="008645A6" w:rsidRDefault="009055DA" w:rsidP="009055DA">
            <w:pPr>
              <w:pStyle w:val="TableTextRight"/>
            </w:pPr>
            <w:r w:rsidRPr="007848BA">
              <w:t>0</w:t>
            </w:r>
          </w:p>
        </w:tc>
        <w:tc>
          <w:tcPr>
            <w:tcW w:w="559" w:type="pct"/>
            <w:noWrap/>
            <w:hideMark/>
          </w:tcPr>
          <w:p w14:paraId="0FE731ED" w14:textId="10C8A7B2" w:rsidR="009055DA" w:rsidRPr="008645A6" w:rsidRDefault="009055DA" w:rsidP="009055DA">
            <w:pPr>
              <w:pStyle w:val="TableTextRight"/>
              <w:ind w:right="227"/>
            </w:pPr>
            <w:r w:rsidRPr="00046D66">
              <w:t>0</w:t>
            </w:r>
          </w:p>
        </w:tc>
      </w:tr>
      <w:tr w:rsidR="009055DA" w:rsidRPr="008645A6" w14:paraId="2547717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1C207B3" w14:textId="1D0A8C5A" w:rsidR="009055DA" w:rsidRPr="008645A6" w:rsidRDefault="009055DA" w:rsidP="009055DA">
            <w:pPr>
              <w:pStyle w:val="TableText"/>
            </w:pPr>
            <w:r w:rsidRPr="007848BA">
              <w:t>Condamine Balonne</w:t>
            </w:r>
          </w:p>
        </w:tc>
        <w:tc>
          <w:tcPr>
            <w:tcW w:w="1897" w:type="pct"/>
            <w:noWrap/>
            <w:hideMark/>
          </w:tcPr>
          <w:p w14:paraId="6BAE35B1" w14:textId="6188C396" w:rsidR="009055DA" w:rsidRPr="008645A6" w:rsidRDefault="009055DA" w:rsidP="009055DA">
            <w:pPr>
              <w:pStyle w:val="TableText"/>
            </w:pPr>
            <w:r w:rsidRPr="007848BA">
              <w:t>Pt1.7.2: Temporary lignum swamp</w:t>
            </w:r>
          </w:p>
        </w:tc>
        <w:tc>
          <w:tcPr>
            <w:tcW w:w="534" w:type="pct"/>
            <w:noWrap/>
            <w:hideMark/>
          </w:tcPr>
          <w:p w14:paraId="154EB513" w14:textId="404BDBB4" w:rsidR="009055DA" w:rsidRPr="008645A6" w:rsidRDefault="009055DA" w:rsidP="009055DA">
            <w:pPr>
              <w:pStyle w:val="TableTextRight"/>
            </w:pPr>
            <w:r w:rsidRPr="007848BA">
              <w:t>111</w:t>
            </w:r>
          </w:p>
        </w:tc>
        <w:tc>
          <w:tcPr>
            <w:tcW w:w="519" w:type="pct"/>
            <w:noWrap/>
            <w:hideMark/>
          </w:tcPr>
          <w:p w14:paraId="0785516E" w14:textId="440EB83E" w:rsidR="009055DA" w:rsidRPr="008645A6" w:rsidRDefault="009055DA" w:rsidP="009055DA">
            <w:pPr>
              <w:pStyle w:val="TableTextRight"/>
            </w:pPr>
            <w:r w:rsidRPr="007848BA">
              <w:t>111</w:t>
            </w:r>
          </w:p>
        </w:tc>
        <w:tc>
          <w:tcPr>
            <w:tcW w:w="424" w:type="pct"/>
            <w:noWrap/>
            <w:hideMark/>
          </w:tcPr>
          <w:p w14:paraId="20918CEE" w14:textId="50B08FC9" w:rsidR="009055DA" w:rsidRPr="008645A6" w:rsidRDefault="009055DA" w:rsidP="009055DA">
            <w:pPr>
              <w:pStyle w:val="TableTextRight"/>
            </w:pPr>
            <w:r w:rsidRPr="007848BA">
              <w:t>0</w:t>
            </w:r>
          </w:p>
        </w:tc>
        <w:tc>
          <w:tcPr>
            <w:tcW w:w="559" w:type="pct"/>
            <w:noWrap/>
            <w:hideMark/>
          </w:tcPr>
          <w:p w14:paraId="0AD84122" w14:textId="3B846998" w:rsidR="009055DA" w:rsidRPr="008645A6" w:rsidRDefault="009055DA" w:rsidP="009055DA">
            <w:pPr>
              <w:pStyle w:val="TableTextRight"/>
              <w:ind w:right="227"/>
            </w:pPr>
            <w:r w:rsidRPr="00046D66">
              <w:t>0</w:t>
            </w:r>
          </w:p>
        </w:tc>
      </w:tr>
      <w:tr w:rsidR="009055DA" w:rsidRPr="008645A6" w14:paraId="082FE0F5" w14:textId="77777777" w:rsidTr="005B6715">
        <w:tc>
          <w:tcPr>
            <w:tcW w:w="1067" w:type="pct"/>
            <w:noWrap/>
            <w:hideMark/>
          </w:tcPr>
          <w:p w14:paraId="40D7EFD1" w14:textId="23852ECA" w:rsidR="009055DA" w:rsidRPr="008645A6" w:rsidRDefault="009055DA" w:rsidP="009055DA">
            <w:pPr>
              <w:pStyle w:val="TableText"/>
            </w:pPr>
            <w:r w:rsidRPr="007848BA">
              <w:t>Condamine Balonne</w:t>
            </w:r>
          </w:p>
        </w:tc>
        <w:tc>
          <w:tcPr>
            <w:tcW w:w="1897" w:type="pct"/>
            <w:noWrap/>
            <w:hideMark/>
          </w:tcPr>
          <w:p w14:paraId="3717F0C1" w14:textId="64E176EB" w:rsidR="009055DA" w:rsidRPr="008645A6" w:rsidRDefault="009055DA" w:rsidP="009055DA">
            <w:pPr>
              <w:pStyle w:val="TableText"/>
            </w:pPr>
            <w:r w:rsidRPr="007848BA">
              <w:t>Pt3.1.2: Clay pan</w:t>
            </w:r>
          </w:p>
        </w:tc>
        <w:tc>
          <w:tcPr>
            <w:tcW w:w="534" w:type="pct"/>
            <w:noWrap/>
            <w:hideMark/>
          </w:tcPr>
          <w:p w14:paraId="2C7BEF0F" w14:textId="54B873CF" w:rsidR="009055DA" w:rsidRPr="008645A6" w:rsidRDefault="009055DA" w:rsidP="009055DA">
            <w:pPr>
              <w:pStyle w:val="TableTextRight"/>
            </w:pPr>
            <w:r w:rsidRPr="007848BA">
              <w:t>1,934</w:t>
            </w:r>
          </w:p>
        </w:tc>
        <w:tc>
          <w:tcPr>
            <w:tcW w:w="519" w:type="pct"/>
            <w:noWrap/>
            <w:hideMark/>
          </w:tcPr>
          <w:p w14:paraId="298EEF36" w14:textId="7DEB271E" w:rsidR="009055DA" w:rsidRPr="008645A6" w:rsidRDefault="009055DA" w:rsidP="009055DA">
            <w:pPr>
              <w:pStyle w:val="TableTextRight"/>
            </w:pPr>
            <w:r w:rsidRPr="007848BA">
              <w:t>88</w:t>
            </w:r>
          </w:p>
        </w:tc>
        <w:tc>
          <w:tcPr>
            <w:tcW w:w="424" w:type="pct"/>
            <w:noWrap/>
            <w:hideMark/>
          </w:tcPr>
          <w:p w14:paraId="6B7BBF82" w14:textId="1B1FDFB7" w:rsidR="009055DA" w:rsidRPr="008645A6" w:rsidRDefault="009055DA" w:rsidP="009055DA">
            <w:pPr>
              <w:pStyle w:val="TableTextRight"/>
            </w:pPr>
            <w:r w:rsidRPr="007848BA">
              <w:t>0</w:t>
            </w:r>
          </w:p>
        </w:tc>
        <w:tc>
          <w:tcPr>
            <w:tcW w:w="559" w:type="pct"/>
            <w:noWrap/>
            <w:hideMark/>
          </w:tcPr>
          <w:p w14:paraId="056ED6B7" w14:textId="13C1065E" w:rsidR="009055DA" w:rsidRPr="008645A6" w:rsidRDefault="009055DA" w:rsidP="009055DA">
            <w:pPr>
              <w:pStyle w:val="TableTextRight"/>
              <w:ind w:right="227"/>
            </w:pPr>
            <w:r w:rsidRPr="00046D66">
              <w:t>0</w:t>
            </w:r>
          </w:p>
        </w:tc>
      </w:tr>
      <w:tr w:rsidR="009055DA" w:rsidRPr="008645A6" w14:paraId="3D4F0281"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FD5CC81" w14:textId="75D932D8" w:rsidR="009055DA" w:rsidRPr="008645A6" w:rsidRDefault="009055DA" w:rsidP="009055DA">
            <w:pPr>
              <w:pStyle w:val="TableText"/>
            </w:pPr>
            <w:r w:rsidRPr="007848BA">
              <w:t>Condamine Balonne</w:t>
            </w:r>
          </w:p>
        </w:tc>
        <w:tc>
          <w:tcPr>
            <w:tcW w:w="1897" w:type="pct"/>
            <w:noWrap/>
            <w:hideMark/>
          </w:tcPr>
          <w:p w14:paraId="38133EDD" w14:textId="6444B49C" w:rsidR="009055DA" w:rsidRPr="008645A6" w:rsidRDefault="009055DA" w:rsidP="009055DA">
            <w:pPr>
              <w:pStyle w:val="TableText"/>
            </w:pPr>
            <w:r w:rsidRPr="007848BA">
              <w:t>Lt1.2: Temporary lake with aquatic bed</w:t>
            </w:r>
          </w:p>
        </w:tc>
        <w:tc>
          <w:tcPr>
            <w:tcW w:w="534" w:type="pct"/>
            <w:noWrap/>
            <w:hideMark/>
          </w:tcPr>
          <w:p w14:paraId="555F817F" w14:textId="17F9EAE9" w:rsidR="009055DA" w:rsidRPr="008645A6" w:rsidRDefault="009055DA" w:rsidP="009055DA">
            <w:pPr>
              <w:pStyle w:val="TableTextRight"/>
            </w:pPr>
            <w:r w:rsidRPr="007848BA">
              <w:t>684</w:t>
            </w:r>
          </w:p>
        </w:tc>
        <w:tc>
          <w:tcPr>
            <w:tcW w:w="519" w:type="pct"/>
            <w:noWrap/>
            <w:hideMark/>
          </w:tcPr>
          <w:p w14:paraId="4BF7BD7A" w14:textId="782B72AA" w:rsidR="009055DA" w:rsidRPr="008645A6" w:rsidRDefault="009055DA" w:rsidP="009055DA">
            <w:pPr>
              <w:pStyle w:val="TableTextRight"/>
            </w:pPr>
            <w:r w:rsidRPr="007848BA">
              <w:t>73</w:t>
            </w:r>
          </w:p>
        </w:tc>
        <w:tc>
          <w:tcPr>
            <w:tcW w:w="424" w:type="pct"/>
            <w:noWrap/>
            <w:hideMark/>
          </w:tcPr>
          <w:p w14:paraId="7A2CD113" w14:textId="2634EB0C" w:rsidR="009055DA" w:rsidRPr="008645A6" w:rsidRDefault="009055DA" w:rsidP="009055DA">
            <w:pPr>
              <w:pStyle w:val="TableTextRight"/>
            </w:pPr>
            <w:r w:rsidRPr="007848BA">
              <w:t>0</w:t>
            </w:r>
          </w:p>
        </w:tc>
        <w:tc>
          <w:tcPr>
            <w:tcW w:w="559" w:type="pct"/>
            <w:noWrap/>
            <w:hideMark/>
          </w:tcPr>
          <w:p w14:paraId="245DCB5A" w14:textId="6BB74689" w:rsidR="009055DA" w:rsidRPr="008645A6" w:rsidRDefault="009055DA" w:rsidP="009055DA">
            <w:pPr>
              <w:pStyle w:val="TableTextRight"/>
              <w:ind w:right="227"/>
            </w:pPr>
            <w:r w:rsidRPr="00046D66">
              <w:t>0</w:t>
            </w:r>
          </w:p>
        </w:tc>
      </w:tr>
      <w:tr w:rsidR="009055DA" w:rsidRPr="008645A6" w14:paraId="0504A62E" w14:textId="77777777" w:rsidTr="005B6715">
        <w:tc>
          <w:tcPr>
            <w:tcW w:w="1067" w:type="pct"/>
            <w:noWrap/>
            <w:hideMark/>
          </w:tcPr>
          <w:p w14:paraId="1B1FDB4B" w14:textId="5306DA27" w:rsidR="009055DA" w:rsidRPr="008645A6" w:rsidRDefault="009055DA" w:rsidP="009055DA">
            <w:pPr>
              <w:pStyle w:val="TableText"/>
            </w:pPr>
            <w:r w:rsidRPr="007848BA">
              <w:t>Condamine Balonne</w:t>
            </w:r>
          </w:p>
        </w:tc>
        <w:tc>
          <w:tcPr>
            <w:tcW w:w="1897" w:type="pct"/>
            <w:noWrap/>
            <w:hideMark/>
          </w:tcPr>
          <w:p w14:paraId="302C8A37" w14:textId="1B66401C" w:rsidR="009055DA" w:rsidRPr="008645A6" w:rsidRDefault="009055DA" w:rsidP="009055DA">
            <w:pPr>
              <w:pStyle w:val="TableText"/>
            </w:pPr>
            <w:r w:rsidRPr="007848BA">
              <w:t>Lp1.2: Permanent lake with aquatic bed</w:t>
            </w:r>
          </w:p>
        </w:tc>
        <w:tc>
          <w:tcPr>
            <w:tcW w:w="534" w:type="pct"/>
            <w:noWrap/>
            <w:hideMark/>
          </w:tcPr>
          <w:p w14:paraId="37BF1BC6" w14:textId="34F70A26" w:rsidR="009055DA" w:rsidRPr="008645A6" w:rsidRDefault="009055DA" w:rsidP="009055DA">
            <w:pPr>
              <w:pStyle w:val="TableTextRight"/>
            </w:pPr>
            <w:r w:rsidRPr="007848BA">
              <w:t>1,648</w:t>
            </w:r>
          </w:p>
        </w:tc>
        <w:tc>
          <w:tcPr>
            <w:tcW w:w="519" w:type="pct"/>
            <w:noWrap/>
            <w:hideMark/>
          </w:tcPr>
          <w:p w14:paraId="399952D2" w14:textId="1C33CEC7" w:rsidR="009055DA" w:rsidRPr="008645A6" w:rsidRDefault="009055DA" w:rsidP="009055DA">
            <w:pPr>
              <w:pStyle w:val="TableTextRight"/>
            </w:pPr>
            <w:r w:rsidRPr="007848BA">
              <w:t>10</w:t>
            </w:r>
          </w:p>
        </w:tc>
        <w:tc>
          <w:tcPr>
            <w:tcW w:w="424" w:type="pct"/>
            <w:noWrap/>
            <w:hideMark/>
          </w:tcPr>
          <w:p w14:paraId="4A0B1E9A" w14:textId="5F28E5B8" w:rsidR="009055DA" w:rsidRPr="008645A6" w:rsidRDefault="009055DA" w:rsidP="009055DA">
            <w:pPr>
              <w:pStyle w:val="TableTextRight"/>
            </w:pPr>
            <w:r w:rsidRPr="007848BA">
              <w:t>0</w:t>
            </w:r>
          </w:p>
        </w:tc>
        <w:tc>
          <w:tcPr>
            <w:tcW w:w="559" w:type="pct"/>
            <w:noWrap/>
            <w:hideMark/>
          </w:tcPr>
          <w:p w14:paraId="27A1CB65" w14:textId="0AB0B236" w:rsidR="009055DA" w:rsidRPr="008645A6" w:rsidRDefault="009055DA" w:rsidP="009055DA">
            <w:pPr>
              <w:pStyle w:val="TableTextRight"/>
              <w:ind w:right="227"/>
            </w:pPr>
            <w:r w:rsidRPr="00046D66">
              <w:t>0</w:t>
            </w:r>
          </w:p>
        </w:tc>
      </w:tr>
      <w:tr w:rsidR="009055DA" w:rsidRPr="008645A6" w14:paraId="34BF047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E67E6F0" w14:textId="2EE4A203" w:rsidR="009055DA" w:rsidRPr="008645A6" w:rsidRDefault="009055DA" w:rsidP="009055DA">
            <w:pPr>
              <w:pStyle w:val="TableText"/>
            </w:pPr>
            <w:r w:rsidRPr="007848BA">
              <w:t>Condamine Balonne</w:t>
            </w:r>
          </w:p>
        </w:tc>
        <w:tc>
          <w:tcPr>
            <w:tcW w:w="1897" w:type="pct"/>
            <w:noWrap/>
            <w:hideMark/>
          </w:tcPr>
          <w:p w14:paraId="13134FD2" w14:textId="5FD83342" w:rsidR="009055DA" w:rsidRPr="008645A6" w:rsidRDefault="009055DA" w:rsidP="009055DA">
            <w:pPr>
              <w:pStyle w:val="TableText"/>
            </w:pPr>
            <w:r w:rsidRPr="007848BA">
              <w:t>Pp2.3.2: Permanent grass marsh</w:t>
            </w:r>
          </w:p>
        </w:tc>
        <w:tc>
          <w:tcPr>
            <w:tcW w:w="534" w:type="pct"/>
            <w:noWrap/>
            <w:hideMark/>
          </w:tcPr>
          <w:p w14:paraId="66E9DB77" w14:textId="3EBE4DC5" w:rsidR="009055DA" w:rsidRPr="008645A6" w:rsidRDefault="009055DA" w:rsidP="009055DA">
            <w:pPr>
              <w:pStyle w:val="TableTextRight"/>
            </w:pPr>
            <w:r w:rsidRPr="007848BA">
              <w:t>23</w:t>
            </w:r>
          </w:p>
        </w:tc>
        <w:tc>
          <w:tcPr>
            <w:tcW w:w="519" w:type="pct"/>
            <w:noWrap/>
            <w:hideMark/>
          </w:tcPr>
          <w:p w14:paraId="34955C91" w14:textId="77DBAB17" w:rsidR="009055DA" w:rsidRPr="008645A6" w:rsidRDefault="009055DA" w:rsidP="009055DA">
            <w:pPr>
              <w:pStyle w:val="TableTextRight"/>
            </w:pPr>
            <w:r w:rsidRPr="007848BA">
              <w:t>4</w:t>
            </w:r>
          </w:p>
        </w:tc>
        <w:tc>
          <w:tcPr>
            <w:tcW w:w="424" w:type="pct"/>
            <w:noWrap/>
            <w:hideMark/>
          </w:tcPr>
          <w:p w14:paraId="610CF593" w14:textId="3CC60375" w:rsidR="009055DA" w:rsidRPr="008645A6" w:rsidRDefault="009055DA" w:rsidP="009055DA">
            <w:pPr>
              <w:pStyle w:val="TableTextRight"/>
            </w:pPr>
            <w:r w:rsidRPr="007848BA">
              <w:t>0</w:t>
            </w:r>
          </w:p>
        </w:tc>
        <w:tc>
          <w:tcPr>
            <w:tcW w:w="559" w:type="pct"/>
            <w:noWrap/>
            <w:hideMark/>
          </w:tcPr>
          <w:p w14:paraId="4935EC82" w14:textId="2BC983B5" w:rsidR="009055DA" w:rsidRPr="008645A6" w:rsidRDefault="009055DA" w:rsidP="009055DA">
            <w:pPr>
              <w:pStyle w:val="TableTextRight"/>
              <w:ind w:right="227"/>
            </w:pPr>
            <w:r w:rsidRPr="00046D66">
              <w:t>0</w:t>
            </w:r>
          </w:p>
        </w:tc>
      </w:tr>
      <w:tr w:rsidR="009055DA" w:rsidRPr="008645A6" w14:paraId="618B3406" w14:textId="77777777" w:rsidTr="005B6715">
        <w:tc>
          <w:tcPr>
            <w:tcW w:w="1067" w:type="pct"/>
            <w:noWrap/>
            <w:hideMark/>
          </w:tcPr>
          <w:p w14:paraId="1F1BA094" w14:textId="729F9239" w:rsidR="009055DA" w:rsidRPr="008645A6" w:rsidRDefault="009055DA" w:rsidP="009055DA">
            <w:pPr>
              <w:pStyle w:val="TableText"/>
            </w:pPr>
            <w:r w:rsidRPr="007848BA">
              <w:t>Condamine Balonne</w:t>
            </w:r>
          </w:p>
        </w:tc>
        <w:tc>
          <w:tcPr>
            <w:tcW w:w="1897" w:type="pct"/>
            <w:noWrap/>
            <w:hideMark/>
          </w:tcPr>
          <w:p w14:paraId="01EC0298" w14:textId="60E01CF9" w:rsidR="009055DA" w:rsidRPr="008645A6" w:rsidRDefault="009055DA" w:rsidP="009055DA">
            <w:pPr>
              <w:pStyle w:val="TableText"/>
            </w:pPr>
            <w:r w:rsidRPr="007848BA">
              <w:t>Pps5: Permanent spring</w:t>
            </w:r>
          </w:p>
        </w:tc>
        <w:tc>
          <w:tcPr>
            <w:tcW w:w="534" w:type="pct"/>
            <w:noWrap/>
            <w:hideMark/>
          </w:tcPr>
          <w:p w14:paraId="562C36DE" w14:textId="59CA5547" w:rsidR="009055DA" w:rsidRPr="008645A6" w:rsidRDefault="009055DA" w:rsidP="009055DA">
            <w:pPr>
              <w:pStyle w:val="TableTextRight"/>
            </w:pPr>
            <w:r w:rsidRPr="007848BA">
              <w:t>5</w:t>
            </w:r>
          </w:p>
        </w:tc>
        <w:tc>
          <w:tcPr>
            <w:tcW w:w="519" w:type="pct"/>
            <w:noWrap/>
            <w:hideMark/>
          </w:tcPr>
          <w:p w14:paraId="7941BE96" w14:textId="3B3AFA20" w:rsidR="009055DA" w:rsidRPr="008645A6" w:rsidRDefault="009055DA" w:rsidP="009055DA">
            <w:pPr>
              <w:pStyle w:val="TableTextRight"/>
            </w:pPr>
            <w:r w:rsidRPr="007848BA">
              <w:t>0</w:t>
            </w:r>
          </w:p>
        </w:tc>
        <w:tc>
          <w:tcPr>
            <w:tcW w:w="424" w:type="pct"/>
            <w:noWrap/>
            <w:hideMark/>
          </w:tcPr>
          <w:p w14:paraId="6A396C76" w14:textId="22D44BA9" w:rsidR="009055DA" w:rsidRPr="008645A6" w:rsidRDefault="009055DA" w:rsidP="009055DA">
            <w:pPr>
              <w:pStyle w:val="TableTextRight"/>
            </w:pPr>
            <w:r w:rsidRPr="007848BA">
              <w:t>0</w:t>
            </w:r>
          </w:p>
        </w:tc>
        <w:tc>
          <w:tcPr>
            <w:tcW w:w="559" w:type="pct"/>
            <w:noWrap/>
            <w:hideMark/>
          </w:tcPr>
          <w:p w14:paraId="3802E154" w14:textId="46DC5EF3" w:rsidR="009055DA" w:rsidRPr="008645A6" w:rsidRDefault="009055DA" w:rsidP="009055DA">
            <w:pPr>
              <w:pStyle w:val="TableTextRight"/>
              <w:ind w:right="227"/>
            </w:pPr>
            <w:r w:rsidRPr="00046D66">
              <w:t>0</w:t>
            </w:r>
          </w:p>
        </w:tc>
      </w:tr>
      <w:tr w:rsidR="009055DA" w:rsidRPr="008645A6" w14:paraId="264FF8F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3457A239" w14:textId="4AAEE615" w:rsidR="009055DA" w:rsidRPr="008645A6" w:rsidRDefault="009055DA" w:rsidP="009055DA">
            <w:pPr>
              <w:pStyle w:val="TableText"/>
            </w:pPr>
            <w:r w:rsidRPr="007848BA">
              <w:t>Condamine Balonne</w:t>
            </w:r>
          </w:p>
        </w:tc>
        <w:tc>
          <w:tcPr>
            <w:tcW w:w="1897" w:type="pct"/>
            <w:noWrap/>
            <w:hideMark/>
          </w:tcPr>
          <w:p w14:paraId="20F72898" w14:textId="2A87A1AF" w:rsidR="009055DA" w:rsidRPr="008645A6" w:rsidRDefault="009055DA" w:rsidP="009055DA">
            <w:pPr>
              <w:pStyle w:val="TableText"/>
            </w:pPr>
            <w:r w:rsidRPr="007848BA">
              <w:t>Pt1.5.2: Temporary paperbark swamp</w:t>
            </w:r>
          </w:p>
        </w:tc>
        <w:tc>
          <w:tcPr>
            <w:tcW w:w="534" w:type="pct"/>
            <w:noWrap/>
            <w:hideMark/>
          </w:tcPr>
          <w:p w14:paraId="44DD186C" w14:textId="691C53F5" w:rsidR="009055DA" w:rsidRPr="008645A6" w:rsidRDefault="009055DA" w:rsidP="009055DA">
            <w:pPr>
              <w:pStyle w:val="TableTextRight"/>
            </w:pPr>
            <w:r w:rsidRPr="007848BA">
              <w:t>95</w:t>
            </w:r>
          </w:p>
        </w:tc>
        <w:tc>
          <w:tcPr>
            <w:tcW w:w="519" w:type="pct"/>
            <w:noWrap/>
            <w:hideMark/>
          </w:tcPr>
          <w:p w14:paraId="70FED2D4" w14:textId="359CA4EF" w:rsidR="009055DA" w:rsidRPr="008645A6" w:rsidRDefault="009055DA" w:rsidP="009055DA">
            <w:pPr>
              <w:pStyle w:val="TableTextRight"/>
            </w:pPr>
            <w:r w:rsidRPr="007848BA">
              <w:t>0</w:t>
            </w:r>
          </w:p>
        </w:tc>
        <w:tc>
          <w:tcPr>
            <w:tcW w:w="424" w:type="pct"/>
            <w:noWrap/>
            <w:hideMark/>
          </w:tcPr>
          <w:p w14:paraId="7AEB08EC" w14:textId="4D2F5C4B" w:rsidR="009055DA" w:rsidRPr="008645A6" w:rsidRDefault="009055DA" w:rsidP="009055DA">
            <w:pPr>
              <w:pStyle w:val="TableTextRight"/>
            </w:pPr>
            <w:r w:rsidRPr="007848BA">
              <w:t>0</w:t>
            </w:r>
          </w:p>
        </w:tc>
        <w:tc>
          <w:tcPr>
            <w:tcW w:w="559" w:type="pct"/>
            <w:noWrap/>
            <w:hideMark/>
          </w:tcPr>
          <w:p w14:paraId="25C233F5" w14:textId="41D9D9D0" w:rsidR="009055DA" w:rsidRPr="008645A6" w:rsidRDefault="009055DA" w:rsidP="009055DA">
            <w:pPr>
              <w:pStyle w:val="TableTextRight"/>
              <w:ind w:right="227"/>
            </w:pPr>
            <w:r w:rsidRPr="00046D66">
              <w:t>0</w:t>
            </w:r>
          </w:p>
        </w:tc>
      </w:tr>
      <w:tr w:rsidR="009055DA" w:rsidRPr="008645A6" w14:paraId="6CA37DCE" w14:textId="77777777" w:rsidTr="005B6715">
        <w:tc>
          <w:tcPr>
            <w:tcW w:w="1067" w:type="pct"/>
            <w:noWrap/>
            <w:hideMark/>
          </w:tcPr>
          <w:p w14:paraId="650F406C" w14:textId="6448DC3F" w:rsidR="009055DA" w:rsidRPr="008645A6" w:rsidRDefault="009055DA" w:rsidP="009055DA">
            <w:pPr>
              <w:pStyle w:val="TableText"/>
            </w:pPr>
            <w:r w:rsidRPr="007848BA">
              <w:t>Condamine Balonne</w:t>
            </w:r>
          </w:p>
        </w:tc>
        <w:tc>
          <w:tcPr>
            <w:tcW w:w="1897" w:type="pct"/>
            <w:noWrap/>
            <w:hideMark/>
          </w:tcPr>
          <w:p w14:paraId="15275284" w14:textId="6D5CC98D" w:rsidR="009055DA" w:rsidRPr="008645A6" w:rsidRDefault="009055DA" w:rsidP="009055DA">
            <w:pPr>
              <w:pStyle w:val="TableText"/>
            </w:pPr>
            <w:r w:rsidRPr="007848BA">
              <w:t>Lsp1.1: Permanent saline lake</w:t>
            </w:r>
          </w:p>
        </w:tc>
        <w:tc>
          <w:tcPr>
            <w:tcW w:w="534" w:type="pct"/>
            <w:noWrap/>
            <w:hideMark/>
          </w:tcPr>
          <w:p w14:paraId="20955F48" w14:textId="5869663A" w:rsidR="009055DA" w:rsidRPr="008645A6" w:rsidRDefault="009055DA" w:rsidP="009055DA">
            <w:pPr>
              <w:pStyle w:val="TableTextRight"/>
            </w:pPr>
            <w:r w:rsidRPr="007848BA">
              <w:t>3</w:t>
            </w:r>
          </w:p>
        </w:tc>
        <w:tc>
          <w:tcPr>
            <w:tcW w:w="519" w:type="pct"/>
            <w:noWrap/>
            <w:hideMark/>
          </w:tcPr>
          <w:p w14:paraId="1D751205" w14:textId="7E0320F8" w:rsidR="009055DA" w:rsidRPr="008645A6" w:rsidRDefault="009055DA" w:rsidP="009055DA">
            <w:pPr>
              <w:pStyle w:val="TableTextRight"/>
            </w:pPr>
            <w:r w:rsidRPr="007848BA">
              <w:t>0</w:t>
            </w:r>
          </w:p>
        </w:tc>
        <w:tc>
          <w:tcPr>
            <w:tcW w:w="424" w:type="pct"/>
            <w:noWrap/>
            <w:hideMark/>
          </w:tcPr>
          <w:p w14:paraId="2F40FA85" w14:textId="0F98A0CD" w:rsidR="009055DA" w:rsidRPr="008645A6" w:rsidRDefault="009055DA" w:rsidP="009055DA">
            <w:pPr>
              <w:pStyle w:val="TableTextRight"/>
            </w:pPr>
            <w:r w:rsidRPr="007848BA">
              <w:t>0</w:t>
            </w:r>
          </w:p>
        </w:tc>
        <w:tc>
          <w:tcPr>
            <w:tcW w:w="559" w:type="pct"/>
            <w:noWrap/>
            <w:hideMark/>
          </w:tcPr>
          <w:p w14:paraId="6AD79CB3" w14:textId="731E32D4" w:rsidR="009055DA" w:rsidRPr="008645A6" w:rsidRDefault="009055DA" w:rsidP="009055DA">
            <w:pPr>
              <w:pStyle w:val="TableTextRight"/>
              <w:ind w:right="227"/>
            </w:pPr>
            <w:r w:rsidRPr="00046D66">
              <w:t>0</w:t>
            </w:r>
          </w:p>
        </w:tc>
      </w:tr>
      <w:tr w:rsidR="009055DA" w:rsidRPr="008645A6" w14:paraId="7E593F9C"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71E2E90" w14:textId="70FF5899" w:rsidR="009055DA" w:rsidRPr="008645A6" w:rsidRDefault="009055DA" w:rsidP="009055DA">
            <w:pPr>
              <w:pStyle w:val="TableText"/>
            </w:pPr>
            <w:r w:rsidRPr="007848BA">
              <w:t>Condamine Balonne</w:t>
            </w:r>
          </w:p>
        </w:tc>
        <w:tc>
          <w:tcPr>
            <w:tcW w:w="1897" w:type="pct"/>
            <w:noWrap/>
            <w:hideMark/>
          </w:tcPr>
          <w:p w14:paraId="3BED255A" w14:textId="2E3F3FC5" w:rsidR="009055DA" w:rsidRPr="008645A6" w:rsidRDefault="009055DA" w:rsidP="009055DA">
            <w:pPr>
              <w:pStyle w:val="TableText"/>
            </w:pPr>
            <w:r w:rsidRPr="007848BA">
              <w:t>Pp2.2.2: Permanent sedge/grass/forb marsh</w:t>
            </w:r>
          </w:p>
        </w:tc>
        <w:tc>
          <w:tcPr>
            <w:tcW w:w="534" w:type="pct"/>
            <w:noWrap/>
            <w:hideMark/>
          </w:tcPr>
          <w:p w14:paraId="13BEBBC6" w14:textId="464D7B60" w:rsidR="009055DA" w:rsidRPr="008645A6" w:rsidRDefault="009055DA" w:rsidP="009055DA">
            <w:pPr>
              <w:pStyle w:val="TableTextRight"/>
            </w:pPr>
            <w:r w:rsidRPr="007848BA">
              <w:t>2</w:t>
            </w:r>
          </w:p>
        </w:tc>
        <w:tc>
          <w:tcPr>
            <w:tcW w:w="519" w:type="pct"/>
            <w:noWrap/>
            <w:hideMark/>
          </w:tcPr>
          <w:p w14:paraId="173658C0" w14:textId="2A40812A" w:rsidR="009055DA" w:rsidRPr="008645A6" w:rsidRDefault="009055DA" w:rsidP="009055DA">
            <w:pPr>
              <w:pStyle w:val="TableTextRight"/>
            </w:pPr>
            <w:r w:rsidRPr="007848BA">
              <w:t>0</w:t>
            </w:r>
          </w:p>
        </w:tc>
        <w:tc>
          <w:tcPr>
            <w:tcW w:w="424" w:type="pct"/>
            <w:noWrap/>
            <w:hideMark/>
          </w:tcPr>
          <w:p w14:paraId="1AF76B9C" w14:textId="4F7A17E3" w:rsidR="009055DA" w:rsidRPr="008645A6" w:rsidRDefault="009055DA" w:rsidP="009055DA">
            <w:pPr>
              <w:pStyle w:val="TableTextRight"/>
            </w:pPr>
            <w:r w:rsidRPr="007848BA">
              <w:t>0</w:t>
            </w:r>
          </w:p>
        </w:tc>
        <w:tc>
          <w:tcPr>
            <w:tcW w:w="559" w:type="pct"/>
            <w:noWrap/>
            <w:hideMark/>
          </w:tcPr>
          <w:p w14:paraId="20E7F972" w14:textId="19E89818" w:rsidR="009055DA" w:rsidRPr="008645A6" w:rsidRDefault="009055DA" w:rsidP="009055DA">
            <w:pPr>
              <w:pStyle w:val="TableTextRight"/>
              <w:ind w:right="227"/>
            </w:pPr>
            <w:r w:rsidRPr="00046D66">
              <w:t>0</w:t>
            </w:r>
          </w:p>
        </w:tc>
      </w:tr>
      <w:tr w:rsidR="009055DA" w:rsidRPr="008645A6" w14:paraId="3E2A693F" w14:textId="77777777" w:rsidTr="005B6715">
        <w:tc>
          <w:tcPr>
            <w:tcW w:w="1067" w:type="pct"/>
            <w:tcBorders>
              <w:bottom w:val="nil"/>
            </w:tcBorders>
            <w:noWrap/>
            <w:hideMark/>
          </w:tcPr>
          <w:p w14:paraId="40EA4287" w14:textId="68050BCD" w:rsidR="009055DA" w:rsidRPr="008645A6" w:rsidRDefault="009055DA" w:rsidP="009055DA">
            <w:pPr>
              <w:pStyle w:val="TableText"/>
            </w:pPr>
            <w:r w:rsidRPr="007848BA">
              <w:t>Condamine Balonne</w:t>
            </w:r>
          </w:p>
        </w:tc>
        <w:tc>
          <w:tcPr>
            <w:tcW w:w="1897" w:type="pct"/>
            <w:tcBorders>
              <w:bottom w:val="nil"/>
            </w:tcBorders>
            <w:noWrap/>
            <w:hideMark/>
          </w:tcPr>
          <w:p w14:paraId="7606FC72" w14:textId="0C7F524C" w:rsidR="009055DA" w:rsidRPr="008645A6" w:rsidRDefault="009055DA" w:rsidP="009055DA">
            <w:pPr>
              <w:pStyle w:val="TableText"/>
            </w:pPr>
            <w:r w:rsidRPr="007848BA">
              <w:t>Pst4: Temporary saline wetland</w:t>
            </w:r>
          </w:p>
        </w:tc>
        <w:tc>
          <w:tcPr>
            <w:tcW w:w="534" w:type="pct"/>
            <w:tcBorders>
              <w:bottom w:val="nil"/>
            </w:tcBorders>
            <w:noWrap/>
            <w:hideMark/>
          </w:tcPr>
          <w:p w14:paraId="050FA597" w14:textId="049370F8" w:rsidR="009055DA" w:rsidRPr="008645A6" w:rsidRDefault="009055DA" w:rsidP="009055DA">
            <w:pPr>
              <w:pStyle w:val="TableTextRight"/>
            </w:pPr>
            <w:r w:rsidRPr="007848BA">
              <w:t>1</w:t>
            </w:r>
          </w:p>
        </w:tc>
        <w:tc>
          <w:tcPr>
            <w:tcW w:w="519" w:type="pct"/>
            <w:tcBorders>
              <w:bottom w:val="nil"/>
            </w:tcBorders>
            <w:noWrap/>
            <w:hideMark/>
          </w:tcPr>
          <w:p w14:paraId="44505537" w14:textId="641C503C" w:rsidR="009055DA" w:rsidRPr="008645A6" w:rsidRDefault="009055DA" w:rsidP="009055DA">
            <w:pPr>
              <w:pStyle w:val="TableTextRight"/>
            </w:pPr>
            <w:r w:rsidRPr="007848BA">
              <w:t>0</w:t>
            </w:r>
          </w:p>
        </w:tc>
        <w:tc>
          <w:tcPr>
            <w:tcW w:w="424" w:type="pct"/>
            <w:tcBorders>
              <w:bottom w:val="nil"/>
            </w:tcBorders>
            <w:noWrap/>
            <w:hideMark/>
          </w:tcPr>
          <w:p w14:paraId="58E20422" w14:textId="6596185A" w:rsidR="009055DA" w:rsidRPr="008645A6" w:rsidRDefault="009055DA" w:rsidP="009055DA">
            <w:pPr>
              <w:pStyle w:val="TableTextRight"/>
            </w:pPr>
            <w:r w:rsidRPr="007848BA">
              <w:t>0</w:t>
            </w:r>
          </w:p>
        </w:tc>
        <w:tc>
          <w:tcPr>
            <w:tcW w:w="559" w:type="pct"/>
            <w:tcBorders>
              <w:bottom w:val="nil"/>
            </w:tcBorders>
            <w:noWrap/>
            <w:hideMark/>
          </w:tcPr>
          <w:p w14:paraId="71C56E6E" w14:textId="56BFBA10" w:rsidR="009055DA" w:rsidRPr="008645A6" w:rsidRDefault="009055DA" w:rsidP="009055DA">
            <w:pPr>
              <w:pStyle w:val="TableTextRight"/>
              <w:ind w:right="227"/>
            </w:pPr>
            <w:r w:rsidRPr="00046D66">
              <w:t>0</w:t>
            </w:r>
          </w:p>
        </w:tc>
      </w:tr>
      <w:tr w:rsidR="009055DA" w:rsidRPr="008645A6" w14:paraId="049ECDB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7C147651" w14:textId="51DF051D" w:rsidR="009055DA" w:rsidRPr="008645A6" w:rsidRDefault="009055DA" w:rsidP="009055DA">
            <w:pPr>
              <w:pStyle w:val="TableText"/>
            </w:pPr>
            <w:r w:rsidRPr="007848BA">
              <w:t>Edward Wakool</w:t>
            </w:r>
            <w:r w:rsidR="004847D5">
              <w:rPr>
                <w:rFonts w:cs="Calibri"/>
              </w:rPr>
              <w:t>†</w:t>
            </w:r>
          </w:p>
        </w:tc>
        <w:tc>
          <w:tcPr>
            <w:tcW w:w="1897" w:type="pct"/>
            <w:tcBorders>
              <w:bottom w:val="nil"/>
            </w:tcBorders>
            <w:shd w:val="clear" w:color="auto" w:fill="D0EAFF" w:themeFill="accent2" w:themeFillTint="1A"/>
            <w:noWrap/>
            <w:hideMark/>
          </w:tcPr>
          <w:p w14:paraId="380BF8DD" w14:textId="32883054" w:rsidR="009055DA" w:rsidRPr="008645A6" w:rsidRDefault="009055DA" w:rsidP="009055DA">
            <w:pPr>
              <w:pStyle w:val="TableText"/>
            </w:pPr>
            <w:r w:rsidRPr="007848BA">
              <w:t>Pp4.2: Permanent wetland</w:t>
            </w:r>
          </w:p>
        </w:tc>
        <w:tc>
          <w:tcPr>
            <w:tcW w:w="534" w:type="pct"/>
            <w:tcBorders>
              <w:bottom w:val="nil"/>
            </w:tcBorders>
            <w:shd w:val="clear" w:color="auto" w:fill="D0EAFF" w:themeFill="accent2" w:themeFillTint="1A"/>
            <w:noWrap/>
            <w:hideMark/>
          </w:tcPr>
          <w:p w14:paraId="3E56FE71" w14:textId="3E762159" w:rsidR="009055DA" w:rsidRPr="008645A6" w:rsidRDefault="009055DA" w:rsidP="009055DA">
            <w:pPr>
              <w:pStyle w:val="TableTextRight"/>
            </w:pPr>
            <w:r w:rsidRPr="007848BA">
              <w:t>800</w:t>
            </w:r>
          </w:p>
        </w:tc>
        <w:tc>
          <w:tcPr>
            <w:tcW w:w="519" w:type="pct"/>
            <w:tcBorders>
              <w:bottom w:val="nil"/>
            </w:tcBorders>
            <w:shd w:val="clear" w:color="auto" w:fill="D0EAFF" w:themeFill="accent2" w:themeFillTint="1A"/>
            <w:noWrap/>
            <w:hideMark/>
          </w:tcPr>
          <w:p w14:paraId="2A6C0BD2" w14:textId="371B9F6D" w:rsidR="009055DA" w:rsidRPr="008645A6" w:rsidRDefault="009055DA" w:rsidP="009055DA">
            <w:pPr>
              <w:pStyle w:val="TableTextRight"/>
            </w:pPr>
            <w:r w:rsidRPr="007848BA">
              <w:t>746</w:t>
            </w:r>
          </w:p>
        </w:tc>
        <w:tc>
          <w:tcPr>
            <w:tcW w:w="424" w:type="pct"/>
            <w:tcBorders>
              <w:bottom w:val="nil"/>
            </w:tcBorders>
            <w:shd w:val="clear" w:color="auto" w:fill="D0EAFF" w:themeFill="accent2" w:themeFillTint="1A"/>
            <w:noWrap/>
            <w:hideMark/>
          </w:tcPr>
          <w:p w14:paraId="0E0E37CE" w14:textId="0FC25288" w:rsidR="009055DA" w:rsidRPr="008645A6" w:rsidRDefault="009055DA" w:rsidP="009055DA">
            <w:pPr>
              <w:pStyle w:val="TableTextRight"/>
            </w:pPr>
            <w:r w:rsidRPr="007848BA">
              <w:t>139</w:t>
            </w:r>
          </w:p>
        </w:tc>
        <w:tc>
          <w:tcPr>
            <w:tcW w:w="559" w:type="pct"/>
            <w:tcBorders>
              <w:bottom w:val="nil"/>
            </w:tcBorders>
            <w:shd w:val="clear" w:color="auto" w:fill="D0EAFF" w:themeFill="accent2" w:themeFillTint="1A"/>
            <w:noWrap/>
            <w:hideMark/>
          </w:tcPr>
          <w:p w14:paraId="527F9C5F" w14:textId="23911213" w:rsidR="009055DA" w:rsidRPr="008645A6" w:rsidRDefault="009055DA" w:rsidP="009055DA">
            <w:pPr>
              <w:pStyle w:val="TableTextRight"/>
              <w:ind w:right="227"/>
            </w:pPr>
            <w:r w:rsidRPr="00046D66">
              <w:t>18.6</w:t>
            </w:r>
          </w:p>
        </w:tc>
      </w:tr>
      <w:tr w:rsidR="009055DA" w:rsidRPr="008645A6" w14:paraId="613E9119" w14:textId="77777777" w:rsidTr="005B6715">
        <w:tc>
          <w:tcPr>
            <w:tcW w:w="1067" w:type="pct"/>
            <w:tcBorders>
              <w:bottom w:val="nil"/>
            </w:tcBorders>
            <w:shd w:val="clear" w:color="auto" w:fill="D0EAFF" w:themeFill="accent2" w:themeFillTint="1A"/>
            <w:noWrap/>
            <w:hideMark/>
          </w:tcPr>
          <w:p w14:paraId="5B47B4B5" w14:textId="672B2A83" w:rsidR="009055DA" w:rsidRPr="008645A6" w:rsidRDefault="009055DA" w:rsidP="009055DA">
            <w:pPr>
              <w:pStyle w:val="TableText"/>
            </w:pPr>
            <w:r w:rsidRPr="007848BA">
              <w:t>Edward Wakool</w:t>
            </w:r>
            <w:r w:rsidR="004847D5">
              <w:rPr>
                <w:rFonts w:cs="Calibri"/>
              </w:rPr>
              <w:t>†</w:t>
            </w:r>
          </w:p>
        </w:tc>
        <w:tc>
          <w:tcPr>
            <w:tcW w:w="1897" w:type="pct"/>
            <w:tcBorders>
              <w:bottom w:val="nil"/>
            </w:tcBorders>
            <w:shd w:val="clear" w:color="auto" w:fill="D0EAFF" w:themeFill="accent2" w:themeFillTint="1A"/>
            <w:noWrap/>
            <w:hideMark/>
          </w:tcPr>
          <w:p w14:paraId="68EC76EB" w14:textId="4DA37B0C" w:rsidR="009055DA" w:rsidRPr="008645A6" w:rsidRDefault="009055DA" w:rsidP="009055DA">
            <w:pPr>
              <w:pStyle w:val="TableText"/>
            </w:pPr>
            <w:r w:rsidRPr="007848BA">
              <w:t>Pt1.1.2: Temporary river red gum swamp</w:t>
            </w:r>
          </w:p>
        </w:tc>
        <w:tc>
          <w:tcPr>
            <w:tcW w:w="534" w:type="pct"/>
            <w:tcBorders>
              <w:bottom w:val="nil"/>
            </w:tcBorders>
            <w:shd w:val="clear" w:color="auto" w:fill="D0EAFF" w:themeFill="accent2" w:themeFillTint="1A"/>
            <w:noWrap/>
            <w:hideMark/>
          </w:tcPr>
          <w:p w14:paraId="529AF62D" w14:textId="06160FA5" w:rsidR="009055DA" w:rsidRPr="008645A6" w:rsidRDefault="009055DA" w:rsidP="009055DA">
            <w:pPr>
              <w:pStyle w:val="TableTextRight"/>
            </w:pPr>
            <w:r w:rsidRPr="007848BA">
              <w:t>1,321</w:t>
            </w:r>
          </w:p>
        </w:tc>
        <w:tc>
          <w:tcPr>
            <w:tcW w:w="519" w:type="pct"/>
            <w:tcBorders>
              <w:bottom w:val="nil"/>
            </w:tcBorders>
            <w:shd w:val="clear" w:color="auto" w:fill="D0EAFF" w:themeFill="accent2" w:themeFillTint="1A"/>
            <w:noWrap/>
            <w:hideMark/>
          </w:tcPr>
          <w:p w14:paraId="1DE31044" w14:textId="48F48746" w:rsidR="009055DA" w:rsidRPr="008645A6" w:rsidRDefault="009055DA" w:rsidP="009055DA">
            <w:pPr>
              <w:pStyle w:val="TableTextRight"/>
            </w:pPr>
            <w:r w:rsidRPr="007848BA">
              <w:t>1,123</w:t>
            </w:r>
          </w:p>
        </w:tc>
        <w:tc>
          <w:tcPr>
            <w:tcW w:w="424" w:type="pct"/>
            <w:tcBorders>
              <w:bottom w:val="nil"/>
            </w:tcBorders>
            <w:shd w:val="clear" w:color="auto" w:fill="D0EAFF" w:themeFill="accent2" w:themeFillTint="1A"/>
            <w:noWrap/>
            <w:hideMark/>
          </w:tcPr>
          <w:p w14:paraId="2AF3B41B" w14:textId="720AE3E6" w:rsidR="009055DA" w:rsidRPr="008645A6" w:rsidRDefault="009055DA" w:rsidP="009055DA">
            <w:pPr>
              <w:pStyle w:val="TableTextRight"/>
            </w:pPr>
            <w:r w:rsidRPr="007848BA">
              <w:t>65</w:t>
            </w:r>
          </w:p>
        </w:tc>
        <w:tc>
          <w:tcPr>
            <w:tcW w:w="559" w:type="pct"/>
            <w:tcBorders>
              <w:bottom w:val="nil"/>
            </w:tcBorders>
            <w:shd w:val="clear" w:color="auto" w:fill="D0EAFF" w:themeFill="accent2" w:themeFillTint="1A"/>
            <w:noWrap/>
            <w:hideMark/>
          </w:tcPr>
          <w:p w14:paraId="62513A83" w14:textId="33A07A13" w:rsidR="009055DA" w:rsidRPr="008645A6" w:rsidRDefault="009055DA" w:rsidP="009055DA">
            <w:pPr>
              <w:pStyle w:val="TableTextRight"/>
              <w:ind w:right="227"/>
            </w:pPr>
            <w:r w:rsidRPr="00046D66">
              <w:t>5.8</w:t>
            </w:r>
          </w:p>
        </w:tc>
      </w:tr>
      <w:tr w:rsidR="009055DA" w:rsidRPr="008645A6" w14:paraId="54B6D2A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3851604C" w14:textId="16A72E94" w:rsidR="009055DA" w:rsidRPr="008645A6" w:rsidRDefault="009055DA" w:rsidP="009055DA">
            <w:pPr>
              <w:pStyle w:val="TableText"/>
            </w:pPr>
            <w:r w:rsidRPr="007848BA">
              <w:t>Edward Wakool</w:t>
            </w:r>
            <w:r w:rsidR="004847D5">
              <w:rPr>
                <w:rFonts w:cs="Calibri"/>
              </w:rPr>
              <w:t>†</w:t>
            </w:r>
          </w:p>
        </w:tc>
        <w:tc>
          <w:tcPr>
            <w:tcW w:w="1897" w:type="pct"/>
            <w:tcBorders>
              <w:bottom w:val="nil"/>
            </w:tcBorders>
            <w:shd w:val="clear" w:color="auto" w:fill="D0EAFF" w:themeFill="accent2" w:themeFillTint="1A"/>
            <w:noWrap/>
            <w:hideMark/>
          </w:tcPr>
          <w:p w14:paraId="24E812E3" w14:textId="51F9478A" w:rsidR="009055DA" w:rsidRPr="008645A6" w:rsidRDefault="009055DA" w:rsidP="009055DA">
            <w:pPr>
              <w:pStyle w:val="TableText"/>
            </w:pPr>
            <w:r w:rsidRPr="007848BA">
              <w:t>Pt1.6.2: Temporary woodland swamp</w:t>
            </w:r>
          </w:p>
        </w:tc>
        <w:tc>
          <w:tcPr>
            <w:tcW w:w="534" w:type="pct"/>
            <w:tcBorders>
              <w:bottom w:val="nil"/>
            </w:tcBorders>
            <w:shd w:val="clear" w:color="auto" w:fill="D0EAFF" w:themeFill="accent2" w:themeFillTint="1A"/>
            <w:noWrap/>
            <w:hideMark/>
          </w:tcPr>
          <w:p w14:paraId="762948AE" w14:textId="5003C6D3" w:rsidR="009055DA" w:rsidRPr="008645A6" w:rsidRDefault="009055DA" w:rsidP="009055DA">
            <w:pPr>
              <w:pStyle w:val="TableTextRight"/>
            </w:pPr>
            <w:r w:rsidRPr="007848BA">
              <w:t>421</w:t>
            </w:r>
          </w:p>
        </w:tc>
        <w:tc>
          <w:tcPr>
            <w:tcW w:w="519" w:type="pct"/>
            <w:tcBorders>
              <w:bottom w:val="nil"/>
            </w:tcBorders>
            <w:shd w:val="clear" w:color="auto" w:fill="D0EAFF" w:themeFill="accent2" w:themeFillTint="1A"/>
            <w:noWrap/>
            <w:hideMark/>
          </w:tcPr>
          <w:p w14:paraId="28D64096" w14:textId="6D973AC6" w:rsidR="009055DA" w:rsidRPr="008645A6" w:rsidRDefault="009055DA" w:rsidP="009055DA">
            <w:pPr>
              <w:pStyle w:val="TableTextRight"/>
            </w:pPr>
            <w:r w:rsidRPr="007848BA">
              <w:t>235</w:t>
            </w:r>
          </w:p>
        </w:tc>
        <w:tc>
          <w:tcPr>
            <w:tcW w:w="424" w:type="pct"/>
            <w:tcBorders>
              <w:bottom w:val="nil"/>
            </w:tcBorders>
            <w:shd w:val="clear" w:color="auto" w:fill="D0EAFF" w:themeFill="accent2" w:themeFillTint="1A"/>
            <w:noWrap/>
            <w:hideMark/>
          </w:tcPr>
          <w:p w14:paraId="3E787A42" w14:textId="45E858B0" w:rsidR="009055DA" w:rsidRPr="008645A6" w:rsidRDefault="009055DA" w:rsidP="009055DA">
            <w:pPr>
              <w:pStyle w:val="TableTextRight"/>
            </w:pPr>
            <w:r w:rsidRPr="007848BA">
              <w:t>26</w:t>
            </w:r>
          </w:p>
        </w:tc>
        <w:tc>
          <w:tcPr>
            <w:tcW w:w="559" w:type="pct"/>
            <w:tcBorders>
              <w:bottom w:val="nil"/>
            </w:tcBorders>
            <w:shd w:val="clear" w:color="auto" w:fill="D0EAFF" w:themeFill="accent2" w:themeFillTint="1A"/>
            <w:noWrap/>
            <w:hideMark/>
          </w:tcPr>
          <w:p w14:paraId="2EF6FF8F" w14:textId="4D18A1AB" w:rsidR="009055DA" w:rsidRPr="008645A6" w:rsidRDefault="009055DA" w:rsidP="009055DA">
            <w:pPr>
              <w:pStyle w:val="TableTextRight"/>
              <w:ind w:right="227"/>
            </w:pPr>
            <w:r w:rsidRPr="00046D66">
              <w:t>11.1</w:t>
            </w:r>
          </w:p>
        </w:tc>
      </w:tr>
      <w:tr w:rsidR="009055DA" w:rsidRPr="008645A6" w14:paraId="14AE44D1" w14:textId="77777777" w:rsidTr="005B6715">
        <w:tc>
          <w:tcPr>
            <w:tcW w:w="1067" w:type="pct"/>
            <w:tcBorders>
              <w:bottom w:val="nil"/>
            </w:tcBorders>
            <w:shd w:val="clear" w:color="auto" w:fill="D0EAFF" w:themeFill="accent2" w:themeFillTint="1A"/>
            <w:noWrap/>
            <w:hideMark/>
          </w:tcPr>
          <w:p w14:paraId="04BC82B4" w14:textId="5EE041CC" w:rsidR="009055DA" w:rsidRPr="008645A6" w:rsidRDefault="009055DA" w:rsidP="009055DA">
            <w:pPr>
              <w:pStyle w:val="TableText"/>
            </w:pPr>
            <w:r w:rsidRPr="007848BA">
              <w:t>Edward Wakool</w:t>
            </w:r>
            <w:r w:rsidR="004847D5">
              <w:rPr>
                <w:rFonts w:cs="Calibri"/>
              </w:rPr>
              <w:t>†</w:t>
            </w:r>
          </w:p>
        </w:tc>
        <w:tc>
          <w:tcPr>
            <w:tcW w:w="1897" w:type="pct"/>
            <w:tcBorders>
              <w:bottom w:val="nil"/>
            </w:tcBorders>
            <w:shd w:val="clear" w:color="auto" w:fill="D0EAFF" w:themeFill="accent2" w:themeFillTint="1A"/>
            <w:noWrap/>
            <w:hideMark/>
          </w:tcPr>
          <w:p w14:paraId="4EEED6AE" w14:textId="4FCC528D" w:rsidR="009055DA" w:rsidRPr="008645A6" w:rsidRDefault="009055DA" w:rsidP="009055DA">
            <w:pPr>
              <w:pStyle w:val="TableText"/>
            </w:pPr>
            <w:r w:rsidRPr="007848BA">
              <w:t>Pt3.1.2: Clay pan</w:t>
            </w:r>
          </w:p>
        </w:tc>
        <w:tc>
          <w:tcPr>
            <w:tcW w:w="534" w:type="pct"/>
            <w:tcBorders>
              <w:bottom w:val="nil"/>
            </w:tcBorders>
            <w:shd w:val="clear" w:color="auto" w:fill="D0EAFF" w:themeFill="accent2" w:themeFillTint="1A"/>
            <w:noWrap/>
            <w:hideMark/>
          </w:tcPr>
          <w:p w14:paraId="3BAEC041" w14:textId="2E131A55" w:rsidR="009055DA" w:rsidRPr="008645A6" w:rsidRDefault="009055DA" w:rsidP="009055DA">
            <w:pPr>
              <w:pStyle w:val="TableTextRight"/>
            </w:pPr>
            <w:r w:rsidRPr="007848BA">
              <w:t>3,645</w:t>
            </w:r>
          </w:p>
        </w:tc>
        <w:tc>
          <w:tcPr>
            <w:tcW w:w="519" w:type="pct"/>
            <w:tcBorders>
              <w:bottom w:val="nil"/>
            </w:tcBorders>
            <w:shd w:val="clear" w:color="auto" w:fill="D0EAFF" w:themeFill="accent2" w:themeFillTint="1A"/>
            <w:noWrap/>
            <w:hideMark/>
          </w:tcPr>
          <w:p w14:paraId="3A125ECC" w14:textId="6BD558EE" w:rsidR="009055DA" w:rsidRPr="008645A6" w:rsidRDefault="009055DA" w:rsidP="009055DA">
            <w:pPr>
              <w:pStyle w:val="TableTextRight"/>
            </w:pPr>
            <w:r w:rsidRPr="007848BA">
              <w:t>2,150</w:t>
            </w:r>
          </w:p>
        </w:tc>
        <w:tc>
          <w:tcPr>
            <w:tcW w:w="424" w:type="pct"/>
            <w:tcBorders>
              <w:bottom w:val="nil"/>
            </w:tcBorders>
            <w:shd w:val="clear" w:color="auto" w:fill="D0EAFF" w:themeFill="accent2" w:themeFillTint="1A"/>
            <w:noWrap/>
            <w:hideMark/>
          </w:tcPr>
          <w:p w14:paraId="6DCB8223" w14:textId="058513CF" w:rsidR="009055DA" w:rsidRPr="008645A6" w:rsidRDefault="009055DA" w:rsidP="009055DA">
            <w:pPr>
              <w:pStyle w:val="TableTextRight"/>
            </w:pPr>
            <w:r w:rsidRPr="007848BA">
              <w:t>26</w:t>
            </w:r>
          </w:p>
        </w:tc>
        <w:tc>
          <w:tcPr>
            <w:tcW w:w="559" w:type="pct"/>
            <w:tcBorders>
              <w:bottom w:val="nil"/>
            </w:tcBorders>
            <w:shd w:val="clear" w:color="auto" w:fill="D0EAFF" w:themeFill="accent2" w:themeFillTint="1A"/>
            <w:noWrap/>
            <w:hideMark/>
          </w:tcPr>
          <w:p w14:paraId="334C643D" w14:textId="06F88EA7" w:rsidR="009055DA" w:rsidRPr="008645A6" w:rsidRDefault="009055DA" w:rsidP="009055DA">
            <w:pPr>
              <w:pStyle w:val="TableTextRight"/>
              <w:ind w:right="227"/>
            </w:pPr>
            <w:r w:rsidRPr="00046D66">
              <w:t>1.2</w:t>
            </w:r>
          </w:p>
        </w:tc>
      </w:tr>
      <w:tr w:rsidR="009055DA" w:rsidRPr="008645A6" w14:paraId="4364DC75"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single" w:sz="4" w:space="0" w:color="FFFFFF" w:themeColor="background1"/>
            </w:tcBorders>
            <w:shd w:val="clear" w:color="auto" w:fill="D0EAFF" w:themeFill="accent2" w:themeFillTint="1A"/>
            <w:noWrap/>
            <w:hideMark/>
          </w:tcPr>
          <w:p w14:paraId="7C92B26E" w14:textId="09463A59" w:rsidR="009055DA" w:rsidRPr="008645A6" w:rsidRDefault="009055DA" w:rsidP="009055DA">
            <w:pPr>
              <w:pStyle w:val="TableText"/>
            </w:pPr>
            <w:r w:rsidRPr="007848BA">
              <w:t>Edward Wakool</w:t>
            </w:r>
            <w:r w:rsidR="004847D5">
              <w:rPr>
                <w:rFonts w:cs="Calibri"/>
              </w:rPr>
              <w:t>†</w:t>
            </w:r>
          </w:p>
        </w:tc>
        <w:tc>
          <w:tcPr>
            <w:tcW w:w="1897" w:type="pct"/>
            <w:tcBorders>
              <w:bottom w:val="single" w:sz="4" w:space="0" w:color="FFFFFF" w:themeColor="background1"/>
            </w:tcBorders>
            <w:shd w:val="clear" w:color="auto" w:fill="D0EAFF" w:themeFill="accent2" w:themeFillTint="1A"/>
            <w:noWrap/>
            <w:hideMark/>
          </w:tcPr>
          <w:p w14:paraId="22D4221F" w14:textId="5F99EBAE" w:rsidR="009055DA" w:rsidRPr="008645A6" w:rsidRDefault="009055DA" w:rsidP="009055DA">
            <w:pPr>
              <w:pStyle w:val="TableText"/>
            </w:pPr>
            <w:r w:rsidRPr="007848BA">
              <w:t>Pt1.2.2: Temporary black box swamp</w:t>
            </w:r>
          </w:p>
        </w:tc>
        <w:tc>
          <w:tcPr>
            <w:tcW w:w="534" w:type="pct"/>
            <w:tcBorders>
              <w:bottom w:val="single" w:sz="4" w:space="0" w:color="FFFFFF" w:themeColor="background1"/>
            </w:tcBorders>
            <w:shd w:val="clear" w:color="auto" w:fill="D0EAFF" w:themeFill="accent2" w:themeFillTint="1A"/>
            <w:noWrap/>
            <w:hideMark/>
          </w:tcPr>
          <w:p w14:paraId="3F2DB1FD" w14:textId="4AB2F29D" w:rsidR="009055DA" w:rsidRPr="008645A6" w:rsidRDefault="009055DA" w:rsidP="009055DA">
            <w:pPr>
              <w:pStyle w:val="TableTextRight"/>
            </w:pPr>
            <w:r w:rsidRPr="007848BA">
              <w:t>1,585</w:t>
            </w:r>
          </w:p>
        </w:tc>
        <w:tc>
          <w:tcPr>
            <w:tcW w:w="519" w:type="pct"/>
            <w:tcBorders>
              <w:bottom w:val="single" w:sz="4" w:space="0" w:color="FFFFFF" w:themeColor="background1"/>
            </w:tcBorders>
            <w:shd w:val="clear" w:color="auto" w:fill="D0EAFF" w:themeFill="accent2" w:themeFillTint="1A"/>
            <w:noWrap/>
            <w:hideMark/>
          </w:tcPr>
          <w:p w14:paraId="57120FA0" w14:textId="2E95C7A2" w:rsidR="009055DA" w:rsidRPr="008645A6" w:rsidRDefault="009055DA" w:rsidP="009055DA">
            <w:pPr>
              <w:pStyle w:val="TableTextRight"/>
            </w:pPr>
            <w:r w:rsidRPr="007848BA">
              <w:t>1,258</w:t>
            </w:r>
          </w:p>
        </w:tc>
        <w:tc>
          <w:tcPr>
            <w:tcW w:w="424" w:type="pct"/>
            <w:tcBorders>
              <w:bottom w:val="single" w:sz="4" w:space="0" w:color="FFFFFF" w:themeColor="background1"/>
            </w:tcBorders>
            <w:shd w:val="clear" w:color="auto" w:fill="D0EAFF" w:themeFill="accent2" w:themeFillTint="1A"/>
            <w:noWrap/>
            <w:hideMark/>
          </w:tcPr>
          <w:p w14:paraId="6AEE495C" w14:textId="1BB16DEC" w:rsidR="009055DA" w:rsidRPr="008645A6" w:rsidRDefault="009055DA" w:rsidP="009055DA">
            <w:pPr>
              <w:pStyle w:val="TableTextRight"/>
            </w:pPr>
            <w:r w:rsidRPr="007848BA">
              <w:t>8</w:t>
            </w:r>
          </w:p>
        </w:tc>
        <w:tc>
          <w:tcPr>
            <w:tcW w:w="559" w:type="pct"/>
            <w:tcBorders>
              <w:bottom w:val="single" w:sz="4" w:space="0" w:color="FFFFFF" w:themeColor="background1"/>
            </w:tcBorders>
            <w:shd w:val="clear" w:color="auto" w:fill="D0EAFF" w:themeFill="accent2" w:themeFillTint="1A"/>
            <w:noWrap/>
            <w:hideMark/>
          </w:tcPr>
          <w:p w14:paraId="52813F43" w14:textId="7BE7DE0D" w:rsidR="009055DA" w:rsidRPr="008645A6" w:rsidRDefault="009055DA" w:rsidP="009055DA">
            <w:pPr>
              <w:pStyle w:val="TableTextRight"/>
              <w:ind w:right="227"/>
            </w:pPr>
            <w:r w:rsidRPr="00046D66">
              <w:t>0.6</w:t>
            </w:r>
          </w:p>
        </w:tc>
      </w:tr>
      <w:tr w:rsidR="009055DA" w:rsidRPr="008645A6" w14:paraId="350F8C57" w14:textId="77777777" w:rsidTr="005B6715">
        <w:tc>
          <w:tcPr>
            <w:tcW w:w="1067" w:type="pct"/>
            <w:tcBorders>
              <w:top w:val="single" w:sz="4" w:space="0" w:color="FFFFFF" w:themeColor="background1"/>
            </w:tcBorders>
            <w:noWrap/>
            <w:hideMark/>
          </w:tcPr>
          <w:p w14:paraId="0F6A5CA8" w14:textId="5951FAD2" w:rsidR="009055DA" w:rsidRPr="008645A6" w:rsidRDefault="009055DA" w:rsidP="009055DA">
            <w:pPr>
              <w:pStyle w:val="TableText"/>
            </w:pPr>
            <w:r w:rsidRPr="007848BA">
              <w:t>Edward Wakool</w:t>
            </w:r>
          </w:p>
        </w:tc>
        <w:tc>
          <w:tcPr>
            <w:tcW w:w="1897" w:type="pct"/>
            <w:tcBorders>
              <w:top w:val="single" w:sz="4" w:space="0" w:color="FFFFFF" w:themeColor="background1"/>
            </w:tcBorders>
            <w:noWrap/>
            <w:hideMark/>
          </w:tcPr>
          <w:p w14:paraId="7E715EF0" w14:textId="3B2FD8B2" w:rsidR="009055DA" w:rsidRPr="008645A6" w:rsidRDefault="009055DA" w:rsidP="009055DA">
            <w:pPr>
              <w:pStyle w:val="TableText"/>
            </w:pPr>
            <w:r w:rsidRPr="007848BA">
              <w:t>Lt1.1: Temporary lake</w:t>
            </w:r>
          </w:p>
        </w:tc>
        <w:tc>
          <w:tcPr>
            <w:tcW w:w="534" w:type="pct"/>
            <w:tcBorders>
              <w:top w:val="single" w:sz="4" w:space="0" w:color="FFFFFF" w:themeColor="background1"/>
            </w:tcBorders>
            <w:noWrap/>
            <w:hideMark/>
          </w:tcPr>
          <w:p w14:paraId="5E540915" w14:textId="4888369F" w:rsidR="009055DA" w:rsidRPr="008645A6" w:rsidRDefault="009055DA" w:rsidP="009055DA">
            <w:pPr>
              <w:pStyle w:val="TableTextRight"/>
            </w:pPr>
            <w:r w:rsidRPr="007848BA">
              <w:t>985</w:t>
            </w:r>
          </w:p>
        </w:tc>
        <w:tc>
          <w:tcPr>
            <w:tcW w:w="519" w:type="pct"/>
            <w:tcBorders>
              <w:top w:val="single" w:sz="4" w:space="0" w:color="FFFFFF" w:themeColor="background1"/>
            </w:tcBorders>
            <w:noWrap/>
            <w:hideMark/>
          </w:tcPr>
          <w:p w14:paraId="58ED5A0C" w14:textId="38118C4E" w:rsidR="009055DA" w:rsidRPr="008645A6" w:rsidRDefault="009055DA" w:rsidP="009055DA">
            <w:pPr>
              <w:pStyle w:val="TableTextRight"/>
            </w:pPr>
            <w:r w:rsidRPr="007848BA">
              <w:t>337</w:t>
            </w:r>
          </w:p>
        </w:tc>
        <w:tc>
          <w:tcPr>
            <w:tcW w:w="424" w:type="pct"/>
            <w:tcBorders>
              <w:top w:val="single" w:sz="4" w:space="0" w:color="FFFFFF" w:themeColor="background1"/>
            </w:tcBorders>
            <w:noWrap/>
            <w:hideMark/>
          </w:tcPr>
          <w:p w14:paraId="24A45C06" w14:textId="046BEBBB"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506B079A" w14:textId="41D6A9E9" w:rsidR="009055DA" w:rsidRPr="008645A6" w:rsidRDefault="009055DA" w:rsidP="009055DA">
            <w:pPr>
              <w:pStyle w:val="TableTextRight"/>
              <w:ind w:right="227"/>
            </w:pPr>
            <w:r w:rsidRPr="00046D66">
              <w:t>0</w:t>
            </w:r>
          </w:p>
        </w:tc>
      </w:tr>
      <w:tr w:rsidR="009055DA" w:rsidRPr="008645A6" w14:paraId="16F669D4"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3087C6F0" w14:textId="4D41E495" w:rsidR="009055DA" w:rsidRPr="008645A6" w:rsidRDefault="009055DA" w:rsidP="009055DA">
            <w:pPr>
              <w:pStyle w:val="TableText"/>
            </w:pPr>
            <w:r w:rsidRPr="007848BA">
              <w:t>Edward Wakool</w:t>
            </w:r>
          </w:p>
        </w:tc>
        <w:tc>
          <w:tcPr>
            <w:tcW w:w="1897" w:type="pct"/>
            <w:noWrap/>
            <w:hideMark/>
          </w:tcPr>
          <w:p w14:paraId="63E7BD27" w14:textId="1B7AA477" w:rsidR="009055DA" w:rsidRPr="008645A6" w:rsidRDefault="009055DA" w:rsidP="009055DA">
            <w:pPr>
              <w:pStyle w:val="TableText"/>
            </w:pPr>
            <w:r w:rsidRPr="007848BA">
              <w:t>Pt2.2.2: Temporary sedge/grass/forb marsh</w:t>
            </w:r>
          </w:p>
        </w:tc>
        <w:tc>
          <w:tcPr>
            <w:tcW w:w="534" w:type="pct"/>
            <w:noWrap/>
            <w:hideMark/>
          </w:tcPr>
          <w:p w14:paraId="4C506473" w14:textId="78861525" w:rsidR="009055DA" w:rsidRPr="008645A6" w:rsidRDefault="009055DA" w:rsidP="009055DA">
            <w:pPr>
              <w:pStyle w:val="TableTextRight"/>
            </w:pPr>
            <w:r w:rsidRPr="007848BA">
              <w:t>410</w:t>
            </w:r>
          </w:p>
        </w:tc>
        <w:tc>
          <w:tcPr>
            <w:tcW w:w="519" w:type="pct"/>
            <w:noWrap/>
            <w:hideMark/>
          </w:tcPr>
          <w:p w14:paraId="432A5D1A" w14:textId="7BF2402F" w:rsidR="009055DA" w:rsidRPr="008645A6" w:rsidRDefault="009055DA" w:rsidP="009055DA">
            <w:pPr>
              <w:pStyle w:val="TableTextRight"/>
            </w:pPr>
            <w:r w:rsidRPr="007848BA">
              <w:t>204</w:t>
            </w:r>
          </w:p>
        </w:tc>
        <w:tc>
          <w:tcPr>
            <w:tcW w:w="424" w:type="pct"/>
            <w:noWrap/>
            <w:hideMark/>
          </w:tcPr>
          <w:p w14:paraId="4B4299AB" w14:textId="551C9879" w:rsidR="009055DA" w:rsidRPr="008645A6" w:rsidRDefault="009055DA" w:rsidP="009055DA">
            <w:pPr>
              <w:pStyle w:val="TableTextRight"/>
            </w:pPr>
            <w:r w:rsidRPr="007848BA">
              <w:t>0</w:t>
            </w:r>
          </w:p>
        </w:tc>
        <w:tc>
          <w:tcPr>
            <w:tcW w:w="559" w:type="pct"/>
            <w:noWrap/>
            <w:hideMark/>
          </w:tcPr>
          <w:p w14:paraId="550E0C30" w14:textId="5600EA4C" w:rsidR="009055DA" w:rsidRPr="008645A6" w:rsidRDefault="009055DA" w:rsidP="009055DA">
            <w:pPr>
              <w:pStyle w:val="TableTextRight"/>
              <w:ind w:right="227"/>
            </w:pPr>
            <w:r w:rsidRPr="00046D66">
              <w:t>0</w:t>
            </w:r>
          </w:p>
        </w:tc>
      </w:tr>
      <w:tr w:rsidR="009055DA" w:rsidRPr="008645A6" w14:paraId="409A869E" w14:textId="77777777" w:rsidTr="005B6715">
        <w:tc>
          <w:tcPr>
            <w:tcW w:w="1067" w:type="pct"/>
            <w:noWrap/>
            <w:hideMark/>
          </w:tcPr>
          <w:p w14:paraId="06469C12" w14:textId="42BAAFA3" w:rsidR="009055DA" w:rsidRPr="008645A6" w:rsidRDefault="009055DA" w:rsidP="009055DA">
            <w:pPr>
              <w:pStyle w:val="TableText"/>
            </w:pPr>
            <w:r w:rsidRPr="007848BA">
              <w:t>Edward Wakool</w:t>
            </w:r>
          </w:p>
        </w:tc>
        <w:tc>
          <w:tcPr>
            <w:tcW w:w="1897" w:type="pct"/>
            <w:noWrap/>
            <w:hideMark/>
          </w:tcPr>
          <w:p w14:paraId="5DDE1EE7" w14:textId="4704529D" w:rsidR="009055DA" w:rsidRPr="008645A6" w:rsidRDefault="009055DA" w:rsidP="009055DA">
            <w:pPr>
              <w:pStyle w:val="TableText"/>
            </w:pPr>
            <w:r w:rsidRPr="007848BA">
              <w:t>Pt2.3.2: Freshwater meadow</w:t>
            </w:r>
          </w:p>
        </w:tc>
        <w:tc>
          <w:tcPr>
            <w:tcW w:w="534" w:type="pct"/>
            <w:noWrap/>
            <w:hideMark/>
          </w:tcPr>
          <w:p w14:paraId="2D545EE2" w14:textId="7F657B9A" w:rsidR="009055DA" w:rsidRPr="008645A6" w:rsidRDefault="009055DA" w:rsidP="009055DA">
            <w:pPr>
              <w:pStyle w:val="TableTextRight"/>
            </w:pPr>
            <w:r w:rsidRPr="007848BA">
              <w:t>597</w:t>
            </w:r>
          </w:p>
        </w:tc>
        <w:tc>
          <w:tcPr>
            <w:tcW w:w="519" w:type="pct"/>
            <w:noWrap/>
            <w:hideMark/>
          </w:tcPr>
          <w:p w14:paraId="18C8CB36" w14:textId="0A79F0EE" w:rsidR="009055DA" w:rsidRPr="008645A6" w:rsidRDefault="009055DA" w:rsidP="009055DA">
            <w:pPr>
              <w:pStyle w:val="TableTextRight"/>
            </w:pPr>
            <w:r w:rsidRPr="007848BA">
              <w:t>153</w:t>
            </w:r>
          </w:p>
        </w:tc>
        <w:tc>
          <w:tcPr>
            <w:tcW w:w="424" w:type="pct"/>
            <w:noWrap/>
            <w:hideMark/>
          </w:tcPr>
          <w:p w14:paraId="6A28988D" w14:textId="7B32EE33" w:rsidR="009055DA" w:rsidRPr="008645A6" w:rsidRDefault="009055DA" w:rsidP="009055DA">
            <w:pPr>
              <w:pStyle w:val="TableTextRight"/>
            </w:pPr>
            <w:r w:rsidRPr="007848BA">
              <w:t>0</w:t>
            </w:r>
          </w:p>
        </w:tc>
        <w:tc>
          <w:tcPr>
            <w:tcW w:w="559" w:type="pct"/>
            <w:noWrap/>
            <w:hideMark/>
          </w:tcPr>
          <w:p w14:paraId="3271536F" w14:textId="54575D40" w:rsidR="009055DA" w:rsidRPr="008645A6" w:rsidRDefault="009055DA" w:rsidP="009055DA">
            <w:pPr>
              <w:pStyle w:val="TableTextRight"/>
              <w:ind w:right="227"/>
            </w:pPr>
            <w:r w:rsidRPr="00046D66">
              <w:t>0</w:t>
            </w:r>
          </w:p>
        </w:tc>
      </w:tr>
      <w:tr w:rsidR="009055DA" w:rsidRPr="008645A6" w14:paraId="5A6FC24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32B2535" w14:textId="5B533246" w:rsidR="009055DA" w:rsidRPr="008645A6" w:rsidRDefault="009055DA" w:rsidP="009055DA">
            <w:pPr>
              <w:pStyle w:val="TableText"/>
            </w:pPr>
            <w:r w:rsidRPr="007848BA">
              <w:t>Edward Wakool</w:t>
            </w:r>
          </w:p>
        </w:tc>
        <w:tc>
          <w:tcPr>
            <w:tcW w:w="1897" w:type="pct"/>
            <w:noWrap/>
            <w:hideMark/>
          </w:tcPr>
          <w:p w14:paraId="293F1282" w14:textId="5A9224E3" w:rsidR="009055DA" w:rsidRPr="008645A6" w:rsidRDefault="009055DA" w:rsidP="009055DA">
            <w:pPr>
              <w:pStyle w:val="TableText"/>
            </w:pPr>
            <w:r w:rsidRPr="007848BA">
              <w:t>Pt1.8.2: Temporary shrub swamp</w:t>
            </w:r>
          </w:p>
        </w:tc>
        <w:tc>
          <w:tcPr>
            <w:tcW w:w="534" w:type="pct"/>
            <w:noWrap/>
            <w:hideMark/>
          </w:tcPr>
          <w:p w14:paraId="73B5DE2A" w14:textId="51703D73" w:rsidR="009055DA" w:rsidRPr="008645A6" w:rsidRDefault="009055DA" w:rsidP="009055DA">
            <w:pPr>
              <w:pStyle w:val="TableTextRight"/>
            </w:pPr>
            <w:r w:rsidRPr="007848BA">
              <w:t>280</w:t>
            </w:r>
          </w:p>
        </w:tc>
        <w:tc>
          <w:tcPr>
            <w:tcW w:w="519" w:type="pct"/>
            <w:noWrap/>
            <w:hideMark/>
          </w:tcPr>
          <w:p w14:paraId="2318F968" w14:textId="3F2AB01F" w:rsidR="009055DA" w:rsidRPr="008645A6" w:rsidRDefault="009055DA" w:rsidP="009055DA">
            <w:pPr>
              <w:pStyle w:val="TableTextRight"/>
            </w:pPr>
            <w:r w:rsidRPr="007848BA">
              <w:t>147</w:t>
            </w:r>
          </w:p>
        </w:tc>
        <w:tc>
          <w:tcPr>
            <w:tcW w:w="424" w:type="pct"/>
            <w:noWrap/>
            <w:hideMark/>
          </w:tcPr>
          <w:p w14:paraId="1024BFE9" w14:textId="7358A588" w:rsidR="009055DA" w:rsidRPr="008645A6" w:rsidRDefault="009055DA" w:rsidP="009055DA">
            <w:pPr>
              <w:pStyle w:val="TableTextRight"/>
            </w:pPr>
            <w:r w:rsidRPr="007848BA">
              <w:t>0</w:t>
            </w:r>
          </w:p>
        </w:tc>
        <w:tc>
          <w:tcPr>
            <w:tcW w:w="559" w:type="pct"/>
            <w:noWrap/>
            <w:hideMark/>
          </w:tcPr>
          <w:p w14:paraId="6CE2F8CD" w14:textId="65D62CA4" w:rsidR="009055DA" w:rsidRPr="008645A6" w:rsidRDefault="009055DA" w:rsidP="009055DA">
            <w:pPr>
              <w:pStyle w:val="TableTextRight"/>
              <w:ind w:right="227"/>
            </w:pPr>
            <w:r w:rsidRPr="00046D66">
              <w:t>0</w:t>
            </w:r>
          </w:p>
        </w:tc>
      </w:tr>
      <w:tr w:rsidR="009055DA" w:rsidRPr="008645A6" w14:paraId="0154BD85" w14:textId="77777777" w:rsidTr="005B6715">
        <w:tc>
          <w:tcPr>
            <w:tcW w:w="1067" w:type="pct"/>
            <w:noWrap/>
            <w:hideMark/>
          </w:tcPr>
          <w:p w14:paraId="0C7D676E" w14:textId="0753E9CE" w:rsidR="009055DA" w:rsidRPr="008645A6" w:rsidRDefault="009055DA" w:rsidP="009055DA">
            <w:pPr>
              <w:pStyle w:val="TableText"/>
            </w:pPr>
            <w:r w:rsidRPr="007848BA">
              <w:t>Edward Wakool</w:t>
            </w:r>
          </w:p>
        </w:tc>
        <w:tc>
          <w:tcPr>
            <w:tcW w:w="1897" w:type="pct"/>
            <w:noWrap/>
            <w:hideMark/>
          </w:tcPr>
          <w:p w14:paraId="41F59292" w14:textId="7B96F435" w:rsidR="009055DA" w:rsidRPr="008645A6" w:rsidRDefault="009055DA" w:rsidP="009055DA">
            <w:pPr>
              <w:pStyle w:val="TableText"/>
            </w:pPr>
            <w:r w:rsidRPr="007848BA">
              <w:t>Lp1.1: Permanent lake</w:t>
            </w:r>
          </w:p>
        </w:tc>
        <w:tc>
          <w:tcPr>
            <w:tcW w:w="534" w:type="pct"/>
            <w:noWrap/>
            <w:hideMark/>
          </w:tcPr>
          <w:p w14:paraId="0504B9F1" w14:textId="13606FBE" w:rsidR="009055DA" w:rsidRPr="008645A6" w:rsidRDefault="009055DA" w:rsidP="009055DA">
            <w:pPr>
              <w:pStyle w:val="TableTextRight"/>
            </w:pPr>
            <w:r w:rsidRPr="007848BA">
              <w:t>130</w:t>
            </w:r>
          </w:p>
        </w:tc>
        <w:tc>
          <w:tcPr>
            <w:tcW w:w="519" w:type="pct"/>
            <w:noWrap/>
            <w:hideMark/>
          </w:tcPr>
          <w:p w14:paraId="215E104B" w14:textId="4FABBEA5" w:rsidR="009055DA" w:rsidRPr="008645A6" w:rsidRDefault="009055DA" w:rsidP="009055DA">
            <w:pPr>
              <w:pStyle w:val="TableTextRight"/>
            </w:pPr>
            <w:r w:rsidRPr="007848BA">
              <w:t>109</w:t>
            </w:r>
          </w:p>
        </w:tc>
        <w:tc>
          <w:tcPr>
            <w:tcW w:w="424" w:type="pct"/>
            <w:noWrap/>
            <w:hideMark/>
          </w:tcPr>
          <w:p w14:paraId="30A3DA80" w14:textId="28149012" w:rsidR="009055DA" w:rsidRPr="008645A6" w:rsidRDefault="009055DA" w:rsidP="009055DA">
            <w:pPr>
              <w:pStyle w:val="TableTextRight"/>
            </w:pPr>
            <w:r w:rsidRPr="007848BA">
              <w:t>0</w:t>
            </w:r>
          </w:p>
        </w:tc>
        <w:tc>
          <w:tcPr>
            <w:tcW w:w="559" w:type="pct"/>
            <w:noWrap/>
            <w:hideMark/>
          </w:tcPr>
          <w:p w14:paraId="19021E65" w14:textId="710E96EF" w:rsidR="009055DA" w:rsidRPr="008645A6" w:rsidRDefault="009055DA" w:rsidP="009055DA">
            <w:pPr>
              <w:pStyle w:val="TableTextRight"/>
              <w:ind w:right="227"/>
            </w:pPr>
            <w:r w:rsidRPr="00046D66">
              <w:t>0</w:t>
            </w:r>
          </w:p>
        </w:tc>
      </w:tr>
      <w:tr w:rsidR="009055DA" w:rsidRPr="008645A6" w14:paraId="16A655C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AF74CF7" w14:textId="38E50A1F" w:rsidR="009055DA" w:rsidRPr="008645A6" w:rsidRDefault="009055DA" w:rsidP="009055DA">
            <w:pPr>
              <w:pStyle w:val="TableText"/>
            </w:pPr>
            <w:r w:rsidRPr="007848BA">
              <w:t>Edward Wakool</w:t>
            </w:r>
          </w:p>
        </w:tc>
        <w:tc>
          <w:tcPr>
            <w:tcW w:w="1897" w:type="pct"/>
            <w:noWrap/>
            <w:hideMark/>
          </w:tcPr>
          <w:p w14:paraId="6C507BAB" w14:textId="432C37BD" w:rsidR="009055DA" w:rsidRPr="008645A6" w:rsidRDefault="009055DA" w:rsidP="009055DA">
            <w:pPr>
              <w:pStyle w:val="TableText"/>
            </w:pPr>
            <w:r w:rsidRPr="007848BA">
              <w:t>Pt1.7.2: Temporary lignum swamp</w:t>
            </w:r>
          </w:p>
        </w:tc>
        <w:tc>
          <w:tcPr>
            <w:tcW w:w="534" w:type="pct"/>
            <w:noWrap/>
            <w:hideMark/>
          </w:tcPr>
          <w:p w14:paraId="66A52F97" w14:textId="00E96B6F" w:rsidR="009055DA" w:rsidRPr="008645A6" w:rsidRDefault="009055DA" w:rsidP="009055DA">
            <w:pPr>
              <w:pStyle w:val="TableTextRight"/>
            </w:pPr>
            <w:r w:rsidRPr="007848BA">
              <w:t>168</w:t>
            </w:r>
          </w:p>
        </w:tc>
        <w:tc>
          <w:tcPr>
            <w:tcW w:w="519" w:type="pct"/>
            <w:noWrap/>
            <w:hideMark/>
          </w:tcPr>
          <w:p w14:paraId="6A1F9BA1" w14:textId="30E060B2" w:rsidR="009055DA" w:rsidRPr="008645A6" w:rsidRDefault="009055DA" w:rsidP="009055DA">
            <w:pPr>
              <w:pStyle w:val="TableTextRight"/>
            </w:pPr>
            <w:r w:rsidRPr="007848BA">
              <w:t>76</w:t>
            </w:r>
          </w:p>
        </w:tc>
        <w:tc>
          <w:tcPr>
            <w:tcW w:w="424" w:type="pct"/>
            <w:noWrap/>
            <w:hideMark/>
          </w:tcPr>
          <w:p w14:paraId="59A25F48" w14:textId="7E163CD6" w:rsidR="009055DA" w:rsidRPr="008645A6" w:rsidRDefault="009055DA" w:rsidP="009055DA">
            <w:pPr>
              <w:pStyle w:val="TableTextRight"/>
            </w:pPr>
            <w:r w:rsidRPr="007848BA">
              <w:t>0</w:t>
            </w:r>
          </w:p>
        </w:tc>
        <w:tc>
          <w:tcPr>
            <w:tcW w:w="559" w:type="pct"/>
            <w:noWrap/>
            <w:hideMark/>
          </w:tcPr>
          <w:p w14:paraId="452E274C" w14:textId="29BD426F" w:rsidR="009055DA" w:rsidRPr="008645A6" w:rsidRDefault="009055DA" w:rsidP="009055DA">
            <w:pPr>
              <w:pStyle w:val="TableTextRight"/>
              <w:ind w:right="227"/>
            </w:pPr>
            <w:r w:rsidRPr="00046D66">
              <w:t>0</w:t>
            </w:r>
          </w:p>
        </w:tc>
      </w:tr>
      <w:tr w:rsidR="009055DA" w:rsidRPr="008645A6" w14:paraId="321309FD" w14:textId="77777777" w:rsidTr="005B6715">
        <w:tc>
          <w:tcPr>
            <w:tcW w:w="1067" w:type="pct"/>
            <w:noWrap/>
            <w:hideMark/>
          </w:tcPr>
          <w:p w14:paraId="063615A8" w14:textId="217FC234" w:rsidR="009055DA" w:rsidRPr="008645A6" w:rsidRDefault="009055DA" w:rsidP="009055DA">
            <w:pPr>
              <w:pStyle w:val="TableText"/>
            </w:pPr>
            <w:r w:rsidRPr="007848BA">
              <w:t>Edward Wakool</w:t>
            </w:r>
          </w:p>
        </w:tc>
        <w:tc>
          <w:tcPr>
            <w:tcW w:w="1897" w:type="pct"/>
            <w:noWrap/>
            <w:hideMark/>
          </w:tcPr>
          <w:p w14:paraId="63E97764" w14:textId="5A6258F7" w:rsidR="009055DA" w:rsidRPr="008645A6" w:rsidRDefault="009055DA" w:rsidP="009055DA">
            <w:pPr>
              <w:pStyle w:val="TableText"/>
            </w:pPr>
            <w:r w:rsidRPr="007848BA">
              <w:t>Pt2.1.2: Temporary tall emergent marsh</w:t>
            </w:r>
          </w:p>
        </w:tc>
        <w:tc>
          <w:tcPr>
            <w:tcW w:w="534" w:type="pct"/>
            <w:noWrap/>
            <w:hideMark/>
          </w:tcPr>
          <w:p w14:paraId="0E961B5C" w14:textId="1EEF202F" w:rsidR="009055DA" w:rsidRPr="008645A6" w:rsidRDefault="009055DA" w:rsidP="009055DA">
            <w:pPr>
              <w:pStyle w:val="TableTextRight"/>
            </w:pPr>
            <w:r w:rsidRPr="007848BA">
              <w:t>47</w:t>
            </w:r>
          </w:p>
        </w:tc>
        <w:tc>
          <w:tcPr>
            <w:tcW w:w="519" w:type="pct"/>
            <w:noWrap/>
            <w:hideMark/>
          </w:tcPr>
          <w:p w14:paraId="2FA45EB5" w14:textId="184BC612" w:rsidR="009055DA" w:rsidRPr="008645A6" w:rsidRDefault="009055DA" w:rsidP="009055DA">
            <w:pPr>
              <w:pStyle w:val="TableTextRight"/>
            </w:pPr>
            <w:r w:rsidRPr="007848BA">
              <w:t>44</w:t>
            </w:r>
          </w:p>
        </w:tc>
        <w:tc>
          <w:tcPr>
            <w:tcW w:w="424" w:type="pct"/>
            <w:noWrap/>
            <w:hideMark/>
          </w:tcPr>
          <w:p w14:paraId="4FD207C4" w14:textId="7BE55C0A" w:rsidR="009055DA" w:rsidRPr="008645A6" w:rsidRDefault="009055DA" w:rsidP="009055DA">
            <w:pPr>
              <w:pStyle w:val="TableTextRight"/>
            </w:pPr>
            <w:r w:rsidRPr="007848BA">
              <w:t>0</w:t>
            </w:r>
          </w:p>
        </w:tc>
        <w:tc>
          <w:tcPr>
            <w:tcW w:w="559" w:type="pct"/>
            <w:noWrap/>
            <w:hideMark/>
          </w:tcPr>
          <w:p w14:paraId="4780C504" w14:textId="12759B94" w:rsidR="009055DA" w:rsidRPr="008645A6" w:rsidRDefault="009055DA" w:rsidP="009055DA">
            <w:pPr>
              <w:pStyle w:val="TableTextRight"/>
              <w:ind w:right="227"/>
            </w:pPr>
            <w:r w:rsidRPr="00046D66">
              <w:t>0</w:t>
            </w:r>
          </w:p>
        </w:tc>
      </w:tr>
      <w:tr w:rsidR="009055DA" w:rsidRPr="008645A6" w14:paraId="44FA02B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F72F917" w14:textId="184FE8C1" w:rsidR="009055DA" w:rsidRPr="008645A6" w:rsidRDefault="009055DA" w:rsidP="009055DA">
            <w:pPr>
              <w:pStyle w:val="TableText"/>
            </w:pPr>
            <w:r w:rsidRPr="007848BA">
              <w:t>Edward Wakool</w:t>
            </w:r>
          </w:p>
        </w:tc>
        <w:tc>
          <w:tcPr>
            <w:tcW w:w="1897" w:type="pct"/>
            <w:noWrap/>
            <w:hideMark/>
          </w:tcPr>
          <w:p w14:paraId="18CABA74" w14:textId="5698FE3B" w:rsidR="009055DA" w:rsidRPr="008645A6" w:rsidRDefault="009055DA" w:rsidP="009055DA">
            <w:pPr>
              <w:pStyle w:val="TableText"/>
            </w:pPr>
            <w:r w:rsidRPr="007848BA">
              <w:t>Pp2.3.2: Permanent grass marsh</w:t>
            </w:r>
          </w:p>
        </w:tc>
        <w:tc>
          <w:tcPr>
            <w:tcW w:w="534" w:type="pct"/>
            <w:noWrap/>
            <w:hideMark/>
          </w:tcPr>
          <w:p w14:paraId="345FB87A" w14:textId="1DD88A9F" w:rsidR="009055DA" w:rsidRPr="008645A6" w:rsidRDefault="009055DA" w:rsidP="009055DA">
            <w:pPr>
              <w:pStyle w:val="TableTextRight"/>
            </w:pPr>
            <w:r w:rsidRPr="007848BA">
              <w:t>19</w:t>
            </w:r>
          </w:p>
        </w:tc>
        <w:tc>
          <w:tcPr>
            <w:tcW w:w="519" w:type="pct"/>
            <w:noWrap/>
            <w:hideMark/>
          </w:tcPr>
          <w:p w14:paraId="5734ECF9" w14:textId="28B27F28" w:rsidR="009055DA" w:rsidRPr="008645A6" w:rsidRDefault="009055DA" w:rsidP="009055DA">
            <w:pPr>
              <w:pStyle w:val="TableTextRight"/>
            </w:pPr>
            <w:r w:rsidRPr="007848BA">
              <w:t>19</w:t>
            </w:r>
          </w:p>
        </w:tc>
        <w:tc>
          <w:tcPr>
            <w:tcW w:w="424" w:type="pct"/>
            <w:noWrap/>
            <w:hideMark/>
          </w:tcPr>
          <w:p w14:paraId="2473DF54" w14:textId="39EC3D2F" w:rsidR="009055DA" w:rsidRPr="008645A6" w:rsidRDefault="009055DA" w:rsidP="009055DA">
            <w:pPr>
              <w:pStyle w:val="TableTextRight"/>
            </w:pPr>
            <w:r w:rsidRPr="007848BA">
              <w:t>0</w:t>
            </w:r>
          </w:p>
        </w:tc>
        <w:tc>
          <w:tcPr>
            <w:tcW w:w="559" w:type="pct"/>
            <w:noWrap/>
            <w:hideMark/>
          </w:tcPr>
          <w:p w14:paraId="0C4B6F50" w14:textId="1DF2C969" w:rsidR="009055DA" w:rsidRPr="008645A6" w:rsidRDefault="009055DA" w:rsidP="009055DA">
            <w:pPr>
              <w:pStyle w:val="TableTextRight"/>
              <w:ind w:right="227"/>
            </w:pPr>
            <w:r w:rsidRPr="00046D66">
              <w:t>0</w:t>
            </w:r>
          </w:p>
        </w:tc>
      </w:tr>
      <w:tr w:rsidR="009055DA" w:rsidRPr="008645A6" w14:paraId="4EDD9F92" w14:textId="77777777" w:rsidTr="005B6715">
        <w:tc>
          <w:tcPr>
            <w:tcW w:w="1067" w:type="pct"/>
            <w:noWrap/>
            <w:hideMark/>
          </w:tcPr>
          <w:p w14:paraId="4646F83A" w14:textId="6FE46FF4" w:rsidR="009055DA" w:rsidRPr="008645A6" w:rsidRDefault="009055DA" w:rsidP="009055DA">
            <w:pPr>
              <w:pStyle w:val="TableText"/>
            </w:pPr>
            <w:r w:rsidRPr="007848BA">
              <w:t>Edward Wakool</w:t>
            </w:r>
          </w:p>
        </w:tc>
        <w:tc>
          <w:tcPr>
            <w:tcW w:w="1897" w:type="pct"/>
            <w:noWrap/>
            <w:hideMark/>
          </w:tcPr>
          <w:p w14:paraId="2BADA96E" w14:textId="242B1D47" w:rsidR="009055DA" w:rsidRPr="008645A6" w:rsidRDefault="009055DA" w:rsidP="009055DA">
            <w:pPr>
              <w:pStyle w:val="TableText"/>
            </w:pPr>
            <w:r w:rsidRPr="007848BA">
              <w:t>Psp4: Permanent saline wetland</w:t>
            </w:r>
          </w:p>
        </w:tc>
        <w:tc>
          <w:tcPr>
            <w:tcW w:w="534" w:type="pct"/>
            <w:noWrap/>
            <w:hideMark/>
          </w:tcPr>
          <w:p w14:paraId="4049AB11" w14:textId="4728E3F4" w:rsidR="009055DA" w:rsidRPr="008645A6" w:rsidRDefault="009055DA" w:rsidP="009055DA">
            <w:pPr>
              <w:pStyle w:val="TableTextRight"/>
            </w:pPr>
            <w:r w:rsidRPr="007848BA">
              <w:t>6</w:t>
            </w:r>
          </w:p>
        </w:tc>
        <w:tc>
          <w:tcPr>
            <w:tcW w:w="519" w:type="pct"/>
            <w:noWrap/>
            <w:hideMark/>
          </w:tcPr>
          <w:p w14:paraId="6534774D" w14:textId="3D941C73" w:rsidR="009055DA" w:rsidRPr="008645A6" w:rsidRDefault="009055DA" w:rsidP="009055DA">
            <w:pPr>
              <w:pStyle w:val="TableTextRight"/>
            </w:pPr>
            <w:r w:rsidRPr="007848BA">
              <w:t>6</w:t>
            </w:r>
          </w:p>
        </w:tc>
        <w:tc>
          <w:tcPr>
            <w:tcW w:w="424" w:type="pct"/>
            <w:noWrap/>
            <w:hideMark/>
          </w:tcPr>
          <w:p w14:paraId="28D1B3CB" w14:textId="0381EC6D" w:rsidR="009055DA" w:rsidRPr="008645A6" w:rsidRDefault="009055DA" w:rsidP="009055DA">
            <w:pPr>
              <w:pStyle w:val="TableTextRight"/>
            </w:pPr>
            <w:r w:rsidRPr="007848BA">
              <w:t>0</w:t>
            </w:r>
          </w:p>
        </w:tc>
        <w:tc>
          <w:tcPr>
            <w:tcW w:w="559" w:type="pct"/>
            <w:noWrap/>
            <w:hideMark/>
          </w:tcPr>
          <w:p w14:paraId="0FEB3F07" w14:textId="667EE35A" w:rsidR="009055DA" w:rsidRPr="008645A6" w:rsidRDefault="009055DA" w:rsidP="009055DA">
            <w:pPr>
              <w:pStyle w:val="TableTextRight"/>
              <w:ind w:right="227"/>
            </w:pPr>
            <w:r w:rsidRPr="00046D66">
              <w:t>0</w:t>
            </w:r>
          </w:p>
        </w:tc>
      </w:tr>
      <w:tr w:rsidR="009055DA" w:rsidRPr="008645A6" w14:paraId="0A1C055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73F8E70" w14:textId="0152AC2A" w:rsidR="009055DA" w:rsidRPr="008645A6" w:rsidRDefault="009055DA" w:rsidP="009055DA">
            <w:pPr>
              <w:pStyle w:val="TableText"/>
            </w:pPr>
            <w:r w:rsidRPr="007848BA">
              <w:t>Edward Wakool</w:t>
            </w:r>
          </w:p>
        </w:tc>
        <w:tc>
          <w:tcPr>
            <w:tcW w:w="1897" w:type="pct"/>
            <w:noWrap/>
            <w:hideMark/>
          </w:tcPr>
          <w:p w14:paraId="4C4835D4" w14:textId="29A84FF9" w:rsidR="009055DA" w:rsidRPr="008645A6" w:rsidRDefault="009055DA" w:rsidP="009055DA">
            <w:pPr>
              <w:pStyle w:val="TableText"/>
            </w:pPr>
            <w:r w:rsidRPr="007848BA">
              <w:t>Pst1.1: Temporary saline swamp</w:t>
            </w:r>
          </w:p>
        </w:tc>
        <w:tc>
          <w:tcPr>
            <w:tcW w:w="534" w:type="pct"/>
            <w:noWrap/>
            <w:hideMark/>
          </w:tcPr>
          <w:p w14:paraId="0945E960" w14:textId="52ED4D7C" w:rsidR="009055DA" w:rsidRPr="008645A6" w:rsidRDefault="009055DA" w:rsidP="009055DA">
            <w:pPr>
              <w:pStyle w:val="TableTextRight"/>
            </w:pPr>
            <w:r w:rsidRPr="007848BA">
              <w:t>5</w:t>
            </w:r>
          </w:p>
        </w:tc>
        <w:tc>
          <w:tcPr>
            <w:tcW w:w="519" w:type="pct"/>
            <w:noWrap/>
            <w:hideMark/>
          </w:tcPr>
          <w:p w14:paraId="5A16B5CE" w14:textId="623A9413" w:rsidR="009055DA" w:rsidRPr="008645A6" w:rsidRDefault="009055DA" w:rsidP="009055DA">
            <w:pPr>
              <w:pStyle w:val="TableTextRight"/>
            </w:pPr>
            <w:r w:rsidRPr="007848BA">
              <w:t>5</w:t>
            </w:r>
          </w:p>
        </w:tc>
        <w:tc>
          <w:tcPr>
            <w:tcW w:w="424" w:type="pct"/>
            <w:noWrap/>
            <w:hideMark/>
          </w:tcPr>
          <w:p w14:paraId="344986F0" w14:textId="105A1F63" w:rsidR="009055DA" w:rsidRPr="008645A6" w:rsidRDefault="009055DA" w:rsidP="009055DA">
            <w:pPr>
              <w:pStyle w:val="TableTextRight"/>
            </w:pPr>
            <w:r w:rsidRPr="007848BA">
              <w:t>0</w:t>
            </w:r>
          </w:p>
        </w:tc>
        <w:tc>
          <w:tcPr>
            <w:tcW w:w="559" w:type="pct"/>
            <w:noWrap/>
            <w:hideMark/>
          </w:tcPr>
          <w:p w14:paraId="03CA7CA2" w14:textId="6614743C" w:rsidR="009055DA" w:rsidRPr="008645A6" w:rsidRDefault="009055DA" w:rsidP="009055DA">
            <w:pPr>
              <w:pStyle w:val="TableTextRight"/>
              <w:ind w:right="227"/>
            </w:pPr>
            <w:r w:rsidRPr="00046D66">
              <w:t>0</w:t>
            </w:r>
          </w:p>
        </w:tc>
      </w:tr>
      <w:tr w:rsidR="009055DA" w:rsidRPr="008645A6" w14:paraId="2264D64C" w14:textId="77777777" w:rsidTr="005B6715">
        <w:tc>
          <w:tcPr>
            <w:tcW w:w="1067" w:type="pct"/>
            <w:tcBorders>
              <w:bottom w:val="nil"/>
            </w:tcBorders>
            <w:noWrap/>
            <w:hideMark/>
          </w:tcPr>
          <w:p w14:paraId="700637DE" w14:textId="24A59C51" w:rsidR="009055DA" w:rsidRPr="008645A6" w:rsidRDefault="009055DA" w:rsidP="009055DA">
            <w:pPr>
              <w:pStyle w:val="TableText"/>
            </w:pPr>
            <w:r w:rsidRPr="007848BA">
              <w:t>Edward Wakool</w:t>
            </w:r>
          </w:p>
        </w:tc>
        <w:tc>
          <w:tcPr>
            <w:tcW w:w="1897" w:type="pct"/>
            <w:tcBorders>
              <w:bottom w:val="nil"/>
            </w:tcBorders>
            <w:noWrap/>
            <w:hideMark/>
          </w:tcPr>
          <w:p w14:paraId="399A2840" w14:textId="12E755AD" w:rsidR="009055DA" w:rsidRPr="008645A6" w:rsidRDefault="009055DA" w:rsidP="009055DA">
            <w:pPr>
              <w:pStyle w:val="TableText"/>
            </w:pPr>
            <w:r w:rsidRPr="007848BA">
              <w:t>Pp2.1.2: Permanent tall emergent marsh</w:t>
            </w:r>
          </w:p>
        </w:tc>
        <w:tc>
          <w:tcPr>
            <w:tcW w:w="534" w:type="pct"/>
            <w:tcBorders>
              <w:bottom w:val="nil"/>
            </w:tcBorders>
            <w:noWrap/>
            <w:hideMark/>
          </w:tcPr>
          <w:p w14:paraId="6A06E89A" w14:textId="42D38CD7" w:rsidR="009055DA" w:rsidRPr="008645A6" w:rsidRDefault="009055DA" w:rsidP="009055DA">
            <w:pPr>
              <w:pStyle w:val="TableTextRight"/>
            </w:pPr>
            <w:r w:rsidRPr="007848BA">
              <w:t>4</w:t>
            </w:r>
          </w:p>
        </w:tc>
        <w:tc>
          <w:tcPr>
            <w:tcW w:w="519" w:type="pct"/>
            <w:tcBorders>
              <w:bottom w:val="nil"/>
            </w:tcBorders>
            <w:noWrap/>
            <w:hideMark/>
          </w:tcPr>
          <w:p w14:paraId="2616557B" w14:textId="44D616BC" w:rsidR="009055DA" w:rsidRPr="008645A6" w:rsidRDefault="009055DA" w:rsidP="009055DA">
            <w:pPr>
              <w:pStyle w:val="TableTextRight"/>
            </w:pPr>
            <w:r w:rsidRPr="007848BA">
              <w:t>4</w:t>
            </w:r>
          </w:p>
        </w:tc>
        <w:tc>
          <w:tcPr>
            <w:tcW w:w="424" w:type="pct"/>
            <w:tcBorders>
              <w:bottom w:val="nil"/>
            </w:tcBorders>
            <w:noWrap/>
            <w:hideMark/>
          </w:tcPr>
          <w:p w14:paraId="41DA1AFD" w14:textId="12CB348E" w:rsidR="009055DA" w:rsidRPr="008645A6" w:rsidRDefault="009055DA" w:rsidP="009055DA">
            <w:pPr>
              <w:pStyle w:val="TableTextRight"/>
            </w:pPr>
            <w:r w:rsidRPr="007848BA">
              <w:t>0</w:t>
            </w:r>
          </w:p>
        </w:tc>
        <w:tc>
          <w:tcPr>
            <w:tcW w:w="559" w:type="pct"/>
            <w:tcBorders>
              <w:bottom w:val="nil"/>
            </w:tcBorders>
            <w:noWrap/>
            <w:hideMark/>
          </w:tcPr>
          <w:p w14:paraId="674A2470" w14:textId="7D85F8CE" w:rsidR="009055DA" w:rsidRPr="008645A6" w:rsidRDefault="009055DA" w:rsidP="009055DA">
            <w:pPr>
              <w:pStyle w:val="TableTextRight"/>
              <w:ind w:right="227"/>
            </w:pPr>
            <w:r w:rsidRPr="00046D66">
              <w:t>0</w:t>
            </w:r>
          </w:p>
        </w:tc>
      </w:tr>
      <w:tr w:rsidR="009055DA" w:rsidRPr="008645A6" w14:paraId="634680B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117DF3E2" w14:textId="757531F8" w:rsidR="009055DA" w:rsidRPr="008645A6" w:rsidRDefault="009055DA" w:rsidP="009055DA">
            <w:pPr>
              <w:pStyle w:val="TableText"/>
            </w:pPr>
            <w:r w:rsidRPr="007848BA">
              <w:t>Goulburn</w:t>
            </w:r>
            <w:r w:rsidR="004847D5">
              <w:rPr>
                <w:rFonts w:cs="Calibri"/>
              </w:rPr>
              <w:t>†</w:t>
            </w:r>
          </w:p>
        </w:tc>
        <w:tc>
          <w:tcPr>
            <w:tcW w:w="1897" w:type="pct"/>
            <w:tcBorders>
              <w:bottom w:val="nil"/>
            </w:tcBorders>
            <w:shd w:val="clear" w:color="auto" w:fill="D0EAFF" w:themeFill="accent2" w:themeFillTint="1A"/>
            <w:noWrap/>
            <w:hideMark/>
          </w:tcPr>
          <w:p w14:paraId="2801E983" w14:textId="563EE1E3" w:rsidR="009055DA" w:rsidRPr="008645A6" w:rsidRDefault="009055DA" w:rsidP="009055DA">
            <w:pPr>
              <w:pStyle w:val="TableText"/>
            </w:pPr>
            <w:r w:rsidRPr="007848BA">
              <w:t>Pt1.1.2: Temporary river red gum swamp</w:t>
            </w:r>
          </w:p>
        </w:tc>
        <w:tc>
          <w:tcPr>
            <w:tcW w:w="534" w:type="pct"/>
            <w:tcBorders>
              <w:bottom w:val="nil"/>
            </w:tcBorders>
            <w:shd w:val="clear" w:color="auto" w:fill="D0EAFF" w:themeFill="accent2" w:themeFillTint="1A"/>
            <w:noWrap/>
            <w:hideMark/>
          </w:tcPr>
          <w:p w14:paraId="6C681A35" w14:textId="75EA4A56" w:rsidR="009055DA" w:rsidRPr="008645A6" w:rsidRDefault="009055DA" w:rsidP="009055DA">
            <w:pPr>
              <w:pStyle w:val="TableTextRight"/>
            </w:pPr>
            <w:r w:rsidRPr="007848BA">
              <w:t>5,526</w:t>
            </w:r>
          </w:p>
        </w:tc>
        <w:tc>
          <w:tcPr>
            <w:tcW w:w="519" w:type="pct"/>
            <w:tcBorders>
              <w:bottom w:val="nil"/>
            </w:tcBorders>
            <w:shd w:val="clear" w:color="auto" w:fill="D0EAFF" w:themeFill="accent2" w:themeFillTint="1A"/>
            <w:noWrap/>
            <w:hideMark/>
          </w:tcPr>
          <w:p w14:paraId="70C2585D" w14:textId="0E0CE0C1" w:rsidR="009055DA" w:rsidRPr="008645A6" w:rsidRDefault="009055DA" w:rsidP="009055DA">
            <w:pPr>
              <w:pStyle w:val="TableTextRight"/>
            </w:pPr>
            <w:r w:rsidRPr="007848BA">
              <w:t>2,127</w:t>
            </w:r>
          </w:p>
        </w:tc>
        <w:tc>
          <w:tcPr>
            <w:tcW w:w="424" w:type="pct"/>
            <w:tcBorders>
              <w:bottom w:val="nil"/>
            </w:tcBorders>
            <w:shd w:val="clear" w:color="auto" w:fill="D0EAFF" w:themeFill="accent2" w:themeFillTint="1A"/>
            <w:noWrap/>
            <w:hideMark/>
          </w:tcPr>
          <w:p w14:paraId="6AC4E463" w14:textId="5169293E" w:rsidR="009055DA" w:rsidRPr="008645A6" w:rsidRDefault="009055DA" w:rsidP="009055DA">
            <w:pPr>
              <w:pStyle w:val="TableTextRight"/>
            </w:pPr>
            <w:r w:rsidRPr="007848BA">
              <w:t>47</w:t>
            </w:r>
          </w:p>
        </w:tc>
        <w:tc>
          <w:tcPr>
            <w:tcW w:w="559" w:type="pct"/>
            <w:tcBorders>
              <w:bottom w:val="nil"/>
            </w:tcBorders>
            <w:shd w:val="clear" w:color="auto" w:fill="D0EAFF" w:themeFill="accent2" w:themeFillTint="1A"/>
            <w:noWrap/>
            <w:hideMark/>
          </w:tcPr>
          <w:p w14:paraId="1E7AACDE" w14:textId="78608ED5" w:rsidR="009055DA" w:rsidRPr="008645A6" w:rsidRDefault="009055DA" w:rsidP="009055DA">
            <w:pPr>
              <w:pStyle w:val="TableTextRight"/>
              <w:ind w:right="227"/>
            </w:pPr>
            <w:r w:rsidRPr="00046D66">
              <w:t>2.2</w:t>
            </w:r>
          </w:p>
        </w:tc>
      </w:tr>
      <w:tr w:rsidR="009055DA" w:rsidRPr="008645A6" w14:paraId="2EDCCEDB" w14:textId="77777777" w:rsidTr="005B6715">
        <w:tc>
          <w:tcPr>
            <w:tcW w:w="1067" w:type="pct"/>
            <w:tcBorders>
              <w:bottom w:val="single" w:sz="4" w:space="0" w:color="FFFFFF" w:themeColor="background1"/>
            </w:tcBorders>
            <w:shd w:val="clear" w:color="auto" w:fill="D0EAFF" w:themeFill="accent2" w:themeFillTint="1A"/>
            <w:noWrap/>
            <w:hideMark/>
          </w:tcPr>
          <w:p w14:paraId="22C4AB92" w14:textId="41CBB86F" w:rsidR="009055DA" w:rsidRPr="008645A6" w:rsidRDefault="009055DA" w:rsidP="009055DA">
            <w:pPr>
              <w:pStyle w:val="TableText"/>
            </w:pPr>
            <w:r w:rsidRPr="007848BA">
              <w:t>Goulburn</w:t>
            </w:r>
            <w:r w:rsidR="004847D5">
              <w:rPr>
                <w:rFonts w:cs="Calibri"/>
              </w:rPr>
              <w:t>†</w:t>
            </w:r>
          </w:p>
        </w:tc>
        <w:tc>
          <w:tcPr>
            <w:tcW w:w="1897" w:type="pct"/>
            <w:tcBorders>
              <w:bottom w:val="single" w:sz="4" w:space="0" w:color="FFFFFF" w:themeColor="background1"/>
            </w:tcBorders>
            <w:shd w:val="clear" w:color="auto" w:fill="D0EAFF" w:themeFill="accent2" w:themeFillTint="1A"/>
            <w:noWrap/>
            <w:hideMark/>
          </w:tcPr>
          <w:p w14:paraId="6DF6D7A1" w14:textId="5503E97D" w:rsidR="009055DA" w:rsidRPr="008645A6" w:rsidRDefault="009055DA" w:rsidP="009055DA">
            <w:pPr>
              <w:pStyle w:val="TableText"/>
            </w:pPr>
            <w:r w:rsidRPr="007848BA">
              <w:t>Lp1.1: Permanent lake</w:t>
            </w:r>
          </w:p>
        </w:tc>
        <w:tc>
          <w:tcPr>
            <w:tcW w:w="534" w:type="pct"/>
            <w:tcBorders>
              <w:bottom w:val="single" w:sz="4" w:space="0" w:color="FFFFFF" w:themeColor="background1"/>
            </w:tcBorders>
            <w:shd w:val="clear" w:color="auto" w:fill="D0EAFF" w:themeFill="accent2" w:themeFillTint="1A"/>
            <w:noWrap/>
            <w:hideMark/>
          </w:tcPr>
          <w:p w14:paraId="31BB224B" w14:textId="1E68AA93" w:rsidR="009055DA" w:rsidRPr="008645A6" w:rsidRDefault="009055DA" w:rsidP="009055DA">
            <w:pPr>
              <w:pStyle w:val="TableTextRight"/>
            </w:pPr>
            <w:r w:rsidRPr="007848BA">
              <w:t>1,087</w:t>
            </w:r>
          </w:p>
        </w:tc>
        <w:tc>
          <w:tcPr>
            <w:tcW w:w="519" w:type="pct"/>
            <w:tcBorders>
              <w:bottom w:val="single" w:sz="4" w:space="0" w:color="FFFFFF" w:themeColor="background1"/>
            </w:tcBorders>
            <w:shd w:val="clear" w:color="auto" w:fill="D0EAFF" w:themeFill="accent2" w:themeFillTint="1A"/>
            <w:noWrap/>
            <w:hideMark/>
          </w:tcPr>
          <w:p w14:paraId="731F52D0" w14:textId="1A037651" w:rsidR="009055DA" w:rsidRPr="008645A6" w:rsidRDefault="009055DA" w:rsidP="009055DA">
            <w:pPr>
              <w:pStyle w:val="TableTextRight"/>
            </w:pPr>
            <w:r w:rsidRPr="007848BA">
              <w:t>92</w:t>
            </w:r>
          </w:p>
        </w:tc>
        <w:tc>
          <w:tcPr>
            <w:tcW w:w="424" w:type="pct"/>
            <w:tcBorders>
              <w:bottom w:val="single" w:sz="4" w:space="0" w:color="FFFFFF" w:themeColor="background1"/>
            </w:tcBorders>
            <w:shd w:val="clear" w:color="auto" w:fill="D0EAFF" w:themeFill="accent2" w:themeFillTint="1A"/>
            <w:noWrap/>
            <w:hideMark/>
          </w:tcPr>
          <w:p w14:paraId="13B8DEEA" w14:textId="2C104294" w:rsidR="009055DA" w:rsidRPr="008645A6" w:rsidRDefault="009055DA" w:rsidP="009055DA">
            <w:pPr>
              <w:pStyle w:val="TableTextRight"/>
            </w:pPr>
            <w:r w:rsidRPr="007848BA">
              <w:t>18</w:t>
            </w:r>
          </w:p>
        </w:tc>
        <w:tc>
          <w:tcPr>
            <w:tcW w:w="559" w:type="pct"/>
            <w:tcBorders>
              <w:bottom w:val="single" w:sz="4" w:space="0" w:color="FFFFFF" w:themeColor="background1"/>
            </w:tcBorders>
            <w:shd w:val="clear" w:color="auto" w:fill="D0EAFF" w:themeFill="accent2" w:themeFillTint="1A"/>
            <w:noWrap/>
            <w:hideMark/>
          </w:tcPr>
          <w:p w14:paraId="364C7978" w14:textId="621638CE" w:rsidR="009055DA" w:rsidRPr="008645A6" w:rsidRDefault="009055DA" w:rsidP="009055DA">
            <w:pPr>
              <w:pStyle w:val="TableTextRight"/>
              <w:ind w:right="227"/>
            </w:pPr>
            <w:r w:rsidRPr="00046D66">
              <w:t>19.6</w:t>
            </w:r>
          </w:p>
        </w:tc>
      </w:tr>
      <w:tr w:rsidR="009055DA" w:rsidRPr="008645A6" w14:paraId="1FA1E3F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tcBorders>
            <w:noWrap/>
            <w:hideMark/>
          </w:tcPr>
          <w:p w14:paraId="67F86E5D" w14:textId="40CA208D" w:rsidR="009055DA" w:rsidRPr="008645A6" w:rsidRDefault="009055DA" w:rsidP="009055DA">
            <w:pPr>
              <w:pStyle w:val="TableText"/>
            </w:pPr>
            <w:r w:rsidRPr="007848BA">
              <w:t>Goulburn</w:t>
            </w:r>
          </w:p>
        </w:tc>
        <w:tc>
          <w:tcPr>
            <w:tcW w:w="1897" w:type="pct"/>
            <w:tcBorders>
              <w:top w:val="single" w:sz="4" w:space="0" w:color="FFFFFF" w:themeColor="background1"/>
            </w:tcBorders>
            <w:noWrap/>
            <w:hideMark/>
          </w:tcPr>
          <w:p w14:paraId="40AED893" w14:textId="7A4A22FD" w:rsidR="009055DA" w:rsidRPr="008645A6" w:rsidRDefault="009055DA" w:rsidP="009055DA">
            <w:pPr>
              <w:pStyle w:val="TableText"/>
            </w:pPr>
            <w:r w:rsidRPr="007848BA">
              <w:t>Pt3.1.2: Clay pan</w:t>
            </w:r>
          </w:p>
        </w:tc>
        <w:tc>
          <w:tcPr>
            <w:tcW w:w="534" w:type="pct"/>
            <w:tcBorders>
              <w:top w:val="single" w:sz="4" w:space="0" w:color="FFFFFF" w:themeColor="background1"/>
            </w:tcBorders>
            <w:noWrap/>
            <w:hideMark/>
          </w:tcPr>
          <w:p w14:paraId="0EB763BC" w14:textId="291C3864" w:rsidR="009055DA" w:rsidRPr="008645A6" w:rsidRDefault="009055DA" w:rsidP="009055DA">
            <w:pPr>
              <w:pStyle w:val="TableTextRight"/>
            </w:pPr>
            <w:r w:rsidRPr="007848BA">
              <w:t>10,284</w:t>
            </w:r>
          </w:p>
        </w:tc>
        <w:tc>
          <w:tcPr>
            <w:tcW w:w="519" w:type="pct"/>
            <w:tcBorders>
              <w:top w:val="single" w:sz="4" w:space="0" w:color="FFFFFF" w:themeColor="background1"/>
            </w:tcBorders>
            <w:noWrap/>
            <w:hideMark/>
          </w:tcPr>
          <w:p w14:paraId="2C79DF17" w14:textId="7597514A" w:rsidR="009055DA" w:rsidRPr="008645A6" w:rsidRDefault="009055DA" w:rsidP="009055DA">
            <w:pPr>
              <w:pStyle w:val="TableTextRight"/>
            </w:pPr>
            <w:r w:rsidRPr="007848BA">
              <w:t>300</w:t>
            </w:r>
          </w:p>
        </w:tc>
        <w:tc>
          <w:tcPr>
            <w:tcW w:w="424" w:type="pct"/>
            <w:tcBorders>
              <w:top w:val="single" w:sz="4" w:space="0" w:color="FFFFFF" w:themeColor="background1"/>
            </w:tcBorders>
            <w:noWrap/>
            <w:hideMark/>
          </w:tcPr>
          <w:p w14:paraId="5A704D3F" w14:textId="7CF912A4"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21504633" w14:textId="2D0B0D07" w:rsidR="009055DA" w:rsidRPr="008645A6" w:rsidRDefault="009055DA" w:rsidP="009055DA">
            <w:pPr>
              <w:pStyle w:val="TableTextRight"/>
              <w:ind w:right="227"/>
            </w:pPr>
            <w:r w:rsidRPr="00046D66">
              <w:t>0</w:t>
            </w:r>
          </w:p>
        </w:tc>
      </w:tr>
      <w:tr w:rsidR="009055DA" w:rsidRPr="008645A6" w14:paraId="504DEBBB" w14:textId="77777777" w:rsidTr="005B6715">
        <w:tc>
          <w:tcPr>
            <w:tcW w:w="1067" w:type="pct"/>
            <w:noWrap/>
            <w:hideMark/>
          </w:tcPr>
          <w:p w14:paraId="20B3B24F" w14:textId="2BDB73F5" w:rsidR="009055DA" w:rsidRPr="008645A6" w:rsidRDefault="009055DA" w:rsidP="009055DA">
            <w:pPr>
              <w:pStyle w:val="TableText"/>
            </w:pPr>
            <w:r w:rsidRPr="007848BA">
              <w:t>Goulburn</w:t>
            </w:r>
          </w:p>
        </w:tc>
        <w:tc>
          <w:tcPr>
            <w:tcW w:w="1897" w:type="pct"/>
            <w:noWrap/>
            <w:hideMark/>
          </w:tcPr>
          <w:p w14:paraId="28CC34ED" w14:textId="16C2F6A7" w:rsidR="009055DA" w:rsidRPr="008645A6" w:rsidRDefault="009055DA" w:rsidP="009055DA">
            <w:pPr>
              <w:pStyle w:val="TableText"/>
            </w:pPr>
            <w:r w:rsidRPr="007848BA">
              <w:t>Pt2.1.2: Temporary tall emergent marsh</w:t>
            </w:r>
          </w:p>
        </w:tc>
        <w:tc>
          <w:tcPr>
            <w:tcW w:w="534" w:type="pct"/>
            <w:noWrap/>
            <w:hideMark/>
          </w:tcPr>
          <w:p w14:paraId="3D1732BA" w14:textId="6D3BD0C5" w:rsidR="009055DA" w:rsidRPr="008645A6" w:rsidRDefault="009055DA" w:rsidP="009055DA">
            <w:pPr>
              <w:pStyle w:val="TableTextRight"/>
            </w:pPr>
            <w:r w:rsidRPr="007848BA">
              <w:t>886</w:t>
            </w:r>
          </w:p>
        </w:tc>
        <w:tc>
          <w:tcPr>
            <w:tcW w:w="519" w:type="pct"/>
            <w:noWrap/>
            <w:hideMark/>
          </w:tcPr>
          <w:p w14:paraId="3E01E01D" w14:textId="64BEA573" w:rsidR="009055DA" w:rsidRPr="008645A6" w:rsidRDefault="009055DA" w:rsidP="009055DA">
            <w:pPr>
              <w:pStyle w:val="TableTextRight"/>
            </w:pPr>
            <w:r w:rsidRPr="007848BA">
              <w:t>292</w:t>
            </w:r>
          </w:p>
        </w:tc>
        <w:tc>
          <w:tcPr>
            <w:tcW w:w="424" w:type="pct"/>
            <w:noWrap/>
            <w:hideMark/>
          </w:tcPr>
          <w:p w14:paraId="68FF8A81" w14:textId="61D8BFBF" w:rsidR="009055DA" w:rsidRPr="008645A6" w:rsidRDefault="009055DA" w:rsidP="009055DA">
            <w:pPr>
              <w:pStyle w:val="TableTextRight"/>
            </w:pPr>
            <w:r w:rsidRPr="007848BA">
              <w:t>0</w:t>
            </w:r>
          </w:p>
        </w:tc>
        <w:tc>
          <w:tcPr>
            <w:tcW w:w="559" w:type="pct"/>
            <w:noWrap/>
            <w:hideMark/>
          </w:tcPr>
          <w:p w14:paraId="2E716C21" w14:textId="33C6DB7F" w:rsidR="009055DA" w:rsidRPr="008645A6" w:rsidRDefault="009055DA" w:rsidP="009055DA">
            <w:pPr>
              <w:pStyle w:val="TableTextRight"/>
              <w:ind w:right="227"/>
            </w:pPr>
            <w:r w:rsidRPr="00046D66">
              <w:t>0</w:t>
            </w:r>
          </w:p>
        </w:tc>
      </w:tr>
      <w:tr w:rsidR="009055DA" w:rsidRPr="008645A6" w14:paraId="605DA9B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859322F" w14:textId="5E6251FC" w:rsidR="009055DA" w:rsidRPr="008645A6" w:rsidRDefault="009055DA" w:rsidP="009055DA">
            <w:pPr>
              <w:pStyle w:val="TableText"/>
            </w:pPr>
            <w:r w:rsidRPr="007848BA">
              <w:t>Goulburn</w:t>
            </w:r>
          </w:p>
        </w:tc>
        <w:tc>
          <w:tcPr>
            <w:tcW w:w="1897" w:type="pct"/>
            <w:noWrap/>
            <w:hideMark/>
          </w:tcPr>
          <w:p w14:paraId="70E71953" w14:textId="24E72ECC" w:rsidR="009055DA" w:rsidRPr="008645A6" w:rsidRDefault="009055DA" w:rsidP="009055DA">
            <w:pPr>
              <w:pStyle w:val="TableText"/>
            </w:pPr>
            <w:r w:rsidRPr="007848BA">
              <w:t>Pt2.2.2: Temporary sedge/grass/forb marsh</w:t>
            </w:r>
          </w:p>
        </w:tc>
        <w:tc>
          <w:tcPr>
            <w:tcW w:w="534" w:type="pct"/>
            <w:noWrap/>
            <w:hideMark/>
          </w:tcPr>
          <w:p w14:paraId="6CC386B3" w14:textId="5F3933A9" w:rsidR="009055DA" w:rsidRPr="008645A6" w:rsidRDefault="009055DA" w:rsidP="009055DA">
            <w:pPr>
              <w:pStyle w:val="TableTextRight"/>
            </w:pPr>
            <w:r w:rsidRPr="007848BA">
              <w:t>172</w:t>
            </w:r>
          </w:p>
        </w:tc>
        <w:tc>
          <w:tcPr>
            <w:tcW w:w="519" w:type="pct"/>
            <w:noWrap/>
            <w:hideMark/>
          </w:tcPr>
          <w:p w14:paraId="2413837B" w14:textId="328D814B" w:rsidR="009055DA" w:rsidRPr="008645A6" w:rsidRDefault="009055DA" w:rsidP="009055DA">
            <w:pPr>
              <w:pStyle w:val="TableTextRight"/>
            </w:pPr>
            <w:r w:rsidRPr="007848BA">
              <w:t>144</w:t>
            </w:r>
          </w:p>
        </w:tc>
        <w:tc>
          <w:tcPr>
            <w:tcW w:w="424" w:type="pct"/>
            <w:noWrap/>
            <w:hideMark/>
          </w:tcPr>
          <w:p w14:paraId="1BA7C24E" w14:textId="6A982F71" w:rsidR="009055DA" w:rsidRPr="008645A6" w:rsidRDefault="009055DA" w:rsidP="009055DA">
            <w:pPr>
              <w:pStyle w:val="TableTextRight"/>
            </w:pPr>
            <w:r w:rsidRPr="007848BA">
              <w:t>0</w:t>
            </w:r>
          </w:p>
        </w:tc>
        <w:tc>
          <w:tcPr>
            <w:tcW w:w="559" w:type="pct"/>
            <w:noWrap/>
            <w:hideMark/>
          </w:tcPr>
          <w:p w14:paraId="0DD5DBCB" w14:textId="0C2C21F0" w:rsidR="009055DA" w:rsidRPr="008645A6" w:rsidRDefault="009055DA" w:rsidP="009055DA">
            <w:pPr>
              <w:pStyle w:val="TableTextRight"/>
              <w:ind w:right="227"/>
            </w:pPr>
            <w:r w:rsidRPr="00046D66">
              <w:t>0</w:t>
            </w:r>
          </w:p>
        </w:tc>
      </w:tr>
      <w:tr w:rsidR="009055DA" w:rsidRPr="008645A6" w14:paraId="503687B2" w14:textId="77777777" w:rsidTr="005B6715">
        <w:tc>
          <w:tcPr>
            <w:tcW w:w="1067" w:type="pct"/>
            <w:noWrap/>
            <w:hideMark/>
          </w:tcPr>
          <w:p w14:paraId="04451A24" w14:textId="3AD0503C" w:rsidR="009055DA" w:rsidRPr="008645A6" w:rsidRDefault="009055DA" w:rsidP="009055DA">
            <w:pPr>
              <w:pStyle w:val="TableText"/>
            </w:pPr>
            <w:r w:rsidRPr="007848BA">
              <w:t>Goulburn</w:t>
            </w:r>
          </w:p>
        </w:tc>
        <w:tc>
          <w:tcPr>
            <w:tcW w:w="1897" w:type="pct"/>
            <w:noWrap/>
            <w:hideMark/>
          </w:tcPr>
          <w:p w14:paraId="6A089B30" w14:textId="56CB7ED6" w:rsidR="009055DA" w:rsidRPr="008645A6" w:rsidRDefault="009055DA" w:rsidP="009055DA">
            <w:pPr>
              <w:pStyle w:val="TableText"/>
            </w:pPr>
            <w:r w:rsidRPr="007848BA">
              <w:t>Pp4.2: Permanent wetland</w:t>
            </w:r>
          </w:p>
        </w:tc>
        <w:tc>
          <w:tcPr>
            <w:tcW w:w="534" w:type="pct"/>
            <w:noWrap/>
            <w:hideMark/>
          </w:tcPr>
          <w:p w14:paraId="67365E8C" w14:textId="0B6158F0" w:rsidR="009055DA" w:rsidRPr="008645A6" w:rsidRDefault="009055DA" w:rsidP="009055DA">
            <w:pPr>
              <w:pStyle w:val="TableTextRight"/>
            </w:pPr>
            <w:r w:rsidRPr="007848BA">
              <w:t>234</w:t>
            </w:r>
          </w:p>
        </w:tc>
        <w:tc>
          <w:tcPr>
            <w:tcW w:w="519" w:type="pct"/>
            <w:noWrap/>
            <w:hideMark/>
          </w:tcPr>
          <w:p w14:paraId="2BD60018" w14:textId="2D5BC411" w:rsidR="009055DA" w:rsidRPr="008645A6" w:rsidRDefault="009055DA" w:rsidP="009055DA">
            <w:pPr>
              <w:pStyle w:val="TableTextRight"/>
            </w:pPr>
            <w:r w:rsidRPr="007848BA">
              <w:t>118</w:t>
            </w:r>
          </w:p>
        </w:tc>
        <w:tc>
          <w:tcPr>
            <w:tcW w:w="424" w:type="pct"/>
            <w:noWrap/>
            <w:hideMark/>
          </w:tcPr>
          <w:p w14:paraId="4BCE6D63" w14:textId="4D5D0D3C" w:rsidR="009055DA" w:rsidRPr="008645A6" w:rsidRDefault="009055DA" w:rsidP="009055DA">
            <w:pPr>
              <w:pStyle w:val="TableTextRight"/>
            </w:pPr>
            <w:r w:rsidRPr="007848BA">
              <w:t>0</w:t>
            </w:r>
          </w:p>
        </w:tc>
        <w:tc>
          <w:tcPr>
            <w:tcW w:w="559" w:type="pct"/>
            <w:noWrap/>
            <w:hideMark/>
          </w:tcPr>
          <w:p w14:paraId="4947528B" w14:textId="761BC18C" w:rsidR="009055DA" w:rsidRPr="008645A6" w:rsidRDefault="009055DA" w:rsidP="009055DA">
            <w:pPr>
              <w:pStyle w:val="TableTextRight"/>
              <w:ind w:right="227"/>
            </w:pPr>
            <w:r w:rsidRPr="00046D66">
              <w:t>0</w:t>
            </w:r>
          </w:p>
        </w:tc>
      </w:tr>
      <w:tr w:rsidR="009055DA" w:rsidRPr="008645A6" w14:paraId="4A180FB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7009267" w14:textId="30DD4183" w:rsidR="009055DA" w:rsidRPr="008645A6" w:rsidRDefault="009055DA" w:rsidP="009055DA">
            <w:pPr>
              <w:pStyle w:val="TableText"/>
            </w:pPr>
            <w:r w:rsidRPr="007848BA">
              <w:t>Goulburn</w:t>
            </w:r>
          </w:p>
        </w:tc>
        <w:tc>
          <w:tcPr>
            <w:tcW w:w="1897" w:type="pct"/>
            <w:noWrap/>
            <w:hideMark/>
          </w:tcPr>
          <w:p w14:paraId="4BFD51FC" w14:textId="7DFDC456" w:rsidR="009055DA" w:rsidRPr="008645A6" w:rsidRDefault="009055DA" w:rsidP="009055DA">
            <w:pPr>
              <w:pStyle w:val="TableText"/>
            </w:pPr>
            <w:r w:rsidRPr="007848BA">
              <w:t>Lt1.1: Temporary lake</w:t>
            </w:r>
          </w:p>
        </w:tc>
        <w:tc>
          <w:tcPr>
            <w:tcW w:w="534" w:type="pct"/>
            <w:noWrap/>
            <w:hideMark/>
          </w:tcPr>
          <w:p w14:paraId="503EFED9" w14:textId="4CABC7DA" w:rsidR="009055DA" w:rsidRPr="008645A6" w:rsidRDefault="009055DA" w:rsidP="009055DA">
            <w:pPr>
              <w:pStyle w:val="TableTextRight"/>
            </w:pPr>
            <w:r w:rsidRPr="007848BA">
              <w:t>1,598</w:t>
            </w:r>
          </w:p>
        </w:tc>
        <w:tc>
          <w:tcPr>
            <w:tcW w:w="519" w:type="pct"/>
            <w:noWrap/>
            <w:hideMark/>
          </w:tcPr>
          <w:p w14:paraId="1BC39D8E" w14:textId="398761CC" w:rsidR="009055DA" w:rsidRPr="008645A6" w:rsidRDefault="009055DA" w:rsidP="009055DA">
            <w:pPr>
              <w:pStyle w:val="TableTextRight"/>
            </w:pPr>
            <w:r w:rsidRPr="007848BA">
              <w:t>79</w:t>
            </w:r>
          </w:p>
        </w:tc>
        <w:tc>
          <w:tcPr>
            <w:tcW w:w="424" w:type="pct"/>
            <w:noWrap/>
            <w:hideMark/>
          </w:tcPr>
          <w:p w14:paraId="3A801871" w14:textId="66EF98E6" w:rsidR="009055DA" w:rsidRPr="008645A6" w:rsidRDefault="009055DA" w:rsidP="009055DA">
            <w:pPr>
              <w:pStyle w:val="TableTextRight"/>
            </w:pPr>
            <w:r w:rsidRPr="007848BA">
              <w:t>0</w:t>
            </w:r>
          </w:p>
        </w:tc>
        <w:tc>
          <w:tcPr>
            <w:tcW w:w="559" w:type="pct"/>
            <w:noWrap/>
            <w:hideMark/>
          </w:tcPr>
          <w:p w14:paraId="5F36884E" w14:textId="3B3E608F" w:rsidR="009055DA" w:rsidRPr="008645A6" w:rsidRDefault="009055DA" w:rsidP="009055DA">
            <w:pPr>
              <w:pStyle w:val="TableTextRight"/>
              <w:ind w:right="227"/>
            </w:pPr>
            <w:r w:rsidRPr="00046D66">
              <w:t>0</w:t>
            </w:r>
          </w:p>
        </w:tc>
      </w:tr>
      <w:tr w:rsidR="009055DA" w:rsidRPr="008645A6" w14:paraId="29DBB235" w14:textId="77777777" w:rsidTr="005B6715">
        <w:tc>
          <w:tcPr>
            <w:tcW w:w="1067" w:type="pct"/>
            <w:noWrap/>
            <w:hideMark/>
          </w:tcPr>
          <w:p w14:paraId="181F0711" w14:textId="2B517B21" w:rsidR="009055DA" w:rsidRPr="008645A6" w:rsidRDefault="009055DA" w:rsidP="009055DA">
            <w:pPr>
              <w:pStyle w:val="TableText"/>
            </w:pPr>
            <w:r w:rsidRPr="007848BA">
              <w:lastRenderedPageBreak/>
              <w:t>Goulburn</w:t>
            </w:r>
          </w:p>
        </w:tc>
        <w:tc>
          <w:tcPr>
            <w:tcW w:w="1897" w:type="pct"/>
            <w:noWrap/>
            <w:hideMark/>
          </w:tcPr>
          <w:p w14:paraId="795EE420" w14:textId="006098CD" w:rsidR="009055DA" w:rsidRPr="008645A6" w:rsidRDefault="009055DA" w:rsidP="009055DA">
            <w:pPr>
              <w:pStyle w:val="TableText"/>
            </w:pPr>
            <w:r w:rsidRPr="007848BA">
              <w:t>Pt1.6.2: Temporary woodland swamp</w:t>
            </w:r>
          </w:p>
        </w:tc>
        <w:tc>
          <w:tcPr>
            <w:tcW w:w="534" w:type="pct"/>
            <w:noWrap/>
            <w:hideMark/>
          </w:tcPr>
          <w:p w14:paraId="48628E5E" w14:textId="6FA3760D" w:rsidR="009055DA" w:rsidRPr="008645A6" w:rsidRDefault="009055DA" w:rsidP="009055DA">
            <w:pPr>
              <w:pStyle w:val="TableTextRight"/>
            </w:pPr>
            <w:r w:rsidRPr="007848BA">
              <w:t>851</w:t>
            </w:r>
          </w:p>
        </w:tc>
        <w:tc>
          <w:tcPr>
            <w:tcW w:w="519" w:type="pct"/>
            <w:noWrap/>
            <w:hideMark/>
          </w:tcPr>
          <w:p w14:paraId="07FC97F9" w14:textId="06A8F1B4" w:rsidR="009055DA" w:rsidRPr="008645A6" w:rsidRDefault="009055DA" w:rsidP="009055DA">
            <w:pPr>
              <w:pStyle w:val="TableTextRight"/>
            </w:pPr>
            <w:r w:rsidRPr="007848BA">
              <w:t>41</w:t>
            </w:r>
          </w:p>
        </w:tc>
        <w:tc>
          <w:tcPr>
            <w:tcW w:w="424" w:type="pct"/>
            <w:noWrap/>
            <w:hideMark/>
          </w:tcPr>
          <w:p w14:paraId="005EED8C" w14:textId="21557871" w:rsidR="009055DA" w:rsidRPr="008645A6" w:rsidRDefault="009055DA" w:rsidP="009055DA">
            <w:pPr>
              <w:pStyle w:val="TableTextRight"/>
            </w:pPr>
            <w:r w:rsidRPr="007848BA">
              <w:t>0</w:t>
            </w:r>
          </w:p>
        </w:tc>
        <w:tc>
          <w:tcPr>
            <w:tcW w:w="559" w:type="pct"/>
            <w:noWrap/>
            <w:hideMark/>
          </w:tcPr>
          <w:p w14:paraId="54CBCF47" w14:textId="3C55F553" w:rsidR="009055DA" w:rsidRPr="008645A6" w:rsidRDefault="009055DA" w:rsidP="009055DA">
            <w:pPr>
              <w:pStyle w:val="TableTextRight"/>
              <w:ind w:right="227"/>
            </w:pPr>
            <w:r w:rsidRPr="00046D66">
              <w:t>0</w:t>
            </w:r>
          </w:p>
        </w:tc>
      </w:tr>
      <w:tr w:rsidR="009055DA" w:rsidRPr="008645A6" w14:paraId="391F784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C507431" w14:textId="6A8FB7DE" w:rsidR="009055DA" w:rsidRPr="008645A6" w:rsidRDefault="009055DA" w:rsidP="009055DA">
            <w:pPr>
              <w:pStyle w:val="TableText"/>
            </w:pPr>
            <w:r w:rsidRPr="007848BA">
              <w:t>Goulburn</w:t>
            </w:r>
          </w:p>
        </w:tc>
        <w:tc>
          <w:tcPr>
            <w:tcW w:w="1897" w:type="pct"/>
            <w:noWrap/>
            <w:hideMark/>
          </w:tcPr>
          <w:p w14:paraId="65866CF1" w14:textId="23120D64" w:rsidR="009055DA" w:rsidRPr="008645A6" w:rsidRDefault="009055DA" w:rsidP="009055DA">
            <w:pPr>
              <w:pStyle w:val="TableText"/>
            </w:pPr>
            <w:r w:rsidRPr="007848BA">
              <w:t>Pp2.1.2: Permanent tall emergent marsh</w:t>
            </w:r>
          </w:p>
        </w:tc>
        <w:tc>
          <w:tcPr>
            <w:tcW w:w="534" w:type="pct"/>
            <w:noWrap/>
            <w:hideMark/>
          </w:tcPr>
          <w:p w14:paraId="710E3E2D" w14:textId="2494037C" w:rsidR="009055DA" w:rsidRPr="008645A6" w:rsidRDefault="009055DA" w:rsidP="009055DA">
            <w:pPr>
              <w:pStyle w:val="TableTextRight"/>
            </w:pPr>
            <w:r w:rsidRPr="007848BA">
              <w:t>4</w:t>
            </w:r>
          </w:p>
        </w:tc>
        <w:tc>
          <w:tcPr>
            <w:tcW w:w="519" w:type="pct"/>
            <w:noWrap/>
            <w:hideMark/>
          </w:tcPr>
          <w:p w14:paraId="4A744260" w14:textId="5B0AAAC2" w:rsidR="009055DA" w:rsidRPr="008645A6" w:rsidRDefault="009055DA" w:rsidP="009055DA">
            <w:pPr>
              <w:pStyle w:val="TableTextRight"/>
            </w:pPr>
            <w:r w:rsidRPr="007848BA">
              <w:t>4</w:t>
            </w:r>
          </w:p>
        </w:tc>
        <w:tc>
          <w:tcPr>
            <w:tcW w:w="424" w:type="pct"/>
            <w:noWrap/>
            <w:hideMark/>
          </w:tcPr>
          <w:p w14:paraId="69234ACB" w14:textId="63376B5B" w:rsidR="009055DA" w:rsidRPr="008645A6" w:rsidRDefault="009055DA" w:rsidP="009055DA">
            <w:pPr>
              <w:pStyle w:val="TableTextRight"/>
            </w:pPr>
            <w:r w:rsidRPr="007848BA">
              <w:t>0</w:t>
            </w:r>
          </w:p>
        </w:tc>
        <w:tc>
          <w:tcPr>
            <w:tcW w:w="559" w:type="pct"/>
            <w:noWrap/>
            <w:hideMark/>
          </w:tcPr>
          <w:p w14:paraId="09F9397F" w14:textId="548E2455" w:rsidR="009055DA" w:rsidRPr="008645A6" w:rsidRDefault="009055DA" w:rsidP="009055DA">
            <w:pPr>
              <w:pStyle w:val="TableTextRight"/>
              <w:ind w:right="227"/>
            </w:pPr>
            <w:r w:rsidRPr="00046D66">
              <w:t>0</w:t>
            </w:r>
          </w:p>
        </w:tc>
      </w:tr>
      <w:tr w:rsidR="009055DA" w:rsidRPr="008645A6" w14:paraId="21559FFF" w14:textId="77777777" w:rsidTr="005B6715">
        <w:tc>
          <w:tcPr>
            <w:tcW w:w="1067" w:type="pct"/>
            <w:noWrap/>
            <w:hideMark/>
          </w:tcPr>
          <w:p w14:paraId="07553B85" w14:textId="4C234C2E" w:rsidR="009055DA" w:rsidRPr="008645A6" w:rsidRDefault="009055DA" w:rsidP="009055DA">
            <w:pPr>
              <w:pStyle w:val="TableText"/>
            </w:pPr>
            <w:r w:rsidRPr="007848BA">
              <w:t>Goulburn</w:t>
            </w:r>
          </w:p>
        </w:tc>
        <w:tc>
          <w:tcPr>
            <w:tcW w:w="1897" w:type="pct"/>
            <w:noWrap/>
            <w:hideMark/>
          </w:tcPr>
          <w:p w14:paraId="6BD911FD" w14:textId="6AD31F34" w:rsidR="009055DA" w:rsidRPr="008645A6" w:rsidRDefault="009055DA" w:rsidP="009055DA">
            <w:pPr>
              <w:pStyle w:val="TableText"/>
            </w:pPr>
            <w:r w:rsidRPr="007848BA">
              <w:t>Pt2.3.2: Freshwater meadow</w:t>
            </w:r>
          </w:p>
        </w:tc>
        <w:tc>
          <w:tcPr>
            <w:tcW w:w="534" w:type="pct"/>
            <w:noWrap/>
            <w:hideMark/>
          </w:tcPr>
          <w:p w14:paraId="01940B5A" w14:textId="6227FCE3" w:rsidR="009055DA" w:rsidRPr="008645A6" w:rsidRDefault="009055DA" w:rsidP="009055DA">
            <w:pPr>
              <w:pStyle w:val="TableTextRight"/>
            </w:pPr>
            <w:r w:rsidRPr="007848BA">
              <w:t>801</w:t>
            </w:r>
          </w:p>
        </w:tc>
        <w:tc>
          <w:tcPr>
            <w:tcW w:w="519" w:type="pct"/>
            <w:noWrap/>
            <w:hideMark/>
          </w:tcPr>
          <w:p w14:paraId="278439AA" w14:textId="0ED0F27B" w:rsidR="009055DA" w:rsidRPr="008645A6" w:rsidRDefault="009055DA" w:rsidP="009055DA">
            <w:pPr>
              <w:pStyle w:val="TableTextRight"/>
            </w:pPr>
            <w:r w:rsidRPr="007848BA">
              <w:t>0</w:t>
            </w:r>
          </w:p>
        </w:tc>
        <w:tc>
          <w:tcPr>
            <w:tcW w:w="424" w:type="pct"/>
            <w:noWrap/>
            <w:hideMark/>
          </w:tcPr>
          <w:p w14:paraId="16A4EA8E" w14:textId="06433CC9" w:rsidR="009055DA" w:rsidRPr="008645A6" w:rsidRDefault="009055DA" w:rsidP="009055DA">
            <w:pPr>
              <w:pStyle w:val="TableTextRight"/>
            </w:pPr>
            <w:r w:rsidRPr="007848BA">
              <w:t>0</w:t>
            </w:r>
          </w:p>
        </w:tc>
        <w:tc>
          <w:tcPr>
            <w:tcW w:w="559" w:type="pct"/>
            <w:noWrap/>
            <w:hideMark/>
          </w:tcPr>
          <w:p w14:paraId="4FC7069D" w14:textId="71AF31F3" w:rsidR="009055DA" w:rsidRPr="008645A6" w:rsidRDefault="009055DA" w:rsidP="009055DA">
            <w:pPr>
              <w:pStyle w:val="TableTextRight"/>
              <w:ind w:right="227"/>
            </w:pPr>
            <w:r w:rsidRPr="00046D66">
              <w:t>0</w:t>
            </w:r>
          </w:p>
        </w:tc>
      </w:tr>
      <w:tr w:rsidR="009055DA" w:rsidRPr="008645A6" w14:paraId="55A0560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CE7CB75" w14:textId="28F0AAEA" w:rsidR="009055DA" w:rsidRPr="008645A6" w:rsidRDefault="009055DA" w:rsidP="009055DA">
            <w:pPr>
              <w:pStyle w:val="TableText"/>
            </w:pPr>
            <w:r w:rsidRPr="007848BA">
              <w:t>Goulburn</w:t>
            </w:r>
          </w:p>
        </w:tc>
        <w:tc>
          <w:tcPr>
            <w:tcW w:w="1897" w:type="pct"/>
            <w:noWrap/>
            <w:hideMark/>
          </w:tcPr>
          <w:p w14:paraId="13752ED5" w14:textId="3C596597" w:rsidR="009055DA" w:rsidRPr="008645A6" w:rsidRDefault="009055DA" w:rsidP="009055DA">
            <w:pPr>
              <w:pStyle w:val="TableText"/>
            </w:pPr>
            <w:r w:rsidRPr="007848BA">
              <w:t>Pt1.7.2: Temporary lignum swamp</w:t>
            </w:r>
          </w:p>
        </w:tc>
        <w:tc>
          <w:tcPr>
            <w:tcW w:w="534" w:type="pct"/>
            <w:noWrap/>
            <w:hideMark/>
          </w:tcPr>
          <w:p w14:paraId="11926771" w14:textId="749263BE" w:rsidR="009055DA" w:rsidRPr="008645A6" w:rsidRDefault="009055DA" w:rsidP="009055DA">
            <w:pPr>
              <w:pStyle w:val="TableTextRight"/>
            </w:pPr>
            <w:r w:rsidRPr="007848BA">
              <w:t>632</w:t>
            </w:r>
          </w:p>
        </w:tc>
        <w:tc>
          <w:tcPr>
            <w:tcW w:w="519" w:type="pct"/>
            <w:noWrap/>
            <w:hideMark/>
          </w:tcPr>
          <w:p w14:paraId="38970729" w14:textId="178519DC" w:rsidR="009055DA" w:rsidRPr="008645A6" w:rsidRDefault="009055DA" w:rsidP="009055DA">
            <w:pPr>
              <w:pStyle w:val="TableTextRight"/>
            </w:pPr>
            <w:r w:rsidRPr="007848BA">
              <w:t>0</w:t>
            </w:r>
          </w:p>
        </w:tc>
        <w:tc>
          <w:tcPr>
            <w:tcW w:w="424" w:type="pct"/>
            <w:noWrap/>
            <w:hideMark/>
          </w:tcPr>
          <w:p w14:paraId="14FA70B6" w14:textId="23728195" w:rsidR="009055DA" w:rsidRPr="008645A6" w:rsidRDefault="009055DA" w:rsidP="009055DA">
            <w:pPr>
              <w:pStyle w:val="TableTextRight"/>
            </w:pPr>
            <w:r w:rsidRPr="007848BA">
              <w:t>0</w:t>
            </w:r>
          </w:p>
        </w:tc>
        <w:tc>
          <w:tcPr>
            <w:tcW w:w="559" w:type="pct"/>
            <w:noWrap/>
            <w:hideMark/>
          </w:tcPr>
          <w:p w14:paraId="66C2AE29" w14:textId="7A050160" w:rsidR="009055DA" w:rsidRPr="008645A6" w:rsidRDefault="009055DA" w:rsidP="009055DA">
            <w:pPr>
              <w:pStyle w:val="TableTextRight"/>
              <w:ind w:right="227"/>
            </w:pPr>
            <w:r w:rsidRPr="00046D66">
              <w:t>0</w:t>
            </w:r>
          </w:p>
        </w:tc>
      </w:tr>
      <w:tr w:rsidR="009055DA" w:rsidRPr="008645A6" w14:paraId="6E0E9CEF" w14:textId="77777777" w:rsidTr="005B6715">
        <w:tc>
          <w:tcPr>
            <w:tcW w:w="1067" w:type="pct"/>
            <w:noWrap/>
            <w:hideMark/>
          </w:tcPr>
          <w:p w14:paraId="0310288D" w14:textId="65FD0143" w:rsidR="009055DA" w:rsidRPr="008645A6" w:rsidRDefault="009055DA" w:rsidP="009055DA">
            <w:pPr>
              <w:pStyle w:val="TableText"/>
            </w:pPr>
            <w:r w:rsidRPr="007848BA">
              <w:t>Goulburn</w:t>
            </w:r>
          </w:p>
        </w:tc>
        <w:tc>
          <w:tcPr>
            <w:tcW w:w="1897" w:type="pct"/>
            <w:noWrap/>
            <w:hideMark/>
          </w:tcPr>
          <w:p w14:paraId="1DF067F1" w14:textId="776DF30C" w:rsidR="009055DA" w:rsidRPr="008645A6" w:rsidRDefault="009055DA" w:rsidP="009055DA">
            <w:pPr>
              <w:pStyle w:val="TableText"/>
            </w:pPr>
            <w:r w:rsidRPr="007848BA">
              <w:t>Pp2.4.2: Permanent forb marsh</w:t>
            </w:r>
          </w:p>
        </w:tc>
        <w:tc>
          <w:tcPr>
            <w:tcW w:w="534" w:type="pct"/>
            <w:noWrap/>
            <w:hideMark/>
          </w:tcPr>
          <w:p w14:paraId="2AD03D4E" w14:textId="6148C443" w:rsidR="009055DA" w:rsidRPr="008645A6" w:rsidRDefault="009055DA" w:rsidP="009055DA">
            <w:pPr>
              <w:pStyle w:val="TableTextRight"/>
            </w:pPr>
            <w:r w:rsidRPr="007848BA">
              <w:t>571</w:t>
            </w:r>
          </w:p>
        </w:tc>
        <w:tc>
          <w:tcPr>
            <w:tcW w:w="519" w:type="pct"/>
            <w:noWrap/>
            <w:hideMark/>
          </w:tcPr>
          <w:p w14:paraId="11CC9F06" w14:textId="340BD518" w:rsidR="009055DA" w:rsidRPr="008645A6" w:rsidRDefault="009055DA" w:rsidP="009055DA">
            <w:pPr>
              <w:pStyle w:val="TableTextRight"/>
            </w:pPr>
            <w:r w:rsidRPr="007848BA">
              <w:t>0</w:t>
            </w:r>
          </w:p>
        </w:tc>
        <w:tc>
          <w:tcPr>
            <w:tcW w:w="424" w:type="pct"/>
            <w:noWrap/>
            <w:hideMark/>
          </w:tcPr>
          <w:p w14:paraId="71FD59CE" w14:textId="62206E53" w:rsidR="009055DA" w:rsidRPr="008645A6" w:rsidRDefault="009055DA" w:rsidP="009055DA">
            <w:pPr>
              <w:pStyle w:val="TableTextRight"/>
            </w:pPr>
            <w:r w:rsidRPr="007848BA">
              <w:t>0</w:t>
            </w:r>
          </w:p>
        </w:tc>
        <w:tc>
          <w:tcPr>
            <w:tcW w:w="559" w:type="pct"/>
            <w:noWrap/>
            <w:hideMark/>
          </w:tcPr>
          <w:p w14:paraId="1F6B2F9F" w14:textId="44036991" w:rsidR="009055DA" w:rsidRPr="008645A6" w:rsidRDefault="009055DA" w:rsidP="009055DA">
            <w:pPr>
              <w:pStyle w:val="TableTextRight"/>
              <w:ind w:right="227"/>
            </w:pPr>
            <w:r w:rsidRPr="00046D66">
              <w:t>0</w:t>
            </w:r>
          </w:p>
        </w:tc>
      </w:tr>
      <w:tr w:rsidR="009055DA" w:rsidRPr="008645A6" w14:paraId="653C7E74"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1A7632D" w14:textId="347E981D" w:rsidR="009055DA" w:rsidRPr="008645A6" w:rsidRDefault="009055DA" w:rsidP="009055DA">
            <w:pPr>
              <w:pStyle w:val="TableText"/>
            </w:pPr>
            <w:r w:rsidRPr="007848BA">
              <w:t>Goulburn</w:t>
            </w:r>
          </w:p>
        </w:tc>
        <w:tc>
          <w:tcPr>
            <w:tcW w:w="1897" w:type="pct"/>
            <w:noWrap/>
            <w:hideMark/>
          </w:tcPr>
          <w:p w14:paraId="4D9493FB" w14:textId="148049BF" w:rsidR="009055DA" w:rsidRPr="008645A6" w:rsidRDefault="009055DA" w:rsidP="009055DA">
            <w:pPr>
              <w:pStyle w:val="TableText"/>
            </w:pPr>
            <w:r w:rsidRPr="007848BA">
              <w:t>Lst1.2: Temporary saline lake with aquatic bed</w:t>
            </w:r>
          </w:p>
        </w:tc>
        <w:tc>
          <w:tcPr>
            <w:tcW w:w="534" w:type="pct"/>
            <w:noWrap/>
            <w:hideMark/>
          </w:tcPr>
          <w:p w14:paraId="57FDEDD5" w14:textId="6306336B" w:rsidR="009055DA" w:rsidRPr="008645A6" w:rsidRDefault="009055DA" w:rsidP="009055DA">
            <w:pPr>
              <w:pStyle w:val="TableTextRight"/>
            </w:pPr>
            <w:r w:rsidRPr="007848BA">
              <w:t>238</w:t>
            </w:r>
          </w:p>
        </w:tc>
        <w:tc>
          <w:tcPr>
            <w:tcW w:w="519" w:type="pct"/>
            <w:noWrap/>
            <w:hideMark/>
          </w:tcPr>
          <w:p w14:paraId="4399E290" w14:textId="213B1FD2" w:rsidR="009055DA" w:rsidRPr="008645A6" w:rsidRDefault="009055DA" w:rsidP="009055DA">
            <w:pPr>
              <w:pStyle w:val="TableTextRight"/>
            </w:pPr>
            <w:r w:rsidRPr="007848BA">
              <w:t>0</w:t>
            </w:r>
          </w:p>
        </w:tc>
        <w:tc>
          <w:tcPr>
            <w:tcW w:w="424" w:type="pct"/>
            <w:noWrap/>
            <w:hideMark/>
          </w:tcPr>
          <w:p w14:paraId="01959485" w14:textId="6C3E6950" w:rsidR="009055DA" w:rsidRPr="008645A6" w:rsidRDefault="009055DA" w:rsidP="009055DA">
            <w:pPr>
              <w:pStyle w:val="TableTextRight"/>
            </w:pPr>
            <w:r w:rsidRPr="007848BA">
              <w:t>0</w:t>
            </w:r>
          </w:p>
        </w:tc>
        <w:tc>
          <w:tcPr>
            <w:tcW w:w="559" w:type="pct"/>
            <w:noWrap/>
            <w:hideMark/>
          </w:tcPr>
          <w:p w14:paraId="626F5C80" w14:textId="5A14778C" w:rsidR="009055DA" w:rsidRPr="008645A6" w:rsidRDefault="009055DA" w:rsidP="009055DA">
            <w:pPr>
              <w:pStyle w:val="TableTextRight"/>
              <w:ind w:right="227"/>
            </w:pPr>
            <w:r w:rsidRPr="00046D66">
              <w:t>0</w:t>
            </w:r>
          </w:p>
        </w:tc>
      </w:tr>
      <w:tr w:rsidR="009055DA" w:rsidRPr="008645A6" w14:paraId="0EFD598A" w14:textId="77777777" w:rsidTr="005B6715">
        <w:tc>
          <w:tcPr>
            <w:tcW w:w="1067" w:type="pct"/>
            <w:noWrap/>
            <w:hideMark/>
          </w:tcPr>
          <w:p w14:paraId="5CCC1948" w14:textId="6E95E238" w:rsidR="009055DA" w:rsidRPr="008645A6" w:rsidRDefault="009055DA" w:rsidP="009055DA">
            <w:pPr>
              <w:pStyle w:val="TableText"/>
            </w:pPr>
            <w:r w:rsidRPr="007848BA">
              <w:t>Goulburn</w:t>
            </w:r>
          </w:p>
        </w:tc>
        <w:tc>
          <w:tcPr>
            <w:tcW w:w="1897" w:type="pct"/>
            <w:noWrap/>
            <w:hideMark/>
          </w:tcPr>
          <w:p w14:paraId="1CF2C3A3" w14:textId="33FAA410" w:rsidR="009055DA" w:rsidRPr="008645A6" w:rsidRDefault="009055DA" w:rsidP="009055DA">
            <w:pPr>
              <w:pStyle w:val="TableText"/>
            </w:pPr>
            <w:r w:rsidRPr="007848BA">
              <w:t>Pt1.2.2: Temporary black box swamp</w:t>
            </w:r>
          </w:p>
        </w:tc>
        <w:tc>
          <w:tcPr>
            <w:tcW w:w="534" w:type="pct"/>
            <w:noWrap/>
            <w:hideMark/>
          </w:tcPr>
          <w:p w14:paraId="28480DF2" w14:textId="6AA916AC" w:rsidR="009055DA" w:rsidRPr="008645A6" w:rsidRDefault="009055DA" w:rsidP="009055DA">
            <w:pPr>
              <w:pStyle w:val="TableTextRight"/>
            </w:pPr>
            <w:r w:rsidRPr="007848BA">
              <w:t>82</w:t>
            </w:r>
          </w:p>
        </w:tc>
        <w:tc>
          <w:tcPr>
            <w:tcW w:w="519" w:type="pct"/>
            <w:noWrap/>
            <w:hideMark/>
          </w:tcPr>
          <w:p w14:paraId="6F4BCC8F" w14:textId="366DD373" w:rsidR="009055DA" w:rsidRPr="008645A6" w:rsidRDefault="009055DA" w:rsidP="009055DA">
            <w:pPr>
              <w:pStyle w:val="TableTextRight"/>
            </w:pPr>
            <w:r w:rsidRPr="007848BA">
              <w:t>0</w:t>
            </w:r>
          </w:p>
        </w:tc>
        <w:tc>
          <w:tcPr>
            <w:tcW w:w="424" w:type="pct"/>
            <w:noWrap/>
            <w:hideMark/>
          </w:tcPr>
          <w:p w14:paraId="49F38D60" w14:textId="273AED37" w:rsidR="009055DA" w:rsidRPr="008645A6" w:rsidRDefault="009055DA" w:rsidP="009055DA">
            <w:pPr>
              <w:pStyle w:val="TableTextRight"/>
            </w:pPr>
            <w:r w:rsidRPr="007848BA">
              <w:t>0</w:t>
            </w:r>
          </w:p>
        </w:tc>
        <w:tc>
          <w:tcPr>
            <w:tcW w:w="559" w:type="pct"/>
            <w:noWrap/>
            <w:hideMark/>
          </w:tcPr>
          <w:p w14:paraId="1F83666E" w14:textId="1D235D31" w:rsidR="009055DA" w:rsidRPr="008645A6" w:rsidRDefault="009055DA" w:rsidP="009055DA">
            <w:pPr>
              <w:pStyle w:val="TableTextRight"/>
              <w:ind w:right="227"/>
            </w:pPr>
            <w:r w:rsidRPr="00046D66">
              <w:t>0</w:t>
            </w:r>
          </w:p>
        </w:tc>
      </w:tr>
      <w:tr w:rsidR="009055DA" w:rsidRPr="008645A6" w14:paraId="56A215C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860B2DD" w14:textId="612E9BFA" w:rsidR="009055DA" w:rsidRPr="008645A6" w:rsidRDefault="009055DA" w:rsidP="009055DA">
            <w:pPr>
              <w:pStyle w:val="TableText"/>
            </w:pPr>
            <w:r w:rsidRPr="007848BA">
              <w:t>Goulburn</w:t>
            </w:r>
          </w:p>
        </w:tc>
        <w:tc>
          <w:tcPr>
            <w:tcW w:w="1897" w:type="pct"/>
            <w:noWrap/>
            <w:hideMark/>
          </w:tcPr>
          <w:p w14:paraId="20BA96D0" w14:textId="510314AB" w:rsidR="009055DA" w:rsidRPr="008645A6" w:rsidRDefault="009055DA" w:rsidP="009055DA">
            <w:pPr>
              <w:pStyle w:val="TableText"/>
            </w:pPr>
            <w:r w:rsidRPr="007848BA">
              <w:t>Lsp1.1: Permanent saline lake</w:t>
            </w:r>
          </w:p>
        </w:tc>
        <w:tc>
          <w:tcPr>
            <w:tcW w:w="534" w:type="pct"/>
            <w:noWrap/>
            <w:hideMark/>
          </w:tcPr>
          <w:p w14:paraId="31386AD4" w14:textId="7A986050" w:rsidR="009055DA" w:rsidRPr="008645A6" w:rsidRDefault="009055DA" w:rsidP="009055DA">
            <w:pPr>
              <w:pStyle w:val="TableTextRight"/>
            </w:pPr>
            <w:r w:rsidRPr="007848BA">
              <w:t>46</w:t>
            </w:r>
          </w:p>
        </w:tc>
        <w:tc>
          <w:tcPr>
            <w:tcW w:w="519" w:type="pct"/>
            <w:noWrap/>
            <w:hideMark/>
          </w:tcPr>
          <w:p w14:paraId="5C670282" w14:textId="0878D43F" w:rsidR="009055DA" w:rsidRPr="008645A6" w:rsidRDefault="009055DA" w:rsidP="009055DA">
            <w:pPr>
              <w:pStyle w:val="TableTextRight"/>
            </w:pPr>
            <w:r w:rsidRPr="007848BA">
              <w:t>0</w:t>
            </w:r>
          </w:p>
        </w:tc>
        <w:tc>
          <w:tcPr>
            <w:tcW w:w="424" w:type="pct"/>
            <w:noWrap/>
            <w:hideMark/>
          </w:tcPr>
          <w:p w14:paraId="76D8179B" w14:textId="459ACA08" w:rsidR="009055DA" w:rsidRPr="008645A6" w:rsidRDefault="009055DA" w:rsidP="009055DA">
            <w:pPr>
              <w:pStyle w:val="TableTextRight"/>
            </w:pPr>
            <w:r w:rsidRPr="007848BA">
              <w:t>0</w:t>
            </w:r>
          </w:p>
        </w:tc>
        <w:tc>
          <w:tcPr>
            <w:tcW w:w="559" w:type="pct"/>
            <w:noWrap/>
            <w:hideMark/>
          </w:tcPr>
          <w:p w14:paraId="5B0E821A" w14:textId="4A3D9BAA" w:rsidR="009055DA" w:rsidRPr="008645A6" w:rsidRDefault="009055DA" w:rsidP="009055DA">
            <w:pPr>
              <w:pStyle w:val="TableTextRight"/>
              <w:ind w:right="227"/>
            </w:pPr>
            <w:r w:rsidRPr="00046D66">
              <w:t>0</w:t>
            </w:r>
          </w:p>
        </w:tc>
      </w:tr>
      <w:tr w:rsidR="009055DA" w:rsidRPr="008645A6" w14:paraId="31EBED2D" w14:textId="77777777" w:rsidTr="005B6715">
        <w:tc>
          <w:tcPr>
            <w:tcW w:w="1067" w:type="pct"/>
            <w:noWrap/>
            <w:hideMark/>
          </w:tcPr>
          <w:p w14:paraId="2329860D" w14:textId="64E4215E" w:rsidR="009055DA" w:rsidRPr="008645A6" w:rsidRDefault="009055DA" w:rsidP="009055DA">
            <w:pPr>
              <w:pStyle w:val="TableText"/>
            </w:pPr>
            <w:r w:rsidRPr="007848BA">
              <w:t>Goulburn</w:t>
            </w:r>
          </w:p>
        </w:tc>
        <w:tc>
          <w:tcPr>
            <w:tcW w:w="1897" w:type="pct"/>
            <w:noWrap/>
            <w:hideMark/>
          </w:tcPr>
          <w:p w14:paraId="0B085AA5" w14:textId="3638545A" w:rsidR="009055DA" w:rsidRPr="008645A6" w:rsidRDefault="009055DA" w:rsidP="009055DA">
            <w:pPr>
              <w:pStyle w:val="TableText"/>
            </w:pPr>
            <w:r w:rsidRPr="007848BA">
              <w:t>Lst1.1: Temporary saline lake</w:t>
            </w:r>
          </w:p>
        </w:tc>
        <w:tc>
          <w:tcPr>
            <w:tcW w:w="534" w:type="pct"/>
            <w:noWrap/>
            <w:hideMark/>
          </w:tcPr>
          <w:p w14:paraId="5A8A2F13" w14:textId="2CB2599D" w:rsidR="009055DA" w:rsidRPr="008645A6" w:rsidRDefault="009055DA" w:rsidP="009055DA">
            <w:pPr>
              <w:pStyle w:val="TableTextRight"/>
            </w:pPr>
            <w:r w:rsidRPr="007848BA">
              <w:t>25</w:t>
            </w:r>
          </w:p>
        </w:tc>
        <w:tc>
          <w:tcPr>
            <w:tcW w:w="519" w:type="pct"/>
            <w:noWrap/>
            <w:hideMark/>
          </w:tcPr>
          <w:p w14:paraId="023CE285" w14:textId="0493AFE4" w:rsidR="009055DA" w:rsidRPr="008645A6" w:rsidRDefault="009055DA" w:rsidP="009055DA">
            <w:pPr>
              <w:pStyle w:val="TableTextRight"/>
            </w:pPr>
            <w:r w:rsidRPr="007848BA">
              <w:t>0</w:t>
            </w:r>
          </w:p>
        </w:tc>
        <w:tc>
          <w:tcPr>
            <w:tcW w:w="424" w:type="pct"/>
            <w:noWrap/>
            <w:hideMark/>
          </w:tcPr>
          <w:p w14:paraId="74CAAA08" w14:textId="238D943D" w:rsidR="009055DA" w:rsidRPr="008645A6" w:rsidRDefault="009055DA" w:rsidP="009055DA">
            <w:pPr>
              <w:pStyle w:val="TableTextRight"/>
            </w:pPr>
            <w:r w:rsidRPr="007848BA">
              <w:t>0</w:t>
            </w:r>
          </w:p>
        </w:tc>
        <w:tc>
          <w:tcPr>
            <w:tcW w:w="559" w:type="pct"/>
            <w:noWrap/>
            <w:hideMark/>
          </w:tcPr>
          <w:p w14:paraId="1DE9EB13" w14:textId="1221656A" w:rsidR="009055DA" w:rsidRPr="008645A6" w:rsidRDefault="009055DA" w:rsidP="009055DA">
            <w:pPr>
              <w:pStyle w:val="TableTextRight"/>
              <w:ind w:right="227"/>
            </w:pPr>
            <w:r w:rsidRPr="00046D66">
              <w:t>0</w:t>
            </w:r>
          </w:p>
        </w:tc>
      </w:tr>
      <w:tr w:rsidR="009055DA" w:rsidRPr="008645A6" w14:paraId="712C0B6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2F6B6CE" w14:textId="40513BD9" w:rsidR="009055DA" w:rsidRPr="008645A6" w:rsidRDefault="009055DA" w:rsidP="009055DA">
            <w:pPr>
              <w:pStyle w:val="TableText"/>
            </w:pPr>
            <w:r w:rsidRPr="007848BA">
              <w:t>Goulburn</w:t>
            </w:r>
          </w:p>
        </w:tc>
        <w:tc>
          <w:tcPr>
            <w:tcW w:w="1897" w:type="pct"/>
            <w:noWrap/>
            <w:hideMark/>
          </w:tcPr>
          <w:p w14:paraId="0DCFE66A" w14:textId="359B3DC2" w:rsidR="009055DA" w:rsidRPr="008645A6" w:rsidRDefault="009055DA" w:rsidP="009055DA">
            <w:pPr>
              <w:pStyle w:val="TableText"/>
            </w:pPr>
            <w:r w:rsidRPr="007848BA">
              <w:t>Pt4.2: Temporary wetland</w:t>
            </w:r>
          </w:p>
        </w:tc>
        <w:tc>
          <w:tcPr>
            <w:tcW w:w="534" w:type="pct"/>
            <w:noWrap/>
            <w:hideMark/>
          </w:tcPr>
          <w:p w14:paraId="7BC7215C" w14:textId="678F9E5F" w:rsidR="009055DA" w:rsidRPr="008645A6" w:rsidRDefault="009055DA" w:rsidP="009055DA">
            <w:pPr>
              <w:pStyle w:val="TableTextRight"/>
            </w:pPr>
            <w:r w:rsidRPr="007848BA">
              <w:t>19</w:t>
            </w:r>
          </w:p>
        </w:tc>
        <w:tc>
          <w:tcPr>
            <w:tcW w:w="519" w:type="pct"/>
            <w:noWrap/>
            <w:hideMark/>
          </w:tcPr>
          <w:p w14:paraId="2157B0BF" w14:textId="3794E135" w:rsidR="009055DA" w:rsidRPr="008645A6" w:rsidRDefault="009055DA" w:rsidP="009055DA">
            <w:pPr>
              <w:pStyle w:val="TableTextRight"/>
            </w:pPr>
            <w:r w:rsidRPr="007848BA">
              <w:t>0</w:t>
            </w:r>
          </w:p>
        </w:tc>
        <w:tc>
          <w:tcPr>
            <w:tcW w:w="424" w:type="pct"/>
            <w:noWrap/>
            <w:hideMark/>
          </w:tcPr>
          <w:p w14:paraId="3C245FA3" w14:textId="71ED72FA" w:rsidR="009055DA" w:rsidRPr="008645A6" w:rsidRDefault="009055DA" w:rsidP="009055DA">
            <w:pPr>
              <w:pStyle w:val="TableTextRight"/>
            </w:pPr>
            <w:r w:rsidRPr="007848BA">
              <w:t>0</w:t>
            </w:r>
          </w:p>
        </w:tc>
        <w:tc>
          <w:tcPr>
            <w:tcW w:w="559" w:type="pct"/>
            <w:noWrap/>
            <w:hideMark/>
          </w:tcPr>
          <w:p w14:paraId="5A75B84B" w14:textId="71FA7D87" w:rsidR="009055DA" w:rsidRPr="008645A6" w:rsidRDefault="009055DA" w:rsidP="009055DA">
            <w:pPr>
              <w:pStyle w:val="TableTextRight"/>
              <w:ind w:right="227"/>
            </w:pPr>
            <w:r w:rsidRPr="00046D66">
              <w:t>0</w:t>
            </w:r>
          </w:p>
        </w:tc>
      </w:tr>
      <w:tr w:rsidR="009055DA" w:rsidRPr="008645A6" w14:paraId="1777E925" w14:textId="77777777" w:rsidTr="005B6715">
        <w:tc>
          <w:tcPr>
            <w:tcW w:w="1067" w:type="pct"/>
            <w:noWrap/>
            <w:hideMark/>
          </w:tcPr>
          <w:p w14:paraId="41BE7FC7" w14:textId="4A0820B1" w:rsidR="009055DA" w:rsidRPr="008645A6" w:rsidRDefault="009055DA" w:rsidP="009055DA">
            <w:pPr>
              <w:pStyle w:val="TableText"/>
            </w:pPr>
            <w:r w:rsidRPr="007848BA">
              <w:t>Goulburn</w:t>
            </w:r>
          </w:p>
        </w:tc>
        <w:tc>
          <w:tcPr>
            <w:tcW w:w="1897" w:type="pct"/>
            <w:noWrap/>
            <w:hideMark/>
          </w:tcPr>
          <w:p w14:paraId="4438DDD1" w14:textId="50003DFE" w:rsidR="009055DA" w:rsidRPr="008645A6" w:rsidRDefault="009055DA" w:rsidP="009055DA">
            <w:pPr>
              <w:pStyle w:val="TableText"/>
            </w:pPr>
            <w:r w:rsidRPr="007848BA">
              <w:t>Pt1.8.2: Temporary shrub swamp</w:t>
            </w:r>
          </w:p>
        </w:tc>
        <w:tc>
          <w:tcPr>
            <w:tcW w:w="534" w:type="pct"/>
            <w:noWrap/>
            <w:hideMark/>
          </w:tcPr>
          <w:p w14:paraId="54A283AD" w14:textId="0B8AD0F4" w:rsidR="009055DA" w:rsidRPr="008645A6" w:rsidRDefault="009055DA" w:rsidP="009055DA">
            <w:pPr>
              <w:pStyle w:val="TableTextRight"/>
            </w:pPr>
            <w:r w:rsidRPr="007848BA">
              <w:t>3</w:t>
            </w:r>
          </w:p>
        </w:tc>
        <w:tc>
          <w:tcPr>
            <w:tcW w:w="519" w:type="pct"/>
            <w:noWrap/>
            <w:hideMark/>
          </w:tcPr>
          <w:p w14:paraId="79A25B23" w14:textId="064EE393" w:rsidR="009055DA" w:rsidRPr="008645A6" w:rsidRDefault="009055DA" w:rsidP="009055DA">
            <w:pPr>
              <w:pStyle w:val="TableTextRight"/>
            </w:pPr>
            <w:r w:rsidRPr="007848BA">
              <w:t>0</w:t>
            </w:r>
          </w:p>
        </w:tc>
        <w:tc>
          <w:tcPr>
            <w:tcW w:w="424" w:type="pct"/>
            <w:noWrap/>
            <w:hideMark/>
          </w:tcPr>
          <w:p w14:paraId="648F3F01" w14:textId="2F8478AB" w:rsidR="009055DA" w:rsidRPr="008645A6" w:rsidRDefault="009055DA" w:rsidP="009055DA">
            <w:pPr>
              <w:pStyle w:val="TableTextRight"/>
            </w:pPr>
            <w:r w:rsidRPr="007848BA">
              <w:t>0</w:t>
            </w:r>
          </w:p>
        </w:tc>
        <w:tc>
          <w:tcPr>
            <w:tcW w:w="559" w:type="pct"/>
            <w:noWrap/>
            <w:hideMark/>
          </w:tcPr>
          <w:p w14:paraId="6670FBC7" w14:textId="0FA14786" w:rsidR="009055DA" w:rsidRPr="008645A6" w:rsidRDefault="009055DA" w:rsidP="009055DA">
            <w:pPr>
              <w:pStyle w:val="TableTextRight"/>
              <w:ind w:right="227"/>
            </w:pPr>
            <w:r w:rsidRPr="00046D66">
              <w:t>0</w:t>
            </w:r>
          </w:p>
        </w:tc>
      </w:tr>
      <w:tr w:rsidR="009055DA" w:rsidRPr="008645A6" w14:paraId="1E2A05C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E3800D6" w14:textId="54B27AC9" w:rsidR="009055DA" w:rsidRPr="008645A6" w:rsidRDefault="009055DA" w:rsidP="009055DA">
            <w:pPr>
              <w:pStyle w:val="TableText"/>
            </w:pPr>
            <w:r w:rsidRPr="007848BA">
              <w:t>Goulburn</w:t>
            </w:r>
          </w:p>
        </w:tc>
        <w:tc>
          <w:tcPr>
            <w:tcW w:w="1897" w:type="pct"/>
            <w:noWrap/>
            <w:hideMark/>
          </w:tcPr>
          <w:p w14:paraId="75850E1F" w14:textId="272F102E" w:rsidR="009055DA" w:rsidRPr="008645A6" w:rsidRDefault="009055DA" w:rsidP="009055DA">
            <w:pPr>
              <w:pStyle w:val="TableText"/>
            </w:pPr>
            <w:r w:rsidRPr="007848BA">
              <w:t>Pst4: Temporary saline wetland</w:t>
            </w:r>
          </w:p>
        </w:tc>
        <w:tc>
          <w:tcPr>
            <w:tcW w:w="534" w:type="pct"/>
            <w:noWrap/>
            <w:hideMark/>
          </w:tcPr>
          <w:p w14:paraId="0C7BA92F" w14:textId="4DC1FCE2" w:rsidR="009055DA" w:rsidRPr="008645A6" w:rsidRDefault="009055DA" w:rsidP="009055DA">
            <w:pPr>
              <w:pStyle w:val="TableTextRight"/>
            </w:pPr>
            <w:r w:rsidRPr="007848BA">
              <w:t>2</w:t>
            </w:r>
          </w:p>
        </w:tc>
        <w:tc>
          <w:tcPr>
            <w:tcW w:w="519" w:type="pct"/>
            <w:noWrap/>
            <w:hideMark/>
          </w:tcPr>
          <w:p w14:paraId="7F163587" w14:textId="33AB3AD8" w:rsidR="009055DA" w:rsidRPr="008645A6" w:rsidRDefault="009055DA" w:rsidP="009055DA">
            <w:pPr>
              <w:pStyle w:val="TableTextRight"/>
            </w:pPr>
            <w:r w:rsidRPr="007848BA">
              <w:t>0</w:t>
            </w:r>
          </w:p>
        </w:tc>
        <w:tc>
          <w:tcPr>
            <w:tcW w:w="424" w:type="pct"/>
            <w:noWrap/>
            <w:hideMark/>
          </w:tcPr>
          <w:p w14:paraId="12108ADC" w14:textId="6F6C6926" w:rsidR="009055DA" w:rsidRPr="008645A6" w:rsidRDefault="009055DA" w:rsidP="009055DA">
            <w:pPr>
              <w:pStyle w:val="TableTextRight"/>
            </w:pPr>
            <w:r w:rsidRPr="007848BA">
              <w:t>0</w:t>
            </w:r>
          </w:p>
        </w:tc>
        <w:tc>
          <w:tcPr>
            <w:tcW w:w="559" w:type="pct"/>
            <w:noWrap/>
            <w:hideMark/>
          </w:tcPr>
          <w:p w14:paraId="1FABD57E" w14:textId="226CA614" w:rsidR="009055DA" w:rsidRPr="008645A6" w:rsidRDefault="009055DA" w:rsidP="009055DA">
            <w:pPr>
              <w:pStyle w:val="TableTextRight"/>
              <w:ind w:right="227"/>
            </w:pPr>
            <w:r w:rsidRPr="00046D66">
              <w:t>0</w:t>
            </w:r>
          </w:p>
        </w:tc>
      </w:tr>
      <w:tr w:rsidR="009055DA" w:rsidRPr="008645A6" w14:paraId="580BF3BD" w14:textId="77777777" w:rsidTr="005B6715">
        <w:tc>
          <w:tcPr>
            <w:tcW w:w="1067" w:type="pct"/>
            <w:tcBorders>
              <w:bottom w:val="nil"/>
            </w:tcBorders>
            <w:noWrap/>
            <w:hideMark/>
          </w:tcPr>
          <w:p w14:paraId="4D2BCC27" w14:textId="7C51FA4C" w:rsidR="009055DA" w:rsidRPr="008645A6" w:rsidRDefault="009055DA" w:rsidP="009055DA">
            <w:pPr>
              <w:pStyle w:val="TableText"/>
            </w:pPr>
            <w:r w:rsidRPr="007848BA">
              <w:t>Goulburn</w:t>
            </w:r>
          </w:p>
        </w:tc>
        <w:tc>
          <w:tcPr>
            <w:tcW w:w="1897" w:type="pct"/>
            <w:tcBorders>
              <w:bottom w:val="nil"/>
            </w:tcBorders>
            <w:noWrap/>
            <w:hideMark/>
          </w:tcPr>
          <w:p w14:paraId="2443C47E" w14:textId="37369A81" w:rsidR="009055DA" w:rsidRPr="008645A6" w:rsidRDefault="009055DA" w:rsidP="009055DA">
            <w:pPr>
              <w:pStyle w:val="TableText"/>
            </w:pPr>
            <w:r w:rsidRPr="007848BA">
              <w:t>Pps5: Permanent spring</w:t>
            </w:r>
          </w:p>
        </w:tc>
        <w:tc>
          <w:tcPr>
            <w:tcW w:w="534" w:type="pct"/>
            <w:tcBorders>
              <w:bottom w:val="nil"/>
            </w:tcBorders>
            <w:noWrap/>
            <w:hideMark/>
          </w:tcPr>
          <w:p w14:paraId="56D5E4D2" w14:textId="49E1C638" w:rsidR="009055DA" w:rsidRPr="008645A6" w:rsidRDefault="009055DA" w:rsidP="009055DA">
            <w:pPr>
              <w:pStyle w:val="TableTextRight"/>
            </w:pPr>
            <w:r w:rsidRPr="007848BA">
              <w:t>0</w:t>
            </w:r>
          </w:p>
        </w:tc>
        <w:tc>
          <w:tcPr>
            <w:tcW w:w="519" w:type="pct"/>
            <w:tcBorders>
              <w:bottom w:val="nil"/>
            </w:tcBorders>
            <w:noWrap/>
            <w:hideMark/>
          </w:tcPr>
          <w:p w14:paraId="66B83E54" w14:textId="0796B48A" w:rsidR="009055DA" w:rsidRPr="008645A6" w:rsidRDefault="009055DA" w:rsidP="009055DA">
            <w:pPr>
              <w:pStyle w:val="TableTextRight"/>
            </w:pPr>
            <w:r w:rsidRPr="007848BA">
              <w:t>0</w:t>
            </w:r>
          </w:p>
        </w:tc>
        <w:tc>
          <w:tcPr>
            <w:tcW w:w="424" w:type="pct"/>
            <w:tcBorders>
              <w:bottom w:val="nil"/>
            </w:tcBorders>
            <w:noWrap/>
            <w:hideMark/>
          </w:tcPr>
          <w:p w14:paraId="453C07E3" w14:textId="6E634908" w:rsidR="009055DA" w:rsidRPr="008645A6" w:rsidRDefault="009055DA" w:rsidP="009055DA">
            <w:pPr>
              <w:pStyle w:val="TableTextRight"/>
            </w:pPr>
            <w:r w:rsidRPr="007848BA">
              <w:t>0</w:t>
            </w:r>
          </w:p>
        </w:tc>
        <w:tc>
          <w:tcPr>
            <w:tcW w:w="559" w:type="pct"/>
            <w:tcBorders>
              <w:bottom w:val="nil"/>
            </w:tcBorders>
            <w:noWrap/>
            <w:hideMark/>
          </w:tcPr>
          <w:p w14:paraId="2B077478" w14:textId="5E1C5410" w:rsidR="009055DA" w:rsidRPr="008645A6" w:rsidRDefault="009055DA" w:rsidP="009055DA">
            <w:pPr>
              <w:pStyle w:val="TableTextRight"/>
              <w:ind w:right="227"/>
            </w:pPr>
            <w:r w:rsidRPr="00046D66">
              <w:t>0</w:t>
            </w:r>
          </w:p>
        </w:tc>
      </w:tr>
      <w:tr w:rsidR="009055DA" w:rsidRPr="008645A6" w14:paraId="7ABD8E5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5D9272D3" w14:textId="756F8947" w:rsidR="009055DA" w:rsidRPr="008645A6" w:rsidRDefault="009055DA" w:rsidP="009055DA">
            <w:pPr>
              <w:pStyle w:val="TableText"/>
            </w:pPr>
            <w:r w:rsidRPr="007848BA">
              <w:t>Gwydir</w:t>
            </w:r>
            <w:r w:rsidR="004847D5">
              <w:rPr>
                <w:rFonts w:cs="Calibri"/>
              </w:rPr>
              <w:t>†</w:t>
            </w:r>
          </w:p>
        </w:tc>
        <w:tc>
          <w:tcPr>
            <w:tcW w:w="1897" w:type="pct"/>
            <w:tcBorders>
              <w:bottom w:val="nil"/>
            </w:tcBorders>
            <w:shd w:val="clear" w:color="auto" w:fill="D0EAFF" w:themeFill="accent2" w:themeFillTint="1A"/>
            <w:noWrap/>
            <w:hideMark/>
          </w:tcPr>
          <w:p w14:paraId="564BE856" w14:textId="3DF5600D" w:rsidR="009055DA" w:rsidRPr="008645A6" w:rsidRDefault="009055DA" w:rsidP="009055DA">
            <w:pPr>
              <w:pStyle w:val="TableText"/>
            </w:pPr>
            <w:r w:rsidRPr="007848BA">
              <w:t>Pt2.3.2: Freshwater meadow</w:t>
            </w:r>
          </w:p>
        </w:tc>
        <w:tc>
          <w:tcPr>
            <w:tcW w:w="534" w:type="pct"/>
            <w:tcBorders>
              <w:bottom w:val="nil"/>
            </w:tcBorders>
            <w:shd w:val="clear" w:color="auto" w:fill="D0EAFF" w:themeFill="accent2" w:themeFillTint="1A"/>
            <w:noWrap/>
            <w:hideMark/>
          </w:tcPr>
          <w:p w14:paraId="391D035C" w14:textId="0C14275D" w:rsidR="009055DA" w:rsidRPr="008645A6" w:rsidRDefault="009055DA" w:rsidP="009055DA">
            <w:pPr>
              <w:pStyle w:val="TableTextRight"/>
            </w:pPr>
            <w:r w:rsidRPr="007848BA">
              <w:t>9,232</w:t>
            </w:r>
          </w:p>
        </w:tc>
        <w:tc>
          <w:tcPr>
            <w:tcW w:w="519" w:type="pct"/>
            <w:tcBorders>
              <w:bottom w:val="nil"/>
            </w:tcBorders>
            <w:shd w:val="clear" w:color="auto" w:fill="D0EAFF" w:themeFill="accent2" w:themeFillTint="1A"/>
            <w:noWrap/>
            <w:hideMark/>
          </w:tcPr>
          <w:p w14:paraId="2916AB47" w14:textId="5DC48FD0" w:rsidR="009055DA" w:rsidRPr="008645A6" w:rsidRDefault="009055DA" w:rsidP="009055DA">
            <w:pPr>
              <w:pStyle w:val="TableTextRight"/>
            </w:pPr>
            <w:r w:rsidRPr="007848BA">
              <w:t>7,011</w:t>
            </w:r>
          </w:p>
        </w:tc>
        <w:tc>
          <w:tcPr>
            <w:tcW w:w="424" w:type="pct"/>
            <w:tcBorders>
              <w:bottom w:val="nil"/>
            </w:tcBorders>
            <w:shd w:val="clear" w:color="auto" w:fill="D0EAFF" w:themeFill="accent2" w:themeFillTint="1A"/>
            <w:noWrap/>
            <w:hideMark/>
          </w:tcPr>
          <w:p w14:paraId="65B587E0" w14:textId="71B0CE39" w:rsidR="009055DA" w:rsidRPr="008645A6" w:rsidRDefault="009055DA" w:rsidP="009055DA">
            <w:pPr>
              <w:pStyle w:val="TableTextRight"/>
            </w:pPr>
            <w:r w:rsidRPr="007848BA">
              <w:t>4,878</w:t>
            </w:r>
          </w:p>
        </w:tc>
        <w:tc>
          <w:tcPr>
            <w:tcW w:w="559" w:type="pct"/>
            <w:tcBorders>
              <w:bottom w:val="nil"/>
            </w:tcBorders>
            <w:shd w:val="clear" w:color="auto" w:fill="D0EAFF" w:themeFill="accent2" w:themeFillTint="1A"/>
            <w:noWrap/>
            <w:hideMark/>
          </w:tcPr>
          <w:p w14:paraId="002A885A" w14:textId="2E6282CC" w:rsidR="009055DA" w:rsidRPr="008645A6" w:rsidRDefault="009055DA" w:rsidP="009055DA">
            <w:pPr>
              <w:pStyle w:val="TableTextRight"/>
              <w:ind w:right="227"/>
            </w:pPr>
            <w:r w:rsidRPr="00046D66">
              <w:t>69.6</w:t>
            </w:r>
          </w:p>
        </w:tc>
      </w:tr>
      <w:tr w:rsidR="004847D5" w:rsidRPr="008645A6" w14:paraId="3B863108" w14:textId="77777777" w:rsidTr="005B6715">
        <w:tc>
          <w:tcPr>
            <w:tcW w:w="1067" w:type="pct"/>
            <w:tcBorders>
              <w:bottom w:val="nil"/>
            </w:tcBorders>
            <w:shd w:val="clear" w:color="auto" w:fill="D0EAFF" w:themeFill="accent2" w:themeFillTint="1A"/>
            <w:noWrap/>
            <w:hideMark/>
          </w:tcPr>
          <w:p w14:paraId="550B1299" w14:textId="14CD0713" w:rsidR="004847D5" w:rsidRPr="008645A6" w:rsidRDefault="004847D5" w:rsidP="004847D5">
            <w:pPr>
              <w:pStyle w:val="TableText"/>
            </w:pPr>
            <w:r w:rsidRPr="00250CF1">
              <w:t>Gwydir</w:t>
            </w:r>
            <w:r w:rsidRPr="00250CF1">
              <w:rPr>
                <w:rFonts w:cs="Calibri"/>
              </w:rPr>
              <w:t>†</w:t>
            </w:r>
          </w:p>
        </w:tc>
        <w:tc>
          <w:tcPr>
            <w:tcW w:w="1897" w:type="pct"/>
            <w:tcBorders>
              <w:bottom w:val="nil"/>
            </w:tcBorders>
            <w:shd w:val="clear" w:color="auto" w:fill="D0EAFF" w:themeFill="accent2" w:themeFillTint="1A"/>
            <w:noWrap/>
            <w:hideMark/>
          </w:tcPr>
          <w:p w14:paraId="24D56235" w14:textId="0CC2EBC5" w:rsidR="004847D5" w:rsidRPr="008645A6" w:rsidRDefault="004847D5" w:rsidP="004847D5">
            <w:pPr>
              <w:pStyle w:val="TableText"/>
            </w:pPr>
            <w:r w:rsidRPr="007848BA">
              <w:t>Pt2.1.2: Temporary tall emergent marsh</w:t>
            </w:r>
          </w:p>
        </w:tc>
        <w:tc>
          <w:tcPr>
            <w:tcW w:w="534" w:type="pct"/>
            <w:tcBorders>
              <w:bottom w:val="nil"/>
            </w:tcBorders>
            <w:shd w:val="clear" w:color="auto" w:fill="D0EAFF" w:themeFill="accent2" w:themeFillTint="1A"/>
            <w:noWrap/>
            <w:hideMark/>
          </w:tcPr>
          <w:p w14:paraId="292550F0" w14:textId="0181175C" w:rsidR="004847D5" w:rsidRPr="008645A6" w:rsidRDefault="004847D5" w:rsidP="004847D5">
            <w:pPr>
              <w:pStyle w:val="TableTextRight"/>
            </w:pPr>
            <w:r w:rsidRPr="007848BA">
              <w:t>372</w:t>
            </w:r>
          </w:p>
        </w:tc>
        <w:tc>
          <w:tcPr>
            <w:tcW w:w="519" w:type="pct"/>
            <w:tcBorders>
              <w:bottom w:val="nil"/>
            </w:tcBorders>
            <w:shd w:val="clear" w:color="auto" w:fill="D0EAFF" w:themeFill="accent2" w:themeFillTint="1A"/>
            <w:noWrap/>
            <w:hideMark/>
          </w:tcPr>
          <w:p w14:paraId="179EDE2F" w14:textId="065BB1F1" w:rsidR="004847D5" w:rsidRPr="008645A6" w:rsidRDefault="004847D5" w:rsidP="004847D5">
            <w:pPr>
              <w:pStyle w:val="TableTextRight"/>
            </w:pPr>
            <w:r w:rsidRPr="007848BA">
              <w:t>372</w:t>
            </w:r>
          </w:p>
        </w:tc>
        <w:tc>
          <w:tcPr>
            <w:tcW w:w="424" w:type="pct"/>
            <w:tcBorders>
              <w:bottom w:val="nil"/>
            </w:tcBorders>
            <w:shd w:val="clear" w:color="auto" w:fill="D0EAFF" w:themeFill="accent2" w:themeFillTint="1A"/>
            <w:noWrap/>
            <w:hideMark/>
          </w:tcPr>
          <w:p w14:paraId="44BE6021" w14:textId="779AB9CF" w:rsidR="004847D5" w:rsidRPr="008645A6" w:rsidRDefault="004847D5" w:rsidP="004847D5">
            <w:pPr>
              <w:pStyle w:val="TableTextRight"/>
            </w:pPr>
            <w:r w:rsidRPr="007848BA">
              <w:t>372</w:t>
            </w:r>
          </w:p>
        </w:tc>
        <w:tc>
          <w:tcPr>
            <w:tcW w:w="559" w:type="pct"/>
            <w:tcBorders>
              <w:bottom w:val="nil"/>
            </w:tcBorders>
            <w:shd w:val="clear" w:color="auto" w:fill="D0EAFF" w:themeFill="accent2" w:themeFillTint="1A"/>
            <w:noWrap/>
            <w:hideMark/>
          </w:tcPr>
          <w:p w14:paraId="567AAE86" w14:textId="0CB2C968" w:rsidR="004847D5" w:rsidRPr="008645A6" w:rsidRDefault="004847D5" w:rsidP="004847D5">
            <w:pPr>
              <w:pStyle w:val="TableTextRight"/>
              <w:ind w:right="227"/>
            </w:pPr>
            <w:r w:rsidRPr="00046D66">
              <w:t>100.0</w:t>
            </w:r>
          </w:p>
        </w:tc>
      </w:tr>
      <w:tr w:rsidR="004847D5" w:rsidRPr="008645A6" w14:paraId="27F0057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2613DE65" w14:textId="2B4CCECC" w:rsidR="004847D5" w:rsidRPr="008645A6" w:rsidRDefault="004847D5" w:rsidP="004847D5">
            <w:pPr>
              <w:pStyle w:val="TableText"/>
            </w:pPr>
            <w:r w:rsidRPr="00250CF1">
              <w:t>Gwydir</w:t>
            </w:r>
            <w:r w:rsidRPr="00250CF1">
              <w:rPr>
                <w:rFonts w:cs="Calibri"/>
              </w:rPr>
              <w:t>†</w:t>
            </w:r>
          </w:p>
        </w:tc>
        <w:tc>
          <w:tcPr>
            <w:tcW w:w="1897" w:type="pct"/>
            <w:tcBorders>
              <w:bottom w:val="nil"/>
            </w:tcBorders>
            <w:shd w:val="clear" w:color="auto" w:fill="D0EAFF" w:themeFill="accent2" w:themeFillTint="1A"/>
            <w:noWrap/>
            <w:hideMark/>
          </w:tcPr>
          <w:p w14:paraId="63477E0A" w14:textId="43FF8D81" w:rsidR="004847D5" w:rsidRPr="008645A6" w:rsidRDefault="004847D5" w:rsidP="004847D5">
            <w:pPr>
              <w:pStyle w:val="TableText"/>
            </w:pPr>
            <w:r w:rsidRPr="007848BA">
              <w:t>Pt3.1.2: Clay pan</w:t>
            </w:r>
          </w:p>
        </w:tc>
        <w:tc>
          <w:tcPr>
            <w:tcW w:w="534" w:type="pct"/>
            <w:tcBorders>
              <w:bottom w:val="nil"/>
            </w:tcBorders>
            <w:shd w:val="clear" w:color="auto" w:fill="D0EAFF" w:themeFill="accent2" w:themeFillTint="1A"/>
            <w:noWrap/>
            <w:hideMark/>
          </w:tcPr>
          <w:p w14:paraId="48BB2C0F" w14:textId="0095FD1B" w:rsidR="004847D5" w:rsidRPr="008645A6" w:rsidRDefault="004847D5" w:rsidP="004847D5">
            <w:pPr>
              <w:pStyle w:val="TableTextRight"/>
            </w:pPr>
            <w:r w:rsidRPr="007848BA">
              <w:t>236</w:t>
            </w:r>
          </w:p>
        </w:tc>
        <w:tc>
          <w:tcPr>
            <w:tcW w:w="519" w:type="pct"/>
            <w:tcBorders>
              <w:bottom w:val="nil"/>
            </w:tcBorders>
            <w:shd w:val="clear" w:color="auto" w:fill="D0EAFF" w:themeFill="accent2" w:themeFillTint="1A"/>
            <w:noWrap/>
            <w:hideMark/>
          </w:tcPr>
          <w:p w14:paraId="4F9620E7" w14:textId="628C5940" w:rsidR="004847D5" w:rsidRPr="008645A6" w:rsidRDefault="004847D5" w:rsidP="004847D5">
            <w:pPr>
              <w:pStyle w:val="TableTextRight"/>
            </w:pPr>
            <w:r w:rsidRPr="007848BA">
              <w:t>53</w:t>
            </w:r>
          </w:p>
        </w:tc>
        <w:tc>
          <w:tcPr>
            <w:tcW w:w="424" w:type="pct"/>
            <w:tcBorders>
              <w:bottom w:val="nil"/>
            </w:tcBorders>
            <w:shd w:val="clear" w:color="auto" w:fill="D0EAFF" w:themeFill="accent2" w:themeFillTint="1A"/>
            <w:noWrap/>
            <w:hideMark/>
          </w:tcPr>
          <w:p w14:paraId="4D791582" w14:textId="2D21D3B3" w:rsidR="004847D5" w:rsidRPr="008645A6" w:rsidRDefault="004847D5" w:rsidP="004847D5">
            <w:pPr>
              <w:pStyle w:val="TableTextRight"/>
            </w:pPr>
            <w:r w:rsidRPr="007848BA">
              <w:t>42</w:t>
            </w:r>
          </w:p>
        </w:tc>
        <w:tc>
          <w:tcPr>
            <w:tcW w:w="559" w:type="pct"/>
            <w:tcBorders>
              <w:bottom w:val="nil"/>
            </w:tcBorders>
            <w:shd w:val="clear" w:color="auto" w:fill="D0EAFF" w:themeFill="accent2" w:themeFillTint="1A"/>
            <w:noWrap/>
            <w:hideMark/>
          </w:tcPr>
          <w:p w14:paraId="393B0307" w14:textId="12CA64BE" w:rsidR="004847D5" w:rsidRPr="008645A6" w:rsidRDefault="004847D5" w:rsidP="004847D5">
            <w:pPr>
              <w:pStyle w:val="TableTextRight"/>
              <w:ind w:right="227"/>
            </w:pPr>
            <w:r w:rsidRPr="00046D66">
              <w:t>79.2</w:t>
            </w:r>
          </w:p>
        </w:tc>
      </w:tr>
      <w:tr w:rsidR="004847D5" w:rsidRPr="008645A6" w14:paraId="2BB49208" w14:textId="77777777" w:rsidTr="005B6715">
        <w:tc>
          <w:tcPr>
            <w:tcW w:w="1067" w:type="pct"/>
            <w:tcBorders>
              <w:bottom w:val="nil"/>
            </w:tcBorders>
            <w:shd w:val="clear" w:color="auto" w:fill="D0EAFF" w:themeFill="accent2" w:themeFillTint="1A"/>
            <w:noWrap/>
            <w:hideMark/>
          </w:tcPr>
          <w:p w14:paraId="3E0EDC4F" w14:textId="51B2B3A5" w:rsidR="004847D5" w:rsidRPr="008645A6" w:rsidRDefault="004847D5" w:rsidP="004847D5">
            <w:pPr>
              <w:pStyle w:val="TableText"/>
            </w:pPr>
            <w:r w:rsidRPr="00250CF1">
              <w:t>Gwydir</w:t>
            </w:r>
            <w:r w:rsidRPr="00250CF1">
              <w:rPr>
                <w:rFonts w:cs="Calibri"/>
              </w:rPr>
              <w:t>†</w:t>
            </w:r>
          </w:p>
        </w:tc>
        <w:tc>
          <w:tcPr>
            <w:tcW w:w="1897" w:type="pct"/>
            <w:tcBorders>
              <w:bottom w:val="nil"/>
            </w:tcBorders>
            <w:shd w:val="clear" w:color="auto" w:fill="D0EAFF" w:themeFill="accent2" w:themeFillTint="1A"/>
            <w:noWrap/>
            <w:hideMark/>
          </w:tcPr>
          <w:p w14:paraId="5B268502" w14:textId="794355AE" w:rsidR="004847D5" w:rsidRPr="008645A6" w:rsidRDefault="004847D5" w:rsidP="004847D5">
            <w:pPr>
              <w:pStyle w:val="TableText"/>
            </w:pPr>
            <w:r w:rsidRPr="007848BA">
              <w:t>Lp1.1: Permanent lake</w:t>
            </w:r>
          </w:p>
        </w:tc>
        <w:tc>
          <w:tcPr>
            <w:tcW w:w="534" w:type="pct"/>
            <w:tcBorders>
              <w:bottom w:val="nil"/>
            </w:tcBorders>
            <w:shd w:val="clear" w:color="auto" w:fill="D0EAFF" w:themeFill="accent2" w:themeFillTint="1A"/>
            <w:noWrap/>
            <w:hideMark/>
          </w:tcPr>
          <w:p w14:paraId="6FC99469" w14:textId="19C865E4" w:rsidR="004847D5" w:rsidRPr="008645A6" w:rsidRDefault="004847D5" w:rsidP="004847D5">
            <w:pPr>
              <w:pStyle w:val="TableTextRight"/>
            </w:pPr>
            <w:r w:rsidRPr="007848BA">
              <w:t>77</w:t>
            </w:r>
          </w:p>
        </w:tc>
        <w:tc>
          <w:tcPr>
            <w:tcW w:w="519" w:type="pct"/>
            <w:tcBorders>
              <w:bottom w:val="nil"/>
            </w:tcBorders>
            <w:shd w:val="clear" w:color="auto" w:fill="D0EAFF" w:themeFill="accent2" w:themeFillTint="1A"/>
            <w:noWrap/>
            <w:hideMark/>
          </w:tcPr>
          <w:p w14:paraId="234F758F" w14:textId="00316484" w:rsidR="004847D5" w:rsidRPr="008645A6" w:rsidRDefault="004847D5" w:rsidP="004847D5">
            <w:pPr>
              <w:pStyle w:val="TableTextRight"/>
            </w:pPr>
            <w:r w:rsidRPr="007848BA">
              <w:t>35</w:t>
            </w:r>
          </w:p>
        </w:tc>
        <w:tc>
          <w:tcPr>
            <w:tcW w:w="424" w:type="pct"/>
            <w:tcBorders>
              <w:bottom w:val="nil"/>
            </w:tcBorders>
            <w:shd w:val="clear" w:color="auto" w:fill="D0EAFF" w:themeFill="accent2" w:themeFillTint="1A"/>
            <w:noWrap/>
            <w:hideMark/>
          </w:tcPr>
          <w:p w14:paraId="3A5DBAB4" w14:textId="0015742B" w:rsidR="004847D5" w:rsidRPr="008645A6" w:rsidRDefault="004847D5" w:rsidP="004847D5">
            <w:pPr>
              <w:pStyle w:val="TableTextRight"/>
            </w:pPr>
            <w:r w:rsidRPr="007848BA">
              <w:t>33</w:t>
            </w:r>
          </w:p>
        </w:tc>
        <w:tc>
          <w:tcPr>
            <w:tcW w:w="559" w:type="pct"/>
            <w:tcBorders>
              <w:bottom w:val="nil"/>
            </w:tcBorders>
            <w:shd w:val="clear" w:color="auto" w:fill="D0EAFF" w:themeFill="accent2" w:themeFillTint="1A"/>
            <w:noWrap/>
            <w:hideMark/>
          </w:tcPr>
          <w:p w14:paraId="38D0575E" w14:textId="5D5C8B8D" w:rsidR="004847D5" w:rsidRPr="008645A6" w:rsidRDefault="004847D5" w:rsidP="004847D5">
            <w:pPr>
              <w:pStyle w:val="TableTextRight"/>
              <w:ind w:right="227"/>
            </w:pPr>
            <w:r w:rsidRPr="00046D66">
              <w:t>94.3</w:t>
            </w:r>
          </w:p>
        </w:tc>
      </w:tr>
      <w:tr w:rsidR="004847D5" w:rsidRPr="008645A6" w14:paraId="39E525EF"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4953116D" w14:textId="2F7435A9" w:rsidR="004847D5" w:rsidRPr="008645A6" w:rsidRDefault="004847D5" w:rsidP="004847D5">
            <w:pPr>
              <w:pStyle w:val="TableText"/>
            </w:pPr>
            <w:r w:rsidRPr="00250CF1">
              <w:t>Gwydir</w:t>
            </w:r>
            <w:r w:rsidRPr="00250CF1">
              <w:rPr>
                <w:rFonts w:cs="Calibri"/>
              </w:rPr>
              <w:t>†</w:t>
            </w:r>
          </w:p>
        </w:tc>
        <w:tc>
          <w:tcPr>
            <w:tcW w:w="1897" w:type="pct"/>
            <w:tcBorders>
              <w:bottom w:val="nil"/>
            </w:tcBorders>
            <w:shd w:val="clear" w:color="auto" w:fill="D0EAFF" w:themeFill="accent2" w:themeFillTint="1A"/>
            <w:noWrap/>
            <w:hideMark/>
          </w:tcPr>
          <w:p w14:paraId="12D0583E" w14:textId="6EE21CD9" w:rsidR="004847D5" w:rsidRPr="008645A6" w:rsidRDefault="004847D5" w:rsidP="004847D5">
            <w:pPr>
              <w:pStyle w:val="TableText"/>
            </w:pPr>
            <w:r w:rsidRPr="007848BA">
              <w:t>Lt1.1: Temporary lake</w:t>
            </w:r>
          </w:p>
        </w:tc>
        <w:tc>
          <w:tcPr>
            <w:tcW w:w="534" w:type="pct"/>
            <w:tcBorders>
              <w:bottom w:val="nil"/>
            </w:tcBorders>
            <w:shd w:val="clear" w:color="auto" w:fill="D0EAFF" w:themeFill="accent2" w:themeFillTint="1A"/>
            <w:noWrap/>
            <w:hideMark/>
          </w:tcPr>
          <w:p w14:paraId="5DD60D9A" w14:textId="1CC90C32" w:rsidR="004847D5" w:rsidRPr="008645A6" w:rsidRDefault="004847D5" w:rsidP="004847D5">
            <w:pPr>
              <w:pStyle w:val="TableTextRight"/>
            </w:pPr>
            <w:r w:rsidRPr="007848BA">
              <w:t>914</w:t>
            </w:r>
          </w:p>
        </w:tc>
        <w:tc>
          <w:tcPr>
            <w:tcW w:w="519" w:type="pct"/>
            <w:tcBorders>
              <w:bottom w:val="nil"/>
            </w:tcBorders>
            <w:shd w:val="clear" w:color="auto" w:fill="D0EAFF" w:themeFill="accent2" w:themeFillTint="1A"/>
            <w:noWrap/>
            <w:hideMark/>
          </w:tcPr>
          <w:p w14:paraId="77D4A6EE" w14:textId="6C1022E7" w:rsidR="004847D5" w:rsidRPr="008645A6" w:rsidRDefault="004847D5" w:rsidP="004847D5">
            <w:pPr>
              <w:pStyle w:val="TableTextRight"/>
            </w:pPr>
            <w:r w:rsidRPr="007848BA">
              <w:t>58</w:t>
            </w:r>
          </w:p>
        </w:tc>
        <w:tc>
          <w:tcPr>
            <w:tcW w:w="424" w:type="pct"/>
            <w:tcBorders>
              <w:bottom w:val="nil"/>
            </w:tcBorders>
            <w:shd w:val="clear" w:color="auto" w:fill="D0EAFF" w:themeFill="accent2" w:themeFillTint="1A"/>
            <w:noWrap/>
            <w:hideMark/>
          </w:tcPr>
          <w:p w14:paraId="3414FE6F" w14:textId="2BC1D895" w:rsidR="004847D5" w:rsidRPr="008645A6" w:rsidRDefault="004847D5" w:rsidP="004847D5">
            <w:pPr>
              <w:pStyle w:val="TableTextRight"/>
            </w:pPr>
            <w:r w:rsidRPr="007848BA">
              <w:t>26</w:t>
            </w:r>
          </w:p>
        </w:tc>
        <w:tc>
          <w:tcPr>
            <w:tcW w:w="559" w:type="pct"/>
            <w:tcBorders>
              <w:bottom w:val="nil"/>
            </w:tcBorders>
            <w:shd w:val="clear" w:color="auto" w:fill="D0EAFF" w:themeFill="accent2" w:themeFillTint="1A"/>
            <w:noWrap/>
            <w:hideMark/>
          </w:tcPr>
          <w:p w14:paraId="2471B979" w14:textId="5980EBFF" w:rsidR="004847D5" w:rsidRPr="008645A6" w:rsidRDefault="004847D5" w:rsidP="004847D5">
            <w:pPr>
              <w:pStyle w:val="TableTextRight"/>
              <w:ind w:right="227"/>
            </w:pPr>
            <w:r w:rsidRPr="00046D66">
              <w:t>44.8</w:t>
            </w:r>
          </w:p>
        </w:tc>
      </w:tr>
      <w:tr w:rsidR="004847D5" w:rsidRPr="008645A6" w14:paraId="5380CA41" w14:textId="77777777" w:rsidTr="005B6715">
        <w:tc>
          <w:tcPr>
            <w:tcW w:w="1067" w:type="pct"/>
            <w:tcBorders>
              <w:bottom w:val="single" w:sz="4" w:space="0" w:color="FFFFFF" w:themeColor="background1"/>
            </w:tcBorders>
            <w:shd w:val="clear" w:color="auto" w:fill="D0EAFF" w:themeFill="accent2" w:themeFillTint="1A"/>
            <w:noWrap/>
            <w:hideMark/>
          </w:tcPr>
          <w:p w14:paraId="26ED0689" w14:textId="3A402E22" w:rsidR="004847D5" w:rsidRPr="008645A6" w:rsidRDefault="004847D5" w:rsidP="004847D5">
            <w:pPr>
              <w:pStyle w:val="TableText"/>
            </w:pPr>
            <w:r w:rsidRPr="00250CF1">
              <w:t>Gwydir</w:t>
            </w:r>
            <w:r w:rsidRPr="00250CF1">
              <w:rPr>
                <w:rFonts w:cs="Calibri"/>
              </w:rPr>
              <w:t>†</w:t>
            </w:r>
          </w:p>
        </w:tc>
        <w:tc>
          <w:tcPr>
            <w:tcW w:w="1897" w:type="pct"/>
            <w:tcBorders>
              <w:bottom w:val="single" w:sz="4" w:space="0" w:color="FFFFFF" w:themeColor="background1"/>
            </w:tcBorders>
            <w:shd w:val="clear" w:color="auto" w:fill="D0EAFF" w:themeFill="accent2" w:themeFillTint="1A"/>
            <w:noWrap/>
            <w:hideMark/>
          </w:tcPr>
          <w:p w14:paraId="6E207EE6" w14:textId="7A85DCCA" w:rsidR="004847D5" w:rsidRPr="008645A6" w:rsidRDefault="004847D5" w:rsidP="004847D5">
            <w:pPr>
              <w:pStyle w:val="TableText"/>
            </w:pPr>
            <w:r w:rsidRPr="007848BA">
              <w:t>Pp4.2: Permanent wetland</w:t>
            </w:r>
          </w:p>
        </w:tc>
        <w:tc>
          <w:tcPr>
            <w:tcW w:w="534" w:type="pct"/>
            <w:tcBorders>
              <w:bottom w:val="single" w:sz="4" w:space="0" w:color="FFFFFF" w:themeColor="background1"/>
            </w:tcBorders>
            <w:shd w:val="clear" w:color="auto" w:fill="D0EAFF" w:themeFill="accent2" w:themeFillTint="1A"/>
            <w:noWrap/>
            <w:hideMark/>
          </w:tcPr>
          <w:p w14:paraId="6FB1222E" w14:textId="118DAE95" w:rsidR="004847D5" w:rsidRPr="008645A6" w:rsidRDefault="004847D5" w:rsidP="004847D5">
            <w:pPr>
              <w:pStyle w:val="TableTextRight"/>
            </w:pPr>
            <w:r w:rsidRPr="007848BA">
              <w:t>241</w:t>
            </w:r>
          </w:p>
        </w:tc>
        <w:tc>
          <w:tcPr>
            <w:tcW w:w="519" w:type="pct"/>
            <w:tcBorders>
              <w:bottom w:val="single" w:sz="4" w:space="0" w:color="FFFFFF" w:themeColor="background1"/>
            </w:tcBorders>
            <w:shd w:val="clear" w:color="auto" w:fill="D0EAFF" w:themeFill="accent2" w:themeFillTint="1A"/>
            <w:noWrap/>
            <w:hideMark/>
          </w:tcPr>
          <w:p w14:paraId="79793CD0" w14:textId="601F1803" w:rsidR="004847D5" w:rsidRPr="008645A6" w:rsidRDefault="004847D5" w:rsidP="004847D5">
            <w:pPr>
              <w:pStyle w:val="TableTextRight"/>
            </w:pPr>
            <w:r w:rsidRPr="007848BA">
              <w:t>20</w:t>
            </w:r>
          </w:p>
        </w:tc>
        <w:tc>
          <w:tcPr>
            <w:tcW w:w="424" w:type="pct"/>
            <w:tcBorders>
              <w:bottom w:val="single" w:sz="4" w:space="0" w:color="FFFFFF" w:themeColor="background1"/>
            </w:tcBorders>
            <w:shd w:val="clear" w:color="auto" w:fill="D0EAFF" w:themeFill="accent2" w:themeFillTint="1A"/>
            <w:noWrap/>
            <w:hideMark/>
          </w:tcPr>
          <w:p w14:paraId="3B1EEC60" w14:textId="3D01B50C" w:rsidR="004847D5" w:rsidRPr="008645A6" w:rsidRDefault="004847D5" w:rsidP="004847D5">
            <w:pPr>
              <w:pStyle w:val="TableTextRight"/>
            </w:pPr>
            <w:r w:rsidRPr="007848BA">
              <w:t>1</w:t>
            </w:r>
          </w:p>
        </w:tc>
        <w:tc>
          <w:tcPr>
            <w:tcW w:w="559" w:type="pct"/>
            <w:tcBorders>
              <w:bottom w:val="single" w:sz="4" w:space="0" w:color="FFFFFF" w:themeColor="background1"/>
            </w:tcBorders>
            <w:shd w:val="clear" w:color="auto" w:fill="D0EAFF" w:themeFill="accent2" w:themeFillTint="1A"/>
            <w:noWrap/>
            <w:hideMark/>
          </w:tcPr>
          <w:p w14:paraId="2C5EFF9C" w14:textId="5C9D8C24" w:rsidR="004847D5" w:rsidRPr="008645A6" w:rsidRDefault="004847D5" w:rsidP="004847D5">
            <w:pPr>
              <w:pStyle w:val="TableTextRight"/>
              <w:ind w:right="227"/>
            </w:pPr>
            <w:r w:rsidRPr="00046D66">
              <w:t>5.0</w:t>
            </w:r>
          </w:p>
        </w:tc>
      </w:tr>
      <w:tr w:rsidR="009055DA" w:rsidRPr="008645A6" w14:paraId="59A12CE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tcBorders>
            <w:noWrap/>
            <w:hideMark/>
          </w:tcPr>
          <w:p w14:paraId="0EDBFD80" w14:textId="444A5EE5" w:rsidR="009055DA" w:rsidRPr="008645A6" w:rsidRDefault="009055DA" w:rsidP="009055DA">
            <w:pPr>
              <w:pStyle w:val="TableText"/>
            </w:pPr>
            <w:r w:rsidRPr="007848BA">
              <w:t>Gwydir</w:t>
            </w:r>
          </w:p>
        </w:tc>
        <w:tc>
          <w:tcPr>
            <w:tcW w:w="1897" w:type="pct"/>
            <w:tcBorders>
              <w:top w:val="single" w:sz="4" w:space="0" w:color="FFFFFF" w:themeColor="background1"/>
            </w:tcBorders>
            <w:noWrap/>
            <w:hideMark/>
          </w:tcPr>
          <w:p w14:paraId="2898E1D5" w14:textId="253F5BDA" w:rsidR="009055DA" w:rsidRPr="008645A6" w:rsidRDefault="009055DA" w:rsidP="009055DA">
            <w:pPr>
              <w:pStyle w:val="TableText"/>
            </w:pPr>
            <w:r w:rsidRPr="007848BA">
              <w:t>Pt1.6.2: Temporary woodland swamp</w:t>
            </w:r>
          </w:p>
        </w:tc>
        <w:tc>
          <w:tcPr>
            <w:tcW w:w="534" w:type="pct"/>
            <w:tcBorders>
              <w:top w:val="single" w:sz="4" w:space="0" w:color="FFFFFF" w:themeColor="background1"/>
            </w:tcBorders>
            <w:noWrap/>
            <w:hideMark/>
          </w:tcPr>
          <w:p w14:paraId="0C1C630D" w14:textId="25F27290" w:rsidR="009055DA" w:rsidRPr="008645A6" w:rsidRDefault="009055DA" w:rsidP="009055DA">
            <w:pPr>
              <w:pStyle w:val="TableTextRight"/>
            </w:pPr>
            <w:r w:rsidRPr="007848BA">
              <w:t>183</w:t>
            </w:r>
          </w:p>
        </w:tc>
        <w:tc>
          <w:tcPr>
            <w:tcW w:w="519" w:type="pct"/>
            <w:tcBorders>
              <w:top w:val="single" w:sz="4" w:space="0" w:color="FFFFFF" w:themeColor="background1"/>
            </w:tcBorders>
            <w:noWrap/>
            <w:hideMark/>
          </w:tcPr>
          <w:p w14:paraId="3810A5D1" w14:textId="6A686219" w:rsidR="009055DA" w:rsidRPr="008645A6" w:rsidRDefault="009055DA" w:rsidP="009055DA">
            <w:pPr>
              <w:pStyle w:val="TableTextRight"/>
            </w:pPr>
            <w:r w:rsidRPr="007848BA">
              <w:t>24</w:t>
            </w:r>
          </w:p>
        </w:tc>
        <w:tc>
          <w:tcPr>
            <w:tcW w:w="424" w:type="pct"/>
            <w:tcBorders>
              <w:top w:val="single" w:sz="4" w:space="0" w:color="FFFFFF" w:themeColor="background1"/>
            </w:tcBorders>
            <w:noWrap/>
            <w:hideMark/>
          </w:tcPr>
          <w:p w14:paraId="71B61053" w14:textId="22414BF5"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709D3257" w14:textId="261E4C7D" w:rsidR="009055DA" w:rsidRPr="008645A6" w:rsidRDefault="009055DA" w:rsidP="009055DA">
            <w:pPr>
              <w:pStyle w:val="TableTextRight"/>
              <w:ind w:right="227"/>
            </w:pPr>
            <w:r w:rsidRPr="00046D66">
              <w:t>0</w:t>
            </w:r>
          </w:p>
        </w:tc>
      </w:tr>
      <w:tr w:rsidR="009055DA" w:rsidRPr="008645A6" w14:paraId="0318E99F" w14:textId="77777777" w:rsidTr="005B6715">
        <w:tc>
          <w:tcPr>
            <w:tcW w:w="1067" w:type="pct"/>
            <w:noWrap/>
            <w:hideMark/>
          </w:tcPr>
          <w:p w14:paraId="1744E9D9" w14:textId="7FCB97C1" w:rsidR="009055DA" w:rsidRPr="008645A6" w:rsidRDefault="009055DA" w:rsidP="009055DA">
            <w:pPr>
              <w:pStyle w:val="TableText"/>
            </w:pPr>
            <w:r w:rsidRPr="007848BA">
              <w:t>Gwydir</w:t>
            </w:r>
          </w:p>
        </w:tc>
        <w:tc>
          <w:tcPr>
            <w:tcW w:w="1897" w:type="pct"/>
            <w:noWrap/>
            <w:hideMark/>
          </w:tcPr>
          <w:p w14:paraId="49CBDF55" w14:textId="02316ED9" w:rsidR="009055DA" w:rsidRPr="008645A6" w:rsidRDefault="009055DA" w:rsidP="009055DA">
            <w:pPr>
              <w:pStyle w:val="TableText"/>
            </w:pPr>
            <w:r w:rsidRPr="007848BA">
              <w:t>Pt2.2.2: Temporary sedge/grass/forb marsh</w:t>
            </w:r>
          </w:p>
        </w:tc>
        <w:tc>
          <w:tcPr>
            <w:tcW w:w="534" w:type="pct"/>
            <w:noWrap/>
            <w:hideMark/>
          </w:tcPr>
          <w:p w14:paraId="2D438DE1" w14:textId="7890CD3E" w:rsidR="009055DA" w:rsidRPr="008645A6" w:rsidRDefault="009055DA" w:rsidP="009055DA">
            <w:pPr>
              <w:pStyle w:val="TableTextRight"/>
            </w:pPr>
            <w:r w:rsidRPr="007848BA">
              <w:t>475</w:t>
            </w:r>
          </w:p>
        </w:tc>
        <w:tc>
          <w:tcPr>
            <w:tcW w:w="519" w:type="pct"/>
            <w:noWrap/>
            <w:hideMark/>
          </w:tcPr>
          <w:p w14:paraId="13A6CDF4" w14:textId="44F14C32" w:rsidR="009055DA" w:rsidRPr="008645A6" w:rsidRDefault="009055DA" w:rsidP="009055DA">
            <w:pPr>
              <w:pStyle w:val="TableTextRight"/>
            </w:pPr>
            <w:r w:rsidRPr="007848BA">
              <w:t>17</w:t>
            </w:r>
          </w:p>
        </w:tc>
        <w:tc>
          <w:tcPr>
            <w:tcW w:w="424" w:type="pct"/>
            <w:noWrap/>
            <w:hideMark/>
          </w:tcPr>
          <w:p w14:paraId="0137BB9F" w14:textId="7353620A" w:rsidR="009055DA" w:rsidRPr="008645A6" w:rsidRDefault="009055DA" w:rsidP="009055DA">
            <w:pPr>
              <w:pStyle w:val="TableTextRight"/>
            </w:pPr>
            <w:r w:rsidRPr="007848BA">
              <w:t>0</w:t>
            </w:r>
          </w:p>
        </w:tc>
        <w:tc>
          <w:tcPr>
            <w:tcW w:w="559" w:type="pct"/>
            <w:noWrap/>
            <w:hideMark/>
          </w:tcPr>
          <w:p w14:paraId="52257C28" w14:textId="21A52330" w:rsidR="009055DA" w:rsidRPr="008645A6" w:rsidRDefault="009055DA" w:rsidP="009055DA">
            <w:pPr>
              <w:pStyle w:val="TableTextRight"/>
              <w:ind w:right="227"/>
            </w:pPr>
            <w:r w:rsidRPr="00046D66">
              <w:t>0</w:t>
            </w:r>
          </w:p>
        </w:tc>
      </w:tr>
      <w:tr w:rsidR="009055DA" w:rsidRPr="008645A6" w14:paraId="3F27781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DC72498" w14:textId="00ADD839" w:rsidR="009055DA" w:rsidRPr="008645A6" w:rsidRDefault="009055DA" w:rsidP="009055DA">
            <w:pPr>
              <w:pStyle w:val="TableText"/>
            </w:pPr>
            <w:r w:rsidRPr="007848BA">
              <w:t>Gwydir</w:t>
            </w:r>
          </w:p>
        </w:tc>
        <w:tc>
          <w:tcPr>
            <w:tcW w:w="1897" w:type="pct"/>
            <w:noWrap/>
            <w:hideMark/>
          </w:tcPr>
          <w:p w14:paraId="0BD3BF07" w14:textId="217A604F" w:rsidR="009055DA" w:rsidRPr="008645A6" w:rsidRDefault="009055DA" w:rsidP="009055DA">
            <w:pPr>
              <w:pStyle w:val="TableText"/>
            </w:pPr>
            <w:r w:rsidRPr="007848BA">
              <w:t>Pt1.1.2: Temporary river red gum swamp</w:t>
            </w:r>
          </w:p>
        </w:tc>
        <w:tc>
          <w:tcPr>
            <w:tcW w:w="534" w:type="pct"/>
            <w:noWrap/>
            <w:hideMark/>
          </w:tcPr>
          <w:p w14:paraId="555437FF" w14:textId="5EA645F2" w:rsidR="009055DA" w:rsidRPr="008645A6" w:rsidRDefault="009055DA" w:rsidP="009055DA">
            <w:pPr>
              <w:pStyle w:val="TableTextRight"/>
            </w:pPr>
            <w:r w:rsidRPr="007848BA">
              <w:t>13</w:t>
            </w:r>
          </w:p>
        </w:tc>
        <w:tc>
          <w:tcPr>
            <w:tcW w:w="519" w:type="pct"/>
            <w:noWrap/>
            <w:hideMark/>
          </w:tcPr>
          <w:p w14:paraId="1AF52448" w14:textId="56364C78" w:rsidR="009055DA" w:rsidRPr="008645A6" w:rsidRDefault="009055DA" w:rsidP="009055DA">
            <w:pPr>
              <w:pStyle w:val="TableTextRight"/>
            </w:pPr>
            <w:r w:rsidRPr="007848BA">
              <w:t>10</w:t>
            </w:r>
          </w:p>
        </w:tc>
        <w:tc>
          <w:tcPr>
            <w:tcW w:w="424" w:type="pct"/>
            <w:noWrap/>
            <w:hideMark/>
          </w:tcPr>
          <w:p w14:paraId="497D8E2F" w14:textId="05952B04" w:rsidR="009055DA" w:rsidRPr="008645A6" w:rsidRDefault="009055DA" w:rsidP="009055DA">
            <w:pPr>
              <w:pStyle w:val="TableTextRight"/>
            </w:pPr>
            <w:r w:rsidRPr="007848BA">
              <w:t>0</w:t>
            </w:r>
          </w:p>
        </w:tc>
        <w:tc>
          <w:tcPr>
            <w:tcW w:w="559" w:type="pct"/>
            <w:noWrap/>
            <w:hideMark/>
          </w:tcPr>
          <w:p w14:paraId="70C48B78" w14:textId="5B1F8AE1" w:rsidR="009055DA" w:rsidRPr="008645A6" w:rsidRDefault="009055DA" w:rsidP="009055DA">
            <w:pPr>
              <w:pStyle w:val="TableTextRight"/>
              <w:ind w:right="227"/>
            </w:pPr>
            <w:r w:rsidRPr="00046D66">
              <w:t>0</w:t>
            </w:r>
          </w:p>
        </w:tc>
      </w:tr>
      <w:tr w:rsidR="009055DA" w:rsidRPr="008645A6" w14:paraId="35F2A337" w14:textId="77777777" w:rsidTr="005B6715">
        <w:tc>
          <w:tcPr>
            <w:tcW w:w="1067" w:type="pct"/>
            <w:noWrap/>
            <w:hideMark/>
          </w:tcPr>
          <w:p w14:paraId="68373A82" w14:textId="770CEAEF" w:rsidR="009055DA" w:rsidRPr="008645A6" w:rsidRDefault="009055DA" w:rsidP="009055DA">
            <w:pPr>
              <w:pStyle w:val="TableText"/>
            </w:pPr>
            <w:r w:rsidRPr="007848BA">
              <w:t>Gwydir</w:t>
            </w:r>
          </w:p>
        </w:tc>
        <w:tc>
          <w:tcPr>
            <w:tcW w:w="1897" w:type="pct"/>
            <w:noWrap/>
            <w:hideMark/>
          </w:tcPr>
          <w:p w14:paraId="29CC8EDB" w14:textId="50C9FB54" w:rsidR="009055DA" w:rsidRPr="008645A6" w:rsidRDefault="009055DA" w:rsidP="009055DA">
            <w:pPr>
              <w:pStyle w:val="TableText"/>
            </w:pPr>
            <w:r w:rsidRPr="007848BA">
              <w:t>Pp2.2.2: Permanent sedge/grass/forb marsh</w:t>
            </w:r>
          </w:p>
        </w:tc>
        <w:tc>
          <w:tcPr>
            <w:tcW w:w="534" w:type="pct"/>
            <w:noWrap/>
            <w:hideMark/>
          </w:tcPr>
          <w:p w14:paraId="2791242D" w14:textId="0DEB4011" w:rsidR="009055DA" w:rsidRPr="008645A6" w:rsidRDefault="009055DA" w:rsidP="009055DA">
            <w:pPr>
              <w:pStyle w:val="TableTextRight"/>
            </w:pPr>
            <w:r w:rsidRPr="007848BA">
              <w:t>1,257</w:t>
            </w:r>
          </w:p>
        </w:tc>
        <w:tc>
          <w:tcPr>
            <w:tcW w:w="519" w:type="pct"/>
            <w:noWrap/>
            <w:hideMark/>
          </w:tcPr>
          <w:p w14:paraId="0625AA2B" w14:textId="10E7A55C" w:rsidR="009055DA" w:rsidRPr="008645A6" w:rsidRDefault="009055DA" w:rsidP="009055DA">
            <w:pPr>
              <w:pStyle w:val="TableTextRight"/>
            </w:pPr>
            <w:r w:rsidRPr="007848BA">
              <w:t>9</w:t>
            </w:r>
          </w:p>
        </w:tc>
        <w:tc>
          <w:tcPr>
            <w:tcW w:w="424" w:type="pct"/>
            <w:noWrap/>
            <w:hideMark/>
          </w:tcPr>
          <w:p w14:paraId="6DFDE299" w14:textId="46557455" w:rsidR="009055DA" w:rsidRPr="008645A6" w:rsidRDefault="009055DA" w:rsidP="009055DA">
            <w:pPr>
              <w:pStyle w:val="TableTextRight"/>
            </w:pPr>
            <w:r w:rsidRPr="007848BA">
              <w:t>0</w:t>
            </w:r>
          </w:p>
        </w:tc>
        <w:tc>
          <w:tcPr>
            <w:tcW w:w="559" w:type="pct"/>
            <w:noWrap/>
            <w:hideMark/>
          </w:tcPr>
          <w:p w14:paraId="3FEB0384" w14:textId="339A1400" w:rsidR="009055DA" w:rsidRPr="008645A6" w:rsidRDefault="009055DA" w:rsidP="009055DA">
            <w:pPr>
              <w:pStyle w:val="TableTextRight"/>
              <w:ind w:right="227"/>
            </w:pPr>
            <w:r w:rsidRPr="00046D66">
              <w:t>0</w:t>
            </w:r>
          </w:p>
        </w:tc>
      </w:tr>
      <w:tr w:rsidR="009055DA" w:rsidRPr="008645A6" w14:paraId="24BD7135"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386C3AAA" w14:textId="30B10409" w:rsidR="009055DA" w:rsidRPr="008645A6" w:rsidRDefault="009055DA" w:rsidP="009055DA">
            <w:pPr>
              <w:pStyle w:val="TableText"/>
            </w:pPr>
            <w:r w:rsidRPr="007848BA">
              <w:t>Gwydir</w:t>
            </w:r>
          </w:p>
        </w:tc>
        <w:tc>
          <w:tcPr>
            <w:tcW w:w="1897" w:type="pct"/>
            <w:noWrap/>
            <w:hideMark/>
          </w:tcPr>
          <w:p w14:paraId="2B1362C0" w14:textId="6DFB9A09" w:rsidR="009055DA" w:rsidRPr="008645A6" w:rsidRDefault="009055DA" w:rsidP="009055DA">
            <w:pPr>
              <w:pStyle w:val="TableText"/>
            </w:pPr>
            <w:r w:rsidRPr="007848BA">
              <w:t>Pt1.8.2: Temporary shrub swamp</w:t>
            </w:r>
          </w:p>
        </w:tc>
        <w:tc>
          <w:tcPr>
            <w:tcW w:w="534" w:type="pct"/>
            <w:noWrap/>
            <w:hideMark/>
          </w:tcPr>
          <w:p w14:paraId="21C0352C" w14:textId="1105BB80" w:rsidR="009055DA" w:rsidRPr="008645A6" w:rsidRDefault="009055DA" w:rsidP="009055DA">
            <w:pPr>
              <w:pStyle w:val="TableTextRight"/>
            </w:pPr>
            <w:r w:rsidRPr="007848BA">
              <w:t>92</w:t>
            </w:r>
          </w:p>
        </w:tc>
        <w:tc>
          <w:tcPr>
            <w:tcW w:w="519" w:type="pct"/>
            <w:noWrap/>
            <w:hideMark/>
          </w:tcPr>
          <w:p w14:paraId="65C48F28" w14:textId="51765911" w:rsidR="009055DA" w:rsidRPr="008645A6" w:rsidRDefault="009055DA" w:rsidP="009055DA">
            <w:pPr>
              <w:pStyle w:val="TableTextRight"/>
            </w:pPr>
            <w:r w:rsidRPr="007848BA">
              <w:t>7</w:t>
            </w:r>
          </w:p>
        </w:tc>
        <w:tc>
          <w:tcPr>
            <w:tcW w:w="424" w:type="pct"/>
            <w:noWrap/>
            <w:hideMark/>
          </w:tcPr>
          <w:p w14:paraId="40B4D7E2" w14:textId="74C0C1C1" w:rsidR="009055DA" w:rsidRPr="008645A6" w:rsidRDefault="009055DA" w:rsidP="009055DA">
            <w:pPr>
              <w:pStyle w:val="TableTextRight"/>
            </w:pPr>
            <w:r w:rsidRPr="007848BA">
              <w:t>0</w:t>
            </w:r>
          </w:p>
        </w:tc>
        <w:tc>
          <w:tcPr>
            <w:tcW w:w="559" w:type="pct"/>
            <w:noWrap/>
            <w:hideMark/>
          </w:tcPr>
          <w:p w14:paraId="74CAD795" w14:textId="08558C93" w:rsidR="009055DA" w:rsidRPr="008645A6" w:rsidRDefault="009055DA" w:rsidP="009055DA">
            <w:pPr>
              <w:pStyle w:val="TableTextRight"/>
              <w:ind w:right="227"/>
            </w:pPr>
            <w:r w:rsidRPr="00046D66">
              <w:t>0</w:t>
            </w:r>
          </w:p>
        </w:tc>
      </w:tr>
      <w:tr w:rsidR="009055DA" w:rsidRPr="008645A6" w14:paraId="6EDD6D74" w14:textId="77777777" w:rsidTr="005B6715">
        <w:tc>
          <w:tcPr>
            <w:tcW w:w="1067" w:type="pct"/>
            <w:noWrap/>
            <w:hideMark/>
          </w:tcPr>
          <w:p w14:paraId="12ACBE52" w14:textId="1B1A7003" w:rsidR="009055DA" w:rsidRPr="008645A6" w:rsidRDefault="009055DA" w:rsidP="009055DA">
            <w:pPr>
              <w:pStyle w:val="TableText"/>
            </w:pPr>
            <w:r w:rsidRPr="007848BA">
              <w:t>Gwydir</w:t>
            </w:r>
          </w:p>
        </w:tc>
        <w:tc>
          <w:tcPr>
            <w:tcW w:w="1897" w:type="pct"/>
            <w:noWrap/>
            <w:hideMark/>
          </w:tcPr>
          <w:p w14:paraId="080E0EE2" w14:textId="40D99502" w:rsidR="009055DA" w:rsidRPr="008645A6" w:rsidRDefault="009055DA" w:rsidP="009055DA">
            <w:pPr>
              <w:pStyle w:val="TableText"/>
            </w:pPr>
            <w:r w:rsidRPr="007848BA">
              <w:t>Pt1.2.2: Temporary black box swamp</w:t>
            </w:r>
          </w:p>
        </w:tc>
        <w:tc>
          <w:tcPr>
            <w:tcW w:w="534" w:type="pct"/>
            <w:noWrap/>
            <w:hideMark/>
          </w:tcPr>
          <w:p w14:paraId="1E5DA555" w14:textId="1CE865E4" w:rsidR="009055DA" w:rsidRPr="008645A6" w:rsidRDefault="009055DA" w:rsidP="009055DA">
            <w:pPr>
              <w:pStyle w:val="TableTextRight"/>
            </w:pPr>
            <w:r w:rsidRPr="007848BA">
              <w:t>4</w:t>
            </w:r>
          </w:p>
        </w:tc>
        <w:tc>
          <w:tcPr>
            <w:tcW w:w="519" w:type="pct"/>
            <w:noWrap/>
            <w:hideMark/>
          </w:tcPr>
          <w:p w14:paraId="099C6E52" w14:textId="12EA14AE" w:rsidR="009055DA" w:rsidRPr="008645A6" w:rsidRDefault="009055DA" w:rsidP="009055DA">
            <w:pPr>
              <w:pStyle w:val="TableTextRight"/>
            </w:pPr>
            <w:r w:rsidRPr="007848BA">
              <w:t>4</w:t>
            </w:r>
          </w:p>
        </w:tc>
        <w:tc>
          <w:tcPr>
            <w:tcW w:w="424" w:type="pct"/>
            <w:noWrap/>
            <w:hideMark/>
          </w:tcPr>
          <w:p w14:paraId="5140FB5B" w14:textId="50F24AD1" w:rsidR="009055DA" w:rsidRPr="008645A6" w:rsidRDefault="009055DA" w:rsidP="009055DA">
            <w:pPr>
              <w:pStyle w:val="TableTextRight"/>
            </w:pPr>
            <w:r w:rsidRPr="007848BA">
              <w:t>0</w:t>
            </w:r>
          </w:p>
        </w:tc>
        <w:tc>
          <w:tcPr>
            <w:tcW w:w="559" w:type="pct"/>
            <w:noWrap/>
            <w:hideMark/>
          </w:tcPr>
          <w:p w14:paraId="44F7BB68" w14:textId="44F7D288" w:rsidR="009055DA" w:rsidRPr="008645A6" w:rsidRDefault="009055DA" w:rsidP="009055DA">
            <w:pPr>
              <w:pStyle w:val="TableTextRight"/>
              <w:ind w:right="227"/>
            </w:pPr>
            <w:r w:rsidRPr="00046D66">
              <w:t>0</w:t>
            </w:r>
          </w:p>
        </w:tc>
      </w:tr>
      <w:tr w:rsidR="009055DA" w:rsidRPr="008645A6" w14:paraId="05322A1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3FBCF1D4" w14:textId="5E10DF94" w:rsidR="009055DA" w:rsidRPr="008645A6" w:rsidRDefault="009055DA" w:rsidP="009055DA">
            <w:pPr>
              <w:pStyle w:val="TableText"/>
            </w:pPr>
            <w:r w:rsidRPr="007848BA">
              <w:t>Gwydir</w:t>
            </w:r>
          </w:p>
        </w:tc>
        <w:tc>
          <w:tcPr>
            <w:tcW w:w="1897" w:type="pct"/>
            <w:noWrap/>
            <w:hideMark/>
          </w:tcPr>
          <w:p w14:paraId="4E962110" w14:textId="5DAF4C9D" w:rsidR="009055DA" w:rsidRPr="008645A6" w:rsidRDefault="009055DA" w:rsidP="009055DA">
            <w:pPr>
              <w:pStyle w:val="TableText"/>
            </w:pPr>
            <w:r w:rsidRPr="007848BA">
              <w:t>Pp1.1.2: Permanent paperbark swamp</w:t>
            </w:r>
          </w:p>
        </w:tc>
        <w:tc>
          <w:tcPr>
            <w:tcW w:w="534" w:type="pct"/>
            <w:noWrap/>
            <w:hideMark/>
          </w:tcPr>
          <w:p w14:paraId="707F54DA" w14:textId="0CF65CF2" w:rsidR="009055DA" w:rsidRPr="008645A6" w:rsidRDefault="009055DA" w:rsidP="009055DA">
            <w:pPr>
              <w:pStyle w:val="TableTextRight"/>
            </w:pPr>
            <w:r w:rsidRPr="007848BA">
              <w:t>1</w:t>
            </w:r>
          </w:p>
        </w:tc>
        <w:tc>
          <w:tcPr>
            <w:tcW w:w="519" w:type="pct"/>
            <w:noWrap/>
            <w:hideMark/>
          </w:tcPr>
          <w:p w14:paraId="5FE71A91" w14:textId="739F085C" w:rsidR="009055DA" w:rsidRPr="008645A6" w:rsidRDefault="009055DA" w:rsidP="009055DA">
            <w:pPr>
              <w:pStyle w:val="TableTextRight"/>
            </w:pPr>
            <w:r w:rsidRPr="007848BA">
              <w:t>1</w:t>
            </w:r>
          </w:p>
        </w:tc>
        <w:tc>
          <w:tcPr>
            <w:tcW w:w="424" w:type="pct"/>
            <w:noWrap/>
            <w:hideMark/>
          </w:tcPr>
          <w:p w14:paraId="3FF311C1" w14:textId="1539275C" w:rsidR="009055DA" w:rsidRPr="008645A6" w:rsidRDefault="009055DA" w:rsidP="009055DA">
            <w:pPr>
              <w:pStyle w:val="TableTextRight"/>
            </w:pPr>
            <w:r w:rsidRPr="007848BA">
              <w:t>0</w:t>
            </w:r>
          </w:p>
        </w:tc>
        <w:tc>
          <w:tcPr>
            <w:tcW w:w="559" w:type="pct"/>
            <w:noWrap/>
            <w:hideMark/>
          </w:tcPr>
          <w:p w14:paraId="6AFCF439" w14:textId="30D6048F" w:rsidR="009055DA" w:rsidRPr="008645A6" w:rsidRDefault="009055DA" w:rsidP="009055DA">
            <w:pPr>
              <w:pStyle w:val="TableTextRight"/>
              <w:ind w:right="227"/>
            </w:pPr>
            <w:r w:rsidRPr="00046D66">
              <w:t>0</w:t>
            </w:r>
          </w:p>
        </w:tc>
      </w:tr>
      <w:tr w:rsidR="009055DA" w:rsidRPr="008645A6" w14:paraId="50BF7189" w14:textId="77777777" w:rsidTr="005B6715">
        <w:tc>
          <w:tcPr>
            <w:tcW w:w="1067" w:type="pct"/>
            <w:noWrap/>
            <w:hideMark/>
          </w:tcPr>
          <w:p w14:paraId="70867AAA" w14:textId="4EE577FA" w:rsidR="009055DA" w:rsidRPr="008645A6" w:rsidRDefault="009055DA" w:rsidP="009055DA">
            <w:pPr>
              <w:pStyle w:val="TableText"/>
            </w:pPr>
            <w:r w:rsidRPr="007848BA">
              <w:t>Gwydir</w:t>
            </w:r>
          </w:p>
        </w:tc>
        <w:tc>
          <w:tcPr>
            <w:tcW w:w="1897" w:type="pct"/>
            <w:noWrap/>
            <w:hideMark/>
          </w:tcPr>
          <w:p w14:paraId="721CCDAE" w14:textId="195B182C" w:rsidR="009055DA" w:rsidRPr="008645A6" w:rsidRDefault="009055DA" w:rsidP="009055DA">
            <w:pPr>
              <w:pStyle w:val="TableText"/>
            </w:pPr>
            <w:r w:rsidRPr="007848BA">
              <w:t>Pt1.3.2: Temporary coolibah swamp</w:t>
            </w:r>
          </w:p>
        </w:tc>
        <w:tc>
          <w:tcPr>
            <w:tcW w:w="534" w:type="pct"/>
            <w:noWrap/>
            <w:hideMark/>
          </w:tcPr>
          <w:p w14:paraId="560B8B37" w14:textId="601BD08E" w:rsidR="009055DA" w:rsidRPr="008645A6" w:rsidRDefault="009055DA" w:rsidP="009055DA">
            <w:pPr>
              <w:pStyle w:val="TableTextRight"/>
            </w:pPr>
            <w:r w:rsidRPr="007848BA">
              <w:t>9</w:t>
            </w:r>
          </w:p>
        </w:tc>
        <w:tc>
          <w:tcPr>
            <w:tcW w:w="519" w:type="pct"/>
            <w:noWrap/>
            <w:hideMark/>
          </w:tcPr>
          <w:p w14:paraId="13E89254" w14:textId="36E367DB" w:rsidR="009055DA" w:rsidRPr="008645A6" w:rsidRDefault="009055DA" w:rsidP="009055DA">
            <w:pPr>
              <w:pStyle w:val="TableTextRight"/>
            </w:pPr>
            <w:r w:rsidRPr="007848BA">
              <w:t>1</w:t>
            </w:r>
          </w:p>
        </w:tc>
        <w:tc>
          <w:tcPr>
            <w:tcW w:w="424" w:type="pct"/>
            <w:noWrap/>
            <w:hideMark/>
          </w:tcPr>
          <w:p w14:paraId="5C424FB8" w14:textId="14CEEE33" w:rsidR="009055DA" w:rsidRPr="008645A6" w:rsidRDefault="009055DA" w:rsidP="009055DA">
            <w:pPr>
              <w:pStyle w:val="TableTextRight"/>
            </w:pPr>
            <w:r w:rsidRPr="007848BA">
              <w:t>0</w:t>
            </w:r>
          </w:p>
        </w:tc>
        <w:tc>
          <w:tcPr>
            <w:tcW w:w="559" w:type="pct"/>
            <w:noWrap/>
            <w:hideMark/>
          </w:tcPr>
          <w:p w14:paraId="76F93050" w14:textId="5F742517" w:rsidR="009055DA" w:rsidRPr="008645A6" w:rsidRDefault="009055DA" w:rsidP="009055DA">
            <w:pPr>
              <w:pStyle w:val="TableTextRight"/>
              <w:ind w:right="227"/>
            </w:pPr>
            <w:r w:rsidRPr="00046D66">
              <w:t>0</w:t>
            </w:r>
          </w:p>
        </w:tc>
      </w:tr>
      <w:tr w:rsidR="009055DA" w:rsidRPr="008645A6" w14:paraId="3A6C5AB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B737401" w14:textId="266C36F8" w:rsidR="009055DA" w:rsidRPr="008645A6" w:rsidRDefault="009055DA" w:rsidP="009055DA">
            <w:pPr>
              <w:pStyle w:val="TableText"/>
            </w:pPr>
            <w:r w:rsidRPr="007848BA">
              <w:t>Gwydir</w:t>
            </w:r>
          </w:p>
        </w:tc>
        <w:tc>
          <w:tcPr>
            <w:tcW w:w="1897" w:type="pct"/>
            <w:noWrap/>
            <w:hideMark/>
          </w:tcPr>
          <w:p w14:paraId="77361F07" w14:textId="3C555C8A" w:rsidR="009055DA" w:rsidRPr="008645A6" w:rsidRDefault="009055DA" w:rsidP="009055DA">
            <w:pPr>
              <w:pStyle w:val="TableText"/>
            </w:pPr>
            <w:r w:rsidRPr="007848BA">
              <w:t>Pt4.2: Temporary wetland</w:t>
            </w:r>
          </w:p>
        </w:tc>
        <w:tc>
          <w:tcPr>
            <w:tcW w:w="534" w:type="pct"/>
            <w:noWrap/>
            <w:hideMark/>
          </w:tcPr>
          <w:p w14:paraId="7251597C" w14:textId="76953D8F" w:rsidR="009055DA" w:rsidRPr="008645A6" w:rsidRDefault="009055DA" w:rsidP="009055DA">
            <w:pPr>
              <w:pStyle w:val="TableTextRight"/>
            </w:pPr>
            <w:r w:rsidRPr="007848BA">
              <w:t>392</w:t>
            </w:r>
          </w:p>
        </w:tc>
        <w:tc>
          <w:tcPr>
            <w:tcW w:w="519" w:type="pct"/>
            <w:noWrap/>
            <w:hideMark/>
          </w:tcPr>
          <w:p w14:paraId="35E2D352" w14:textId="5EE50780" w:rsidR="009055DA" w:rsidRPr="008645A6" w:rsidRDefault="009055DA" w:rsidP="009055DA">
            <w:pPr>
              <w:pStyle w:val="TableTextRight"/>
            </w:pPr>
            <w:r w:rsidRPr="007848BA">
              <w:t>0</w:t>
            </w:r>
          </w:p>
        </w:tc>
        <w:tc>
          <w:tcPr>
            <w:tcW w:w="424" w:type="pct"/>
            <w:noWrap/>
            <w:hideMark/>
          </w:tcPr>
          <w:p w14:paraId="59D1D292" w14:textId="09BECD33" w:rsidR="009055DA" w:rsidRPr="008645A6" w:rsidRDefault="009055DA" w:rsidP="009055DA">
            <w:pPr>
              <w:pStyle w:val="TableTextRight"/>
            </w:pPr>
            <w:r w:rsidRPr="007848BA">
              <w:t>0</w:t>
            </w:r>
          </w:p>
        </w:tc>
        <w:tc>
          <w:tcPr>
            <w:tcW w:w="559" w:type="pct"/>
            <w:noWrap/>
            <w:hideMark/>
          </w:tcPr>
          <w:p w14:paraId="61880673" w14:textId="2C3685E2" w:rsidR="009055DA" w:rsidRPr="008645A6" w:rsidRDefault="009055DA" w:rsidP="009055DA">
            <w:pPr>
              <w:pStyle w:val="TableTextRight"/>
              <w:ind w:right="227"/>
            </w:pPr>
            <w:r w:rsidRPr="00046D66">
              <w:t>0</w:t>
            </w:r>
          </w:p>
        </w:tc>
      </w:tr>
      <w:tr w:rsidR="009055DA" w:rsidRPr="008645A6" w14:paraId="7991476C" w14:textId="77777777" w:rsidTr="005B6715">
        <w:tc>
          <w:tcPr>
            <w:tcW w:w="1067" w:type="pct"/>
            <w:noWrap/>
            <w:hideMark/>
          </w:tcPr>
          <w:p w14:paraId="69E02E3C" w14:textId="5872BA3E" w:rsidR="009055DA" w:rsidRPr="008645A6" w:rsidRDefault="009055DA" w:rsidP="009055DA">
            <w:pPr>
              <w:pStyle w:val="TableText"/>
            </w:pPr>
            <w:r w:rsidRPr="007848BA">
              <w:t>Gwydir</w:t>
            </w:r>
          </w:p>
        </w:tc>
        <w:tc>
          <w:tcPr>
            <w:tcW w:w="1897" w:type="pct"/>
            <w:noWrap/>
            <w:hideMark/>
          </w:tcPr>
          <w:p w14:paraId="585AB040" w14:textId="2822F11B" w:rsidR="009055DA" w:rsidRPr="008645A6" w:rsidRDefault="009055DA" w:rsidP="009055DA">
            <w:pPr>
              <w:pStyle w:val="TableText"/>
            </w:pPr>
            <w:r w:rsidRPr="007848BA">
              <w:t>Pp3: Peat bog or fen marsh</w:t>
            </w:r>
          </w:p>
        </w:tc>
        <w:tc>
          <w:tcPr>
            <w:tcW w:w="534" w:type="pct"/>
            <w:noWrap/>
            <w:hideMark/>
          </w:tcPr>
          <w:p w14:paraId="2A287C24" w14:textId="0B4239ED" w:rsidR="009055DA" w:rsidRPr="008645A6" w:rsidRDefault="009055DA" w:rsidP="009055DA">
            <w:pPr>
              <w:pStyle w:val="TableTextRight"/>
            </w:pPr>
            <w:r w:rsidRPr="007848BA">
              <w:t>167</w:t>
            </w:r>
          </w:p>
        </w:tc>
        <w:tc>
          <w:tcPr>
            <w:tcW w:w="519" w:type="pct"/>
            <w:noWrap/>
            <w:hideMark/>
          </w:tcPr>
          <w:p w14:paraId="6E2F3257" w14:textId="687117B7" w:rsidR="009055DA" w:rsidRPr="008645A6" w:rsidRDefault="009055DA" w:rsidP="009055DA">
            <w:pPr>
              <w:pStyle w:val="TableTextRight"/>
            </w:pPr>
            <w:r w:rsidRPr="007848BA">
              <w:t>0</w:t>
            </w:r>
          </w:p>
        </w:tc>
        <w:tc>
          <w:tcPr>
            <w:tcW w:w="424" w:type="pct"/>
            <w:noWrap/>
            <w:hideMark/>
          </w:tcPr>
          <w:p w14:paraId="23AB1577" w14:textId="1E5CD080" w:rsidR="009055DA" w:rsidRPr="008645A6" w:rsidRDefault="009055DA" w:rsidP="009055DA">
            <w:pPr>
              <w:pStyle w:val="TableTextRight"/>
            </w:pPr>
            <w:r w:rsidRPr="007848BA">
              <w:t>0</w:t>
            </w:r>
          </w:p>
        </w:tc>
        <w:tc>
          <w:tcPr>
            <w:tcW w:w="559" w:type="pct"/>
            <w:noWrap/>
            <w:hideMark/>
          </w:tcPr>
          <w:p w14:paraId="75633265" w14:textId="1A646D78" w:rsidR="009055DA" w:rsidRPr="008645A6" w:rsidRDefault="009055DA" w:rsidP="009055DA">
            <w:pPr>
              <w:pStyle w:val="TableTextRight"/>
              <w:ind w:right="227"/>
            </w:pPr>
            <w:r w:rsidRPr="00046D66">
              <w:t>0</w:t>
            </w:r>
          </w:p>
        </w:tc>
      </w:tr>
      <w:tr w:rsidR="009055DA" w:rsidRPr="008645A6" w14:paraId="26CBFB3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56DE874" w14:textId="1F2F4803" w:rsidR="009055DA" w:rsidRPr="008645A6" w:rsidRDefault="009055DA" w:rsidP="009055DA">
            <w:pPr>
              <w:pStyle w:val="TableText"/>
            </w:pPr>
            <w:r w:rsidRPr="007848BA">
              <w:t>Kiewa</w:t>
            </w:r>
          </w:p>
        </w:tc>
        <w:tc>
          <w:tcPr>
            <w:tcW w:w="1897" w:type="pct"/>
            <w:noWrap/>
            <w:hideMark/>
          </w:tcPr>
          <w:p w14:paraId="747B8B78" w14:textId="00647060" w:rsidR="009055DA" w:rsidRPr="008645A6" w:rsidRDefault="009055DA" w:rsidP="009055DA">
            <w:pPr>
              <w:pStyle w:val="TableText"/>
            </w:pPr>
            <w:r w:rsidRPr="007848BA">
              <w:t>Pt3.1.2: Clay pan</w:t>
            </w:r>
          </w:p>
        </w:tc>
        <w:tc>
          <w:tcPr>
            <w:tcW w:w="534" w:type="pct"/>
            <w:noWrap/>
            <w:hideMark/>
          </w:tcPr>
          <w:p w14:paraId="42A278EC" w14:textId="7F17787C" w:rsidR="009055DA" w:rsidRPr="008645A6" w:rsidRDefault="009055DA" w:rsidP="009055DA">
            <w:pPr>
              <w:pStyle w:val="TableTextRight"/>
            </w:pPr>
            <w:r w:rsidRPr="007848BA">
              <w:t>265</w:t>
            </w:r>
          </w:p>
        </w:tc>
        <w:tc>
          <w:tcPr>
            <w:tcW w:w="519" w:type="pct"/>
            <w:noWrap/>
            <w:hideMark/>
          </w:tcPr>
          <w:p w14:paraId="6E05D929" w14:textId="4B81B8AF" w:rsidR="009055DA" w:rsidRPr="008645A6" w:rsidRDefault="009055DA" w:rsidP="009055DA">
            <w:pPr>
              <w:pStyle w:val="TableTextRight"/>
            </w:pPr>
            <w:r w:rsidRPr="007848BA">
              <w:t>170</w:t>
            </w:r>
          </w:p>
        </w:tc>
        <w:tc>
          <w:tcPr>
            <w:tcW w:w="424" w:type="pct"/>
            <w:noWrap/>
            <w:hideMark/>
          </w:tcPr>
          <w:p w14:paraId="7168FB85" w14:textId="1D531658" w:rsidR="009055DA" w:rsidRPr="008645A6" w:rsidRDefault="009055DA" w:rsidP="009055DA">
            <w:pPr>
              <w:pStyle w:val="TableTextRight"/>
            </w:pPr>
            <w:r w:rsidRPr="007848BA">
              <w:t>0</w:t>
            </w:r>
          </w:p>
        </w:tc>
        <w:tc>
          <w:tcPr>
            <w:tcW w:w="559" w:type="pct"/>
            <w:noWrap/>
            <w:hideMark/>
          </w:tcPr>
          <w:p w14:paraId="63860072" w14:textId="362DCD6F" w:rsidR="009055DA" w:rsidRPr="008645A6" w:rsidRDefault="009055DA" w:rsidP="009055DA">
            <w:pPr>
              <w:pStyle w:val="TableTextRight"/>
              <w:ind w:right="227"/>
            </w:pPr>
            <w:r w:rsidRPr="00046D66">
              <w:t>0</w:t>
            </w:r>
          </w:p>
        </w:tc>
      </w:tr>
      <w:tr w:rsidR="009055DA" w:rsidRPr="008645A6" w14:paraId="716CC7CD" w14:textId="77777777" w:rsidTr="005B6715">
        <w:tc>
          <w:tcPr>
            <w:tcW w:w="1067" w:type="pct"/>
            <w:noWrap/>
            <w:hideMark/>
          </w:tcPr>
          <w:p w14:paraId="7A724D97" w14:textId="3D160646" w:rsidR="009055DA" w:rsidRPr="008645A6" w:rsidRDefault="009055DA" w:rsidP="009055DA">
            <w:pPr>
              <w:pStyle w:val="TableText"/>
            </w:pPr>
            <w:r w:rsidRPr="007848BA">
              <w:t>Kiewa</w:t>
            </w:r>
          </w:p>
        </w:tc>
        <w:tc>
          <w:tcPr>
            <w:tcW w:w="1897" w:type="pct"/>
            <w:noWrap/>
            <w:hideMark/>
          </w:tcPr>
          <w:p w14:paraId="0E17926B" w14:textId="1C9ED4F5" w:rsidR="009055DA" w:rsidRPr="008645A6" w:rsidRDefault="009055DA" w:rsidP="009055DA">
            <w:pPr>
              <w:pStyle w:val="TableText"/>
            </w:pPr>
            <w:r w:rsidRPr="007848BA">
              <w:t>Pt1.6.2: Temporary woodland swamp</w:t>
            </w:r>
          </w:p>
        </w:tc>
        <w:tc>
          <w:tcPr>
            <w:tcW w:w="534" w:type="pct"/>
            <w:noWrap/>
            <w:hideMark/>
          </w:tcPr>
          <w:p w14:paraId="3958D063" w14:textId="391B5573" w:rsidR="009055DA" w:rsidRPr="008645A6" w:rsidRDefault="009055DA" w:rsidP="009055DA">
            <w:pPr>
              <w:pStyle w:val="TableTextRight"/>
            </w:pPr>
            <w:r w:rsidRPr="007848BA">
              <w:t>81</w:t>
            </w:r>
          </w:p>
        </w:tc>
        <w:tc>
          <w:tcPr>
            <w:tcW w:w="519" w:type="pct"/>
            <w:noWrap/>
            <w:hideMark/>
          </w:tcPr>
          <w:p w14:paraId="1F3F44AD" w14:textId="5CC2AD6C" w:rsidR="009055DA" w:rsidRPr="008645A6" w:rsidRDefault="009055DA" w:rsidP="009055DA">
            <w:pPr>
              <w:pStyle w:val="TableTextRight"/>
            </w:pPr>
            <w:r w:rsidRPr="007848BA">
              <w:t>55</w:t>
            </w:r>
          </w:p>
        </w:tc>
        <w:tc>
          <w:tcPr>
            <w:tcW w:w="424" w:type="pct"/>
            <w:noWrap/>
            <w:hideMark/>
          </w:tcPr>
          <w:p w14:paraId="593A6B1A" w14:textId="65766538" w:rsidR="009055DA" w:rsidRPr="008645A6" w:rsidRDefault="009055DA" w:rsidP="009055DA">
            <w:pPr>
              <w:pStyle w:val="TableTextRight"/>
            </w:pPr>
            <w:r w:rsidRPr="007848BA">
              <w:t>0</w:t>
            </w:r>
          </w:p>
        </w:tc>
        <w:tc>
          <w:tcPr>
            <w:tcW w:w="559" w:type="pct"/>
            <w:noWrap/>
            <w:hideMark/>
          </w:tcPr>
          <w:p w14:paraId="312B9E83" w14:textId="1F2D4436" w:rsidR="009055DA" w:rsidRPr="008645A6" w:rsidRDefault="009055DA" w:rsidP="009055DA">
            <w:pPr>
              <w:pStyle w:val="TableTextRight"/>
              <w:ind w:right="227"/>
            </w:pPr>
            <w:r w:rsidRPr="00046D66">
              <w:t>0</w:t>
            </w:r>
          </w:p>
        </w:tc>
      </w:tr>
      <w:tr w:rsidR="009055DA" w:rsidRPr="008645A6" w14:paraId="561F711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539F6DC" w14:textId="7A64E60F" w:rsidR="009055DA" w:rsidRPr="008645A6" w:rsidRDefault="009055DA" w:rsidP="009055DA">
            <w:pPr>
              <w:pStyle w:val="TableText"/>
            </w:pPr>
            <w:r w:rsidRPr="007848BA">
              <w:t>Kiewa</w:t>
            </w:r>
          </w:p>
        </w:tc>
        <w:tc>
          <w:tcPr>
            <w:tcW w:w="1897" w:type="pct"/>
            <w:noWrap/>
            <w:hideMark/>
          </w:tcPr>
          <w:p w14:paraId="4BC04BA2" w14:textId="63B73559" w:rsidR="009055DA" w:rsidRPr="008645A6" w:rsidRDefault="009055DA" w:rsidP="009055DA">
            <w:pPr>
              <w:pStyle w:val="TableText"/>
            </w:pPr>
            <w:r w:rsidRPr="007848BA">
              <w:t>Lp1.1: Permanent lake</w:t>
            </w:r>
          </w:p>
        </w:tc>
        <w:tc>
          <w:tcPr>
            <w:tcW w:w="534" w:type="pct"/>
            <w:noWrap/>
            <w:hideMark/>
          </w:tcPr>
          <w:p w14:paraId="2B226D7B" w14:textId="70850193" w:rsidR="009055DA" w:rsidRPr="008645A6" w:rsidRDefault="009055DA" w:rsidP="009055DA">
            <w:pPr>
              <w:pStyle w:val="TableTextRight"/>
            </w:pPr>
            <w:r w:rsidRPr="007848BA">
              <w:t>37</w:t>
            </w:r>
          </w:p>
        </w:tc>
        <w:tc>
          <w:tcPr>
            <w:tcW w:w="519" w:type="pct"/>
            <w:noWrap/>
            <w:hideMark/>
          </w:tcPr>
          <w:p w14:paraId="62CEC32D" w14:textId="7012E282" w:rsidR="009055DA" w:rsidRPr="008645A6" w:rsidRDefault="009055DA" w:rsidP="009055DA">
            <w:pPr>
              <w:pStyle w:val="TableTextRight"/>
            </w:pPr>
            <w:r w:rsidRPr="007848BA">
              <w:t>33</w:t>
            </w:r>
          </w:p>
        </w:tc>
        <w:tc>
          <w:tcPr>
            <w:tcW w:w="424" w:type="pct"/>
            <w:noWrap/>
            <w:hideMark/>
          </w:tcPr>
          <w:p w14:paraId="312277BB" w14:textId="53F3A4A3" w:rsidR="009055DA" w:rsidRPr="008645A6" w:rsidRDefault="009055DA" w:rsidP="009055DA">
            <w:pPr>
              <w:pStyle w:val="TableTextRight"/>
            </w:pPr>
            <w:r w:rsidRPr="007848BA">
              <w:t>0</w:t>
            </w:r>
          </w:p>
        </w:tc>
        <w:tc>
          <w:tcPr>
            <w:tcW w:w="559" w:type="pct"/>
            <w:noWrap/>
            <w:hideMark/>
          </w:tcPr>
          <w:p w14:paraId="1258075F" w14:textId="2E021967" w:rsidR="009055DA" w:rsidRPr="008645A6" w:rsidRDefault="009055DA" w:rsidP="009055DA">
            <w:pPr>
              <w:pStyle w:val="TableTextRight"/>
              <w:ind w:right="227"/>
            </w:pPr>
            <w:r w:rsidRPr="00046D66">
              <w:t>0</w:t>
            </w:r>
          </w:p>
        </w:tc>
      </w:tr>
      <w:tr w:rsidR="009055DA" w:rsidRPr="00A14215" w14:paraId="70E42D4F" w14:textId="77777777" w:rsidTr="005B6715">
        <w:tc>
          <w:tcPr>
            <w:tcW w:w="1067" w:type="pct"/>
            <w:noWrap/>
            <w:hideMark/>
          </w:tcPr>
          <w:p w14:paraId="0F429EA8" w14:textId="1D0E9764" w:rsidR="009055DA" w:rsidRPr="00A14215" w:rsidRDefault="009055DA" w:rsidP="009055DA">
            <w:pPr>
              <w:pStyle w:val="TableText"/>
            </w:pPr>
            <w:r w:rsidRPr="007848BA">
              <w:t>Kiewa</w:t>
            </w:r>
          </w:p>
        </w:tc>
        <w:tc>
          <w:tcPr>
            <w:tcW w:w="1897" w:type="pct"/>
            <w:noWrap/>
            <w:hideMark/>
          </w:tcPr>
          <w:p w14:paraId="09CD4CF4" w14:textId="5411B9BC" w:rsidR="009055DA" w:rsidRPr="00A14215" w:rsidRDefault="009055DA" w:rsidP="009055DA">
            <w:pPr>
              <w:pStyle w:val="TableText"/>
            </w:pPr>
            <w:r w:rsidRPr="007848BA">
              <w:t>Pt2.2.2: Temporary sedge/grass/forb marsh</w:t>
            </w:r>
          </w:p>
        </w:tc>
        <w:tc>
          <w:tcPr>
            <w:tcW w:w="534" w:type="pct"/>
            <w:noWrap/>
            <w:hideMark/>
          </w:tcPr>
          <w:p w14:paraId="240DEFC7" w14:textId="2D626AA4" w:rsidR="009055DA" w:rsidRPr="0012327D" w:rsidRDefault="009055DA" w:rsidP="009055DA">
            <w:pPr>
              <w:pStyle w:val="TableTextRight"/>
              <w:rPr>
                <w:color w:val="auto"/>
              </w:rPr>
            </w:pPr>
            <w:r w:rsidRPr="007848BA">
              <w:t>26</w:t>
            </w:r>
          </w:p>
        </w:tc>
        <w:tc>
          <w:tcPr>
            <w:tcW w:w="519" w:type="pct"/>
            <w:noWrap/>
            <w:hideMark/>
          </w:tcPr>
          <w:p w14:paraId="45B4758B" w14:textId="629679A4" w:rsidR="009055DA" w:rsidRPr="0012327D" w:rsidRDefault="009055DA" w:rsidP="009055DA">
            <w:pPr>
              <w:pStyle w:val="TableTextRight"/>
              <w:rPr>
                <w:color w:val="auto"/>
              </w:rPr>
            </w:pPr>
            <w:r w:rsidRPr="007848BA">
              <w:t>16</w:t>
            </w:r>
          </w:p>
        </w:tc>
        <w:tc>
          <w:tcPr>
            <w:tcW w:w="424" w:type="pct"/>
            <w:noWrap/>
          </w:tcPr>
          <w:p w14:paraId="370E1D94" w14:textId="4FECAB8C" w:rsidR="009055DA" w:rsidRPr="0012327D" w:rsidRDefault="009055DA" w:rsidP="009055DA">
            <w:pPr>
              <w:pStyle w:val="TableTextRight"/>
              <w:rPr>
                <w:color w:val="auto"/>
              </w:rPr>
            </w:pPr>
            <w:r w:rsidRPr="007848BA">
              <w:t>0</w:t>
            </w:r>
          </w:p>
        </w:tc>
        <w:tc>
          <w:tcPr>
            <w:tcW w:w="559" w:type="pct"/>
            <w:noWrap/>
          </w:tcPr>
          <w:p w14:paraId="33918691" w14:textId="792E6894" w:rsidR="009055DA" w:rsidRPr="0012327D" w:rsidRDefault="009055DA" w:rsidP="009055DA">
            <w:pPr>
              <w:pStyle w:val="TableTextRight"/>
              <w:ind w:right="227"/>
              <w:rPr>
                <w:color w:val="auto"/>
              </w:rPr>
            </w:pPr>
            <w:r w:rsidRPr="00046D66">
              <w:t>0</w:t>
            </w:r>
          </w:p>
        </w:tc>
      </w:tr>
      <w:tr w:rsidR="009055DA" w:rsidRPr="00A14215" w14:paraId="47E34F45"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CAB1839" w14:textId="6BB97F67" w:rsidR="009055DA" w:rsidRPr="00A14215" w:rsidRDefault="009055DA" w:rsidP="009055DA">
            <w:pPr>
              <w:pStyle w:val="TableText"/>
            </w:pPr>
            <w:r w:rsidRPr="007848BA">
              <w:t>Kiewa</w:t>
            </w:r>
          </w:p>
        </w:tc>
        <w:tc>
          <w:tcPr>
            <w:tcW w:w="1897" w:type="pct"/>
            <w:noWrap/>
            <w:hideMark/>
          </w:tcPr>
          <w:p w14:paraId="4ACD2B88" w14:textId="736C45C0" w:rsidR="009055DA" w:rsidRPr="00A14215" w:rsidRDefault="009055DA" w:rsidP="009055DA">
            <w:pPr>
              <w:pStyle w:val="TableText"/>
            </w:pPr>
            <w:r w:rsidRPr="007848BA">
              <w:t>Pt1.1.2: Temporary river red gum swamp</w:t>
            </w:r>
          </w:p>
        </w:tc>
        <w:tc>
          <w:tcPr>
            <w:tcW w:w="534" w:type="pct"/>
            <w:noWrap/>
            <w:hideMark/>
          </w:tcPr>
          <w:p w14:paraId="3C0BDEBE" w14:textId="3486D7DF" w:rsidR="009055DA" w:rsidRPr="0012327D" w:rsidRDefault="009055DA" w:rsidP="009055DA">
            <w:pPr>
              <w:pStyle w:val="TableTextRight"/>
              <w:rPr>
                <w:color w:val="auto"/>
              </w:rPr>
            </w:pPr>
            <w:r w:rsidRPr="007848BA">
              <w:t>21</w:t>
            </w:r>
          </w:p>
        </w:tc>
        <w:tc>
          <w:tcPr>
            <w:tcW w:w="519" w:type="pct"/>
            <w:noWrap/>
            <w:hideMark/>
          </w:tcPr>
          <w:p w14:paraId="2E6CECCD" w14:textId="0B802D73" w:rsidR="009055DA" w:rsidRPr="0012327D" w:rsidRDefault="009055DA" w:rsidP="009055DA">
            <w:pPr>
              <w:pStyle w:val="TableTextRight"/>
              <w:rPr>
                <w:color w:val="auto"/>
              </w:rPr>
            </w:pPr>
            <w:r w:rsidRPr="007848BA">
              <w:t>9</w:t>
            </w:r>
          </w:p>
        </w:tc>
        <w:tc>
          <w:tcPr>
            <w:tcW w:w="424" w:type="pct"/>
            <w:noWrap/>
          </w:tcPr>
          <w:p w14:paraId="23C53CC8" w14:textId="23D68592" w:rsidR="009055DA" w:rsidRPr="0012327D" w:rsidRDefault="009055DA" w:rsidP="009055DA">
            <w:pPr>
              <w:pStyle w:val="TableTextRight"/>
              <w:rPr>
                <w:color w:val="auto"/>
              </w:rPr>
            </w:pPr>
            <w:r w:rsidRPr="007848BA">
              <w:t>0</w:t>
            </w:r>
          </w:p>
        </w:tc>
        <w:tc>
          <w:tcPr>
            <w:tcW w:w="559" w:type="pct"/>
            <w:noWrap/>
          </w:tcPr>
          <w:p w14:paraId="60B982FF" w14:textId="2E524EB0" w:rsidR="009055DA" w:rsidRPr="0012327D" w:rsidRDefault="009055DA" w:rsidP="009055DA">
            <w:pPr>
              <w:pStyle w:val="TableTextRight"/>
              <w:ind w:right="227"/>
              <w:rPr>
                <w:color w:val="auto"/>
              </w:rPr>
            </w:pPr>
            <w:r w:rsidRPr="00046D66">
              <w:t>0</w:t>
            </w:r>
          </w:p>
        </w:tc>
      </w:tr>
      <w:tr w:rsidR="009055DA" w:rsidRPr="00A14215" w14:paraId="751D0202" w14:textId="77777777" w:rsidTr="005B6715">
        <w:tc>
          <w:tcPr>
            <w:tcW w:w="1067" w:type="pct"/>
            <w:noWrap/>
            <w:hideMark/>
          </w:tcPr>
          <w:p w14:paraId="7664F3B6" w14:textId="76C5433B" w:rsidR="009055DA" w:rsidRPr="00A14215" w:rsidRDefault="009055DA" w:rsidP="009055DA">
            <w:pPr>
              <w:pStyle w:val="TableText"/>
            </w:pPr>
            <w:r w:rsidRPr="007848BA">
              <w:t>Kiewa</w:t>
            </w:r>
          </w:p>
        </w:tc>
        <w:tc>
          <w:tcPr>
            <w:tcW w:w="1897" w:type="pct"/>
            <w:noWrap/>
            <w:hideMark/>
          </w:tcPr>
          <w:p w14:paraId="19E691AB" w14:textId="0EFE047C" w:rsidR="009055DA" w:rsidRPr="00A14215" w:rsidRDefault="009055DA" w:rsidP="009055DA">
            <w:pPr>
              <w:pStyle w:val="TableText"/>
            </w:pPr>
            <w:r w:rsidRPr="007848BA">
              <w:t>Pt2.1.2: Temporary tall emergent marsh</w:t>
            </w:r>
          </w:p>
        </w:tc>
        <w:tc>
          <w:tcPr>
            <w:tcW w:w="534" w:type="pct"/>
            <w:noWrap/>
            <w:hideMark/>
          </w:tcPr>
          <w:p w14:paraId="3D6F0D09" w14:textId="64EC4E57" w:rsidR="009055DA" w:rsidRPr="0012327D" w:rsidRDefault="009055DA" w:rsidP="009055DA">
            <w:pPr>
              <w:pStyle w:val="TableTextRight"/>
              <w:rPr>
                <w:color w:val="auto"/>
              </w:rPr>
            </w:pPr>
            <w:r w:rsidRPr="007848BA">
              <w:t>3</w:t>
            </w:r>
          </w:p>
        </w:tc>
        <w:tc>
          <w:tcPr>
            <w:tcW w:w="519" w:type="pct"/>
            <w:noWrap/>
            <w:hideMark/>
          </w:tcPr>
          <w:p w14:paraId="6853E9C9" w14:textId="341F5081" w:rsidR="009055DA" w:rsidRPr="0012327D" w:rsidRDefault="009055DA" w:rsidP="009055DA">
            <w:pPr>
              <w:pStyle w:val="TableTextRight"/>
              <w:rPr>
                <w:color w:val="auto"/>
              </w:rPr>
            </w:pPr>
            <w:r w:rsidRPr="007848BA">
              <w:t>3</w:t>
            </w:r>
          </w:p>
        </w:tc>
        <w:tc>
          <w:tcPr>
            <w:tcW w:w="424" w:type="pct"/>
            <w:noWrap/>
          </w:tcPr>
          <w:p w14:paraId="763CA3DA" w14:textId="7618FF28" w:rsidR="009055DA" w:rsidRPr="0012327D" w:rsidRDefault="009055DA" w:rsidP="009055DA">
            <w:pPr>
              <w:pStyle w:val="TableTextRight"/>
              <w:rPr>
                <w:color w:val="auto"/>
              </w:rPr>
            </w:pPr>
            <w:r w:rsidRPr="007848BA">
              <w:t>0</w:t>
            </w:r>
          </w:p>
        </w:tc>
        <w:tc>
          <w:tcPr>
            <w:tcW w:w="559" w:type="pct"/>
            <w:noWrap/>
          </w:tcPr>
          <w:p w14:paraId="0F66C840" w14:textId="1F0CF75B" w:rsidR="009055DA" w:rsidRPr="0012327D" w:rsidRDefault="009055DA" w:rsidP="009055DA">
            <w:pPr>
              <w:pStyle w:val="TableTextRight"/>
              <w:ind w:right="227"/>
              <w:rPr>
                <w:color w:val="auto"/>
              </w:rPr>
            </w:pPr>
            <w:r w:rsidRPr="00046D66">
              <w:t>0</w:t>
            </w:r>
          </w:p>
        </w:tc>
      </w:tr>
      <w:tr w:rsidR="009055DA" w:rsidRPr="00A14215" w14:paraId="5EDBD74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tcPr>
          <w:p w14:paraId="28BF9780" w14:textId="534FB4D8" w:rsidR="009055DA" w:rsidRPr="00A14215" w:rsidRDefault="009055DA" w:rsidP="009055DA">
            <w:pPr>
              <w:pStyle w:val="TableText"/>
            </w:pPr>
            <w:r w:rsidRPr="007848BA">
              <w:t>Kiewa</w:t>
            </w:r>
          </w:p>
        </w:tc>
        <w:tc>
          <w:tcPr>
            <w:tcW w:w="1897" w:type="pct"/>
            <w:noWrap/>
          </w:tcPr>
          <w:p w14:paraId="5923C91D" w14:textId="3D823D8E" w:rsidR="009055DA" w:rsidRPr="00A14215" w:rsidRDefault="009055DA" w:rsidP="009055DA">
            <w:pPr>
              <w:pStyle w:val="TableText"/>
            </w:pPr>
            <w:r w:rsidRPr="007848BA">
              <w:t>Pp4.2: Permanent wetland</w:t>
            </w:r>
          </w:p>
        </w:tc>
        <w:tc>
          <w:tcPr>
            <w:tcW w:w="534" w:type="pct"/>
            <w:noWrap/>
          </w:tcPr>
          <w:p w14:paraId="4CE73F8A" w14:textId="7A7DC2BE" w:rsidR="009055DA" w:rsidRPr="0012327D" w:rsidRDefault="009055DA" w:rsidP="009055DA">
            <w:pPr>
              <w:pStyle w:val="TableTextRight"/>
              <w:rPr>
                <w:color w:val="auto"/>
              </w:rPr>
            </w:pPr>
            <w:r w:rsidRPr="007848BA">
              <w:t>720</w:t>
            </w:r>
          </w:p>
        </w:tc>
        <w:tc>
          <w:tcPr>
            <w:tcW w:w="519" w:type="pct"/>
            <w:noWrap/>
          </w:tcPr>
          <w:p w14:paraId="5E7D8173" w14:textId="64F11FC8" w:rsidR="009055DA" w:rsidRPr="0012327D" w:rsidRDefault="009055DA" w:rsidP="009055DA">
            <w:pPr>
              <w:pStyle w:val="TableTextRight"/>
              <w:rPr>
                <w:color w:val="auto"/>
              </w:rPr>
            </w:pPr>
            <w:r w:rsidRPr="007848BA">
              <w:t>0</w:t>
            </w:r>
          </w:p>
        </w:tc>
        <w:tc>
          <w:tcPr>
            <w:tcW w:w="424" w:type="pct"/>
            <w:noWrap/>
          </w:tcPr>
          <w:p w14:paraId="0FDBFD56" w14:textId="3F2D6B59" w:rsidR="009055DA" w:rsidRPr="0012327D" w:rsidRDefault="009055DA" w:rsidP="009055DA">
            <w:pPr>
              <w:pStyle w:val="TableTextRight"/>
              <w:rPr>
                <w:color w:val="auto"/>
              </w:rPr>
            </w:pPr>
            <w:r w:rsidRPr="007848BA">
              <w:t>0</w:t>
            </w:r>
          </w:p>
        </w:tc>
        <w:tc>
          <w:tcPr>
            <w:tcW w:w="559" w:type="pct"/>
            <w:noWrap/>
          </w:tcPr>
          <w:p w14:paraId="05927695" w14:textId="1AC891E2" w:rsidR="009055DA" w:rsidRPr="0012327D" w:rsidRDefault="009055DA" w:rsidP="009055DA">
            <w:pPr>
              <w:pStyle w:val="TableTextRight"/>
              <w:ind w:right="227"/>
              <w:rPr>
                <w:color w:val="auto"/>
              </w:rPr>
            </w:pPr>
            <w:r w:rsidRPr="00046D66">
              <w:t>0</w:t>
            </w:r>
          </w:p>
        </w:tc>
      </w:tr>
      <w:tr w:rsidR="009055DA" w:rsidRPr="00A14215" w14:paraId="1DA2D3CF" w14:textId="77777777" w:rsidTr="005B6715">
        <w:tc>
          <w:tcPr>
            <w:tcW w:w="1067" w:type="pct"/>
            <w:tcBorders>
              <w:bottom w:val="nil"/>
            </w:tcBorders>
            <w:noWrap/>
          </w:tcPr>
          <w:p w14:paraId="32DF35AF" w14:textId="723E0A3D" w:rsidR="009055DA" w:rsidRPr="00A14215" w:rsidRDefault="009055DA" w:rsidP="009055DA">
            <w:pPr>
              <w:pStyle w:val="TableText"/>
            </w:pPr>
            <w:r w:rsidRPr="007848BA">
              <w:t>Kiewa</w:t>
            </w:r>
          </w:p>
        </w:tc>
        <w:tc>
          <w:tcPr>
            <w:tcW w:w="1897" w:type="pct"/>
            <w:tcBorders>
              <w:bottom w:val="nil"/>
            </w:tcBorders>
            <w:noWrap/>
          </w:tcPr>
          <w:p w14:paraId="381B4175" w14:textId="322E089B" w:rsidR="009055DA" w:rsidRPr="00A14215" w:rsidRDefault="009055DA" w:rsidP="009055DA">
            <w:pPr>
              <w:pStyle w:val="TableText"/>
            </w:pPr>
            <w:r w:rsidRPr="007848BA">
              <w:t>Pps5: Permanent spring</w:t>
            </w:r>
          </w:p>
        </w:tc>
        <w:tc>
          <w:tcPr>
            <w:tcW w:w="534" w:type="pct"/>
            <w:tcBorders>
              <w:bottom w:val="nil"/>
            </w:tcBorders>
            <w:noWrap/>
          </w:tcPr>
          <w:p w14:paraId="08AAF8E7" w14:textId="28245E2A" w:rsidR="009055DA" w:rsidRPr="0012327D" w:rsidRDefault="009055DA" w:rsidP="009055DA">
            <w:pPr>
              <w:pStyle w:val="TableTextRight"/>
              <w:rPr>
                <w:color w:val="auto"/>
              </w:rPr>
            </w:pPr>
            <w:r w:rsidRPr="007848BA">
              <w:t>0</w:t>
            </w:r>
          </w:p>
        </w:tc>
        <w:tc>
          <w:tcPr>
            <w:tcW w:w="519" w:type="pct"/>
            <w:tcBorders>
              <w:bottom w:val="nil"/>
            </w:tcBorders>
            <w:noWrap/>
          </w:tcPr>
          <w:p w14:paraId="221B6FC4" w14:textId="4720BF25" w:rsidR="009055DA" w:rsidRPr="0012327D" w:rsidRDefault="009055DA" w:rsidP="009055DA">
            <w:pPr>
              <w:pStyle w:val="TableTextRight"/>
              <w:rPr>
                <w:color w:val="auto"/>
              </w:rPr>
            </w:pPr>
            <w:r w:rsidRPr="007848BA">
              <w:t>0</w:t>
            </w:r>
          </w:p>
        </w:tc>
        <w:tc>
          <w:tcPr>
            <w:tcW w:w="424" w:type="pct"/>
            <w:tcBorders>
              <w:bottom w:val="nil"/>
            </w:tcBorders>
            <w:noWrap/>
          </w:tcPr>
          <w:p w14:paraId="119B6E60" w14:textId="312CF2F6" w:rsidR="009055DA" w:rsidRPr="0012327D" w:rsidRDefault="009055DA" w:rsidP="009055DA">
            <w:pPr>
              <w:pStyle w:val="TableTextRight"/>
              <w:rPr>
                <w:color w:val="auto"/>
              </w:rPr>
            </w:pPr>
            <w:r w:rsidRPr="007848BA">
              <w:t>0</w:t>
            </w:r>
          </w:p>
        </w:tc>
        <w:tc>
          <w:tcPr>
            <w:tcW w:w="559" w:type="pct"/>
            <w:tcBorders>
              <w:bottom w:val="nil"/>
            </w:tcBorders>
            <w:noWrap/>
          </w:tcPr>
          <w:p w14:paraId="12E606E2" w14:textId="2D936B84" w:rsidR="009055DA" w:rsidRPr="0012327D" w:rsidRDefault="009055DA" w:rsidP="009055DA">
            <w:pPr>
              <w:pStyle w:val="TableTextRight"/>
              <w:ind w:right="227"/>
              <w:rPr>
                <w:color w:val="auto"/>
              </w:rPr>
            </w:pPr>
            <w:r w:rsidRPr="00046D66">
              <w:t>0</w:t>
            </w:r>
          </w:p>
        </w:tc>
      </w:tr>
      <w:tr w:rsidR="009055DA" w:rsidRPr="00A14215" w14:paraId="29F0F1DC"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tcPr>
          <w:p w14:paraId="0AA47F86" w14:textId="5ECA9845" w:rsidR="009055DA" w:rsidRPr="00A14215" w:rsidRDefault="009055DA" w:rsidP="009055DA">
            <w:pPr>
              <w:pStyle w:val="TableText"/>
            </w:pPr>
            <w:r w:rsidRPr="007848BA">
              <w:t>Lachlan</w:t>
            </w:r>
            <w:r w:rsidR="004847D5">
              <w:rPr>
                <w:rFonts w:cs="Calibri"/>
              </w:rPr>
              <w:t>†</w:t>
            </w:r>
          </w:p>
        </w:tc>
        <w:tc>
          <w:tcPr>
            <w:tcW w:w="1897" w:type="pct"/>
            <w:tcBorders>
              <w:bottom w:val="nil"/>
            </w:tcBorders>
            <w:shd w:val="clear" w:color="auto" w:fill="D0EAFF" w:themeFill="accent2" w:themeFillTint="1A"/>
            <w:noWrap/>
          </w:tcPr>
          <w:p w14:paraId="63BCEA8E" w14:textId="6149CB4F" w:rsidR="009055DA" w:rsidRPr="00A14215" w:rsidRDefault="009055DA" w:rsidP="009055DA">
            <w:pPr>
              <w:pStyle w:val="TableText"/>
            </w:pPr>
            <w:r w:rsidRPr="007848BA">
              <w:t>Lt1.1: Temporary lake</w:t>
            </w:r>
          </w:p>
        </w:tc>
        <w:tc>
          <w:tcPr>
            <w:tcW w:w="534" w:type="pct"/>
            <w:tcBorders>
              <w:bottom w:val="nil"/>
            </w:tcBorders>
            <w:shd w:val="clear" w:color="auto" w:fill="D0EAFF" w:themeFill="accent2" w:themeFillTint="1A"/>
            <w:noWrap/>
          </w:tcPr>
          <w:p w14:paraId="617F303C" w14:textId="709E4C14" w:rsidR="009055DA" w:rsidRPr="0012327D" w:rsidRDefault="009055DA" w:rsidP="009055DA">
            <w:pPr>
              <w:pStyle w:val="TableTextRight"/>
              <w:rPr>
                <w:color w:val="auto"/>
              </w:rPr>
            </w:pPr>
            <w:r w:rsidRPr="007848BA">
              <w:t>32,350</w:t>
            </w:r>
          </w:p>
        </w:tc>
        <w:tc>
          <w:tcPr>
            <w:tcW w:w="519" w:type="pct"/>
            <w:tcBorders>
              <w:bottom w:val="nil"/>
            </w:tcBorders>
            <w:shd w:val="clear" w:color="auto" w:fill="D0EAFF" w:themeFill="accent2" w:themeFillTint="1A"/>
            <w:noWrap/>
          </w:tcPr>
          <w:p w14:paraId="676A6827" w14:textId="4ABE83EA" w:rsidR="009055DA" w:rsidRPr="0012327D" w:rsidRDefault="009055DA" w:rsidP="009055DA">
            <w:pPr>
              <w:pStyle w:val="TableTextRight"/>
              <w:rPr>
                <w:color w:val="auto"/>
              </w:rPr>
            </w:pPr>
            <w:r w:rsidRPr="007848BA">
              <w:t>11,136</w:t>
            </w:r>
          </w:p>
        </w:tc>
        <w:tc>
          <w:tcPr>
            <w:tcW w:w="424" w:type="pct"/>
            <w:tcBorders>
              <w:bottom w:val="nil"/>
            </w:tcBorders>
            <w:shd w:val="clear" w:color="auto" w:fill="D0EAFF" w:themeFill="accent2" w:themeFillTint="1A"/>
            <w:noWrap/>
          </w:tcPr>
          <w:p w14:paraId="782A91C2" w14:textId="2BD990CA" w:rsidR="009055DA" w:rsidRPr="0012327D" w:rsidRDefault="009055DA" w:rsidP="009055DA">
            <w:pPr>
              <w:pStyle w:val="TableTextRight"/>
              <w:rPr>
                <w:color w:val="auto"/>
              </w:rPr>
            </w:pPr>
            <w:r w:rsidRPr="007848BA">
              <w:t>6,504</w:t>
            </w:r>
          </w:p>
        </w:tc>
        <w:tc>
          <w:tcPr>
            <w:tcW w:w="559" w:type="pct"/>
            <w:tcBorders>
              <w:bottom w:val="nil"/>
            </w:tcBorders>
            <w:shd w:val="clear" w:color="auto" w:fill="D0EAFF" w:themeFill="accent2" w:themeFillTint="1A"/>
            <w:noWrap/>
          </w:tcPr>
          <w:p w14:paraId="1426A768" w14:textId="41E05AF6" w:rsidR="009055DA" w:rsidRPr="0012327D" w:rsidRDefault="009055DA" w:rsidP="009055DA">
            <w:pPr>
              <w:pStyle w:val="TableTextRight"/>
              <w:ind w:right="227"/>
              <w:rPr>
                <w:color w:val="auto"/>
              </w:rPr>
            </w:pPr>
            <w:r w:rsidRPr="00046D66">
              <w:t>58.4</w:t>
            </w:r>
          </w:p>
        </w:tc>
      </w:tr>
      <w:tr w:rsidR="009055DA" w:rsidRPr="00A14215" w14:paraId="771EF747" w14:textId="77777777" w:rsidTr="005B6715">
        <w:tc>
          <w:tcPr>
            <w:tcW w:w="1067" w:type="pct"/>
            <w:tcBorders>
              <w:bottom w:val="nil"/>
            </w:tcBorders>
            <w:shd w:val="clear" w:color="auto" w:fill="D0EAFF" w:themeFill="accent2" w:themeFillTint="1A"/>
            <w:noWrap/>
          </w:tcPr>
          <w:p w14:paraId="1B7B5DCA" w14:textId="21231CC7" w:rsidR="009055DA" w:rsidRPr="00A14215" w:rsidRDefault="009055DA" w:rsidP="009055DA">
            <w:pPr>
              <w:pStyle w:val="TableText"/>
            </w:pPr>
            <w:r w:rsidRPr="007848BA">
              <w:t>Lachlan</w:t>
            </w:r>
            <w:r w:rsidR="004847D5">
              <w:rPr>
                <w:rFonts w:cs="Calibri"/>
              </w:rPr>
              <w:t>†</w:t>
            </w:r>
          </w:p>
        </w:tc>
        <w:tc>
          <w:tcPr>
            <w:tcW w:w="1897" w:type="pct"/>
            <w:tcBorders>
              <w:bottom w:val="nil"/>
            </w:tcBorders>
            <w:shd w:val="clear" w:color="auto" w:fill="D0EAFF" w:themeFill="accent2" w:themeFillTint="1A"/>
            <w:noWrap/>
          </w:tcPr>
          <w:p w14:paraId="66C9D231" w14:textId="7F78FA97" w:rsidR="009055DA" w:rsidRPr="00A14215" w:rsidRDefault="009055DA" w:rsidP="009055DA">
            <w:pPr>
              <w:pStyle w:val="TableText"/>
            </w:pPr>
            <w:r w:rsidRPr="007848BA">
              <w:t>Pp2.1.2: Permanent tall emergent marsh</w:t>
            </w:r>
          </w:p>
        </w:tc>
        <w:tc>
          <w:tcPr>
            <w:tcW w:w="534" w:type="pct"/>
            <w:tcBorders>
              <w:bottom w:val="nil"/>
            </w:tcBorders>
            <w:shd w:val="clear" w:color="auto" w:fill="D0EAFF" w:themeFill="accent2" w:themeFillTint="1A"/>
            <w:noWrap/>
          </w:tcPr>
          <w:p w14:paraId="67918A66" w14:textId="2A8C599E" w:rsidR="009055DA" w:rsidRPr="0012327D" w:rsidRDefault="009055DA" w:rsidP="009055DA">
            <w:pPr>
              <w:pStyle w:val="TableTextRight"/>
              <w:rPr>
                <w:color w:val="auto"/>
              </w:rPr>
            </w:pPr>
            <w:r w:rsidRPr="007848BA">
              <w:t>3,449</w:t>
            </w:r>
          </w:p>
        </w:tc>
        <w:tc>
          <w:tcPr>
            <w:tcW w:w="519" w:type="pct"/>
            <w:tcBorders>
              <w:bottom w:val="nil"/>
            </w:tcBorders>
            <w:shd w:val="clear" w:color="auto" w:fill="D0EAFF" w:themeFill="accent2" w:themeFillTint="1A"/>
            <w:noWrap/>
          </w:tcPr>
          <w:p w14:paraId="55775AC6" w14:textId="4F350E60" w:rsidR="009055DA" w:rsidRPr="0012327D" w:rsidRDefault="009055DA" w:rsidP="009055DA">
            <w:pPr>
              <w:pStyle w:val="TableTextRight"/>
              <w:rPr>
                <w:color w:val="auto"/>
              </w:rPr>
            </w:pPr>
            <w:r w:rsidRPr="007848BA">
              <w:t>3,449</w:t>
            </w:r>
          </w:p>
        </w:tc>
        <w:tc>
          <w:tcPr>
            <w:tcW w:w="424" w:type="pct"/>
            <w:tcBorders>
              <w:bottom w:val="nil"/>
            </w:tcBorders>
            <w:shd w:val="clear" w:color="auto" w:fill="D0EAFF" w:themeFill="accent2" w:themeFillTint="1A"/>
            <w:noWrap/>
          </w:tcPr>
          <w:p w14:paraId="5EE23119" w14:textId="4F4BCD1F" w:rsidR="009055DA" w:rsidRPr="0012327D" w:rsidRDefault="009055DA" w:rsidP="009055DA">
            <w:pPr>
              <w:pStyle w:val="TableTextRight"/>
              <w:rPr>
                <w:color w:val="auto"/>
              </w:rPr>
            </w:pPr>
            <w:r w:rsidRPr="007848BA">
              <w:t>3,449</w:t>
            </w:r>
          </w:p>
        </w:tc>
        <w:tc>
          <w:tcPr>
            <w:tcW w:w="559" w:type="pct"/>
            <w:tcBorders>
              <w:bottom w:val="nil"/>
            </w:tcBorders>
            <w:shd w:val="clear" w:color="auto" w:fill="D0EAFF" w:themeFill="accent2" w:themeFillTint="1A"/>
            <w:noWrap/>
          </w:tcPr>
          <w:p w14:paraId="26827DC0" w14:textId="5E994B6A" w:rsidR="009055DA" w:rsidRPr="0012327D" w:rsidRDefault="009055DA" w:rsidP="009055DA">
            <w:pPr>
              <w:pStyle w:val="TableTextRight"/>
              <w:ind w:right="227"/>
              <w:rPr>
                <w:color w:val="auto"/>
              </w:rPr>
            </w:pPr>
            <w:r w:rsidRPr="00046D66">
              <w:t>100.0</w:t>
            </w:r>
          </w:p>
        </w:tc>
      </w:tr>
      <w:tr w:rsidR="009055DA" w:rsidRPr="00A14215" w14:paraId="41848BD5"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tcPr>
          <w:p w14:paraId="7A015866" w14:textId="07BFB327" w:rsidR="009055DA" w:rsidRPr="00A14215" w:rsidRDefault="009055DA" w:rsidP="009055DA">
            <w:pPr>
              <w:pStyle w:val="TableText"/>
            </w:pPr>
            <w:r w:rsidRPr="007848BA">
              <w:t>Lachlan</w:t>
            </w:r>
            <w:r w:rsidR="004847D5">
              <w:rPr>
                <w:rFonts w:cs="Calibri"/>
              </w:rPr>
              <w:t>†</w:t>
            </w:r>
          </w:p>
        </w:tc>
        <w:tc>
          <w:tcPr>
            <w:tcW w:w="1897" w:type="pct"/>
            <w:tcBorders>
              <w:bottom w:val="nil"/>
            </w:tcBorders>
            <w:shd w:val="clear" w:color="auto" w:fill="D0EAFF" w:themeFill="accent2" w:themeFillTint="1A"/>
            <w:noWrap/>
          </w:tcPr>
          <w:p w14:paraId="20A939C4" w14:textId="5F629C58" w:rsidR="009055DA" w:rsidRPr="00A14215" w:rsidRDefault="009055DA" w:rsidP="009055DA">
            <w:pPr>
              <w:pStyle w:val="TableText"/>
            </w:pPr>
            <w:r w:rsidRPr="007848BA">
              <w:t>Pt2.1.2: Temporary tall emergent marsh</w:t>
            </w:r>
          </w:p>
        </w:tc>
        <w:tc>
          <w:tcPr>
            <w:tcW w:w="534" w:type="pct"/>
            <w:tcBorders>
              <w:bottom w:val="nil"/>
            </w:tcBorders>
            <w:shd w:val="clear" w:color="auto" w:fill="D0EAFF" w:themeFill="accent2" w:themeFillTint="1A"/>
            <w:noWrap/>
          </w:tcPr>
          <w:p w14:paraId="1719DFA9" w14:textId="6A134F64" w:rsidR="009055DA" w:rsidRPr="0012327D" w:rsidRDefault="009055DA" w:rsidP="009055DA">
            <w:pPr>
              <w:pStyle w:val="TableTextRight"/>
              <w:rPr>
                <w:color w:val="auto"/>
              </w:rPr>
            </w:pPr>
            <w:r w:rsidRPr="007848BA">
              <w:t>618</w:t>
            </w:r>
          </w:p>
        </w:tc>
        <w:tc>
          <w:tcPr>
            <w:tcW w:w="519" w:type="pct"/>
            <w:tcBorders>
              <w:bottom w:val="nil"/>
            </w:tcBorders>
            <w:shd w:val="clear" w:color="auto" w:fill="D0EAFF" w:themeFill="accent2" w:themeFillTint="1A"/>
            <w:noWrap/>
          </w:tcPr>
          <w:p w14:paraId="56A6067F" w14:textId="1389901D" w:rsidR="009055DA" w:rsidRPr="0012327D" w:rsidRDefault="009055DA" w:rsidP="009055DA">
            <w:pPr>
              <w:pStyle w:val="TableTextRight"/>
              <w:rPr>
                <w:color w:val="auto"/>
              </w:rPr>
            </w:pPr>
            <w:r w:rsidRPr="007848BA">
              <w:t>572</w:t>
            </w:r>
          </w:p>
        </w:tc>
        <w:tc>
          <w:tcPr>
            <w:tcW w:w="424" w:type="pct"/>
            <w:tcBorders>
              <w:bottom w:val="nil"/>
            </w:tcBorders>
            <w:shd w:val="clear" w:color="auto" w:fill="D0EAFF" w:themeFill="accent2" w:themeFillTint="1A"/>
            <w:noWrap/>
          </w:tcPr>
          <w:p w14:paraId="3A542781" w14:textId="4DC62E5C" w:rsidR="009055DA" w:rsidRPr="0012327D" w:rsidRDefault="009055DA" w:rsidP="009055DA">
            <w:pPr>
              <w:pStyle w:val="TableTextRight"/>
              <w:rPr>
                <w:color w:val="auto"/>
              </w:rPr>
            </w:pPr>
            <w:r w:rsidRPr="007848BA">
              <w:t>345</w:t>
            </w:r>
          </w:p>
        </w:tc>
        <w:tc>
          <w:tcPr>
            <w:tcW w:w="559" w:type="pct"/>
            <w:tcBorders>
              <w:bottom w:val="nil"/>
            </w:tcBorders>
            <w:shd w:val="clear" w:color="auto" w:fill="D0EAFF" w:themeFill="accent2" w:themeFillTint="1A"/>
            <w:noWrap/>
          </w:tcPr>
          <w:p w14:paraId="497C52E2" w14:textId="25493C2A" w:rsidR="009055DA" w:rsidRPr="0012327D" w:rsidRDefault="009055DA" w:rsidP="009055DA">
            <w:pPr>
              <w:pStyle w:val="TableTextRight"/>
              <w:ind w:right="227"/>
              <w:rPr>
                <w:color w:val="auto"/>
              </w:rPr>
            </w:pPr>
            <w:r w:rsidRPr="00046D66">
              <w:t>60.3</w:t>
            </w:r>
          </w:p>
        </w:tc>
      </w:tr>
      <w:tr w:rsidR="009055DA" w:rsidRPr="00A14215" w14:paraId="637D5F06" w14:textId="77777777" w:rsidTr="005B6715">
        <w:tc>
          <w:tcPr>
            <w:tcW w:w="1067" w:type="pct"/>
            <w:tcBorders>
              <w:bottom w:val="nil"/>
            </w:tcBorders>
            <w:shd w:val="clear" w:color="auto" w:fill="D0EAFF" w:themeFill="accent2" w:themeFillTint="1A"/>
            <w:noWrap/>
          </w:tcPr>
          <w:p w14:paraId="14F53B28" w14:textId="6141DAF4" w:rsidR="009055DA" w:rsidRPr="00A14215" w:rsidRDefault="009055DA" w:rsidP="009055DA">
            <w:pPr>
              <w:pStyle w:val="TableText"/>
            </w:pPr>
            <w:r w:rsidRPr="007848BA">
              <w:t>Lachlan</w:t>
            </w:r>
            <w:r w:rsidR="004847D5">
              <w:rPr>
                <w:rFonts w:cs="Calibri"/>
              </w:rPr>
              <w:t>†</w:t>
            </w:r>
          </w:p>
        </w:tc>
        <w:tc>
          <w:tcPr>
            <w:tcW w:w="1897" w:type="pct"/>
            <w:tcBorders>
              <w:bottom w:val="nil"/>
            </w:tcBorders>
            <w:shd w:val="clear" w:color="auto" w:fill="D0EAFF" w:themeFill="accent2" w:themeFillTint="1A"/>
            <w:noWrap/>
          </w:tcPr>
          <w:p w14:paraId="1EEB19AB" w14:textId="625762BB" w:rsidR="009055DA" w:rsidRPr="00A14215" w:rsidRDefault="009055DA" w:rsidP="009055DA">
            <w:pPr>
              <w:pStyle w:val="TableText"/>
            </w:pPr>
            <w:r w:rsidRPr="007848BA">
              <w:t>Pt2.2.2: Temporary sedge/grass/forb marsh</w:t>
            </w:r>
          </w:p>
        </w:tc>
        <w:tc>
          <w:tcPr>
            <w:tcW w:w="534" w:type="pct"/>
            <w:tcBorders>
              <w:bottom w:val="nil"/>
            </w:tcBorders>
            <w:shd w:val="clear" w:color="auto" w:fill="D0EAFF" w:themeFill="accent2" w:themeFillTint="1A"/>
            <w:noWrap/>
          </w:tcPr>
          <w:p w14:paraId="3C446813" w14:textId="6646823B" w:rsidR="009055DA" w:rsidRPr="0012327D" w:rsidRDefault="009055DA" w:rsidP="009055DA">
            <w:pPr>
              <w:pStyle w:val="TableTextRight"/>
              <w:rPr>
                <w:color w:val="auto"/>
              </w:rPr>
            </w:pPr>
            <w:r w:rsidRPr="007848BA">
              <w:t>43,855</w:t>
            </w:r>
          </w:p>
        </w:tc>
        <w:tc>
          <w:tcPr>
            <w:tcW w:w="519" w:type="pct"/>
            <w:tcBorders>
              <w:bottom w:val="nil"/>
            </w:tcBorders>
            <w:shd w:val="clear" w:color="auto" w:fill="D0EAFF" w:themeFill="accent2" w:themeFillTint="1A"/>
            <w:noWrap/>
          </w:tcPr>
          <w:p w14:paraId="27596829" w14:textId="0840784E" w:rsidR="009055DA" w:rsidRPr="0012327D" w:rsidRDefault="009055DA" w:rsidP="009055DA">
            <w:pPr>
              <w:pStyle w:val="TableTextRight"/>
              <w:rPr>
                <w:color w:val="auto"/>
              </w:rPr>
            </w:pPr>
            <w:r w:rsidRPr="007848BA">
              <w:t>10,769</w:t>
            </w:r>
          </w:p>
        </w:tc>
        <w:tc>
          <w:tcPr>
            <w:tcW w:w="424" w:type="pct"/>
            <w:tcBorders>
              <w:bottom w:val="nil"/>
            </w:tcBorders>
            <w:shd w:val="clear" w:color="auto" w:fill="D0EAFF" w:themeFill="accent2" w:themeFillTint="1A"/>
            <w:noWrap/>
          </w:tcPr>
          <w:p w14:paraId="2BFDBCC5" w14:textId="2EAAD852" w:rsidR="009055DA" w:rsidRPr="0012327D" w:rsidRDefault="009055DA" w:rsidP="009055DA">
            <w:pPr>
              <w:pStyle w:val="TableTextRight"/>
              <w:rPr>
                <w:color w:val="auto"/>
              </w:rPr>
            </w:pPr>
            <w:r w:rsidRPr="007848BA">
              <w:t>122</w:t>
            </w:r>
          </w:p>
        </w:tc>
        <w:tc>
          <w:tcPr>
            <w:tcW w:w="559" w:type="pct"/>
            <w:tcBorders>
              <w:bottom w:val="nil"/>
            </w:tcBorders>
            <w:shd w:val="clear" w:color="auto" w:fill="D0EAFF" w:themeFill="accent2" w:themeFillTint="1A"/>
            <w:noWrap/>
          </w:tcPr>
          <w:p w14:paraId="403F9D2B" w14:textId="5F333898" w:rsidR="009055DA" w:rsidRPr="0012327D" w:rsidRDefault="009055DA" w:rsidP="009055DA">
            <w:pPr>
              <w:pStyle w:val="TableTextRight"/>
              <w:ind w:right="227"/>
              <w:rPr>
                <w:color w:val="auto"/>
              </w:rPr>
            </w:pPr>
            <w:r w:rsidRPr="00046D66">
              <w:t>1.1</w:t>
            </w:r>
          </w:p>
        </w:tc>
      </w:tr>
      <w:tr w:rsidR="009055DA" w:rsidRPr="00A14215" w14:paraId="4771EFF4"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single" w:sz="4" w:space="0" w:color="FFFFFF" w:themeColor="background1"/>
            </w:tcBorders>
            <w:shd w:val="clear" w:color="auto" w:fill="D0EAFF" w:themeFill="accent2" w:themeFillTint="1A"/>
            <w:noWrap/>
            <w:hideMark/>
          </w:tcPr>
          <w:p w14:paraId="343AB9BF" w14:textId="7107E363" w:rsidR="009055DA" w:rsidRPr="00A14215" w:rsidRDefault="009055DA" w:rsidP="009055DA">
            <w:pPr>
              <w:pStyle w:val="TableText"/>
            </w:pPr>
            <w:r w:rsidRPr="007848BA">
              <w:t>Lachlan</w:t>
            </w:r>
            <w:r w:rsidR="004847D5">
              <w:rPr>
                <w:rFonts w:cs="Calibri"/>
              </w:rPr>
              <w:t>†</w:t>
            </w:r>
          </w:p>
        </w:tc>
        <w:tc>
          <w:tcPr>
            <w:tcW w:w="1897" w:type="pct"/>
            <w:tcBorders>
              <w:bottom w:val="single" w:sz="4" w:space="0" w:color="FFFFFF" w:themeColor="background1"/>
            </w:tcBorders>
            <w:shd w:val="clear" w:color="auto" w:fill="D0EAFF" w:themeFill="accent2" w:themeFillTint="1A"/>
            <w:noWrap/>
            <w:hideMark/>
          </w:tcPr>
          <w:p w14:paraId="4BF4AED3" w14:textId="4D956BC6" w:rsidR="009055DA" w:rsidRPr="00A14215" w:rsidRDefault="009055DA" w:rsidP="009055DA">
            <w:pPr>
              <w:pStyle w:val="TableText"/>
            </w:pPr>
            <w:r w:rsidRPr="007848BA">
              <w:t>Lp1.1: Permanent lake</w:t>
            </w:r>
          </w:p>
        </w:tc>
        <w:tc>
          <w:tcPr>
            <w:tcW w:w="534" w:type="pct"/>
            <w:tcBorders>
              <w:bottom w:val="single" w:sz="4" w:space="0" w:color="FFFFFF" w:themeColor="background1"/>
            </w:tcBorders>
            <w:shd w:val="clear" w:color="auto" w:fill="D0EAFF" w:themeFill="accent2" w:themeFillTint="1A"/>
            <w:noWrap/>
            <w:hideMark/>
          </w:tcPr>
          <w:p w14:paraId="04E3B7B6" w14:textId="5831F0AB" w:rsidR="009055DA" w:rsidRPr="0012327D" w:rsidRDefault="009055DA" w:rsidP="009055DA">
            <w:pPr>
              <w:pStyle w:val="TableTextRight"/>
              <w:rPr>
                <w:color w:val="auto"/>
              </w:rPr>
            </w:pPr>
            <w:r w:rsidRPr="007848BA">
              <w:t>7,385</w:t>
            </w:r>
          </w:p>
        </w:tc>
        <w:tc>
          <w:tcPr>
            <w:tcW w:w="519" w:type="pct"/>
            <w:tcBorders>
              <w:bottom w:val="single" w:sz="4" w:space="0" w:color="FFFFFF" w:themeColor="background1"/>
            </w:tcBorders>
            <w:shd w:val="clear" w:color="auto" w:fill="D0EAFF" w:themeFill="accent2" w:themeFillTint="1A"/>
            <w:noWrap/>
            <w:hideMark/>
          </w:tcPr>
          <w:p w14:paraId="2F0B798A" w14:textId="5E66F2EE" w:rsidR="009055DA" w:rsidRPr="0012327D" w:rsidRDefault="009055DA" w:rsidP="009055DA">
            <w:pPr>
              <w:pStyle w:val="TableTextRight"/>
              <w:rPr>
                <w:color w:val="auto"/>
              </w:rPr>
            </w:pPr>
            <w:r w:rsidRPr="007848BA">
              <w:t>6,232</w:t>
            </w:r>
          </w:p>
        </w:tc>
        <w:tc>
          <w:tcPr>
            <w:tcW w:w="424" w:type="pct"/>
            <w:tcBorders>
              <w:bottom w:val="single" w:sz="4" w:space="0" w:color="FFFFFF" w:themeColor="background1"/>
            </w:tcBorders>
            <w:shd w:val="clear" w:color="auto" w:fill="D0EAFF" w:themeFill="accent2" w:themeFillTint="1A"/>
            <w:noWrap/>
          </w:tcPr>
          <w:p w14:paraId="6642745A" w14:textId="5F9CF150" w:rsidR="009055DA" w:rsidRPr="0012327D" w:rsidRDefault="009055DA" w:rsidP="009055DA">
            <w:pPr>
              <w:pStyle w:val="TableTextRight"/>
              <w:rPr>
                <w:color w:val="auto"/>
              </w:rPr>
            </w:pPr>
            <w:r w:rsidRPr="007848BA">
              <w:t>2</w:t>
            </w:r>
          </w:p>
        </w:tc>
        <w:tc>
          <w:tcPr>
            <w:tcW w:w="559" w:type="pct"/>
            <w:tcBorders>
              <w:bottom w:val="single" w:sz="4" w:space="0" w:color="FFFFFF" w:themeColor="background1"/>
            </w:tcBorders>
            <w:shd w:val="clear" w:color="auto" w:fill="D0EAFF" w:themeFill="accent2" w:themeFillTint="1A"/>
            <w:noWrap/>
          </w:tcPr>
          <w:p w14:paraId="1E769D01" w14:textId="1D6EECD5" w:rsidR="009055DA" w:rsidRPr="0012327D" w:rsidRDefault="009055DA" w:rsidP="009055DA">
            <w:pPr>
              <w:pStyle w:val="TableTextRight"/>
              <w:ind w:right="227"/>
              <w:rPr>
                <w:color w:val="auto"/>
              </w:rPr>
            </w:pPr>
            <w:r w:rsidRPr="00046D66">
              <w:t>&lt;0.1</w:t>
            </w:r>
          </w:p>
        </w:tc>
      </w:tr>
      <w:tr w:rsidR="009055DA" w:rsidRPr="00A14215" w14:paraId="073723CD" w14:textId="77777777" w:rsidTr="005B6715">
        <w:tc>
          <w:tcPr>
            <w:tcW w:w="1067" w:type="pct"/>
            <w:tcBorders>
              <w:top w:val="single" w:sz="4" w:space="0" w:color="FFFFFF" w:themeColor="background1"/>
            </w:tcBorders>
            <w:noWrap/>
            <w:hideMark/>
          </w:tcPr>
          <w:p w14:paraId="790F2D24" w14:textId="6E4FF4E6" w:rsidR="009055DA" w:rsidRPr="00A14215" w:rsidRDefault="009055DA" w:rsidP="009055DA">
            <w:pPr>
              <w:pStyle w:val="TableText"/>
            </w:pPr>
            <w:r w:rsidRPr="007848BA">
              <w:t>Lachlan</w:t>
            </w:r>
          </w:p>
        </w:tc>
        <w:tc>
          <w:tcPr>
            <w:tcW w:w="1897" w:type="pct"/>
            <w:tcBorders>
              <w:top w:val="single" w:sz="4" w:space="0" w:color="FFFFFF" w:themeColor="background1"/>
            </w:tcBorders>
            <w:noWrap/>
            <w:hideMark/>
          </w:tcPr>
          <w:p w14:paraId="5643C58C" w14:textId="337BDB93" w:rsidR="009055DA" w:rsidRPr="00A14215" w:rsidRDefault="009055DA" w:rsidP="009055DA">
            <w:pPr>
              <w:pStyle w:val="TableText"/>
            </w:pPr>
            <w:r w:rsidRPr="007848BA">
              <w:t>Pt3.1.2: Clay pan</w:t>
            </w:r>
          </w:p>
        </w:tc>
        <w:tc>
          <w:tcPr>
            <w:tcW w:w="534" w:type="pct"/>
            <w:tcBorders>
              <w:top w:val="single" w:sz="4" w:space="0" w:color="FFFFFF" w:themeColor="background1"/>
            </w:tcBorders>
            <w:noWrap/>
            <w:hideMark/>
          </w:tcPr>
          <w:p w14:paraId="00FE754A" w14:textId="64470104" w:rsidR="009055DA" w:rsidRPr="0012327D" w:rsidRDefault="009055DA" w:rsidP="009055DA">
            <w:pPr>
              <w:pStyle w:val="TableTextRight"/>
              <w:rPr>
                <w:color w:val="auto"/>
              </w:rPr>
            </w:pPr>
            <w:r w:rsidRPr="007848BA">
              <w:t>14,941</w:t>
            </w:r>
          </w:p>
        </w:tc>
        <w:tc>
          <w:tcPr>
            <w:tcW w:w="519" w:type="pct"/>
            <w:tcBorders>
              <w:top w:val="single" w:sz="4" w:space="0" w:color="FFFFFF" w:themeColor="background1"/>
            </w:tcBorders>
            <w:noWrap/>
            <w:hideMark/>
          </w:tcPr>
          <w:p w14:paraId="3CE63ACD" w14:textId="562A6C2A" w:rsidR="009055DA" w:rsidRPr="0012327D" w:rsidRDefault="009055DA" w:rsidP="009055DA">
            <w:pPr>
              <w:pStyle w:val="TableTextRight"/>
              <w:rPr>
                <w:color w:val="auto"/>
              </w:rPr>
            </w:pPr>
            <w:r w:rsidRPr="007848BA">
              <w:t>10,984</w:t>
            </w:r>
          </w:p>
        </w:tc>
        <w:tc>
          <w:tcPr>
            <w:tcW w:w="424" w:type="pct"/>
            <w:tcBorders>
              <w:top w:val="single" w:sz="4" w:space="0" w:color="FFFFFF" w:themeColor="background1"/>
            </w:tcBorders>
            <w:noWrap/>
          </w:tcPr>
          <w:p w14:paraId="676A96AC" w14:textId="57EC5277" w:rsidR="009055DA" w:rsidRPr="0012327D" w:rsidRDefault="009055DA" w:rsidP="009055DA">
            <w:pPr>
              <w:pStyle w:val="TableTextRight"/>
              <w:rPr>
                <w:color w:val="auto"/>
              </w:rPr>
            </w:pPr>
            <w:r w:rsidRPr="007848BA">
              <w:t>0</w:t>
            </w:r>
          </w:p>
        </w:tc>
        <w:tc>
          <w:tcPr>
            <w:tcW w:w="559" w:type="pct"/>
            <w:tcBorders>
              <w:top w:val="single" w:sz="4" w:space="0" w:color="FFFFFF" w:themeColor="background1"/>
            </w:tcBorders>
            <w:noWrap/>
          </w:tcPr>
          <w:p w14:paraId="7F2345BB" w14:textId="30779AB8" w:rsidR="009055DA" w:rsidRPr="0012327D" w:rsidRDefault="009055DA" w:rsidP="009055DA">
            <w:pPr>
              <w:pStyle w:val="TableTextRight"/>
              <w:ind w:right="227"/>
              <w:rPr>
                <w:color w:val="auto"/>
              </w:rPr>
            </w:pPr>
            <w:r w:rsidRPr="00046D66">
              <w:t>0</w:t>
            </w:r>
          </w:p>
        </w:tc>
      </w:tr>
      <w:tr w:rsidR="009055DA" w:rsidRPr="00A14215" w14:paraId="2B72084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9653587" w14:textId="377F5A69" w:rsidR="009055DA" w:rsidRPr="00A14215" w:rsidRDefault="009055DA" w:rsidP="009055DA">
            <w:pPr>
              <w:pStyle w:val="TableText"/>
            </w:pPr>
            <w:r w:rsidRPr="007848BA">
              <w:lastRenderedPageBreak/>
              <w:t>Lachlan</w:t>
            </w:r>
          </w:p>
        </w:tc>
        <w:tc>
          <w:tcPr>
            <w:tcW w:w="1897" w:type="pct"/>
            <w:noWrap/>
            <w:hideMark/>
          </w:tcPr>
          <w:p w14:paraId="6AC375E0" w14:textId="6E2E623B" w:rsidR="009055DA" w:rsidRPr="00A14215" w:rsidRDefault="009055DA" w:rsidP="009055DA">
            <w:pPr>
              <w:pStyle w:val="TableText"/>
            </w:pPr>
            <w:r w:rsidRPr="007848BA">
              <w:t>Pt2.3.2: Freshwater meadow</w:t>
            </w:r>
          </w:p>
        </w:tc>
        <w:tc>
          <w:tcPr>
            <w:tcW w:w="534" w:type="pct"/>
            <w:noWrap/>
            <w:hideMark/>
          </w:tcPr>
          <w:p w14:paraId="678DF98D" w14:textId="0A651E59" w:rsidR="009055DA" w:rsidRPr="0012327D" w:rsidRDefault="009055DA" w:rsidP="009055DA">
            <w:pPr>
              <w:pStyle w:val="TableTextRight"/>
              <w:rPr>
                <w:color w:val="auto"/>
              </w:rPr>
            </w:pPr>
            <w:r w:rsidRPr="007848BA">
              <w:t>13,398</w:t>
            </w:r>
          </w:p>
        </w:tc>
        <w:tc>
          <w:tcPr>
            <w:tcW w:w="519" w:type="pct"/>
            <w:noWrap/>
            <w:hideMark/>
          </w:tcPr>
          <w:p w14:paraId="4CAB74A2" w14:textId="044DC0B1" w:rsidR="009055DA" w:rsidRPr="0012327D" w:rsidRDefault="009055DA" w:rsidP="009055DA">
            <w:pPr>
              <w:pStyle w:val="TableTextRight"/>
              <w:rPr>
                <w:color w:val="auto"/>
              </w:rPr>
            </w:pPr>
            <w:r w:rsidRPr="007848BA">
              <w:t>6,423</w:t>
            </w:r>
          </w:p>
        </w:tc>
        <w:tc>
          <w:tcPr>
            <w:tcW w:w="424" w:type="pct"/>
            <w:noWrap/>
          </w:tcPr>
          <w:p w14:paraId="68A63F98" w14:textId="54BFE10A" w:rsidR="009055DA" w:rsidRPr="0012327D" w:rsidRDefault="009055DA" w:rsidP="009055DA">
            <w:pPr>
              <w:pStyle w:val="TableTextRight"/>
              <w:rPr>
                <w:color w:val="auto"/>
              </w:rPr>
            </w:pPr>
            <w:r w:rsidRPr="007848BA">
              <w:t>0</w:t>
            </w:r>
          </w:p>
        </w:tc>
        <w:tc>
          <w:tcPr>
            <w:tcW w:w="559" w:type="pct"/>
            <w:noWrap/>
          </w:tcPr>
          <w:p w14:paraId="4CE294C4" w14:textId="39475372" w:rsidR="009055DA" w:rsidRPr="0012327D" w:rsidRDefault="009055DA" w:rsidP="009055DA">
            <w:pPr>
              <w:pStyle w:val="TableTextRight"/>
              <w:ind w:right="227"/>
              <w:rPr>
                <w:color w:val="auto"/>
              </w:rPr>
            </w:pPr>
            <w:r w:rsidRPr="00046D66">
              <w:t>0</w:t>
            </w:r>
          </w:p>
        </w:tc>
      </w:tr>
      <w:tr w:rsidR="009055DA" w:rsidRPr="00A14215" w14:paraId="5B0FA6C6" w14:textId="77777777" w:rsidTr="005B6715">
        <w:tc>
          <w:tcPr>
            <w:tcW w:w="1067" w:type="pct"/>
            <w:noWrap/>
            <w:hideMark/>
          </w:tcPr>
          <w:p w14:paraId="50B48D45" w14:textId="44DAAFED" w:rsidR="009055DA" w:rsidRPr="00A14215" w:rsidRDefault="009055DA" w:rsidP="009055DA">
            <w:pPr>
              <w:pStyle w:val="TableText"/>
            </w:pPr>
            <w:r w:rsidRPr="007848BA">
              <w:t>Lachlan</w:t>
            </w:r>
          </w:p>
        </w:tc>
        <w:tc>
          <w:tcPr>
            <w:tcW w:w="1897" w:type="pct"/>
            <w:noWrap/>
            <w:hideMark/>
          </w:tcPr>
          <w:p w14:paraId="399C651C" w14:textId="3EB60A81" w:rsidR="009055DA" w:rsidRPr="00A14215" w:rsidRDefault="009055DA" w:rsidP="009055DA">
            <w:pPr>
              <w:pStyle w:val="TableText"/>
            </w:pPr>
            <w:r w:rsidRPr="007848BA">
              <w:t>Pt1.2.2: Temporary black box swamp</w:t>
            </w:r>
          </w:p>
        </w:tc>
        <w:tc>
          <w:tcPr>
            <w:tcW w:w="534" w:type="pct"/>
            <w:noWrap/>
            <w:hideMark/>
          </w:tcPr>
          <w:p w14:paraId="3FDFC33B" w14:textId="555B36CB" w:rsidR="009055DA" w:rsidRPr="0012327D" w:rsidRDefault="009055DA" w:rsidP="009055DA">
            <w:pPr>
              <w:pStyle w:val="TableTextRight"/>
              <w:rPr>
                <w:color w:val="auto"/>
              </w:rPr>
            </w:pPr>
            <w:r w:rsidRPr="007848BA">
              <w:t>15,306</w:t>
            </w:r>
          </w:p>
        </w:tc>
        <w:tc>
          <w:tcPr>
            <w:tcW w:w="519" w:type="pct"/>
            <w:noWrap/>
            <w:hideMark/>
          </w:tcPr>
          <w:p w14:paraId="06518308" w14:textId="0E2145CF" w:rsidR="009055DA" w:rsidRPr="0012327D" w:rsidRDefault="009055DA" w:rsidP="009055DA">
            <w:pPr>
              <w:pStyle w:val="TableTextRight"/>
              <w:rPr>
                <w:color w:val="auto"/>
              </w:rPr>
            </w:pPr>
            <w:r w:rsidRPr="007848BA">
              <w:t>4,660</w:t>
            </w:r>
          </w:p>
        </w:tc>
        <w:tc>
          <w:tcPr>
            <w:tcW w:w="424" w:type="pct"/>
            <w:noWrap/>
          </w:tcPr>
          <w:p w14:paraId="001C8029" w14:textId="1DE0FB8F" w:rsidR="009055DA" w:rsidRPr="0012327D" w:rsidRDefault="009055DA" w:rsidP="009055DA">
            <w:pPr>
              <w:pStyle w:val="TableTextRight"/>
              <w:rPr>
                <w:color w:val="auto"/>
              </w:rPr>
            </w:pPr>
            <w:r w:rsidRPr="007848BA">
              <w:t>0</w:t>
            </w:r>
          </w:p>
        </w:tc>
        <w:tc>
          <w:tcPr>
            <w:tcW w:w="559" w:type="pct"/>
            <w:noWrap/>
          </w:tcPr>
          <w:p w14:paraId="606D457D" w14:textId="73A95970" w:rsidR="009055DA" w:rsidRPr="0012327D" w:rsidRDefault="009055DA" w:rsidP="009055DA">
            <w:pPr>
              <w:pStyle w:val="TableTextRight"/>
              <w:ind w:right="227"/>
              <w:rPr>
                <w:color w:val="auto"/>
              </w:rPr>
            </w:pPr>
            <w:r w:rsidRPr="00046D66">
              <w:t>0</w:t>
            </w:r>
          </w:p>
        </w:tc>
      </w:tr>
      <w:tr w:rsidR="009055DA" w:rsidRPr="00A14215" w14:paraId="58089705"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27DE468" w14:textId="38C97841" w:rsidR="009055DA" w:rsidRPr="00A14215" w:rsidRDefault="009055DA" w:rsidP="009055DA">
            <w:pPr>
              <w:pStyle w:val="TableText"/>
            </w:pPr>
            <w:r w:rsidRPr="007848BA">
              <w:t>Lachlan</w:t>
            </w:r>
          </w:p>
        </w:tc>
        <w:tc>
          <w:tcPr>
            <w:tcW w:w="1897" w:type="pct"/>
            <w:noWrap/>
            <w:hideMark/>
          </w:tcPr>
          <w:p w14:paraId="32B02187" w14:textId="2A16B4B5" w:rsidR="009055DA" w:rsidRPr="00A14215" w:rsidRDefault="009055DA" w:rsidP="009055DA">
            <w:pPr>
              <w:pStyle w:val="TableText"/>
            </w:pPr>
            <w:r w:rsidRPr="007848BA">
              <w:t>Pt1.7.2: Temporary lignum swamp</w:t>
            </w:r>
          </w:p>
        </w:tc>
        <w:tc>
          <w:tcPr>
            <w:tcW w:w="534" w:type="pct"/>
            <w:noWrap/>
            <w:hideMark/>
          </w:tcPr>
          <w:p w14:paraId="2A031748" w14:textId="020BA542" w:rsidR="009055DA" w:rsidRPr="0012327D" w:rsidRDefault="009055DA" w:rsidP="009055DA">
            <w:pPr>
              <w:pStyle w:val="TableTextRight"/>
              <w:rPr>
                <w:color w:val="auto"/>
              </w:rPr>
            </w:pPr>
            <w:r w:rsidRPr="007848BA">
              <w:t>22,242</w:t>
            </w:r>
          </w:p>
        </w:tc>
        <w:tc>
          <w:tcPr>
            <w:tcW w:w="519" w:type="pct"/>
            <w:noWrap/>
            <w:hideMark/>
          </w:tcPr>
          <w:p w14:paraId="53A0EA77" w14:textId="1A70AA4D" w:rsidR="009055DA" w:rsidRPr="0012327D" w:rsidRDefault="009055DA" w:rsidP="009055DA">
            <w:pPr>
              <w:pStyle w:val="TableTextRight"/>
              <w:rPr>
                <w:color w:val="auto"/>
              </w:rPr>
            </w:pPr>
            <w:r w:rsidRPr="007848BA">
              <w:t>3,148</w:t>
            </w:r>
          </w:p>
        </w:tc>
        <w:tc>
          <w:tcPr>
            <w:tcW w:w="424" w:type="pct"/>
            <w:noWrap/>
          </w:tcPr>
          <w:p w14:paraId="5F4FB1BE" w14:textId="5580E774" w:rsidR="009055DA" w:rsidRPr="0012327D" w:rsidRDefault="009055DA" w:rsidP="009055DA">
            <w:pPr>
              <w:pStyle w:val="TableTextRight"/>
              <w:rPr>
                <w:color w:val="auto"/>
              </w:rPr>
            </w:pPr>
            <w:r w:rsidRPr="007848BA">
              <w:t>0</w:t>
            </w:r>
          </w:p>
        </w:tc>
        <w:tc>
          <w:tcPr>
            <w:tcW w:w="559" w:type="pct"/>
            <w:noWrap/>
          </w:tcPr>
          <w:p w14:paraId="0F62B00D" w14:textId="1EDB0E46" w:rsidR="009055DA" w:rsidRPr="0012327D" w:rsidRDefault="009055DA" w:rsidP="009055DA">
            <w:pPr>
              <w:pStyle w:val="TableTextRight"/>
              <w:ind w:right="227"/>
              <w:rPr>
                <w:color w:val="auto"/>
              </w:rPr>
            </w:pPr>
            <w:r w:rsidRPr="00046D66">
              <w:t>0</w:t>
            </w:r>
          </w:p>
        </w:tc>
      </w:tr>
      <w:tr w:rsidR="009055DA" w:rsidRPr="00A14215" w14:paraId="372AAABF" w14:textId="77777777" w:rsidTr="005B6715">
        <w:tc>
          <w:tcPr>
            <w:tcW w:w="1067" w:type="pct"/>
            <w:noWrap/>
            <w:hideMark/>
          </w:tcPr>
          <w:p w14:paraId="5C9692C6" w14:textId="52251003" w:rsidR="009055DA" w:rsidRPr="00A14215" w:rsidRDefault="009055DA" w:rsidP="009055DA">
            <w:pPr>
              <w:pStyle w:val="TableText"/>
            </w:pPr>
            <w:r w:rsidRPr="007848BA">
              <w:t>Lachlan</w:t>
            </w:r>
          </w:p>
        </w:tc>
        <w:tc>
          <w:tcPr>
            <w:tcW w:w="1897" w:type="pct"/>
            <w:noWrap/>
            <w:hideMark/>
          </w:tcPr>
          <w:p w14:paraId="1789AEB8" w14:textId="377E025F" w:rsidR="009055DA" w:rsidRPr="00A14215" w:rsidRDefault="009055DA" w:rsidP="009055DA">
            <w:pPr>
              <w:pStyle w:val="TableText"/>
            </w:pPr>
            <w:r w:rsidRPr="007848BA">
              <w:t>Pp4.2: Permanent wetland</w:t>
            </w:r>
          </w:p>
        </w:tc>
        <w:tc>
          <w:tcPr>
            <w:tcW w:w="534" w:type="pct"/>
            <w:noWrap/>
            <w:hideMark/>
          </w:tcPr>
          <w:p w14:paraId="180074D4" w14:textId="0E76F733" w:rsidR="009055DA" w:rsidRPr="0012327D" w:rsidRDefault="009055DA" w:rsidP="009055DA">
            <w:pPr>
              <w:pStyle w:val="TableTextRight"/>
              <w:rPr>
                <w:color w:val="auto"/>
              </w:rPr>
            </w:pPr>
            <w:r w:rsidRPr="007848BA">
              <w:t>2,871</w:t>
            </w:r>
          </w:p>
        </w:tc>
        <w:tc>
          <w:tcPr>
            <w:tcW w:w="519" w:type="pct"/>
            <w:noWrap/>
            <w:hideMark/>
          </w:tcPr>
          <w:p w14:paraId="648EB464" w14:textId="72D0362A" w:rsidR="009055DA" w:rsidRPr="0012327D" w:rsidRDefault="009055DA" w:rsidP="009055DA">
            <w:pPr>
              <w:pStyle w:val="TableTextRight"/>
              <w:rPr>
                <w:color w:val="auto"/>
              </w:rPr>
            </w:pPr>
            <w:r w:rsidRPr="007848BA">
              <w:t>2,437</w:t>
            </w:r>
          </w:p>
        </w:tc>
        <w:tc>
          <w:tcPr>
            <w:tcW w:w="424" w:type="pct"/>
            <w:noWrap/>
          </w:tcPr>
          <w:p w14:paraId="51AB5631" w14:textId="75DA62C4" w:rsidR="009055DA" w:rsidRPr="0012327D" w:rsidRDefault="009055DA" w:rsidP="009055DA">
            <w:pPr>
              <w:pStyle w:val="TableTextRight"/>
              <w:rPr>
                <w:color w:val="auto"/>
              </w:rPr>
            </w:pPr>
            <w:r w:rsidRPr="007848BA">
              <w:t>0</w:t>
            </w:r>
          </w:p>
        </w:tc>
        <w:tc>
          <w:tcPr>
            <w:tcW w:w="559" w:type="pct"/>
            <w:noWrap/>
          </w:tcPr>
          <w:p w14:paraId="351664ED" w14:textId="4AE48EDF" w:rsidR="009055DA" w:rsidRPr="0012327D" w:rsidRDefault="009055DA" w:rsidP="009055DA">
            <w:pPr>
              <w:pStyle w:val="TableTextRight"/>
              <w:ind w:right="227"/>
              <w:rPr>
                <w:color w:val="auto"/>
              </w:rPr>
            </w:pPr>
            <w:r w:rsidRPr="00046D66">
              <w:t>0</w:t>
            </w:r>
          </w:p>
        </w:tc>
      </w:tr>
      <w:tr w:rsidR="009055DA" w:rsidRPr="00A14215" w14:paraId="5619D4F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AE52245" w14:textId="09775690" w:rsidR="009055DA" w:rsidRPr="00A14215" w:rsidRDefault="009055DA" w:rsidP="009055DA">
            <w:pPr>
              <w:pStyle w:val="TableText"/>
            </w:pPr>
            <w:r w:rsidRPr="007848BA">
              <w:t>Lachlan</w:t>
            </w:r>
          </w:p>
        </w:tc>
        <w:tc>
          <w:tcPr>
            <w:tcW w:w="1897" w:type="pct"/>
            <w:noWrap/>
            <w:hideMark/>
          </w:tcPr>
          <w:p w14:paraId="4360BCCF" w14:textId="3EBE5A8C" w:rsidR="009055DA" w:rsidRPr="00A14215" w:rsidRDefault="009055DA" w:rsidP="009055DA">
            <w:pPr>
              <w:pStyle w:val="TableText"/>
            </w:pPr>
            <w:r w:rsidRPr="007848BA">
              <w:t>Pt1.8.2: Temporary shrub swamp</w:t>
            </w:r>
          </w:p>
        </w:tc>
        <w:tc>
          <w:tcPr>
            <w:tcW w:w="534" w:type="pct"/>
            <w:noWrap/>
            <w:hideMark/>
          </w:tcPr>
          <w:p w14:paraId="713821E5" w14:textId="6FD2DB8C" w:rsidR="009055DA" w:rsidRPr="0012327D" w:rsidRDefault="009055DA" w:rsidP="009055DA">
            <w:pPr>
              <w:pStyle w:val="TableTextRight"/>
              <w:rPr>
                <w:color w:val="auto"/>
              </w:rPr>
            </w:pPr>
            <w:r w:rsidRPr="007848BA">
              <w:t>16,488</w:t>
            </w:r>
          </w:p>
        </w:tc>
        <w:tc>
          <w:tcPr>
            <w:tcW w:w="519" w:type="pct"/>
            <w:noWrap/>
            <w:hideMark/>
          </w:tcPr>
          <w:p w14:paraId="11794016" w14:textId="5D84C964" w:rsidR="009055DA" w:rsidRPr="0012327D" w:rsidRDefault="009055DA" w:rsidP="009055DA">
            <w:pPr>
              <w:pStyle w:val="TableTextRight"/>
              <w:rPr>
                <w:color w:val="auto"/>
              </w:rPr>
            </w:pPr>
            <w:r w:rsidRPr="007848BA">
              <w:t>1,843</w:t>
            </w:r>
          </w:p>
        </w:tc>
        <w:tc>
          <w:tcPr>
            <w:tcW w:w="424" w:type="pct"/>
            <w:noWrap/>
          </w:tcPr>
          <w:p w14:paraId="739C4310" w14:textId="03C2E4FA" w:rsidR="009055DA" w:rsidRPr="0012327D" w:rsidRDefault="009055DA" w:rsidP="009055DA">
            <w:pPr>
              <w:pStyle w:val="TableTextRight"/>
              <w:rPr>
                <w:color w:val="auto"/>
              </w:rPr>
            </w:pPr>
            <w:r w:rsidRPr="007848BA">
              <w:t>0</w:t>
            </w:r>
          </w:p>
        </w:tc>
        <w:tc>
          <w:tcPr>
            <w:tcW w:w="559" w:type="pct"/>
            <w:noWrap/>
          </w:tcPr>
          <w:p w14:paraId="4CC5AA0F" w14:textId="581DEF2E" w:rsidR="009055DA" w:rsidRPr="0012327D" w:rsidRDefault="009055DA" w:rsidP="009055DA">
            <w:pPr>
              <w:pStyle w:val="TableTextRight"/>
              <w:ind w:right="227"/>
              <w:rPr>
                <w:color w:val="auto"/>
              </w:rPr>
            </w:pPr>
            <w:r w:rsidRPr="00046D66">
              <w:t>0</w:t>
            </w:r>
          </w:p>
        </w:tc>
      </w:tr>
      <w:tr w:rsidR="009055DA" w:rsidRPr="008645A6" w14:paraId="429642F0" w14:textId="77777777" w:rsidTr="005B6715">
        <w:tc>
          <w:tcPr>
            <w:tcW w:w="1067" w:type="pct"/>
            <w:noWrap/>
            <w:hideMark/>
          </w:tcPr>
          <w:p w14:paraId="380D026B" w14:textId="770F5B2C" w:rsidR="009055DA" w:rsidRPr="008645A6" w:rsidRDefault="009055DA" w:rsidP="009055DA">
            <w:pPr>
              <w:pStyle w:val="TableText"/>
            </w:pPr>
            <w:r w:rsidRPr="007848BA">
              <w:t>Lachlan</w:t>
            </w:r>
          </w:p>
        </w:tc>
        <w:tc>
          <w:tcPr>
            <w:tcW w:w="1897" w:type="pct"/>
            <w:noWrap/>
            <w:hideMark/>
          </w:tcPr>
          <w:p w14:paraId="66229D28" w14:textId="11390004" w:rsidR="009055DA" w:rsidRPr="008645A6" w:rsidRDefault="009055DA" w:rsidP="009055DA">
            <w:pPr>
              <w:pStyle w:val="TableText"/>
            </w:pPr>
            <w:r w:rsidRPr="007848BA">
              <w:t>Pt1.1.2: Temporary river red gum swamp</w:t>
            </w:r>
          </w:p>
        </w:tc>
        <w:tc>
          <w:tcPr>
            <w:tcW w:w="534" w:type="pct"/>
            <w:noWrap/>
            <w:hideMark/>
          </w:tcPr>
          <w:p w14:paraId="58F40303" w14:textId="04A925A5" w:rsidR="009055DA" w:rsidRPr="008645A6" w:rsidRDefault="009055DA" w:rsidP="009055DA">
            <w:pPr>
              <w:pStyle w:val="TableTextRight"/>
            </w:pPr>
            <w:r w:rsidRPr="007848BA">
              <w:t>2,207</w:t>
            </w:r>
          </w:p>
        </w:tc>
        <w:tc>
          <w:tcPr>
            <w:tcW w:w="519" w:type="pct"/>
            <w:noWrap/>
            <w:hideMark/>
          </w:tcPr>
          <w:p w14:paraId="2424711E" w14:textId="27DD793F" w:rsidR="009055DA" w:rsidRPr="008645A6" w:rsidRDefault="009055DA" w:rsidP="009055DA">
            <w:pPr>
              <w:pStyle w:val="TableTextRight"/>
            </w:pPr>
            <w:r w:rsidRPr="007848BA">
              <w:t>1,636</w:t>
            </w:r>
          </w:p>
        </w:tc>
        <w:tc>
          <w:tcPr>
            <w:tcW w:w="424" w:type="pct"/>
            <w:noWrap/>
            <w:hideMark/>
          </w:tcPr>
          <w:p w14:paraId="25145C60" w14:textId="549F54F6" w:rsidR="009055DA" w:rsidRPr="008645A6" w:rsidRDefault="009055DA" w:rsidP="009055DA">
            <w:pPr>
              <w:pStyle w:val="TableTextRight"/>
            </w:pPr>
            <w:r w:rsidRPr="007848BA">
              <w:t>0</w:t>
            </w:r>
          </w:p>
        </w:tc>
        <w:tc>
          <w:tcPr>
            <w:tcW w:w="559" w:type="pct"/>
            <w:noWrap/>
            <w:hideMark/>
          </w:tcPr>
          <w:p w14:paraId="19288580" w14:textId="7D4F9388" w:rsidR="009055DA" w:rsidRPr="008645A6" w:rsidRDefault="009055DA" w:rsidP="009055DA">
            <w:pPr>
              <w:pStyle w:val="TableTextRight"/>
              <w:ind w:right="227"/>
            </w:pPr>
            <w:r w:rsidRPr="00046D66">
              <w:t>0</w:t>
            </w:r>
          </w:p>
        </w:tc>
      </w:tr>
      <w:tr w:rsidR="009055DA" w:rsidRPr="008645A6" w14:paraId="2508628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992B6F3" w14:textId="7E78BD12" w:rsidR="009055DA" w:rsidRPr="008645A6" w:rsidRDefault="009055DA" w:rsidP="009055DA">
            <w:pPr>
              <w:pStyle w:val="TableText"/>
            </w:pPr>
            <w:r w:rsidRPr="007848BA">
              <w:t>Lachlan</w:t>
            </w:r>
          </w:p>
        </w:tc>
        <w:tc>
          <w:tcPr>
            <w:tcW w:w="1897" w:type="pct"/>
            <w:noWrap/>
            <w:hideMark/>
          </w:tcPr>
          <w:p w14:paraId="2C813FE0" w14:textId="361D2B1A" w:rsidR="009055DA" w:rsidRPr="008645A6" w:rsidRDefault="009055DA" w:rsidP="009055DA">
            <w:pPr>
              <w:pStyle w:val="TableText"/>
            </w:pPr>
            <w:r w:rsidRPr="007848BA">
              <w:t>Pt4.2: Temporary wetland</w:t>
            </w:r>
          </w:p>
        </w:tc>
        <w:tc>
          <w:tcPr>
            <w:tcW w:w="534" w:type="pct"/>
            <w:noWrap/>
            <w:hideMark/>
          </w:tcPr>
          <w:p w14:paraId="757C45AB" w14:textId="04AEC4E8" w:rsidR="009055DA" w:rsidRPr="008645A6" w:rsidRDefault="009055DA" w:rsidP="009055DA">
            <w:pPr>
              <w:pStyle w:val="TableTextRight"/>
            </w:pPr>
            <w:r w:rsidRPr="007848BA">
              <w:t>348</w:t>
            </w:r>
          </w:p>
        </w:tc>
        <w:tc>
          <w:tcPr>
            <w:tcW w:w="519" w:type="pct"/>
            <w:noWrap/>
            <w:hideMark/>
          </w:tcPr>
          <w:p w14:paraId="3B89B465" w14:textId="760C8E02" w:rsidR="009055DA" w:rsidRPr="008645A6" w:rsidRDefault="009055DA" w:rsidP="009055DA">
            <w:pPr>
              <w:pStyle w:val="TableTextRight"/>
            </w:pPr>
            <w:r w:rsidRPr="007848BA">
              <w:t>241</w:t>
            </w:r>
          </w:p>
        </w:tc>
        <w:tc>
          <w:tcPr>
            <w:tcW w:w="424" w:type="pct"/>
            <w:noWrap/>
            <w:hideMark/>
          </w:tcPr>
          <w:p w14:paraId="2CDA6986" w14:textId="4F0FD56E" w:rsidR="009055DA" w:rsidRPr="008645A6" w:rsidRDefault="009055DA" w:rsidP="009055DA">
            <w:pPr>
              <w:pStyle w:val="TableTextRight"/>
            </w:pPr>
            <w:r w:rsidRPr="007848BA">
              <w:t>0</w:t>
            </w:r>
          </w:p>
        </w:tc>
        <w:tc>
          <w:tcPr>
            <w:tcW w:w="559" w:type="pct"/>
            <w:noWrap/>
            <w:hideMark/>
          </w:tcPr>
          <w:p w14:paraId="520F038F" w14:textId="3B7DB0E7" w:rsidR="009055DA" w:rsidRPr="008645A6" w:rsidRDefault="009055DA" w:rsidP="009055DA">
            <w:pPr>
              <w:pStyle w:val="TableTextRight"/>
              <w:ind w:right="227"/>
            </w:pPr>
            <w:r w:rsidRPr="00046D66">
              <w:t>0</w:t>
            </w:r>
          </w:p>
        </w:tc>
      </w:tr>
      <w:tr w:rsidR="009055DA" w:rsidRPr="008645A6" w14:paraId="60F01021" w14:textId="77777777" w:rsidTr="005B6715">
        <w:tc>
          <w:tcPr>
            <w:tcW w:w="1067" w:type="pct"/>
            <w:noWrap/>
            <w:hideMark/>
          </w:tcPr>
          <w:p w14:paraId="4DB8F696" w14:textId="1E8F3C27" w:rsidR="009055DA" w:rsidRPr="008645A6" w:rsidRDefault="009055DA" w:rsidP="009055DA">
            <w:pPr>
              <w:pStyle w:val="TableText"/>
            </w:pPr>
            <w:r w:rsidRPr="007848BA">
              <w:t>Lachlan</w:t>
            </w:r>
          </w:p>
        </w:tc>
        <w:tc>
          <w:tcPr>
            <w:tcW w:w="1897" w:type="pct"/>
            <w:noWrap/>
            <w:hideMark/>
          </w:tcPr>
          <w:p w14:paraId="4BD8CA02" w14:textId="34A646C6" w:rsidR="009055DA" w:rsidRPr="008645A6" w:rsidRDefault="009055DA" w:rsidP="009055DA">
            <w:pPr>
              <w:pStyle w:val="TableText"/>
            </w:pPr>
            <w:r w:rsidRPr="007848BA">
              <w:t>Pp2.2.2: Permanent sedge/grass/forb marsh</w:t>
            </w:r>
          </w:p>
        </w:tc>
        <w:tc>
          <w:tcPr>
            <w:tcW w:w="534" w:type="pct"/>
            <w:noWrap/>
            <w:hideMark/>
          </w:tcPr>
          <w:p w14:paraId="56CA8FAF" w14:textId="17BE8A78" w:rsidR="009055DA" w:rsidRPr="008645A6" w:rsidRDefault="009055DA" w:rsidP="009055DA">
            <w:pPr>
              <w:pStyle w:val="TableTextRight"/>
            </w:pPr>
            <w:r w:rsidRPr="007848BA">
              <w:t>84</w:t>
            </w:r>
          </w:p>
        </w:tc>
        <w:tc>
          <w:tcPr>
            <w:tcW w:w="519" w:type="pct"/>
            <w:noWrap/>
            <w:hideMark/>
          </w:tcPr>
          <w:p w14:paraId="33F70810" w14:textId="4DD8C11A" w:rsidR="009055DA" w:rsidRPr="008645A6" w:rsidRDefault="009055DA" w:rsidP="009055DA">
            <w:pPr>
              <w:pStyle w:val="TableTextRight"/>
            </w:pPr>
            <w:r w:rsidRPr="007848BA">
              <w:t>75</w:t>
            </w:r>
          </w:p>
        </w:tc>
        <w:tc>
          <w:tcPr>
            <w:tcW w:w="424" w:type="pct"/>
            <w:noWrap/>
            <w:hideMark/>
          </w:tcPr>
          <w:p w14:paraId="26FD1F56" w14:textId="115BEC62" w:rsidR="009055DA" w:rsidRPr="008645A6" w:rsidRDefault="009055DA" w:rsidP="009055DA">
            <w:pPr>
              <w:pStyle w:val="TableTextRight"/>
            </w:pPr>
            <w:r w:rsidRPr="007848BA">
              <w:t>0</w:t>
            </w:r>
          </w:p>
        </w:tc>
        <w:tc>
          <w:tcPr>
            <w:tcW w:w="559" w:type="pct"/>
            <w:noWrap/>
            <w:hideMark/>
          </w:tcPr>
          <w:p w14:paraId="57A7F1B2" w14:textId="588BC552" w:rsidR="009055DA" w:rsidRPr="008645A6" w:rsidRDefault="009055DA" w:rsidP="009055DA">
            <w:pPr>
              <w:pStyle w:val="TableTextRight"/>
              <w:ind w:right="227"/>
            </w:pPr>
            <w:r w:rsidRPr="00046D66">
              <w:t>0</w:t>
            </w:r>
          </w:p>
        </w:tc>
      </w:tr>
      <w:tr w:rsidR="009055DA" w:rsidRPr="008645A6" w14:paraId="1B68105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4A7B35A" w14:textId="36872947" w:rsidR="009055DA" w:rsidRPr="008645A6" w:rsidRDefault="009055DA" w:rsidP="009055DA">
            <w:pPr>
              <w:pStyle w:val="TableText"/>
            </w:pPr>
            <w:r w:rsidRPr="007848BA">
              <w:t>Lachlan</w:t>
            </w:r>
          </w:p>
        </w:tc>
        <w:tc>
          <w:tcPr>
            <w:tcW w:w="1897" w:type="pct"/>
            <w:noWrap/>
            <w:hideMark/>
          </w:tcPr>
          <w:p w14:paraId="60987D14" w14:textId="1EDC3B52" w:rsidR="009055DA" w:rsidRPr="008645A6" w:rsidRDefault="009055DA" w:rsidP="009055DA">
            <w:pPr>
              <w:pStyle w:val="TableText"/>
            </w:pPr>
            <w:r w:rsidRPr="007848BA">
              <w:t>Pst2.2: Temporary salt marsh</w:t>
            </w:r>
          </w:p>
        </w:tc>
        <w:tc>
          <w:tcPr>
            <w:tcW w:w="534" w:type="pct"/>
            <w:noWrap/>
            <w:hideMark/>
          </w:tcPr>
          <w:p w14:paraId="55034BFF" w14:textId="01E72AB9" w:rsidR="009055DA" w:rsidRPr="008645A6" w:rsidRDefault="009055DA" w:rsidP="009055DA">
            <w:pPr>
              <w:pStyle w:val="TableTextRight"/>
            </w:pPr>
            <w:r w:rsidRPr="007848BA">
              <w:t>224</w:t>
            </w:r>
          </w:p>
        </w:tc>
        <w:tc>
          <w:tcPr>
            <w:tcW w:w="519" w:type="pct"/>
            <w:noWrap/>
            <w:hideMark/>
          </w:tcPr>
          <w:p w14:paraId="7A874668" w14:textId="756C2EBE" w:rsidR="009055DA" w:rsidRPr="008645A6" w:rsidRDefault="009055DA" w:rsidP="009055DA">
            <w:pPr>
              <w:pStyle w:val="TableTextRight"/>
            </w:pPr>
            <w:r w:rsidRPr="007848BA">
              <w:t>17</w:t>
            </w:r>
          </w:p>
        </w:tc>
        <w:tc>
          <w:tcPr>
            <w:tcW w:w="424" w:type="pct"/>
            <w:noWrap/>
            <w:hideMark/>
          </w:tcPr>
          <w:p w14:paraId="32A4FCA4" w14:textId="0469E595" w:rsidR="009055DA" w:rsidRPr="008645A6" w:rsidRDefault="009055DA" w:rsidP="009055DA">
            <w:pPr>
              <w:pStyle w:val="TableTextRight"/>
            </w:pPr>
            <w:r w:rsidRPr="007848BA">
              <w:t>0</w:t>
            </w:r>
          </w:p>
        </w:tc>
        <w:tc>
          <w:tcPr>
            <w:tcW w:w="559" w:type="pct"/>
            <w:noWrap/>
            <w:hideMark/>
          </w:tcPr>
          <w:p w14:paraId="7E7CF8F7" w14:textId="5EA4A1CC" w:rsidR="009055DA" w:rsidRPr="008645A6" w:rsidRDefault="009055DA" w:rsidP="009055DA">
            <w:pPr>
              <w:pStyle w:val="TableTextRight"/>
              <w:ind w:right="227"/>
            </w:pPr>
            <w:r w:rsidRPr="00046D66">
              <w:t>0</w:t>
            </w:r>
          </w:p>
        </w:tc>
      </w:tr>
      <w:tr w:rsidR="009055DA" w:rsidRPr="008645A6" w14:paraId="68E61E11" w14:textId="77777777" w:rsidTr="005B6715">
        <w:tc>
          <w:tcPr>
            <w:tcW w:w="1067" w:type="pct"/>
            <w:noWrap/>
            <w:hideMark/>
          </w:tcPr>
          <w:p w14:paraId="0246E58C" w14:textId="3415D0E0" w:rsidR="009055DA" w:rsidRPr="008645A6" w:rsidRDefault="009055DA" w:rsidP="009055DA">
            <w:pPr>
              <w:pStyle w:val="TableText"/>
            </w:pPr>
            <w:r w:rsidRPr="007848BA">
              <w:t>Lachlan</w:t>
            </w:r>
          </w:p>
        </w:tc>
        <w:tc>
          <w:tcPr>
            <w:tcW w:w="1897" w:type="pct"/>
            <w:noWrap/>
            <w:hideMark/>
          </w:tcPr>
          <w:p w14:paraId="74E0D178" w14:textId="0F8CB2C2" w:rsidR="009055DA" w:rsidRPr="008645A6" w:rsidRDefault="009055DA" w:rsidP="009055DA">
            <w:pPr>
              <w:pStyle w:val="TableText"/>
            </w:pPr>
            <w:r w:rsidRPr="007848BA">
              <w:t>Pt1.6.2: Temporary woodland swamp</w:t>
            </w:r>
          </w:p>
        </w:tc>
        <w:tc>
          <w:tcPr>
            <w:tcW w:w="534" w:type="pct"/>
            <w:noWrap/>
            <w:hideMark/>
          </w:tcPr>
          <w:p w14:paraId="6FD0EFD7" w14:textId="1018EE55" w:rsidR="009055DA" w:rsidRPr="008645A6" w:rsidRDefault="009055DA" w:rsidP="009055DA">
            <w:pPr>
              <w:pStyle w:val="TableTextRight"/>
            </w:pPr>
            <w:r w:rsidRPr="007848BA">
              <w:t>3,318</w:t>
            </w:r>
          </w:p>
        </w:tc>
        <w:tc>
          <w:tcPr>
            <w:tcW w:w="519" w:type="pct"/>
            <w:noWrap/>
            <w:hideMark/>
          </w:tcPr>
          <w:p w14:paraId="3D8DF6A1" w14:textId="5854F650" w:rsidR="009055DA" w:rsidRPr="008645A6" w:rsidRDefault="009055DA" w:rsidP="009055DA">
            <w:pPr>
              <w:pStyle w:val="TableTextRight"/>
            </w:pPr>
            <w:r w:rsidRPr="007848BA">
              <w:t>12</w:t>
            </w:r>
          </w:p>
        </w:tc>
        <w:tc>
          <w:tcPr>
            <w:tcW w:w="424" w:type="pct"/>
            <w:noWrap/>
            <w:hideMark/>
          </w:tcPr>
          <w:p w14:paraId="0A3B4B25" w14:textId="452EE6D8" w:rsidR="009055DA" w:rsidRPr="008645A6" w:rsidRDefault="009055DA" w:rsidP="009055DA">
            <w:pPr>
              <w:pStyle w:val="TableTextRight"/>
            </w:pPr>
            <w:r w:rsidRPr="007848BA">
              <w:t>0</w:t>
            </w:r>
          </w:p>
        </w:tc>
        <w:tc>
          <w:tcPr>
            <w:tcW w:w="559" w:type="pct"/>
            <w:noWrap/>
            <w:hideMark/>
          </w:tcPr>
          <w:p w14:paraId="1FBE76F3" w14:textId="68BE587E" w:rsidR="009055DA" w:rsidRPr="008645A6" w:rsidRDefault="009055DA" w:rsidP="009055DA">
            <w:pPr>
              <w:pStyle w:val="TableTextRight"/>
              <w:ind w:right="227"/>
            </w:pPr>
            <w:r w:rsidRPr="00046D66">
              <w:t>0</w:t>
            </w:r>
          </w:p>
        </w:tc>
      </w:tr>
      <w:tr w:rsidR="009055DA" w:rsidRPr="008645A6" w14:paraId="047C3A5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F1C718D" w14:textId="3991007D" w:rsidR="009055DA" w:rsidRPr="008645A6" w:rsidRDefault="009055DA" w:rsidP="009055DA">
            <w:pPr>
              <w:pStyle w:val="TableText"/>
            </w:pPr>
            <w:r w:rsidRPr="007848BA">
              <w:t>Lachlan</w:t>
            </w:r>
          </w:p>
        </w:tc>
        <w:tc>
          <w:tcPr>
            <w:tcW w:w="1897" w:type="pct"/>
            <w:noWrap/>
            <w:hideMark/>
          </w:tcPr>
          <w:p w14:paraId="613D2655" w14:textId="65F984BF" w:rsidR="009055DA" w:rsidRPr="008645A6" w:rsidRDefault="009055DA" w:rsidP="009055DA">
            <w:pPr>
              <w:pStyle w:val="TableText"/>
            </w:pPr>
            <w:r w:rsidRPr="007848BA">
              <w:t>Pp2.3.2: Permanent grass marsh</w:t>
            </w:r>
          </w:p>
        </w:tc>
        <w:tc>
          <w:tcPr>
            <w:tcW w:w="534" w:type="pct"/>
            <w:noWrap/>
            <w:hideMark/>
          </w:tcPr>
          <w:p w14:paraId="01F46B3E" w14:textId="6872ADF5" w:rsidR="009055DA" w:rsidRPr="008645A6" w:rsidRDefault="009055DA" w:rsidP="009055DA">
            <w:pPr>
              <w:pStyle w:val="TableTextRight"/>
            </w:pPr>
            <w:r w:rsidRPr="007848BA">
              <w:t>21</w:t>
            </w:r>
          </w:p>
        </w:tc>
        <w:tc>
          <w:tcPr>
            <w:tcW w:w="519" w:type="pct"/>
            <w:noWrap/>
            <w:hideMark/>
          </w:tcPr>
          <w:p w14:paraId="18C2CD44" w14:textId="1BD79584" w:rsidR="009055DA" w:rsidRPr="008645A6" w:rsidRDefault="009055DA" w:rsidP="009055DA">
            <w:pPr>
              <w:pStyle w:val="TableTextRight"/>
            </w:pPr>
            <w:r w:rsidRPr="007848BA">
              <w:t>0</w:t>
            </w:r>
          </w:p>
        </w:tc>
        <w:tc>
          <w:tcPr>
            <w:tcW w:w="424" w:type="pct"/>
            <w:noWrap/>
            <w:hideMark/>
          </w:tcPr>
          <w:p w14:paraId="044975D6" w14:textId="793A3094" w:rsidR="009055DA" w:rsidRPr="008645A6" w:rsidRDefault="009055DA" w:rsidP="009055DA">
            <w:pPr>
              <w:pStyle w:val="TableTextRight"/>
            </w:pPr>
            <w:r w:rsidRPr="007848BA">
              <w:t>0</w:t>
            </w:r>
          </w:p>
        </w:tc>
        <w:tc>
          <w:tcPr>
            <w:tcW w:w="559" w:type="pct"/>
            <w:noWrap/>
            <w:hideMark/>
          </w:tcPr>
          <w:p w14:paraId="113A4BD7" w14:textId="1D02A438" w:rsidR="009055DA" w:rsidRPr="008645A6" w:rsidRDefault="009055DA" w:rsidP="009055DA">
            <w:pPr>
              <w:pStyle w:val="TableTextRight"/>
              <w:ind w:right="227"/>
            </w:pPr>
            <w:r w:rsidRPr="00046D66">
              <w:t>0</w:t>
            </w:r>
          </w:p>
        </w:tc>
      </w:tr>
      <w:tr w:rsidR="009055DA" w:rsidRPr="008645A6" w14:paraId="439F807B" w14:textId="77777777" w:rsidTr="005B6715">
        <w:tc>
          <w:tcPr>
            <w:tcW w:w="1067" w:type="pct"/>
            <w:tcBorders>
              <w:bottom w:val="nil"/>
            </w:tcBorders>
            <w:noWrap/>
            <w:hideMark/>
          </w:tcPr>
          <w:p w14:paraId="2CD60CA5" w14:textId="2C31442F" w:rsidR="009055DA" w:rsidRPr="008645A6" w:rsidRDefault="009055DA" w:rsidP="009055DA">
            <w:pPr>
              <w:pStyle w:val="TableText"/>
            </w:pPr>
            <w:r w:rsidRPr="007848BA">
              <w:t>Lachlan</w:t>
            </w:r>
          </w:p>
        </w:tc>
        <w:tc>
          <w:tcPr>
            <w:tcW w:w="1897" w:type="pct"/>
            <w:tcBorders>
              <w:bottom w:val="nil"/>
            </w:tcBorders>
            <w:noWrap/>
            <w:hideMark/>
          </w:tcPr>
          <w:p w14:paraId="2AAFD9E7" w14:textId="30EAF44A" w:rsidR="009055DA" w:rsidRPr="008645A6" w:rsidRDefault="009055DA" w:rsidP="009055DA">
            <w:pPr>
              <w:pStyle w:val="TableText"/>
            </w:pPr>
            <w:r w:rsidRPr="007848BA">
              <w:t>Pps5: Permanent spring</w:t>
            </w:r>
          </w:p>
        </w:tc>
        <w:tc>
          <w:tcPr>
            <w:tcW w:w="534" w:type="pct"/>
            <w:tcBorders>
              <w:bottom w:val="nil"/>
            </w:tcBorders>
            <w:noWrap/>
            <w:hideMark/>
          </w:tcPr>
          <w:p w14:paraId="37474318" w14:textId="66D40005" w:rsidR="009055DA" w:rsidRPr="008645A6" w:rsidRDefault="009055DA" w:rsidP="009055DA">
            <w:pPr>
              <w:pStyle w:val="TableTextRight"/>
            </w:pPr>
            <w:r w:rsidRPr="007848BA">
              <w:t>7</w:t>
            </w:r>
          </w:p>
        </w:tc>
        <w:tc>
          <w:tcPr>
            <w:tcW w:w="519" w:type="pct"/>
            <w:tcBorders>
              <w:bottom w:val="nil"/>
            </w:tcBorders>
            <w:noWrap/>
            <w:hideMark/>
          </w:tcPr>
          <w:p w14:paraId="43E5B0D5" w14:textId="38E69E2A" w:rsidR="009055DA" w:rsidRPr="008645A6" w:rsidRDefault="009055DA" w:rsidP="009055DA">
            <w:pPr>
              <w:pStyle w:val="TableTextRight"/>
            </w:pPr>
            <w:r w:rsidRPr="007848BA">
              <w:t>0</w:t>
            </w:r>
          </w:p>
        </w:tc>
        <w:tc>
          <w:tcPr>
            <w:tcW w:w="424" w:type="pct"/>
            <w:tcBorders>
              <w:bottom w:val="nil"/>
            </w:tcBorders>
            <w:noWrap/>
            <w:hideMark/>
          </w:tcPr>
          <w:p w14:paraId="5DBDAF4C" w14:textId="17722FD4" w:rsidR="009055DA" w:rsidRPr="008645A6" w:rsidRDefault="009055DA" w:rsidP="009055DA">
            <w:pPr>
              <w:pStyle w:val="TableTextRight"/>
            </w:pPr>
            <w:r w:rsidRPr="007848BA">
              <w:t>0</w:t>
            </w:r>
          </w:p>
        </w:tc>
        <w:tc>
          <w:tcPr>
            <w:tcW w:w="559" w:type="pct"/>
            <w:tcBorders>
              <w:bottom w:val="nil"/>
            </w:tcBorders>
            <w:noWrap/>
            <w:hideMark/>
          </w:tcPr>
          <w:p w14:paraId="50FAE13B" w14:textId="2CB382F1" w:rsidR="009055DA" w:rsidRPr="008645A6" w:rsidRDefault="009055DA" w:rsidP="009055DA">
            <w:pPr>
              <w:pStyle w:val="TableTextRight"/>
              <w:ind w:right="227"/>
            </w:pPr>
            <w:r w:rsidRPr="00046D66">
              <w:t>0</w:t>
            </w:r>
          </w:p>
        </w:tc>
      </w:tr>
      <w:tr w:rsidR="009055DA" w:rsidRPr="008645A6" w14:paraId="353947B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5910C5AD" w14:textId="73FBF46E" w:rsidR="009055DA" w:rsidRPr="008645A6" w:rsidRDefault="009055DA" w:rsidP="009055DA">
            <w:pPr>
              <w:pStyle w:val="TableText"/>
            </w:pPr>
            <w:r w:rsidRPr="007848BA">
              <w:t>Loddon</w:t>
            </w:r>
            <w:r w:rsidR="004847D5">
              <w:rPr>
                <w:rFonts w:cs="Calibri"/>
              </w:rPr>
              <w:t>†</w:t>
            </w:r>
          </w:p>
        </w:tc>
        <w:tc>
          <w:tcPr>
            <w:tcW w:w="1897" w:type="pct"/>
            <w:tcBorders>
              <w:bottom w:val="nil"/>
            </w:tcBorders>
            <w:shd w:val="clear" w:color="auto" w:fill="D0EAFF" w:themeFill="accent2" w:themeFillTint="1A"/>
            <w:noWrap/>
            <w:hideMark/>
          </w:tcPr>
          <w:p w14:paraId="737C5343" w14:textId="1083EEAF" w:rsidR="009055DA" w:rsidRPr="008645A6" w:rsidRDefault="009055DA" w:rsidP="009055DA">
            <w:pPr>
              <w:pStyle w:val="TableText"/>
            </w:pPr>
            <w:r w:rsidRPr="007848BA">
              <w:t>Pt1.1.2: Temporary river red gum swamp</w:t>
            </w:r>
          </w:p>
        </w:tc>
        <w:tc>
          <w:tcPr>
            <w:tcW w:w="534" w:type="pct"/>
            <w:tcBorders>
              <w:bottom w:val="nil"/>
            </w:tcBorders>
            <w:shd w:val="clear" w:color="auto" w:fill="D0EAFF" w:themeFill="accent2" w:themeFillTint="1A"/>
            <w:noWrap/>
            <w:hideMark/>
          </w:tcPr>
          <w:p w14:paraId="0393343E" w14:textId="2F22C19A" w:rsidR="009055DA" w:rsidRPr="008645A6" w:rsidRDefault="009055DA" w:rsidP="009055DA">
            <w:pPr>
              <w:pStyle w:val="TableTextRight"/>
            </w:pPr>
            <w:r w:rsidRPr="007848BA">
              <w:t>1,176</w:t>
            </w:r>
          </w:p>
        </w:tc>
        <w:tc>
          <w:tcPr>
            <w:tcW w:w="519" w:type="pct"/>
            <w:tcBorders>
              <w:bottom w:val="nil"/>
            </w:tcBorders>
            <w:shd w:val="clear" w:color="auto" w:fill="D0EAFF" w:themeFill="accent2" w:themeFillTint="1A"/>
            <w:noWrap/>
            <w:hideMark/>
          </w:tcPr>
          <w:p w14:paraId="4147EE96" w14:textId="7701491E" w:rsidR="009055DA" w:rsidRPr="008645A6" w:rsidRDefault="009055DA" w:rsidP="009055DA">
            <w:pPr>
              <w:pStyle w:val="TableTextRight"/>
            </w:pPr>
            <w:r w:rsidRPr="007848BA">
              <w:t>156</w:t>
            </w:r>
          </w:p>
        </w:tc>
        <w:tc>
          <w:tcPr>
            <w:tcW w:w="424" w:type="pct"/>
            <w:tcBorders>
              <w:bottom w:val="nil"/>
            </w:tcBorders>
            <w:shd w:val="clear" w:color="auto" w:fill="D0EAFF" w:themeFill="accent2" w:themeFillTint="1A"/>
            <w:noWrap/>
            <w:hideMark/>
          </w:tcPr>
          <w:p w14:paraId="7F98D5F1" w14:textId="6366A89B" w:rsidR="009055DA" w:rsidRPr="008645A6" w:rsidRDefault="009055DA" w:rsidP="009055DA">
            <w:pPr>
              <w:pStyle w:val="TableTextRight"/>
            </w:pPr>
            <w:r w:rsidRPr="007848BA">
              <w:t>156</w:t>
            </w:r>
          </w:p>
        </w:tc>
        <w:tc>
          <w:tcPr>
            <w:tcW w:w="559" w:type="pct"/>
            <w:tcBorders>
              <w:bottom w:val="nil"/>
            </w:tcBorders>
            <w:shd w:val="clear" w:color="auto" w:fill="D0EAFF" w:themeFill="accent2" w:themeFillTint="1A"/>
            <w:noWrap/>
            <w:hideMark/>
          </w:tcPr>
          <w:p w14:paraId="25547C82" w14:textId="5B10C250" w:rsidR="009055DA" w:rsidRPr="008645A6" w:rsidRDefault="009055DA" w:rsidP="009055DA">
            <w:pPr>
              <w:pStyle w:val="TableTextRight"/>
              <w:ind w:right="227"/>
            </w:pPr>
            <w:r w:rsidRPr="00046D66">
              <w:t>100.0</w:t>
            </w:r>
          </w:p>
        </w:tc>
      </w:tr>
      <w:tr w:rsidR="009055DA" w:rsidRPr="008645A6" w14:paraId="1A07EA2A" w14:textId="77777777" w:rsidTr="005B6715">
        <w:tc>
          <w:tcPr>
            <w:tcW w:w="1067" w:type="pct"/>
            <w:tcBorders>
              <w:bottom w:val="nil"/>
            </w:tcBorders>
            <w:shd w:val="clear" w:color="auto" w:fill="D0EAFF" w:themeFill="accent2" w:themeFillTint="1A"/>
            <w:noWrap/>
            <w:hideMark/>
          </w:tcPr>
          <w:p w14:paraId="7182068F" w14:textId="26254DC9" w:rsidR="009055DA" w:rsidRPr="008645A6" w:rsidRDefault="009055DA" w:rsidP="009055DA">
            <w:pPr>
              <w:pStyle w:val="TableText"/>
            </w:pPr>
            <w:r w:rsidRPr="007848BA">
              <w:t>Loddon</w:t>
            </w:r>
            <w:r w:rsidR="004847D5">
              <w:rPr>
                <w:rFonts w:cs="Calibri"/>
              </w:rPr>
              <w:t>†</w:t>
            </w:r>
          </w:p>
        </w:tc>
        <w:tc>
          <w:tcPr>
            <w:tcW w:w="1897" w:type="pct"/>
            <w:tcBorders>
              <w:bottom w:val="nil"/>
            </w:tcBorders>
            <w:shd w:val="clear" w:color="auto" w:fill="D0EAFF" w:themeFill="accent2" w:themeFillTint="1A"/>
            <w:noWrap/>
            <w:hideMark/>
          </w:tcPr>
          <w:p w14:paraId="2442812E" w14:textId="47E08640" w:rsidR="009055DA" w:rsidRPr="008645A6" w:rsidRDefault="009055DA" w:rsidP="009055DA">
            <w:pPr>
              <w:pStyle w:val="TableText"/>
            </w:pPr>
            <w:r w:rsidRPr="007848BA">
              <w:t>Pt3.1.2: Clay pan</w:t>
            </w:r>
          </w:p>
        </w:tc>
        <w:tc>
          <w:tcPr>
            <w:tcW w:w="534" w:type="pct"/>
            <w:tcBorders>
              <w:bottom w:val="nil"/>
            </w:tcBorders>
            <w:shd w:val="clear" w:color="auto" w:fill="D0EAFF" w:themeFill="accent2" w:themeFillTint="1A"/>
            <w:noWrap/>
            <w:hideMark/>
          </w:tcPr>
          <w:p w14:paraId="26628479" w14:textId="7120BEF3" w:rsidR="009055DA" w:rsidRPr="008645A6" w:rsidRDefault="009055DA" w:rsidP="009055DA">
            <w:pPr>
              <w:pStyle w:val="TableTextRight"/>
            </w:pPr>
            <w:r w:rsidRPr="007848BA">
              <w:t>12,235</w:t>
            </w:r>
          </w:p>
        </w:tc>
        <w:tc>
          <w:tcPr>
            <w:tcW w:w="519" w:type="pct"/>
            <w:tcBorders>
              <w:bottom w:val="nil"/>
            </w:tcBorders>
            <w:shd w:val="clear" w:color="auto" w:fill="D0EAFF" w:themeFill="accent2" w:themeFillTint="1A"/>
            <w:noWrap/>
            <w:hideMark/>
          </w:tcPr>
          <w:p w14:paraId="2C80E9BA" w14:textId="11FDD98A" w:rsidR="009055DA" w:rsidRPr="008645A6" w:rsidRDefault="009055DA" w:rsidP="009055DA">
            <w:pPr>
              <w:pStyle w:val="TableTextRight"/>
            </w:pPr>
            <w:r w:rsidRPr="007848BA">
              <w:t>676</w:t>
            </w:r>
          </w:p>
        </w:tc>
        <w:tc>
          <w:tcPr>
            <w:tcW w:w="424" w:type="pct"/>
            <w:tcBorders>
              <w:bottom w:val="nil"/>
            </w:tcBorders>
            <w:shd w:val="clear" w:color="auto" w:fill="D0EAFF" w:themeFill="accent2" w:themeFillTint="1A"/>
            <w:noWrap/>
            <w:hideMark/>
          </w:tcPr>
          <w:p w14:paraId="68936141" w14:textId="5EB8479B" w:rsidR="009055DA" w:rsidRPr="008645A6" w:rsidRDefault="009055DA" w:rsidP="009055DA">
            <w:pPr>
              <w:pStyle w:val="TableTextRight"/>
            </w:pPr>
            <w:r w:rsidRPr="007848BA">
              <w:t>105</w:t>
            </w:r>
          </w:p>
        </w:tc>
        <w:tc>
          <w:tcPr>
            <w:tcW w:w="559" w:type="pct"/>
            <w:tcBorders>
              <w:bottom w:val="nil"/>
            </w:tcBorders>
            <w:shd w:val="clear" w:color="auto" w:fill="D0EAFF" w:themeFill="accent2" w:themeFillTint="1A"/>
            <w:noWrap/>
            <w:hideMark/>
          </w:tcPr>
          <w:p w14:paraId="7906EEE6" w14:textId="4415D4A7" w:rsidR="009055DA" w:rsidRPr="008645A6" w:rsidRDefault="009055DA" w:rsidP="009055DA">
            <w:pPr>
              <w:pStyle w:val="TableTextRight"/>
              <w:ind w:right="227"/>
            </w:pPr>
            <w:r w:rsidRPr="00046D66">
              <w:t>15.5</w:t>
            </w:r>
          </w:p>
        </w:tc>
      </w:tr>
      <w:tr w:rsidR="009055DA" w:rsidRPr="008645A6" w14:paraId="4A19E02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3CAF036E" w14:textId="22FF4BE4" w:rsidR="009055DA" w:rsidRPr="008645A6" w:rsidRDefault="009055DA" w:rsidP="009055DA">
            <w:pPr>
              <w:pStyle w:val="TableText"/>
            </w:pPr>
            <w:r w:rsidRPr="007848BA">
              <w:t>Loddon</w:t>
            </w:r>
            <w:r w:rsidR="004847D5">
              <w:rPr>
                <w:rFonts w:cs="Calibri"/>
              </w:rPr>
              <w:t>†</w:t>
            </w:r>
          </w:p>
        </w:tc>
        <w:tc>
          <w:tcPr>
            <w:tcW w:w="1897" w:type="pct"/>
            <w:tcBorders>
              <w:bottom w:val="nil"/>
            </w:tcBorders>
            <w:shd w:val="clear" w:color="auto" w:fill="D0EAFF" w:themeFill="accent2" w:themeFillTint="1A"/>
            <w:noWrap/>
            <w:hideMark/>
          </w:tcPr>
          <w:p w14:paraId="21237951" w14:textId="77D392FA" w:rsidR="009055DA" w:rsidRPr="008645A6" w:rsidRDefault="009055DA" w:rsidP="009055DA">
            <w:pPr>
              <w:pStyle w:val="TableText"/>
            </w:pPr>
            <w:r w:rsidRPr="007848BA">
              <w:t>Pt1.7.2: Temporary lignum swamp</w:t>
            </w:r>
          </w:p>
        </w:tc>
        <w:tc>
          <w:tcPr>
            <w:tcW w:w="534" w:type="pct"/>
            <w:tcBorders>
              <w:bottom w:val="nil"/>
            </w:tcBorders>
            <w:shd w:val="clear" w:color="auto" w:fill="D0EAFF" w:themeFill="accent2" w:themeFillTint="1A"/>
            <w:noWrap/>
            <w:hideMark/>
          </w:tcPr>
          <w:p w14:paraId="68F1D08B" w14:textId="2FA138C1" w:rsidR="009055DA" w:rsidRPr="008645A6" w:rsidRDefault="009055DA" w:rsidP="009055DA">
            <w:pPr>
              <w:pStyle w:val="TableTextRight"/>
            </w:pPr>
            <w:r w:rsidRPr="007848BA">
              <w:t>3,989</w:t>
            </w:r>
          </w:p>
        </w:tc>
        <w:tc>
          <w:tcPr>
            <w:tcW w:w="519" w:type="pct"/>
            <w:tcBorders>
              <w:bottom w:val="nil"/>
            </w:tcBorders>
            <w:shd w:val="clear" w:color="auto" w:fill="D0EAFF" w:themeFill="accent2" w:themeFillTint="1A"/>
            <w:noWrap/>
            <w:hideMark/>
          </w:tcPr>
          <w:p w14:paraId="1FDA6693" w14:textId="5D782E9E" w:rsidR="009055DA" w:rsidRPr="008645A6" w:rsidRDefault="009055DA" w:rsidP="009055DA">
            <w:pPr>
              <w:pStyle w:val="TableTextRight"/>
            </w:pPr>
            <w:r w:rsidRPr="007848BA">
              <w:t>37</w:t>
            </w:r>
          </w:p>
        </w:tc>
        <w:tc>
          <w:tcPr>
            <w:tcW w:w="424" w:type="pct"/>
            <w:tcBorders>
              <w:bottom w:val="nil"/>
            </w:tcBorders>
            <w:shd w:val="clear" w:color="auto" w:fill="D0EAFF" w:themeFill="accent2" w:themeFillTint="1A"/>
            <w:noWrap/>
            <w:hideMark/>
          </w:tcPr>
          <w:p w14:paraId="189DD578" w14:textId="5485EA02" w:rsidR="009055DA" w:rsidRPr="008645A6" w:rsidRDefault="009055DA" w:rsidP="009055DA">
            <w:pPr>
              <w:pStyle w:val="TableTextRight"/>
            </w:pPr>
            <w:r w:rsidRPr="007848BA">
              <w:t>37</w:t>
            </w:r>
          </w:p>
        </w:tc>
        <w:tc>
          <w:tcPr>
            <w:tcW w:w="559" w:type="pct"/>
            <w:tcBorders>
              <w:bottom w:val="nil"/>
            </w:tcBorders>
            <w:shd w:val="clear" w:color="auto" w:fill="D0EAFF" w:themeFill="accent2" w:themeFillTint="1A"/>
            <w:noWrap/>
            <w:hideMark/>
          </w:tcPr>
          <w:p w14:paraId="7A131BAE" w14:textId="57A74B6E" w:rsidR="009055DA" w:rsidRPr="008645A6" w:rsidRDefault="009055DA" w:rsidP="009055DA">
            <w:pPr>
              <w:pStyle w:val="TableTextRight"/>
              <w:ind w:right="227"/>
            </w:pPr>
            <w:r w:rsidRPr="00046D66">
              <w:t>100.0</w:t>
            </w:r>
          </w:p>
        </w:tc>
      </w:tr>
      <w:tr w:rsidR="009055DA" w:rsidRPr="008645A6" w14:paraId="492CF290" w14:textId="77777777" w:rsidTr="005B6715">
        <w:tc>
          <w:tcPr>
            <w:tcW w:w="1067" w:type="pct"/>
            <w:tcBorders>
              <w:bottom w:val="nil"/>
            </w:tcBorders>
            <w:shd w:val="clear" w:color="auto" w:fill="D0EAFF" w:themeFill="accent2" w:themeFillTint="1A"/>
            <w:noWrap/>
            <w:hideMark/>
          </w:tcPr>
          <w:p w14:paraId="5DB99222" w14:textId="62230AE0" w:rsidR="009055DA" w:rsidRPr="008645A6" w:rsidRDefault="009055DA" w:rsidP="009055DA">
            <w:pPr>
              <w:pStyle w:val="TableText"/>
            </w:pPr>
            <w:r w:rsidRPr="007848BA">
              <w:t>Loddon</w:t>
            </w:r>
            <w:r w:rsidR="004847D5">
              <w:rPr>
                <w:rFonts w:cs="Calibri"/>
              </w:rPr>
              <w:t>†</w:t>
            </w:r>
          </w:p>
        </w:tc>
        <w:tc>
          <w:tcPr>
            <w:tcW w:w="1897" w:type="pct"/>
            <w:tcBorders>
              <w:bottom w:val="nil"/>
            </w:tcBorders>
            <w:shd w:val="clear" w:color="auto" w:fill="D0EAFF" w:themeFill="accent2" w:themeFillTint="1A"/>
            <w:noWrap/>
            <w:hideMark/>
          </w:tcPr>
          <w:p w14:paraId="33280B41" w14:textId="1F6EA6FA" w:rsidR="009055DA" w:rsidRPr="008645A6" w:rsidRDefault="009055DA" w:rsidP="009055DA">
            <w:pPr>
              <w:pStyle w:val="TableText"/>
            </w:pPr>
            <w:r w:rsidRPr="007848BA">
              <w:t>Pt2.3.2: Freshwater meadow</w:t>
            </w:r>
          </w:p>
        </w:tc>
        <w:tc>
          <w:tcPr>
            <w:tcW w:w="534" w:type="pct"/>
            <w:tcBorders>
              <w:bottom w:val="nil"/>
            </w:tcBorders>
            <w:shd w:val="clear" w:color="auto" w:fill="D0EAFF" w:themeFill="accent2" w:themeFillTint="1A"/>
            <w:noWrap/>
            <w:hideMark/>
          </w:tcPr>
          <w:p w14:paraId="22447B7B" w14:textId="2A62C619" w:rsidR="009055DA" w:rsidRPr="008645A6" w:rsidRDefault="009055DA" w:rsidP="009055DA">
            <w:pPr>
              <w:pStyle w:val="TableTextRight"/>
            </w:pPr>
            <w:r w:rsidRPr="007848BA">
              <w:t>3,515</w:t>
            </w:r>
          </w:p>
        </w:tc>
        <w:tc>
          <w:tcPr>
            <w:tcW w:w="519" w:type="pct"/>
            <w:tcBorders>
              <w:bottom w:val="nil"/>
            </w:tcBorders>
            <w:shd w:val="clear" w:color="auto" w:fill="D0EAFF" w:themeFill="accent2" w:themeFillTint="1A"/>
            <w:noWrap/>
            <w:hideMark/>
          </w:tcPr>
          <w:p w14:paraId="3841E05F" w14:textId="514CC265" w:rsidR="009055DA" w:rsidRPr="008645A6" w:rsidRDefault="009055DA" w:rsidP="009055DA">
            <w:pPr>
              <w:pStyle w:val="TableTextRight"/>
            </w:pPr>
            <w:r w:rsidRPr="007848BA">
              <w:t>82</w:t>
            </w:r>
          </w:p>
        </w:tc>
        <w:tc>
          <w:tcPr>
            <w:tcW w:w="424" w:type="pct"/>
            <w:tcBorders>
              <w:bottom w:val="nil"/>
            </w:tcBorders>
            <w:shd w:val="clear" w:color="auto" w:fill="D0EAFF" w:themeFill="accent2" w:themeFillTint="1A"/>
            <w:noWrap/>
            <w:hideMark/>
          </w:tcPr>
          <w:p w14:paraId="52496950" w14:textId="5888A438" w:rsidR="009055DA" w:rsidRPr="008645A6" w:rsidRDefault="009055DA" w:rsidP="009055DA">
            <w:pPr>
              <w:pStyle w:val="TableTextRight"/>
            </w:pPr>
            <w:r w:rsidRPr="007848BA">
              <w:t>7</w:t>
            </w:r>
          </w:p>
        </w:tc>
        <w:tc>
          <w:tcPr>
            <w:tcW w:w="559" w:type="pct"/>
            <w:tcBorders>
              <w:bottom w:val="nil"/>
            </w:tcBorders>
            <w:shd w:val="clear" w:color="auto" w:fill="D0EAFF" w:themeFill="accent2" w:themeFillTint="1A"/>
            <w:noWrap/>
            <w:hideMark/>
          </w:tcPr>
          <w:p w14:paraId="655A02DE" w14:textId="1A1043CD" w:rsidR="009055DA" w:rsidRPr="008645A6" w:rsidRDefault="009055DA" w:rsidP="009055DA">
            <w:pPr>
              <w:pStyle w:val="TableTextRight"/>
              <w:ind w:right="227"/>
            </w:pPr>
            <w:r w:rsidRPr="00046D66">
              <w:t>8.5</w:t>
            </w:r>
          </w:p>
        </w:tc>
      </w:tr>
      <w:tr w:rsidR="009055DA" w:rsidRPr="008645A6" w14:paraId="7E4153A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single" w:sz="4" w:space="0" w:color="FFFFFF" w:themeColor="background1"/>
            </w:tcBorders>
            <w:shd w:val="clear" w:color="auto" w:fill="D0EAFF" w:themeFill="accent2" w:themeFillTint="1A"/>
            <w:noWrap/>
            <w:hideMark/>
          </w:tcPr>
          <w:p w14:paraId="5C625813" w14:textId="4802A5E0" w:rsidR="009055DA" w:rsidRPr="008645A6" w:rsidRDefault="009055DA" w:rsidP="009055DA">
            <w:pPr>
              <w:pStyle w:val="TableText"/>
            </w:pPr>
            <w:r w:rsidRPr="007848BA">
              <w:t>Loddon</w:t>
            </w:r>
            <w:r w:rsidR="004847D5">
              <w:rPr>
                <w:rFonts w:cs="Calibri"/>
              </w:rPr>
              <w:t>†</w:t>
            </w:r>
          </w:p>
        </w:tc>
        <w:tc>
          <w:tcPr>
            <w:tcW w:w="1897" w:type="pct"/>
            <w:tcBorders>
              <w:bottom w:val="single" w:sz="4" w:space="0" w:color="FFFFFF" w:themeColor="background1"/>
            </w:tcBorders>
            <w:shd w:val="clear" w:color="auto" w:fill="D0EAFF" w:themeFill="accent2" w:themeFillTint="1A"/>
            <w:noWrap/>
            <w:hideMark/>
          </w:tcPr>
          <w:p w14:paraId="43D9C1F8" w14:textId="340FE605" w:rsidR="009055DA" w:rsidRPr="008645A6" w:rsidRDefault="009055DA" w:rsidP="009055DA">
            <w:pPr>
              <w:pStyle w:val="TableText"/>
            </w:pPr>
            <w:r w:rsidRPr="007848BA">
              <w:t>Pt1.6.2: Temporary woodland swamp</w:t>
            </w:r>
          </w:p>
        </w:tc>
        <w:tc>
          <w:tcPr>
            <w:tcW w:w="534" w:type="pct"/>
            <w:tcBorders>
              <w:bottom w:val="single" w:sz="4" w:space="0" w:color="FFFFFF" w:themeColor="background1"/>
            </w:tcBorders>
            <w:shd w:val="clear" w:color="auto" w:fill="D0EAFF" w:themeFill="accent2" w:themeFillTint="1A"/>
            <w:noWrap/>
            <w:hideMark/>
          </w:tcPr>
          <w:p w14:paraId="13F3249B" w14:textId="2867289D" w:rsidR="009055DA" w:rsidRPr="008645A6" w:rsidRDefault="009055DA" w:rsidP="009055DA">
            <w:pPr>
              <w:pStyle w:val="TableTextRight"/>
            </w:pPr>
            <w:r w:rsidRPr="007848BA">
              <w:t>1,423</w:t>
            </w:r>
          </w:p>
        </w:tc>
        <w:tc>
          <w:tcPr>
            <w:tcW w:w="519" w:type="pct"/>
            <w:tcBorders>
              <w:bottom w:val="single" w:sz="4" w:space="0" w:color="FFFFFF" w:themeColor="background1"/>
            </w:tcBorders>
            <w:shd w:val="clear" w:color="auto" w:fill="D0EAFF" w:themeFill="accent2" w:themeFillTint="1A"/>
            <w:noWrap/>
            <w:hideMark/>
          </w:tcPr>
          <w:p w14:paraId="71D01C28" w14:textId="153A616C" w:rsidR="009055DA" w:rsidRPr="008645A6" w:rsidRDefault="009055DA" w:rsidP="009055DA">
            <w:pPr>
              <w:pStyle w:val="TableTextRight"/>
            </w:pPr>
            <w:r w:rsidRPr="007848BA">
              <w:t>9</w:t>
            </w:r>
          </w:p>
        </w:tc>
        <w:tc>
          <w:tcPr>
            <w:tcW w:w="424" w:type="pct"/>
            <w:tcBorders>
              <w:bottom w:val="single" w:sz="4" w:space="0" w:color="FFFFFF" w:themeColor="background1"/>
            </w:tcBorders>
            <w:shd w:val="clear" w:color="auto" w:fill="D0EAFF" w:themeFill="accent2" w:themeFillTint="1A"/>
            <w:noWrap/>
            <w:hideMark/>
          </w:tcPr>
          <w:p w14:paraId="57D5202B" w14:textId="64EF94E5" w:rsidR="009055DA" w:rsidRPr="008645A6" w:rsidRDefault="009055DA" w:rsidP="009055DA">
            <w:pPr>
              <w:pStyle w:val="TableTextRight"/>
            </w:pPr>
            <w:r w:rsidRPr="007848BA">
              <w:t>3</w:t>
            </w:r>
          </w:p>
        </w:tc>
        <w:tc>
          <w:tcPr>
            <w:tcW w:w="559" w:type="pct"/>
            <w:tcBorders>
              <w:bottom w:val="single" w:sz="4" w:space="0" w:color="FFFFFF" w:themeColor="background1"/>
            </w:tcBorders>
            <w:shd w:val="clear" w:color="auto" w:fill="D0EAFF" w:themeFill="accent2" w:themeFillTint="1A"/>
            <w:noWrap/>
            <w:hideMark/>
          </w:tcPr>
          <w:p w14:paraId="263FF25B" w14:textId="63595BD3" w:rsidR="009055DA" w:rsidRPr="008645A6" w:rsidRDefault="009055DA" w:rsidP="009055DA">
            <w:pPr>
              <w:pStyle w:val="TableTextRight"/>
              <w:ind w:right="227"/>
            </w:pPr>
            <w:r w:rsidRPr="00046D66">
              <w:t>33.3</w:t>
            </w:r>
          </w:p>
        </w:tc>
      </w:tr>
      <w:tr w:rsidR="009055DA" w:rsidRPr="008645A6" w14:paraId="1AB84205" w14:textId="77777777" w:rsidTr="005B6715">
        <w:tc>
          <w:tcPr>
            <w:tcW w:w="1067" w:type="pct"/>
            <w:tcBorders>
              <w:top w:val="single" w:sz="4" w:space="0" w:color="FFFFFF" w:themeColor="background1"/>
            </w:tcBorders>
            <w:noWrap/>
            <w:hideMark/>
          </w:tcPr>
          <w:p w14:paraId="2B329877" w14:textId="4225DC49" w:rsidR="009055DA" w:rsidRPr="008645A6" w:rsidRDefault="009055DA" w:rsidP="009055DA">
            <w:pPr>
              <w:pStyle w:val="TableText"/>
            </w:pPr>
            <w:r w:rsidRPr="007848BA">
              <w:t>Loddon</w:t>
            </w:r>
          </w:p>
        </w:tc>
        <w:tc>
          <w:tcPr>
            <w:tcW w:w="1897" w:type="pct"/>
            <w:tcBorders>
              <w:top w:val="single" w:sz="4" w:space="0" w:color="FFFFFF" w:themeColor="background1"/>
            </w:tcBorders>
            <w:noWrap/>
            <w:hideMark/>
          </w:tcPr>
          <w:p w14:paraId="4F0FD7A2" w14:textId="042B1EB7" w:rsidR="009055DA" w:rsidRPr="008645A6" w:rsidRDefault="009055DA" w:rsidP="009055DA">
            <w:pPr>
              <w:pStyle w:val="TableText"/>
            </w:pPr>
            <w:r w:rsidRPr="007848BA">
              <w:t>Pt1.2.2: Temporary black box swamp</w:t>
            </w:r>
          </w:p>
        </w:tc>
        <w:tc>
          <w:tcPr>
            <w:tcW w:w="534" w:type="pct"/>
            <w:tcBorders>
              <w:top w:val="single" w:sz="4" w:space="0" w:color="FFFFFF" w:themeColor="background1"/>
            </w:tcBorders>
            <w:noWrap/>
            <w:hideMark/>
          </w:tcPr>
          <w:p w14:paraId="2DD049DA" w14:textId="6ACC94C2" w:rsidR="009055DA" w:rsidRPr="008645A6" w:rsidRDefault="009055DA" w:rsidP="009055DA">
            <w:pPr>
              <w:pStyle w:val="TableTextRight"/>
            </w:pPr>
            <w:r w:rsidRPr="007848BA">
              <w:t>5,591</w:t>
            </w:r>
          </w:p>
        </w:tc>
        <w:tc>
          <w:tcPr>
            <w:tcW w:w="519" w:type="pct"/>
            <w:tcBorders>
              <w:top w:val="single" w:sz="4" w:space="0" w:color="FFFFFF" w:themeColor="background1"/>
            </w:tcBorders>
            <w:noWrap/>
            <w:hideMark/>
          </w:tcPr>
          <w:p w14:paraId="2AAE0E88" w14:textId="0775A92B" w:rsidR="009055DA" w:rsidRPr="008645A6" w:rsidRDefault="009055DA" w:rsidP="009055DA">
            <w:pPr>
              <w:pStyle w:val="TableTextRight"/>
            </w:pPr>
            <w:r w:rsidRPr="007848BA">
              <w:t>1,395</w:t>
            </w:r>
          </w:p>
        </w:tc>
        <w:tc>
          <w:tcPr>
            <w:tcW w:w="424" w:type="pct"/>
            <w:tcBorders>
              <w:top w:val="single" w:sz="4" w:space="0" w:color="FFFFFF" w:themeColor="background1"/>
            </w:tcBorders>
            <w:noWrap/>
            <w:hideMark/>
          </w:tcPr>
          <w:p w14:paraId="7270452E" w14:textId="1A89BD29"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581AE461" w14:textId="74182B4D" w:rsidR="009055DA" w:rsidRPr="008645A6" w:rsidRDefault="009055DA" w:rsidP="009055DA">
            <w:pPr>
              <w:pStyle w:val="TableTextRight"/>
              <w:ind w:right="227"/>
            </w:pPr>
            <w:r w:rsidRPr="00046D66">
              <w:t>0</w:t>
            </w:r>
          </w:p>
        </w:tc>
      </w:tr>
      <w:tr w:rsidR="009055DA" w:rsidRPr="008645A6" w14:paraId="5F42E6B5"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9C9790F" w14:textId="68D4CF86" w:rsidR="009055DA" w:rsidRPr="008645A6" w:rsidRDefault="009055DA" w:rsidP="009055DA">
            <w:pPr>
              <w:pStyle w:val="TableText"/>
            </w:pPr>
            <w:r w:rsidRPr="007848BA">
              <w:t>Loddon</w:t>
            </w:r>
          </w:p>
        </w:tc>
        <w:tc>
          <w:tcPr>
            <w:tcW w:w="1897" w:type="pct"/>
            <w:noWrap/>
            <w:hideMark/>
          </w:tcPr>
          <w:p w14:paraId="3135F39D" w14:textId="3848E67D" w:rsidR="009055DA" w:rsidRPr="008645A6" w:rsidRDefault="009055DA" w:rsidP="009055DA">
            <w:pPr>
              <w:pStyle w:val="TableText"/>
            </w:pPr>
            <w:r w:rsidRPr="007848BA">
              <w:t>Pps5: Permanent spring</w:t>
            </w:r>
          </w:p>
        </w:tc>
        <w:tc>
          <w:tcPr>
            <w:tcW w:w="534" w:type="pct"/>
            <w:noWrap/>
            <w:hideMark/>
          </w:tcPr>
          <w:p w14:paraId="7DCFAC97" w14:textId="3EAD4E7B" w:rsidR="009055DA" w:rsidRPr="008645A6" w:rsidRDefault="009055DA" w:rsidP="009055DA">
            <w:pPr>
              <w:pStyle w:val="TableTextRight"/>
            </w:pPr>
            <w:r w:rsidRPr="007848BA">
              <w:t>3</w:t>
            </w:r>
          </w:p>
        </w:tc>
        <w:tc>
          <w:tcPr>
            <w:tcW w:w="519" w:type="pct"/>
            <w:noWrap/>
            <w:hideMark/>
          </w:tcPr>
          <w:p w14:paraId="231D25E7" w14:textId="72E222DA" w:rsidR="009055DA" w:rsidRPr="008645A6" w:rsidRDefault="009055DA" w:rsidP="009055DA">
            <w:pPr>
              <w:pStyle w:val="TableTextRight"/>
            </w:pPr>
            <w:r w:rsidRPr="007848BA">
              <w:t>0</w:t>
            </w:r>
          </w:p>
        </w:tc>
        <w:tc>
          <w:tcPr>
            <w:tcW w:w="424" w:type="pct"/>
            <w:noWrap/>
            <w:hideMark/>
          </w:tcPr>
          <w:p w14:paraId="3043CAF0" w14:textId="44E48103" w:rsidR="009055DA" w:rsidRPr="008645A6" w:rsidRDefault="009055DA" w:rsidP="009055DA">
            <w:pPr>
              <w:pStyle w:val="TableTextRight"/>
            </w:pPr>
            <w:r w:rsidRPr="007848BA">
              <w:t>0</w:t>
            </w:r>
          </w:p>
        </w:tc>
        <w:tc>
          <w:tcPr>
            <w:tcW w:w="559" w:type="pct"/>
            <w:noWrap/>
            <w:hideMark/>
          </w:tcPr>
          <w:p w14:paraId="33CD1F9F" w14:textId="2BBC6EE3" w:rsidR="009055DA" w:rsidRPr="008645A6" w:rsidRDefault="009055DA" w:rsidP="009055DA">
            <w:pPr>
              <w:pStyle w:val="TableTextRight"/>
              <w:ind w:right="227"/>
            </w:pPr>
            <w:r w:rsidRPr="00046D66">
              <w:t>0</w:t>
            </w:r>
          </w:p>
        </w:tc>
      </w:tr>
      <w:tr w:rsidR="009055DA" w:rsidRPr="008645A6" w14:paraId="15984631" w14:textId="77777777" w:rsidTr="005B6715">
        <w:tc>
          <w:tcPr>
            <w:tcW w:w="1067" w:type="pct"/>
            <w:noWrap/>
            <w:hideMark/>
          </w:tcPr>
          <w:p w14:paraId="2499A6B1" w14:textId="38A9D726" w:rsidR="009055DA" w:rsidRPr="008645A6" w:rsidRDefault="009055DA" w:rsidP="009055DA">
            <w:pPr>
              <w:pStyle w:val="TableText"/>
            </w:pPr>
            <w:r w:rsidRPr="007848BA">
              <w:t>Loddon</w:t>
            </w:r>
          </w:p>
        </w:tc>
        <w:tc>
          <w:tcPr>
            <w:tcW w:w="1897" w:type="pct"/>
            <w:noWrap/>
            <w:hideMark/>
          </w:tcPr>
          <w:p w14:paraId="359C8E39" w14:textId="79851189" w:rsidR="009055DA" w:rsidRPr="008645A6" w:rsidRDefault="009055DA" w:rsidP="009055DA">
            <w:pPr>
              <w:pStyle w:val="TableText"/>
            </w:pPr>
            <w:r w:rsidRPr="007848BA">
              <w:t>Lp1.1: Permanent lake</w:t>
            </w:r>
          </w:p>
        </w:tc>
        <w:tc>
          <w:tcPr>
            <w:tcW w:w="534" w:type="pct"/>
            <w:noWrap/>
            <w:hideMark/>
          </w:tcPr>
          <w:p w14:paraId="5208E3D8" w14:textId="45A56F50" w:rsidR="009055DA" w:rsidRPr="008645A6" w:rsidRDefault="009055DA" w:rsidP="009055DA">
            <w:pPr>
              <w:pStyle w:val="TableTextRight"/>
            </w:pPr>
            <w:r w:rsidRPr="007848BA">
              <w:t>6,384</w:t>
            </w:r>
          </w:p>
        </w:tc>
        <w:tc>
          <w:tcPr>
            <w:tcW w:w="519" w:type="pct"/>
            <w:noWrap/>
            <w:hideMark/>
          </w:tcPr>
          <w:p w14:paraId="3A19A5B8" w14:textId="439A1988" w:rsidR="009055DA" w:rsidRPr="008645A6" w:rsidRDefault="009055DA" w:rsidP="009055DA">
            <w:pPr>
              <w:pStyle w:val="TableTextRight"/>
            </w:pPr>
            <w:r w:rsidRPr="007848BA">
              <w:t>0</w:t>
            </w:r>
          </w:p>
        </w:tc>
        <w:tc>
          <w:tcPr>
            <w:tcW w:w="424" w:type="pct"/>
            <w:noWrap/>
            <w:hideMark/>
          </w:tcPr>
          <w:p w14:paraId="04F74BEE" w14:textId="640CD62E" w:rsidR="009055DA" w:rsidRPr="008645A6" w:rsidRDefault="009055DA" w:rsidP="009055DA">
            <w:pPr>
              <w:pStyle w:val="TableTextRight"/>
            </w:pPr>
            <w:r w:rsidRPr="007848BA">
              <w:t>0</w:t>
            </w:r>
          </w:p>
        </w:tc>
        <w:tc>
          <w:tcPr>
            <w:tcW w:w="559" w:type="pct"/>
            <w:noWrap/>
            <w:hideMark/>
          </w:tcPr>
          <w:p w14:paraId="1E2892E6" w14:textId="764FA519" w:rsidR="009055DA" w:rsidRPr="008645A6" w:rsidRDefault="009055DA" w:rsidP="009055DA">
            <w:pPr>
              <w:pStyle w:val="TableTextRight"/>
              <w:ind w:right="227"/>
            </w:pPr>
            <w:r w:rsidRPr="00046D66">
              <w:t>0</w:t>
            </w:r>
          </w:p>
        </w:tc>
      </w:tr>
      <w:tr w:rsidR="009055DA" w:rsidRPr="008645A6" w14:paraId="08CFAE9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DC987F7" w14:textId="06A131F4" w:rsidR="009055DA" w:rsidRPr="008645A6" w:rsidRDefault="009055DA" w:rsidP="009055DA">
            <w:pPr>
              <w:pStyle w:val="TableText"/>
            </w:pPr>
            <w:r w:rsidRPr="007848BA">
              <w:t>Loddon</w:t>
            </w:r>
          </w:p>
        </w:tc>
        <w:tc>
          <w:tcPr>
            <w:tcW w:w="1897" w:type="pct"/>
            <w:noWrap/>
            <w:hideMark/>
          </w:tcPr>
          <w:p w14:paraId="0771D11F" w14:textId="0FBD49BB" w:rsidR="009055DA" w:rsidRPr="008645A6" w:rsidRDefault="009055DA" w:rsidP="009055DA">
            <w:pPr>
              <w:pStyle w:val="TableText"/>
            </w:pPr>
            <w:r w:rsidRPr="007848BA">
              <w:t>Lst1.1: Temporary saline lake</w:t>
            </w:r>
          </w:p>
        </w:tc>
        <w:tc>
          <w:tcPr>
            <w:tcW w:w="534" w:type="pct"/>
            <w:noWrap/>
            <w:hideMark/>
          </w:tcPr>
          <w:p w14:paraId="34704331" w14:textId="165F8E21" w:rsidR="009055DA" w:rsidRPr="008645A6" w:rsidRDefault="009055DA" w:rsidP="009055DA">
            <w:pPr>
              <w:pStyle w:val="TableTextRight"/>
            </w:pPr>
            <w:r w:rsidRPr="007848BA">
              <w:t>1,478</w:t>
            </w:r>
          </w:p>
        </w:tc>
        <w:tc>
          <w:tcPr>
            <w:tcW w:w="519" w:type="pct"/>
            <w:noWrap/>
            <w:hideMark/>
          </w:tcPr>
          <w:p w14:paraId="51CE79BA" w14:textId="1F690451" w:rsidR="009055DA" w:rsidRPr="008645A6" w:rsidRDefault="009055DA" w:rsidP="009055DA">
            <w:pPr>
              <w:pStyle w:val="TableTextRight"/>
            </w:pPr>
            <w:r w:rsidRPr="007848BA">
              <w:t>0</w:t>
            </w:r>
          </w:p>
        </w:tc>
        <w:tc>
          <w:tcPr>
            <w:tcW w:w="424" w:type="pct"/>
            <w:noWrap/>
            <w:hideMark/>
          </w:tcPr>
          <w:p w14:paraId="7920C6FC" w14:textId="5294B83E" w:rsidR="009055DA" w:rsidRPr="008645A6" w:rsidRDefault="009055DA" w:rsidP="009055DA">
            <w:pPr>
              <w:pStyle w:val="TableTextRight"/>
            </w:pPr>
            <w:r w:rsidRPr="007848BA">
              <w:t>0</w:t>
            </w:r>
          </w:p>
        </w:tc>
        <w:tc>
          <w:tcPr>
            <w:tcW w:w="559" w:type="pct"/>
            <w:noWrap/>
            <w:hideMark/>
          </w:tcPr>
          <w:p w14:paraId="797E9965" w14:textId="3A3F627D" w:rsidR="009055DA" w:rsidRPr="008645A6" w:rsidRDefault="009055DA" w:rsidP="009055DA">
            <w:pPr>
              <w:pStyle w:val="TableTextRight"/>
              <w:ind w:right="227"/>
            </w:pPr>
            <w:r w:rsidRPr="00046D66">
              <w:t>0</w:t>
            </w:r>
          </w:p>
        </w:tc>
      </w:tr>
      <w:tr w:rsidR="009055DA" w:rsidRPr="008645A6" w14:paraId="6BB6EBE1" w14:textId="77777777" w:rsidTr="005B6715">
        <w:tc>
          <w:tcPr>
            <w:tcW w:w="1067" w:type="pct"/>
            <w:noWrap/>
            <w:hideMark/>
          </w:tcPr>
          <w:p w14:paraId="226A2DFA" w14:textId="4FFB2A86" w:rsidR="009055DA" w:rsidRPr="008645A6" w:rsidRDefault="009055DA" w:rsidP="009055DA">
            <w:pPr>
              <w:pStyle w:val="TableText"/>
            </w:pPr>
            <w:r w:rsidRPr="007848BA">
              <w:t>Loddon</w:t>
            </w:r>
          </w:p>
        </w:tc>
        <w:tc>
          <w:tcPr>
            <w:tcW w:w="1897" w:type="pct"/>
            <w:noWrap/>
            <w:hideMark/>
          </w:tcPr>
          <w:p w14:paraId="5E72961A" w14:textId="68370048" w:rsidR="009055DA" w:rsidRPr="008645A6" w:rsidRDefault="009055DA" w:rsidP="009055DA">
            <w:pPr>
              <w:pStyle w:val="TableText"/>
            </w:pPr>
            <w:r w:rsidRPr="007848BA">
              <w:t>Pst1.1: Temporary saline swamp</w:t>
            </w:r>
          </w:p>
        </w:tc>
        <w:tc>
          <w:tcPr>
            <w:tcW w:w="534" w:type="pct"/>
            <w:noWrap/>
            <w:hideMark/>
          </w:tcPr>
          <w:p w14:paraId="6CF54BD1" w14:textId="662C9CA6" w:rsidR="009055DA" w:rsidRPr="008645A6" w:rsidRDefault="009055DA" w:rsidP="009055DA">
            <w:pPr>
              <w:pStyle w:val="TableTextRight"/>
            </w:pPr>
            <w:r w:rsidRPr="007848BA">
              <w:t>1,379</w:t>
            </w:r>
          </w:p>
        </w:tc>
        <w:tc>
          <w:tcPr>
            <w:tcW w:w="519" w:type="pct"/>
            <w:noWrap/>
            <w:hideMark/>
          </w:tcPr>
          <w:p w14:paraId="196A921B" w14:textId="1EBA9DED" w:rsidR="009055DA" w:rsidRPr="008645A6" w:rsidRDefault="009055DA" w:rsidP="009055DA">
            <w:pPr>
              <w:pStyle w:val="TableTextRight"/>
            </w:pPr>
            <w:r w:rsidRPr="007848BA">
              <w:t>0</w:t>
            </w:r>
          </w:p>
        </w:tc>
        <w:tc>
          <w:tcPr>
            <w:tcW w:w="424" w:type="pct"/>
            <w:noWrap/>
            <w:hideMark/>
          </w:tcPr>
          <w:p w14:paraId="2873CEFB" w14:textId="2D6D1702" w:rsidR="009055DA" w:rsidRPr="008645A6" w:rsidRDefault="009055DA" w:rsidP="009055DA">
            <w:pPr>
              <w:pStyle w:val="TableTextRight"/>
            </w:pPr>
            <w:r w:rsidRPr="007848BA">
              <w:t>0</w:t>
            </w:r>
          </w:p>
        </w:tc>
        <w:tc>
          <w:tcPr>
            <w:tcW w:w="559" w:type="pct"/>
            <w:noWrap/>
            <w:hideMark/>
          </w:tcPr>
          <w:p w14:paraId="7DD83D5C" w14:textId="4B2A57A7" w:rsidR="009055DA" w:rsidRPr="008645A6" w:rsidRDefault="009055DA" w:rsidP="009055DA">
            <w:pPr>
              <w:pStyle w:val="TableTextRight"/>
              <w:ind w:right="227"/>
            </w:pPr>
            <w:r w:rsidRPr="00046D66">
              <w:t>0</w:t>
            </w:r>
          </w:p>
        </w:tc>
      </w:tr>
      <w:tr w:rsidR="009055DA" w:rsidRPr="008645A6" w14:paraId="74CF6C4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3840182" w14:textId="487F8001" w:rsidR="009055DA" w:rsidRPr="008645A6" w:rsidRDefault="009055DA" w:rsidP="009055DA">
            <w:pPr>
              <w:pStyle w:val="TableText"/>
            </w:pPr>
            <w:r w:rsidRPr="007848BA">
              <w:t>Loddon</w:t>
            </w:r>
          </w:p>
        </w:tc>
        <w:tc>
          <w:tcPr>
            <w:tcW w:w="1897" w:type="pct"/>
            <w:noWrap/>
            <w:hideMark/>
          </w:tcPr>
          <w:p w14:paraId="5A3AD249" w14:textId="69272B0B" w:rsidR="009055DA" w:rsidRPr="008645A6" w:rsidRDefault="009055DA" w:rsidP="009055DA">
            <w:pPr>
              <w:pStyle w:val="TableText"/>
            </w:pPr>
            <w:r w:rsidRPr="007848BA">
              <w:t>Lsp1.1: Permanent saline lake</w:t>
            </w:r>
          </w:p>
        </w:tc>
        <w:tc>
          <w:tcPr>
            <w:tcW w:w="534" w:type="pct"/>
            <w:noWrap/>
            <w:hideMark/>
          </w:tcPr>
          <w:p w14:paraId="1DA2103D" w14:textId="2BA745E8" w:rsidR="009055DA" w:rsidRPr="008645A6" w:rsidRDefault="009055DA" w:rsidP="009055DA">
            <w:pPr>
              <w:pStyle w:val="TableTextRight"/>
            </w:pPr>
            <w:r w:rsidRPr="007848BA">
              <w:t>1,252</w:t>
            </w:r>
          </w:p>
        </w:tc>
        <w:tc>
          <w:tcPr>
            <w:tcW w:w="519" w:type="pct"/>
            <w:noWrap/>
            <w:hideMark/>
          </w:tcPr>
          <w:p w14:paraId="6D55C634" w14:textId="4B998FA0" w:rsidR="009055DA" w:rsidRPr="008645A6" w:rsidRDefault="009055DA" w:rsidP="009055DA">
            <w:pPr>
              <w:pStyle w:val="TableTextRight"/>
            </w:pPr>
            <w:r w:rsidRPr="007848BA">
              <w:t>0</w:t>
            </w:r>
          </w:p>
        </w:tc>
        <w:tc>
          <w:tcPr>
            <w:tcW w:w="424" w:type="pct"/>
            <w:noWrap/>
            <w:hideMark/>
          </w:tcPr>
          <w:p w14:paraId="0EA1B520" w14:textId="58651648" w:rsidR="009055DA" w:rsidRPr="008645A6" w:rsidRDefault="009055DA" w:rsidP="009055DA">
            <w:pPr>
              <w:pStyle w:val="TableTextRight"/>
            </w:pPr>
            <w:r w:rsidRPr="007848BA">
              <w:t>0</w:t>
            </w:r>
          </w:p>
        </w:tc>
        <w:tc>
          <w:tcPr>
            <w:tcW w:w="559" w:type="pct"/>
            <w:noWrap/>
            <w:hideMark/>
          </w:tcPr>
          <w:p w14:paraId="6CAE4664" w14:textId="49287E8B" w:rsidR="009055DA" w:rsidRPr="008645A6" w:rsidRDefault="009055DA" w:rsidP="009055DA">
            <w:pPr>
              <w:pStyle w:val="TableTextRight"/>
              <w:ind w:right="227"/>
            </w:pPr>
            <w:r w:rsidRPr="00046D66">
              <w:t>0</w:t>
            </w:r>
          </w:p>
        </w:tc>
      </w:tr>
      <w:tr w:rsidR="009055DA" w:rsidRPr="008645A6" w14:paraId="681298E6" w14:textId="77777777" w:rsidTr="005B6715">
        <w:tc>
          <w:tcPr>
            <w:tcW w:w="1067" w:type="pct"/>
            <w:noWrap/>
            <w:hideMark/>
          </w:tcPr>
          <w:p w14:paraId="5478D241" w14:textId="79DC6367" w:rsidR="009055DA" w:rsidRPr="008645A6" w:rsidRDefault="009055DA" w:rsidP="009055DA">
            <w:pPr>
              <w:pStyle w:val="TableText"/>
            </w:pPr>
            <w:r w:rsidRPr="007848BA">
              <w:t>Loddon</w:t>
            </w:r>
          </w:p>
        </w:tc>
        <w:tc>
          <w:tcPr>
            <w:tcW w:w="1897" w:type="pct"/>
            <w:noWrap/>
            <w:hideMark/>
          </w:tcPr>
          <w:p w14:paraId="3A26DCF5" w14:textId="6E6F83C8" w:rsidR="009055DA" w:rsidRPr="008645A6" w:rsidRDefault="009055DA" w:rsidP="009055DA">
            <w:pPr>
              <w:pStyle w:val="TableText"/>
            </w:pPr>
            <w:r w:rsidRPr="007848BA">
              <w:t>Lt1.1: Temporary lake</w:t>
            </w:r>
          </w:p>
        </w:tc>
        <w:tc>
          <w:tcPr>
            <w:tcW w:w="534" w:type="pct"/>
            <w:noWrap/>
            <w:hideMark/>
          </w:tcPr>
          <w:p w14:paraId="7FF77892" w14:textId="20D05D64" w:rsidR="009055DA" w:rsidRPr="008645A6" w:rsidRDefault="009055DA" w:rsidP="009055DA">
            <w:pPr>
              <w:pStyle w:val="TableTextRight"/>
            </w:pPr>
            <w:r w:rsidRPr="007848BA">
              <w:t>417</w:t>
            </w:r>
          </w:p>
        </w:tc>
        <w:tc>
          <w:tcPr>
            <w:tcW w:w="519" w:type="pct"/>
            <w:noWrap/>
            <w:hideMark/>
          </w:tcPr>
          <w:p w14:paraId="53D96383" w14:textId="10922DAB" w:rsidR="009055DA" w:rsidRPr="008645A6" w:rsidRDefault="009055DA" w:rsidP="009055DA">
            <w:pPr>
              <w:pStyle w:val="TableTextRight"/>
            </w:pPr>
            <w:r w:rsidRPr="007848BA">
              <w:t>0</w:t>
            </w:r>
          </w:p>
        </w:tc>
        <w:tc>
          <w:tcPr>
            <w:tcW w:w="424" w:type="pct"/>
            <w:noWrap/>
            <w:hideMark/>
          </w:tcPr>
          <w:p w14:paraId="55CB76C6" w14:textId="2A06F3C1" w:rsidR="009055DA" w:rsidRPr="008645A6" w:rsidRDefault="009055DA" w:rsidP="009055DA">
            <w:pPr>
              <w:pStyle w:val="TableTextRight"/>
            </w:pPr>
            <w:r w:rsidRPr="007848BA">
              <w:t>0</w:t>
            </w:r>
          </w:p>
        </w:tc>
        <w:tc>
          <w:tcPr>
            <w:tcW w:w="559" w:type="pct"/>
            <w:noWrap/>
            <w:hideMark/>
          </w:tcPr>
          <w:p w14:paraId="79987021" w14:textId="4BB3532B" w:rsidR="009055DA" w:rsidRPr="008645A6" w:rsidRDefault="009055DA" w:rsidP="009055DA">
            <w:pPr>
              <w:pStyle w:val="TableTextRight"/>
              <w:ind w:right="227"/>
            </w:pPr>
            <w:r w:rsidRPr="00046D66">
              <w:t>0</w:t>
            </w:r>
          </w:p>
        </w:tc>
      </w:tr>
      <w:tr w:rsidR="009055DA" w:rsidRPr="008645A6" w14:paraId="3481981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C809396" w14:textId="7B3B4338" w:rsidR="009055DA" w:rsidRPr="008645A6" w:rsidRDefault="009055DA" w:rsidP="009055DA">
            <w:pPr>
              <w:pStyle w:val="TableText"/>
            </w:pPr>
            <w:r w:rsidRPr="007848BA">
              <w:t>Loddon</w:t>
            </w:r>
          </w:p>
        </w:tc>
        <w:tc>
          <w:tcPr>
            <w:tcW w:w="1897" w:type="pct"/>
            <w:noWrap/>
            <w:hideMark/>
          </w:tcPr>
          <w:p w14:paraId="5BAAA7C6" w14:textId="1DD4BA93" w:rsidR="009055DA" w:rsidRPr="008645A6" w:rsidRDefault="009055DA" w:rsidP="009055DA">
            <w:pPr>
              <w:pStyle w:val="TableText"/>
            </w:pPr>
            <w:r w:rsidRPr="007848BA">
              <w:t>Pp4.2: Permanent wetland</w:t>
            </w:r>
          </w:p>
        </w:tc>
        <w:tc>
          <w:tcPr>
            <w:tcW w:w="534" w:type="pct"/>
            <w:noWrap/>
            <w:hideMark/>
          </w:tcPr>
          <w:p w14:paraId="3CF33F4E" w14:textId="5F8930D9" w:rsidR="009055DA" w:rsidRPr="008645A6" w:rsidRDefault="009055DA" w:rsidP="009055DA">
            <w:pPr>
              <w:pStyle w:val="TableTextRight"/>
            </w:pPr>
            <w:r w:rsidRPr="007848BA">
              <w:t>196</w:t>
            </w:r>
          </w:p>
        </w:tc>
        <w:tc>
          <w:tcPr>
            <w:tcW w:w="519" w:type="pct"/>
            <w:noWrap/>
            <w:hideMark/>
          </w:tcPr>
          <w:p w14:paraId="5AD06E26" w14:textId="5135543C" w:rsidR="009055DA" w:rsidRPr="008645A6" w:rsidRDefault="009055DA" w:rsidP="009055DA">
            <w:pPr>
              <w:pStyle w:val="TableTextRight"/>
            </w:pPr>
            <w:r w:rsidRPr="007848BA">
              <w:t>0</w:t>
            </w:r>
          </w:p>
        </w:tc>
        <w:tc>
          <w:tcPr>
            <w:tcW w:w="424" w:type="pct"/>
            <w:noWrap/>
            <w:hideMark/>
          </w:tcPr>
          <w:p w14:paraId="091E8758" w14:textId="7E17EB6D" w:rsidR="009055DA" w:rsidRPr="008645A6" w:rsidRDefault="009055DA" w:rsidP="009055DA">
            <w:pPr>
              <w:pStyle w:val="TableTextRight"/>
            </w:pPr>
            <w:r w:rsidRPr="007848BA">
              <w:t>0</w:t>
            </w:r>
          </w:p>
        </w:tc>
        <w:tc>
          <w:tcPr>
            <w:tcW w:w="559" w:type="pct"/>
            <w:noWrap/>
            <w:hideMark/>
          </w:tcPr>
          <w:p w14:paraId="733ADEC8" w14:textId="0E28181F" w:rsidR="009055DA" w:rsidRPr="008645A6" w:rsidRDefault="009055DA" w:rsidP="009055DA">
            <w:pPr>
              <w:pStyle w:val="TableTextRight"/>
              <w:ind w:right="227"/>
            </w:pPr>
            <w:r w:rsidRPr="00046D66">
              <w:t>0</w:t>
            </w:r>
          </w:p>
        </w:tc>
      </w:tr>
      <w:tr w:rsidR="009055DA" w:rsidRPr="008645A6" w14:paraId="6A2A0E87" w14:textId="77777777" w:rsidTr="005B6715">
        <w:tc>
          <w:tcPr>
            <w:tcW w:w="1067" w:type="pct"/>
            <w:noWrap/>
            <w:hideMark/>
          </w:tcPr>
          <w:p w14:paraId="6AB57B4E" w14:textId="34C95600" w:rsidR="009055DA" w:rsidRPr="008645A6" w:rsidRDefault="009055DA" w:rsidP="009055DA">
            <w:pPr>
              <w:pStyle w:val="TableText"/>
            </w:pPr>
            <w:r w:rsidRPr="007848BA">
              <w:t>Loddon</w:t>
            </w:r>
          </w:p>
        </w:tc>
        <w:tc>
          <w:tcPr>
            <w:tcW w:w="1897" w:type="pct"/>
            <w:noWrap/>
            <w:hideMark/>
          </w:tcPr>
          <w:p w14:paraId="4F485952" w14:textId="17A63B86" w:rsidR="009055DA" w:rsidRPr="008645A6" w:rsidRDefault="009055DA" w:rsidP="009055DA">
            <w:pPr>
              <w:pStyle w:val="TableText"/>
            </w:pPr>
            <w:r w:rsidRPr="007848BA">
              <w:t>Lsp1.2: Permanent saline lake with aquatic bed</w:t>
            </w:r>
          </w:p>
        </w:tc>
        <w:tc>
          <w:tcPr>
            <w:tcW w:w="534" w:type="pct"/>
            <w:noWrap/>
            <w:hideMark/>
          </w:tcPr>
          <w:p w14:paraId="25976D8A" w14:textId="26D547A4" w:rsidR="009055DA" w:rsidRPr="008645A6" w:rsidRDefault="009055DA" w:rsidP="009055DA">
            <w:pPr>
              <w:pStyle w:val="TableTextRight"/>
            </w:pPr>
            <w:r w:rsidRPr="007848BA">
              <w:t>181</w:t>
            </w:r>
          </w:p>
        </w:tc>
        <w:tc>
          <w:tcPr>
            <w:tcW w:w="519" w:type="pct"/>
            <w:noWrap/>
            <w:hideMark/>
          </w:tcPr>
          <w:p w14:paraId="3D521D4D" w14:textId="6E95B724" w:rsidR="009055DA" w:rsidRPr="008645A6" w:rsidRDefault="009055DA" w:rsidP="009055DA">
            <w:pPr>
              <w:pStyle w:val="TableTextRight"/>
            </w:pPr>
            <w:r w:rsidRPr="007848BA">
              <w:t>0</w:t>
            </w:r>
          </w:p>
        </w:tc>
        <w:tc>
          <w:tcPr>
            <w:tcW w:w="424" w:type="pct"/>
            <w:noWrap/>
            <w:hideMark/>
          </w:tcPr>
          <w:p w14:paraId="123AE878" w14:textId="0CE84476" w:rsidR="009055DA" w:rsidRPr="008645A6" w:rsidRDefault="009055DA" w:rsidP="009055DA">
            <w:pPr>
              <w:pStyle w:val="TableTextRight"/>
            </w:pPr>
            <w:r w:rsidRPr="007848BA">
              <w:t>0</w:t>
            </w:r>
          </w:p>
        </w:tc>
        <w:tc>
          <w:tcPr>
            <w:tcW w:w="559" w:type="pct"/>
            <w:noWrap/>
            <w:hideMark/>
          </w:tcPr>
          <w:p w14:paraId="78F500BB" w14:textId="2442C29E" w:rsidR="009055DA" w:rsidRPr="008645A6" w:rsidRDefault="009055DA" w:rsidP="009055DA">
            <w:pPr>
              <w:pStyle w:val="TableTextRight"/>
              <w:ind w:right="227"/>
            </w:pPr>
            <w:r w:rsidRPr="00046D66">
              <w:t>0</w:t>
            </w:r>
          </w:p>
        </w:tc>
      </w:tr>
      <w:tr w:rsidR="009055DA" w:rsidRPr="008645A6" w14:paraId="05B7E2D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A7C2FFA" w14:textId="3A7746D6" w:rsidR="009055DA" w:rsidRPr="008645A6" w:rsidRDefault="009055DA" w:rsidP="009055DA">
            <w:pPr>
              <w:pStyle w:val="TableText"/>
            </w:pPr>
            <w:r w:rsidRPr="007848BA">
              <w:t>Loddon</w:t>
            </w:r>
          </w:p>
        </w:tc>
        <w:tc>
          <w:tcPr>
            <w:tcW w:w="1897" w:type="pct"/>
            <w:noWrap/>
            <w:hideMark/>
          </w:tcPr>
          <w:p w14:paraId="394968FB" w14:textId="545A29EE" w:rsidR="009055DA" w:rsidRPr="008645A6" w:rsidRDefault="009055DA" w:rsidP="009055DA">
            <w:pPr>
              <w:pStyle w:val="TableText"/>
            </w:pPr>
            <w:r w:rsidRPr="007848BA">
              <w:t>Pt1.8.2: Temporary shrub swamp</w:t>
            </w:r>
          </w:p>
        </w:tc>
        <w:tc>
          <w:tcPr>
            <w:tcW w:w="534" w:type="pct"/>
            <w:noWrap/>
            <w:hideMark/>
          </w:tcPr>
          <w:p w14:paraId="504D32E2" w14:textId="1492BBCA" w:rsidR="009055DA" w:rsidRPr="008645A6" w:rsidRDefault="009055DA" w:rsidP="009055DA">
            <w:pPr>
              <w:pStyle w:val="TableTextRight"/>
            </w:pPr>
            <w:r w:rsidRPr="007848BA">
              <w:t>109</w:t>
            </w:r>
          </w:p>
        </w:tc>
        <w:tc>
          <w:tcPr>
            <w:tcW w:w="519" w:type="pct"/>
            <w:noWrap/>
            <w:hideMark/>
          </w:tcPr>
          <w:p w14:paraId="3CA5EFCE" w14:textId="5D02BBE4" w:rsidR="009055DA" w:rsidRPr="008645A6" w:rsidRDefault="009055DA" w:rsidP="009055DA">
            <w:pPr>
              <w:pStyle w:val="TableTextRight"/>
            </w:pPr>
            <w:r w:rsidRPr="007848BA">
              <w:t>0</w:t>
            </w:r>
          </w:p>
        </w:tc>
        <w:tc>
          <w:tcPr>
            <w:tcW w:w="424" w:type="pct"/>
            <w:noWrap/>
            <w:hideMark/>
          </w:tcPr>
          <w:p w14:paraId="44ED744C" w14:textId="08BB79A1" w:rsidR="009055DA" w:rsidRPr="008645A6" w:rsidRDefault="009055DA" w:rsidP="009055DA">
            <w:pPr>
              <w:pStyle w:val="TableTextRight"/>
            </w:pPr>
            <w:r w:rsidRPr="007848BA">
              <w:t>0</w:t>
            </w:r>
          </w:p>
        </w:tc>
        <w:tc>
          <w:tcPr>
            <w:tcW w:w="559" w:type="pct"/>
            <w:noWrap/>
            <w:hideMark/>
          </w:tcPr>
          <w:p w14:paraId="649365DE" w14:textId="5ED92312" w:rsidR="009055DA" w:rsidRPr="008645A6" w:rsidRDefault="009055DA" w:rsidP="009055DA">
            <w:pPr>
              <w:pStyle w:val="TableTextRight"/>
              <w:ind w:right="227"/>
            </w:pPr>
            <w:r w:rsidRPr="00046D66">
              <w:t>0</w:t>
            </w:r>
          </w:p>
        </w:tc>
      </w:tr>
      <w:tr w:rsidR="009055DA" w:rsidRPr="008645A6" w14:paraId="7AF8E330" w14:textId="77777777" w:rsidTr="005B6715">
        <w:tc>
          <w:tcPr>
            <w:tcW w:w="1067" w:type="pct"/>
            <w:noWrap/>
            <w:hideMark/>
          </w:tcPr>
          <w:p w14:paraId="7A855EB6" w14:textId="43041AC4" w:rsidR="009055DA" w:rsidRPr="008645A6" w:rsidRDefault="009055DA" w:rsidP="009055DA">
            <w:pPr>
              <w:pStyle w:val="TableText"/>
            </w:pPr>
            <w:r w:rsidRPr="007848BA">
              <w:t>Loddon</w:t>
            </w:r>
          </w:p>
        </w:tc>
        <w:tc>
          <w:tcPr>
            <w:tcW w:w="1897" w:type="pct"/>
            <w:noWrap/>
            <w:hideMark/>
          </w:tcPr>
          <w:p w14:paraId="698F76CF" w14:textId="48FDB9E7" w:rsidR="009055DA" w:rsidRPr="008645A6" w:rsidRDefault="009055DA" w:rsidP="009055DA">
            <w:pPr>
              <w:pStyle w:val="TableText"/>
            </w:pPr>
            <w:r w:rsidRPr="007848BA">
              <w:t>Pst3.2: Salt pan or salt flat</w:t>
            </w:r>
          </w:p>
        </w:tc>
        <w:tc>
          <w:tcPr>
            <w:tcW w:w="534" w:type="pct"/>
            <w:noWrap/>
            <w:hideMark/>
          </w:tcPr>
          <w:p w14:paraId="3FCDC56E" w14:textId="2CFD55BF" w:rsidR="009055DA" w:rsidRPr="008645A6" w:rsidRDefault="009055DA" w:rsidP="009055DA">
            <w:pPr>
              <w:pStyle w:val="TableTextRight"/>
            </w:pPr>
            <w:r w:rsidRPr="007848BA">
              <w:t>109</w:t>
            </w:r>
          </w:p>
        </w:tc>
        <w:tc>
          <w:tcPr>
            <w:tcW w:w="519" w:type="pct"/>
            <w:noWrap/>
            <w:hideMark/>
          </w:tcPr>
          <w:p w14:paraId="541BEBD2" w14:textId="665AD986" w:rsidR="009055DA" w:rsidRPr="008645A6" w:rsidRDefault="009055DA" w:rsidP="009055DA">
            <w:pPr>
              <w:pStyle w:val="TableTextRight"/>
            </w:pPr>
            <w:r w:rsidRPr="007848BA">
              <w:t>0</w:t>
            </w:r>
          </w:p>
        </w:tc>
        <w:tc>
          <w:tcPr>
            <w:tcW w:w="424" w:type="pct"/>
            <w:noWrap/>
            <w:hideMark/>
          </w:tcPr>
          <w:p w14:paraId="4E32AF7B" w14:textId="357DB73B" w:rsidR="009055DA" w:rsidRPr="008645A6" w:rsidRDefault="009055DA" w:rsidP="009055DA">
            <w:pPr>
              <w:pStyle w:val="TableTextRight"/>
            </w:pPr>
            <w:r w:rsidRPr="007848BA">
              <w:t>0</w:t>
            </w:r>
          </w:p>
        </w:tc>
        <w:tc>
          <w:tcPr>
            <w:tcW w:w="559" w:type="pct"/>
            <w:noWrap/>
            <w:hideMark/>
          </w:tcPr>
          <w:p w14:paraId="0982D382" w14:textId="23300E29" w:rsidR="009055DA" w:rsidRPr="008645A6" w:rsidRDefault="009055DA" w:rsidP="009055DA">
            <w:pPr>
              <w:pStyle w:val="TableTextRight"/>
              <w:ind w:right="227"/>
            </w:pPr>
            <w:r w:rsidRPr="00046D66">
              <w:t>0</w:t>
            </w:r>
          </w:p>
        </w:tc>
      </w:tr>
      <w:tr w:rsidR="009055DA" w:rsidRPr="008645A6" w14:paraId="401E5D25"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393094C9" w14:textId="06867C04" w:rsidR="009055DA" w:rsidRPr="008645A6" w:rsidRDefault="009055DA" w:rsidP="009055DA">
            <w:pPr>
              <w:pStyle w:val="TableText"/>
            </w:pPr>
            <w:r w:rsidRPr="007848BA">
              <w:t>Loddon</w:t>
            </w:r>
          </w:p>
        </w:tc>
        <w:tc>
          <w:tcPr>
            <w:tcW w:w="1897" w:type="pct"/>
            <w:noWrap/>
            <w:hideMark/>
          </w:tcPr>
          <w:p w14:paraId="17C8AFAD" w14:textId="549BBDB4" w:rsidR="009055DA" w:rsidRPr="008645A6" w:rsidRDefault="009055DA" w:rsidP="009055DA">
            <w:pPr>
              <w:pStyle w:val="TableText"/>
            </w:pPr>
            <w:r w:rsidRPr="007848BA">
              <w:t>Pst4: Temporary saline wetland</w:t>
            </w:r>
          </w:p>
        </w:tc>
        <w:tc>
          <w:tcPr>
            <w:tcW w:w="534" w:type="pct"/>
            <w:noWrap/>
            <w:hideMark/>
          </w:tcPr>
          <w:p w14:paraId="09082C5C" w14:textId="4D53B93E" w:rsidR="009055DA" w:rsidRPr="008645A6" w:rsidRDefault="009055DA" w:rsidP="009055DA">
            <w:pPr>
              <w:pStyle w:val="TableTextRight"/>
            </w:pPr>
            <w:r w:rsidRPr="007848BA">
              <w:t>55</w:t>
            </w:r>
          </w:p>
        </w:tc>
        <w:tc>
          <w:tcPr>
            <w:tcW w:w="519" w:type="pct"/>
            <w:noWrap/>
            <w:hideMark/>
          </w:tcPr>
          <w:p w14:paraId="199A74DB" w14:textId="4B477A01" w:rsidR="009055DA" w:rsidRPr="008645A6" w:rsidRDefault="009055DA" w:rsidP="009055DA">
            <w:pPr>
              <w:pStyle w:val="TableTextRight"/>
            </w:pPr>
            <w:r w:rsidRPr="007848BA">
              <w:t>0</w:t>
            </w:r>
          </w:p>
        </w:tc>
        <w:tc>
          <w:tcPr>
            <w:tcW w:w="424" w:type="pct"/>
            <w:noWrap/>
            <w:hideMark/>
          </w:tcPr>
          <w:p w14:paraId="5581A836" w14:textId="45098F06" w:rsidR="009055DA" w:rsidRPr="008645A6" w:rsidRDefault="009055DA" w:rsidP="009055DA">
            <w:pPr>
              <w:pStyle w:val="TableTextRight"/>
            </w:pPr>
            <w:r w:rsidRPr="007848BA">
              <w:t>0</w:t>
            </w:r>
          </w:p>
        </w:tc>
        <w:tc>
          <w:tcPr>
            <w:tcW w:w="559" w:type="pct"/>
            <w:noWrap/>
            <w:hideMark/>
          </w:tcPr>
          <w:p w14:paraId="6A1EF15D" w14:textId="4F196A60" w:rsidR="009055DA" w:rsidRPr="008645A6" w:rsidRDefault="009055DA" w:rsidP="009055DA">
            <w:pPr>
              <w:pStyle w:val="TableTextRight"/>
              <w:ind w:right="227"/>
            </w:pPr>
            <w:r w:rsidRPr="00046D66">
              <w:t>0</w:t>
            </w:r>
          </w:p>
        </w:tc>
      </w:tr>
      <w:tr w:rsidR="009055DA" w:rsidRPr="008645A6" w14:paraId="6B7C6CD7" w14:textId="77777777" w:rsidTr="005B6715">
        <w:tc>
          <w:tcPr>
            <w:tcW w:w="1067" w:type="pct"/>
            <w:noWrap/>
            <w:hideMark/>
          </w:tcPr>
          <w:p w14:paraId="67E81E8B" w14:textId="13B1D032" w:rsidR="009055DA" w:rsidRPr="008645A6" w:rsidRDefault="009055DA" w:rsidP="009055DA">
            <w:pPr>
              <w:pStyle w:val="TableText"/>
            </w:pPr>
            <w:r w:rsidRPr="007848BA">
              <w:t>Loddon</w:t>
            </w:r>
          </w:p>
        </w:tc>
        <w:tc>
          <w:tcPr>
            <w:tcW w:w="1897" w:type="pct"/>
            <w:noWrap/>
            <w:hideMark/>
          </w:tcPr>
          <w:p w14:paraId="4EE8ACFC" w14:textId="5F605191" w:rsidR="009055DA" w:rsidRPr="008645A6" w:rsidRDefault="009055DA" w:rsidP="009055DA">
            <w:pPr>
              <w:pStyle w:val="TableText"/>
            </w:pPr>
            <w:r w:rsidRPr="007848BA">
              <w:t>Lt1.2: Temporary lake with aquatic bed</w:t>
            </w:r>
          </w:p>
        </w:tc>
        <w:tc>
          <w:tcPr>
            <w:tcW w:w="534" w:type="pct"/>
            <w:noWrap/>
            <w:hideMark/>
          </w:tcPr>
          <w:p w14:paraId="4F412E5D" w14:textId="06D58DF7" w:rsidR="009055DA" w:rsidRPr="008645A6" w:rsidRDefault="009055DA" w:rsidP="009055DA">
            <w:pPr>
              <w:pStyle w:val="TableTextRight"/>
            </w:pPr>
            <w:r w:rsidRPr="007848BA">
              <w:t>55</w:t>
            </w:r>
          </w:p>
        </w:tc>
        <w:tc>
          <w:tcPr>
            <w:tcW w:w="519" w:type="pct"/>
            <w:noWrap/>
            <w:hideMark/>
          </w:tcPr>
          <w:p w14:paraId="129C986E" w14:textId="15DF60C4" w:rsidR="009055DA" w:rsidRPr="008645A6" w:rsidRDefault="009055DA" w:rsidP="009055DA">
            <w:pPr>
              <w:pStyle w:val="TableTextRight"/>
            </w:pPr>
            <w:r w:rsidRPr="007848BA">
              <w:t>0</w:t>
            </w:r>
          </w:p>
        </w:tc>
        <w:tc>
          <w:tcPr>
            <w:tcW w:w="424" w:type="pct"/>
            <w:noWrap/>
            <w:hideMark/>
          </w:tcPr>
          <w:p w14:paraId="1C9063FE" w14:textId="7123CEF0" w:rsidR="009055DA" w:rsidRPr="008645A6" w:rsidRDefault="009055DA" w:rsidP="009055DA">
            <w:pPr>
              <w:pStyle w:val="TableTextRight"/>
            </w:pPr>
            <w:r w:rsidRPr="007848BA">
              <w:t>0</w:t>
            </w:r>
          </w:p>
        </w:tc>
        <w:tc>
          <w:tcPr>
            <w:tcW w:w="559" w:type="pct"/>
            <w:noWrap/>
            <w:hideMark/>
          </w:tcPr>
          <w:p w14:paraId="6A58CB4E" w14:textId="73002617" w:rsidR="009055DA" w:rsidRPr="008645A6" w:rsidRDefault="009055DA" w:rsidP="009055DA">
            <w:pPr>
              <w:pStyle w:val="TableTextRight"/>
              <w:ind w:right="227"/>
            </w:pPr>
            <w:r w:rsidRPr="00046D66">
              <w:t>0</w:t>
            </w:r>
          </w:p>
        </w:tc>
      </w:tr>
      <w:tr w:rsidR="009055DA" w:rsidRPr="008645A6" w14:paraId="12619CA4"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F685776" w14:textId="24C5F5FC" w:rsidR="009055DA" w:rsidRPr="008645A6" w:rsidRDefault="009055DA" w:rsidP="009055DA">
            <w:pPr>
              <w:pStyle w:val="TableText"/>
            </w:pPr>
            <w:r w:rsidRPr="007848BA">
              <w:t>Loddon</w:t>
            </w:r>
          </w:p>
        </w:tc>
        <w:tc>
          <w:tcPr>
            <w:tcW w:w="1897" w:type="pct"/>
            <w:noWrap/>
            <w:hideMark/>
          </w:tcPr>
          <w:p w14:paraId="00F01E51" w14:textId="4BC29FAF" w:rsidR="009055DA" w:rsidRPr="008645A6" w:rsidRDefault="009055DA" w:rsidP="009055DA">
            <w:pPr>
              <w:pStyle w:val="TableText"/>
            </w:pPr>
            <w:r w:rsidRPr="007848BA">
              <w:t>Pt2.1.2: Temporary tall emergent marsh</w:t>
            </w:r>
          </w:p>
        </w:tc>
        <w:tc>
          <w:tcPr>
            <w:tcW w:w="534" w:type="pct"/>
            <w:noWrap/>
            <w:hideMark/>
          </w:tcPr>
          <w:p w14:paraId="16C7B1BD" w14:textId="148B6D11" w:rsidR="009055DA" w:rsidRPr="008645A6" w:rsidRDefault="009055DA" w:rsidP="009055DA">
            <w:pPr>
              <w:pStyle w:val="TableTextRight"/>
            </w:pPr>
            <w:r w:rsidRPr="007848BA">
              <w:t>54</w:t>
            </w:r>
          </w:p>
        </w:tc>
        <w:tc>
          <w:tcPr>
            <w:tcW w:w="519" w:type="pct"/>
            <w:noWrap/>
            <w:hideMark/>
          </w:tcPr>
          <w:p w14:paraId="05FA6EDD" w14:textId="17E425DE" w:rsidR="009055DA" w:rsidRPr="008645A6" w:rsidRDefault="009055DA" w:rsidP="009055DA">
            <w:pPr>
              <w:pStyle w:val="TableTextRight"/>
            </w:pPr>
            <w:r w:rsidRPr="007848BA">
              <w:t>0</w:t>
            </w:r>
          </w:p>
        </w:tc>
        <w:tc>
          <w:tcPr>
            <w:tcW w:w="424" w:type="pct"/>
            <w:noWrap/>
            <w:hideMark/>
          </w:tcPr>
          <w:p w14:paraId="737BD309" w14:textId="1BAD4F4A" w:rsidR="009055DA" w:rsidRPr="008645A6" w:rsidRDefault="009055DA" w:rsidP="009055DA">
            <w:pPr>
              <w:pStyle w:val="TableTextRight"/>
            </w:pPr>
            <w:r w:rsidRPr="007848BA">
              <w:t>0</w:t>
            </w:r>
          </w:p>
        </w:tc>
        <w:tc>
          <w:tcPr>
            <w:tcW w:w="559" w:type="pct"/>
            <w:noWrap/>
            <w:hideMark/>
          </w:tcPr>
          <w:p w14:paraId="705BF20C" w14:textId="1FE63A49" w:rsidR="009055DA" w:rsidRPr="008645A6" w:rsidRDefault="009055DA" w:rsidP="009055DA">
            <w:pPr>
              <w:pStyle w:val="TableTextRight"/>
              <w:ind w:right="227"/>
            </w:pPr>
            <w:r w:rsidRPr="00046D66">
              <w:t>0</w:t>
            </w:r>
          </w:p>
        </w:tc>
      </w:tr>
      <w:tr w:rsidR="009055DA" w:rsidRPr="008645A6" w14:paraId="632F9FFA" w14:textId="77777777" w:rsidTr="005B6715">
        <w:tc>
          <w:tcPr>
            <w:tcW w:w="1067" w:type="pct"/>
            <w:noWrap/>
            <w:hideMark/>
          </w:tcPr>
          <w:p w14:paraId="45C2F0CE" w14:textId="0DF232E1" w:rsidR="009055DA" w:rsidRPr="008645A6" w:rsidRDefault="009055DA" w:rsidP="009055DA">
            <w:pPr>
              <w:pStyle w:val="TableText"/>
            </w:pPr>
            <w:r w:rsidRPr="007848BA">
              <w:t>Loddon</w:t>
            </w:r>
          </w:p>
        </w:tc>
        <w:tc>
          <w:tcPr>
            <w:tcW w:w="1897" w:type="pct"/>
            <w:noWrap/>
            <w:hideMark/>
          </w:tcPr>
          <w:p w14:paraId="629CF5A3" w14:textId="70FB043A" w:rsidR="009055DA" w:rsidRPr="008645A6" w:rsidRDefault="009055DA" w:rsidP="009055DA">
            <w:pPr>
              <w:pStyle w:val="TableText"/>
            </w:pPr>
            <w:r w:rsidRPr="007848BA">
              <w:t>Psp2.1: Permanent salt marsh</w:t>
            </w:r>
          </w:p>
        </w:tc>
        <w:tc>
          <w:tcPr>
            <w:tcW w:w="534" w:type="pct"/>
            <w:noWrap/>
            <w:hideMark/>
          </w:tcPr>
          <w:p w14:paraId="3A885026" w14:textId="2A649171" w:rsidR="009055DA" w:rsidRPr="008645A6" w:rsidRDefault="009055DA" w:rsidP="009055DA">
            <w:pPr>
              <w:pStyle w:val="TableTextRight"/>
            </w:pPr>
            <w:r w:rsidRPr="007848BA">
              <w:t>37</w:t>
            </w:r>
          </w:p>
        </w:tc>
        <w:tc>
          <w:tcPr>
            <w:tcW w:w="519" w:type="pct"/>
            <w:noWrap/>
            <w:hideMark/>
          </w:tcPr>
          <w:p w14:paraId="1A7784CB" w14:textId="16352EB4" w:rsidR="009055DA" w:rsidRPr="008645A6" w:rsidRDefault="009055DA" w:rsidP="009055DA">
            <w:pPr>
              <w:pStyle w:val="TableTextRight"/>
            </w:pPr>
            <w:r w:rsidRPr="007848BA">
              <w:t>0</w:t>
            </w:r>
          </w:p>
        </w:tc>
        <w:tc>
          <w:tcPr>
            <w:tcW w:w="424" w:type="pct"/>
            <w:noWrap/>
            <w:hideMark/>
          </w:tcPr>
          <w:p w14:paraId="762E220E" w14:textId="626EDDF4" w:rsidR="009055DA" w:rsidRPr="008645A6" w:rsidRDefault="009055DA" w:rsidP="009055DA">
            <w:pPr>
              <w:pStyle w:val="TableTextRight"/>
            </w:pPr>
            <w:r w:rsidRPr="007848BA">
              <w:t>0</w:t>
            </w:r>
          </w:p>
        </w:tc>
        <w:tc>
          <w:tcPr>
            <w:tcW w:w="559" w:type="pct"/>
            <w:noWrap/>
            <w:hideMark/>
          </w:tcPr>
          <w:p w14:paraId="62DD69C5" w14:textId="41B5D09C" w:rsidR="009055DA" w:rsidRPr="008645A6" w:rsidRDefault="009055DA" w:rsidP="009055DA">
            <w:pPr>
              <w:pStyle w:val="TableTextRight"/>
              <w:ind w:right="227"/>
            </w:pPr>
            <w:r w:rsidRPr="00046D66">
              <w:t>0</w:t>
            </w:r>
          </w:p>
        </w:tc>
      </w:tr>
      <w:tr w:rsidR="009055DA" w:rsidRPr="008645A6" w14:paraId="693AB5A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noWrap/>
            <w:hideMark/>
          </w:tcPr>
          <w:p w14:paraId="35192BDD" w14:textId="7038A13D" w:rsidR="009055DA" w:rsidRPr="008645A6" w:rsidRDefault="009055DA" w:rsidP="009055DA">
            <w:pPr>
              <w:pStyle w:val="TableText"/>
            </w:pPr>
            <w:r w:rsidRPr="007848BA">
              <w:t>Loddon</w:t>
            </w:r>
          </w:p>
        </w:tc>
        <w:tc>
          <w:tcPr>
            <w:tcW w:w="1897" w:type="pct"/>
            <w:tcBorders>
              <w:bottom w:val="nil"/>
            </w:tcBorders>
            <w:noWrap/>
            <w:hideMark/>
          </w:tcPr>
          <w:p w14:paraId="21B4824C" w14:textId="467DB6C6" w:rsidR="009055DA" w:rsidRPr="008645A6" w:rsidRDefault="009055DA" w:rsidP="009055DA">
            <w:pPr>
              <w:pStyle w:val="TableText"/>
            </w:pPr>
            <w:r w:rsidRPr="007848BA">
              <w:t>Pst2.2: Temporary salt marsh</w:t>
            </w:r>
          </w:p>
        </w:tc>
        <w:tc>
          <w:tcPr>
            <w:tcW w:w="534" w:type="pct"/>
            <w:tcBorders>
              <w:bottom w:val="nil"/>
            </w:tcBorders>
            <w:noWrap/>
            <w:hideMark/>
          </w:tcPr>
          <w:p w14:paraId="24F75C40" w14:textId="39D74079" w:rsidR="009055DA" w:rsidRPr="008645A6" w:rsidRDefault="009055DA" w:rsidP="009055DA">
            <w:pPr>
              <w:pStyle w:val="TableTextRight"/>
            </w:pPr>
            <w:r w:rsidRPr="007848BA">
              <w:t>28</w:t>
            </w:r>
          </w:p>
        </w:tc>
        <w:tc>
          <w:tcPr>
            <w:tcW w:w="519" w:type="pct"/>
            <w:tcBorders>
              <w:bottom w:val="nil"/>
            </w:tcBorders>
            <w:noWrap/>
            <w:hideMark/>
          </w:tcPr>
          <w:p w14:paraId="409AD765" w14:textId="23B629DC" w:rsidR="009055DA" w:rsidRPr="008645A6" w:rsidRDefault="009055DA" w:rsidP="009055DA">
            <w:pPr>
              <w:pStyle w:val="TableTextRight"/>
            </w:pPr>
            <w:r w:rsidRPr="007848BA">
              <w:t>0</w:t>
            </w:r>
          </w:p>
        </w:tc>
        <w:tc>
          <w:tcPr>
            <w:tcW w:w="424" w:type="pct"/>
            <w:tcBorders>
              <w:bottom w:val="nil"/>
            </w:tcBorders>
            <w:noWrap/>
            <w:hideMark/>
          </w:tcPr>
          <w:p w14:paraId="0F4616DC" w14:textId="62B06493" w:rsidR="009055DA" w:rsidRPr="008645A6" w:rsidRDefault="009055DA" w:rsidP="009055DA">
            <w:pPr>
              <w:pStyle w:val="TableTextRight"/>
            </w:pPr>
            <w:r w:rsidRPr="007848BA">
              <w:t>0</w:t>
            </w:r>
          </w:p>
        </w:tc>
        <w:tc>
          <w:tcPr>
            <w:tcW w:w="559" w:type="pct"/>
            <w:tcBorders>
              <w:bottom w:val="nil"/>
            </w:tcBorders>
            <w:noWrap/>
            <w:hideMark/>
          </w:tcPr>
          <w:p w14:paraId="0EE7AF3F" w14:textId="572AD84F" w:rsidR="009055DA" w:rsidRPr="008645A6" w:rsidRDefault="009055DA" w:rsidP="009055DA">
            <w:pPr>
              <w:pStyle w:val="TableTextRight"/>
              <w:ind w:right="227"/>
            </w:pPr>
            <w:r w:rsidRPr="00046D66">
              <w:t>0</w:t>
            </w:r>
          </w:p>
        </w:tc>
      </w:tr>
      <w:tr w:rsidR="009055DA" w:rsidRPr="008645A6" w14:paraId="6F6E61CD" w14:textId="77777777" w:rsidTr="005B6715">
        <w:tc>
          <w:tcPr>
            <w:tcW w:w="1067" w:type="pct"/>
            <w:tcBorders>
              <w:bottom w:val="nil"/>
            </w:tcBorders>
            <w:shd w:val="clear" w:color="auto" w:fill="D0EAFF" w:themeFill="accent2" w:themeFillTint="1A"/>
            <w:noWrap/>
            <w:hideMark/>
          </w:tcPr>
          <w:p w14:paraId="0C571F6F" w14:textId="48AC8BD7" w:rsidR="009055DA" w:rsidRPr="008645A6" w:rsidRDefault="009055DA" w:rsidP="009055DA">
            <w:pPr>
              <w:pStyle w:val="TableText"/>
            </w:pPr>
            <w:r w:rsidRPr="007848BA">
              <w:t>Lower Darling</w:t>
            </w:r>
            <w:r w:rsidR="004847D5">
              <w:rPr>
                <w:rFonts w:cs="Calibri"/>
              </w:rPr>
              <w:t>†</w:t>
            </w:r>
          </w:p>
        </w:tc>
        <w:tc>
          <w:tcPr>
            <w:tcW w:w="1897" w:type="pct"/>
            <w:tcBorders>
              <w:bottom w:val="nil"/>
            </w:tcBorders>
            <w:shd w:val="clear" w:color="auto" w:fill="D0EAFF" w:themeFill="accent2" w:themeFillTint="1A"/>
            <w:noWrap/>
            <w:hideMark/>
          </w:tcPr>
          <w:p w14:paraId="055DAA69" w14:textId="7A5897DE" w:rsidR="009055DA" w:rsidRPr="008645A6" w:rsidRDefault="009055DA" w:rsidP="009055DA">
            <w:pPr>
              <w:pStyle w:val="TableText"/>
            </w:pPr>
            <w:r w:rsidRPr="007848BA">
              <w:t>Pt1.2.2: Temporary black box swamp</w:t>
            </w:r>
          </w:p>
        </w:tc>
        <w:tc>
          <w:tcPr>
            <w:tcW w:w="534" w:type="pct"/>
            <w:tcBorders>
              <w:bottom w:val="nil"/>
            </w:tcBorders>
            <w:shd w:val="clear" w:color="auto" w:fill="D0EAFF" w:themeFill="accent2" w:themeFillTint="1A"/>
            <w:noWrap/>
            <w:hideMark/>
          </w:tcPr>
          <w:p w14:paraId="755F43C0" w14:textId="773DB576" w:rsidR="009055DA" w:rsidRPr="008645A6" w:rsidRDefault="009055DA" w:rsidP="009055DA">
            <w:pPr>
              <w:pStyle w:val="TableTextRight"/>
            </w:pPr>
            <w:r w:rsidRPr="007848BA">
              <w:t>1,920</w:t>
            </w:r>
          </w:p>
        </w:tc>
        <w:tc>
          <w:tcPr>
            <w:tcW w:w="519" w:type="pct"/>
            <w:tcBorders>
              <w:bottom w:val="nil"/>
            </w:tcBorders>
            <w:shd w:val="clear" w:color="auto" w:fill="D0EAFF" w:themeFill="accent2" w:themeFillTint="1A"/>
            <w:noWrap/>
            <w:hideMark/>
          </w:tcPr>
          <w:p w14:paraId="62B71323" w14:textId="3BD8D925" w:rsidR="009055DA" w:rsidRPr="008645A6" w:rsidRDefault="009055DA" w:rsidP="009055DA">
            <w:pPr>
              <w:pStyle w:val="TableTextRight"/>
            </w:pPr>
            <w:r w:rsidRPr="007848BA">
              <w:t>1,107</w:t>
            </w:r>
          </w:p>
        </w:tc>
        <w:tc>
          <w:tcPr>
            <w:tcW w:w="424" w:type="pct"/>
            <w:tcBorders>
              <w:bottom w:val="nil"/>
            </w:tcBorders>
            <w:shd w:val="clear" w:color="auto" w:fill="D0EAFF" w:themeFill="accent2" w:themeFillTint="1A"/>
            <w:noWrap/>
            <w:hideMark/>
          </w:tcPr>
          <w:p w14:paraId="2465FF42" w14:textId="2A1BB83B" w:rsidR="009055DA" w:rsidRPr="008645A6" w:rsidRDefault="009055DA" w:rsidP="009055DA">
            <w:pPr>
              <w:pStyle w:val="TableTextRight"/>
            </w:pPr>
            <w:r w:rsidRPr="007848BA">
              <w:t>281</w:t>
            </w:r>
          </w:p>
        </w:tc>
        <w:tc>
          <w:tcPr>
            <w:tcW w:w="559" w:type="pct"/>
            <w:tcBorders>
              <w:bottom w:val="nil"/>
            </w:tcBorders>
            <w:shd w:val="clear" w:color="auto" w:fill="D0EAFF" w:themeFill="accent2" w:themeFillTint="1A"/>
            <w:noWrap/>
            <w:hideMark/>
          </w:tcPr>
          <w:p w14:paraId="77FE3CC6" w14:textId="57EA8114" w:rsidR="009055DA" w:rsidRPr="008645A6" w:rsidRDefault="009055DA" w:rsidP="009055DA">
            <w:pPr>
              <w:pStyle w:val="TableTextRight"/>
              <w:ind w:right="227"/>
            </w:pPr>
            <w:r w:rsidRPr="00046D66">
              <w:t>25.4</w:t>
            </w:r>
          </w:p>
        </w:tc>
      </w:tr>
      <w:tr w:rsidR="009055DA" w:rsidRPr="008645A6" w14:paraId="01EF158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78AAE8A2" w14:textId="4D9D27D0" w:rsidR="009055DA" w:rsidRPr="008645A6" w:rsidRDefault="009055DA" w:rsidP="009055DA">
            <w:pPr>
              <w:pStyle w:val="TableText"/>
            </w:pPr>
            <w:r w:rsidRPr="007848BA">
              <w:t>Lower Darling</w:t>
            </w:r>
            <w:r w:rsidR="004847D5">
              <w:rPr>
                <w:rFonts w:cs="Calibri"/>
              </w:rPr>
              <w:t>†</w:t>
            </w:r>
          </w:p>
        </w:tc>
        <w:tc>
          <w:tcPr>
            <w:tcW w:w="1897" w:type="pct"/>
            <w:tcBorders>
              <w:bottom w:val="nil"/>
            </w:tcBorders>
            <w:shd w:val="clear" w:color="auto" w:fill="D0EAFF" w:themeFill="accent2" w:themeFillTint="1A"/>
            <w:noWrap/>
            <w:hideMark/>
          </w:tcPr>
          <w:p w14:paraId="4FAB9619" w14:textId="4AF2CF40" w:rsidR="009055DA" w:rsidRPr="008645A6" w:rsidRDefault="009055DA" w:rsidP="009055DA">
            <w:pPr>
              <w:pStyle w:val="TableText"/>
            </w:pPr>
            <w:r w:rsidRPr="007848BA">
              <w:t>Lt1.1: Temporary lake</w:t>
            </w:r>
          </w:p>
        </w:tc>
        <w:tc>
          <w:tcPr>
            <w:tcW w:w="534" w:type="pct"/>
            <w:tcBorders>
              <w:bottom w:val="nil"/>
            </w:tcBorders>
            <w:shd w:val="clear" w:color="auto" w:fill="D0EAFF" w:themeFill="accent2" w:themeFillTint="1A"/>
            <w:noWrap/>
            <w:hideMark/>
          </w:tcPr>
          <w:p w14:paraId="04AA11AE" w14:textId="55E49BF6" w:rsidR="009055DA" w:rsidRPr="008645A6" w:rsidRDefault="009055DA" w:rsidP="009055DA">
            <w:pPr>
              <w:pStyle w:val="TableTextRight"/>
            </w:pPr>
            <w:r w:rsidRPr="007848BA">
              <w:t>187,365</w:t>
            </w:r>
          </w:p>
        </w:tc>
        <w:tc>
          <w:tcPr>
            <w:tcW w:w="519" w:type="pct"/>
            <w:tcBorders>
              <w:bottom w:val="nil"/>
            </w:tcBorders>
            <w:shd w:val="clear" w:color="auto" w:fill="D0EAFF" w:themeFill="accent2" w:themeFillTint="1A"/>
            <w:noWrap/>
            <w:hideMark/>
          </w:tcPr>
          <w:p w14:paraId="0B74F676" w14:textId="3D20640D" w:rsidR="009055DA" w:rsidRPr="008645A6" w:rsidRDefault="009055DA" w:rsidP="009055DA">
            <w:pPr>
              <w:pStyle w:val="TableTextRight"/>
            </w:pPr>
            <w:r w:rsidRPr="007848BA">
              <w:t>63,826</w:t>
            </w:r>
          </w:p>
        </w:tc>
        <w:tc>
          <w:tcPr>
            <w:tcW w:w="424" w:type="pct"/>
            <w:tcBorders>
              <w:bottom w:val="nil"/>
            </w:tcBorders>
            <w:shd w:val="clear" w:color="auto" w:fill="D0EAFF" w:themeFill="accent2" w:themeFillTint="1A"/>
            <w:noWrap/>
            <w:hideMark/>
          </w:tcPr>
          <w:p w14:paraId="211FD3D4" w14:textId="246678FF" w:rsidR="009055DA" w:rsidRPr="008645A6" w:rsidRDefault="009055DA" w:rsidP="009055DA">
            <w:pPr>
              <w:pStyle w:val="TableTextRight"/>
            </w:pPr>
            <w:r w:rsidRPr="007848BA">
              <w:t>272</w:t>
            </w:r>
          </w:p>
        </w:tc>
        <w:tc>
          <w:tcPr>
            <w:tcW w:w="559" w:type="pct"/>
            <w:tcBorders>
              <w:bottom w:val="nil"/>
            </w:tcBorders>
            <w:shd w:val="clear" w:color="auto" w:fill="D0EAFF" w:themeFill="accent2" w:themeFillTint="1A"/>
            <w:noWrap/>
            <w:hideMark/>
          </w:tcPr>
          <w:p w14:paraId="5D0E2004" w14:textId="33B520D7" w:rsidR="009055DA" w:rsidRPr="008645A6" w:rsidRDefault="009055DA" w:rsidP="009055DA">
            <w:pPr>
              <w:pStyle w:val="TableTextRight"/>
              <w:ind w:right="227"/>
            </w:pPr>
            <w:r w:rsidRPr="00046D66">
              <w:t>0.4</w:t>
            </w:r>
          </w:p>
        </w:tc>
      </w:tr>
      <w:tr w:rsidR="009055DA" w:rsidRPr="008645A6" w14:paraId="30B97189" w14:textId="77777777" w:rsidTr="005B6715">
        <w:tc>
          <w:tcPr>
            <w:tcW w:w="1067" w:type="pct"/>
            <w:tcBorders>
              <w:bottom w:val="single" w:sz="4" w:space="0" w:color="FFFFFF" w:themeColor="background1"/>
            </w:tcBorders>
            <w:shd w:val="clear" w:color="auto" w:fill="D0EAFF" w:themeFill="accent2" w:themeFillTint="1A"/>
            <w:noWrap/>
            <w:hideMark/>
          </w:tcPr>
          <w:p w14:paraId="4C1A320A" w14:textId="30B09D41" w:rsidR="009055DA" w:rsidRPr="008645A6" w:rsidRDefault="009055DA" w:rsidP="009055DA">
            <w:pPr>
              <w:pStyle w:val="TableText"/>
            </w:pPr>
            <w:r w:rsidRPr="007848BA">
              <w:t>Lower Darling</w:t>
            </w:r>
            <w:r w:rsidR="004847D5">
              <w:rPr>
                <w:rFonts w:cs="Calibri"/>
              </w:rPr>
              <w:t>†</w:t>
            </w:r>
          </w:p>
        </w:tc>
        <w:tc>
          <w:tcPr>
            <w:tcW w:w="1897" w:type="pct"/>
            <w:tcBorders>
              <w:bottom w:val="single" w:sz="4" w:space="0" w:color="FFFFFF" w:themeColor="background1"/>
            </w:tcBorders>
            <w:shd w:val="clear" w:color="auto" w:fill="D0EAFF" w:themeFill="accent2" w:themeFillTint="1A"/>
            <w:noWrap/>
            <w:hideMark/>
          </w:tcPr>
          <w:p w14:paraId="23FE7A7C" w14:textId="6B05FD85" w:rsidR="009055DA" w:rsidRPr="008645A6" w:rsidRDefault="009055DA" w:rsidP="009055DA">
            <w:pPr>
              <w:pStyle w:val="TableText"/>
            </w:pPr>
            <w:r w:rsidRPr="007848BA">
              <w:t>Pp4.2: Permanent wetland</w:t>
            </w:r>
          </w:p>
        </w:tc>
        <w:tc>
          <w:tcPr>
            <w:tcW w:w="534" w:type="pct"/>
            <w:tcBorders>
              <w:bottom w:val="single" w:sz="4" w:space="0" w:color="FFFFFF" w:themeColor="background1"/>
            </w:tcBorders>
            <w:shd w:val="clear" w:color="auto" w:fill="D0EAFF" w:themeFill="accent2" w:themeFillTint="1A"/>
            <w:noWrap/>
            <w:hideMark/>
          </w:tcPr>
          <w:p w14:paraId="74ADB126" w14:textId="0DFC511B" w:rsidR="009055DA" w:rsidRPr="008645A6" w:rsidRDefault="009055DA" w:rsidP="009055DA">
            <w:pPr>
              <w:pStyle w:val="TableTextRight"/>
            </w:pPr>
            <w:r w:rsidRPr="007848BA">
              <w:t>1,761</w:t>
            </w:r>
          </w:p>
        </w:tc>
        <w:tc>
          <w:tcPr>
            <w:tcW w:w="519" w:type="pct"/>
            <w:tcBorders>
              <w:bottom w:val="single" w:sz="4" w:space="0" w:color="FFFFFF" w:themeColor="background1"/>
            </w:tcBorders>
            <w:shd w:val="clear" w:color="auto" w:fill="D0EAFF" w:themeFill="accent2" w:themeFillTint="1A"/>
            <w:noWrap/>
            <w:hideMark/>
          </w:tcPr>
          <w:p w14:paraId="4671F14C" w14:textId="207DC687" w:rsidR="009055DA" w:rsidRPr="008645A6" w:rsidRDefault="009055DA" w:rsidP="009055DA">
            <w:pPr>
              <w:pStyle w:val="TableTextRight"/>
            </w:pPr>
            <w:r w:rsidRPr="007848BA">
              <w:t>84</w:t>
            </w:r>
          </w:p>
        </w:tc>
        <w:tc>
          <w:tcPr>
            <w:tcW w:w="424" w:type="pct"/>
            <w:tcBorders>
              <w:bottom w:val="single" w:sz="4" w:space="0" w:color="FFFFFF" w:themeColor="background1"/>
            </w:tcBorders>
            <w:shd w:val="clear" w:color="auto" w:fill="D0EAFF" w:themeFill="accent2" w:themeFillTint="1A"/>
            <w:noWrap/>
            <w:hideMark/>
          </w:tcPr>
          <w:p w14:paraId="1C42B911" w14:textId="733F7621" w:rsidR="009055DA" w:rsidRPr="008645A6" w:rsidRDefault="009055DA" w:rsidP="009055DA">
            <w:pPr>
              <w:pStyle w:val="TableTextRight"/>
            </w:pPr>
            <w:r w:rsidRPr="007848BA">
              <w:t>27</w:t>
            </w:r>
          </w:p>
        </w:tc>
        <w:tc>
          <w:tcPr>
            <w:tcW w:w="559" w:type="pct"/>
            <w:tcBorders>
              <w:bottom w:val="single" w:sz="4" w:space="0" w:color="FFFFFF" w:themeColor="background1"/>
            </w:tcBorders>
            <w:shd w:val="clear" w:color="auto" w:fill="D0EAFF" w:themeFill="accent2" w:themeFillTint="1A"/>
            <w:noWrap/>
            <w:hideMark/>
          </w:tcPr>
          <w:p w14:paraId="46C28D74" w14:textId="5C1D6BE5" w:rsidR="009055DA" w:rsidRPr="008645A6" w:rsidRDefault="009055DA" w:rsidP="009055DA">
            <w:pPr>
              <w:pStyle w:val="TableTextRight"/>
              <w:ind w:right="227"/>
            </w:pPr>
            <w:r w:rsidRPr="00046D66">
              <w:t>32.1</w:t>
            </w:r>
          </w:p>
        </w:tc>
      </w:tr>
      <w:tr w:rsidR="009055DA" w:rsidRPr="008645A6" w14:paraId="47EF288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tcBorders>
            <w:noWrap/>
            <w:hideMark/>
          </w:tcPr>
          <w:p w14:paraId="554558CE" w14:textId="709FC740" w:rsidR="009055DA" w:rsidRPr="008645A6" w:rsidRDefault="009055DA" w:rsidP="009055DA">
            <w:pPr>
              <w:pStyle w:val="TableText"/>
            </w:pPr>
            <w:r w:rsidRPr="007848BA">
              <w:t>Lower Darling</w:t>
            </w:r>
          </w:p>
        </w:tc>
        <w:tc>
          <w:tcPr>
            <w:tcW w:w="1897" w:type="pct"/>
            <w:tcBorders>
              <w:top w:val="single" w:sz="4" w:space="0" w:color="FFFFFF" w:themeColor="background1"/>
            </w:tcBorders>
            <w:noWrap/>
            <w:hideMark/>
          </w:tcPr>
          <w:p w14:paraId="606CADFA" w14:textId="2812D9CA" w:rsidR="009055DA" w:rsidRPr="008645A6" w:rsidRDefault="009055DA" w:rsidP="009055DA">
            <w:pPr>
              <w:pStyle w:val="TableText"/>
            </w:pPr>
            <w:r w:rsidRPr="007848BA">
              <w:t>Lp1.1: Permanent lake</w:t>
            </w:r>
          </w:p>
        </w:tc>
        <w:tc>
          <w:tcPr>
            <w:tcW w:w="534" w:type="pct"/>
            <w:tcBorders>
              <w:top w:val="single" w:sz="4" w:space="0" w:color="FFFFFF" w:themeColor="background1"/>
            </w:tcBorders>
            <w:noWrap/>
            <w:hideMark/>
          </w:tcPr>
          <w:p w14:paraId="445B332D" w14:textId="22E8DF1B" w:rsidR="009055DA" w:rsidRPr="008645A6" w:rsidRDefault="009055DA" w:rsidP="009055DA">
            <w:pPr>
              <w:pStyle w:val="TableTextRight"/>
            </w:pPr>
            <w:r w:rsidRPr="007848BA">
              <w:t>9,743</w:t>
            </w:r>
          </w:p>
        </w:tc>
        <w:tc>
          <w:tcPr>
            <w:tcW w:w="519" w:type="pct"/>
            <w:tcBorders>
              <w:top w:val="single" w:sz="4" w:space="0" w:color="FFFFFF" w:themeColor="background1"/>
            </w:tcBorders>
            <w:noWrap/>
            <w:hideMark/>
          </w:tcPr>
          <w:p w14:paraId="79C719A4" w14:textId="2385763F" w:rsidR="009055DA" w:rsidRPr="008645A6" w:rsidRDefault="009055DA" w:rsidP="009055DA">
            <w:pPr>
              <w:pStyle w:val="TableTextRight"/>
            </w:pPr>
            <w:r w:rsidRPr="007848BA">
              <w:t>9,424</w:t>
            </w:r>
          </w:p>
        </w:tc>
        <w:tc>
          <w:tcPr>
            <w:tcW w:w="424" w:type="pct"/>
            <w:tcBorders>
              <w:top w:val="single" w:sz="4" w:space="0" w:color="FFFFFF" w:themeColor="background1"/>
            </w:tcBorders>
            <w:noWrap/>
            <w:hideMark/>
          </w:tcPr>
          <w:p w14:paraId="662F8FAD" w14:textId="31AA785B"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49A7DDA7" w14:textId="5FD236BA" w:rsidR="009055DA" w:rsidRPr="008645A6" w:rsidRDefault="009055DA" w:rsidP="009055DA">
            <w:pPr>
              <w:pStyle w:val="TableTextRight"/>
              <w:ind w:right="227"/>
            </w:pPr>
            <w:r w:rsidRPr="00046D66">
              <w:t>0</w:t>
            </w:r>
          </w:p>
        </w:tc>
      </w:tr>
      <w:tr w:rsidR="009055DA" w:rsidRPr="008645A6" w14:paraId="512DC546" w14:textId="77777777" w:rsidTr="005B6715">
        <w:tc>
          <w:tcPr>
            <w:tcW w:w="1067" w:type="pct"/>
            <w:noWrap/>
            <w:hideMark/>
          </w:tcPr>
          <w:p w14:paraId="65F3E3E2" w14:textId="0744B6DC" w:rsidR="009055DA" w:rsidRPr="008645A6" w:rsidRDefault="009055DA" w:rsidP="009055DA">
            <w:pPr>
              <w:pStyle w:val="TableText"/>
            </w:pPr>
            <w:r w:rsidRPr="007848BA">
              <w:t>Lower Darling</w:t>
            </w:r>
          </w:p>
        </w:tc>
        <w:tc>
          <w:tcPr>
            <w:tcW w:w="1897" w:type="pct"/>
            <w:noWrap/>
            <w:hideMark/>
          </w:tcPr>
          <w:p w14:paraId="587A46D7" w14:textId="7D714830" w:rsidR="009055DA" w:rsidRPr="008645A6" w:rsidRDefault="009055DA" w:rsidP="009055DA">
            <w:pPr>
              <w:pStyle w:val="TableText"/>
            </w:pPr>
            <w:r w:rsidRPr="007848BA">
              <w:t>Pt2.2.2: Temporary sedge/grass/forb marsh</w:t>
            </w:r>
          </w:p>
        </w:tc>
        <w:tc>
          <w:tcPr>
            <w:tcW w:w="534" w:type="pct"/>
            <w:noWrap/>
            <w:hideMark/>
          </w:tcPr>
          <w:p w14:paraId="65FC9BF7" w14:textId="459EDF92" w:rsidR="009055DA" w:rsidRPr="008645A6" w:rsidRDefault="009055DA" w:rsidP="009055DA">
            <w:pPr>
              <w:pStyle w:val="TableTextRight"/>
            </w:pPr>
            <w:r w:rsidRPr="007848BA">
              <w:t>45,439</w:t>
            </w:r>
          </w:p>
        </w:tc>
        <w:tc>
          <w:tcPr>
            <w:tcW w:w="519" w:type="pct"/>
            <w:noWrap/>
            <w:hideMark/>
          </w:tcPr>
          <w:p w14:paraId="26F84838" w14:textId="74692B2A" w:rsidR="009055DA" w:rsidRPr="008645A6" w:rsidRDefault="009055DA" w:rsidP="009055DA">
            <w:pPr>
              <w:pStyle w:val="TableTextRight"/>
            </w:pPr>
            <w:r w:rsidRPr="007848BA">
              <w:t>9,103</w:t>
            </w:r>
          </w:p>
        </w:tc>
        <w:tc>
          <w:tcPr>
            <w:tcW w:w="424" w:type="pct"/>
            <w:noWrap/>
            <w:hideMark/>
          </w:tcPr>
          <w:p w14:paraId="1DF75EFE" w14:textId="6E72042A" w:rsidR="009055DA" w:rsidRPr="008645A6" w:rsidRDefault="009055DA" w:rsidP="009055DA">
            <w:pPr>
              <w:pStyle w:val="TableTextRight"/>
            </w:pPr>
            <w:r w:rsidRPr="007848BA">
              <w:t>0</w:t>
            </w:r>
          </w:p>
        </w:tc>
        <w:tc>
          <w:tcPr>
            <w:tcW w:w="559" w:type="pct"/>
            <w:noWrap/>
            <w:hideMark/>
          </w:tcPr>
          <w:p w14:paraId="3603F72A" w14:textId="3DAC98C8" w:rsidR="009055DA" w:rsidRPr="008645A6" w:rsidRDefault="009055DA" w:rsidP="009055DA">
            <w:pPr>
              <w:pStyle w:val="TableTextRight"/>
              <w:ind w:right="227"/>
            </w:pPr>
            <w:r w:rsidRPr="00046D66">
              <w:t>0</w:t>
            </w:r>
          </w:p>
        </w:tc>
      </w:tr>
      <w:tr w:rsidR="009055DA" w:rsidRPr="008645A6" w14:paraId="406F73FC"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3F5DF0D" w14:textId="7A3E13E6" w:rsidR="009055DA" w:rsidRPr="008645A6" w:rsidRDefault="009055DA" w:rsidP="009055DA">
            <w:pPr>
              <w:pStyle w:val="TableText"/>
            </w:pPr>
            <w:r w:rsidRPr="007848BA">
              <w:t>Lower Darling</w:t>
            </w:r>
          </w:p>
        </w:tc>
        <w:tc>
          <w:tcPr>
            <w:tcW w:w="1897" w:type="pct"/>
            <w:noWrap/>
            <w:hideMark/>
          </w:tcPr>
          <w:p w14:paraId="6A7AE0A5" w14:textId="005506FE" w:rsidR="009055DA" w:rsidRPr="008645A6" w:rsidRDefault="009055DA" w:rsidP="009055DA">
            <w:pPr>
              <w:pStyle w:val="TableText"/>
            </w:pPr>
            <w:r w:rsidRPr="007848BA">
              <w:t>Pt1.1.2: Temporary river red gum swamp</w:t>
            </w:r>
          </w:p>
        </w:tc>
        <w:tc>
          <w:tcPr>
            <w:tcW w:w="534" w:type="pct"/>
            <w:noWrap/>
            <w:hideMark/>
          </w:tcPr>
          <w:p w14:paraId="0708FB80" w14:textId="0768C82D" w:rsidR="009055DA" w:rsidRPr="008645A6" w:rsidRDefault="009055DA" w:rsidP="009055DA">
            <w:pPr>
              <w:pStyle w:val="TableTextRight"/>
            </w:pPr>
            <w:r w:rsidRPr="007848BA">
              <w:t>879</w:t>
            </w:r>
          </w:p>
        </w:tc>
        <w:tc>
          <w:tcPr>
            <w:tcW w:w="519" w:type="pct"/>
            <w:noWrap/>
            <w:hideMark/>
          </w:tcPr>
          <w:p w14:paraId="7EA52401" w14:textId="3BAFC5A4" w:rsidR="009055DA" w:rsidRPr="008645A6" w:rsidRDefault="009055DA" w:rsidP="009055DA">
            <w:pPr>
              <w:pStyle w:val="TableTextRight"/>
            </w:pPr>
            <w:r w:rsidRPr="007848BA">
              <w:t>873</w:t>
            </w:r>
          </w:p>
        </w:tc>
        <w:tc>
          <w:tcPr>
            <w:tcW w:w="424" w:type="pct"/>
            <w:noWrap/>
            <w:hideMark/>
          </w:tcPr>
          <w:p w14:paraId="206337A5" w14:textId="20705667" w:rsidR="009055DA" w:rsidRPr="008645A6" w:rsidRDefault="009055DA" w:rsidP="009055DA">
            <w:pPr>
              <w:pStyle w:val="TableTextRight"/>
            </w:pPr>
            <w:r w:rsidRPr="007848BA">
              <w:t>0</w:t>
            </w:r>
          </w:p>
        </w:tc>
        <w:tc>
          <w:tcPr>
            <w:tcW w:w="559" w:type="pct"/>
            <w:noWrap/>
            <w:hideMark/>
          </w:tcPr>
          <w:p w14:paraId="195A8365" w14:textId="13ACD1CC" w:rsidR="009055DA" w:rsidRPr="008645A6" w:rsidRDefault="009055DA" w:rsidP="009055DA">
            <w:pPr>
              <w:pStyle w:val="TableTextRight"/>
              <w:ind w:right="227"/>
            </w:pPr>
            <w:r w:rsidRPr="00046D66">
              <w:t>0</w:t>
            </w:r>
          </w:p>
        </w:tc>
      </w:tr>
      <w:tr w:rsidR="009055DA" w:rsidRPr="008645A6" w14:paraId="2CD6DEF0" w14:textId="77777777" w:rsidTr="005B6715">
        <w:tc>
          <w:tcPr>
            <w:tcW w:w="1067" w:type="pct"/>
            <w:noWrap/>
            <w:hideMark/>
          </w:tcPr>
          <w:p w14:paraId="0EC17087" w14:textId="36CEE6E0" w:rsidR="009055DA" w:rsidRPr="008645A6" w:rsidRDefault="009055DA" w:rsidP="009055DA">
            <w:pPr>
              <w:pStyle w:val="TableText"/>
            </w:pPr>
            <w:r w:rsidRPr="007848BA">
              <w:t>Lower Darling</w:t>
            </w:r>
          </w:p>
        </w:tc>
        <w:tc>
          <w:tcPr>
            <w:tcW w:w="1897" w:type="pct"/>
            <w:noWrap/>
            <w:hideMark/>
          </w:tcPr>
          <w:p w14:paraId="2E06A6B0" w14:textId="40AFE92E" w:rsidR="009055DA" w:rsidRPr="008645A6" w:rsidRDefault="009055DA" w:rsidP="009055DA">
            <w:pPr>
              <w:pStyle w:val="TableText"/>
            </w:pPr>
            <w:r w:rsidRPr="007848BA">
              <w:t>Pt1.8.2: Temporary shrub swamp</w:t>
            </w:r>
          </w:p>
        </w:tc>
        <w:tc>
          <w:tcPr>
            <w:tcW w:w="534" w:type="pct"/>
            <w:noWrap/>
            <w:hideMark/>
          </w:tcPr>
          <w:p w14:paraId="503577E4" w14:textId="5E321A93" w:rsidR="009055DA" w:rsidRPr="008645A6" w:rsidRDefault="009055DA" w:rsidP="009055DA">
            <w:pPr>
              <w:pStyle w:val="TableTextRight"/>
            </w:pPr>
            <w:r w:rsidRPr="007848BA">
              <w:t>69,574</w:t>
            </w:r>
          </w:p>
        </w:tc>
        <w:tc>
          <w:tcPr>
            <w:tcW w:w="519" w:type="pct"/>
            <w:noWrap/>
            <w:hideMark/>
          </w:tcPr>
          <w:p w14:paraId="2E454A62" w14:textId="018CEB34" w:rsidR="009055DA" w:rsidRPr="008645A6" w:rsidRDefault="009055DA" w:rsidP="009055DA">
            <w:pPr>
              <w:pStyle w:val="TableTextRight"/>
            </w:pPr>
            <w:r w:rsidRPr="007848BA">
              <w:t>532</w:t>
            </w:r>
          </w:p>
        </w:tc>
        <w:tc>
          <w:tcPr>
            <w:tcW w:w="424" w:type="pct"/>
            <w:noWrap/>
            <w:hideMark/>
          </w:tcPr>
          <w:p w14:paraId="3343624D" w14:textId="0F5EF39D" w:rsidR="009055DA" w:rsidRPr="008645A6" w:rsidRDefault="009055DA" w:rsidP="009055DA">
            <w:pPr>
              <w:pStyle w:val="TableTextRight"/>
            </w:pPr>
            <w:r w:rsidRPr="007848BA">
              <w:t>0</w:t>
            </w:r>
          </w:p>
        </w:tc>
        <w:tc>
          <w:tcPr>
            <w:tcW w:w="559" w:type="pct"/>
            <w:noWrap/>
            <w:hideMark/>
          </w:tcPr>
          <w:p w14:paraId="3B1EEF80" w14:textId="5F86659C" w:rsidR="009055DA" w:rsidRPr="008645A6" w:rsidRDefault="009055DA" w:rsidP="009055DA">
            <w:pPr>
              <w:pStyle w:val="TableTextRight"/>
              <w:ind w:right="227"/>
            </w:pPr>
            <w:r w:rsidRPr="00046D66">
              <w:t>0</w:t>
            </w:r>
          </w:p>
        </w:tc>
      </w:tr>
      <w:tr w:rsidR="009055DA" w:rsidRPr="008645A6" w14:paraId="02B070D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A336412" w14:textId="21882642" w:rsidR="009055DA" w:rsidRPr="008645A6" w:rsidRDefault="009055DA" w:rsidP="009055DA">
            <w:pPr>
              <w:pStyle w:val="TableText"/>
            </w:pPr>
            <w:r w:rsidRPr="007848BA">
              <w:t>Lower Darling</w:t>
            </w:r>
          </w:p>
        </w:tc>
        <w:tc>
          <w:tcPr>
            <w:tcW w:w="1897" w:type="pct"/>
            <w:noWrap/>
            <w:hideMark/>
          </w:tcPr>
          <w:p w14:paraId="3092D9EF" w14:textId="0103EA0C" w:rsidR="009055DA" w:rsidRPr="008645A6" w:rsidRDefault="009055DA" w:rsidP="009055DA">
            <w:pPr>
              <w:pStyle w:val="TableText"/>
            </w:pPr>
            <w:r w:rsidRPr="007848BA">
              <w:t>Pt3.1.2: Clay pan</w:t>
            </w:r>
          </w:p>
        </w:tc>
        <w:tc>
          <w:tcPr>
            <w:tcW w:w="534" w:type="pct"/>
            <w:noWrap/>
            <w:hideMark/>
          </w:tcPr>
          <w:p w14:paraId="0CBF8609" w14:textId="5AB590B5" w:rsidR="009055DA" w:rsidRPr="008645A6" w:rsidRDefault="009055DA" w:rsidP="009055DA">
            <w:pPr>
              <w:pStyle w:val="TableTextRight"/>
            </w:pPr>
            <w:r w:rsidRPr="007848BA">
              <w:t>1,351</w:t>
            </w:r>
          </w:p>
        </w:tc>
        <w:tc>
          <w:tcPr>
            <w:tcW w:w="519" w:type="pct"/>
            <w:noWrap/>
            <w:hideMark/>
          </w:tcPr>
          <w:p w14:paraId="2A85C370" w14:textId="2038B76B" w:rsidR="009055DA" w:rsidRPr="008645A6" w:rsidRDefault="009055DA" w:rsidP="009055DA">
            <w:pPr>
              <w:pStyle w:val="TableTextRight"/>
            </w:pPr>
            <w:r w:rsidRPr="007848BA">
              <w:t>125</w:t>
            </w:r>
          </w:p>
        </w:tc>
        <w:tc>
          <w:tcPr>
            <w:tcW w:w="424" w:type="pct"/>
            <w:noWrap/>
            <w:hideMark/>
          </w:tcPr>
          <w:p w14:paraId="68A7740E" w14:textId="71AFC4FB" w:rsidR="009055DA" w:rsidRPr="008645A6" w:rsidRDefault="009055DA" w:rsidP="009055DA">
            <w:pPr>
              <w:pStyle w:val="TableTextRight"/>
            </w:pPr>
            <w:r w:rsidRPr="007848BA">
              <w:t>0</w:t>
            </w:r>
          </w:p>
        </w:tc>
        <w:tc>
          <w:tcPr>
            <w:tcW w:w="559" w:type="pct"/>
            <w:noWrap/>
            <w:hideMark/>
          </w:tcPr>
          <w:p w14:paraId="7B1C2B27" w14:textId="6D5A827B" w:rsidR="009055DA" w:rsidRPr="008645A6" w:rsidRDefault="009055DA" w:rsidP="009055DA">
            <w:pPr>
              <w:pStyle w:val="TableTextRight"/>
              <w:ind w:right="227"/>
            </w:pPr>
            <w:r w:rsidRPr="00046D66">
              <w:t>0</w:t>
            </w:r>
          </w:p>
        </w:tc>
      </w:tr>
      <w:tr w:rsidR="009055DA" w:rsidRPr="008645A6" w14:paraId="4C953510" w14:textId="77777777" w:rsidTr="005B6715">
        <w:tc>
          <w:tcPr>
            <w:tcW w:w="1067" w:type="pct"/>
            <w:noWrap/>
            <w:hideMark/>
          </w:tcPr>
          <w:p w14:paraId="45E6346F" w14:textId="3F38AFF9" w:rsidR="009055DA" w:rsidRPr="008645A6" w:rsidRDefault="009055DA" w:rsidP="009055DA">
            <w:pPr>
              <w:pStyle w:val="TableText"/>
            </w:pPr>
            <w:r w:rsidRPr="007848BA">
              <w:t>Lower Darling</w:t>
            </w:r>
          </w:p>
        </w:tc>
        <w:tc>
          <w:tcPr>
            <w:tcW w:w="1897" w:type="pct"/>
            <w:noWrap/>
            <w:hideMark/>
          </w:tcPr>
          <w:p w14:paraId="2B766CFB" w14:textId="7D898F89" w:rsidR="009055DA" w:rsidRPr="008645A6" w:rsidRDefault="009055DA" w:rsidP="009055DA">
            <w:pPr>
              <w:pStyle w:val="TableText"/>
            </w:pPr>
            <w:r w:rsidRPr="007848BA">
              <w:t>Pt2.3.2: Freshwater meadow</w:t>
            </w:r>
          </w:p>
        </w:tc>
        <w:tc>
          <w:tcPr>
            <w:tcW w:w="534" w:type="pct"/>
            <w:noWrap/>
            <w:hideMark/>
          </w:tcPr>
          <w:p w14:paraId="793F9DD1" w14:textId="3F830546" w:rsidR="009055DA" w:rsidRPr="008645A6" w:rsidRDefault="009055DA" w:rsidP="009055DA">
            <w:pPr>
              <w:pStyle w:val="TableTextRight"/>
            </w:pPr>
            <w:r w:rsidRPr="007848BA">
              <w:t>8,087</w:t>
            </w:r>
          </w:p>
        </w:tc>
        <w:tc>
          <w:tcPr>
            <w:tcW w:w="519" w:type="pct"/>
            <w:noWrap/>
            <w:hideMark/>
          </w:tcPr>
          <w:p w14:paraId="18964374" w14:textId="3F0E3997" w:rsidR="009055DA" w:rsidRPr="008645A6" w:rsidRDefault="009055DA" w:rsidP="009055DA">
            <w:pPr>
              <w:pStyle w:val="TableTextRight"/>
            </w:pPr>
            <w:r w:rsidRPr="007848BA">
              <w:t>59</w:t>
            </w:r>
          </w:p>
        </w:tc>
        <w:tc>
          <w:tcPr>
            <w:tcW w:w="424" w:type="pct"/>
            <w:noWrap/>
            <w:hideMark/>
          </w:tcPr>
          <w:p w14:paraId="57A67B9A" w14:textId="4305013E" w:rsidR="009055DA" w:rsidRPr="008645A6" w:rsidRDefault="009055DA" w:rsidP="009055DA">
            <w:pPr>
              <w:pStyle w:val="TableTextRight"/>
            </w:pPr>
            <w:r w:rsidRPr="007848BA">
              <w:t>0</w:t>
            </w:r>
          </w:p>
        </w:tc>
        <w:tc>
          <w:tcPr>
            <w:tcW w:w="559" w:type="pct"/>
            <w:noWrap/>
            <w:hideMark/>
          </w:tcPr>
          <w:p w14:paraId="28E0A135" w14:textId="4B4B65F9" w:rsidR="009055DA" w:rsidRPr="008645A6" w:rsidRDefault="009055DA" w:rsidP="009055DA">
            <w:pPr>
              <w:pStyle w:val="TableTextRight"/>
              <w:ind w:right="227"/>
            </w:pPr>
            <w:r w:rsidRPr="00046D66">
              <w:t>0</w:t>
            </w:r>
          </w:p>
        </w:tc>
      </w:tr>
      <w:tr w:rsidR="009055DA" w:rsidRPr="008645A6" w14:paraId="1DE0ECE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321733E" w14:textId="2CDCAF4E" w:rsidR="009055DA" w:rsidRPr="008645A6" w:rsidRDefault="009055DA" w:rsidP="009055DA">
            <w:pPr>
              <w:pStyle w:val="TableText"/>
            </w:pPr>
            <w:r w:rsidRPr="007848BA">
              <w:t>Lower Darling</w:t>
            </w:r>
          </w:p>
        </w:tc>
        <w:tc>
          <w:tcPr>
            <w:tcW w:w="1897" w:type="pct"/>
            <w:noWrap/>
            <w:hideMark/>
          </w:tcPr>
          <w:p w14:paraId="054ECF7E" w14:textId="4A37EF77" w:rsidR="009055DA" w:rsidRPr="008645A6" w:rsidRDefault="009055DA" w:rsidP="009055DA">
            <w:pPr>
              <w:pStyle w:val="TableText"/>
            </w:pPr>
            <w:r w:rsidRPr="007848BA">
              <w:t>Pt1.6.2: Temporary woodland swamp</w:t>
            </w:r>
          </w:p>
        </w:tc>
        <w:tc>
          <w:tcPr>
            <w:tcW w:w="534" w:type="pct"/>
            <w:noWrap/>
            <w:hideMark/>
          </w:tcPr>
          <w:p w14:paraId="3B7AD091" w14:textId="66C6101D" w:rsidR="009055DA" w:rsidRPr="008645A6" w:rsidRDefault="009055DA" w:rsidP="009055DA">
            <w:pPr>
              <w:pStyle w:val="TableTextRight"/>
            </w:pPr>
            <w:r w:rsidRPr="007848BA">
              <w:t>4,424</w:t>
            </w:r>
          </w:p>
        </w:tc>
        <w:tc>
          <w:tcPr>
            <w:tcW w:w="519" w:type="pct"/>
            <w:noWrap/>
            <w:hideMark/>
          </w:tcPr>
          <w:p w14:paraId="71A02290" w14:textId="5AB3FC0D" w:rsidR="009055DA" w:rsidRPr="008645A6" w:rsidRDefault="009055DA" w:rsidP="009055DA">
            <w:pPr>
              <w:pStyle w:val="TableTextRight"/>
            </w:pPr>
            <w:r w:rsidRPr="007848BA">
              <w:t>40</w:t>
            </w:r>
          </w:p>
        </w:tc>
        <w:tc>
          <w:tcPr>
            <w:tcW w:w="424" w:type="pct"/>
            <w:noWrap/>
            <w:hideMark/>
          </w:tcPr>
          <w:p w14:paraId="275AF0FD" w14:textId="41C21479" w:rsidR="009055DA" w:rsidRPr="008645A6" w:rsidRDefault="009055DA" w:rsidP="009055DA">
            <w:pPr>
              <w:pStyle w:val="TableTextRight"/>
            </w:pPr>
            <w:r w:rsidRPr="007848BA">
              <w:t>0</w:t>
            </w:r>
          </w:p>
        </w:tc>
        <w:tc>
          <w:tcPr>
            <w:tcW w:w="559" w:type="pct"/>
            <w:noWrap/>
            <w:hideMark/>
          </w:tcPr>
          <w:p w14:paraId="66DBEB5B" w14:textId="0F1A7DC3" w:rsidR="009055DA" w:rsidRPr="008645A6" w:rsidRDefault="009055DA" w:rsidP="009055DA">
            <w:pPr>
              <w:pStyle w:val="TableTextRight"/>
              <w:ind w:right="227"/>
            </w:pPr>
            <w:r w:rsidRPr="00046D66">
              <w:t>0</w:t>
            </w:r>
          </w:p>
        </w:tc>
      </w:tr>
      <w:tr w:rsidR="009055DA" w:rsidRPr="008645A6" w14:paraId="092486D2" w14:textId="77777777" w:rsidTr="005B6715">
        <w:tc>
          <w:tcPr>
            <w:tcW w:w="1067" w:type="pct"/>
            <w:noWrap/>
            <w:hideMark/>
          </w:tcPr>
          <w:p w14:paraId="58ED5ADE" w14:textId="2EB69749" w:rsidR="009055DA" w:rsidRPr="008645A6" w:rsidRDefault="009055DA" w:rsidP="009055DA">
            <w:pPr>
              <w:pStyle w:val="TableText"/>
            </w:pPr>
            <w:r w:rsidRPr="007848BA">
              <w:lastRenderedPageBreak/>
              <w:t>Lower Darling</w:t>
            </w:r>
          </w:p>
        </w:tc>
        <w:tc>
          <w:tcPr>
            <w:tcW w:w="1897" w:type="pct"/>
            <w:noWrap/>
            <w:hideMark/>
          </w:tcPr>
          <w:p w14:paraId="24C3E7A4" w14:textId="1DC0B589" w:rsidR="009055DA" w:rsidRPr="008645A6" w:rsidRDefault="009055DA" w:rsidP="009055DA">
            <w:pPr>
              <w:pStyle w:val="TableText"/>
            </w:pPr>
            <w:r w:rsidRPr="007848BA">
              <w:t>Pst2.2: Temporary salt marsh</w:t>
            </w:r>
          </w:p>
        </w:tc>
        <w:tc>
          <w:tcPr>
            <w:tcW w:w="534" w:type="pct"/>
            <w:noWrap/>
            <w:hideMark/>
          </w:tcPr>
          <w:p w14:paraId="0A9A5520" w14:textId="169F7799" w:rsidR="009055DA" w:rsidRPr="008645A6" w:rsidRDefault="009055DA" w:rsidP="009055DA">
            <w:pPr>
              <w:pStyle w:val="TableTextRight"/>
            </w:pPr>
            <w:r w:rsidRPr="007848BA">
              <w:t>1,718</w:t>
            </w:r>
          </w:p>
        </w:tc>
        <w:tc>
          <w:tcPr>
            <w:tcW w:w="519" w:type="pct"/>
            <w:noWrap/>
            <w:hideMark/>
          </w:tcPr>
          <w:p w14:paraId="5DC0583B" w14:textId="09E18703" w:rsidR="009055DA" w:rsidRPr="008645A6" w:rsidRDefault="009055DA" w:rsidP="009055DA">
            <w:pPr>
              <w:pStyle w:val="TableTextRight"/>
            </w:pPr>
            <w:r w:rsidRPr="007848BA">
              <w:t>10</w:t>
            </w:r>
          </w:p>
        </w:tc>
        <w:tc>
          <w:tcPr>
            <w:tcW w:w="424" w:type="pct"/>
            <w:noWrap/>
            <w:hideMark/>
          </w:tcPr>
          <w:p w14:paraId="3705C4B2" w14:textId="5C1DB26F" w:rsidR="009055DA" w:rsidRPr="008645A6" w:rsidRDefault="009055DA" w:rsidP="009055DA">
            <w:pPr>
              <w:pStyle w:val="TableTextRight"/>
            </w:pPr>
            <w:r w:rsidRPr="007848BA">
              <w:t>0</w:t>
            </w:r>
          </w:p>
        </w:tc>
        <w:tc>
          <w:tcPr>
            <w:tcW w:w="559" w:type="pct"/>
            <w:noWrap/>
            <w:hideMark/>
          </w:tcPr>
          <w:p w14:paraId="7357C4C4" w14:textId="604E2C23" w:rsidR="009055DA" w:rsidRPr="008645A6" w:rsidRDefault="009055DA" w:rsidP="009055DA">
            <w:pPr>
              <w:pStyle w:val="TableTextRight"/>
              <w:ind w:right="227"/>
            </w:pPr>
            <w:r w:rsidRPr="00046D66">
              <w:t>0</w:t>
            </w:r>
          </w:p>
        </w:tc>
      </w:tr>
      <w:tr w:rsidR="009055DA" w:rsidRPr="008645A6" w14:paraId="7838A20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954E441" w14:textId="12A66023" w:rsidR="009055DA" w:rsidRPr="008645A6" w:rsidRDefault="009055DA" w:rsidP="009055DA">
            <w:pPr>
              <w:pStyle w:val="TableText"/>
            </w:pPr>
            <w:r w:rsidRPr="007848BA">
              <w:t>Lower Darling</w:t>
            </w:r>
          </w:p>
        </w:tc>
        <w:tc>
          <w:tcPr>
            <w:tcW w:w="1897" w:type="pct"/>
            <w:noWrap/>
            <w:hideMark/>
          </w:tcPr>
          <w:p w14:paraId="28C573C5" w14:textId="36E092A0" w:rsidR="009055DA" w:rsidRPr="008645A6" w:rsidRDefault="009055DA" w:rsidP="009055DA">
            <w:pPr>
              <w:pStyle w:val="TableText"/>
            </w:pPr>
            <w:r w:rsidRPr="007848BA">
              <w:t>Lst1.1: Temporary saline lake</w:t>
            </w:r>
          </w:p>
        </w:tc>
        <w:tc>
          <w:tcPr>
            <w:tcW w:w="534" w:type="pct"/>
            <w:noWrap/>
            <w:hideMark/>
          </w:tcPr>
          <w:p w14:paraId="39F72475" w14:textId="3D4C320F" w:rsidR="009055DA" w:rsidRPr="008645A6" w:rsidRDefault="009055DA" w:rsidP="009055DA">
            <w:pPr>
              <w:pStyle w:val="TableTextRight"/>
            </w:pPr>
            <w:r w:rsidRPr="007848BA">
              <w:t>509</w:t>
            </w:r>
          </w:p>
        </w:tc>
        <w:tc>
          <w:tcPr>
            <w:tcW w:w="519" w:type="pct"/>
            <w:noWrap/>
            <w:hideMark/>
          </w:tcPr>
          <w:p w14:paraId="593E78D0" w14:textId="5ED8EA9A" w:rsidR="009055DA" w:rsidRPr="008645A6" w:rsidRDefault="009055DA" w:rsidP="009055DA">
            <w:pPr>
              <w:pStyle w:val="TableTextRight"/>
            </w:pPr>
            <w:r w:rsidRPr="007848BA">
              <w:t>0</w:t>
            </w:r>
          </w:p>
        </w:tc>
        <w:tc>
          <w:tcPr>
            <w:tcW w:w="424" w:type="pct"/>
            <w:noWrap/>
            <w:hideMark/>
          </w:tcPr>
          <w:p w14:paraId="4CADBB5F" w14:textId="02D61CE6" w:rsidR="009055DA" w:rsidRPr="008645A6" w:rsidRDefault="009055DA" w:rsidP="009055DA">
            <w:pPr>
              <w:pStyle w:val="TableTextRight"/>
            </w:pPr>
            <w:r w:rsidRPr="007848BA">
              <w:t>0</w:t>
            </w:r>
          </w:p>
        </w:tc>
        <w:tc>
          <w:tcPr>
            <w:tcW w:w="559" w:type="pct"/>
            <w:noWrap/>
            <w:hideMark/>
          </w:tcPr>
          <w:p w14:paraId="3FFA165C" w14:textId="4C404DCB" w:rsidR="009055DA" w:rsidRPr="008645A6" w:rsidRDefault="009055DA" w:rsidP="009055DA">
            <w:pPr>
              <w:pStyle w:val="TableTextRight"/>
              <w:ind w:right="227"/>
            </w:pPr>
            <w:r w:rsidRPr="00046D66">
              <w:t>0</w:t>
            </w:r>
          </w:p>
        </w:tc>
      </w:tr>
      <w:tr w:rsidR="009055DA" w:rsidRPr="008645A6" w14:paraId="020E768B" w14:textId="77777777" w:rsidTr="005B6715">
        <w:tc>
          <w:tcPr>
            <w:tcW w:w="1067" w:type="pct"/>
            <w:noWrap/>
            <w:hideMark/>
          </w:tcPr>
          <w:p w14:paraId="2FAC17B8" w14:textId="76774E2F" w:rsidR="009055DA" w:rsidRPr="008645A6" w:rsidRDefault="009055DA" w:rsidP="009055DA">
            <w:pPr>
              <w:pStyle w:val="TableText"/>
            </w:pPr>
            <w:r w:rsidRPr="007848BA">
              <w:t>Lower Darling</w:t>
            </w:r>
          </w:p>
        </w:tc>
        <w:tc>
          <w:tcPr>
            <w:tcW w:w="1897" w:type="pct"/>
            <w:noWrap/>
            <w:hideMark/>
          </w:tcPr>
          <w:p w14:paraId="7816C462" w14:textId="33CE035A" w:rsidR="009055DA" w:rsidRPr="008645A6" w:rsidRDefault="009055DA" w:rsidP="009055DA">
            <w:pPr>
              <w:pStyle w:val="TableText"/>
            </w:pPr>
            <w:r w:rsidRPr="007848BA">
              <w:t>Pst4: Temporary saline wetland</w:t>
            </w:r>
          </w:p>
        </w:tc>
        <w:tc>
          <w:tcPr>
            <w:tcW w:w="534" w:type="pct"/>
            <w:noWrap/>
            <w:hideMark/>
          </w:tcPr>
          <w:p w14:paraId="1C78DBF0" w14:textId="5F344984" w:rsidR="009055DA" w:rsidRPr="008645A6" w:rsidRDefault="009055DA" w:rsidP="009055DA">
            <w:pPr>
              <w:pStyle w:val="TableTextRight"/>
            </w:pPr>
            <w:r w:rsidRPr="007848BA">
              <w:t>161</w:t>
            </w:r>
          </w:p>
        </w:tc>
        <w:tc>
          <w:tcPr>
            <w:tcW w:w="519" w:type="pct"/>
            <w:noWrap/>
            <w:hideMark/>
          </w:tcPr>
          <w:p w14:paraId="639A553C" w14:textId="222E10BC" w:rsidR="009055DA" w:rsidRPr="008645A6" w:rsidRDefault="009055DA" w:rsidP="009055DA">
            <w:pPr>
              <w:pStyle w:val="TableTextRight"/>
            </w:pPr>
            <w:r w:rsidRPr="007848BA">
              <w:t>0</w:t>
            </w:r>
          </w:p>
        </w:tc>
        <w:tc>
          <w:tcPr>
            <w:tcW w:w="424" w:type="pct"/>
            <w:noWrap/>
            <w:hideMark/>
          </w:tcPr>
          <w:p w14:paraId="32C4D0D7" w14:textId="52A20A65" w:rsidR="009055DA" w:rsidRPr="008645A6" w:rsidRDefault="009055DA" w:rsidP="009055DA">
            <w:pPr>
              <w:pStyle w:val="TableTextRight"/>
            </w:pPr>
            <w:r w:rsidRPr="007848BA">
              <w:t>0</w:t>
            </w:r>
          </w:p>
        </w:tc>
        <w:tc>
          <w:tcPr>
            <w:tcW w:w="559" w:type="pct"/>
            <w:noWrap/>
            <w:hideMark/>
          </w:tcPr>
          <w:p w14:paraId="438C8D1D" w14:textId="33AD8CCA" w:rsidR="009055DA" w:rsidRPr="008645A6" w:rsidRDefault="009055DA" w:rsidP="009055DA">
            <w:pPr>
              <w:pStyle w:val="TableTextRight"/>
              <w:ind w:right="227"/>
            </w:pPr>
            <w:r w:rsidRPr="00046D66">
              <w:t>0</w:t>
            </w:r>
          </w:p>
        </w:tc>
      </w:tr>
      <w:tr w:rsidR="009055DA" w:rsidRPr="008645A6" w14:paraId="31E45F7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FE66046" w14:textId="0BC8A2D2" w:rsidR="009055DA" w:rsidRPr="008645A6" w:rsidRDefault="009055DA" w:rsidP="009055DA">
            <w:pPr>
              <w:pStyle w:val="TableText"/>
            </w:pPr>
            <w:r w:rsidRPr="007848BA">
              <w:t>Lower Darling</w:t>
            </w:r>
          </w:p>
        </w:tc>
        <w:tc>
          <w:tcPr>
            <w:tcW w:w="1897" w:type="pct"/>
            <w:noWrap/>
            <w:hideMark/>
          </w:tcPr>
          <w:p w14:paraId="44085CF6" w14:textId="49C11EF5" w:rsidR="009055DA" w:rsidRPr="008645A6" w:rsidRDefault="009055DA" w:rsidP="009055DA">
            <w:pPr>
              <w:pStyle w:val="TableText"/>
            </w:pPr>
            <w:r w:rsidRPr="007848BA">
              <w:t>Pt4.2: Temporary wetland</w:t>
            </w:r>
          </w:p>
        </w:tc>
        <w:tc>
          <w:tcPr>
            <w:tcW w:w="534" w:type="pct"/>
            <w:noWrap/>
            <w:hideMark/>
          </w:tcPr>
          <w:p w14:paraId="0FE319C5" w14:textId="353E0F2D" w:rsidR="009055DA" w:rsidRPr="008645A6" w:rsidRDefault="009055DA" w:rsidP="009055DA">
            <w:pPr>
              <w:pStyle w:val="TableTextRight"/>
            </w:pPr>
            <w:r w:rsidRPr="007848BA">
              <w:t>53</w:t>
            </w:r>
          </w:p>
        </w:tc>
        <w:tc>
          <w:tcPr>
            <w:tcW w:w="519" w:type="pct"/>
            <w:noWrap/>
            <w:hideMark/>
          </w:tcPr>
          <w:p w14:paraId="16604A39" w14:textId="28AECC33" w:rsidR="009055DA" w:rsidRPr="008645A6" w:rsidRDefault="009055DA" w:rsidP="009055DA">
            <w:pPr>
              <w:pStyle w:val="TableTextRight"/>
            </w:pPr>
            <w:r w:rsidRPr="007848BA">
              <w:t>0</w:t>
            </w:r>
          </w:p>
        </w:tc>
        <w:tc>
          <w:tcPr>
            <w:tcW w:w="424" w:type="pct"/>
            <w:noWrap/>
            <w:hideMark/>
          </w:tcPr>
          <w:p w14:paraId="070C3444" w14:textId="2A7783B9" w:rsidR="009055DA" w:rsidRPr="008645A6" w:rsidRDefault="009055DA" w:rsidP="009055DA">
            <w:pPr>
              <w:pStyle w:val="TableTextRight"/>
            </w:pPr>
            <w:r w:rsidRPr="007848BA">
              <w:t>0</w:t>
            </w:r>
          </w:p>
        </w:tc>
        <w:tc>
          <w:tcPr>
            <w:tcW w:w="559" w:type="pct"/>
            <w:noWrap/>
            <w:hideMark/>
          </w:tcPr>
          <w:p w14:paraId="7A3DDA15" w14:textId="07A52F22" w:rsidR="009055DA" w:rsidRPr="008645A6" w:rsidRDefault="009055DA" w:rsidP="009055DA">
            <w:pPr>
              <w:pStyle w:val="TableTextRight"/>
              <w:ind w:right="227"/>
            </w:pPr>
            <w:r w:rsidRPr="00046D66">
              <w:t>0</w:t>
            </w:r>
          </w:p>
        </w:tc>
      </w:tr>
      <w:tr w:rsidR="009055DA" w:rsidRPr="008645A6" w14:paraId="5399C330" w14:textId="77777777" w:rsidTr="005B6715">
        <w:tc>
          <w:tcPr>
            <w:tcW w:w="1067" w:type="pct"/>
            <w:noWrap/>
            <w:hideMark/>
          </w:tcPr>
          <w:p w14:paraId="212F8AF0" w14:textId="176B3858" w:rsidR="009055DA" w:rsidRPr="008645A6" w:rsidRDefault="009055DA" w:rsidP="009055DA">
            <w:pPr>
              <w:pStyle w:val="TableText"/>
            </w:pPr>
            <w:r w:rsidRPr="007848BA">
              <w:t>Lower Darling</w:t>
            </w:r>
          </w:p>
        </w:tc>
        <w:tc>
          <w:tcPr>
            <w:tcW w:w="1897" w:type="pct"/>
            <w:noWrap/>
            <w:hideMark/>
          </w:tcPr>
          <w:p w14:paraId="37F1D4D5" w14:textId="20D4FE09" w:rsidR="009055DA" w:rsidRPr="008645A6" w:rsidRDefault="009055DA" w:rsidP="009055DA">
            <w:pPr>
              <w:pStyle w:val="TableText"/>
            </w:pPr>
            <w:r w:rsidRPr="007848BA">
              <w:t>Pp2.3.2: Permanent grass marsh</w:t>
            </w:r>
          </w:p>
        </w:tc>
        <w:tc>
          <w:tcPr>
            <w:tcW w:w="534" w:type="pct"/>
            <w:noWrap/>
            <w:hideMark/>
          </w:tcPr>
          <w:p w14:paraId="537EB955" w14:textId="0DD8BA8B" w:rsidR="009055DA" w:rsidRPr="008645A6" w:rsidRDefault="009055DA" w:rsidP="009055DA">
            <w:pPr>
              <w:pStyle w:val="TableTextRight"/>
            </w:pPr>
            <w:r w:rsidRPr="007848BA">
              <w:t>26</w:t>
            </w:r>
          </w:p>
        </w:tc>
        <w:tc>
          <w:tcPr>
            <w:tcW w:w="519" w:type="pct"/>
            <w:noWrap/>
            <w:hideMark/>
          </w:tcPr>
          <w:p w14:paraId="3F98D66F" w14:textId="1A1C5225" w:rsidR="009055DA" w:rsidRPr="008645A6" w:rsidRDefault="009055DA" w:rsidP="009055DA">
            <w:pPr>
              <w:pStyle w:val="TableTextRight"/>
            </w:pPr>
            <w:r w:rsidRPr="007848BA">
              <w:t>0</w:t>
            </w:r>
          </w:p>
        </w:tc>
        <w:tc>
          <w:tcPr>
            <w:tcW w:w="424" w:type="pct"/>
            <w:noWrap/>
            <w:hideMark/>
          </w:tcPr>
          <w:p w14:paraId="65673105" w14:textId="3E51DF74" w:rsidR="009055DA" w:rsidRPr="008645A6" w:rsidRDefault="009055DA" w:rsidP="009055DA">
            <w:pPr>
              <w:pStyle w:val="TableTextRight"/>
            </w:pPr>
            <w:r w:rsidRPr="007848BA">
              <w:t>0</w:t>
            </w:r>
          </w:p>
        </w:tc>
        <w:tc>
          <w:tcPr>
            <w:tcW w:w="559" w:type="pct"/>
            <w:noWrap/>
            <w:hideMark/>
          </w:tcPr>
          <w:p w14:paraId="42D07EB5" w14:textId="1AC295D6" w:rsidR="009055DA" w:rsidRPr="008645A6" w:rsidRDefault="009055DA" w:rsidP="009055DA">
            <w:pPr>
              <w:pStyle w:val="TableTextRight"/>
              <w:ind w:right="227"/>
            </w:pPr>
            <w:r w:rsidRPr="00046D66">
              <w:t>0</w:t>
            </w:r>
          </w:p>
        </w:tc>
      </w:tr>
      <w:tr w:rsidR="009055DA" w:rsidRPr="008645A6" w14:paraId="5EA2F8EC"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noWrap/>
            <w:hideMark/>
          </w:tcPr>
          <w:p w14:paraId="4CE1F5AF" w14:textId="61E655D6" w:rsidR="009055DA" w:rsidRPr="008645A6" w:rsidRDefault="009055DA" w:rsidP="009055DA">
            <w:pPr>
              <w:pStyle w:val="TableText"/>
            </w:pPr>
            <w:r w:rsidRPr="007848BA">
              <w:t>Lower Darling</w:t>
            </w:r>
          </w:p>
        </w:tc>
        <w:tc>
          <w:tcPr>
            <w:tcW w:w="1897" w:type="pct"/>
            <w:tcBorders>
              <w:bottom w:val="nil"/>
            </w:tcBorders>
            <w:noWrap/>
            <w:hideMark/>
          </w:tcPr>
          <w:p w14:paraId="139B0DF9" w14:textId="7FAD4B39" w:rsidR="009055DA" w:rsidRPr="008645A6" w:rsidRDefault="009055DA" w:rsidP="009055DA">
            <w:pPr>
              <w:pStyle w:val="TableText"/>
            </w:pPr>
            <w:r w:rsidRPr="007848BA">
              <w:t>Pt2.1.2: Temporary tall emergent marsh</w:t>
            </w:r>
          </w:p>
        </w:tc>
        <w:tc>
          <w:tcPr>
            <w:tcW w:w="534" w:type="pct"/>
            <w:tcBorders>
              <w:bottom w:val="nil"/>
            </w:tcBorders>
            <w:noWrap/>
            <w:hideMark/>
          </w:tcPr>
          <w:p w14:paraId="3E73C34D" w14:textId="46F3D827" w:rsidR="009055DA" w:rsidRPr="008645A6" w:rsidRDefault="009055DA" w:rsidP="009055DA">
            <w:pPr>
              <w:pStyle w:val="TableTextRight"/>
            </w:pPr>
            <w:r w:rsidRPr="007848BA">
              <w:t>1</w:t>
            </w:r>
          </w:p>
        </w:tc>
        <w:tc>
          <w:tcPr>
            <w:tcW w:w="519" w:type="pct"/>
            <w:tcBorders>
              <w:bottom w:val="nil"/>
            </w:tcBorders>
            <w:noWrap/>
            <w:hideMark/>
          </w:tcPr>
          <w:p w14:paraId="7A184380" w14:textId="1BA07B5B" w:rsidR="009055DA" w:rsidRPr="008645A6" w:rsidRDefault="009055DA" w:rsidP="009055DA">
            <w:pPr>
              <w:pStyle w:val="TableTextRight"/>
            </w:pPr>
            <w:r w:rsidRPr="007848BA">
              <w:t>0</w:t>
            </w:r>
          </w:p>
        </w:tc>
        <w:tc>
          <w:tcPr>
            <w:tcW w:w="424" w:type="pct"/>
            <w:tcBorders>
              <w:bottom w:val="nil"/>
            </w:tcBorders>
            <w:noWrap/>
            <w:hideMark/>
          </w:tcPr>
          <w:p w14:paraId="0FE2803C" w14:textId="51DDD58C" w:rsidR="009055DA" w:rsidRPr="008645A6" w:rsidRDefault="009055DA" w:rsidP="009055DA">
            <w:pPr>
              <w:pStyle w:val="TableTextRight"/>
            </w:pPr>
            <w:r w:rsidRPr="007848BA">
              <w:t>0</w:t>
            </w:r>
          </w:p>
        </w:tc>
        <w:tc>
          <w:tcPr>
            <w:tcW w:w="559" w:type="pct"/>
            <w:tcBorders>
              <w:bottom w:val="nil"/>
            </w:tcBorders>
            <w:noWrap/>
            <w:hideMark/>
          </w:tcPr>
          <w:p w14:paraId="7F5E45A6" w14:textId="7710D07C" w:rsidR="009055DA" w:rsidRPr="008645A6" w:rsidRDefault="009055DA" w:rsidP="009055DA">
            <w:pPr>
              <w:pStyle w:val="TableTextRight"/>
              <w:ind w:right="227"/>
            </w:pPr>
            <w:r w:rsidRPr="00046D66">
              <w:t>0</w:t>
            </w:r>
          </w:p>
        </w:tc>
      </w:tr>
      <w:tr w:rsidR="009055DA" w:rsidRPr="008645A6" w14:paraId="760E7AC3" w14:textId="77777777" w:rsidTr="005B6715">
        <w:tc>
          <w:tcPr>
            <w:tcW w:w="1067" w:type="pct"/>
            <w:tcBorders>
              <w:bottom w:val="nil"/>
            </w:tcBorders>
            <w:shd w:val="clear" w:color="auto" w:fill="D0EAFF" w:themeFill="accent2" w:themeFillTint="1A"/>
            <w:noWrap/>
            <w:hideMark/>
          </w:tcPr>
          <w:p w14:paraId="2D346D3F" w14:textId="772631CB" w:rsidR="009055DA" w:rsidRPr="008645A6" w:rsidRDefault="009055DA" w:rsidP="009055DA">
            <w:pPr>
              <w:pStyle w:val="TableText"/>
            </w:pPr>
            <w:r w:rsidRPr="007848BA">
              <w:t>Lower Murray</w:t>
            </w:r>
            <w:r w:rsidR="004847D5">
              <w:rPr>
                <w:rFonts w:cs="Calibri"/>
              </w:rPr>
              <w:t>†</w:t>
            </w:r>
          </w:p>
        </w:tc>
        <w:tc>
          <w:tcPr>
            <w:tcW w:w="1897" w:type="pct"/>
            <w:tcBorders>
              <w:bottom w:val="nil"/>
            </w:tcBorders>
            <w:shd w:val="clear" w:color="auto" w:fill="D0EAFF" w:themeFill="accent2" w:themeFillTint="1A"/>
            <w:noWrap/>
            <w:hideMark/>
          </w:tcPr>
          <w:p w14:paraId="4F4FD8DC" w14:textId="16BADAFE" w:rsidR="009055DA" w:rsidRPr="008645A6" w:rsidRDefault="009055DA" w:rsidP="009055DA">
            <w:pPr>
              <w:pStyle w:val="TableText"/>
            </w:pPr>
            <w:r w:rsidRPr="007848BA">
              <w:t>Lp1.1: Permanent lake</w:t>
            </w:r>
          </w:p>
        </w:tc>
        <w:tc>
          <w:tcPr>
            <w:tcW w:w="534" w:type="pct"/>
            <w:tcBorders>
              <w:bottom w:val="nil"/>
            </w:tcBorders>
            <w:shd w:val="clear" w:color="auto" w:fill="D0EAFF" w:themeFill="accent2" w:themeFillTint="1A"/>
            <w:noWrap/>
            <w:hideMark/>
          </w:tcPr>
          <w:p w14:paraId="453F5AFF" w14:textId="7A6C934D" w:rsidR="009055DA" w:rsidRPr="008645A6" w:rsidRDefault="009055DA" w:rsidP="009055DA">
            <w:pPr>
              <w:pStyle w:val="TableTextRight"/>
            </w:pPr>
            <w:r w:rsidRPr="007848BA">
              <w:t>21,721</w:t>
            </w:r>
          </w:p>
        </w:tc>
        <w:tc>
          <w:tcPr>
            <w:tcW w:w="519" w:type="pct"/>
            <w:tcBorders>
              <w:bottom w:val="nil"/>
            </w:tcBorders>
            <w:shd w:val="clear" w:color="auto" w:fill="D0EAFF" w:themeFill="accent2" w:themeFillTint="1A"/>
            <w:noWrap/>
            <w:hideMark/>
          </w:tcPr>
          <w:p w14:paraId="2A92B1C5" w14:textId="0D28F28C" w:rsidR="009055DA" w:rsidRPr="008645A6" w:rsidRDefault="009055DA" w:rsidP="009055DA">
            <w:pPr>
              <w:pStyle w:val="TableTextRight"/>
            </w:pPr>
            <w:r w:rsidRPr="007848BA">
              <w:t>20,995</w:t>
            </w:r>
          </w:p>
        </w:tc>
        <w:tc>
          <w:tcPr>
            <w:tcW w:w="424" w:type="pct"/>
            <w:tcBorders>
              <w:bottom w:val="nil"/>
            </w:tcBorders>
            <w:shd w:val="clear" w:color="auto" w:fill="D0EAFF" w:themeFill="accent2" w:themeFillTint="1A"/>
            <w:noWrap/>
            <w:hideMark/>
          </w:tcPr>
          <w:p w14:paraId="58BA90D5" w14:textId="15A079E8" w:rsidR="009055DA" w:rsidRPr="008645A6" w:rsidRDefault="009055DA" w:rsidP="009055DA">
            <w:pPr>
              <w:pStyle w:val="TableTextRight"/>
            </w:pPr>
            <w:r w:rsidRPr="007848BA">
              <w:t>3,037</w:t>
            </w:r>
          </w:p>
        </w:tc>
        <w:tc>
          <w:tcPr>
            <w:tcW w:w="559" w:type="pct"/>
            <w:tcBorders>
              <w:bottom w:val="nil"/>
            </w:tcBorders>
            <w:shd w:val="clear" w:color="auto" w:fill="D0EAFF" w:themeFill="accent2" w:themeFillTint="1A"/>
            <w:noWrap/>
            <w:hideMark/>
          </w:tcPr>
          <w:p w14:paraId="0853130C" w14:textId="3A1AC950" w:rsidR="009055DA" w:rsidRPr="008645A6" w:rsidRDefault="009055DA" w:rsidP="009055DA">
            <w:pPr>
              <w:pStyle w:val="TableTextRight"/>
              <w:ind w:right="227"/>
            </w:pPr>
            <w:r w:rsidRPr="00046D66">
              <w:t>14.5</w:t>
            </w:r>
          </w:p>
        </w:tc>
      </w:tr>
      <w:tr w:rsidR="004847D5" w:rsidRPr="008645A6" w14:paraId="2A24548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24888F04" w14:textId="4001D5FC" w:rsidR="004847D5" w:rsidRPr="008645A6" w:rsidRDefault="004847D5" w:rsidP="004847D5">
            <w:pPr>
              <w:pStyle w:val="TableText"/>
            </w:pPr>
            <w:r w:rsidRPr="00E2560B">
              <w:t>Lower Murray</w:t>
            </w:r>
            <w:r w:rsidRPr="00E2560B">
              <w:rPr>
                <w:rFonts w:cs="Calibri"/>
              </w:rPr>
              <w:t>†</w:t>
            </w:r>
          </w:p>
        </w:tc>
        <w:tc>
          <w:tcPr>
            <w:tcW w:w="1897" w:type="pct"/>
            <w:tcBorders>
              <w:bottom w:val="nil"/>
            </w:tcBorders>
            <w:shd w:val="clear" w:color="auto" w:fill="D0EAFF" w:themeFill="accent2" w:themeFillTint="1A"/>
            <w:noWrap/>
            <w:hideMark/>
          </w:tcPr>
          <w:p w14:paraId="25E34FD1" w14:textId="40D6C510" w:rsidR="004847D5" w:rsidRPr="008645A6" w:rsidRDefault="004847D5" w:rsidP="004847D5">
            <w:pPr>
              <w:pStyle w:val="TableText"/>
            </w:pPr>
            <w:r w:rsidRPr="007848BA">
              <w:t>Pp4.2: Permanent wetland</w:t>
            </w:r>
          </w:p>
        </w:tc>
        <w:tc>
          <w:tcPr>
            <w:tcW w:w="534" w:type="pct"/>
            <w:tcBorders>
              <w:bottom w:val="nil"/>
            </w:tcBorders>
            <w:shd w:val="clear" w:color="auto" w:fill="D0EAFF" w:themeFill="accent2" w:themeFillTint="1A"/>
            <w:noWrap/>
            <w:hideMark/>
          </w:tcPr>
          <w:p w14:paraId="1C79C3B8" w14:textId="270CDD7A" w:rsidR="004847D5" w:rsidRPr="008645A6" w:rsidRDefault="004847D5" w:rsidP="004847D5">
            <w:pPr>
              <w:pStyle w:val="TableTextRight"/>
            </w:pPr>
            <w:r w:rsidRPr="007848BA">
              <w:t>4,370</w:t>
            </w:r>
          </w:p>
        </w:tc>
        <w:tc>
          <w:tcPr>
            <w:tcW w:w="519" w:type="pct"/>
            <w:tcBorders>
              <w:bottom w:val="nil"/>
            </w:tcBorders>
            <w:shd w:val="clear" w:color="auto" w:fill="D0EAFF" w:themeFill="accent2" w:themeFillTint="1A"/>
            <w:noWrap/>
            <w:hideMark/>
          </w:tcPr>
          <w:p w14:paraId="06562591" w14:textId="1F7D17E6" w:rsidR="004847D5" w:rsidRPr="008645A6" w:rsidRDefault="004847D5" w:rsidP="004847D5">
            <w:pPr>
              <w:pStyle w:val="TableTextRight"/>
            </w:pPr>
            <w:r w:rsidRPr="007848BA">
              <w:t>3,622</w:t>
            </w:r>
          </w:p>
        </w:tc>
        <w:tc>
          <w:tcPr>
            <w:tcW w:w="424" w:type="pct"/>
            <w:tcBorders>
              <w:bottom w:val="nil"/>
            </w:tcBorders>
            <w:shd w:val="clear" w:color="auto" w:fill="D0EAFF" w:themeFill="accent2" w:themeFillTint="1A"/>
            <w:noWrap/>
            <w:hideMark/>
          </w:tcPr>
          <w:p w14:paraId="31EBD63C" w14:textId="3751B7C1" w:rsidR="004847D5" w:rsidRPr="008645A6" w:rsidRDefault="004847D5" w:rsidP="004847D5">
            <w:pPr>
              <w:pStyle w:val="TableTextRight"/>
            </w:pPr>
            <w:r w:rsidRPr="007848BA">
              <w:t>887</w:t>
            </w:r>
          </w:p>
        </w:tc>
        <w:tc>
          <w:tcPr>
            <w:tcW w:w="559" w:type="pct"/>
            <w:tcBorders>
              <w:bottom w:val="nil"/>
            </w:tcBorders>
            <w:shd w:val="clear" w:color="auto" w:fill="D0EAFF" w:themeFill="accent2" w:themeFillTint="1A"/>
            <w:noWrap/>
            <w:hideMark/>
          </w:tcPr>
          <w:p w14:paraId="3F869C3B" w14:textId="7E15ADB8" w:rsidR="004847D5" w:rsidRPr="008645A6" w:rsidRDefault="004847D5" w:rsidP="004847D5">
            <w:pPr>
              <w:pStyle w:val="TableTextRight"/>
              <w:ind w:right="227"/>
            </w:pPr>
            <w:r w:rsidRPr="00046D66">
              <w:t>24.5</w:t>
            </w:r>
          </w:p>
        </w:tc>
      </w:tr>
      <w:tr w:rsidR="004847D5" w:rsidRPr="008645A6" w14:paraId="26ABBFEC" w14:textId="77777777" w:rsidTr="005B6715">
        <w:tc>
          <w:tcPr>
            <w:tcW w:w="1067" w:type="pct"/>
            <w:tcBorders>
              <w:bottom w:val="nil"/>
            </w:tcBorders>
            <w:shd w:val="clear" w:color="auto" w:fill="D0EAFF" w:themeFill="accent2" w:themeFillTint="1A"/>
            <w:noWrap/>
            <w:hideMark/>
          </w:tcPr>
          <w:p w14:paraId="6D006B25" w14:textId="06ABEB92" w:rsidR="004847D5" w:rsidRPr="008645A6" w:rsidRDefault="004847D5" w:rsidP="004847D5">
            <w:pPr>
              <w:pStyle w:val="TableText"/>
            </w:pPr>
            <w:r w:rsidRPr="00E2560B">
              <w:t>Lower Murray</w:t>
            </w:r>
            <w:r w:rsidRPr="00E2560B">
              <w:rPr>
                <w:rFonts w:cs="Calibri"/>
              </w:rPr>
              <w:t>†</w:t>
            </w:r>
          </w:p>
        </w:tc>
        <w:tc>
          <w:tcPr>
            <w:tcW w:w="1897" w:type="pct"/>
            <w:tcBorders>
              <w:bottom w:val="nil"/>
            </w:tcBorders>
            <w:shd w:val="clear" w:color="auto" w:fill="D0EAFF" w:themeFill="accent2" w:themeFillTint="1A"/>
            <w:noWrap/>
            <w:hideMark/>
          </w:tcPr>
          <w:p w14:paraId="441B49FA" w14:textId="7AFD0906" w:rsidR="004847D5" w:rsidRPr="008645A6" w:rsidRDefault="004847D5" w:rsidP="004847D5">
            <w:pPr>
              <w:pStyle w:val="TableText"/>
            </w:pPr>
            <w:r w:rsidRPr="007848BA">
              <w:t>Psp4: Permanent saline wetland</w:t>
            </w:r>
          </w:p>
        </w:tc>
        <w:tc>
          <w:tcPr>
            <w:tcW w:w="534" w:type="pct"/>
            <w:tcBorders>
              <w:bottom w:val="nil"/>
            </w:tcBorders>
            <w:shd w:val="clear" w:color="auto" w:fill="D0EAFF" w:themeFill="accent2" w:themeFillTint="1A"/>
            <w:noWrap/>
            <w:hideMark/>
          </w:tcPr>
          <w:p w14:paraId="65F1C612" w14:textId="18776AF0" w:rsidR="004847D5" w:rsidRPr="008645A6" w:rsidRDefault="004847D5" w:rsidP="004847D5">
            <w:pPr>
              <w:pStyle w:val="TableTextRight"/>
            </w:pPr>
            <w:r w:rsidRPr="007848BA">
              <w:t>1,364</w:t>
            </w:r>
          </w:p>
        </w:tc>
        <w:tc>
          <w:tcPr>
            <w:tcW w:w="519" w:type="pct"/>
            <w:tcBorders>
              <w:bottom w:val="nil"/>
            </w:tcBorders>
            <w:shd w:val="clear" w:color="auto" w:fill="D0EAFF" w:themeFill="accent2" w:themeFillTint="1A"/>
            <w:noWrap/>
            <w:hideMark/>
          </w:tcPr>
          <w:p w14:paraId="0748A0F8" w14:textId="2B9855F9" w:rsidR="004847D5" w:rsidRPr="008645A6" w:rsidRDefault="004847D5" w:rsidP="004847D5">
            <w:pPr>
              <w:pStyle w:val="TableTextRight"/>
            </w:pPr>
            <w:r w:rsidRPr="007848BA">
              <w:t>1,291</w:t>
            </w:r>
          </w:p>
        </w:tc>
        <w:tc>
          <w:tcPr>
            <w:tcW w:w="424" w:type="pct"/>
            <w:tcBorders>
              <w:bottom w:val="nil"/>
            </w:tcBorders>
            <w:shd w:val="clear" w:color="auto" w:fill="D0EAFF" w:themeFill="accent2" w:themeFillTint="1A"/>
            <w:noWrap/>
            <w:hideMark/>
          </w:tcPr>
          <w:p w14:paraId="08540A50" w14:textId="07F5364C" w:rsidR="004847D5" w:rsidRPr="008645A6" w:rsidRDefault="004847D5" w:rsidP="004847D5">
            <w:pPr>
              <w:pStyle w:val="TableTextRight"/>
            </w:pPr>
            <w:r w:rsidRPr="007848BA">
              <w:t>578</w:t>
            </w:r>
          </w:p>
        </w:tc>
        <w:tc>
          <w:tcPr>
            <w:tcW w:w="559" w:type="pct"/>
            <w:tcBorders>
              <w:bottom w:val="nil"/>
            </w:tcBorders>
            <w:shd w:val="clear" w:color="auto" w:fill="D0EAFF" w:themeFill="accent2" w:themeFillTint="1A"/>
            <w:noWrap/>
            <w:hideMark/>
          </w:tcPr>
          <w:p w14:paraId="1B1C45BA" w14:textId="0ECF5764" w:rsidR="004847D5" w:rsidRPr="008645A6" w:rsidRDefault="004847D5" w:rsidP="004847D5">
            <w:pPr>
              <w:pStyle w:val="TableTextRight"/>
              <w:ind w:right="227"/>
            </w:pPr>
            <w:r w:rsidRPr="00046D66">
              <w:t>44.8</w:t>
            </w:r>
          </w:p>
        </w:tc>
      </w:tr>
      <w:tr w:rsidR="004847D5" w:rsidRPr="008645A6" w14:paraId="128D4605"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4ECAC73B" w14:textId="18AF8EC8" w:rsidR="004847D5" w:rsidRPr="008645A6" w:rsidRDefault="004847D5" w:rsidP="004847D5">
            <w:pPr>
              <w:pStyle w:val="TableText"/>
            </w:pPr>
            <w:r w:rsidRPr="00E2560B">
              <w:t>Lower Murray</w:t>
            </w:r>
            <w:r w:rsidRPr="00E2560B">
              <w:rPr>
                <w:rFonts w:cs="Calibri"/>
              </w:rPr>
              <w:t>†</w:t>
            </w:r>
          </w:p>
        </w:tc>
        <w:tc>
          <w:tcPr>
            <w:tcW w:w="1897" w:type="pct"/>
            <w:tcBorders>
              <w:bottom w:val="nil"/>
            </w:tcBorders>
            <w:shd w:val="clear" w:color="auto" w:fill="D0EAFF" w:themeFill="accent2" w:themeFillTint="1A"/>
            <w:noWrap/>
            <w:hideMark/>
          </w:tcPr>
          <w:p w14:paraId="544A11A0" w14:textId="4485E7DD" w:rsidR="004847D5" w:rsidRPr="008645A6" w:rsidRDefault="004847D5" w:rsidP="004847D5">
            <w:pPr>
              <w:pStyle w:val="TableText"/>
            </w:pPr>
            <w:r w:rsidRPr="007848BA">
              <w:t>Pt2.3.2: Freshwater meadow</w:t>
            </w:r>
          </w:p>
        </w:tc>
        <w:tc>
          <w:tcPr>
            <w:tcW w:w="534" w:type="pct"/>
            <w:tcBorders>
              <w:bottom w:val="nil"/>
            </w:tcBorders>
            <w:shd w:val="clear" w:color="auto" w:fill="D0EAFF" w:themeFill="accent2" w:themeFillTint="1A"/>
            <w:noWrap/>
            <w:hideMark/>
          </w:tcPr>
          <w:p w14:paraId="3893163F" w14:textId="5058E7C0" w:rsidR="004847D5" w:rsidRPr="008645A6" w:rsidRDefault="004847D5" w:rsidP="004847D5">
            <w:pPr>
              <w:pStyle w:val="TableTextRight"/>
            </w:pPr>
            <w:r w:rsidRPr="007848BA">
              <w:t>4,441</w:t>
            </w:r>
          </w:p>
        </w:tc>
        <w:tc>
          <w:tcPr>
            <w:tcW w:w="519" w:type="pct"/>
            <w:tcBorders>
              <w:bottom w:val="nil"/>
            </w:tcBorders>
            <w:shd w:val="clear" w:color="auto" w:fill="D0EAFF" w:themeFill="accent2" w:themeFillTint="1A"/>
            <w:noWrap/>
            <w:hideMark/>
          </w:tcPr>
          <w:p w14:paraId="7DC930AC" w14:textId="3B790EE5" w:rsidR="004847D5" w:rsidRPr="008645A6" w:rsidRDefault="004847D5" w:rsidP="004847D5">
            <w:pPr>
              <w:pStyle w:val="TableTextRight"/>
            </w:pPr>
            <w:r w:rsidRPr="007848BA">
              <w:t>3,478</w:t>
            </w:r>
          </w:p>
        </w:tc>
        <w:tc>
          <w:tcPr>
            <w:tcW w:w="424" w:type="pct"/>
            <w:tcBorders>
              <w:bottom w:val="nil"/>
            </w:tcBorders>
            <w:shd w:val="clear" w:color="auto" w:fill="D0EAFF" w:themeFill="accent2" w:themeFillTint="1A"/>
            <w:noWrap/>
            <w:hideMark/>
          </w:tcPr>
          <w:p w14:paraId="2A5D22C2" w14:textId="7D67F36C" w:rsidR="004847D5" w:rsidRPr="008645A6" w:rsidRDefault="004847D5" w:rsidP="004847D5">
            <w:pPr>
              <w:pStyle w:val="TableTextRight"/>
            </w:pPr>
            <w:r w:rsidRPr="007848BA">
              <w:t>339</w:t>
            </w:r>
          </w:p>
        </w:tc>
        <w:tc>
          <w:tcPr>
            <w:tcW w:w="559" w:type="pct"/>
            <w:tcBorders>
              <w:bottom w:val="nil"/>
            </w:tcBorders>
            <w:shd w:val="clear" w:color="auto" w:fill="D0EAFF" w:themeFill="accent2" w:themeFillTint="1A"/>
            <w:noWrap/>
            <w:hideMark/>
          </w:tcPr>
          <w:p w14:paraId="520B3216" w14:textId="2F5F99CF" w:rsidR="004847D5" w:rsidRPr="008645A6" w:rsidRDefault="004847D5" w:rsidP="004847D5">
            <w:pPr>
              <w:pStyle w:val="TableTextRight"/>
              <w:ind w:right="227"/>
            </w:pPr>
            <w:r w:rsidRPr="00046D66">
              <w:t>9.7</w:t>
            </w:r>
          </w:p>
        </w:tc>
      </w:tr>
      <w:tr w:rsidR="004847D5" w:rsidRPr="008645A6" w14:paraId="19A4F7F4" w14:textId="77777777" w:rsidTr="005B6715">
        <w:tc>
          <w:tcPr>
            <w:tcW w:w="1067" w:type="pct"/>
            <w:tcBorders>
              <w:bottom w:val="nil"/>
            </w:tcBorders>
            <w:shd w:val="clear" w:color="auto" w:fill="D0EAFF" w:themeFill="accent2" w:themeFillTint="1A"/>
            <w:noWrap/>
            <w:hideMark/>
          </w:tcPr>
          <w:p w14:paraId="50C3E0FE" w14:textId="3FB85929" w:rsidR="004847D5" w:rsidRPr="008645A6" w:rsidRDefault="004847D5" w:rsidP="004847D5">
            <w:pPr>
              <w:pStyle w:val="TableText"/>
            </w:pPr>
            <w:r w:rsidRPr="00E2560B">
              <w:t>Lower Murray</w:t>
            </w:r>
            <w:r w:rsidRPr="00E2560B">
              <w:rPr>
                <w:rFonts w:cs="Calibri"/>
              </w:rPr>
              <w:t>†</w:t>
            </w:r>
          </w:p>
        </w:tc>
        <w:tc>
          <w:tcPr>
            <w:tcW w:w="1897" w:type="pct"/>
            <w:tcBorders>
              <w:bottom w:val="nil"/>
            </w:tcBorders>
            <w:shd w:val="clear" w:color="auto" w:fill="D0EAFF" w:themeFill="accent2" w:themeFillTint="1A"/>
            <w:noWrap/>
            <w:hideMark/>
          </w:tcPr>
          <w:p w14:paraId="059B4C70" w14:textId="68359B0A" w:rsidR="004847D5" w:rsidRPr="008645A6" w:rsidRDefault="004847D5" w:rsidP="004847D5">
            <w:pPr>
              <w:pStyle w:val="TableText"/>
            </w:pPr>
            <w:r w:rsidRPr="007848BA">
              <w:t>Pt3.1.2: Clay pan</w:t>
            </w:r>
          </w:p>
        </w:tc>
        <w:tc>
          <w:tcPr>
            <w:tcW w:w="534" w:type="pct"/>
            <w:tcBorders>
              <w:bottom w:val="nil"/>
            </w:tcBorders>
            <w:shd w:val="clear" w:color="auto" w:fill="D0EAFF" w:themeFill="accent2" w:themeFillTint="1A"/>
            <w:noWrap/>
            <w:hideMark/>
          </w:tcPr>
          <w:p w14:paraId="31D02833" w14:textId="20945C22" w:rsidR="004847D5" w:rsidRPr="008645A6" w:rsidRDefault="004847D5" w:rsidP="004847D5">
            <w:pPr>
              <w:pStyle w:val="TableTextRight"/>
            </w:pPr>
            <w:r w:rsidRPr="007848BA">
              <w:t>5,116</w:t>
            </w:r>
          </w:p>
        </w:tc>
        <w:tc>
          <w:tcPr>
            <w:tcW w:w="519" w:type="pct"/>
            <w:tcBorders>
              <w:bottom w:val="nil"/>
            </w:tcBorders>
            <w:shd w:val="clear" w:color="auto" w:fill="D0EAFF" w:themeFill="accent2" w:themeFillTint="1A"/>
            <w:noWrap/>
            <w:hideMark/>
          </w:tcPr>
          <w:p w14:paraId="19A2F942" w14:textId="5697C164" w:rsidR="004847D5" w:rsidRPr="008645A6" w:rsidRDefault="004847D5" w:rsidP="004847D5">
            <w:pPr>
              <w:pStyle w:val="TableTextRight"/>
            </w:pPr>
            <w:r w:rsidRPr="007848BA">
              <w:t>1,435</w:t>
            </w:r>
          </w:p>
        </w:tc>
        <w:tc>
          <w:tcPr>
            <w:tcW w:w="424" w:type="pct"/>
            <w:tcBorders>
              <w:bottom w:val="nil"/>
            </w:tcBorders>
            <w:shd w:val="clear" w:color="auto" w:fill="D0EAFF" w:themeFill="accent2" w:themeFillTint="1A"/>
            <w:noWrap/>
            <w:hideMark/>
          </w:tcPr>
          <w:p w14:paraId="1C410C74" w14:textId="1E326C4B" w:rsidR="004847D5" w:rsidRPr="008645A6" w:rsidRDefault="004847D5" w:rsidP="004847D5">
            <w:pPr>
              <w:pStyle w:val="TableTextRight"/>
            </w:pPr>
            <w:r w:rsidRPr="007848BA">
              <w:t>263</w:t>
            </w:r>
          </w:p>
        </w:tc>
        <w:tc>
          <w:tcPr>
            <w:tcW w:w="559" w:type="pct"/>
            <w:tcBorders>
              <w:bottom w:val="nil"/>
            </w:tcBorders>
            <w:shd w:val="clear" w:color="auto" w:fill="D0EAFF" w:themeFill="accent2" w:themeFillTint="1A"/>
            <w:noWrap/>
            <w:hideMark/>
          </w:tcPr>
          <w:p w14:paraId="06878FD1" w14:textId="6711785A" w:rsidR="004847D5" w:rsidRPr="008645A6" w:rsidRDefault="004847D5" w:rsidP="004847D5">
            <w:pPr>
              <w:pStyle w:val="TableTextRight"/>
              <w:ind w:right="227"/>
            </w:pPr>
            <w:r w:rsidRPr="00046D66">
              <w:t>18.3</w:t>
            </w:r>
          </w:p>
        </w:tc>
      </w:tr>
      <w:tr w:rsidR="004847D5" w:rsidRPr="008645A6" w14:paraId="4D424951"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68C919DD" w14:textId="4B02674C" w:rsidR="004847D5" w:rsidRPr="008645A6" w:rsidRDefault="004847D5" w:rsidP="004847D5">
            <w:pPr>
              <w:pStyle w:val="TableText"/>
            </w:pPr>
            <w:r w:rsidRPr="00E2560B">
              <w:t>Lower Murray</w:t>
            </w:r>
            <w:r w:rsidRPr="00E2560B">
              <w:rPr>
                <w:rFonts w:cs="Calibri"/>
              </w:rPr>
              <w:t>†</w:t>
            </w:r>
          </w:p>
        </w:tc>
        <w:tc>
          <w:tcPr>
            <w:tcW w:w="1897" w:type="pct"/>
            <w:tcBorders>
              <w:bottom w:val="nil"/>
            </w:tcBorders>
            <w:shd w:val="clear" w:color="auto" w:fill="D0EAFF" w:themeFill="accent2" w:themeFillTint="1A"/>
            <w:noWrap/>
            <w:hideMark/>
          </w:tcPr>
          <w:p w14:paraId="05F22568" w14:textId="424D1B18" w:rsidR="004847D5" w:rsidRPr="008645A6" w:rsidRDefault="004847D5" w:rsidP="004847D5">
            <w:pPr>
              <w:pStyle w:val="TableText"/>
            </w:pPr>
            <w:r w:rsidRPr="007848BA">
              <w:t>Pt1: Temporary swamps</w:t>
            </w:r>
          </w:p>
        </w:tc>
        <w:tc>
          <w:tcPr>
            <w:tcW w:w="534" w:type="pct"/>
            <w:tcBorders>
              <w:bottom w:val="nil"/>
            </w:tcBorders>
            <w:shd w:val="clear" w:color="auto" w:fill="D0EAFF" w:themeFill="accent2" w:themeFillTint="1A"/>
            <w:noWrap/>
            <w:hideMark/>
          </w:tcPr>
          <w:p w14:paraId="3591AC65" w14:textId="009AE6F9" w:rsidR="004847D5" w:rsidRPr="008645A6" w:rsidRDefault="004847D5" w:rsidP="004847D5">
            <w:pPr>
              <w:pStyle w:val="TableTextRight"/>
            </w:pPr>
            <w:r w:rsidRPr="007848BA">
              <w:t>3,744</w:t>
            </w:r>
          </w:p>
        </w:tc>
        <w:tc>
          <w:tcPr>
            <w:tcW w:w="519" w:type="pct"/>
            <w:tcBorders>
              <w:bottom w:val="nil"/>
            </w:tcBorders>
            <w:shd w:val="clear" w:color="auto" w:fill="D0EAFF" w:themeFill="accent2" w:themeFillTint="1A"/>
            <w:noWrap/>
            <w:hideMark/>
          </w:tcPr>
          <w:p w14:paraId="308F7F93" w14:textId="55D32B2C" w:rsidR="004847D5" w:rsidRPr="008645A6" w:rsidRDefault="004847D5" w:rsidP="004847D5">
            <w:pPr>
              <w:pStyle w:val="TableTextRight"/>
            </w:pPr>
            <w:r w:rsidRPr="007848BA">
              <w:t>3,247</w:t>
            </w:r>
          </w:p>
        </w:tc>
        <w:tc>
          <w:tcPr>
            <w:tcW w:w="424" w:type="pct"/>
            <w:tcBorders>
              <w:bottom w:val="nil"/>
            </w:tcBorders>
            <w:shd w:val="clear" w:color="auto" w:fill="D0EAFF" w:themeFill="accent2" w:themeFillTint="1A"/>
            <w:noWrap/>
            <w:hideMark/>
          </w:tcPr>
          <w:p w14:paraId="0C1DFEED" w14:textId="34238E17" w:rsidR="004847D5" w:rsidRPr="008645A6" w:rsidRDefault="004847D5" w:rsidP="004847D5">
            <w:pPr>
              <w:pStyle w:val="TableTextRight"/>
            </w:pPr>
            <w:r w:rsidRPr="007848BA">
              <w:t>190</w:t>
            </w:r>
          </w:p>
        </w:tc>
        <w:tc>
          <w:tcPr>
            <w:tcW w:w="559" w:type="pct"/>
            <w:tcBorders>
              <w:bottom w:val="nil"/>
            </w:tcBorders>
            <w:shd w:val="clear" w:color="auto" w:fill="D0EAFF" w:themeFill="accent2" w:themeFillTint="1A"/>
            <w:noWrap/>
            <w:hideMark/>
          </w:tcPr>
          <w:p w14:paraId="75C97960" w14:textId="37587450" w:rsidR="004847D5" w:rsidRPr="008645A6" w:rsidRDefault="004847D5" w:rsidP="004847D5">
            <w:pPr>
              <w:pStyle w:val="TableTextRight"/>
              <w:ind w:right="227"/>
            </w:pPr>
            <w:r w:rsidRPr="00046D66">
              <w:t>5.9</w:t>
            </w:r>
          </w:p>
        </w:tc>
      </w:tr>
      <w:tr w:rsidR="004847D5" w:rsidRPr="008645A6" w14:paraId="0F2D2FC2" w14:textId="77777777" w:rsidTr="005B6715">
        <w:tc>
          <w:tcPr>
            <w:tcW w:w="1067" w:type="pct"/>
            <w:tcBorders>
              <w:bottom w:val="nil"/>
            </w:tcBorders>
            <w:shd w:val="clear" w:color="auto" w:fill="D0EAFF" w:themeFill="accent2" w:themeFillTint="1A"/>
            <w:noWrap/>
            <w:hideMark/>
          </w:tcPr>
          <w:p w14:paraId="03038292" w14:textId="0F751AA0" w:rsidR="004847D5" w:rsidRPr="008645A6" w:rsidRDefault="004847D5" w:rsidP="004847D5">
            <w:pPr>
              <w:pStyle w:val="TableText"/>
            </w:pPr>
            <w:r w:rsidRPr="00E2560B">
              <w:t>Lower Murray</w:t>
            </w:r>
            <w:r w:rsidRPr="00E2560B">
              <w:rPr>
                <w:rFonts w:cs="Calibri"/>
              </w:rPr>
              <w:t>†</w:t>
            </w:r>
          </w:p>
        </w:tc>
        <w:tc>
          <w:tcPr>
            <w:tcW w:w="1897" w:type="pct"/>
            <w:tcBorders>
              <w:bottom w:val="nil"/>
            </w:tcBorders>
            <w:shd w:val="clear" w:color="auto" w:fill="D0EAFF" w:themeFill="accent2" w:themeFillTint="1A"/>
            <w:noWrap/>
            <w:hideMark/>
          </w:tcPr>
          <w:p w14:paraId="38B4BBDC" w14:textId="37E0E9DF" w:rsidR="004847D5" w:rsidRPr="008645A6" w:rsidRDefault="004847D5" w:rsidP="004847D5">
            <w:pPr>
              <w:pStyle w:val="TableText"/>
            </w:pPr>
            <w:r w:rsidRPr="007848BA">
              <w:t>Pt2.1.2: Temporary tall emergent marsh</w:t>
            </w:r>
          </w:p>
        </w:tc>
        <w:tc>
          <w:tcPr>
            <w:tcW w:w="534" w:type="pct"/>
            <w:tcBorders>
              <w:bottom w:val="nil"/>
            </w:tcBorders>
            <w:shd w:val="clear" w:color="auto" w:fill="D0EAFF" w:themeFill="accent2" w:themeFillTint="1A"/>
            <w:noWrap/>
            <w:hideMark/>
          </w:tcPr>
          <w:p w14:paraId="0897AFD5" w14:textId="1D0072BD" w:rsidR="004847D5" w:rsidRPr="008645A6" w:rsidRDefault="004847D5" w:rsidP="004847D5">
            <w:pPr>
              <w:pStyle w:val="TableTextRight"/>
            </w:pPr>
            <w:r w:rsidRPr="007848BA">
              <w:t>3,321</w:t>
            </w:r>
          </w:p>
        </w:tc>
        <w:tc>
          <w:tcPr>
            <w:tcW w:w="519" w:type="pct"/>
            <w:tcBorders>
              <w:bottom w:val="nil"/>
            </w:tcBorders>
            <w:shd w:val="clear" w:color="auto" w:fill="D0EAFF" w:themeFill="accent2" w:themeFillTint="1A"/>
            <w:noWrap/>
            <w:hideMark/>
          </w:tcPr>
          <w:p w14:paraId="3E413EBE" w14:textId="39CAC495" w:rsidR="004847D5" w:rsidRPr="008645A6" w:rsidRDefault="004847D5" w:rsidP="004847D5">
            <w:pPr>
              <w:pStyle w:val="TableTextRight"/>
            </w:pPr>
            <w:r w:rsidRPr="007848BA">
              <w:t>583</w:t>
            </w:r>
          </w:p>
        </w:tc>
        <w:tc>
          <w:tcPr>
            <w:tcW w:w="424" w:type="pct"/>
            <w:tcBorders>
              <w:bottom w:val="nil"/>
            </w:tcBorders>
            <w:shd w:val="clear" w:color="auto" w:fill="D0EAFF" w:themeFill="accent2" w:themeFillTint="1A"/>
            <w:noWrap/>
            <w:hideMark/>
          </w:tcPr>
          <w:p w14:paraId="6810D9FC" w14:textId="7DF11FE0" w:rsidR="004847D5" w:rsidRPr="008645A6" w:rsidRDefault="004847D5" w:rsidP="004847D5">
            <w:pPr>
              <w:pStyle w:val="TableTextRight"/>
            </w:pPr>
            <w:r w:rsidRPr="007848BA">
              <w:t>53</w:t>
            </w:r>
          </w:p>
        </w:tc>
        <w:tc>
          <w:tcPr>
            <w:tcW w:w="559" w:type="pct"/>
            <w:tcBorders>
              <w:bottom w:val="nil"/>
            </w:tcBorders>
            <w:shd w:val="clear" w:color="auto" w:fill="D0EAFF" w:themeFill="accent2" w:themeFillTint="1A"/>
            <w:noWrap/>
            <w:hideMark/>
          </w:tcPr>
          <w:p w14:paraId="69878604" w14:textId="6D0B2FE3" w:rsidR="004847D5" w:rsidRPr="008645A6" w:rsidRDefault="004847D5" w:rsidP="004847D5">
            <w:pPr>
              <w:pStyle w:val="TableTextRight"/>
              <w:ind w:right="227"/>
            </w:pPr>
            <w:r w:rsidRPr="00046D66">
              <w:t>9.1</w:t>
            </w:r>
          </w:p>
        </w:tc>
      </w:tr>
      <w:tr w:rsidR="004847D5" w:rsidRPr="008645A6" w14:paraId="03AC7F2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538DD2F5" w14:textId="67EBD5BC" w:rsidR="004847D5" w:rsidRPr="008645A6" w:rsidRDefault="004847D5" w:rsidP="004847D5">
            <w:pPr>
              <w:pStyle w:val="TableText"/>
            </w:pPr>
            <w:r w:rsidRPr="00E2560B">
              <w:t>Lower Murray</w:t>
            </w:r>
            <w:r w:rsidRPr="00E2560B">
              <w:rPr>
                <w:rFonts w:cs="Calibri"/>
              </w:rPr>
              <w:t>†</w:t>
            </w:r>
          </w:p>
        </w:tc>
        <w:tc>
          <w:tcPr>
            <w:tcW w:w="1897" w:type="pct"/>
            <w:tcBorders>
              <w:bottom w:val="nil"/>
            </w:tcBorders>
            <w:shd w:val="clear" w:color="auto" w:fill="D0EAFF" w:themeFill="accent2" w:themeFillTint="1A"/>
            <w:noWrap/>
            <w:hideMark/>
          </w:tcPr>
          <w:p w14:paraId="02E2E4AA" w14:textId="7E581A7F" w:rsidR="004847D5" w:rsidRPr="008645A6" w:rsidRDefault="004847D5" w:rsidP="004847D5">
            <w:pPr>
              <w:pStyle w:val="TableText"/>
            </w:pPr>
            <w:r w:rsidRPr="007848BA">
              <w:t>Pu1: Unspecified wetland</w:t>
            </w:r>
          </w:p>
        </w:tc>
        <w:tc>
          <w:tcPr>
            <w:tcW w:w="534" w:type="pct"/>
            <w:tcBorders>
              <w:bottom w:val="nil"/>
            </w:tcBorders>
            <w:shd w:val="clear" w:color="auto" w:fill="D0EAFF" w:themeFill="accent2" w:themeFillTint="1A"/>
            <w:noWrap/>
            <w:hideMark/>
          </w:tcPr>
          <w:p w14:paraId="556AF133" w14:textId="58A7ABAB" w:rsidR="004847D5" w:rsidRPr="008645A6" w:rsidRDefault="004847D5" w:rsidP="004847D5">
            <w:pPr>
              <w:pStyle w:val="TableTextRight"/>
            </w:pPr>
            <w:r w:rsidRPr="007848BA">
              <w:t>63</w:t>
            </w:r>
          </w:p>
        </w:tc>
        <w:tc>
          <w:tcPr>
            <w:tcW w:w="519" w:type="pct"/>
            <w:tcBorders>
              <w:bottom w:val="nil"/>
            </w:tcBorders>
            <w:shd w:val="clear" w:color="auto" w:fill="D0EAFF" w:themeFill="accent2" w:themeFillTint="1A"/>
            <w:noWrap/>
            <w:hideMark/>
          </w:tcPr>
          <w:p w14:paraId="02B40827" w14:textId="295BF7A7" w:rsidR="004847D5" w:rsidRPr="008645A6" w:rsidRDefault="004847D5" w:rsidP="004847D5">
            <w:pPr>
              <w:pStyle w:val="TableTextRight"/>
            </w:pPr>
            <w:r w:rsidRPr="007848BA">
              <w:t>60</w:t>
            </w:r>
          </w:p>
        </w:tc>
        <w:tc>
          <w:tcPr>
            <w:tcW w:w="424" w:type="pct"/>
            <w:tcBorders>
              <w:bottom w:val="nil"/>
            </w:tcBorders>
            <w:shd w:val="clear" w:color="auto" w:fill="D0EAFF" w:themeFill="accent2" w:themeFillTint="1A"/>
            <w:noWrap/>
            <w:hideMark/>
          </w:tcPr>
          <w:p w14:paraId="4FA96362" w14:textId="3A20B089" w:rsidR="004847D5" w:rsidRPr="008645A6" w:rsidRDefault="004847D5" w:rsidP="004847D5">
            <w:pPr>
              <w:pStyle w:val="TableTextRight"/>
            </w:pPr>
            <w:r w:rsidRPr="007848BA">
              <w:t>22</w:t>
            </w:r>
          </w:p>
        </w:tc>
        <w:tc>
          <w:tcPr>
            <w:tcW w:w="559" w:type="pct"/>
            <w:tcBorders>
              <w:bottom w:val="nil"/>
            </w:tcBorders>
            <w:shd w:val="clear" w:color="auto" w:fill="D0EAFF" w:themeFill="accent2" w:themeFillTint="1A"/>
            <w:noWrap/>
            <w:hideMark/>
          </w:tcPr>
          <w:p w14:paraId="30568EAE" w14:textId="631D7198" w:rsidR="004847D5" w:rsidRPr="008645A6" w:rsidRDefault="004847D5" w:rsidP="004847D5">
            <w:pPr>
              <w:pStyle w:val="TableTextRight"/>
              <w:ind w:right="227"/>
            </w:pPr>
            <w:r w:rsidRPr="00046D66">
              <w:t>36.7</w:t>
            </w:r>
          </w:p>
        </w:tc>
      </w:tr>
      <w:tr w:rsidR="004847D5" w:rsidRPr="008645A6" w14:paraId="3FD8D079" w14:textId="77777777" w:rsidTr="005B6715">
        <w:tc>
          <w:tcPr>
            <w:tcW w:w="1067" w:type="pct"/>
            <w:tcBorders>
              <w:bottom w:val="single" w:sz="4" w:space="0" w:color="FFFFFF" w:themeColor="background1"/>
            </w:tcBorders>
            <w:shd w:val="clear" w:color="auto" w:fill="D0EAFF" w:themeFill="accent2" w:themeFillTint="1A"/>
            <w:noWrap/>
            <w:hideMark/>
          </w:tcPr>
          <w:p w14:paraId="0B96E21F" w14:textId="3108E737" w:rsidR="004847D5" w:rsidRPr="008645A6" w:rsidRDefault="004847D5" w:rsidP="004847D5">
            <w:pPr>
              <w:pStyle w:val="TableText"/>
            </w:pPr>
            <w:r w:rsidRPr="00E2560B">
              <w:t>Lower Murray</w:t>
            </w:r>
            <w:r w:rsidRPr="00E2560B">
              <w:rPr>
                <w:rFonts w:cs="Calibri"/>
              </w:rPr>
              <w:t>†</w:t>
            </w:r>
          </w:p>
        </w:tc>
        <w:tc>
          <w:tcPr>
            <w:tcW w:w="1897" w:type="pct"/>
            <w:tcBorders>
              <w:bottom w:val="single" w:sz="4" w:space="0" w:color="FFFFFF" w:themeColor="background1"/>
            </w:tcBorders>
            <w:shd w:val="clear" w:color="auto" w:fill="D0EAFF" w:themeFill="accent2" w:themeFillTint="1A"/>
            <w:noWrap/>
            <w:hideMark/>
          </w:tcPr>
          <w:p w14:paraId="366D88C4" w14:textId="7BA6215D" w:rsidR="004847D5" w:rsidRPr="008645A6" w:rsidRDefault="004847D5" w:rsidP="004847D5">
            <w:pPr>
              <w:pStyle w:val="TableText"/>
            </w:pPr>
            <w:r w:rsidRPr="007848BA">
              <w:t>Pt1.2.2: Temporary black box swamp</w:t>
            </w:r>
          </w:p>
        </w:tc>
        <w:tc>
          <w:tcPr>
            <w:tcW w:w="534" w:type="pct"/>
            <w:tcBorders>
              <w:bottom w:val="single" w:sz="4" w:space="0" w:color="FFFFFF" w:themeColor="background1"/>
            </w:tcBorders>
            <w:shd w:val="clear" w:color="auto" w:fill="D0EAFF" w:themeFill="accent2" w:themeFillTint="1A"/>
            <w:noWrap/>
            <w:hideMark/>
          </w:tcPr>
          <w:p w14:paraId="2324A850" w14:textId="4DBE3D9B" w:rsidR="004847D5" w:rsidRPr="008645A6" w:rsidRDefault="004847D5" w:rsidP="004847D5">
            <w:pPr>
              <w:pStyle w:val="TableTextRight"/>
            </w:pPr>
            <w:r w:rsidRPr="007848BA">
              <w:t>413</w:t>
            </w:r>
          </w:p>
        </w:tc>
        <w:tc>
          <w:tcPr>
            <w:tcW w:w="519" w:type="pct"/>
            <w:tcBorders>
              <w:bottom w:val="single" w:sz="4" w:space="0" w:color="FFFFFF" w:themeColor="background1"/>
            </w:tcBorders>
            <w:shd w:val="clear" w:color="auto" w:fill="D0EAFF" w:themeFill="accent2" w:themeFillTint="1A"/>
            <w:noWrap/>
            <w:hideMark/>
          </w:tcPr>
          <w:p w14:paraId="5059C81F" w14:textId="5330851B" w:rsidR="004847D5" w:rsidRPr="008645A6" w:rsidRDefault="004847D5" w:rsidP="004847D5">
            <w:pPr>
              <w:pStyle w:val="TableTextRight"/>
            </w:pPr>
            <w:r w:rsidRPr="007848BA">
              <w:t>223</w:t>
            </w:r>
          </w:p>
        </w:tc>
        <w:tc>
          <w:tcPr>
            <w:tcW w:w="424" w:type="pct"/>
            <w:tcBorders>
              <w:bottom w:val="single" w:sz="4" w:space="0" w:color="FFFFFF" w:themeColor="background1"/>
            </w:tcBorders>
            <w:shd w:val="clear" w:color="auto" w:fill="D0EAFF" w:themeFill="accent2" w:themeFillTint="1A"/>
            <w:noWrap/>
            <w:hideMark/>
          </w:tcPr>
          <w:p w14:paraId="1F5F3CE8" w14:textId="4FC9F8E6" w:rsidR="004847D5" w:rsidRPr="008645A6" w:rsidRDefault="004847D5" w:rsidP="004847D5">
            <w:pPr>
              <w:pStyle w:val="TableTextRight"/>
            </w:pPr>
            <w:r w:rsidRPr="007848BA">
              <w:t>3</w:t>
            </w:r>
          </w:p>
        </w:tc>
        <w:tc>
          <w:tcPr>
            <w:tcW w:w="559" w:type="pct"/>
            <w:tcBorders>
              <w:bottom w:val="single" w:sz="4" w:space="0" w:color="FFFFFF" w:themeColor="background1"/>
            </w:tcBorders>
            <w:shd w:val="clear" w:color="auto" w:fill="D0EAFF" w:themeFill="accent2" w:themeFillTint="1A"/>
            <w:noWrap/>
            <w:hideMark/>
          </w:tcPr>
          <w:p w14:paraId="23B05C7C" w14:textId="2256BA3F" w:rsidR="004847D5" w:rsidRPr="008645A6" w:rsidRDefault="004847D5" w:rsidP="004847D5">
            <w:pPr>
              <w:pStyle w:val="TableTextRight"/>
              <w:ind w:right="227"/>
            </w:pPr>
            <w:r w:rsidRPr="00046D66">
              <w:t>1.3</w:t>
            </w:r>
          </w:p>
        </w:tc>
      </w:tr>
      <w:tr w:rsidR="009055DA" w:rsidRPr="008645A6" w14:paraId="1DD7096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tcBorders>
            <w:noWrap/>
            <w:hideMark/>
          </w:tcPr>
          <w:p w14:paraId="7BC27A1C" w14:textId="32B76C24" w:rsidR="009055DA" w:rsidRPr="008645A6" w:rsidRDefault="009055DA" w:rsidP="009055DA">
            <w:pPr>
              <w:pStyle w:val="TableText"/>
            </w:pPr>
            <w:r w:rsidRPr="007848BA">
              <w:t>Lower Murray</w:t>
            </w:r>
          </w:p>
        </w:tc>
        <w:tc>
          <w:tcPr>
            <w:tcW w:w="1897" w:type="pct"/>
            <w:tcBorders>
              <w:top w:val="single" w:sz="4" w:space="0" w:color="FFFFFF" w:themeColor="background1"/>
            </w:tcBorders>
            <w:noWrap/>
            <w:hideMark/>
          </w:tcPr>
          <w:p w14:paraId="6ED3814D" w14:textId="75B34753" w:rsidR="009055DA" w:rsidRPr="008645A6" w:rsidRDefault="009055DA" w:rsidP="009055DA">
            <w:pPr>
              <w:pStyle w:val="TableText"/>
            </w:pPr>
            <w:r w:rsidRPr="007848BA">
              <w:t>Pt1.7.2: Temporary lignum swamp</w:t>
            </w:r>
          </w:p>
        </w:tc>
        <w:tc>
          <w:tcPr>
            <w:tcW w:w="534" w:type="pct"/>
            <w:tcBorders>
              <w:top w:val="single" w:sz="4" w:space="0" w:color="FFFFFF" w:themeColor="background1"/>
            </w:tcBorders>
            <w:noWrap/>
            <w:hideMark/>
          </w:tcPr>
          <w:p w14:paraId="43144E00" w14:textId="79427713" w:rsidR="009055DA" w:rsidRPr="008645A6" w:rsidRDefault="009055DA" w:rsidP="009055DA">
            <w:pPr>
              <w:pStyle w:val="TableTextRight"/>
            </w:pPr>
            <w:r w:rsidRPr="007848BA">
              <w:t>2,651</w:t>
            </w:r>
          </w:p>
        </w:tc>
        <w:tc>
          <w:tcPr>
            <w:tcW w:w="519" w:type="pct"/>
            <w:tcBorders>
              <w:top w:val="single" w:sz="4" w:space="0" w:color="FFFFFF" w:themeColor="background1"/>
            </w:tcBorders>
            <w:noWrap/>
            <w:hideMark/>
          </w:tcPr>
          <w:p w14:paraId="7D01268B" w14:textId="5875342D" w:rsidR="009055DA" w:rsidRPr="008645A6" w:rsidRDefault="009055DA" w:rsidP="009055DA">
            <w:pPr>
              <w:pStyle w:val="TableTextRight"/>
            </w:pPr>
            <w:r w:rsidRPr="007848BA">
              <w:t>2,154</w:t>
            </w:r>
          </w:p>
        </w:tc>
        <w:tc>
          <w:tcPr>
            <w:tcW w:w="424" w:type="pct"/>
            <w:tcBorders>
              <w:top w:val="single" w:sz="4" w:space="0" w:color="FFFFFF" w:themeColor="background1"/>
            </w:tcBorders>
            <w:noWrap/>
            <w:hideMark/>
          </w:tcPr>
          <w:p w14:paraId="3030ACD1" w14:textId="24D804D2"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56628D64" w14:textId="0303F021" w:rsidR="009055DA" w:rsidRPr="008645A6" w:rsidRDefault="009055DA" w:rsidP="009055DA">
            <w:pPr>
              <w:pStyle w:val="TableTextRight"/>
              <w:ind w:right="227"/>
            </w:pPr>
            <w:r w:rsidRPr="00046D66">
              <w:t>0</w:t>
            </w:r>
          </w:p>
        </w:tc>
      </w:tr>
      <w:tr w:rsidR="009055DA" w:rsidRPr="008645A6" w14:paraId="6B9881A2" w14:textId="77777777" w:rsidTr="005B6715">
        <w:tc>
          <w:tcPr>
            <w:tcW w:w="1067" w:type="pct"/>
            <w:noWrap/>
            <w:hideMark/>
          </w:tcPr>
          <w:p w14:paraId="5D906040" w14:textId="4F34A3FF" w:rsidR="009055DA" w:rsidRPr="008645A6" w:rsidRDefault="009055DA" w:rsidP="009055DA">
            <w:pPr>
              <w:pStyle w:val="TableText"/>
            </w:pPr>
            <w:r w:rsidRPr="007848BA">
              <w:t>Lower Murray</w:t>
            </w:r>
          </w:p>
        </w:tc>
        <w:tc>
          <w:tcPr>
            <w:tcW w:w="1897" w:type="pct"/>
            <w:noWrap/>
            <w:hideMark/>
          </w:tcPr>
          <w:p w14:paraId="06C95B0F" w14:textId="3DAAF9FC" w:rsidR="009055DA" w:rsidRPr="008645A6" w:rsidRDefault="009055DA" w:rsidP="009055DA">
            <w:pPr>
              <w:pStyle w:val="TableText"/>
            </w:pPr>
            <w:r w:rsidRPr="007848BA">
              <w:t>Lt1.1: Temporary lake</w:t>
            </w:r>
          </w:p>
        </w:tc>
        <w:tc>
          <w:tcPr>
            <w:tcW w:w="534" w:type="pct"/>
            <w:noWrap/>
            <w:hideMark/>
          </w:tcPr>
          <w:p w14:paraId="75B6FFD3" w14:textId="68FF52BE" w:rsidR="009055DA" w:rsidRPr="008645A6" w:rsidRDefault="009055DA" w:rsidP="009055DA">
            <w:pPr>
              <w:pStyle w:val="TableTextRight"/>
            </w:pPr>
            <w:r w:rsidRPr="007848BA">
              <w:t>27,494</w:t>
            </w:r>
          </w:p>
        </w:tc>
        <w:tc>
          <w:tcPr>
            <w:tcW w:w="519" w:type="pct"/>
            <w:noWrap/>
            <w:hideMark/>
          </w:tcPr>
          <w:p w14:paraId="08813665" w14:textId="3C2CBBA0" w:rsidR="009055DA" w:rsidRPr="008645A6" w:rsidRDefault="009055DA" w:rsidP="009055DA">
            <w:pPr>
              <w:pStyle w:val="TableTextRight"/>
            </w:pPr>
            <w:r w:rsidRPr="007848BA">
              <w:t>828</w:t>
            </w:r>
          </w:p>
        </w:tc>
        <w:tc>
          <w:tcPr>
            <w:tcW w:w="424" w:type="pct"/>
            <w:noWrap/>
            <w:hideMark/>
          </w:tcPr>
          <w:p w14:paraId="6010742A" w14:textId="39D5C69C" w:rsidR="009055DA" w:rsidRPr="008645A6" w:rsidRDefault="009055DA" w:rsidP="009055DA">
            <w:pPr>
              <w:pStyle w:val="TableTextRight"/>
            </w:pPr>
            <w:r w:rsidRPr="007848BA">
              <w:t>0</w:t>
            </w:r>
          </w:p>
        </w:tc>
        <w:tc>
          <w:tcPr>
            <w:tcW w:w="559" w:type="pct"/>
            <w:noWrap/>
            <w:hideMark/>
          </w:tcPr>
          <w:p w14:paraId="7245674A" w14:textId="636A1DA1" w:rsidR="009055DA" w:rsidRPr="008645A6" w:rsidRDefault="009055DA" w:rsidP="009055DA">
            <w:pPr>
              <w:pStyle w:val="TableTextRight"/>
              <w:ind w:right="227"/>
            </w:pPr>
            <w:r w:rsidRPr="00046D66">
              <w:t>0</w:t>
            </w:r>
          </w:p>
        </w:tc>
      </w:tr>
      <w:tr w:rsidR="009055DA" w:rsidRPr="008645A6" w14:paraId="4FBA587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4B21884" w14:textId="6D779D4F" w:rsidR="009055DA" w:rsidRPr="008645A6" w:rsidRDefault="009055DA" w:rsidP="009055DA">
            <w:pPr>
              <w:pStyle w:val="TableText"/>
            </w:pPr>
            <w:r w:rsidRPr="007848BA">
              <w:t>Lower Murray</w:t>
            </w:r>
          </w:p>
        </w:tc>
        <w:tc>
          <w:tcPr>
            <w:tcW w:w="1897" w:type="pct"/>
            <w:noWrap/>
            <w:hideMark/>
          </w:tcPr>
          <w:p w14:paraId="4F6352C0" w14:textId="04F25384" w:rsidR="009055DA" w:rsidRPr="008645A6" w:rsidRDefault="009055DA" w:rsidP="009055DA">
            <w:pPr>
              <w:pStyle w:val="TableText"/>
            </w:pPr>
            <w:r w:rsidRPr="007848BA">
              <w:t>Pt1.8.2: Temporary shrub swamp</w:t>
            </w:r>
          </w:p>
        </w:tc>
        <w:tc>
          <w:tcPr>
            <w:tcW w:w="534" w:type="pct"/>
            <w:noWrap/>
            <w:hideMark/>
          </w:tcPr>
          <w:p w14:paraId="306A5E93" w14:textId="0153E981" w:rsidR="009055DA" w:rsidRPr="008645A6" w:rsidRDefault="009055DA" w:rsidP="009055DA">
            <w:pPr>
              <w:pStyle w:val="TableTextRight"/>
            </w:pPr>
            <w:r w:rsidRPr="007848BA">
              <w:t>2,970</w:t>
            </w:r>
          </w:p>
        </w:tc>
        <w:tc>
          <w:tcPr>
            <w:tcW w:w="519" w:type="pct"/>
            <w:noWrap/>
            <w:hideMark/>
          </w:tcPr>
          <w:p w14:paraId="7BBB0A89" w14:textId="0B9756FF" w:rsidR="009055DA" w:rsidRPr="008645A6" w:rsidRDefault="009055DA" w:rsidP="009055DA">
            <w:pPr>
              <w:pStyle w:val="TableTextRight"/>
            </w:pPr>
            <w:r w:rsidRPr="007848BA">
              <w:t>504</w:t>
            </w:r>
          </w:p>
        </w:tc>
        <w:tc>
          <w:tcPr>
            <w:tcW w:w="424" w:type="pct"/>
            <w:noWrap/>
            <w:hideMark/>
          </w:tcPr>
          <w:p w14:paraId="51902181" w14:textId="0CBD3E31" w:rsidR="009055DA" w:rsidRPr="008645A6" w:rsidRDefault="009055DA" w:rsidP="009055DA">
            <w:pPr>
              <w:pStyle w:val="TableTextRight"/>
            </w:pPr>
            <w:r w:rsidRPr="007848BA">
              <w:t>0</w:t>
            </w:r>
          </w:p>
        </w:tc>
        <w:tc>
          <w:tcPr>
            <w:tcW w:w="559" w:type="pct"/>
            <w:noWrap/>
            <w:hideMark/>
          </w:tcPr>
          <w:p w14:paraId="216235E5" w14:textId="01043529" w:rsidR="009055DA" w:rsidRPr="008645A6" w:rsidRDefault="009055DA" w:rsidP="009055DA">
            <w:pPr>
              <w:pStyle w:val="TableTextRight"/>
              <w:ind w:right="227"/>
            </w:pPr>
            <w:r w:rsidRPr="00046D66">
              <w:t>0</w:t>
            </w:r>
          </w:p>
        </w:tc>
      </w:tr>
      <w:tr w:rsidR="009055DA" w:rsidRPr="008645A6" w14:paraId="30963522" w14:textId="77777777" w:rsidTr="005B6715">
        <w:tc>
          <w:tcPr>
            <w:tcW w:w="1067" w:type="pct"/>
            <w:noWrap/>
            <w:hideMark/>
          </w:tcPr>
          <w:p w14:paraId="3AE10255" w14:textId="36AF5566" w:rsidR="009055DA" w:rsidRPr="008645A6" w:rsidRDefault="009055DA" w:rsidP="009055DA">
            <w:pPr>
              <w:pStyle w:val="TableText"/>
            </w:pPr>
            <w:r w:rsidRPr="007848BA">
              <w:t>Lower Murray</w:t>
            </w:r>
          </w:p>
        </w:tc>
        <w:tc>
          <w:tcPr>
            <w:tcW w:w="1897" w:type="pct"/>
            <w:noWrap/>
            <w:hideMark/>
          </w:tcPr>
          <w:p w14:paraId="652351B1" w14:textId="6C5A2B52" w:rsidR="009055DA" w:rsidRPr="008645A6" w:rsidRDefault="009055DA" w:rsidP="009055DA">
            <w:pPr>
              <w:pStyle w:val="TableText"/>
            </w:pPr>
            <w:r w:rsidRPr="007848BA">
              <w:t>Pt1.1.2: Temporary river red gum swamp</w:t>
            </w:r>
          </w:p>
        </w:tc>
        <w:tc>
          <w:tcPr>
            <w:tcW w:w="534" w:type="pct"/>
            <w:noWrap/>
            <w:hideMark/>
          </w:tcPr>
          <w:p w14:paraId="1701D2D6" w14:textId="6AD7CBA5" w:rsidR="009055DA" w:rsidRPr="008645A6" w:rsidRDefault="009055DA" w:rsidP="009055DA">
            <w:pPr>
              <w:pStyle w:val="TableTextRight"/>
            </w:pPr>
            <w:r w:rsidRPr="007848BA">
              <w:t>524</w:t>
            </w:r>
          </w:p>
        </w:tc>
        <w:tc>
          <w:tcPr>
            <w:tcW w:w="519" w:type="pct"/>
            <w:noWrap/>
            <w:hideMark/>
          </w:tcPr>
          <w:p w14:paraId="3C0225EC" w14:textId="35832DE2" w:rsidR="009055DA" w:rsidRPr="008645A6" w:rsidRDefault="009055DA" w:rsidP="009055DA">
            <w:pPr>
              <w:pStyle w:val="TableTextRight"/>
            </w:pPr>
            <w:r w:rsidRPr="007848BA">
              <w:t>386</w:t>
            </w:r>
          </w:p>
        </w:tc>
        <w:tc>
          <w:tcPr>
            <w:tcW w:w="424" w:type="pct"/>
            <w:noWrap/>
            <w:hideMark/>
          </w:tcPr>
          <w:p w14:paraId="3975A1D5" w14:textId="58D2C780" w:rsidR="009055DA" w:rsidRPr="008645A6" w:rsidRDefault="009055DA" w:rsidP="009055DA">
            <w:pPr>
              <w:pStyle w:val="TableTextRight"/>
            </w:pPr>
            <w:r w:rsidRPr="007848BA">
              <w:t>0</w:t>
            </w:r>
          </w:p>
        </w:tc>
        <w:tc>
          <w:tcPr>
            <w:tcW w:w="559" w:type="pct"/>
            <w:noWrap/>
            <w:hideMark/>
          </w:tcPr>
          <w:p w14:paraId="70CE2CB6" w14:textId="2FE51E03" w:rsidR="009055DA" w:rsidRPr="008645A6" w:rsidRDefault="009055DA" w:rsidP="009055DA">
            <w:pPr>
              <w:pStyle w:val="TableTextRight"/>
              <w:ind w:right="227"/>
            </w:pPr>
            <w:r w:rsidRPr="00046D66">
              <w:t>0</w:t>
            </w:r>
          </w:p>
        </w:tc>
      </w:tr>
      <w:tr w:rsidR="009055DA" w:rsidRPr="008645A6" w14:paraId="6008C9D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D812C4D" w14:textId="234DE61C" w:rsidR="009055DA" w:rsidRPr="008645A6" w:rsidRDefault="009055DA" w:rsidP="009055DA">
            <w:pPr>
              <w:pStyle w:val="TableText"/>
            </w:pPr>
            <w:r w:rsidRPr="007848BA">
              <w:t>Lower Murray</w:t>
            </w:r>
          </w:p>
        </w:tc>
        <w:tc>
          <w:tcPr>
            <w:tcW w:w="1897" w:type="pct"/>
            <w:noWrap/>
            <w:hideMark/>
          </w:tcPr>
          <w:p w14:paraId="2F8D3C5F" w14:textId="479A74D7" w:rsidR="009055DA" w:rsidRPr="008645A6" w:rsidRDefault="009055DA" w:rsidP="009055DA">
            <w:pPr>
              <w:pStyle w:val="TableText"/>
            </w:pPr>
            <w:r w:rsidRPr="007848BA">
              <w:t>Lst1.1: Temporary saline lake</w:t>
            </w:r>
          </w:p>
        </w:tc>
        <w:tc>
          <w:tcPr>
            <w:tcW w:w="534" w:type="pct"/>
            <w:noWrap/>
            <w:hideMark/>
          </w:tcPr>
          <w:p w14:paraId="5851DD68" w14:textId="746FF412" w:rsidR="009055DA" w:rsidRPr="008645A6" w:rsidRDefault="009055DA" w:rsidP="009055DA">
            <w:pPr>
              <w:pStyle w:val="TableTextRight"/>
            </w:pPr>
            <w:r w:rsidRPr="007848BA">
              <w:t>1,547</w:t>
            </w:r>
          </w:p>
        </w:tc>
        <w:tc>
          <w:tcPr>
            <w:tcW w:w="519" w:type="pct"/>
            <w:noWrap/>
            <w:hideMark/>
          </w:tcPr>
          <w:p w14:paraId="57A7B0E7" w14:textId="6056EB2B" w:rsidR="009055DA" w:rsidRPr="008645A6" w:rsidRDefault="009055DA" w:rsidP="009055DA">
            <w:pPr>
              <w:pStyle w:val="TableTextRight"/>
            </w:pPr>
            <w:r w:rsidRPr="007848BA">
              <w:t>307</w:t>
            </w:r>
          </w:p>
        </w:tc>
        <w:tc>
          <w:tcPr>
            <w:tcW w:w="424" w:type="pct"/>
            <w:noWrap/>
            <w:hideMark/>
          </w:tcPr>
          <w:p w14:paraId="573A6AC1" w14:textId="77477143" w:rsidR="009055DA" w:rsidRPr="008645A6" w:rsidRDefault="009055DA" w:rsidP="009055DA">
            <w:pPr>
              <w:pStyle w:val="TableTextRight"/>
            </w:pPr>
            <w:r w:rsidRPr="007848BA">
              <w:t>0</w:t>
            </w:r>
          </w:p>
        </w:tc>
        <w:tc>
          <w:tcPr>
            <w:tcW w:w="559" w:type="pct"/>
            <w:noWrap/>
            <w:hideMark/>
          </w:tcPr>
          <w:p w14:paraId="771E49F9" w14:textId="0C4AB6B8" w:rsidR="009055DA" w:rsidRPr="008645A6" w:rsidRDefault="009055DA" w:rsidP="009055DA">
            <w:pPr>
              <w:pStyle w:val="TableTextRight"/>
              <w:ind w:right="227"/>
            </w:pPr>
            <w:r w:rsidRPr="00046D66">
              <w:t>0</w:t>
            </w:r>
          </w:p>
        </w:tc>
      </w:tr>
      <w:tr w:rsidR="009055DA" w:rsidRPr="008645A6" w14:paraId="0180E194" w14:textId="77777777" w:rsidTr="005B6715">
        <w:tc>
          <w:tcPr>
            <w:tcW w:w="1067" w:type="pct"/>
            <w:noWrap/>
            <w:hideMark/>
          </w:tcPr>
          <w:p w14:paraId="4C335A93" w14:textId="0ED1B2C4" w:rsidR="009055DA" w:rsidRPr="008645A6" w:rsidRDefault="009055DA" w:rsidP="009055DA">
            <w:pPr>
              <w:pStyle w:val="TableText"/>
            </w:pPr>
            <w:r w:rsidRPr="007848BA">
              <w:t>Lower Murray</w:t>
            </w:r>
          </w:p>
        </w:tc>
        <w:tc>
          <w:tcPr>
            <w:tcW w:w="1897" w:type="pct"/>
            <w:noWrap/>
            <w:hideMark/>
          </w:tcPr>
          <w:p w14:paraId="692698B5" w14:textId="7AD67D9C" w:rsidR="009055DA" w:rsidRPr="008645A6" w:rsidRDefault="009055DA" w:rsidP="009055DA">
            <w:pPr>
              <w:pStyle w:val="TableText"/>
            </w:pPr>
            <w:r w:rsidRPr="007848BA">
              <w:t>Pst2.2: Temporary salt marsh</w:t>
            </w:r>
          </w:p>
        </w:tc>
        <w:tc>
          <w:tcPr>
            <w:tcW w:w="534" w:type="pct"/>
            <w:noWrap/>
            <w:hideMark/>
          </w:tcPr>
          <w:p w14:paraId="08BD59C2" w14:textId="6D3C895C" w:rsidR="009055DA" w:rsidRPr="008645A6" w:rsidRDefault="009055DA" w:rsidP="009055DA">
            <w:pPr>
              <w:pStyle w:val="TableTextRight"/>
            </w:pPr>
            <w:r w:rsidRPr="007848BA">
              <w:t>4,474</w:t>
            </w:r>
          </w:p>
        </w:tc>
        <w:tc>
          <w:tcPr>
            <w:tcW w:w="519" w:type="pct"/>
            <w:noWrap/>
            <w:hideMark/>
          </w:tcPr>
          <w:p w14:paraId="63292092" w14:textId="16772F16" w:rsidR="009055DA" w:rsidRPr="008645A6" w:rsidRDefault="009055DA" w:rsidP="009055DA">
            <w:pPr>
              <w:pStyle w:val="TableTextRight"/>
            </w:pPr>
            <w:r w:rsidRPr="007848BA">
              <w:t>246</w:t>
            </w:r>
          </w:p>
        </w:tc>
        <w:tc>
          <w:tcPr>
            <w:tcW w:w="424" w:type="pct"/>
            <w:noWrap/>
            <w:hideMark/>
          </w:tcPr>
          <w:p w14:paraId="3BD36A9D" w14:textId="012681BF" w:rsidR="009055DA" w:rsidRPr="008645A6" w:rsidRDefault="009055DA" w:rsidP="009055DA">
            <w:pPr>
              <w:pStyle w:val="TableTextRight"/>
            </w:pPr>
            <w:r w:rsidRPr="007848BA">
              <w:t>0</w:t>
            </w:r>
          </w:p>
        </w:tc>
        <w:tc>
          <w:tcPr>
            <w:tcW w:w="559" w:type="pct"/>
            <w:noWrap/>
            <w:hideMark/>
          </w:tcPr>
          <w:p w14:paraId="38ADE041" w14:textId="0BFBC157" w:rsidR="009055DA" w:rsidRPr="008645A6" w:rsidRDefault="009055DA" w:rsidP="009055DA">
            <w:pPr>
              <w:pStyle w:val="TableTextRight"/>
              <w:ind w:right="227"/>
            </w:pPr>
            <w:r w:rsidRPr="00046D66">
              <w:t>0</w:t>
            </w:r>
          </w:p>
        </w:tc>
      </w:tr>
      <w:tr w:rsidR="009055DA" w:rsidRPr="008645A6" w14:paraId="6C20BFF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85A9493" w14:textId="55D41F17" w:rsidR="009055DA" w:rsidRPr="008645A6" w:rsidRDefault="009055DA" w:rsidP="009055DA">
            <w:pPr>
              <w:pStyle w:val="TableText"/>
            </w:pPr>
            <w:r w:rsidRPr="007848BA">
              <w:t>Lower Murray</w:t>
            </w:r>
          </w:p>
        </w:tc>
        <w:tc>
          <w:tcPr>
            <w:tcW w:w="1897" w:type="pct"/>
            <w:noWrap/>
            <w:hideMark/>
          </w:tcPr>
          <w:p w14:paraId="5602B2E1" w14:textId="7EBF3468" w:rsidR="009055DA" w:rsidRPr="008645A6" w:rsidRDefault="009055DA" w:rsidP="009055DA">
            <w:pPr>
              <w:pStyle w:val="TableText"/>
            </w:pPr>
            <w:r w:rsidRPr="007848BA">
              <w:t>Pp2.3.2: Permanent grass marsh</w:t>
            </w:r>
          </w:p>
        </w:tc>
        <w:tc>
          <w:tcPr>
            <w:tcW w:w="534" w:type="pct"/>
            <w:noWrap/>
            <w:hideMark/>
          </w:tcPr>
          <w:p w14:paraId="4095411F" w14:textId="28E6905F" w:rsidR="009055DA" w:rsidRPr="008645A6" w:rsidRDefault="009055DA" w:rsidP="009055DA">
            <w:pPr>
              <w:pStyle w:val="TableTextRight"/>
            </w:pPr>
            <w:r w:rsidRPr="007848BA">
              <w:t>102</w:t>
            </w:r>
          </w:p>
        </w:tc>
        <w:tc>
          <w:tcPr>
            <w:tcW w:w="519" w:type="pct"/>
            <w:noWrap/>
            <w:hideMark/>
          </w:tcPr>
          <w:p w14:paraId="38F024DE" w14:textId="3CB211B5" w:rsidR="009055DA" w:rsidRPr="008645A6" w:rsidRDefault="009055DA" w:rsidP="009055DA">
            <w:pPr>
              <w:pStyle w:val="TableTextRight"/>
            </w:pPr>
            <w:r w:rsidRPr="007848BA">
              <w:t>102</w:t>
            </w:r>
          </w:p>
        </w:tc>
        <w:tc>
          <w:tcPr>
            <w:tcW w:w="424" w:type="pct"/>
            <w:noWrap/>
            <w:hideMark/>
          </w:tcPr>
          <w:p w14:paraId="6FC333FC" w14:textId="3354D9E7" w:rsidR="009055DA" w:rsidRPr="008645A6" w:rsidRDefault="009055DA" w:rsidP="009055DA">
            <w:pPr>
              <w:pStyle w:val="TableTextRight"/>
            </w:pPr>
            <w:r w:rsidRPr="007848BA">
              <w:t>0</w:t>
            </w:r>
          </w:p>
        </w:tc>
        <w:tc>
          <w:tcPr>
            <w:tcW w:w="559" w:type="pct"/>
            <w:noWrap/>
            <w:hideMark/>
          </w:tcPr>
          <w:p w14:paraId="2EAE347F" w14:textId="0AE2B644" w:rsidR="009055DA" w:rsidRPr="008645A6" w:rsidRDefault="009055DA" w:rsidP="009055DA">
            <w:pPr>
              <w:pStyle w:val="TableTextRight"/>
              <w:ind w:right="227"/>
            </w:pPr>
            <w:r w:rsidRPr="00046D66">
              <w:t>0</w:t>
            </w:r>
          </w:p>
        </w:tc>
      </w:tr>
      <w:tr w:rsidR="009055DA" w:rsidRPr="008645A6" w14:paraId="789F0CF3" w14:textId="77777777" w:rsidTr="005B6715">
        <w:tc>
          <w:tcPr>
            <w:tcW w:w="1067" w:type="pct"/>
            <w:noWrap/>
            <w:hideMark/>
          </w:tcPr>
          <w:p w14:paraId="3F71E3D7" w14:textId="7774E479" w:rsidR="009055DA" w:rsidRPr="008645A6" w:rsidRDefault="009055DA" w:rsidP="009055DA">
            <w:pPr>
              <w:pStyle w:val="TableText"/>
            </w:pPr>
            <w:r w:rsidRPr="007848BA">
              <w:t>Lower Murray</w:t>
            </w:r>
          </w:p>
        </w:tc>
        <w:tc>
          <w:tcPr>
            <w:tcW w:w="1897" w:type="pct"/>
            <w:noWrap/>
            <w:hideMark/>
          </w:tcPr>
          <w:p w14:paraId="0F3E7910" w14:textId="4791F454" w:rsidR="009055DA" w:rsidRPr="008645A6" w:rsidRDefault="009055DA" w:rsidP="009055DA">
            <w:pPr>
              <w:pStyle w:val="TableText"/>
            </w:pPr>
            <w:r w:rsidRPr="007848BA">
              <w:t>Pt1.6.2: Temporary woodland swamp</w:t>
            </w:r>
          </w:p>
        </w:tc>
        <w:tc>
          <w:tcPr>
            <w:tcW w:w="534" w:type="pct"/>
            <w:noWrap/>
            <w:hideMark/>
          </w:tcPr>
          <w:p w14:paraId="6AB71900" w14:textId="38DFD6CB" w:rsidR="009055DA" w:rsidRPr="008645A6" w:rsidRDefault="009055DA" w:rsidP="009055DA">
            <w:pPr>
              <w:pStyle w:val="TableTextRight"/>
            </w:pPr>
            <w:r w:rsidRPr="007848BA">
              <w:t>818</w:t>
            </w:r>
          </w:p>
        </w:tc>
        <w:tc>
          <w:tcPr>
            <w:tcW w:w="519" w:type="pct"/>
            <w:noWrap/>
            <w:hideMark/>
          </w:tcPr>
          <w:p w14:paraId="0D470C11" w14:textId="75416C6B" w:rsidR="009055DA" w:rsidRPr="008645A6" w:rsidRDefault="009055DA" w:rsidP="009055DA">
            <w:pPr>
              <w:pStyle w:val="TableTextRight"/>
            </w:pPr>
            <w:r w:rsidRPr="007848BA">
              <w:t>38</w:t>
            </w:r>
          </w:p>
        </w:tc>
        <w:tc>
          <w:tcPr>
            <w:tcW w:w="424" w:type="pct"/>
            <w:noWrap/>
            <w:hideMark/>
          </w:tcPr>
          <w:p w14:paraId="79A68D56" w14:textId="30C76CCB" w:rsidR="009055DA" w:rsidRPr="008645A6" w:rsidRDefault="009055DA" w:rsidP="009055DA">
            <w:pPr>
              <w:pStyle w:val="TableTextRight"/>
            </w:pPr>
            <w:r w:rsidRPr="007848BA">
              <w:t>0</w:t>
            </w:r>
          </w:p>
        </w:tc>
        <w:tc>
          <w:tcPr>
            <w:tcW w:w="559" w:type="pct"/>
            <w:noWrap/>
            <w:hideMark/>
          </w:tcPr>
          <w:p w14:paraId="0589200C" w14:textId="0E64D2D8" w:rsidR="009055DA" w:rsidRPr="008645A6" w:rsidRDefault="009055DA" w:rsidP="009055DA">
            <w:pPr>
              <w:pStyle w:val="TableTextRight"/>
              <w:ind w:right="227"/>
            </w:pPr>
            <w:r w:rsidRPr="00046D66">
              <w:t>0</w:t>
            </w:r>
          </w:p>
        </w:tc>
      </w:tr>
      <w:tr w:rsidR="009055DA" w:rsidRPr="008645A6" w14:paraId="382F212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8C0C702" w14:textId="0DCD4264" w:rsidR="009055DA" w:rsidRPr="008645A6" w:rsidRDefault="009055DA" w:rsidP="009055DA">
            <w:pPr>
              <w:pStyle w:val="TableText"/>
            </w:pPr>
            <w:r w:rsidRPr="007848BA">
              <w:t>Lower Murray</w:t>
            </w:r>
          </w:p>
        </w:tc>
        <w:tc>
          <w:tcPr>
            <w:tcW w:w="1897" w:type="pct"/>
            <w:noWrap/>
            <w:hideMark/>
          </w:tcPr>
          <w:p w14:paraId="669F4D99" w14:textId="2FB952B1" w:rsidR="009055DA" w:rsidRPr="008645A6" w:rsidRDefault="009055DA" w:rsidP="009055DA">
            <w:pPr>
              <w:pStyle w:val="TableText"/>
            </w:pPr>
            <w:r w:rsidRPr="007848BA">
              <w:t>Pp2.4.2: Permanent forb marsh</w:t>
            </w:r>
          </w:p>
        </w:tc>
        <w:tc>
          <w:tcPr>
            <w:tcW w:w="534" w:type="pct"/>
            <w:noWrap/>
            <w:hideMark/>
          </w:tcPr>
          <w:p w14:paraId="0870D76E" w14:textId="47DB1220" w:rsidR="009055DA" w:rsidRPr="008645A6" w:rsidRDefault="009055DA" w:rsidP="009055DA">
            <w:pPr>
              <w:pStyle w:val="TableTextRight"/>
            </w:pPr>
            <w:r w:rsidRPr="007848BA">
              <w:t>34</w:t>
            </w:r>
          </w:p>
        </w:tc>
        <w:tc>
          <w:tcPr>
            <w:tcW w:w="519" w:type="pct"/>
            <w:noWrap/>
            <w:hideMark/>
          </w:tcPr>
          <w:p w14:paraId="6C053933" w14:textId="25E8E78A" w:rsidR="009055DA" w:rsidRPr="008645A6" w:rsidRDefault="009055DA" w:rsidP="009055DA">
            <w:pPr>
              <w:pStyle w:val="TableTextRight"/>
            </w:pPr>
            <w:r w:rsidRPr="007848BA">
              <w:t>31</w:t>
            </w:r>
          </w:p>
        </w:tc>
        <w:tc>
          <w:tcPr>
            <w:tcW w:w="424" w:type="pct"/>
            <w:noWrap/>
            <w:hideMark/>
          </w:tcPr>
          <w:p w14:paraId="1F705A1B" w14:textId="7E4B9DB7" w:rsidR="009055DA" w:rsidRPr="008645A6" w:rsidRDefault="009055DA" w:rsidP="009055DA">
            <w:pPr>
              <w:pStyle w:val="TableTextRight"/>
            </w:pPr>
            <w:r w:rsidRPr="007848BA">
              <w:t>0</w:t>
            </w:r>
          </w:p>
        </w:tc>
        <w:tc>
          <w:tcPr>
            <w:tcW w:w="559" w:type="pct"/>
            <w:noWrap/>
            <w:hideMark/>
          </w:tcPr>
          <w:p w14:paraId="343D8BF6" w14:textId="157442A6" w:rsidR="009055DA" w:rsidRPr="008645A6" w:rsidRDefault="009055DA" w:rsidP="009055DA">
            <w:pPr>
              <w:pStyle w:val="TableTextRight"/>
              <w:ind w:right="227"/>
            </w:pPr>
            <w:r w:rsidRPr="00046D66">
              <w:t>0</w:t>
            </w:r>
          </w:p>
        </w:tc>
      </w:tr>
      <w:tr w:rsidR="009055DA" w:rsidRPr="008645A6" w14:paraId="2F59599D" w14:textId="77777777" w:rsidTr="005B6715">
        <w:tc>
          <w:tcPr>
            <w:tcW w:w="1067" w:type="pct"/>
            <w:noWrap/>
            <w:hideMark/>
          </w:tcPr>
          <w:p w14:paraId="0317A545" w14:textId="3079C08C" w:rsidR="009055DA" w:rsidRPr="008645A6" w:rsidRDefault="009055DA" w:rsidP="009055DA">
            <w:pPr>
              <w:pStyle w:val="TableText"/>
            </w:pPr>
            <w:r w:rsidRPr="007848BA">
              <w:t>Lower Murray</w:t>
            </w:r>
          </w:p>
        </w:tc>
        <w:tc>
          <w:tcPr>
            <w:tcW w:w="1897" w:type="pct"/>
            <w:noWrap/>
            <w:hideMark/>
          </w:tcPr>
          <w:p w14:paraId="3D2C0236" w14:textId="2AA0F279" w:rsidR="009055DA" w:rsidRPr="008645A6" w:rsidRDefault="009055DA" w:rsidP="009055DA">
            <w:pPr>
              <w:pStyle w:val="TableText"/>
            </w:pPr>
            <w:r w:rsidRPr="007848BA">
              <w:t>Pp2.1.2: Permanent tall emergent marsh</w:t>
            </w:r>
          </w:p>
        </w:tc>
        <w:tc>
          <w:tcPr>
            <w:tcW w:w="534" w:type="pct"/>
            <w:noWrap/>
            <w:hideMark/>
          </w:tcPr>
          <w:p w14:paraId="5C5DA9A9" w14:textId="65E7C99A" w:rsidR="009055DA" w:rsidRPr="008645A6" w:rsidRDefault="009055DA" w:rsidP="009055DA">
            <w:pPr>
              <w:pStyle w:val="TableTextRight"/>
            </w:pPr>
            <w:r w:rsidRPr="007848BA">
              <w:t>10</w:t>
            </w:r>
          </w:p>
        </w:tc>
        <w:tc>
          <w:tcPr>
            <w:tcW w:w="519" w:type="pct"/>
            <w:noWrap/>
            <w:hideMark/>
          </w:tcPr>
          <w:p w14:paraId="10429349" w14:textId="676B87CF" w:rsidR="009055DA" w:rsidRPr="008645A6" w:rsidRDefault="009055DA" w:rsidP="009055DA">
            <w:pPr>
              <w:pStyle w:val="TableTextRight"/>
            </w:pPr>
            <w:r w:rsidRPr="007848BA">
              <w:t>10</w:t>
            </w:r>
          </w:p>
        </w:tc>
        <w:tc>
          <w:tcPr>
            <w:tcW w:w="424" w:type="pct"/>
            <w:noWrap/>
            <w:hideMark/>
          </w:tcPr>
          <w:p w14:paraId="651917A8" w14:textId="4DF0BF21" w:rsidR="009055DA" w:rsidRPr="008645A6" w:rsidRDefault="009055DA" w:rsidP="009055DA">
            <w:pPr>
              <w:pStyle w:val="TableTextRight"/>
            </w:pPr>
            <w:r w:rsidRPr="007848BA">
              <w:t>0</w:t>
            </w:r>
          </w:p>
        </w:tc>
        <w:tc>
          <w:tcPr>
            <w:tcW w:w="559" w:type="pct"/>
            <w:noWrap/>
            <w:hideMark/>
          </w:tcPr>
          <w:p w14:paraId="0EAD7475" w14:textId="78CFCA5D" w:rsidR="009055DA" w:rsidRPr="008645A6" w:rsidRDefault="009055DA" w:rsidP="009055DA">
            <w:pPr>
              <w:pStyle w:val="TableTextRight"/>
              <w:ind w:right="227"/>
            </w:pPr>
            <w:r w:rsidRPr="00046D66">
              <w:t>0</w:t>
            </w:r>
          </w:p>
        </w:tc>
      </w:tr>
      <w:tr w:rsidR="009055DA" w:rsidRPr="008645A6" w14:paraId="152F178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1CF9CDA" w14:textId="1811BDAC" w:rsidR="009055DA" w:rsidRPr="008645A6" w:rsidRDefault="009055DA" w:rsidP="009055DA">
            <w:pPr>
              <w:pStyle w:val="TableText"/>
            </w:pPr>
            <w:r w:rsidRPr="007848BA">
              <w:t>Lower Murray</w:t>
            </w:r>
          </w:p>
        </w:tc>
        <w:tc>
          <w:tcPr>
            <w:tcW w:w="1897" w:type="pct"/>
            <w:noWrap/>
            <w:hideMark/>
          </w:tcPr>
          <w:p w14:paraId="64C10F3D" w14:textId="2E72D63B" w:rsidR="009055DA" w:rsidRPr="008645A6" w:rsidRDefault="009055DA" w:rsidP="009055DA">
            <w:pPr>
              <w:pStyle w:val="TableText"/>
            </w:pPr>
            <w:r w:rsidRPr="007848BA">
              <w:t>Pt2.2.2: Temporary sedge/grass/forb marsh</w:t>
            </w:r>
          </w:p>
        </w:tc>
        <w:tc>
          <w:tcPr>
            <w:tcW w:w="534" w:type="pct"/>
            <w:noWrap/>
            <w:hideMark/>
          </w:tcPr>
          <w:p w14:paraId="5D729244" w14:textId="141625BA" w:rsidR="009055DA" w:rsidRPr="008645A6" w:rsidRDefault="009055DA" w:rsidP="009055DA">
            <w:pPr>
              <w:pStyle w:val="TableTextRight"/>
            </w:pPr>
            <w:r w:rsidRPr="007848BA">
              <w:t>1,077</w:t>
            </w:r>
          </w:p>
        </w:tc>
        <w:tc>
          <w:tcPr>
            <w:tcW w:w="519" w:type="pct"/>
            <w:noWrap/>
            <w:hideMark/>
          </w:tcPr>
          <w:p w14:paraId="0F622541" w14:textId="384C524A" w:rsidR="009055DA" w:rsidRPr="008645A6" w:rsidRDefault="009055DA" w:rsidP="009055DA">
            <w:pPr>
              <w:pStyle w:val="TableTextRight"/>
            </w:pPr>
            <w:r w:rsidRPr="007848BA">
              <w:t>0</w:t>
            </w:r>
          </w:p>
        </w:tc>
        <w:tc>
          <w:tcPr>
            <w:tcW w:w="424" w:type="pct"/>
            <w:noWrap/>
            <w:hideMark/>
          </w:tcPr>
          <w:p w14:paraId="433BED54" w14:textId="3C1C0F6E" w:rsidR="009055DA" w:rsidRPr="008645A6" w:rsidRDefault="009055DA" w:rsidP="009055DA">
            <w:pPr>
              <w:pStyle w:val="TableTextRight"/>
            </w:pPr>
            <w:r w:rsidRPr="007848BA">
              <w:t>0</w:t>
            </w:r>
          </w:p>
        </w:tc>
        <w:tc>
          <w:tcPr>
            <w:tcW w:w="559" w:type="pct"/>
            <w:noWrap/>
            <w:hideMark/>
          </w:tcPr>
          <w:p w14:paraId="6D0C8AA0" w14:textId="6E35B7CA" w:rsidR="009055DA" w:rsidRPr="008645A6" w:rsidRDefault="009055DA" w:rsidP="009055DA">
            <w:pPr>
              <w:pStyle w:val="TableTextRight"/>
              <w:ind w:right="227"/>
            </w:pPr>
            <w:r w:rsidRPr="00046D66">
              <w:t>0</w:t>
            </w:r>
          </w:p>
        </w:tc>
      </w:tr>
      <w:tr w:rsidR="009055DA" w:rsidRPr="008645A6" w14:paraId="6747AB77" w14:textId="77777777" w:rsidTr="005B6715">
        <w:tc>
          <w:tcPr>
            <w:tcW w:w="1067" w:type="pct"/>
            <w:noWrap/>
            <w:hideMark/>
          </w:tcPr>
          <w:p w14:paraId="4AA69C8A" w14:textId="23AADC8C" w:rsidR="009055DA" w:rsidRPr="008645A6" w:rsidRDefault="009055DA" w:rsidP="009055DA">
            <w:pPr>
              <w:pStyle w:val="TableText"/>
            </w:pPr>
            <w:r w:rsidRPr="007848BA">
              <w:t>Lower Murray</w:t>
            </w:r>
          </w:p>
        </w:tc>
        <w:tc>
          <w:tcPr>
            <w:tcW w:w="1897" w:type="pct"/>
            <w:noWrap/>
            <w:hideMark/>
          </w:tcPr>
          <w:p w14:paraId="74D035B1" w14:textId="413DD596" w:rsidR="009055DA" w:rsidRPr="008645A6" w:rsidRDefault="009055DA" w:rsidP="009055DA">
            <w:pPr>
              <w:pStyle w:val="TableText"/>
            </w:pPr>
            <w:r w:rsidRPr="007848BA">
              <w:t>Pst4: Temporary saline wetland</w:t>
            </w:r>
          </w:p>
        </w:tc>
        <w:tc>
          <w:tcPr>
            <w:tcW w:w="534" w:type="pct"/>
            <w:noWrap/>
            <w:hideMark/>
          </w:tcPr>
          <w:p w14:paraId="72A8C627" w14:textId="7DDE6A72" w:rsidR="009055DA" w:rsidRPr="008645A6" w:rsidRDefault="009055DA" w:rsidP="009055DA">
            <w:pPr>
              <w:pStyle w:val="TableTextRight"/>
            </w:pPr>
            <w:r w:rsidRPr="007848BA">
              <w:t>437</w:t>
            </w:r>
          </w:p>
        </w:tc>
        <w:tc>
          <w:tcPr>
            <w:tcW w:w="519" w:type="pct"/>
            <w:noWrap/>
            <w:hideMark/>
          </w:tcPr>
          <w:p w14:paraId="4FC6B3F0" w14:textId="0C01C3E8" w:rsidR="009055DA" w:rsidRPr="008645A6" w:rsidRDefault="009055DA" w:rsidP="009055DA">
            <w:pPr>
              <w:pStyle w:val="TableTextRight"/>
            </w:pPr>
            <w:r w:rsidRPr="007848BA">
              <w:t>0</w:t>
            </w:r>
          </w:p>
        </w:tc>
        <w:tc>
          <w:tcPr>
            <w:tcW w:w="424" w:type="pct"/>
            <w:noWrap/>
            <w:hideMark/>
          </w:tcPr>
          <w:p w14:paraId="14F1DC13" w14:textId="3CA7EE74" w:rsidR="009055DA" w:rsidRPr="008645A6" w:rsidRDefault="009055DA" w:rsidP="009055DA">
            <w:pPr>
              <w:pStyle w:val="TableTextRight"/>
            </w:pPr>
            <w:r w:rsidRPr="007848BA">
              <w:t>0</w:t>
            </w:r>
          </w:p>
        </w:tc>
        <w:tc>
          <w:tcPr>
            <w:tcW w:w="559" w:type="pct"/>
            <w:noWrap/>
            <w:hideMark/>
          </w:tcPr>
          <w:p w14:paraId="1D948F3C" w14:textId="1B3C5C0A" w:rsidR="009055DA" w:rsidRPr="008645A6" w:rsidRDefault="009055DA" w:rsidP="009055DA">
            <w:pPr>
              <w:pStyle w:val="TableTextRight"/>
              <w:ind w:right="227"/>
            </w:pPr>
            <w:r w:rsidRPr="00046D66">
              <w:t>0</w:t>
            </w:r>
          </w:p>
        </w:tc>
      </w:tr>
      <w:tr w:rsidR="009055DA" w:rsidRPr="008645A6" w14:paraId="6D68D981"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389D6B0" w14:textId="0F014E4C" w:rsidR="009055DA" w:rsidRPr="008645A6" w:rsidRDefault="009055DA" w:rsidP="009055DA">
            <w:pPr>
              <w:pStyle w:val="TableText"/>
            </w:pPr>
            <w:r w:rsidRPr="007848BA">
              <w:t>Lower Murray</w:t>
            </w:r>
          </w:p>
        </w:tc>
        <w:tc>
          <w:tcPr>
            <w:tcW w:w="1897" w:type="pct"/>
            <w:noWrap/>
            <w:hideMark/>
          </w:tcPr>
          <w:p w14:paraId="19FDEB57" w14:textId="79D07464" w:rsidR="009055DA" w:rsidRPr="008645A6" w:rsidRDefault="009055DA" w:rsidP="009055DA">
            <w:pPr>
              <w:pStyle w:val="TableText"/>
            </w:pPr>
            <w:r w:rsidRPr="007848BA">
              <w:t>Pt4.2: Temporary wetland</w:t>
            </w:r>
          </w:p>
        </w:tc>
        <w:tc>
          <w:tcPr>
            <w:tcW w:w="534" w:type="pct"/>
            <w:noWrap/>
            <w:hideMark/>
          </w:tcPr>
          <w:p w14:paraId="3D3A346F" w14:textId="2F4292EA" w:rsidR="009055DA" w:rsidRPr="008645A6" w:rsidRDefault="009055DA" w:rsidP="009055DA">
            <w:pPr>
              <w:pStyle w:val="TableTextRight"/>
            </w:pPr>
            <w:r w:rsidRPr="007848BA">
              <w:t>83</w:t>
            </w:r>
          </w:p>
        </w:tc>
        <w:tc>
          <w:tcPr>
            <w:tcW w:w="519" w:type="pct"/>
            <w:noWrap/>
            <w:hideMark/>
          </w:tcPr>
          <w:p w14:paraId="7CFA5944" w14:textId="457A305C" w:rsidR="009055DA" w:rsidRPr="008645A6" w:rsidRDefault="009055DA" w:rsidP="009055DA">
            <w:pPr>
              <w:pStyle w:val="TableTextRight"/>
            </w:pPr>
            <w:r w:rsidRPr="007848BA">
              <w:t>0</w:t>
            </w:r>
          </w:p>
        </w:tc>
        <w:tc>
          <w:tcPr>
            <w:tcW w:w="424" w:type="pct"/>
            <w:noWrap/>
            <w:hideMark/>
          </w:tcPr>
          <w:p w14:paraId="2B3F88D4" w14:textId="7B279991" w:rsidR="009055DA" w:rsidRPr="008645A6" w:rsidRDefault="009055DA" w:rsidP="009055DA">
            <w:pPr>
              <w:pStyle w:val="TableTextRight"/>
            </w:pPr>
            <w:r w:rsidRPr="007848BA">
              <w:t>0</w:t>
            </w:r>
          </w:p>
        </w:tc>
        <w:tc>
          <w:tcPr>
            <w:tcW w:w="559" w:type="pct"/>
            <w:noWrap/>
            <w:hideMark/>
          </w:tcPr>
          <w:p w14:paraId="3F71020F" w14:textId="210D677E" w:rsidR="009055DA" w:rsidRPr="008645A6" w:rsidRDefault="009055DA" w:rsidP="009055DA">
            <w:pPr>
              <w:pStyle w:val="TableTextRight"/>
              <w:ind w:right="227"/>
            </w:pPr>
            <w:r w:rsidRPr="00046D66">
              <w:t>0</w:t>
            </w:r>
          </w:p>
        </w:tc>
      </w:tr>
      <w:tr w:rsidR="009055DA" w:rsidRPr="008645A6" w14:paraId="4A38AC00" w14:textId="77777777" w:rsidTr="005B6715">
        <w:tc>
          <w:tcPr>
            <w:tcW w:w="1067" w:type="pct"/>
            <w:noWrap/>
            <w:hideMark/>
          </w:tcPr>
          <w:p w14:paraId="6A6D24D1" w14:textId="161ECC4C" w:rsidR="009055DA" w:rsidRPr="008645A6" w:rsidRDefault="009055DA" w:rsidP="009055DA">
            <w:pPr>
              <w:pStyle w:val="TableText"/>
            </w:pPr>
            <w:r w:rsidRPr="007848BA">
              <w:t>Lower Murray</w:t>
            </w:r>
          </w:p>
        </w:tc>
        <w:tc>
          <w:tcPr>
            <w:tcW w:w="1897" w:type="pct"/>
            <w:noWrap/>
            <w:hideMark/>
          </w:tcPr>
          <w:p w14:paraId="782A68F9" w14:textId="58D8D890" w:rsidR="009055DA" w:rsidRPr="008645A6" w:rsidRDefault="009055DA" w:rsidP="009055DA">
            <w:pPr>
              <w:pStyle w:val="TableText"/>
            </w:pPr>
            <w:r w:rsidRPr="007848BA">
              <w:t>Pst3.2: Salt pan or salt flat</w:t>
            </w:r>
          </w:p>
        </w:tc>
        <w:tc>
          <w:tcPr>
            <w:tcW w:w="534" w:type="pct"/>
            <w:noWrap/>
            <w:hideMark/>
          </w:tcPr>
          <w:p w14:paraId="0E0A0CC0" w14:textId="16B0402D" w:rsidR="009055DA" w:rsidRPr="008645A6" w:rsidRDefault="009055DA" w:rsidP="009055DA">
            <w:pPr>
              <w:pStyle w:val="TableTextRight"/>
            </w:pPr>
            <w:r w:rsidRPr="007848BA">
              <w:t>63</w:t>
            </w:r>
          </w:p>
        </w:tc>
        <w:tc>
          <w:tcPr>
            <w:tcW w:w="519" w:type="pct"/>
            <w:noWrap/>
            <w:hideMark/>
          </w:tcPr>
          <w:p w14:paraId="3297D1A1" w14:textId="058A8779" w:rsidR="009055DA" w:rsidRPr="008645A6" w:rsidRDefault="009055DA" w:rsidP="009055DA">
            <w:pPr>
              <w:pStyle w:val="TableTextRight"/>
            </w:pPr>
            <w:r w:rsidRPr="007848BA">
              <w:t>0</w:t>
            </w:r>
          </w:p>
        </w:tc>
        <w:tc>
          <w:tcPr>
            <w:tcW w:w="424" w:type="pct"/>
            <w:noWrap/>
            <w:hideMark/>
          </w:tcPr>
          <w:p w14:paraId="0551E9F4" w14:textId="606995FB" w:rsidR="009055DA" w:rsidRPr="008645A6" w:rsidRDefault="009055DA" w:rsidP="009055DA">
            <w:pPr>
              <w:pStyle w:val="TableTextRight"/>
            </w:pPr>
            <w:r w:rsidRPr="007848BA">
              <w:t>0</w:t>
            </w:r>
          </w:p>
        </w:tc>
        <w:tc>
          <w:tcPr>
            <w:tcW w:w="559" w:type="pct"/>
            <w:noWrap/>
            <w:hideMark/>
          </w:tcPr>
          <w:p w14:paraId="3288EEAA" w14:textId="5A468601" w:rsidR="009055DA" w:rsidRPr="008645A6" w:rsidRDefault="009055DA" w:rsidP="009055DA">
            <w:pPr>
              <w:pStyle w:val="TableTextRight"/>
              <w:ind w:right="227"/>
            </w:pPr>
            <w:r w:rsidRPr="00046D66">
              <w:t>0</w:t>
            </w:r>
          </w:p>
        </w:tc>
      </w:tr>
      <w:tr w:rsidR="009055DA" w:rsidRPr="008645A6" w14:paraId="0060CC1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noWrap/>
            <w:hideMark/>
          </w:tcPr>
          <w:p w14:paraId="7B2B5756" w14:textId="3AAE8929" w:rsidR="009055DA" w:rsidRPr="008645A6" w:rsidRDefault="009055DA" w:rsidP="009055DA">
            <w:pPr>
              <w:pStyle w:val="TableText"/>
            </w:pPr>
            <w:r w:rsidRPr="007848BA">
              <w:t>Lower Murray</w:t>
            </w:r>
          </w:p>
        </w:tc>
        <w:tc>
          <w:tcPr>
            <w:tcW w:w="1897" w:type="pct"/>
            <w:tcBorders>
              <w:bottom w:val="nil"/>
            </w:tcBorders>
            <w:noWrap/>
            <w:hideMark/>
          </w:tcPr>
          <w:p w14:paraId="48C26831" w14:textId="66E3A120" w:rsidR="009055DA" w:rsidRPr="008645A6" w:rsidRDefault="009055DA" w:rsidP="009055DA">
            <w:pPr>
              <w:pStyle w:val="TableText"/>
            </w:pPr>
            <w:r w:rsidRPr="007848BA">
              <w:t>Pps5: Permanent spring</w:t>
            </w:r>
          </w:p>
        </w:tc>
        <w:tc>
          <w:tcPr>
            <w:tcW w:w="534" w:type="pct"/>
            <w:tcBorders>
              <w:bottom w:val="nil"/>
            </w:tcBorders>
            <w:noWrap/>
            <w:hideMark/>
          </w:tcPr>
          <w:p w14:paraId="6523F3A5" w14:textId="051A7B37" w:rsidR="009055DA" w:rsidRPr="008645A6" w:rsidRDefault="009055DA" w:rsidP="009055DA">
            <w:pPr>
              <w:pStyle w:val="TableTextRight"/>
            </w:pPr>
            <w:r w:rsidRPr="007848BA">
              <w:t>2</w:t>
            </w:r>
          </w:p>
        </w:tc>
        <w:tc>
          <w:tcPr>
            <w:tcW w:w="519" w:type="pct"/>
            <w:tcBorders>
              <w:bottom w:val="nil"/>
            </w:tcBorders>
            <w:noWrap/>
            <w:hideMark/>
          </w:tcPr>
          <w:p w14:paraId="2F46E499" w14:textId="629AA8D8" w:rsidR="009055DA" w:rsidRPr="008645A6" w:rsidRDefault="009055DA" w:rsidP="009055DA">
            <w:pPr>
              <w:pStyle w:val="TableTextRight"/>
            </w:pPr>
            <w:r w:rsidRPr="007848BA">
              <w:t>0</w:t>
            </w:r>
          </w:p>
        </w:tc>
        <w:tc>
          <w:tcPr>
            <w:tcW w:w="424" w:type="pct"/>
            <w:tcBorders>
              <w:bottom w:val="nil"/>
            </w:tcBorders>
            <w:noWrap/>
            <w:hideMark/>
          </w:tcPr>
          <w:p w14:paraId="4DBC8B63" w14:textId="25B5C10F" w:rsidR="009055DA" w:rsidRPr="008645A6" w:rsidRDefault="009055DA" w:rsidP="009055DA">
            <w:pPr>
              <w:pStyle w:val="TableTextRight"/>
            </w:pPr>
            <w:r w:rsidRPr="007848BA">
              <w:t>0</w:t>
            </w:r>
          </w:p>
        </w:tc>
        <w:tc>
          <w:tcPr>
            <w:tcW w:w="559" w:type="pct"/>
            <w:tcBorders>
              <w:bottom w:val="nil"/>
            </w:tcBorders>
            <w:noWrap/>
            <w:hideMark/>
          </w:tcPr>
          <w:p w14:paraId="553C2B95" w14:textId="4903D399" w:rsidR="009055DA" w:rsidRPr="008645A6" w:rsidRDefault="009055DA" w:rsidP="009055DA">
            <w:pPr>
              <w:pStyle w:val="TableTextRight"/>
              <w:ind w:right="227"/>
            </w:pPr>
            <w:r w:rsidRPr="00046D66">
              <w:t>0</w:t>
            </w:r>
          </w:p>
        </w:tc>
      </w:tr>
      <w:tr w:rsidR="009055DA" w:rsidRPr="008645A6" w14:paraId="690CB142" w14:textId="77777777" w:rsidTr="005B6715">
        <w:tc>
          <w:tcPr>
            <w:tcW w:w="1067" w:type="pct"/>
            <w:tcBorders>
              <w:bottom w:val="nil"/>
            </w:tcBorders>
            <w:shd w:val="clear" w:color="auto" w:fill="D0EAFF" w:themeFill="accent2" w:themeFillTint="1A"/>
            <w:noWrap/>
            <w:hideMark/>
          </w:tcPr>
          <w:p w14:paraId="1C819952" w14:textId="19D6FC63" w:rsidR="009055DA" w:rsidRPr="008645A6" w:rsidRDefault="009055DA" w:rsidP="009055DA">
            <w:pPr>
              <w:pStyle w:val="TableText"/>
            </w:pPr>
            <w:r w:rsidRPr="007848BA">
              <w:t>Macquarie</w:t>
            </w:r>
            <w:r w:rsidR="004847D5" w:rsidRPr="00E2560B">
              <w:rPr>
                <w:rFonts w:cs="Calibri"/>
              </w:rPr>
              <w:t>†</w:t>
            </w:r>
          </w:p>
        </w:tc>
        <w:tc>
          <w:tcPr>
            <w:tcW w:w="1897" w:type="pct"/>
            <w:tcBorders>
              <w:bottom w:val="nil"/>
            </w:tcBorders>
            <w:shd w:val="clear" w:color="auto" w:fill="D0EAFF" w:themeFill="accent2" w:themeFillTint="1A"/>
            <w:noWrap/>
            <w:hideMark/>
          </w:tcPr>
          <w:p w14:paraId="32E39CE8" w14:textId="516D9766" w:rsidR="009055DA" w:rsidRPr="008645A6" w:rsidRDefault="009055DA" w:rsidP="009055DA">
            <w:pPr>
              <w:pStyle w:val="TableText"/>
            </w:pPr>
            <w:r w:rsidRPr="007848BA">
              <w:t>Pt2.2.2: Temporary sedge/grass/forb marsh</w:t>
            </w:r>
          </w:p>
        </w:tc>
        <w:tc>
          <w:tcPr>
            <w:tcW w:w="534" w:type="pct"/>
            <w:tcBorders>
              <w:bottom w:val="nil"/>
            </w:tcBorders>
            <w:shd w:val="clear" w:color="auto" w:fill="D0EAFF" w:themeFill="accent2" w:themeFillTint="1A"/>
            <w:noWrap/>
            <w:hideMark/>
          </w:tcPr>
          <w:p w14:paraId="61074865" w14:textId="24D14B25" w:rsidR="009055DA" w:rsidRPr="008645A6" w:rsidRDefault="009055DA" w:rsidP="009055DA">
            <w:pPr>
              <w:pStyle w:val="TableTextRight"/>
            </w:pPr>
            <w:r w:rsidRPr="007848BA">
              <w:t>34,725</w:t>
            </w:r>
          </w:p>
        </w:tc>
        <w:tc>
          <w:tcPr>
            <w:tcW w:w="519" w:type="pct"/>
            <w:tcBorders>
              <w:bottom w:val="nil"/>
            </w:tcBorders>
            <w:shd w:val="clear" w:color="auto" w:fill="D0EAFF" w:themeFill="accent2" w:themeFillTint="1A"/>
            <w:noWrap/>
            <w:hideMark/>
          </w:tcPr>
          <w:p w14:paraId="6F713BE8" w14:textId="0C633C3F" w:rsidR="009055DA" w:rsidRPr="008645A6" w:rsidRDefault="009055DA" w:rsidP="009055DA">
            <w:pPr>
              <w:pStyle w:val="TableTextRight"/>
            </w:pPr>
            <w:r w:rsidRPr="007848BA">
              <w:t>12,502</w:t>
            </w:r>
          </w:p>
        </w:tc>
        <w:tc>
          <w:tcPr>
            <w:tcW w:w="424" w:type="pct"/>
            <w:tcBorders>
              <w:bottom w:val="nil"/>
            </w:tcBorders>
            <w:shd w:val="clear" w:color="auto" w:fill="D0EAFF" w:themeFill="accent2" w:themeFillTint="1A"/>
            <w:noWrap/>
            <w:hideMark/>
          </w:tcPr>
          <w:p w14:paraId="66141EBA" w14:textId="7E6E9D8A" w:rsidR="009055DA" w:rsidRPr="008645A6" w:rsidRDefault="009055DA" w:rsidP="009055DA">
            <w:pPr>
              <w:pStyle w:val="TableTextRight"/>
            </w:pPr>
            <w:r w:rsidRPr="007848BA">
              <w:t>8,674</w:t>
            </w:r>
          </w:p>
        </w:tc>
        <w:tc>
          <w:tcPr>
            <w:tcW w:w="559" w:type="pct"/>
            <w:tcBorders>
              <w:bottom w:val="nil"/>
            </w:tcBorders>
            <w:shd w:val="clear" w:color="auto" w:fill="D0EAFF" w:themeFill="accent2" w:themeFillTint="1A"/>
            <w:noWrap/>
            <w:hideMark/>
          </w:tcPr>
          <w:p w14:paraId="2CEBB1B1" w14:textId="598DC0FE" w:rsidR="009055DA" w:rsidRPr="008645A6" w:rsidRDefault="009055DA" w:rsidP="009055DA">
            <w:pPr>
              <w:pStyle w:val="TableTextRight"/>
              <w:ind w:right="227"/>
            </w:pPr>
            <w:r w:rsidRPr="00046D66">
              <w:t>69.4</w:t>
            </w:r>
          </w:p>
        </w:tc>
      </w:tr>
      <w:tr w:rsidR="004847D5" w:rsidRPr="008645A6" w14:paraId="57C6B284"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26F928A4" w14:textId="0ACAD471" w:rsidR="004847D5" w:rsidRPr="008645A6" w:rsidRDefault="004847D5" w:rsidP="004847D5">
            <w:pPr>
              <w:pStyle w:val="TableText"/>
            </w:pPr>
            <w:r w:rsidRPr="00250F0C">
              <w:t>Macquarie</w:t>
            </w:r>
            <w:r w:rsidRPr="00250F0C">
              <w:rPr>
                <w:rFonts w:cs="Calibri"/>
              </w:rPr>
              <w:t>†</w:t>
            </w:r>
          </w:p>
        </w:tc>
        <w:tc>
          <w:tcPr>
            <w:tcW w:w="1897" w:type="pct"/>
            <w:tcBorders>
              <w:bottom w:val="nil"/>
            </w:tcBorders>
            <w:shd w:val="clear" w:color="auto" w:fill="D0EAFF" w:themeFill="accent2" w:themeFillTint="1A"/>
            <w:noWrap/>
            <w:hideMark/>
          </w:tcPr>
          <w:p w14:paraId="3F98D220" w14:textId="0DDDC5C5" w:rsidR="004847D5" w:rsidRPr="008645A6" w:rsidRDefault="004847D5" w:rsidP="004847D5">
            <w:pPr>
              <w:pStyle w:val="TableText"/>
            </w:pPr>
            <w:r w:rsidRPr="007848BA">
              <w:t>Pt2.1.2: Temporary tall emergent marsh</w:t>
            </w:r>
          </w:p>
        </w:tc>
        <w:tc>
          <w:tcPr>
            <w:tcW w:w="534" w:type="pct"/>
            <w:tcBorders>
              <w:bottom w:val="nil"/>
            </w:tcBorders>
            <w:shd w:val="clear" w:color="auto" w:fill="D0EAFF" w:themeFill="accent2" w:themeFillTint="1A"/>
            <w:noWrap/>
            <w:hideMark/>
          </w:tcPr>
          <w:p w14:paraId="64C1F874" w14:textId="549FEE5C" w:rsidR="004847D5" w:rsidRPr="008645A6" w:rsidRDefault="004847D5" w:rsidP="004847D5">
            <w:pPr>
              <w:pStyle w:val="TableTextRight"/>
            </w:pPr>
            <w:r w:rsidRPr="007848BA">
              <w:t>5,546</w:t>
            </w:r>
          </w:p>
        </w:tc>
        <w:tc>
          <w:tcPr>
            <w:tcW w:w="519" w:type="pct"/>
            <w:tcBorders>
              <w:bottom w:val="nil"/>
            </w:tcBorders>
            <w:shd w:val="clear" w:color="auto" w:fill="D0EAFF" w:themeFill="accent2" w:themeFillTint="1A"/>
            <w:noWrap/>
            <w:hideMark/>
          </w:tcPr>
          <w:p w14:paraId="00656A63" w14:textId="7F40A55E" w:rsidR="004847D5" w:rsidRPr="008645A6" w:rsidRDefault="004847D5" w:rsidP="004847D5">
            <w:pPr>
              <w:pStyle w:val="TableTextRight"/>
            </w:pPr>
            <w:r w:rsidRPr="007848BA">
              <w:t>5,290</w:t>
            </w:r>
          </w:p>
        </w:tc>
        <w:tc>
          <w:tcPr>
            <w:tcW w:w="424" w:type="pct"/>
            <w:tcBorders>
              <w:bottom w:val="nil"/>
            </w:tcBorders>
            <w:shd w:val="clear" w:color="auto" w:fill="D0EAFF" w:themeFill="accent2" w:themeFillTint="1A"/>
            <w:noWrap/>
            <w:hideMark/>
          </w:tcPr>
          <w:p w14:paraId="4DAF0F30" w14:textId="399F443C" w:rsidR="004847D5" w:rsidRPr="008645A6" w:rsidRDefault="004847D5" w:rsidP="004847D5">
            <w:pPr>
              <w:pStyle w:val="TableTextRight"/>
            </w:pPr>
            <w:r w:rsidRPr="007848BA">
              <w:t>5,134</w:t>
            </w:r>
          </w:p>
        </w:tc>
        <w:tc>
          <w:tcPr>
            <w:tcW w:w="559" w:type="pct"/>
            <w:tcBorders>
              <w:bottom w:val="nil"/>
            </w:tcBorders>
            <w:shd w:val="clear" w:color="auto" w:fill="D0EAFF" w:themeFill="accent2" w:themeFillTint="1A"/>
            <w:noWrap/>
            <w:hideMark/>
          </w:tcPr>
          <w:p w14:paraId="4FE67942" w14:textId="447453E5" w:rsidR="004847D5" w:rsidRPr="008645A6" w:rsidRDefault="004847D5" w:rsidP="004847D5">
            <w:pPr>
              <w:pStyle w:val="TableTextRight"/>
              <w:ind w:right="227"/>
            </w:pPr>
            <w:r w:rsidRPr="00046D66">
              <w:t>97.1</w:t>
            </w:r>
          </w:p>
        </w:tc>
      </w:tr>
      <w:tr w:rsidR="004847D5" w:rsidRPr="008645A6" w14:paraId="1A505B2D" w14:textId="77777777" w:rsidTr="005B6715">
        <w:tc>
          <w:tcPr>
            <w:tcW w:w="1067" w:type="pct"/>
            <w:tcBorders>
              <w:bottom w:val="nil"/>
            </w:tcBorders>
            <w:shd w:val="clear" w:color="auto" w:fill="D0EAFF" w:themeFill="accent2" w:themeFillTint="1A"/>
            <w:noWrap/>
            <w:hideMark/>
          </w:tcPr>
          <w:p w14:paraId="7CBB4E1D" w14:textId="408CC581" w:rsidR="004847D5" w:rsidRPr="008645A6" w:rsidRDefault="004847D5" w:rsidP="004847D5">
            <w:pPr>
              <w:pStyle w:val="TableText"/>
            </w:pPr>
            <w:r w:rsidRPr="00250F0C">
              <w:t>Macquarie</w:t>
            </w:r>
            <w:r w:rsidRPr="00250F0C">
              <w:rPr>
                <w:rFonts w:cs="Calibri"/>
              </w:rPr>
              <w:t>†</w:t>
            </w:r>
          </w:p>
        </w:tc>
        <w:tc>
          <w:tcPr>
            <w:tcW w:w="1897" w:type="pct"/>
            <w:tcBorders>
              <w:bottom w:val="nil"/>
            </w:tcBorders>
            <w:shd w:val="clear" w:color="auto" w:fill="D0EAFF" w:themeFill="accent2" w:themeFillTint="1A"/>
            <w:noWrap/>
            <w:hideMark/>
          </w:tcPr>
          <w:p w14:paraId="38B09869" w14:textId="4F745850" w:rsidR="004847D5" w:rsidRPr="008645A6" w:rsidRDefault="004847D5" w:rsidP="004847D5">
            <w:pPr>
              <w:pStyle w:val="TableText"/>
            </w:pPr>
            <w:r w:rsidRPr="007848BA">
              <w:t>Pt1.1.2: Temporary river red gum swamp</w:t>
            </w:r>
          </w:p>
        </w:tc>
        <w:tc>
          <w:tcPr>
            <w:tcW w:w="534" w:type="pct"/>
            <w:tcBorders>
              <w:bottom w:val="nil"/>
            </w:tcBorders>
            <w:shd w:val="clear" w:color="auto" w:fill="D0EAFF" w:themeFill="accent2" w:themeFillTint="1A"/>
            <w:noWrap/>
            <w:hideMark/>
          </w:tcPr>
          <w:p w14:paraId="69D3C0F2" w14:textId="13A05634" w:rsidR="004847D5" w:rsidRPr="008645A6" w:rsidRDefault="004847D5" w:rsidP="004847D5">
            <w:pPr>
              <w:pStyle w:val="TableTextRight"/>
            </w:pPr>
            <w:r w:rsidRPr="007848BA">
              <w:t>5,784</w:t>
            </w:r>
          </w:p>
        </w:tc>
        <w:tc>
          <w:tcPr>
            <w:tcW w:w="519" w:type="pct"/>
            <w:tcBorders>
              <w:bottom w:val="nil"/>
            </w:tcBorders>
            <w:shd w:val="clear" w:color="auto" w:fill="D0EAFF" w:themeFill="accent2" w:themeFillTint="1A"/>
            <w:noWrap/>
            <w:hideMark/>
          </w:tcPr>
          <w:p w14:paraId="7B9DE4B8" w14:textId="6FD0063D" w:rsidR="004847D5" w:rsidRPr="008645A6" w:rsidRDefault="004847D5" w:rsidP="004847D5">
            <w:pPr>
              <w:pStyle w:val="TableTextRight"/>
            </w:pPr>
            <w:r w:rsidRPr="007848BA">
              <w:t>5,198</w:t>
            </w:r>
          </w:p>
        </w:tc>
        <w:tc>
          <w:tcPr>
            <w:tcW w:w="424" w:type="pct"/>
            <w:tcBorders>
              <w:bottom w:val="nil"/>
            </w:tcBorders>
            <w:shd w:val="clear" w:color="auto" w:fill="D0EAFF" w:themeFill="accent2" w:themeFillTint="1A"/>
            <w:noWrap/>
            <w:hideMark/>
          </w:tcPr>
          <w:p w14:paraId="735C5AC1" w14:textId="12943EE1" w:rsidR="004847D5" w:rsidRPr="008645A6" w:rsidRDefault="004847D5" w:rsidP="004847D5">
            <w:pPr>
              <w:pStyle w:val="TableTextRight"/>
            </w:pPr>
            <w:r w:rsidRPr="007848BA">
              <w:t>5,054</w:t>
            </w:r>
          </w:p>
        </w:tc>
        <w:tc>
          <w:tcPr>
            <w:tcW w:w="559" w:type="pct"/>
            <w:tcBorders>
              <w:bottom w:val="nil"/>
            </w:tcBorders>
            <w:shd w:val="clear" w:color="auto" w:fill="D0EAFF" w:themeFill="accent2" w:themeFillTint="1A"/>
            <w:noWrap/>
            <w:hideMark/>
          </w:tcPr>
          <w:p w14:paraId="39129E51" w14:textId="07FE1C4A" w:rsidR="004847D5" w:rsidRPr="008645A6" w:rsidRDefault="004847D5" w:rsidP="004847D5">
            <w:pPr>
              <w:pStyle w:val="TableTextRight"/>
              <w:ind w:right="227"/>
            </w:pPr>
            <w:r w:rsidRPr="00046D66">
              <w:t>97.2</w:t>
            </w:r>
          </w:p>
        </w:tc>
      </w:tr>
      <w:tr w:rsidR="004847D5" w:rsidRPr="008645A6" w14:paraId="2C8D5A5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17C68758" w14:textId="55C6557D" w:rsidR="004847D5" w:rsidRPr="008645A6" w:rsidRDefault="004847D5" w:rsidP="004847D5">
            <w:pPr>
              <w:pStyle w:val="TableText"/>
            </w:pPr>
            <w:r w:rsidRPr="00250F0C">
              <w:t>Macquarie</w:t>
            </w:r>
            <w:r w:rsidRPr="00250F0C">
              <w:rPr>
                <w:rFonts w:cs="Calibri"/>
              </w:rPr>
              <w:t>†</w:t>
            </w:r>
          </w:p>
        </w:tc>
        <w:tc>
          <w:tcPr>
            <w:tcW w:w="1897" w:type="pct"/>
            <w:tcBorders>
              <w:bottom w:val="nil"/>
            </w:tcBorders>
            <w:shd w:val="clear" w:color="auto" w:fill="D0EAFF" w:themeFill="accent2" w:themeFillTint="1A"/>
            <w:noWrap/>
            <w:hideMark/>
          </w:tcPr>
          <w:p w14:paraId="36430513" w14:textId="2E677CF4" w:rsidR="004847D5" w:rsidRPr="008645A6" w:rsidRDefault="004847D5" w:rsidP="004847D5">
            <w:pPr>
              <w:pStyle w:val="TableText"/>
            </w:pPr>
            <w:r w:rsidRPr="007848BA">
              <w:t>Pt2.3.2: Freshwater meadow</w:t>
            </w:r>
          </w:p>
        </w:tc>
        <w:tc>
          <w:tcPr>
            <w:tcW w:w="534" w:type="pct"/>
            <w:tcBorders>
              <w:bottom w:val="nil"/>
            </w:tcBorders>
            <w:shd w:val="clear" w:color="auto" w:fill="D0EAFF" w:themeFill="accent2" w:themeFillTint="1A"/>
            <w:noWrap/>
            <w:hideMark/>
          </w:tcPr>
          <w:p w14:paraId="44267608" w14:textId="28A160A1" w:rsidR="004847D5" w:rsidRPr="008645A6" w:rsidRDefault="004847D5" w:rsidP="004847D5">
            <w:pPr>
              <w:pStyle w:val="TableTextRight"/>
            </w:pPr>
            <w:r w:rsidRPr="007848BA">
              <w:t>8,382</w:t>
            </w:r>
          </w:p>
        </w:tc>
        <w:tc>
          <w:tcPr>
            <w:tcW w:w="519" w:type="pct"/>
            <w:tcBorders>
              <w:bottom w:val="nil"/>
            </w:tcBorders>
            <w:shd w:val="clear" w:color="auto" w:fill="D0EAFF" w:themeFill="accent2" w:themeFillTint="1A"/>
            <w:noWrap/>
            <w:hideMark/>
          </w:tcPr>
          <w:p w14:paraId="128AD95D" w14:textId="1C169E46" w:rsidR="004847D5" w:rsidRPr="008645A6" w:rsidRDefault="004847D5" w:rsidP="004847D5">
            <w:pPr>
              <w:pStyle w:val="TableTextRight"/>
            </w:pPr>
            <w:r w:rsidRPr="007848BA">
              <w:t>3,838</w:t>
            </w:r>
          </w:p>
        </w:tc>
        <w:tc>
          <w:tcPr>
            <w:tcW w:w="424" w:type="pct"/>
            <w:tcBorders>
              <w:bottom w:val="nil"/>
            </w:tcBorders>
            <w:shd w:val="clear" w:color="auto" w:fill="D0EAFF" w:themeFill="accent2" w:themeFillTint="1A"/>
            <w:noWrap/>
            <w:hideMark/>
          </w:tcPr>
          <w:p w14:paraId="73C1910F" w14:textId="05E7B6AC" w:rsidR="004847D5" w:rsidRPr="008645A6" w:rsidRDefault="004847D5" w:rsidP="004847D5">
            <w:pPr>
              <w:pStyle w:val="TableTextRight"/>
            </w:pPr>
            <w:r w:rsidRPr="007848BA">
              <w:t>2,092</w:t>
            </w:r>
          </w:p>
        </w:tc>
        <w:tc>
          <w:tcPr>
            <w:tcW w:w="559" w:type="pct"/>
            <w:tcBorders>
              <w:bottom w:val="nil"/>
            </w:tcBorders>
            <w:shd w:val="clear" w:color="auto" w:fill="D0EAFF" w:themeFill="accent2" w:themeFillTint="1A"/>
            <w:noWrap/>
            <w:hideMark/>
          </w:tcPr>
          <w:p w14:paraId="63E6E934" w14:textId="4212E043" w:rsidR="004847D5" w:rsidRPr="008645A6" w:rsidRDefault="004847D5" w:rsidP="004847D5">
            <w:pPr>
              <w:pStyle w:val="TableTextRight"/>
              <w:ind w:right="227"/>
            </w:pPr>
            <w:r w:rsidRPr="00046D66">
              <w:t>54.5</w:t>
            </w:r>
          </w:p>
        </w:tc>
      </w:tr>
      <w:tr w:rsidR="004847D5" w:rsidRPr="008645A6" w14:paraId="783EEDF8" w14:textId="77777777" w:rsidTr="005B6715">
        <w:tc>
          <w:tcPr>
            <w:tcW w:w="1067" w:type="pct"/>
            <w:tcBorders>
              <w:bottom w:val="nil"/>
            </w:tcBorders>
            <w:shd w:val="clear" w:color="auto" w:fill="D0EAFF" w:themeFill="accent2" w:themeFillTint="1A"/>
            <w:noWrap/>
            <w:hideMark/>
          </w:tcPr>
          <w:p w14:paraId="45D07FE5" w14:textId="597A20A4" w:rsidR="004847D5" w:rsidRPr="008645A6" w:rsidRDefault="004847D5" w:rsidP="004847D5">
            <w:pPr>
              <w:pStyle w:val="TableText"/>
            </w:pPr>
            <w:r w:rsidRPr="00250F0C">
              <w:t>Macquarie</w:t>
            </w:r>
            <w:r w:rsidRPr="00250F0C">
              <w:rPr>
                <w:rFonts w:cs="Calibri"/>
              </w:rPr>
              <w:t>†</w:t>
            </w:r>
          </w:p>
        </w:tc>
        <w:tc>
          <w:tcPr>
            <w:tcW w:w="1897" w:type="pct"/>
            <w:tcBorders>
              <w:bottom w:val="nil"/>
            </w:tcBorders>
            <w:shd w:val="clear" w:color="auto" w:fill="D0EAFF" w:themeFill="accent2" w:themeFillTint="1A"/>
            <w:noWrap/>
            <w:hideMark/>
          </w:tcPr>
          <w:p w14:paraId="6AC7536C" w14:textId="5C2EF70D" w:rsidR="004847D5" w:rsidRPr="008645A6" w:rsidRDefault="004847D5" w:rsidP="004847D5">
            <w:pPr>
              <w:pStyle w:val="TableText"/>
            </w:pPr>
            <w:r w:rsidRPr="007848BA">
              <w:t>Pt1.8.2: Temporary shrub swamp</w:t>
            </w:r>
          </w:p>
        </w:tc>
        <w:tc>
          <w:tcPr>
            <w:tcW w:w="534" w:type="pct"/>
            <w:tcBorders>
              <w:bottom w:val="nil"/>
            </w:tcBorders>
            <w:shd w:val="clear" w:color="auto" w:fill="D0EAFF" w:themeFill="accent2" w:themeFillTint="1A"/>
            <w:noWrap/>
            <w:hideMark/>
          </w:tcPr>
          <w:p w14:paraId="7BD85143" w14:textId="79ABFDF8" w:rsidR="004847D5" w:rsidRPr="008645A6" w:rsidRDefault="004847D5" w:rsidP="004847D5">
            <w:pPr>
              <w:pStyle w:val="TableTextRight"/>
            </w:pPr>
            <w:r w:rsidRPr="007848BA">
              <w:t>1,705</w:t>
            </w:r>
          </w:p>
        </w:tc>
        <w:tc>
          <w:tcPr>
            <w:tcW w:w="519" w:type="pct"/>
            <w:tcBorders>
              <w:bottom w:val="nil"/>
            </w:tcBorders>
            <w:shd w:val="clear" w:color="auto" w:fill="D0EAFF" w:themeFill="accent2" w:themeFillTint="1A"/>
            <w:noWrap/>
            <w:hideMark/>
          </w:tcPr>
          <w:p w14:paraId="34B2816F" w14:textId="34826F38" w:rsidR="004847D5" w:rsidRPr="008645A6" w:rsidRDefault="004847D5" w:rsidP="004847D5">
            <w:pPr>
              <w:pStyle w:val="TableTextRight"/>
            </w:pPr>
            <w:r w:rsidRPr="007848BA">
              <w:t>801</w:t>
            </w:r>
          </w:p>
        </w:tc>
        <w:tc>
          <w:tcPr>
            <w:tcW w:w="424" w:type="pct"/>
            <w:tcBorders>
              <w:bottom w:val="nil"/>
            </w:tcBorders>
            <w:shd w:val="clear" w:color="auto" w:fill="D0EAFF" w:themeFill="accent2" w:themeFillTint="1A"/>
            <w:noWrap/>
            <w:hideMark/>
          </w:tcPr>
          <w:p w14:paraId="3F1C502C" w14:textId="7127A090" w:rsidR="004847D5" w:rsidRPr="008645A6" w:rsidRDefault="004847D5" w:rsidP="004847D5">
            <w:pPr>
              <w:pStyle w:val="TableTextRight"/>
            </w:pPr>
            <w:r w:rsidRPr="007848BA">
              <w:t>699</w:t>
            </w:r>
          </w:p>
        </w:tc>
        <w:tc>
          <w:tcPr>
            <w:tcW w:w="559" w:type="pct"/>
            <w:tcBorders>
              <w:bottom w:val="nil"/>
            </w:tcBorders>
            <w:shd w:val="clear" w:color="auto" w:fill="D0EAFF" w:themeFill="accent2" w:themeFillTint="1A"/>
            <w:noWrap/>
            <w:hideMark/>
          </w:tcPr>
          <w:p w14:paraId="3C3C8173" w14:textId="4A851254" w:rsidR="004847D5" w:rsidRPr="008645A6" w:rsidRDefault="004847D5" w:rsidP="004847D5">
            <w:pPr>
              <w:pStyle w:val="TableTextRight"/>
              <w:ind w:right="227"/>
            </w:pPr>
            <w:r w:rsidRPr="00046D66">
              <w:t>87.3</w:t>
            </w:r>
          </w:p>
        </w:tc>
      </w:tr>
      <w:tr w:rsidR="004847D5" w:rsidRPr="008645A6" w14:paraId="01763EE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213C3117" w14:textId="518046DE" w:rsidR="004847D5" w:rsidRPr="008645A6" w:rsidRDefault="004847D5" w:rsidP="004847D5">
            <w:pPr>
              <w:pStyle w:val="TableText"/>
            </w:pPr>
            <w:r w:rsidRPr="00250F0C">
              <w:t>Macquarie</w:t>
            </w:r>
            <w:r w:rsidRPr="00250F0C">
              <w:rPr>
                <w:rFonts w:cs="Calibri"/>
              </w:rPr>
              <w:t>†</w:t>
            </w:r>
          </w:p>
        </w:tc>
        <w:tc>
          <w:tcPr>
            <w:tcW w:w="1897" w:type="pct"/>
            <w:tcBorders>
              <w:bottom w:val="nil"/>
            </w:tcBorders>
            <w:shd w:val="clear" w:color="auto" w:fill="D0EAFF" w:themeFill="accent2" w:themeFillTint="1A"/>
            <w:noWrap/>
            <w:hideMark/>
          </w:tcPr>
          <w:p w14:paraId="1D340BB6" w14:textId="3B678CCD" w:rsidR="004847D5" w:rsidRPr="008645A6" w:rsidRDefault="004847D5" w:rsidP="004847D5">
            <w:pPr>
              <w:pStyle w:val="TableText"/>
            </w:pPr>
            <w:r w:rsidRPr="007848BA">
              <w:t>Pp4.2: Permanent wetland</w:t>
            </w:r>
          </w:p>
        </w:tc>
        <w:tc>
          <w:tcPr>
            <w:tcW w:w="534" w:type="pct"/>
            <w:tcBorders>
              <w:bottom w:val="nil"/>
            </w:tcBorders>
            <w:shd w:val="clear" w:color="auto" w:fill="D0EAFF" w:themeFill="accent2" w:themeFillTint="1A"/>
            <w:noWrap/>
            <w:hideMark/>
          </w:tcPr>
          <w:p w14:paraId="70B1FC1D" w14:textId="7D80D660" w:rsidR="004847D5" w:rsidRPr="008645A6" w:rsidRDefault="004847D5" w:rsidP="004847D5">
            <w:pPr>
              <w:pStyle w:val="TableTextRight"/>
            </w:pPr>
            <w:r w:rsidRPr="007848BA">
              <w:t>1,584</w:t>
            </w:r>
          </w:p>
        </w:tc>
        <w:tc>
          <w:tcPr>
            <w:tcW w:w="519" w:type="pct"/>
            <w:tcBorders>
              <w:bottom w:val="nil"/>
            </w:tcBorders>
            <w:shd w:val="clear" w:color="auto" w:fill="D0EAFF" w:themeFill="accent2" w:themeFillTint="1A"/>
            <w:noWrap/>
            <w:hideMark/>
          </w:tcPr>
          <w:p w14:paraId="7721CACF" w14:textId="5739A9AB" w:rsidR="004847D5" w:rsidRPr="008645A6" w:rsidRDefault="004847D5" w:rsidP="004847D5">
            <w:pPr>
              <w:pStyle w:val="TableTextRight"/>
            </w:pPr>
            <w:r w:rsidRPr="007848BA">
              <w:t>928</w:t>
            </w:r>
          </w:p>
        </w:tc>
        <w:tc>
          <w:tcPr>
            <w:tcW w:w="424" w:type="pct"/>
            <w:tcBorders>
              <w:bottom w:val="nil"/>
            </w:tcBorders>
            <w:shd w:val="clear" w:color="auto" w:fill="D0EAFF" w:themeFill="accent2" w:themeFillTint="1A"/>
            <w:noWrap/>
            <w:hideMark/>
          </w:tcPr>
          <w:p w14:paraId="666E6527" w14:textId="55B8D7AE" w:rsidR="004847D5" w:rsidRPr="008645A6" w:rsidRDefault="004847D5" w:rsidP="004847D5">
            <w:pPr>
              <w:pStyle w:val="TableTextRight"/>
            </w:pPr>
            <w:r w:rsidRPr="007848BA">
              <w:t>616</w:t>
            </w:r>
          </w:p>
        </w:tc>
        <w:tc>
          <w:tcPr>
            <w:tcW w:w="559" w:type="pct"/>
            <w:tcBorders>
              <w:bottom w:val="nil"/>
            </w:tcBorders>
            <w:shd w:val="clear" w:color="auto" w:fill="D0EAFF" w:themeFill="accent2" w:themeFillTint="1A"/>
            <w:noWrap/>
            <w:hideMark/>
          </w:tcPr>
          <w:p w14:paraId="342B700C" w14:textId="68C8C636" w:rsidR="004847D5" w:rsidRPr="008645A6" w:rsidRDefault="004847D5" w:rsidP="004847D5">
            <w:pPr>
              <w:pStyle w:val="TableTextRight"/>
              <w:ind w:right="227"/>
            </w:pPr>
            <w:r w:rsidRPr="00046D66">
              <w:t>66.4</w:t>
            </w:r>
          </w:p>
        </w:tc>
      </w:tr>
      <w:tr w:rsidR="004847D5" w:rsidRPr="008645A6" w14:paraId="5401D7B3" w14:textId="77777777" w:rsidTr="005B6715">
        <w:tc>
          <w:tcPr>
            <w:tcW w:w="1067" w:type="pct"/>
            <w:tcBorders>
              <w:bottom w:val="nil"/>
            </w:tcBorders>
            <w:shd w:val="clear" w:color="auto" w:fill="D0EAFF" w:themeFill="accent2" w:themeFillTint="1A"/>
            <w:noWrap/>
            <w:hideMark/>
          </w:tcPr>
          <w:p w14:paraId="3057BC6C" w14:textId="415FCA90" w:rsidR="004847D5" w:rsidRPr="008645A6" w:rsidRDefault="004847D5" w:rsidP="004847D5">
            <w:pPr>
              <w:pStyle w:val="TableText"/>
            </w:pPr>
            <w:r w:rsidRPr="00250F0C">
              <w:t>Macquarie</w:t>
            </w:r>
            <w:r w:rsidRPr="00250F0C">
              <w:rPr>
                <w:rFonts w:cs="Calibri"/>
              </w:rPr>
              <w:t>†</w:t>
            </w:r>
          </w:p>
        </w:tc>
        <w:tc>
          <w:tcPr>
            <w:tcW w:w="1897" w:type="pct"/>
            <w:tcBorders>
              <w:bottom w:val="nil"/>
            </w:tcBorders>
            <w:shd w:val="clear" w:color="auto" w:fill="D0EAFF" w:themeFill="accent2" w:themeFillTint="1A"/>
            <w:noWrap/>
            <w:hideMark/>
          </w:tcPr>
          <w:p w14:paraId="30E43DEC" w14:textId="03098B11" w:rsidR="004847D5" w:rsidRPr="008645A6" w:rsidRDefault="004847D5" w:rsidP="004847D5">
            <w:pPr>
              <w:pStyle w:val="TableText"/>
            </w:pPr>
            <w:r w:rsidRPr="007848BA">
              <w:t>Lt1.1: Temporary lake</w:t>
            </w:r>
          </w:p>
        </w:tc>
        <w:tc>
          <w:tcPr>
            <w:tcW w:w="534" w:type="pct"/>
            <w:tcBorders>
              <w:bottom w:val="nil"/>
            </w:tcBorders>
            <w:shd w:val="clear" w:color="auto" w:fill="D0EAFF" w:themeFill="accent2" w:themeFillTint="1A"/>
            <w:noWrap/>
            <w:hideMark/>
          </w:tcPr>
          <w:p w14:paraId="3F285F0A" w14:textId="542A153B" w:rsidR="004847D5" w:rsidRPr="008645A6" w:rsidRDefault="004847D5" w:rsidP="004847D5">
            <w:pPr>
              <w:pStyle w:val="TableTextRight"/>
            </w:pPr>
            <w:r w:rsidRPr="007848BA">
              <w:t>9,214</w:t>
            </w:r>
          </w:p>
        </w:tc>
        <w:tc>
          <w:tcPr>
            <w:tcW w:w="519" w:type="pct"/>
            <w:tcBorders>
              <w:bottom w:val="nil"/>
            </w:tcBorders>
            <w:shd w:val="clear" w:color="auto" w:fill="D0EAFF" w:themeFill="accent2" w:themeFillTint="1A"/>
            <w:noWrap/>
            <w:hideMark/>
          </w:tcPr>
          <w:p w14:paraId="0AD2CBBB" w14:textId="7F3F7144" w:rsidR="004847D5" w:rsidRPr="008645A6" w:rsidRDefault="004847D5" w:rsidP="004847D5">
            <w:pPr>
              <w:pStyle w:val="TableTextRight"/>
            </w:pPr>
            <w:r w:rsidRPr="007848BA">
              <w:t>254</w:t>
            </w:r>
          </w:p>
        </w:tc>
        <w:tc>
          <w:tcPr>
            <w:tcW w:w="424" w:type="pct"/>
            <w:tcBorders>
              <w:bottom w:val="nil"/>
            </w:tcBorders>
            <w:shd w:val="clear" w:color="auto" w:fill="D0EAFF" w:themeFill="accent2" w:themeFillTint="1A"/>
            <w:noWrap/>
            <w:hideMark/>
          </w:tcPr>
          <w:p w14:paraId="53DE6C7F" w14:textId="716EC53C" w:rsidR="004847D5" w:rsidRPr="008645A6" w:rsidRDefault="004847D5" w:rsidP="004847D5">
            <w:pPr>
              <w:pStyle w:val="TableTextRight"/>
            </w:pPr>
            <w:r w:rsidRPr="007848BA">
              <w:t>66</w:t>
            </w:r>
          </w:p>
        </w:tc>
        <w:tc>
          <w:tcPr>
            <w:tcW w:w="559" w:type="pct"/>
            <w:tcBorders>
              <w:bottom w:val="nil"/>
            </w:tcBorders>
            <w:shd w:val="clear" w:color="auto" w:fill="D0EAFF" w:themeFill="accent2" w:themeFillTint="1A"/>
            <w:noWrap/>
            <w:hideMark/>
          </w:tcPr>
          <w:p w14:paraId="16F51A62" w14:textId="4A8D37EE" w:rsidR="004847D5" w:rsidRPr="008645A6" w:rsidRDefault="004847D5" w:rsidP="004847D5">
            <w:pPr>
              <w:pStyle w:val="TableTextRight"/>
              <w:ind w:right="227"/>
            </w:pPr>
            <w:r w:rsidRPr="00046D66">
              <w:t>26.0</w:t>
            </w:r>
          </w:p>
        </w:tc>
      </w:tr>
      <w:tr w:rsidR="004847D5" w:rsidRPr="008645A6" w14:paraId="2C894C2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65BCCD69" w14:textId="532991E5" w:rsidR="004847D5" w:rsidRPr="008645A6" w:rsidRDefault="004847D5" w:rsidP="004847D5">
            <w:pPr>
              <w:pStyle w:val="TableText"/>
            </w:pPr>
            <w:r w:rsidRPr="00250F0C">
              <w:t>Macquarie</w:t>
            </w:r>
            <w:r w:rsidRPr="00250F0C">
              <w:rPr>
                <w:rFonts w:cs="Calibri"/>
              </w:rPr>
              <w:t>†</w:t>
            </w:r>
          </w:p>
        </w:tc>
        <w:tc>
          <w:tcPr>
            <w:tcW w:w="1897" w:type="pct"/>
            <w:tcBorders>
              <w:bottom w:val="nil"/>
            </w:tcBorders>
            <w:shd w:val="clear" w:color="auto" w:fill="D0EAFF" w:themeFill="accent2" w:themeFillTint="1A"/>
            <w:noWrap/>
            <w:hideMark/>
          </w:tcPr>
          <w:p w14:paraId="172117C1" w14:textId="2392DC06" w:rsidR="004847D5" w:rsidRPr="008645A6" w:rsidRDefault="004847D5" w:rsidP="004847D5">
            <w:pPr>
              <w:pStyle w:val="TableText"/>
            </w:pPr>
            <w:r w:rsidRPr="007848BA">
              <w:t>Pt1.2.2: Temporary black box swamp</w:t>
            </w:r>
          </w:p>
        </w:tc>
        <w:tc>
          <w:tcPr>
            <w:tcW w:w="534" w:type="pct"/>
            <w:tcBorders>
              <w:bottom w:val="nil"/>
            </w:tcBorders>
            <w:shd w:val="clear" w:color="auto" w:fill="D0EAFF" w:themeFill="accent2" w:themeFillTint="1A"/>
            <w:noWrap/>
            <w:hideMark/>
          </w:tcPr>
          <w:p w14:paraId="6B98FC16" w14:textId="740B5E3E" w:rsidR="004847D5" w:rsidRPr="008645A6" w:rsidRDefault="004847D5" w:rsidP="004847D5">
            <w:pPr>
              <w:pStyle w:val="TableTextRight"/>
            </w:pPr>
            <w:r w:rsidRPr="007848BA">
              <w:t>1,901</w:t>
            </w:r>
          </w:p>
        </w:tc>
        <w:tc>
          <w:tcPr>
            <w:tcW w:w="519" w:type="pct"/>
            <w:tcBorders>
              <w:bottom w:val="nil"/>
            </w:tcBorders>
            <w:shd w:val="clear" w:color="auto" w:fill="D0EAFF" w:themeFill="accent2" w:themeFillTint="1A"/>
            <w:noWrap/>
            <w:hideMark/>
          </w:tcPr>
          <w:p w14:paraId="670BC1F0" w14:textId="619C6341" w:rsidR="004847D5" w:rsidRPr="008645A6" w:rsidRDefault="004847D5" w:rsidP="004847D5">
            <w:pPr>
              <w:pStyle w:val="TableTextRight"/>
            </w:pPr>
            <w:r w:rsidRPr="007848BA">
              <w:t>56</w:t>
            </w:r>
          </w:p>
        </w:tc>
        <w:tc>
          <w:tcPr>
            <w:tcW w:w="424" w:type="pct"/>
            <w:tcBorders>
              <w:bottom w:val="nil"/>
            </w:tcBorders>
            <w:shd w:val="clear" w:color="auto" w:fill="D0EAFF" w:themeFill="accent2" w:themeFillTint="1A"/>
            <w:noWrap/>
            <w:hideMark/>
          </w:tcPr>
          <w:p w14:paraId="491C0E65" w14:textId="440239C7" w:rsidR="004847D5" w:rsidRPr="008645A6" w:rsidRDefault="004847D5" w:rsidP="004847D5">
            <w:pPr>
              <w:pStyle w:val="TableTextRight"/>
            </w:pPr>
            <w:r w:rsidRPr="007848BA">
              <w:t>41</w:t>
            </w:r>
          </w:p>
        </w:tc>
        <w:tc>
          <w:tcPr>
            <w:tcW w:w="559" w:type="pct"/>
            <w:tcBorders>
              <w:bottom w:val="nil"/>
            </w:tcBorders>
            <w:shd w:val="clear" w:color="auto" w:fill="D0EAFF" w:themeFill="accent2" w:themeFillTint="1A"/>
            <w:noWrap/>
            <w:hideMark/>
          </w:tcPr>
          <w:p w14:paraId="54611C58" w14:textId="031BFB07" w:rsidR="004847D5" w:rsidRPr="008645A6" w:rsidRDefault="004847D5" w:rsidP="004847D5">
            <w:pPr>
              <w:pStyle w:val="TableTextRight"/>
              <w:ind w:right="227"/>
            </w:pPr>
            <w:r w:rsidRPr="00046D66">
              <w:t>73.2</w:t>
            </w:r>
          </w:p>
        </w:tc>
      </w:tr>
      <w:tr w:rsidR="004847D5" w:rsidRPr="008645A6" w14:paraId="478BC379" w14:textId="77777777" w:rsidTr="005B6715">
        <w:tc>
          <w:tcPr>
            <w:tcW w:w="1067" w:type="pct"/>
            <w:tcBorders>
              <w:bottom w:val="nil"/>
            </w:tcBorders>
            <w:shd w:val="clear" w:color="auto" w:fill="D0EAFF" w:themeFill="accent2" w:themeFillTint="1A"/>
            <w:noWrap/>
            <w:hideMark/>
          </w:tcPr>
          <w:p w14:paraId="2A3AB155" w14:textId="26147EA6" w:rsidR="004847D5" w:rsidRPr="008645A6" w:rsidRDefault="004847D5" w:rsidP="004847D5">
            <w:pPr>
              <w:pStyle w:val="TableText"/>
            </w:pPr>
            <w:r w:rsidRPr="00250F0C">
              <w:t>Macquarie</w:t>
            </w:r>
            <w:r w:rsidRPr="00250F0C">
              <w:rPr>
                <w:rFonts w:cs="Calibri"/>
              </w:rPr>
              <w:t>†</w:t>
            </w:r>
          </w:p>
        </w:tc>
        <w:tc>
          <w:tcPr>
            <w:tcW w:w="1897" w:type="pct"/>
            <w:tcBorders>
              <w:bottom w:val="nil"/>
            </w:tcBorders>
            <w:shd w:val="clear" w:color="auto" w:fill="D0EAFF" w:themeFill="accent2" w:themeFillTint="1A"/>
            <w:noWrap/>
            <w:hideMark/>
          </w:tcPr>
          <w:p w14:paraId="28B1E2D2" w14:textId="77016B62" w:rsidR="004847D5" w:rsidRPr="008645A6" w:rsidRDefault="004847D5" w:rsidP="004847D5">
            <w:pPr>
              <w:pStyle w:val="TableText"/>
            </w:pPr>
            <w:r w:rsidRPr="007848BA">
              <w:t>Pt1.6.2: Temporary woodland swamp</w:t>
            </w:r>
          </w:p>
        </w:tc>
        <w:tc>
          <w:tcPr>
            <w:tcW w:w="534" w:type="pct"/>
            <w:tcBorders>
              <w:bottom w:val="nil"/>
            </w:tcBorders>
            <w:shd w:val="clear" w:color="auto" w:fill="D0EAFF" w:themeFill="accent2" w:themeFillTint="1A"/>
            <w:noWrap/>
            <w:hideMark/>
          </w:tcPr>
          <w:p w14:paraId="4B575D11" w14:textId="60A3CE57" w:rsidR="004847D5" w:rsidRPr="008645A6" w:rsidRDefault="004847D5" w:rsidP="004847D5">
            <w:pPr>
              <w:pStyle w:val="TableTextRight"/>
            </w:pPr>
            <w:r w:rsidRPr="007848BA">
              <w:t>2,639</w:t>
            </w:r>
          </w:p>
        </w:tc>
        <w:tc>
          <w:tcPr>
            <w:tcW w:w="519" w:type="pct"/>
            <w:tcBorders>
              <w:bottom w:val="nil"/>
            </w:tcBorders>
            <w:shd w:val="clear" w:color="auto" w:fill="D0EAFF" w:themeFill="accent2" w:themeFillTint="1A"/>
            <w:noWrap/>
            <w:hideMark/>
          </w:tcPr>
          <w:p w14:paraId="719A39A7" w14:textId="50739359" w:rsidR="004847D5" w:rsidRPr="008645A6" w:rsidRDefault="004847D5" w:rsidP="004847D5">
            <w:pPr>
              <w:pStyle w:val="TableTextRight"/>
            </w:pPr>
            <w:r w:rsidRPr="007848BA">
              <w:t>353</w:t>
            </w:r>
          </w:p>
        </w:tc>
        <w:tc>
          <w:tcPr>
            <w:tcW w:w="424" w:type="pct"/>
            <w:tcBorders>
              <w:bottom w:val="nil"/>
            </w:tcBorders>
            <w:shd w:val="clear" w:color="auto" w:fill="D0EAFF" w:themeFill="accent2" w:themeFillTint="1A"/>
            <w:noWrap/>
            <w:hideMark/>
          </w:tcPr>
          <w:p w14:paraId="44A2ABC3" w14:textId="02D99AB4" w:rsidR="004847D5" w:rsidRPr="008645A6" w:rsidRDefault="004847D5" w:rsidP="004847D5">
            <w:pPr>
              <w:pStyle w:val="TableTextRight"/>
            </w:pPr>
            <w:r w:rsidRPr="007848BA">
              <w:t>29</w:t>
            </w:r>
          </w:p>
        </w:tc>
        <w:tc>
          <w:tcPr>
            <w:tcW w:w="559" w:type="pct"/>
            <w:tcBorders>
              <w:bottom w:val="nil"/>
            </w:tcBorders>
            <w:shd w:val="clear" w:color="auto" w:fill="D0EAFF" w:themeFill="accent2" w:themeFillTint="1A"/>
            <w:noWrap/>
            <w:hideMark/>
          </w:tcPr>
          <w:p w14:paraId="2FA4277D" w14:textId="57B6A5C8" w:rsidR="004847D5" w:rsidRPr="008645A6" w:rsidRDefault="004847D5" w:rsidP="004847D5">
            <w:pPr>
              <w:pStyle w:val="TableTextRight"/>
              <w:ind w:right="227"/>
            </w:pPr>
            <w:r w:rsidRPr="00046D66">
              <w:t>8.2</w:t>
            </w:r>
          </w:p>
        </w:tc>
      </w:tr>
      <w:tr w:rsidR="004847D5" w:rsidRPr="008645A6" w14:paraId="30E9922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single" w:sz="4" w:space="0" w:color="FFFFFF" w:themeColor="background1"/>
            </w:tcBorders>
            <w:shd w:val="clear" w:color="auto" w:fill="D0EAFF" w:themeFill="accent2" w:themeFillTint="1A"/>
            <w:noWrap/>
            <w:hideMark/>
          </w:tcPr>
          <w:p w14:paraId="57D6C35C" w14:textId="18D67042" w:rsidR="004847D5" w:rsidRPr="008645A6" w:rsidRDefault="004847D5" w:rsidP="004847D5">
            <w:pPr>
              <w:pStyle w:val="TableText"/>
            </w:pPr>
            <w:r w:rsidRPr="00250F0C">
              <w:t>Macquarie</w:t>
            </w:r>
            <w:r w:rsidRPr="00250F0C">
              <w:rPr>
                <w:rFonts w:cs="Calibri"/>
              </w:rPr>
              <w:t>†</w:t>
            </w:r>
          </w:p>
        </w:tc>
        <w:tc>
          <w:tcPr>
            <w:tcW w:w="1897" w:type="pct"/>
            <w:tcBorders>
              <w:bottom w:val="single" w:sz="4" w:space="0" w:color="FFFFFF" w:themeColor="background1"/>
            </w:tcBorders>
            <w:shd w:val="clear" w:color="auto" w:fill="D0EAFF" w:themeFill="accent2" w:themeFillTint="1A"/>
            <w:noWrap/>
            <w:hideMark/>
          </w:tcPr>
          <w:p w14:paraId="6511886C" w14:textId="5598EC74" w:rsidR="004847D5" w:rsidRPr="008645A6" w:rsidRDefault="004847D5" w:rsidP="004847D5">
            <w:pPr>
              <w:pStyle w:val="TableText"/>
            </w:pPr>
            <w:r w:rsidRPr="007848BA">
              <w:t>Pt3.1.2: Clay pan</w:t>
            </w:r>
          </w:p>
        </w:tc>
        <w:tc>
          <w:tcPr>
            <w:tcW w:w="534" w:type="pct"/>
            <w:tcBorders>
              <w:bottom w:val="single" w:sz="4" w:space="0" w:color="FFFFFF" w:themeColor="background1"/>
            </w:tcBorders>
            <w:shd w:val="clear" w:color="auto" w:fill="D0EAFF" w:themeFill="accent2" w:themeFillTint="1A"/>
            <w:noWrap/>
            <w:hideMark/>
          </w:tcPr>
          <w:p w14:paraId="6CAB7591" w14:textId="208AF1E0" w:rsidR="004847D5" w:rsidRPr="008645A6" w:rsidRDefault="004847D5" w:rsidP="004847D5">
            <w:pPr>
              <w:pStyle w:val="TableTextRight"/>
            </w:pPr>
            <w:r w:rsidRPr="007848BA">
              <w:t>1,901</w:t>
            </w:r>
          </w:p>
        </w:tc>
        <w:tc>
          <w:tcPr>
            <w:tcW w:w="519" w:type="pct"/>
            <w:tcBorders>
              <w:bottom w:val="single" w:sz="4" w:space="0" w:color="FFFFFF" w:themeColor="background1"/>
            </w:tcBorders>
            <w:shd w:val="clear" w:color="auto" w:fill="D0EAFF" w:themeFill="accent2" w:themeFillTint="1A"/>
            <w:noWrap/>
            <w:hideMark/>
          </w:tcPr>
          <w:p w14:paraId="08CA2FD1" w14:textId="4CD2BEEE" w:rsidR="004847D5" w:rsidRPr="008645A6" w:rsidRDefault="004847D5" w:rsidP="004847D5">
            <w:pPr>
              <w:pStyle w:val="TableTextRight"/>
            </w:pPr>
            <w:r w:rsidRPr="007848BA">
              <w:t>39</w:t>
            </w:r>
          </w:p>
        </w:tc>
        <w:tc>
          <w:tcPr>
            <w:tcW w:w="424" w:type="pct"/>
            <w:tcBorders>
              <w:bottom w:val="single" w:sz="4" w:space="0" w:color="FFFFFF" w:themeColor="background1"/>
            </w:tcBorders>
            <w:shd w:val="clear" w:color="auto" w:fill="D0EAFF" w:themeFill="accent2" w:themeFillTint="1A"/>
            <w:noWrap/>
            <w:hideMark/>
          </w:tcPr>
          <w:p w14:paraId="4F992D61" w14:textId="5AEAA82D" w:rsidR="004847D5" w:rsidRPr="008645A6" w:rsidRDefault="004847D5" w:rsidP="004847D5">
            <w:pPr>
              <w:pStyle w:val="TableTextRight"/>
            </w:pPr>
            <w:r w:rsidRPr="007848BA">
              <w:t>10</w:t>
            </w:r>
          </w:p>
        </w:tc>
        <w:tc>
          <w:tcPr>
            <w:tcW w:w="559" w:type="pct"/>
            <w:tcBorders>
              <w:bottom w:val="single" w:sz="4" w:space="0" w:color="FFFFFF" w:themeColor="background1"/>
            </w:tcBorders>
            <w:shd w:val="clear" w:color="auto" w:fill="D0EAFF" w:themeFill="accent2" w:themeFillTint="1A"/>
            <w:noWrap/>
            <w:hideMark/>
          </w:tcPr>
          <w:p w14:paraId="426ED4E1" w14:textId="29E124F8" w:rsidR="004847D5" w:rsidRPr="008645A6" w:rsidRDefault="004847D5" w:rsidP="004847D5">
            <w:pPr>
              <w:pStyle w:val="TableTextRight"/>
              <w:ind w:right="227"/>
            </w:pPr>
            <w:r w:rsidRPr="00046D66">
              <w:t>25.6</w:t>
            </w:r>
          </w:p>
        </w:tc>
      </w:tr>
      <w:tr w:rsidR="009055DA" w:rsidRPr="008645A6" w14:paraId="73710C28" w14:textId="77777777" w:rsidTr="005B6715">
        <w:tc>
          <w:tcPr>
            <w:tcW w:w="1067" w:type="pct"/>
            <w:tcBorders>
              <w:top w:val="single" w:sz="4" w:space="0" w:color="FFFFFF" w:themeColor="background1"/>
            </w:tcBorders>
            <w:noWrap/>
            <w:hideMark/>
          </w:tcPr>
          <w:p w14:paraId="0B97E664" w14:textId="070EAC81" w:rsidR="009055DA" w:rsidRPr="008645A6" w:rsidRDefault="009055DA" w:rsidP="009055DA">
            <w:pPr>
              <w:pStyle w:val="TableText"/>
            </w:pPr>
            <w:r w:rsidRPr="007848BA">
              <w:t>Macquarie</w:t>
            </w:r>
          </w:p>
        </w:tc>
        <w:tc>
          <w:tcPr>
            <w:tcW w:w="1897" w:type="pct"/>
            <w:tcBorders>
              <w:top w:val="single" w:sz="4" w:space="0" w:color="FFFFFF" w:themeColor="background1"/>
            </w:tcBorders>
            <w:noWrap/>
            <w:hideMark/>
          </w:tcPr>
          <w:p w14:paraId="5D6E3B1B" w14:textId="6ADB0A5C" w:rsidR="009055DA" w:rsidRPr="008645A6" w:rsidRDefault="009055DA" w:rsidP="009055DA">
            <w:pPr>
              <w:pStyle w:val="TableText"/>
            </w:pPr>
            <w:r w:rsidRPr="007848BA">
              <w:t>Pt1.3.2: Temporary coolibah swamp</w:t>
            </w:r>
          </w:p>
        </w:tc>
        <w:tc>
          <w:tcPr>
            <w:tcW w:w="534" w:type="pct"/>
            <w:tcBorders>
              <w:top w:val="single" w:sz="4" w:space="0" w:color="FFFFFF" w:themeColor="background1"/>
            </w:tcBorders>
            <w:noWrap/>
            <w:hideMark/>
          </w:tcPr>
          <w:p w14:paraId="68DE5E29" w14:textId="7F88B113" w:rsidR="009055DA" w:rsidRPr="008645A6" w:rsidRDefault="009055DA" w:rsidP="009055DA">
            <w:pPr>
              <w:pStyle w:val="TableTextRight"/>
            </w:pPr>
            <w:r w:rsidRPr="007848BA">
              <w:t>1,435</w:t>
            </w:r>
          </w:p>
        </w:tc>
        <w:tc>
          <w:tcPr>
            <w:tcW w:w="519" w:type="pct"/>
            <w:tcBorders>
              <w:top w:val="single" w:sz="4" w:space="0" w:color="FFFFFF" w:themeColor="background1"/>
            </w:tcBorders>
            <w:noWrap/>
            <w:hideMark/>
          </w:tcPr>
          <w:p w14:paraId="35CF458E" w14:textId="67EB95D4" w:rsidR="009055DA" w:rsidRPr="008645A6" w:rsidRDefault="009055DA" w:rsidP="009055DA">
            <w:pPr>
              <w:pStyle w:val="TableTextRight"/>
            </w:pPr>
            <w:r w:rsidRPr="007848BA">
              <w:t>1,404</w:t>
            </w:r>
          </w:p>
        </w:tc>
        <w:tc>
          <w:tcPr>
            <w:tcW w:w="424" w:type="pct"/>
            <w:tcBorders>
              <w:top w:val="single" w:sz="4" w:space="0" w:color="FFFFFF" w:themeColor="background1"/>
            </w:tcBorders>
            <w:noWrap/>
            <w:hideMark/>
          </w:tcPr>
          <w:p w14:paraId="6BAC1952" w14:textId="4A851E15"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44545C98" w14:textId="5BB179D1" w:rsidR="009055DA" w:rsidRPr="008645A6" w:rsidRDefault="009055DA" w:rsidP="009055DA">
            <w:pPr>
              <w:pStyle w:val="TableTextRight"/>
              <w:ind w:right="227"/>
            </w:pPr>
            <w:r w:rsidRPr="00046D66">
              <w:t>0</w:t>
            </w:r>
          </w:p>
        </w:tc>
      </w:tr>
      <w:tr w:rsidR="009055DA" w:rsidRPr="008645A6" w14:paraId="2FCE4B6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2EC4BAC" w14:textId="276CBDCE" w:rsidR="009055DA" w:rsidRPr="008645A6" w:rsidRDefault="009055DA" w:rsidP="009055DA">
            <w:pPr>
              <w:pStyle w:val="TableText"/>
            </w:pPr>
            <w:r w:rsidRPr="007848BA">
              <w:t>Macquarie</w:t>
            </w:r>
          </w:p>
        </w:tc>
        <w:tc>
          <w:tcPr>
            <w:tcW w:w="1897" w:type="pct"/>
            <w:noWrap/>
            <w:hideMark/>
          </w:tcPr>
          <w:p w14:paraId="4E1FEA1D" w14:textId="326DC79F" w:rsidR="009055DA" w:rsidRPr="008645A6" w:rsidRDefault="009055DA" w:rsidP="009055DA">
            <w:pPr>
              <w:pStyle w:val="TableText"/>
            </w:pPr>
            <w:r w:rsidRPr="007848BA">
              <w:t>Lp1.1: Permanent lake</w:t>
            </w:r>
          </w:p>
        </w:tc>
        <w:tc>
          <w:tcPr>
            <w:tcW w:w="534" w:type="pct"/>
            <w:noWrap/>
            <w:hideMark/>
          </w:tcPr>
          <w:p w14:paraId="39653234" w14:textId="041076D7" w:rsidR="009055DA" w:rsidRPr="008645A6" w:rsidRDefault="009055DA" w:rsidP="009055DA">
            <w:pPr>
              <w:pStyle w:val="TableTextRight"/>
            </w:pPr>
            <w:r w:rsidRPr="007848BA">
              <w:t>833</w:t>
            </w:r>
          </w:p>
        </w:tc>
        <w:tc>
          <w:tcPr>
            <w:tcW w:w="519" w:type="pct"/>
            <w:noWrap/>
            <w:hideMark/>
          </w:tcPr>
          <w:p w14:paraId="7A43BC4B" w14:textId="07024F13" w:rsidR="009055DA" w:rsidRPr="008645A6" w:rsidRDefault="009055DA" w:rsidP="009055DA">
            <w:pPr>
              <w:pStyle w:val="TableTextRight"/>
            </w:pPr>
            <w:r w:rsidRPr="007848BA">
              <w:t>93</w:t>
            </w:r>
          </w:p>
        </w:tc>
        <w:tc>
          <w:tcPr>
            <w:tcW w:w="424" w:type="pct"/>
            <w:noWrap/>
            <w:hideMark/>
          </w:tcPr>
          <w:p w14:paraId="139B8D6C" w14:textId="61FD3CD1" w:rsidR="009055DA" w:rsidRPr="008645A6" w:rsidRDefault="009055DA" w:rsidP="009055DA">
            <w:pPr>
              <w:pStyle w:val="TableTextRight"/>
            </w:pPr>
            <w:r w:rsidRPr="007848BA">
              <w:t>0</w:t>
            </w:r>
          </w:p>
        </w:tc>
        <w:tc>
          <w:tcPr>
            <w:tcW w:w="559" w:type="pct"/>
            <w:noWrap/>
            <w:hideMark/>
          </w:tcPr>
          <w:p w14:paraId="518D2B98" w14:textId="5738CEDC" w:rsidR="009055DA" w:rsidRPr="008645A6" w:rsidRDefault="009055DA" w:rsidP="009055DA">
            <w:pPr>
              <w:pStyle w:val="TableTextRight"/>
              <w:ind w:right="227"/>
            </w:pPr>
            <w:r w:rsidRPr="00046D66">
              <w:t>0</w:t>
            </w:r>
          </w:p>
        </w:tc>
      </w:tr>
      <w:tr w:rsidR="009055DA" w:rsidRPr="008645A6" w14:paraId="2061EEE6" w14:textId="77777777" w:rsidTr="005B6715">
        <w:tc>
          <w:tcPr>
            <w:tcW w:w="1067" w:type="pct"/>
            <w:noWrap/>
            <w:hideMark/>
          </w:tcPr>
          <w:p w14:paraId="182E5D98" w14:textId="6703B75E" w:rsidR="009055DA" w:rsidRPr="008645A6" w:rsidRDefault="009055DA" w:rsidP="009055DA">
            <w:pPr>
              <w:pStyle w:val="TableText"/>
            </w:pPr>
            <w:r w:rsidRPr="007848BA">
              <w:t>Macquarie</w:t>
            </w:r>
          </w:p>
        </w:tc>
        <w:tc>
          <w:tcPr>
            <w:tcW w:w="1897" w:type="pct"/>
            <w:noWrap/>
            <w:hideMark/>
          </w:tcPr>
          <w:p w14:paraId="45C96124" w14:textId="1EE821A6" w:rsidR="009055DA" w:rsidRPr="008645A6" w:rsidRDefault="009055DA" w:rsidP="009055DA">
            <w:pPr>
              <w:pStyle w:val="TableText"/>
            </w:pPr>
            <w:r w:rsidRPr="007848BA">
              <w:t>Pp2.2.2: Permanent sedge/grass/forb marsh</w:t>
            </w:r>
          </w:p>
        </w:tc>
        <w:tc>
          <w:tcPr>
            <w:tcW w:w="534" w:type="pct"/>
            <w:noWrap/>
            <w:hideMark/>
          </w:tcPr>
          <w:p w14:paraId="59A08282" w14:textId="53C5A657" w:rsidR="009055DA" w:rsidRPr="008645A6" w:rsidRDefault="009055DA" w:rsidP="009055DA">
            <w:pPr>
              <w:pStyle w:val="TableTextRight"/>
            </w:pPr>
            <w:r w:rsidRPr="007848BA">
              <w:t>28</w:t>
            </w:r>
          </w:p>
        </w:tc>
        <w:tc>
          <w:tcPr>
            <w:tcW w:w="519" w:type="pct"/>
            <w:noWrap/>
            <w:hideMark/>
          </w:tcPr>
          <w:p w14:paraId="7DBBACA9" w14:textId="55D54104" w:rsidR="009055DA" w:rsidRPr="008645A6" w:rsidRDefault="009055DA" w:rsidP="009055DA">
            <w:pPr>
              <w:pStyle w:val="TableTextRight"/>
            </w:pPr>
            <w:r w:rsidRPr="007848BA">
              <w:t>0</w:t>
            </w:r>
          </w:p>
        </w:tc>
        <w:tc>
          <w:tcPr>
            <w:tcW w:w="424" w:type="pct"/>
            <w:noWrap/>
            <w:hideMark/>
          </w:tcPr>
          <w:p w14:paraId="23DBBDC4" w14:textId="46ACEE8D" w:rsidR="009055DA" w:rsidRPr="008645A6" w:rsidRDefault="009055DA" w:rsidP="009055DA">
            <w:pPr>
              <w:pStyle w:val="TableTextRight"/>
            </w:pPr>
            <w:r w:rsidRPr="007848BA">
              <w:t>0</w:t>
            </w:r>
          </w:p>
        </w:tc>
        <w:tc>
          <w:tcPr>
            <w:tcW w:w="559" w:type="pct"/>
            <w:noWrap/>
            <w:hideMark/>
          </w:tcPr>
          <w:p w14:paraId="400BD11C" w14:textId="69C064C1" w:rsidR="009055DA" w:rsidRPr="008645A6" w:rsidRDefault="009055DA" w:rsidP="009055DA">
            <w:pPr>
              <w:pStyle w:val="TableTextRight"/>
              <w:ind w:right="227"/>
            </w:pPr>
            <w:r w:rsidRPr="00046D66">
              <w:t>0</w:t>
            </w:r>
          </w:p>
        </w:tc>
      </w:tr>
      <w:tr w:rsidR="009055DA" w:rsidRPr="008645A6" w14:paraId="250D570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816AB38" w14:textId="62839D30" w:rsidR="009055DA" w:rsidRPr="008645A6" w:rsidRDefault="009055DA" w:rsidP="009055DA">
            <w:pPr>
              <w:pStyle w:val="TableText"/>
            </w:pPr>
            <w:r w:rsidRPr="007848BA">
              <w:lastRenderedPageBreak/>
              <w:t>Macquarie</w:t>
            </w:r>
          </w:p>
        </w:tc>
        <w:tc>
          <w:tcPr>
            <w:tcW w:w="1897" w:type="pct"/>
            <w:noWrap/>
            <w:hideMark/>
          </w:tcPr>
          <w:p w14:paraId="48B36FFD" w14:textId="1393EA35" w:rsidR="009055DA" w:rsidRPr="008645A6" w:rsidRDefault="009055DA" w:rsidP="009055DA">
            <w:pPr>
              <w:pStyle w:val="TableText"/>
            </w:pPr>
            <w:r w:rsidRPr="007848BA">
              <w:t>Pps5: Permanent spring</w:t>
            </w:r>
          </w:p>
        </w:tc>
        <w:tc>
          <w:tcPr>
            <w:tcW w:w="534" w:type="pct"/>
            <w:noWrap/>
            <w:hideMark/>
          </w:tcPr>
          <w:p w14:paraId="26DC254A" w14:textId="2CB110EA" w:rsidR="009055DA" w:rsidRPr="008645A6" w:rsidRDefault="009055DA" w:rsidP="009055DA">
            <w:pPr>
              <w:pStyle w:val="TableTextRight"/>
            </w:pPr>
            <w:r w:rsidRPr="007848BA">
              <w:t>15</w:t>
            </w:r>
          </w:p>
        </w:tc>
        <w:tc>
          <w:tcPr>
            <w:tcW w:w="519" w:type="pct"/>
            <w:noWrap/>
            <w:hideMark/>
          </w:tcPr>
          <w:p w14:paraId="668F3C55" w14:textId="5701B5B2" w:rsidR="009055DA" w:rsidRPr="008645A6" w:rsidRDefault="009055DA" w:rsidP="009055DA">
            <w:pPr>
              <w:pStyle w:val="TableTextRight"/>
            </w:pPr>
            <w:r w:rsidRPr="007848BA">
              <w:t>0</w:t>
            </w:r>
          </w:p>
        </w:tc>
        <w:tc>
          <w:tcPr>
            <w:tcW w:w="424" w:type="pct"/>
            <w:noWrap/>
            <w:hideMark/>
          </w:tcPr>
          <w:p w14:paraId="200A686A" w14:textId="74077527" w:rsidR="009055DA" w:rsidRPr="008645A6" w:rsidRDefault="009055DA" w:rsidP="009055DA">
            <w:pPr>
              <w:pStyle w:val="TableTextRight"/>
            </w:pPr>
            <w:r w:rsidRPr="007848BA">
              <w:t>0</w:t>
            </w:r>
          </w:p>
        </w:tc>
        <w:tc>
          <w:tcPr>
            <w:tcW w:w="559" w:type="pct"/>
            <w:noWrap/>
            <w:hideMark/>
          </w:tcPr>
          <w:p w14:paraId="4A5474B0" w14:textId="5D4FF6DA" w:rsidR="009055DA" w:rsidRPr="008645A6" w:rsidRDefault="009055DA" w:rsidP="009055DA">
            <w:pPr>
              <w:pStyle w:val="TableTextRight"/>
              <w:ind w:right="227"/>
            </w:pPr>
            <w:r w:rsidRPr="00046D66">
              <w:t>0</w:t>
            </w:r>
          </w:p>
        </w:tc>
      </w:tr>
      <w:tr w:rsidR="009055DA" w:rsidRPr="008645A6" w14:paraId="513CE68A" w14:textId="77777777" w:rsidTr="005B6715">
        <w:tc>
          <w:tcPr>
            <w:tcW w:w="1067" w:type="pct"/>
            <w:noWrap/>
            <w:hideMark/>
          </w:tcPr>
          <w:p w14:paraId="0BD0B89C" w14:textId="29529C59" w:rsidR="009055DA" w:rsidRPr="008645A6" w:rsidRDefault="009055DA" w:rsidP="009055DA">
            <w:pPr>
              <w:pStyle w:val="TableText"/>
            </w:pPr>
            <w:r w:rsidRPr="007848BA">
              <w:t>Macquarie</w:t>
            </w:r>
          </w:p>
        </w:tc>
        <w:tc>
          <w:tcPr>
            <w:tcW w:w="1897" w:type="pct"/>
            <w:noWrap/>
            <w:hideMark/>
          </w:tcPr>
          <w:p w14:paraId="6146DEF5" w14:textId="27B14D53" w:rsidR="009055DA" w:rsidRPr="008645A6" w:rsidRDefault="009055DA" w:rsidP="009055DA">
            <w:pPr>
              <w:pStyle w:val="TableText"/>
            </w:pPr>
            <w:r w:rsidRPr="007848BA">
              <w:t>Pst2.2: Temporary salt marsh</w:t>
            </w:r>
          </w:p>
        </w:tc>
        <w:tc>
          <w:tcPr>
            <w:tcW w:w="534" w:type="pct"/>
            <w:noWrap/>
            <w:hideMark/>
          </w:tcPr>
          <w:p w14:paraId="76E4563C" w14:textId="353E935B" w:rsidR="009055DA" w:rsidRPr="008645A6" w:rsidRDefault="009055DA" w:rsidP="009055DA">
            <w:pPr>
              <w:pStyle w:val="TableTextRight"/>
            </w:pPr>
            <w:r w:rsidRPr="007848BA">
              <w:t>13</w:t>
            </w:r>
          </w:p>
        </w:tc>
        <w:tc>
          <w:tcPr>
            <w:tcW w:w="519" w:type="pct"/>
            <w:noWrap/>
            <w:hideMark/>
          </w:tcPr>
          <w:p w14:paraId="30CD37F4" w14:textId="0C9A45DD" w:rsidR="009055DA" w:rsidRPr="008645A6" w:rsidRDefault="009055DA" w:rsidP="009055DA">
            <w:pPr>
              <w:pStyle w:val="TableTextRight"/>
            </w:pPr>
            <w:r w:rsidRPr="007848BA">
              <w:t>0</w:t>
            </w:r>
          </w:p>
        </w:tc>
        <w:tc>
          <w:tcPr>
            <w:tcW w:w="424" w:type="pct"/>
            <w:noWrap/>
            <w:hideMark/>
          </w:tcPr>
          <w:p w14:paraId="4BE864BB" w14:textId="0E533417" w:rsidR="009055DA" w:rsidRPr="008645A6" w:rsidRDefault="009055DA" w:rsidP="009055DA">
            <w:pPr>
              <w:pStyle w:val="TableTextRight"/>
            </w:pPr>
            <w:r w:rsidRPr="007848BA">
              <w:t>0</w:t>
            </w:r>
          </w:p>
        </w:tc>
        <w:tc>
          <w:tcPr>
            <w:tcW w:w="559" w:type="pct"/>
            <w:noWrap/>
            <w:hideMark/>
          </w:tcPr>
          <w:p w14:paraId="2D6D32A6" w14:textId="12E10043" w:rsidR="009055DA" w:rsidRPr="008645A6" w:rsidRDefault="009055DA" w:rsidP="009055DA">
            <w:pPr>
              <w:pStyle w:val="TableTextRight"/>
              <w:ind w:right="227"/>
            </w:pPr>
            <w:r w:rsidRPr="00046D66">
              <w:t>0</w:t>
            </w:r>
          </w:p>
        </w:tc>
      </w:tr>
      <w:tr w:rsidR="009055DA" w:rsidRPr="008645A6" w14:paraId="2FCBECF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8652CFA" w14:textId="193848A7" w:rsidR="009055DA" w:rsidRPr="008645A6" w:rsidRDefault="009055DA" w:rsidP="009055DA">
            <w:pPr>
              <w:pStyle w:val="TableText"/>
            </w:pPr>
            <w:r w:rsidRPr="007848BA">
              <w:t>Macquarie</w:t>
            </w:r>
          </w:p>
        </w:tc>
        <w:tc>
          <w:tcPr>
            <w:tcW w:w="1897" w:type="pct"/>
            <w:noWrap/>
            <w:hideMark/>
          </w:tcPr>
          <w:p w14:paraId="4C7B3B6D" w14:textId="25F1BDA3" w:rsidR="009055DA" w:rsidRPr="008645A6" w:rsidRDefault="009055DA" w:rsidP="009055DA">
            <w:pPr>
              <w:pStyle w:val="TableText"/>
            </w:pPr>
            <w:r w:rsidRPr="007848BA">
              <w:t>Pp3: Peat bog or fen marsh</w:t>
            </w:r>
          </w:p>
        </w:tc>
        <w:tc>
          <w:tcPr>
            <w:tcW w:w="534" w:type="pct"/>
            <w:noWrap/>
            <w:hideMark/>
          </w:tcPr>
          <w:p w14:paraId="2EA39ED0" w14:textId="457A4645" w:rsidR="009055DA" w:rsidRPr="008645A6" w:rsidRDefault="009055DA" w:rsidP="009055DA">
            <w:pPr>
              <w:pStyle w:val="TableTextRight"/>
            </w:pPr>
            <w:r w:rsidRPr="007848BA">
              <w:t>4</w:t>
            </w:r>
          </w:p>
        </w:tc>
        <w:tc>
          <w:tcPr>
            <w:tcW w:w="519" w:type="pct"/>
            <w:noWrap/>
            <w:hideMark/>
          </w:tcPr>
          <w:p w14:paraId="56105FB6" w14:textId="6DD2F9D3" w:rsidR="009055DA" w:rsidRPr="008645A6" w:rsidRDefault="009055DA" w:rsidP="009055DA">
            <w:pPr>
              <w:pStyle w:val="TableTextRight"/>
            </w:pPr>
            <w:r w:rsidRPr="007848BA">
              <w:t>0</w:t>
            </w:r>
          </w:p>
        </w:tc>
        <w:tc>
          <w:tcPr>
            <w:tcW w:w="424" w:type="pct"/>
            <w:noWrap/>
            <w:hideMark/>
          </w:tcPr>
          <w:p w14:paraId="4D34B444" w14:textId="5C32173D" w:rsidR="009055DA" w:rsidRPr="008645A6" w:rsidRDefault="009055DA" w:rsidP="009055DA">
            <w:pPr>
              <w:pStyle w:val="TableTextRight"/>
            </w:pPr>
            <w:r w:rsidRPr="007848BA">
              <w:t>0</w:t>
            </w:r>
          </w:p>
        </w:tc>
        <w:tc>
          <w:tcPr>
            <w:tcW w:w="559" w:type="pct"/>
            <w:noWrap/>
            <w:hideMark/>
          </w:tcPr>
          <w:p w14:paraId="79F464CC" w14:textId="458CC569" w:rsidR="009055DA" w:rsidRPr="008645A6" w:rsidRDefault="009055DA" w:rsidP="009055DA">
            <w:pPr>
              <w:pStyle w:val="TableTextRight"/>
              <w:ind w:right="227"/>
            </w:pPr>
            <w:r w:rsidRPr="00046D66">
              <w:t>0</w:t>
            </w:r>
          </w:p>
        </w:tc>
      </w:tr>
      <w:tr w:rsidR="009055DA" w:rsidRPr="008645A6" w14:paraId="4232BFFF" w14:textId="77777777" w:rsidTr="005B6715">
        <w:tc>
          <w:tcPr>
            <w:tcW w:w="1067" w:type="pct"/>
            <w:noWrap/>
            <w:hideMark/>
          </w:tcPr>
          <w:p w14:paraId="3D4F313A" w14:textId="1DC6DF7A" w:rsidR="009055DA" w:rsidRPr="008645A6" w:rsidRDefault="009055DA" w:rsidP="009055DA">
            <w:pPr>
              <w:pStyle w:val="TableText"/>
            </w:pPr>
            <w:r w:rsidRPr="007848BA">
              <w:t>Mitta Mitta</w:t>
            </w:r>
          </w:p>
        </w:tc>
        <w:tc>
          <w:tcPr>
            <w:tcW w:w="1897" w:type="pct"/>
            <w:noWrap/>
            <w:hideMark/>
          </w:tcPr>
          <w:p w14:paraId="222041F5" w14:textId="27DA9737" w:rsidR="009055DA" w:rsidRPr="008645A6" w:rsidRDefault="009055DA" w:rsidP="009055DA">
            <w:pPr>
              <w:pStyle w:val="TableText"/>
            </w:pPr>
            <w:r w:rsidRPr="007848BA">
              <w:t>Pt1.6.2: Temporary woodland swamp</w:t>
            </w:r>
          </w:p>
        </w:tc>
        <w:tc>
          <w:tcPr>
            <w:tcW w:w="534" w:type="pct"/>
            <w:noWrap/>
            <w:hideMark/>
          </w:tcPr>
          <w:p w14:paraId="4A8F1D35" w14:textId="6849F4BC" w:rsidR="009055DA" w:rsidRPr="008645A6" w:rsidRDefault="009055DA" w:rsidP="009055DA">
            <w:pPr>
              <w:pStyle w:val="TableTextRight"/>
            </w:pPr>
            <w:r w:rsidRPr="007848BA">
              <w:t>570</w:t>
            </w:r>
          </w:p>
        </w:tc>
        <w:tc>
          <w:tcPr>
            <w:tcW w:w="519" w:type="pct"/>
            <w:noWrap/>
            <w:hideMark/>
          </w:tcPr>
          <w:p w14:paraId="6F6065D9" w14:textId="1AB5287D" w:rsidR="009055DA" w:rsidRPr="008645A6" w:rsidRDefault="009055DA" w:rsidP="009055DA">
            <w:pPr>
              <w:pStyle w:val="TableTextRight"/>
            </w:pPr>
            <w:r w:rsidRPr="007848BA">
              <w:t>227</w:t>
            </w:r>
          </w:p>
        </w:tc>
        <w:tc>
          <w:tcPr>
            <w:tcW w:w="424" w:type="pct"/>
            <w:noWrap/>
            <w:hideMark/>
          </w:tcPr>
          <w:p w14:paraId="60302FBD" w14:textId="2FC627B9" w:rsidR="009055DA" w:rsidRPr="008645A6" w:rsidRDefault="009055DA" w:rsidP="009055DA">
            <w:pPr>
              <w:pStyle w:val="TableTextRight"/>
            </w:pPr>
            <w:r w:rsidRPr="007848BA">
              <w:t>0</w:t>
            </w:r>
          </w:p>
        </w:tc>
        <w:tc>
          <w:tcPr>
            <w:tcW w:w="559" w:type="pct"/>
            <w:noWrap/>
            <w:hideMark/>
          </w:tcPr>
          <w:p w14:paraId="33A453E1" w14:textId="3931261F" w:rsidR="009055DA" w:rsidRPr="008645A6" w:rsidRDefault="009055DA" w:rsidP="009055DA">
            <w:pPr>
              <w:pStyle w:val="TableTextRight"/>
              <w:ind w:right="227"/>
            </w:pPr>
            <w:r w:rsidRPr="00046D66">
              <w:t>0</w:t>
            </w:r>
          </w:p>
        </w:tc>
      </w:tr>
      <w:tr w:rsidR="009055DA" w:rsidRPr="008645A6" w14:paraId="1358CB1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FFC6AA3" w14:textId="4AB8502D" w:rsidR="009055DA" w:rsidRPr="008645A6" w:rsidRDefault="009055DA" w:rsidP="009055DA">
            <w:pPr>
              <w:pStyle w:val="TableText"/>
            </w:pPr>
            <w:r w:rsidRPr="007848BA">
              <w:t>Mitta Mitta</w:t>
            </w:r>
          </w:p>
        </w:tc>
        <w:tc>
          <w:tcPr>
            <w:tcW w:w="1897" w:type="pct"/>
            <w:noWrap/>
            <w:hideMark/>
          </w:tcPr>
          <w:p w14:paraId="0193B042" w14:textId="46D11363" w:rsidR="009055DA" w:rsidRPr="008645A6" w:rsidRDefault="009055DA" w:rsidP="009055DA">
            <w:pPr>
              <w:pStyle w:val="TableText"/>
            </w:pPr>
            <w:r w:rsidRPr="007848BA">
              <w:t>Lp1.1: Permanent lake</w:t>
            </w:r>
          </w:p>
        </w:tc>
        <w:tc>
          <w:tcPr>
            <w:tcW w:w="534" w:type="pct"/>
            <w:noWrap/>
            <w:hideMark/>
          </w:tcPr>
          <w:p w14:paraId="19DD7A91" w14:textId="3199F790" w:rsidR="009055DA" w:rsidRPr="008645A6" w:rsidRDefault="009055DA" w:rsidP="009055DA">
            <w:pPr>
              <w:pStyle w:val="TableTextRight"/>
            </w:pPr>
            <w:r w:rsidRPr="007848BA">
              <w:t>88</w:t>
            </w:r>
          </w:p>
        </w:tc>
        <w:tc>
          <w:tcPr>
            <w:tcW w:w="519" w:type="pct"/>
            <w:noWrap/>
            <w:hideMark/>
          </w:tcPr>
          <w:p w14:paraId="60B3D50E" w14:textId="76522F6D" w:rsidR="009055DA" w:rsidRPr="008645A6" w:rsidRDefault="009055DA" w:rsidP="009055DA">
            <w:pPr>
              <w:pStyle w:val="TableTextRight"/>
            </w:pPr>
            <w:r w:rsidRPr="007848BA">
              <w:t>73</w:t>
            </w:r>
          </w:p>
        </w:tc>
        <w:tc>
          <w:tcPr>
            <w:tcW w:w="424" w:type="pct"/>
            <w:noWrap/>
            <w:hideMark/>
          </w:tcPr>
          <w:p w14:paraId="6E017142" w14:textId="74074E14" w:rsidR="009055DA" w:rsidRPr="008645A6" w:rsidRDefault="009055DA" w:rsidP="009055DA">
            <w:pPr>
              <w:pStyle w:val="TableTextRight"/>
            </w:pPr>
            <w:r w:rsidRPr="007848BA">
              <w:t>0</w:t>
            </w:r>
          </w:p>
        </w:tc>
        <w:tc>
          <w:tcPr>
            <w:tcW w:w="559" w:type="pct"/>
            <w:noWrap/>
            <w:hideMark/>
          </w:tcPr>
          <w:p w14:paraId="4862DA2D" w14:textId="12DF5C26" w:rsidR="009055DA" w:rsidRPr="008645A6" w:rsidRDefault="009055DA" w:rsidP="009055DA">
            <w:pPr>
              <w:pStyle w:val="TableTextRight"/>
              <w:ind w:right="227"/>
            </w:pPr>
            <w:r w:rsidRPr="00046D66">
              <w:t>0</w:t>
            </w:r>
          </w:p>
        </w:tc>
      </w:tr>
      <w:tr w:rsidR="009055DA" w:rsidRPr="008645A6" w14:paraId="2359AE7F" w14:textId="77777777" w:rsidTr="005B6715">
        <w:tc>
          <w:tcPr>
            <w:tcW w:w="1067" w:type="pct"/>
            <w:noWrap/>
            <w:hideMark/>
          </w:tcPr>
          <w:p w14:paraId="5073E38F" w14:textId="10098F19" w:rsidR="009055DA" w:rsidRPr="008645A6" w:rsidRDefault="009055DA" w:rsidP="009055DA">
            <w:pPr>
              <w:pStyle w:val="TableText"/>
            </w:pPr>
            <w:r w:rsidRPr="007848BA">
              <w:t>Mitta Mitta</w:t>
            </w:r>
          </w:p>
        </w:tc>
        <w:tc>
          <w:tcPr>
            <w:tcW w:w="1897" w:type="pct"/>
            <w:noWrap/>
            <w:hideMark/>
          </w:tcPr>
          <w:p w14:paraId="08EDB341" w14:textId="3B82E970" w:rsidR="009055DA" w:rsidRPr="008645A6" w:rsidRDefault="009055DA" w:rsidP="009055DA">
            <w:pPr>
              <w:pStyle w:val="TableText"/>
            </w:pPr>
            <w:r w:rsidRPr="007848BA">
              <w:t>Pt3.1.2: Clay pan</w:t>
            </w:r>
          </w:p>
        </w:tc>
        <w:tc>
          <w:tcPr>
            <w:tcW w:w="534" w:type="pct"/>
            <w:noWrap/>
            <w:hideMark/>
          </w:tcPr>
          <w:p w14:paraId="220270F9" w14:textId="0E85DCD6" w:rsidR="009055DA" w:rsidRPr="008645A6" w:rsidRDefault="009055DA" w:rsidP="009055DA">
            <w:pPr>
              <w:pStyle w:val="TableTextRight"/>
            </w:pPr>
            <w:r w:rsidRPr="007848BA">
              <w:t>581</w:t>
            </w:r>
          </w:p>
        </w:tc>
        <w:tc>
          <w:tcPr>
            <w:tcW w:w="519" w:type="pct"/>
            <w:noWrap/>
            <w:hideMark/>
          </w:tcPr>
          <w:p w14:paraId="52B4C850" w14:textId="7D112F0A" w:rsidR="009055DA" w:rsidRPr="008645A6" w:rsidRDefault="009055DA" w:rsidP="009055DA">
            <w:pPr>
              <w:pStyle w:val="TableTextRight"/>
            </w:pPr>
            <w:r w:rsidRPr="007848BA">
              <w:t>54</w:t>
            </w:r>
          </w:p>
        </w:tc>
        <w:tc>
          <w:tcPr>
            <w:tcW w:w="424" w:type="pct"/>
            <w:noWrap/>
            <w:hideMark/>
          </w:tcPr>
          <w:p w14:paraId="7C758651" w14:textId="095C4ED7" w:rsidR="009055DA" w:rsidRPr="008645A6" w:rsidRDefault="009055DA" w:rsidP="009055DA">
            <w:pPr>
              <w:pStyle w:val="TableTextRight"/>
            </w:pPr>
            <w:r w:rsidRPr="007848BA">
              <w:t>0</w:t>
            </w:r>
          </w:p>
        </w:tc>
        <w:tc>
          <w:tcPr>
            <w:tcW w:w="559" w:type="pct"/>
            <w:noWrap/>
            <w:hideMark/>
          </w:tcPr>
          <w:p w14:paraId="43AEC8C9" w14:textId="07EFEA41" w:rsidR="009055DA" w:rsidRPr="008645A6" w:rsidRDefault="009055DA" w:rsidP="009055DA">
            <w:pPr>
              <w:pStyle w:val="TableTextRight"/>
              <w:ind w:right="227"/>
            </w:pPr>
            <w:r w:rsidRPr="00046D66">
              <w:t>0</w:t>
            </w:r>
          </w:p>
        </w:tc>
      </w:tr>
      <w:tr w:rsidR="009055DA" w:rsidRPr="008645A6" w14:paraId="76B1939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288120E" w14:textId="44962D27" w:rsidR="009055DA" w:rsidRPr="008645A6" w:rsidRDefault="009055DA" w:rsidP="009055DA">
            <w:pPr>
              <w:pStyle w:val="TableText"/>
            </w:pPr>
            <w:r w:rsidRPr="007848BA">
              <w:t>Mitta Mitta</w:t>
            </w:r>
          </w:p>
        </w:tc>
        <w:tc>
          <w:tcPr>
            <w:tcW w:w="1897" w:type="pct"/>
            <w:noWrap/>
            <w:hideMark/>
          </w:tcPr>
          <w:p w14:paraId="79298DB5" w14:textId="015DD4CF" w:rsidR="009055DA" w:rsidRPr="008645A6" w:rsidRDefault="009055DA" w:rsidP="009055DA">
            <w:pPr>
              <w:pStyle w:val="TableText"/>
            </w:pPr>
            <w:r w:rsidRPr="007848BA">
              <w:t>Pp4.2: Permanent wetland</w:t>
            </w:r>
          </w:p>
        </w:tc>
        <w:tc>
          <w:tcPr>
            <w:tcW w:w="534" w:type="pct"/>
            <w:noWrap/>
            <w:hideMark/>
          </w:tcPr>
          <w:p w14:paraId="4A2E44CD" w14:textId="7E034DF0" w:rsidR="009055DA" w:rsidRPr="008645A6" w:rsidRDefault="009055DA" w:rsidP="009055DA">
            <w:pPr>
              <w:pStyle w:val="TableTextRight"/>
            </w:pPr>
            <w:r w:rsidRPr="007848BA">
              <w:t>1,013</w:t>
            </w:r>
          </w:p>
        </w:tc>
        <w:tc>
          <w:tcPr>
            <w:tcW w:w="519" w:type="pct"/>
            <w:noWrap/>
            <w:hideMark/>
          </w:tcPr>
          <w:p w14:paraId="6C12439D" w14:textId="11668BFB" w:rsidR="009055DA" w:rsidRPr="008645A6" w:rsidRDefault="009055DA" w:rsidP="009055DA">
            <w:pPr>
              <w:pStyle w:val="TableTextRight"/>
            </w:pPr>
            <w:r w:rsidRPr="007848BA">
              <w:t>0</w:t>
            </w:r>
          </w:p>
        </w:tc>
        <w:tc>
          <w:tcPr>
            <w:tcW w:w="424" w:type="pct"/>
            <w:noWrap/>
            <w:hideMark/>
          </w:tcPr>
          <w:p w14:paraId="13B8C165" w14:textId="0721BB90" w:rsidR="009055DA" w:rsidRPr="008645A6" w:rsidRDefault="009055DA" w:rsidP="009055DA">
            <w:pPr>
              <w:pStyle w:val="TableTextRight"/>
            </w:pPr>
            <w:r w:rsidRPr="007848BA">
              <w:t>0</w:t>
            </w:r>
          </w:p>
        </w:tc>
        <w:tc>
          <w:tcPr>
            <w:tcW w:w="559" w:type="pct"/>
            <w:noWrap/>
            <w:hideMark/>
          </w:tcPr>
          <w:p w14:paraId="31DFEDC6" w14:textId="39181FC7" w:rsidR="009055DA" w:rsidRPr="008645A6" w:rsidRDefault="009055DA" w:rsidP="009055DA">
            <w:pPr>
              <w:pStyle w:val="TableTextRight"/>
              <w:ind w:right="227"/>
            </w:pPr>
            <w:r w:rsidRPr="00046D66">
              <w:t>0</w:t>
            </w:r>
          </w:p>
        </w:tc>
      </w:tr>
      <w:tr w:rsidR="009055DA" w:rsidRPr="008645A6" w14:paraId="6E479C01" w14:textId="77777777" w:rsidTr="005B6715">
        <w:tc>
          <w:tcPr>
            <w:tcW w:w="1067" w:type="pct"/>
            <w:noWrap/>
            <w:hideMark/>
          </w:tcPr>
          <w:p w14:paraId="15787083" w14:textId="523541FD" w:rsidR="009055DA" w:rsidRPr="008645A6" w:rsidRDefault="009055DA" w:rsidP="009055DA">
            <w:pPr>
              <w:pStyle w:val="TableText"/>
            </w:pPr>
            <w:r w:rsidRPr="007848BA">
              <w:t>Mitta Mitta</w:t>
            </w:r>
          </w:p>
        </w:tc>
        <w:tc>
          <w:tcPr>
            <w:tcW w:w="1897" w:type="pct"/>
            <w:noWrap/>
            <w:hideMark/>
          </w:tcPr>
          <w:p w14:paraId="488104EA" w14:textId="60932058" w:rsidR="009055DA" w:rsidRPr="008645A6" w:rsidRDefault="009055DA" w:rsidP="009055DA">
            <w:pPr>
              <w:pStyle w:val="TableText"/>
            </w:pPr>
            <w:r w:rsidRPr="007848BA">
              <w:t>Pt2.3.2: Freshwater meadow</w:t>
            </w:r>
          </w:p>
        </w:tc>
        <w:tc>
          <w:tcPr>
            <w:tcW w:w="534" w:type="pct"/>
            <w:noWrap/>
            <w:hideMark/>
          </w:tcPr>
          <w:p w14:paraId="18A66F1C" w14:textId="2568815C" w:rsidR="009055DA" w:rsidRPr="008645A6" w:rsidRDefault="009055DA" w:rsidP="009055DA">
            <w:pPr>
              <w:pStyle w:val="TableTextRight"/>
            </w:pPr>
            <w:r w:rsidRPr="007848BA">
              <w:t>626</w:t>
            </w:r>
          </w:p>
        </w:tc>
        <w:tc>
          <w:tcPr>
            <w:tcW w:w="519" w:type="pct"/>
            <w:noWrap/>
            <w:hideMark/>
          </w:tcPr>
          <w:p w14:paraId="44014071" w14:textId="2D0F7E36" w:rsidR="009055DA" w:rsidRPr="008645A6" w:rsidRDefault="009055DA" w:rsidP="009055DA">
            <w:pPr>
              <w:pStyle w:val="TableTextRight"/>
            </w:pPr>
            <w:r w:rsidRPr="007848BA">
              <w:t>0</w:t>
            </w:r>
          </w:p>
        </w:tc>
        <w:tc>
          <w:tcPr>
            <w:tcW w:w="424" w:type="pct"/>
            <w:noWrap/>
            <w:hideMark/>
          </w:tcPr>
          <w:p w14:paraId="7F11FC86" w14:textId="5F9EC176" w:rsidR="009055DA" w:rsidRPr="008645A6" w:rsidRDefault="009055DA" w:rsidP="009055DA">
            <w:pPr>
              <w:pStyle w:val="TableTextRight"/>
            </w:pPr>
            <w:r w:rsidRPr="007848BA">
              <w:t>0</w:t>
            </w:r>
          </w:p>
        </w:tc>
        <w:tc>
          <w:tcPr>
            <w:tcW w:w="559" w:type="pct"/>
            <w:noWrap/>
            <w:hideMark/>
          </w:tcPr>
          <w:p w14:paraId="701199D6" w14:textId="10DFB4B1" w:rsidR="009055DA" w:rsidRPr="008645A6" w:rsidRDefault="009055DA" w:rsidP="009055DA">
            <w:pPr>
              <w:pStyle w:val="TableTextRight"/>
              <w:ind w:right="227"/>
            </w:pPr>
            <w:r w:rsidRPr="00046D66">
              <w:t>0</w:t>
            </w:r>
          </w:p>
        </w:tc>
      </w:tr>
      <w:tr w:rsidR="009055DA" w:rsidRPr="008645A6" w14:paraId="20265B7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C38B68B" w14:textId="3887E436" w:rsidR="009055DA" w:rsidRPr="008645A6" w:rsidRDefault="009055DA" w:rsidP="009055DA">
            <w:pPr>
              <w:pStyle w:val="TableText"/>
            </w:pPr>
            <w:r w:rsidRPr="007848BA">
              <w:t>Mitta Mitta</w:t>
            </w:r>
          </w:p>
        </w:tc>
        <w:tc>
          <w:tcPr>
            <w:tcW w:w="1897" w:type="pct"/>
            <w:noWrap/>
            <w:hideMark/>
          </w:tcPr>
          <w:p w14:paraId="36BFC6CB" w14:textId="5CE8294F" w:rsidR="009055DA" w:rsidRPr="008645A6" w:rsidRDefault="009055DA" w:rsidP="009055DA">
            <w:pPr>
              <w:pStyle w:val="TableText"/>
            </w:pPr>
            <w:r w:rsidRPr="007848BA">
              <w:t>Pt1.8.2: Temporary shrub swamp</w:t>
            </w:r>
          </w:p>
        </w:tc>
        <w:tc>
          <w:tcPr>
            <w:tcW w:w="534" w:type="pct"/>
            <w:noWrap/>
            <w:hideMark/>
          </w:tcPr>
          <w:p w14:paraId="763A1A7B" w14:textId="0CE07FA5" w:rsidR="009055DA" w:rsidRPr="008645A6" w:rsidRDefault="009055DA" w:rsidP="009055DA">
            <w:pPr>
              <w:pStyle w:val="TableTextRight"/>
            </w:pPr>
            <w:r w:rsidRPr="007848BA">
              <w:t>450</w:t>
            </w:r>
          </w:p>
        </w:tc>
        <w:tc>
          <w:tcPr>
            <w:tcW w:w="519" w:type="pct"/>
            <w:noWrap/>
            <w:hideMark/>
          </w:tcPr>
          <w:p w14:paraId="2E16DE7D" w14:textId="2109C91F" w:rsidR="009055DA" w:rsidRPr="008645A6" w:rsidRDefault="009055DA" w:rsidP="009055DA">
            <w:pPr>
              <w:pStyle w:val="TableTextRight"/>
            </w:pPr>
            <w:r w:rsidRPr="007848BA">
              <w:t>0</w:t>
            </w:r>
          </w:p>
        </w:tc>
        <w:tc>
          <w:tcPr>
            <w:tcW w:w="424" w:type="pct"/>
            <w:noWrap/>
            <w:hideMark/>
          </w:tcPr>
          <w:p w14:paraId="3E623A5A" w14:textId="293D17EC" w:rsidR="009055DA" w:rsidRPr="008645A6" w:rsidRDefault="009055DA" w:rsidP="009055DA">
            <w:pPr>
              <w:pStyle w:val="TableTextRight"/>
            </w:pPr>
            <w:r w:rsidRPr="007848BA">
              <w:t>0</w:t>
            </w:r>
          </w:p>
        </w:tc>
        <w:tc>
          <w:tcPr>
            <w:tcW w:w="559" w:type="pct"/>
            <w:noWrap/>
            <w:hideMark/>
          </w:tcPr>
          <w:p w14:paraId="59655979" w14:textId="02230208" w:rsidR="009055DA" w:rsidRPr="008645A6" w:rsidRDefault="009055DA" w:rsidP="009055DA">
            <w:pPr>
              <w:pStyle w:val="TableTextRight"/>
              <w:ind w:right="227"/>
            </w:pPr>
            <w:r w:rsidRPr="00046D66">
              <w:t>0</w:t>
            </w:r>
          </w:p>
        </w:tc>
      </w:tr>
      <w:tr w:rsidR="009055DA" w:rsidRPr="008645A6" w14:paraId="0B568498" w14:textId="77777777" w:rsidTr="005B6715">
        <w:tc>
          <w:tcPr>
            <w:tcW w:w="1067" w:type="pct"/>
            <w:noWrap/>
            <w:hideMark/>
          </w:tcPr>
          <w:p w14:paraId="7A8EA16A" w14:textId="5E4A7956" w:rsidR="009055DA" w:rsidRPr="008645A6" w:rsidRDefault="009055DA" w:rsidP="009055DA">
            <w:pPr>
              <w:pStyle w:val="TableText"/>
            </w:pPr>
            <w:r w:rsidRPr="007848BA">
              <w:t>Mitta Mitta</w:t>
            </w:r>
          </w:p>
        </w:tc>
        <w:tc>
          <w:tcPr>
            <w:tcW w:w="1897" w:type="pct"/>
            <w:noWrap/>
            <w:hideMark/>
          </w:tcPr>
          <w:p w14:paraId="4CD35585" w14:textId="124B0A06" w:rsidR="009055DA" w:rsidRPr="008645A6" w:rsidRDefault="009055DA" w:rsidP="009055DA">
            <w:pPr>
              <w:pStyle w:val="TableText"/>
            </w:pPr>
            <w:r w:rsidRPr="007848BA">
              <w:t>Pt4.2: Temporary wetland</w:t>
            </w:r>
          </w:p>
        </w:tc>
        <w:tc>
          <w:tcPr>
            <w:tcW w:w="534" w:type="pct"/>
            <w:noWrap/>
            <w:hideMark/>
          </w:tcPr>
          <w:p w14:paraId="6284AC73" w14:textId="30D98282" w:rsidR="009055DA" w:rsidRPr="008645A6" w:rsidRDefault="009055DA" w:rsidP="009055DA">
            <w:pPr>
              <w:pStyle w:val="TableTextRight"/>
            </w:pPr>
            <w:r w:rsidRPr="007848BA">
              <w:t>56</w:t>
            </w:r>
          </w:p>
        </w:tc>
        <w:tc>
          <w:tcPr>
            <w:tcW w:w="519" w:type="pct"/>
            <w:noWrap/>
            <w:hideMark/>
          </w:tcPr>
          <w:p w14:paraId="16D8AF84" w14:textId="30CE499B" w:rsidR="009055DA" w:rsidRPr="008645A6" w:rsidRDefault="009055DA" w:rsidP="009055DA">
            <w:pPr>
              <w:pStyle w:val="TableTextRight"/>
            </w:pPr>
            <w:r w:rsidRPr="007848BA">
              <w:t>0</w:t>
            </w:r>
          </w:p>
        </w:tc>
        <w:tc>
          <w:tcPr>
            <w:tcW w:w="424" w:type="pct"/>
            <w:noWrap/>
            <w:hideMark/>
          </w:tcPr>
          <w:p w14:paraId="11D21879" w14:textId="66D9DA49" w:rsidR="009055DA" w:rsidRPr="008645A6" w:rsidRDefault="009055DA" w:rsidP="009055DA">
            <w:pPr>
              <w:pStyle w:val="TableTextRight"/>
            </w:pPr>
            <w:r w:rsidRPr="007848BA">
              <w:t>0</w:t>
            </w:r>
          </w:p>
        </w:tc>
        <w:tc>
          <w:tcPr>
            <w:tcW w:w="559" w:type="pct"/>
            <w:noWrap/>
            <w:hideMark/>
          </w:tcPr>
          <w:p w14:paraId="4401924E" w14:textId="05258B8E" w:rsidR="009055DA" w:rsidRPr="008645A6" w:rsidRDefault="009055DA" w:rsidP="009055DA">
            <w:pPr>
              <w:pStyle w:val="TableTextRight"/>
              <w:ind w:right="227"/>
            </w:pPr>
            <w:r w:rsidRPr="00046D66">
              <w:t>0</w:t>
            </w:r>
          </w:p>
        </w:tc>
      </w:tr>
      <w:tr w:rsidR="009055DA" w:rsidRPr="008645A6" w14:paraId="4E87B81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noWrap/>
            <w:hideMark/>
          </w:tcPr>
          <w:p w14:paraId="11296EEC" w14:textId="2B3FFC7F" w:rsidR="009055DA" w:rsidRPr="008645A6" w:rsidRDefault="009055DA" w:rsidP="009055DA">
            <w:pPr>
              <w:pStyle w:val="TableText"/>
            </w:pPr>
            <w:r w:rsidRPr="007848BA">
              <w:t>Mitta Mitta</w:t>
            </w:r>
          </w:p>
        </w:tc>
        <w:tc>
          <w:tcPr>
            <w:tcW w:w="1897" w:type="pct"/>
            <w:tcBorders>
              <w:bottom w:val="nil"/>
            </w:tcBorders>
            <w:noWrap/>
            <w:hideMark/>
          </w:tcPr>
          <w:p w14:paraId="7D9113F2" w14:textId="64960299" w:rsidR="009055DA" w:rsidRPr="008645A6" w:rsidRDefault="009055DA" w:rsidP="009055DA">
            <w:pPr>
              <w:pStyle w:val="TableText"/>
            </w:pPr>
            <w:r w:rsidRPr="007848BA">
              <w:t>Pt1.1.2: Temporary river red gum swamp</w:t>
            </w:r>
          </w:p>
        </w:tc>
        <w:tc>
          <w:tcPr>
            <w:tcW w:w="534" w:type="pct"/>
            <w:tcBorders>
              <w:bottom w:val="nil"/>
            </w:tcBorders>
            <w:noWrap/>
            <w:hideMark/>
          </w:tcPr>
          <w:p w14:paraId="41B71E4E" w14:textId="00B67D94" w:rsidR="009055DA" w:rsidRPr="008645A6" w:rsidRDefault="009055DA" w:rsidP="009055DA">
            <w:pPr>
              <w:pStyle w:val="TableTextRight"/>
            </w:pPr>
            <w:r w:rsidRPr="007848BA">
              <w:t>5</w:t>
            </w:r>
          </w:p>
        </w:tc>
        <w:tc>
          <w:tcPr>
            <w:tcW w:w="519" w:type="pct"/>
            <w:tcBorders>
              <w:bottom w:val="nil"/>
            </w:tcBorders>
            <w:noWrap/>
            <w:hideMark/>
          </w:tcPr>
          <w:p w14:paraId="291265B0" w14:textId="317C7567" w:rsidR="009055DA" w:rsidRPr="008645A6" w:rsidRDefault="009055DA" w:rsidP="009055DA">
            <w:pPr>
              <w:pStyle w:val="TableTextRight"/>
            </w:pPr>
            <w:r w:rsidRPr="007848BA">
              <w:t>0</w:t>
            </w:r>
          </w:p>
        </w:tc>
        <w:tc>
          <w:tcPr>
            <w:tcW w:w="424" w:type="pct"/>
            <w:tcBorders>
              <w:bottom w:val="nil"/>
            </w:tcBorders>
            <w:noWrap/>
            <w:hideMark/>
          </w:tcPr>
          <w:p w14:paraId="41D3D220" w14:textId="2F3518AF" w:rsidR="009055DA" w:rsidRPr="008645A6" w:rsidRDefault="009055DA" w:rsidP="009055DA">
            <w:pPr>
              <w:pStyle w:val="TableTextRight"/>
            </w:pPr>
            <w:r w:rsidRPr="007848BA">
              <w:t>0</w:t>
            </w:r>
          </w:p>
        </w:tc>
        <w:tc>
          <w:tcPr>
            <w:tcW w:w="559" w:type="pct"/>
            <w:tcBorders>
              <w:bottom w:val="nil"/>
            </w:tcBorders>
            <w:noWrap/>
            <w:hideMark/>
          </w:tcPr>
          <w:p w14:paraId="7630F083" w14:textId="761F07DF" w:rsidR="009055DA" w:rsidRPr="008645A6" w:rsidRDefault="009055DA" w:rsidP="009055DA">
            <w:pPr>
              <w:pStyle w:val="TableTextRight"/>
              <w:ind w:right="227"/>
            </w:pPr>
            <w:r w:rsidRPr="00046D66">
              <w:t>0</w:t>
            </w:r>
          </w:p>
        </w:tc>
      </w:tr>
      <w:tr w:rsidR="009055DA" w:rsidRPr="008645A6" w14:paraId="61AD0A98" w14:textId="77777777" w:rsidTr="005B6715">
        <w:tc>
          <w:tcPr>
            <w:tcW w:w="1067" w:type="pct"/>
            <w:tcBorders>
              <w:bottom w:val="nil"/>
            </w:tcBorders>
            <w:shd w:val="clear" w:color="auto" w:fill="D0EAFF" w:themeFill="accent2" w:themeFillTint="1A"/>
            <w:noWrap/>
            <w:hideMark/>
          </w:tcPr>
          <w:p w14:paraId="47AE36C7" w14:textId="2FD89054" w:rsidR="009055DA" w:rsidRPr="008645A6" w:rsidRDefault="009055DA" w:rsidP="009055DA">
            <w:pPr>
              <w:pStyle w:val="TableText"/>
            </w:pPr>
            <w:r w:rsidRPr="007848BA">
              <w:t>Murrumbidgee</w:t>
            </w:r>
            <w:r w:rsidR="004847D5" w:rsidRPr="00250F0C">
              <w:rPr>
                <w:rFonts w:cs="Calibri"/>
              </w:rPr>
              <w:t>†</w:t>
            </w:r>
          </w:p>
        </w:tc>
        <w:tc>
          <w:tcPr>
            <w:tcW w:w="1897" w:type="pct"/>
            <w:tcBorders>
              <w:bottom w:val="nil"/>
            </w:tcBorders>
            <w:shd w:val="clear" w:color="auto" w:fill="D0EAFF" w:themeFill="accent2" w:themeFillTint="1A"/>
            <w:noWrap/>
            <w:hideMark/>
          </w:tcPr>
          <w:p w14:paraId="017843C4" w14:textId="65A42553" w:rsidR="009055DA" w:rsidRPr="008645A6" w:rsidRDefault="009055DA" w:rsidP="009055DA">
            <w:pPr>
              <w:pStyle w:val="TableText"/>
            </w:pPr>
            <w:r w:rsidRPr="007848BA">
              <w:t>Pt1.1.2: Temporary river red gum swamp</w:t>
            </w:r>
          </w:p>
        </w:tc>
        <w:tc>
          <w:tcPr>
            <w:tcW w:w="534" w:type="pct"/>
            <w:tcBorders>
              <w:bottom w:val="nil"/>
            </w:tcBorders>
            <w:shd w:val="clear" w:color="auto" w:fill="D0EAFF" w:themeFill="accent2" w:themeFillTint="1A"/>
            <w:noWrap/>
            <w:hideMark/>
          </w:tcPr>
          <w:p w14:paraId="7DCC7703" w14:textId="4EA0BA78" w:rsidR="009055DA" w:rsidRPr="008645A6" w:rsidRDefault="009055DA" w:rsidP="009055DA">
            <w:pPr>
              <w:pStyle w:val="TableTextRight"/>
            </w:pPr>
            <w:r w:rsidRPr="007848BA">
              <w:t>7,380</w:t>
            </w:r>
          </w:p>
        </w:tc>
        <w:tc>
          <w:tcPr>
            <w:tcW w:w="519" w:type="pct"/>
            <w:tcBorders>
              <w:bottom w:val="nil"/>
            </w:tcBorders>
            <w:shd w:val="clear" w:color="auto" w:fill="D0EAFF" w:themeFill="accent2" w:themeFillTint="1A"/>
            <w:noWrap/>
            <w:hideMark/>
          </w:tcPr>
          <w:p w14:paraId="27FEB2DE" w14:textId="33730A82" w:rsidR="009055DA" w:rsidRPr="008645A6" w:rsidRDefault="009055DA" w:rsidP="009055DA">
            <w:pPr>
              <w:pStyle w:val="TableTextRight"/>
            </w:pPr>
            <w:r w:rsidRPr="007848BA">
              <w:t>6,584</w:t>
            </w:r>
          </w:p>
        </w:tc>
        <w:tc>
          <w:tcPr>
            <w:tcW w:w="424" w:type="pct"/>
            <w:tcBorders>
              <w:bottom w:val="nil"/>
            </w:tcBorders>
            <w:shd w:val="clear" w:color="auto" w:fill="D0EAFF" w:themeFill="accent2" w:themeFillTint="1A"/>
            <w:noWrap/>
            <w:hideMark/>
          </w:tcPr>
          <w:p w14:paraId="7120A891" w14:textId="098916BA" w:rsidR="009055DA" w:rsidRPr="008645A6" w:rsidRDefault="009055DA" w:rsidP="009055DA">
            <w:pPr>
              <w:pStyle w:val="TableTextRight"/>
            </w:pPr>
            <w:r w:rsidRPr="007848BA">
              <w:t>4,292</w:t>
            </w:r>
          </w:p>
        </w:tc>
        <w:tc>
          <w:tcPr>
            <w:tcW w:w="559" w:type="pct"/>
            <w:tcBorders>
              <w:bottom w:val="nil"/>
            </w:tcBorders>
            <w:shd w:val="clear" w:color="auto" w:fill="D0EAFF" w:themeFill="accent2" w:themeFillTint="1A"/>
            <w:noWrap/>
            <w:hideMark/>
          </w:tcPr>
          <w:p w14:paraId="0CEFAC2E" w14:textId="3FB17E6A" w:rsidR="009055DA" w:rsidRPr="008645A6" w:rsidRDefault="009055DA" w:rsidP="009055DA">
            <w:pPr>
              <w:pStyle w:val="TableTextRight"/>
              <w:ind w:right="227"/>
            </w:pPr>
            <w:r w:rsidRPr="00046D66">
              <w:t>65.2</w:t>
            </w:r>
          </w:p>
        </w:tc>
      </w:tr>
      <w:tr w:rsidR="004847D5" w:rsidRPr="008645A6" w14:paraId="06872F31"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467C57AA" w14:textId="75702E3F" w:rsidR="004847D5" w:rsidRPr="008645A6" w:rsidRDefault="004847D5" w:rsidP="004847D5">
            <w:pPr>
              <w:pStyle w:val="TableText"/>
            </w:pPr>
            <w:r w:rsidRPr="000156BF">
              <w:t>Murrumbidgee</w:t>
            </w:r>
            <w:r w:rsidRPr="000156BF">
              <w:rPr>
                <w:rFonts w:cs="Calibri"/>
              </w:rPr>
              <w:t>†</w:t>
            </w:r>
          </w:p>
        </w:tc>
        <w:tc>
          <w:tcPr>
            <w:tcW w:w="1897" w:type="pct"/>
            <w:tcBorders>
              <w:bottom w:val="nil"/>
            </w:tcBorders>
            <w:shd w:val="clear" w:color="auto" w:fill="D0EAFF" w:themeFill="accent2" w:themeFillTint="1A"/>
            <w:noWrap/>
            <w:hideMark/>
          </w:tcPr>
          <w:p w14:paraId="2B3BE48F" w14:textId="7D47F7C3" w:rsidR="004847D5" w:rsidRPr="008645A6" w:rsidRDefault="004847D5" w:rsidP="004847D5">
            <w:pPr>
              <w:pStyle w:val="TableText"/>
            </w:pPr>
            <w:r w:rsidRPr="007848BA">
              <w:t>Pp4.2: Permanent wetland</w:t>
            </w:r>
          </w:p>
        </w:tc>
        <w:tc>
          <w:tcPr>
            <w:tcW w:w="534" w:type="pct"/>
            <w:tcBorders>
              <w:bottom w:val="nil"/>
            </w:tcBorders>
            <w:shd w:val="clear" w:color="auto" w:fill="D0EAFF" w:themeFill="accent2" w:themeFillTint="1A"/>
            <w:noWrap/>
            <w:hideMark/>
          </w:tcPr>
          <w:p w14:paraId="33BC0696" w14:textId="06A890E2" w:rsidR="004847D5" w:rsidRPr="008645A6" w:rsidRDefault="004847D5" w:rsidP="004847D5">
            <w:pPr>
              <w:pStyle w:val="TableTextRight"/>
            </w:pPr>
            <w:r w:rsidRPr="007848BA">
              <w:t>8,893</w:t>
            </w:r>
          </w:p>
        </w:tc>
        <w:tc>
          <w:tcPr>
            <w:tcW w:w="519" w:type="pct"/>
            <w:tcBorders>
              <w:bottom w:val="nil"/>
            </w:tcBorders>
            <w:shd w:val="clear" w:color="auto" w:fill="D0EAFF" w:themeFill="accent2" w:themeFillTint="1A"/>
            <w:noWrap/>
            <w:hideMark/>
          </w:tcPr>
          <w:p w14:paraId="4F556AA7" w14:textId="021452BE" w:rsidR="004847D5" w:rsidRPr="008645A6" w:rsidRDefault="004847D5" w:rsidP="004847D5">
            <w:pPr>
              <w:pStyle w:val="TableTextRight"/>
            </w:pPr>
            <w:r w:rsidRPr="007848BA">
              <w:t>3,171</w:t>
            </w:r>
          </w:p>
        </w:tc>
        <w:tc>
          <w:tcPr>
            <w:tcW w:w="424" w:type="pct"/>
            <w:tcBorders>
              <w:bottom w:val="nil"/>
            </w:tcBorders>
            <w:shd w:val="clear" w:color="auto" w:fill="D0EAFF" w:themeFill="accent2" w:themeFillTint="1A"/>
            <w:noWrap/>
            <w:hideMark/>
          </w:tcPr>
          <w:p w14:paraId="1AE9716C" w14:textId="65B6C2B3" w:rsidR="004847D5" w:rsidRPr="008645A6" w:rsidRDefault="004847D5" w:rsidP="004847D5">
            <w:pPr>
              <w:pStyle w:val="TableTextRight"/>
            </w:pPr>
            <w:r w:rsidRPr="007848BA">
              <w:t>2,347</w:t>
            </w:r>
          </w:p>
        </w:tc>
        <w:tc>
          <w:tcPr>
            <w:tcW w:w="559" w:type="pct"/>
            <w:tcBorders>
              <w:bottom w:val="nil"/>
            </w:tcBorders>
            <w:shd w:val="clear" w:color="auto" w:fill="D0EAFF" w:themeFill="accent2" w:themeFillTint="1A"/>
            <w:noWrap/>
            <w:hideMark/>
          </w:tcPr>
          <w:p w14:paraId="08B0ED2B" w14:textId="44591E96" w:rsidR="004847D5" w:rsidRPr="008645A6" w:rsidRDefault="004847D5" w:rsidP="004847D5">
            <w:pPr>
              <w:pStyle w:val="TableTextRight"/>
              <w:ind w:right="227"/>
            </w:pPr>
            <w:r w:rsidRPr="00046D66">
              <w:t>74.0</w:t>
            </w:r>
          </w:p>
        </w:tc>
      </w:tr>
      <w:tr w:rsidR="004847D5" w:rsidRPr="008645A6" w14:paraId="538290C2" w14:textId="77777777" w:rsidTr="005B6715">
        <w:tc>
          <w:tcPr>
            <w:tcW w:w="1067" w:type="pct"/>
            <w:tcBorders>
              <w:bottom w:val="nil"/>
            </w:tcBorders>
            <w:shd w:val="clear" w:color="auto" w:fill="D0EAFF" w:themeFill="accent2" w:themeFillTint="1A"/>
            <w:noWrap/>
            <w:hideMark/>
          </w:tcPr>
          <w:p w14:paraId="0B2A107E" w14:textId="1F46D7B2" w:rsidR="004847D5" w:rsidRPr="008645A6" w:rsidRDefault="004847D5" w:rsidP="004847D5">
            <w:pPr>
              <w:pStyle w:val="TableText"/>
            </w:pPr>
            <w:r w:rsidRPr="000156BF">
              <w:t>Murrumbidgee</w:t>
            </w:r>
            <w:r w:rsidRPr="000156BF">
              <w:rPr>
                <w:rFonts w:cs="Calibri"/>
              </w:rPr>
              <w:t>†</w:t>
            </w:r>
          </w:p>
        </w:tc>
        <w:tc>
          <w:tcPr>
            <w:tcW w:w="1897" w:type="pct"/>
            <w:tcBorders>
              <w:bottom w:val="nil"/>
            </w:tcBorders>
            <w:shd w:val="clear" w:color="auto" w:fill="D0EAFF" w:themeFill="accent2" w:themeFillTint="1A"/>
            <w:noWrap/>
            <w:hideMark/>
          </w:tcPr>
          <w:p w14:paraId="67C77342" w14:textId="0E817DE1" w:rsidR="004847D5" w:rsidRPr="008645A6" w:rsidRDefault="004847D5" w:rsidP="004847D5">
            <w:pPr>
              <w:pStyle w:val="TableText"/>
            </w:pPr>
            <w:r w:rsidRPr="007848BA">
              <w:t>Pt3.1.2: Clay pan</w:t>
            </w:r>
          </w:p>
        </w:tc>
        <w:tc>
          <w:tcPr>
            <w:tcW w:w="534" w:type="pct"/>
            <w:tcBorders>
              <w:bottom w:val="nil"/>
            </w:tcBorders>
            <w:shd w:val="clear" w:color="auto" w:fill="D0EAFF" w:themeFill="accent2" w:themeFillTint="1A"/>
            <w:noWrap/>
            <w:hideMark/>
          </w:tcPr>
          <w:p w14:paraId="699DA1BC" w14:textId="1E101BEE" w:rsidR="004847D5" w:rsidRPr="008645A6" w:rsidRDefault="004847D5" w:rsidP="004847D5">
            <w:pPr>
              <w:pStyle w:val="TableTextRight"/>
            </w:pPr>
            <w:r w:rsidRPr="007848BA">
              <w:t>17,324</w:t>
            </w:r>
          </w:p>
        </w:tc>
        <w:tc>
          <w:tcPr>
            <w:tcW w:w="519" w:type="pct"/>
            <w:tcBorders>
              <w:bottom w:val="nil"/>
            </w:tcBorders>
            <w:shd w:val="clear" w:color="auto" w:fill="D0EAFF" w:themeFill="accent2" w:themeFillTint="1A"/>
            <w:noWrap/>
            <w:hideMark/>
          </w:tcPr>
          <w:p w14:paraId="5F52A5AD" w14:textId="521B4BB2" w:rsidR="004847D5" w:rsidRPr="008645A6" w:rsidRDefault="004847D5" w:rsidP="004847D5">
            <w:pPr>
              <w:pStyle w:val="TableTextRight"/>
            </w:pPr>
            <w:r w:rsidRPr="007848BA">
              <w:t>6,779</w:t>
            </w:r>
          </w:p>
        </w:tc>
        <w:tc>
          <w:tcPr>
            <w:tcW w:w="424" w:type="pct"/>
            <w:tcBorders>
              <w:bottom w:val="nil"/>
            </w:tcBorders>
            <w:shd w:val="clear" w:color="auto" w:fill="D0EAFF" w:themeFill="accent2" w:themeFillTint="1A"/>
            <w:noWrap/>
            <w:hideMark/>
          </w:tcPr>
          <w:p w14:paraId="00AACBC6" w14:textId="6C1815E8" w:rsidR="004847D5" w:rsidRPr="008645A6" w:rsidRDefault="004847D5" w:rsidP="004847D5">
            <w:pPr>
              <w:pStyle w:val="TableTextRight"/>
            </w:pPr>
            <w:r w:rsidRPr="007848BA">
              <w:t>2,052</w:t>
            </w:r>
          </w:p>
        </w:tc>
        <w:tc>
          <w:tcPr>
            <w:tcW w:w="559" w:type="pct"/>
            <w:tcBorders>
              <w:bottom w:val="nil"/>
            </w:tcBorders>
            <w:shd w:val="clear" w:color="auto" w:fill="D0EAFF" w:themeFill="accent2" w:themeFillTint="1A"/>
            <w:noWrap/>
            <w:hideMark/>
          </w:tcPr>
          <w:p w14:paraId="335809F3" w14:textId="0AF61288" w:rsidR="004847D5" w:rsidRPr="008645A6" w:rsidRDefault="004847D5" w:rsidP="004847D5">
            <w:pPr>
              <w:pStyle w:val="TableTextRight"/>
              <w:ind w:right="227"/>
            </w:pPr>
            <w:r w:rsidRPr="00046D66">
              <w:t>30.3</w:t>
            </w:r>
          </w:p>
        </w:tc>
      </w:tr>
      <w:tr w:rsidR="004847D5" w:rsidRPr="008645A6" w14:paraId="69F58B3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52F853E1" w14:textId="160DD956" w:rsidR="004847D5" w:rsidRPr="008645A6" w:rsidRDefault="004847D5" w:rsidP="004847D5">
            <w:pPr>
              <w:pStyle w:val="TableText"/>
            </w:pPr>
            <w:r w:rsidRPr="000156BF">
              <w:t>Murrumbidgee</w:t>
            </w:r>
            <w:r w:rsidRPr="000156BF">
              <w:rPr>
                <w:rFonts w:cs="Calibri"/>
              </w:rPr>
              <w:t>†</w:t>
            </w:r>
          </w:p>
        </w:tc>
        <w:tc>
          <w:tcPr>
            <w:tcW w:w="1897" w:type="pct"/>
            <w:tcBorders>
              <w:bottom w:val="nil"/>
            </w:tcBorders>
            <w:shd w:val="clear" w:color="auto" w:fill="D0EAFF" w:themeFill="accent2" w:themeFillTint="1A"/>
            <w:noWrap/>
            <w:hideMark/>
          </w:tcPr>
          <w:p w14:paraId="1BB6C864" w14:textId="444D3D1F" w:rsidR="004847D5" w:rsidRPr="008645A6" w:rsidRDefault="004847D5" w:rsidP="004847D5">
            <w:pPr>
              <w:pStyle w:val="TableText"/>
            </w:pPr>
            <w:r w:rsidRPr="007848BA">
              <w:t>Pt2.2.2: Temporary sedge/grass/forb marsh</w:t>
            </w:r>
          </w:p>
        </w:tc>
        <w:tc>
          <w:tcPr>
            <w:tcW w:w="534" w:type="pct"/>
            <w:tcBorders>
              <w:bottom w:val="nil"/>
            </w:tcBorders>
            <w:shd w:val="clear" w:color="auto" w:fill="D0EAFF" w:themeFill="accent2" w:themeFillTint="1A"/>
            <w:noWrap/>
            <w:hideMark/>
          </w:tcPr>
          <w:p w14:paraId="4E325C26" w14:textId="32640596" w:rsidR="004847D5" w:rsidRPr="008645A6" w:rsidRDefault="004847D5" w:rsidP="004847D5">
            <w:pPr>
              <w:pStyle w:val="TableTextRight"/>
            </w:pPr>
            <w:r w:rsidRPr="007848BA">
              <w:t>45,553</w:t>
            </w:r>
          </w:p>
        </w:tc>
        <w:tc>
          <w:tcPr>
            <w:tcW w:w="519" w:type="pct"/>
            <w:tcBorders>
              <w:bottom w:val="nil"/>
            </w:tcBorders>
            <w:shd w:val="clear" w:color="auto" w:fill="D0EAFF" w:themeFill="accent2" w:themeFillTint="1A"/>
            <w:noWrap/>
            <w:hideMark/>
          </w:tcPr>
          <w:p w14:paraId="7D060401" w14:textId="54F129F8" w:rsidR="004847D5" w:rsidRPr="008645A6" w:rsidRDefault="004847D5" w:rsidP="004847D5">
            <w:pPr>
              <w:pStyle w:val="TableTextRight"/>
            </w:pPr>
            <w:r w:rsidRPr="007848BA">
              <w:t>8,339</w:t>
            </w:r>
          </w:p>
        </w:tc>
        <w:tc>
          <w:tcPr>
            <w:tcW w:w="424" w:type="pct"/>
            <w:tcBorders>
              <w:bottom w:val="nil"/>
            </w:tcBorders>
            <w:shd w:val="clear" w:color="auto" w:fill="D0EAFF" w:themeFill="accent2" w:themeFillTint="1A"/>
            <w:noWrap/>
            <w:hideMark/>
          </w:tcPr>
          <w:p w14:paraId="6AD49146" w14:textId="3DB39BC1" w:rsidR="004847D5" w:rsidRPr="008645A6" w:rsidRDefault="004847D5" w:rsidP="004847D5">
            <w:pPr>
              <w:pStyle w:val="TableTextRight"/>
            </w:pPr>
            <w:r w:rsidRPr="007848BA">
              <w:t>1,601</w:t>
            </w:r>
          </w:p>
        </w:tc>
        <w:tc>
          <w:tcPr>
            <w:tcW w:w="559" w:type="pct"/>
            <w:tcBorders>
              <w:bottom w:val="nil"/>
            </w:tcBorders>
            <w:shd w:val="clear" w:color="auto" w:fill="D0EAFF" w:themeFill="accent2" w:themeFillTint="1A"/>
            <w:noWrap/>
            <w:hideMark/>
          </w:tcPr>
          <w:p w14:paraId="77D60E75" w14:textId="13333B14" w:rsidR="004847D5" w:rsidRPr="008645A6" w:rsidRDefault="004847D5" w:rsidP="004847D5">
            <w:pPr>
              <w:pStyle w:val="TableTextRight"/>
              <w:ind w:right="227"/>
            </w:pPr>
            <w:r w:rsidRPr="00046D66">
              <w:t>19.2</w:t>
            </w:r>
          </w:p>
        </w:tc>
      </w:tr>
      <w:tr w:rsidR="004847D5" w:rsidRPr="008645A6" w14:paraId="6DB92D66" w14:textId="77777777" w:rsidTr="005B6715">
        <w:tc>
          <w:tcPr>
            <w:tcW w:w="1067" w:type="pct"/>
            <w:tcBorders>
              <w:bottom w:val="nil"/>
            </w:tcBorders>
            <w:shd w:val="clear" w:color="auto" w:fill="D0EAFF" w:themeFill="accent2" w:themeFillTint="1A"/>
            <w:noWrap/>
            <w:hideMark/>
          </w:tcPr>
          <w:p w14:paraId="0BEAF921" w14:textId="34B49683" w:rsidR="004847D5" w:rsidRPr="008645A6" w:rsidRDefault="004847D5" w:rsidP="004847D5">
            <w:pPr>
              <w:pStyle w:val="TableText"/>
            </w:pPr>
            <w:r w:rsidRPr="000156BF">
              <w:t>Murrumbidgee</w:t>
            </w:r>
            <w:r w:rsidRPr="000156BF">
              <w:rPr>
                <w:rFonts w:cs="Calibri"/>
              </w:rPr>
              <w:t>†</w:t>
            </w:r>
          </w:p>
        </w:tc>
        <w:tc>
          <w:tcPr>
            <w:tcW w:w="1897" w:type="pct"/>
            <w:tcBorders>
              <w:bottom w:val="nil"/>
            </w:tcBorders>
            <w:shd w:val="clear" w:color="auto" w:fill="D0EAFF" w:themeFill="accent2" w:themeFillTint="1A"/>
            <w:noWrap/>
            <w:hideMark/>
          </w:tcPr>
          <w:p w14:paraId="50641E49" w14:textId="56FF0B3E" w:rsidR="004847D5" w:rsidRPr="008645A6" w:rsidRDefault="004847D5" w:rsidP="004847D5">
            <w:pPr>
              <w:pStyle w:val="TableText"/>
            </w:pPr>
            <w:r w:rsidRPr="007848BA">
              <w:t>Pt1.8.2: Temporary shrub swamp</w:t>
            </w:r>
          </w:p>
        </w:tc>
        <w:tc>
          <w:tcPr>
            <w:tcW w:w="534" w:type="pct"/>
            <w:tcBorders>
              <w:bottom w:val="nil"/>
            </w:tcBorders>
            <w:shd w:val="clear" w:color="auto" w:fill="D0EAFF" w:themeFill="accent2" w:themeFillTint="1A"/>
            <w:noWrap/>
            <w:hideMark/>
          </w:tcPr>
          <w:p w14:paraId="2BEAB24F" w14:textId="0E1B0793" w:rsidR="004847D5" w:rsidRPr="008645A6" w:rsidRDefault="004847D5" w:rsidP="004847D5">
            <w:pPr>
              <w:pStyle w:val="TableTextRight"/>
            </w:pPr>
            <w:r w:rsidRPr="007848BA">
              <w:t>23,159</w:t>
            </w:r>
          </w:p>
        </w:tc>
        <w:tc>
          <w:tcPr>
            <w:tcW w:w="519" w:type="pct"/>
            <w:tcBorders>
              <w:bottom w:val="nil"/>
            </w:tcBorders>
            <w:shd w:val="clear" w:color="auto" w:fill="D0EAFF" w:themeFill="accent2" w:themeFillTint="1A"/>
            <w:noWrap/>
            <w:hideMark/>
          </w:tcPr>
          <w:p w14:paraId="65C747BB" w14:textId="60FF0110" w:rsidR="004847D5" w:rsidRPr="008645A6" w:rsidRDefault="004847D5" w:rsidP="004847D5">
            <w:pPr>
              <w:pStyle w:val="TableTextRight"/>
            </w:pPr>
            <w:r w:rsidRPr="007848BA">
              <w:t>2,783</w:t>
            </w:r>
          </w:p>
        </w:tc>
        <w:tc>
          <w:tcPr>
            <w:tcW w:w="424" w:type="pct"/>
            <w:tcBorders>
              <w:bottom w:val="nil"/>
            </w:tcBorders>
            <w:shd w:val="clear" w:color="auto" w:fill="D0EAFF" w:themeFill="accent2" w:themeFillTint="1A"/>
            <w:noWrap/>
            <w:hideMark/>
          </w:tcPr>
          <w:p w14:paraId="2917B244" w14:textId="5D9CC8BC" w:rsidR="004847D5" w:rsidRPr="008645A6" w:rsidRDefault="004847D5" w:rsidP="004847D5">
            <w:pPr>
              <w:pStyle w:val="TableTextRight"/>
            </w:pPr>
            <w:r w:rsidRPr="007848BA">
              <w:t>1,245</w:t>
            </w:r>
          </w:p>
        </w:tc>
        <w:tc>
          <w:tcPr>
            <w:tcW w:w="559" w:type="pct"/>
            <w:tcBorders>
              <w:bottom w:val="nil"/>
            </w:tcBorders>
            <w:shd w:val="clear" w:color="auto" w:fill="D0EAFF" w:themeFill="accent2" w:themeFillTint="1A"/>
            <w:noWrap/>
            <w:hideMark/>
          </w:tcPr>
          <w:p w14:paraId="0D1EB2AC" w14:textId="31530DB4" w:rsidR="004847D5" w:rsidRPr="008645A6" w:rsidRDefault="004847D5" w:rsidP="004847D5">
            <w:pPr>
              <w:pStyle w:val="TableTextRight"/>
              <w:ind w:right="227"/>
            </w:pPr>
            <w:r w:rsidRPr="00046D66">
              <w:t>44.7</w:t>
            </w:r>
          </w:p>
        </w:tc>
      </w:tr>
      <w:tr w:rsidR="004847D5" w:rsidRPr="008645A6" w14:paraId="5593DE2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740F95BE" w14:textId="646F1CC1" w:rsidR="004847D5" w:rsidRPr="008645A6" w:rsidRDefault="004847D5" w:rsidP="004847D5">
            <w:pPr>
              <w:pStyle w:val="TableText"/>
            </w:pPr>
            <w:r w:rsidRPr="000156BF">
              <w:t>Murrumbidgee</w:t>
            </w:r>
            <w:r w:rsidRPr="000156BF">
              <w:rPr>
                <w:rFonts w:cs="Calibri"/>
              </w:rPr>
              <w:t>†</w:t>
            </w:r>
          </w:p>
        </w:tc>
        <w:tc>
          <w:tcPr>
            <w:tcW w:w="1897" w:type="pct"/>
            <w:tcBorders>
              <w:bottom w:val="nil"/>
            </w:tcBorders>
            <w:shd w:val="clear" w:color="auto" w:fill="D0EAFF" w:themeFill="accent2" w:themeFillTint="1A"/>
            <w:noWrap/>
            <w:hideMark/>
          </w:tcPr>
          <w:p w14:paraId="14F08540" w14:textId="637798B8" w:rsidR="004847D5" w:rsidRPr="008645A6" w:rsidRDefault="004847D5" w:rsidP="004847D5">
            <w:pPr>
              <w:pStyle w:val="TableText"/>
            </w:pPr>
            <w:r w:rsidRPr="007848BA">
              <w:t>Lp1.1: Permanent lake</w:t>
            </w:r>
          </w:p>
        </w:tc>
        <w:tc>
          <w:tcPr>
            <w:tcW w:w="534" w:type="pct"/>
            <w:tcBorders>
              <w:bottom w:val="nil"/>
            </w:tcBorders>
            <w:shd w:val="clear" w:color="auto" w:fill="D0EAFF" w:themeFill="accent2" w:themeFillTint="1A"/>
            <w:noWrap/>
            <w:hideMark/>
          </w:tcPr>
          <w:p w14:paraId="6A349907" w14:textId="4621D20E" w:rsidR="004847D5" w:rsidRPr="008645A6" w:rsidRDefault="004847D5" w:rsidP="004847D5">
            <w:pPr>
              <w:pStyle w:val="TableTextRight"/>
            </w:pPr>
            <w:r w:rsidRPr="007848BA">
              <w:t>1,479</w:t>
            </w:r>
          </w:p>
        </w:tc>
        <w:tc>
          <w:tcPr>
            <w:tcW w:w="519" w:type="pct"/>
            <w:tcBorders>
              <w:bottom w:val="nil"/>
            </w:tcBorders>
            <w:shd w:val="clear" w:color="auto" w:fill="D0EAFF" w:themeFill="accent2" w:themeFillTint="1A"/>
            <w:noWrap/>
            <w:hideMark/>
          </w:tcPr>
          <w:p w14:paraId="7EDF84E5" w14:textId="5E501FB3" w:rsidR="004847D5" w:rsidRPr="008645A6" w:rsidRDefault="004847D5" w:rsidP="004847D5">
            <w:pPr>
              <w:pStyle w:val="TableTextRight"/>
            </w:pPr>
            <w:r w:rsidRPr="007848BA">
              <w:t>1,059</w:t>
            </w:r>
          </w:p>
        </w:tc>
        <w:tc>
          <w:tcPr>
            <w:tcW w:w="424" w:type="pct"/>
            <w:tcBorders>
              <w:bottom w:val="nil"/>
            </w:tcBorders>
            <w:shd w:val="clear" w:color="auto" w:fill="D0EAFF" w:themeFill="accent2" w:themeFillTint="1A"/>
            <w:noWrap/>
            <w:hideMark/>
          </w:tcPr>
          <w:p w14:paraId="5FFA3FD9" w14:textId="32779779" w:rsidR="004847D5" w:rsidRPr="008645A6" w:rsidRDefault="004847D5" w:rsidP="004847D5">
            <w:pPr>
              <w:pStyle w:val="TableTextRight"/>
            </w:pPr>
            <w:r w:rsidRPr="007848BA">
              <w:t>896</w:t>
            </w:r>
          </w:p>
        </w:tc>
        <w:tc>
          <w:tcPr>
            <w:tcW w:w="559" w:type="pct"/>
            <w:tcBorders>
              <w:bottom w:val="nil"/>
            </w:tcBorders>
            <w:shd w:val="clear" w:color="auto" w:fill="D0EAFF" w:themeFill="accent2" w:themeFillTint="1A"/>
            <w:noWrap/>
            <w:hideMark/>
          </w:tcPr>
          <w:p w14:paraId="1E704F03" w14:textId="1C354D12" w:rsidR="004847D5" w:rsidRPr="008645A6" w:rsidRDefault="004847D5" w:rsidP="004847D5">
            <w:pPr>
              <w:pStyle w:val="TableTextRight"/>
              <w:ind w:right="227"/>
            </w:pPr>
            <w:r w:rsidRPr="00046D66">
              <w:t>84.6</w:t>
            </w:r>
          </w:p>
        </w:tc>
      </w:tr>
      <w:tr w:rsidR="004847D5" w:rsidRPr="008645A6" w14:paraId="6370F99C" w14:textId="77777777" w:rsidTr="005B6715">
        <w:tc>
          <w:tcPr>
            <w:tcW w:w="1067" w:type="pct"/>
            <w:tcBorders>
              <w:bottom w:val="nil"/>
            </w:tcBorders>
            <w:shd w:val="clear" w:color="auto" w:fill="D0EAFF" w:themeFill="accent2" w:themeFillTint="1A"/>
            <w:noWrap/>
            <w:hideMark/>
          </w:tcPr>
          <w:p w14:paraId="24BDB976" w14:textId="7778C1C9" w:rsidR="004847D5" w:rsidRPr="008645A6" w:rsidRDefault="004847D5" w:rsidP="004847D5">
            <w:pPr>
              <w:pStyle w:val="TableText"/>
            </w:pPr>
            <w:r w:rsidRPr="000156BF">
              <w:t>Murrumbidgee</w:t>
            </w:r>
            <w:r w:rsidRPr="000156BF">
              <w:rPr>
                <w:rFonts w:cs="Calibri"/>
              </w:rPr>
              <w:t>†</w:t>
            </w:r>
          </w:p>
        </w:tc>
        <w:tc>
          <w:tcPr>
            <w:tcW w:w="1897" w:type="pct"/>
            <w:tcBorders>
              <w:bottom w:val="nil"/>
            </w:tcBorders>
            <w:shd w:val="clear" w:color="auto" w:fill="D0EAFF" w:themeFill="accent2" w:themeFillTint="1A"/>
            <w:noWrap/>
            <w:hideMark/>
          </w:tcPr>
          <w:p w14:paraId="1D80A80E" w14:textId="77889414" w:rsidR="004847D5" w:rsidRPr="008645A6" w:rsidRDefault="004847D5" w:rsidP="004847D5">
            <w:pPr>
              <w:pStyle w:val="TableText"/>
            </w:pPr>
            <w:r w:rsidRPr="007848BA">
              <w:t>Pt1.2.2: Temporary black box swamp</w:t>
            </w:r>
          </w:p>
        </w:tc>
        <w:tc>
          <w:tcPr>
            <w:tcW w:w="534" w:type="pct"/>
            <w:tcBorders>
              <w:bottom w:val="nil"/>
            </w:tcBorders>
            <w:shd w:val="clear" w:color="auto" w:fill="D0EAFF" w:themeFill="accent2" w:themeFillTint="1A"/>
            <w:noWrap/>
            <w:hideMark/>
          </w:tcPr>
          <w:p w14:paraId="6BBBDFCC" w14:textId="6837E7B8" w:rsidR="004847D5" w:rsidRPr="008645A6" w:rsidRDefault="004847D5" w:rsidP="004847D5">
            <w:pPr>
              <w:pStyle w:val="TableTextRight"/>
            </w:pPr>
            <w:r w:rsidRPr="007848BA">
              <w:t>4,874</w:t>
            </w:r>
          </w:p>
        </w:tc>
        <w:tc>
          <w:tcPr>
            <w:tcW w:w="519" w:type="pct"/>
            <w:tcBorders>
              <w:bottom w:val="nil"/>
            </w:tcBorders>
            <w:shd w:val="clear" w:color="auto" w:fill="D0EAFF" w:themeFill="accent2" w:themeFillTint="1A"/>
            <w:noWrap/>
            <w:hideMark/>
          </w:tcPr>
          <w:p w14:paraId="21859696" w14:textId="6F33195E" w:rsidR="004847D5" w:rsidRPr="008645A6" w:rsidRDefault="004847D5" w:rsidP="004847D5">
            <w:pPr>
              <w:pStyle w:val="TableTextRight"/>
            </w:pPr>
            <w:r w:rsidRPr="007848BA">
              <w:t>1,065</w:t>
            </w:r>
          </w:p>
        </w:tc>
        <w:tc>
          <w:tcPr>
            <w:tcW w:w="424" w:type="pct"/>
            <w:tcBorders>
              <w:bottom w:val="nil"/>
            </w:tcBorders>
            <w:shd w:val="clear" w:color="auto" w:fill="D0EAFF" w:themeFill="accent2" w:themeFillTint="1A"/>
            <w:noWrap/>
            <w:hideMark/>
          </w:tcPr>
          <w:p w14:paraId="1CEECD8A" w14:textId="27226061" w:rsidR="004847D5" w:rsidRPr="008645A6" w:rsidRDefault="004847D5" w:rsidP="004847D5">
            <w:pPr>
              <w:pStyle w:val="TableTextRight"/>
            </w:pPr>
            <w:r w:rsidRPr="007848BA">
              <w:t>633</w:t>
            </w:r>
          </w:p>
        </w:tc>
        <w:tc>
          <w:tcPr>
            <w:tcW w:w="559" w:type="pct"/>
            <w:tcBorders>
              <w:bottom w:val="nil"/>
            </w:tcBorders>
            <w:shd w:val="clear" w:color="auto" w:fill="D0EAFF" w:themeFill="accent2" w:themeFillTint="1A"/>
            <w:noWrap/>
            <w:hideMark/>
          </w:tcPr>
          <w:p w14:paraId="104FE0D5" w14:textId="2C874219" w:rsidR="004847D5" w:rsidRPr="008645A6" w:rsidRDefault="004847D5" w:rsidP="004847D5">
            <w:pPr>
              <w:pStyle w:val="TableTextRight"/>
              <w:ind w:right="227"/>
            </w:pPr>
            <w:r w:rsidRPr="00046D66">
              <w:t>59.4</w:t>
            </w:r>
          </w:p>
        </w:tc>
      </w:tr>
      <w:tr w:rsidR="004847D5" w:rsidRPr="008645A6" w14:paraId="4293F29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0024B24A" w14:textId="54A8DCD0" w:rsidR="004847D5" w:rsidRPr="008645A6" w:rsidRDefault="004847D5" w:rsidP="004847D5">
            <w:pPr>
              <w:pStyle w:val="TableText"/>
            </w:pPr>
            <w:r w:rsidRPr="000156BF">
              <w:t>Murrumbidgee</w:t>
            </w:r>
            <w:r w:rsidRPr="000156BF">
              <w:rPr>
                <w:rFonts w:cs="Calibri"/>
              </w:rPr>
              <w:t>†</w:t>
            </w:r>
          </w:p>
        </w:tc>
        <w:tc>
          <w:tcPr>
            <w:tcW w:w="1897" w:type="pct"/>
            <w:tcBorders>
              <w:bottom w:val="nil"/>
            </w:tcBorders>
            <w:shd w:val="clear" w:color="auto" w:fill="D0EAFF" w:themeFill="accent2" w:themeFillTint="1A"/>
            <w:noWrap/>
            <w:hideMark/>
          </w:tcPr>
          <w:p w14:paraId="1AD8617B" w14:textId="2C95864C" w:rsidR="004847D5" w:rsidRPr="008645A6" w:rsidRDefault="004847D5" w:rsidP="004847D5">
            <w:pPr>
              <w:pStyle w:val="TableText"/>
            </w:pPr>
            <w:r w:rsidRPr="007848BA">
              <w:t>Lt1.1: Temporary lake</w:t>
            </w:r>
          </w:p>
        </w:tc>
        <w:tc>
          <w:tcPr>
            <w:tcW w:w="534" w:type="pct"/>
            <w:tcBorders>
              <w:bottom w:val="nil"/>
            </w:tcBorders>
            <w:shd w:val="clear" w:color="auto" w:fill="D0EAFF" w:themeFill="accent2" w:themeFillTint="1A"/>
            <w:noWrap/>
            <w:hideMark/>
          </w:tcPr>
          <w:p w14:paraId="7A205FAF" w14:textId="68DBC8A4" w:rsidR="004847D5" w:rsidRPr="008645A6" w:rsidRDefault="004847D5" w:rsidP="004847D5">
            <w:pPr>
              <w:pStyle w:val="TableTextRight"/>
            </w:pPr>
            <w:r w:rsidRPr="007848BA">
              <w:t>30,458</w:t>
            </w:r>
          </w:p>
        </w:tc>
        <w:tc>
          <w:tcPr>
            <w:tcW w:w="519" w:type="pct"/>
            <w:tcBorders>
              <w:bottom w:val="nil"/>
            </w:tcBorders>
            <w:shd w:val="clear" w:color="auto" w:fill="D0EAFF" w:themeFill="accent2" w:themeFillTint="1A"/>
            <w:noWrap/>
            <w:hideMark/>
          </w:tcPr>
          <w:p w14:paraId="4703A70C" w14:textId="577160A4" w:rsidR="004847D5" w:rsidRPr="008645A6" w:rsidRDefault="004847D5" w:rsidP="004847D5">
            <w:pPr>
              <w:pStyle w:val="TableTextRight"/>
            </w:pPr>
            <w:r w:rsidRPr="007848BA">
              <w:t>2,914</w:t>
            </w:r>
          </w:p>
        </w:tc>
        <w:tc>
          <w:tcPr>
            <w:tcW w:w="424" w:type="pct"/>
            <w:tcBorders>
              <w:bottom w:val="nil"/>
            </w:tcBorders>
            <w:shd w:val="clear" w:color="auto" w:fill="D0EAFF" w:themeFill="accent2" w:themeFillTint="1A"/>
            <w:noWrap/>
            <w:hideMark/>
          </w:tcPr>
          <w:p w14:paraId="722C558B" w14:textId="057C68DF" w:rsidR="004847D5" w:rsidRPr="008645A6" w:rsidRDefault="004847D5" w:rsidP="004847D5">
            <w:pPr>
              <w:pStyle w:val="TableTextRight"/>
            </w:pPr>
            <w:r w:rsidRPr="007848BA">
              <w:t>533</w:t>
            </w:r>
          </w:p>
        </w:tc>
        <w:tc>
          <w:tcPr>
            <w:tcW w:w="559" w:type="pct"/>
            <w:tcBorders>
              <w:bottom w:val="nil"/>
            </w:tcBorders>
            <w:shd w:val="clear" w:color="auto" w:fill="D0EAFF" w:themeFill="accent2" w:themeFillTint="1A"/>
            <w:noWrap/>
            <w:hideMark/>
          </w:tcPr>
          <w:p w14:paraId="29DA9BB3" w14:textId="76B15988" w:rsidR="004847D5" w:rsidRPr="008645A6" w:rsidRDefault="004847D5" w:rsidP="004847D5">
            <w:pPr>
              <w:pStyle w:val="TableTextRight"/>
              <w:ind w:right="227"/>
            </w:pPr>
            <w:r w:rsidRPr="00046D66">
              <w:t>18.3</w:t>
            </w:r>
          </w:p>
        </w:tc>
      </w:tr>
      <w:tr w:rsidR="004847D5" w:rsidRPr="008645A6" w14:paraId="1C359628" w14:textId="77777777" w:rsidTr="005B6715">
        <w:tc>
          <w:tcPr>
            <w:tcW w:w="1067" w:type="pct"/>
            <w:tcBorders>
              <w:bottom w:val="nil"/>
            </w:tcBorders>
            <w:shd w:val="clear" w:color="auto" w:fill="D0EAFF" w:themeFill="accent2" w:themeFillTint="1A"/>
            <w:noWrap/>
            <w:hideMark/>
          </w:tcPr>
          <w:p w14:paraId="40CDD55B" w14:textId="4CBE6CB9" w:rsidR="004847D5" w:rsidRPr="008645A6" w:rsidRDefault="004847D5" w:rsidP="004847D5">
            <w:pPr>
              <w:pStyle w:val="TableText"/>
            </w:pPr>
            <w:r w:rsidRPr="000156BF">
              <w:t>Murrumbidgee</w:t>
            </w:r>
            <w:r w:rsidRPr="000156BF">
              <w:rPr>
                <w:rFonts w:cs="Calibri"/>
              </w:rPr>
              <w:t>†</w:t>
            </w:r>
          </w:p>
        </w:tc>
        <w:tc>
          <w:tcPr>
            <w:tcW w:w="1897" w:type="pct"/>
            <w:tcBorders>
              <w:bottom w:val="nil"/>
            </w:tcBorders>
            <w:shd w:val="clear" w:color="auto" w:fill="D0EAFF" w:themeFill="accent2" w:themeFillTint="1A"/>
            <w:noWrap/>
            <w:hideMark/>
          </w:tcPr>
          <w:p w14:paraId="337EE9BD" w14:textId="42C874CF" w:rsidR="004847D5" w:rsidRPr="008645A6" w:rsidRDefault="004847D5" w:rsidP="004847D5">
            <w:pPr>
              <w:pStyle w:val="TableText"/>
            </w:pPr>
            <w:r w:rsidRPr="007848BA">
              <w:t>Pt1.7.2: Temporary lignum swamp</w:t>
            </w:r>
          </w:p>
        </w:tc>
        <w:tc>
          <w:tcPr>
            <w:tcW w:w="534" w:type="pct"/>
            <w:tcBorders>
              <w:bottom w:val="nil"/>
            </w:tcBorders>
            <w:shd w:val="clear" w:color="auto" w:fill="D0EAFF" w:themeFill="accent2" w:themeFillTint="1A"/>
            <w:noWrap/>
            <w:hideMark/>
          </w:tcPr>
          <w:p w14:paraId="26D9BDCB" w14:textId="742B3ECE" w:rsidR="004847D5" w:rsidRPr="008645A6" w:rsidRDefault="004847D5" w:rsidP="004847D5">
            <w:pPr>
              <w:pStyle w:val="TableTextRight"/>
            </w:pPr>
            <w:r w:rsidRPr="007848BA">
              <w:t>1,501</w:t>
            </w:r>
          </w:p>
        </w:tc>
        <w:tc>
          <w:tcPr>
            <w:tcW w:w="519" w:type="pct"/>
            <w:tcBorders>
              <w:bottom w:val="nil"/>
            </w:tcBorders>
            <w:shd w:val="clear" w:color="auto" w:fill="D0EAFF" w:themeFill="accent2" w:themeFillTint="1A"/>
            <w:noWrap/>
            <w:hideMark/>
          </w:tcPr>
          <w:p w14:paraId="0A52EF30" w14:textId="5FFA9796" w:rsidR="004847D5" w:rsidRPr="008645A6" w:rsidRDefault="004847D5" w:rsidP="004847D5">
            <w:pPr>
              <w:pStyle w:val="TableTextRight"/>
            </w:pPr>
            <w:r w:rsidRPr="007848BA">
              <w:t>183</w:t>
            </w:r>
          </w:p>
        </w:tc>
        <w:tc>
          <w:tcPr>
            <w:tcW w:w="424" w:type="pct"/>
            <w:tcBorders>
              <w:bottom w:val="nil"/>
            </w:tcBorders>
            <w:shd w:val="clear" w:color="auto" w:fill="D0EAFF" w:themeFill="accent2" w:themeFillTint="1A"/>
            <w:noWrap/>
            <w:hideMark/>
          </w:tcPr>
          <w:p w14:paraId="2AAEC122" w14:textId="40290D6F" w:rsidR="004847D5" w:rsidRPr="008645A6" w:rsidRDefault="004847D5" w:rsidP="004847D5">
            <w:pPr>
              <w:pStyle w:val="TableTextRight"/>
            </w:pPr>
            <w:r w:rsidRPr="007848BA">
              <w:t>178</w:t>
            </w:r>
          </w:p>
        </w:tc>
        <w:tc>
          <w:tcPr>
            <w:tcW w:w="559" w:type="pct"/>
            <w:tcBorders>
              <w:bottom w:val="nil"/>
            </w:tcBorders>
            <w:shd w:val="clear" w:color="auto" w:fill="D0EAFF" w:themeFill="accent2" w:themeFillTint="1A"/>
            <w:noWrap/>
            <w:hideMark/>
          </w:tcPr>
          <w:p w14:paraId="0D33EDC7" w14:textId="722B2A01" w:rsidR="004847D5" w:rsidRPr="008645A6" w:rsidRDefault="004847D5" w:rsidP="004847D5">
            <w:pPr>
              <w:pStyle w:val="TableTextRight"/>
              <w:ind w:right="227"/>
            </w:pPr>
            <w:r w:rsidRPr="00046D66">
              <w:t>97.3</w:t>
            </w:r>
          </w:p>
        </w:tc>
      </w:tr>
      <w:tr w:rsidR="004847D5" w:rsidRPr="008645A6" w14:paraId="6DCD304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4ECE2C1C" w14:textId="6B6F3EEC" w:rsidR="004847D5" w:rsidRPr="008645A6" w:rsidRDefault="004847D5" w:rsidP="004847D5">
            <w:pPr>
              <w:pStyle w:val="TableText"/>
            </w:pPr>
            <w:r w:rsidRPr="000156BF">
              <w:t>Murrumbidgee</w:t>
            </w:r>
            <w:r w:rsidRPr="000156BF">
              <w:rPr>
                <w:rFonts w:cs="Calibri"/>
              </w:rPr>
              <w:t>†</w:t>
            </w:r>
          </w:p>
        </w:tc>
        <w:tc>
          <w:tcPr>
            <w:tcW w:w="1897" w:type="pct"/>
            <w:tcBorders>
              <w:bottom w:val="nil"/>
            </w:tcBorders>
            <w:shd w:val="clear" w:color="auto" w:fill="D0EAFF" w:themeFill="accent2" w:themeFillTint="1A"/>
            <w:noWrap/>
            <w:hideMark/>
          </w:tcPr>
          <w:p w14:paraId="567F151F" w14:textId="757B7ED2" w:rsidR="004847D5" w:rsidRPr="008645A6" w:rsidRDefault="004847D5" w:rsidP="004847D5">
            <w:pPr>
              <w:pStyle w:val="TableText"/>
            </w:pPr>
            <w:r w:rsidRPr="007848BA">
              <w:t>Pt2.1.2: Temporary tall emergent marsh</w:t>
            </w:r>
          </w:p>
        </w:tc>
        <w:tc>
          <w:tcPr>
            <w:tcW w:w="534" w:type="pct"/>
            <w:tcBorders>
              <w:bottom w:val="nil"/>
            </w:tcBorders>
            <w:shd w:val="clear" w:color="auto" w:fill="D0EAFF" w:themeFill="accent2" w:themeFillTint="1A"/>
            <w:noWrap/>
            <w:hideMark/>
          </w:tcPr>
          <w:p w14:paraId="645A3621" w14:textId="7DDA1320" w:rsidR="004847D5" w:rsidRPr="008645A6" w:rsidRDefault="004847D5" w:rsidP="004847D5">
            <w:pPr>
              <w:pStyle w:val="TableTextRight"/>
            </w:pPr>
            <w:r w:rsidRPr="007848BA">
              <w:t>589</w:t>
            </w:r>
          </w:p>
        </w:tc>
        <w:tc>
          <w:tcPr>
            <w:tcW w:w="519" w:type="pct"/>
            <w:tcBorders>
              <w:bottom w:val="nil"/>
            </w:tcBorders>
            <w:shd w:val="clear" w:color="auto" w:fill="D0EAFF" w:themeFill="accent2" w:themeFillTint="1A"/>
            <w:noWrap/>
            <w:hideMark/>
          </w:tcPr>
          <w:p w14:paraId="73DB7118" w14:textId="0ECC45CF" w:rsidR="004847D5" w:rsidRPr="008645A6" w:rsidRDefault="004847D5" w:rsidP="004847D5">
            <w:pPr>
              <w:pStyle w:val="TableTextRight"/>
            </w:pPr>
            <w:r w:rsidRPr="007848BA">
              <w:t>310</w:t>
            </w:r>
          </w:p>
        </w:tc>
        <w:tc>
          <w:tcPr>
            <w:tcW w:w="424" w:type="pct"/>
            <w:tcBorders>
              <w:bottom w:val="nil"/>
            </w:tcBorders>
            <w:shd w:val="clear" w:color="auto" w:fill="D0EAFF" w:themeFill="accent2" w:themeFillTint="1A"/>
            <w:noWrap/>
            <w:hideMark/>
          </w:tcPr>
          <w:p w14:paraId="448E8F25" w14:textId="5EA06F8C" w:rsidR="004847D5" w:rsidRPr="008645A6" w:rsidRDefault="004847D5" w:rsidP="004847D5">
            <w:pPr>
              <w:pStyle w:val="TableTextRight"/>
            </w:pPr>
            <w:r w:rsidRPr="007848BA">
              <w:t>15</w:t>
            </w:r>
          </w:p>
        </w:tc>
        <w:tc>
          <w:tcPr>
            <w:tcW w:w="559" w:type="pct"/>
            <w:tcBorders>
              <w:bottom w:val="nil"/>
            </w:tcBorders>
            <w:shd w:val="clear" w:color="auto" w:fill="D0EAFF" w:themeFill="accent2" w:themeFillTint="1A"/>
            <w:noWrap/>
            <w:hideMark/>
          </w:tcPr>
          <w:p w14:paraId="2C1647CC" w14:textId="38DE06BC" w:rsidR="004847D5" w:rsidRPr="008645A6" w:rsidRDefault="004847D5" w:rsidP="004847D5">
            <w:pPr>
              <w:pStyle w:val="TableTextRight"/>
              <w:ind w:right="227"/>
            </w:pPr>
            <w:r w:rsidRPr="00046D66">
              <w:t>4.8</w:t>
            </w:r>
          </w:p>
        </w:tc>
      </w:tr>
      <w:tr w:rsidR="004847D5" w:rsidRPr="008645A6" w14:paraId="4E1AF8A9" w14:textId="77777777" w:rsidTr="005B6715">
        <w:tc>
          <w:tcPr>
            <w:tcW w:w="1067" w:type="pct"/>
            <w:tcBorders>
              <w:bottom w:val="single" w:sz="4" w:space="0" w:color="FFFFFF" w:themeColor="background1"/>
            </w:tcBorders>
            <w:shd w:val="clear" w:color="auto" w:fill="D0EAFF" w:themeFill="accent2" w:themeFillTint="1A"/>
            <w:noWrap/>
            <w:hideMark/>
          </w:tcPr>
          <w:p w14:paraId="73C20575" w14:textId="6663834B" w:rsidR="004847D5" w:rsidRPr="008645A6" w:rsidRDefault="004847D5" w:rsidP="004847D5">
            <w:pPr>
              <w:pStyle w:val="TableText"/>
            </w:pPr>
            <w:r w:rsidRPr="000156BF">
              <w:t>Murrumbidgee</w:t>
            </w:r>
            <w:r w:rsidRPr="000156BF">
              <w:rPr>
                <w:rFonts w:cs="Calibri"/>
              </w:rPr>
              <w:t>†</w:t>
            </w:r>
          </w:p>
        </w:tc>
        <w:tc>
          <w:tcPr>
            <w:tcW w:w="1897" w:type="pct"/>
            <w:tcBorders>
              <w:bottom w:val="single" w:sz="4" w:space="0" w:color="FFFFFF" w:themeColor="background1"/>
            </w:tcBorders>
            <w:shd w:val="clear" w:color="auto" w:fill="D0EAFF" w:themeFill="accent2" w:themeFillTint="1A"/>
            <w:noWrap/>
            <w:hideMark/>
          </w:tcPr>
          <w:p w14:paraId="75584878" w14:textId="7F0149BF" w:rsidR="004847D5" w:rsidRPr="008645A6" w:rsidRDefault="004847D5" w:rsidP="004847D5">
            <w:pPr>
              <w:pStyle w:val="TableText"/>
            </w:pPr>
            <w:r w:rsidRPr="007848BA">
              <w:t>Pt2.3.2: Freshwater meadow</w:t>
            </w:r>
          </w:p>
        </w:tc>
        <w:tc>
          <w:tcPr>
            <w:tcW w:w="534" w:type="pct"/>
            <w:tcBorders>
              <w:bottom w:val="single" w:sz="4" w:space="0" w:color="FFFFFF" w:themeColor="background1"/>
            </w:tcBorders>
            <w:shd w:val="clear" w:color="auto" w:fill="D0EAFF" w:themeFill="accent2" w:themeFillTint="1A"/>
            <w:noWrap/>
            <w:hideMark/>
          </w:tcPr>
          <w:p w14:paraId="56E1243F" w14:textId="46BB3E16" w:rsidR="004847D5" w:rsidRPr="008645A6" w:rsidRDefault="004847D5" w:rsidP="004847D5">
            <w:pPr>
              <w:pStyle w:val="TableTextRight"/>
            </w:pPr>
            <w:r w:rsidRPr="007848BA">
              <w:t>29,915</w:t>
            </w:r>
          </w:p>
        </w:tc>
        <w:tc>
          <w:tcPr>
            <w:tcW w:w="519" w:type="pct"/>
            <w:tcBorders>
              <w:bottom w:val="single" w:sz="4" w:space="0" w:color="FFFFFF" w:themeColor="background1"/>
            </w:tcBorders>
            <w:shd w:val="clear" w:color="auto" w:fill="D0EAFF" w:themeFill="accent2" w:themeFillTint="1A"/>
            <w:noWrap/>
            <w:hideMark/>
          </w:tcPr>
          <w:p w14:paraId="16385A15" w14:textId="5C26E980" w:rsidR="004847D5" w:rsidRPr="008645A6" w:rsidRDefault="004847D5" w:rsidP="004847D5">
            <w:pPr>
              <w:pStyle w:val="TableTextRight"/>
            </w:pPr>
            <w:r w:rsidRPr="007848BA">
              <w:t>1,400</w:t>
            </w:r>
          </w:p>
        </w:tc>
        <w:tc>
          <w:tcPr>
            <w:tcW w:w="424" w:type="pct"/>
            <w:tcBorders>
              <w:bottom w:val="single" w:sz="4" w:space="0" w:color="FFFFFF" w:themeColor="background1"/>
            </w:tcBorders>
            <w:shd w:val="clear" w:color="auto" w:fill="D0EAFF" w:themeFill="accent2" w:themeFillTint="1A"/>
            <w:noWrap/>
            <w:hideMark/>
          </w:tcPr>
          <w:p w14:paraId="0AE49F44" w14:textId="236A69AD" w:rsidR="004847D5" w:rsidRPr="008645A6" w:rsidRDefault="004847D5" w:rsidP="004847D5">
            <w:pPr>
              <w:pStyle w:val="TableTextRight"/>
            </w:pPr>
            <w:r w:rsidRPr="007848BA">
              <w:t>&lt;1</w:t>
            </w:r>
          </w:p>
        </w:tc>
        <w:tc>
          <w:tcPr>
            <w:tcW w:w="559" w:type="pct"/>
            <w:tcBorders>
              <w:bottom w:val="single" w:sz="4" w:space="0" w:color="FFFFFF" w:themeColor="background1"/>
            </w:tcBorders>
            <w:shd w:val="clear" w:color="auto" w:fill="D0EAFF" w:themeFill="accent2" w:themeFillTint="1A"/>
            <w:noWrap/>
            <w:hideMark/>
          </w:tcPr>
          <w:p w14:paraId="7FBE99B0" w14:textId="6BEAC1FB" w:rsidR="004847D5" w:rsidRPr="008645A6" w:rsidRDefault="004847D5" w:rsidP="004847D5">
            <w:pPr>
              <w:pStyle w:val="TableTextRight"/>
              <w:ind w:right="227"/>
            </w:pPr>
            <w:r>
              <w:t>&lt;0.1</w:t>
            </w:r>
            <w:r w:rsidRPr="00046D66">
              <w:t>!</w:t>
            </w:r>
          </w:p>
        </w:tc>
      </w:tr>
      <w:tr w:rsidR="009055DA" w:rsidRPr="008645A6" w14:paraId="351853C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tcBorders>
            <w:noWrap/>
            <w:hideMark/>
          </w:tcPr>
          <w:p w14:paraId="7BC251D1" w14:textId="1D23C0E1" w:rsidR="009055DA" w:rsidRPr="008645A6" w:rsidRDefault="009055DA" w:rsidP="009055DA">
            <w:pPr>
              <w:pStyle w:val="TableText"/>
            </w:pPr>
            <w:r w:rsidRPr="007848BA">
              <w:t>Murrumbidgee</w:t>
            </w:r>
          </w:p>
        </w:tc>
        <w:tc>
          <w:tcPr>
            <w:tcW w:w="1897" w:type="pct"/>
            <w:tcBorders>
              <w:top w:val="single" w:sz="4" w:space="0" w:color="FFFFFF" w:themeColor="background1"/>
            </w:tcBorders>
            <w:noWrap/>
            <w:hideMark/>
          </w:tcPr>
          <w:p w14:paraId="68C9CABD" w14:textId="65B9A23C" w:rsidR="009055DA" w:rsidRPr="008645A6" w:rsidRDefault="009055DA" w:rsidP="009055DA">
            <w:pPr>
              <w:pStyle w:val="TableText"/>
            </w:pPr>
            <w:r w:rsidRPr="007848BA">
              <w:t>Pp3: Peat bog or fen marsh</w:t>
            </w:r>
          </w:p>
        </w:tc>
        <w:tc>
          <w:tcPr>
            <w:tcW w:w="534" w:type="pct"/>
            <w:tcBorders>
              <w:top w:val="single" w:sz="4" w:space="0" w:color="FFFFFF" w:themeColor="background1"/>
            </w:tcBorders>
            <w:noWrap/>
            <w:hideMark/>
          </w:tcPr>
          <w:p w14:paraId="2073B2C4" w14:textId="7D40DEE1" w:rsidR="009055DA" w:rsidRPr="008645A6" w:rsidRDefault="009055DA" w:rsidP="009055DA">
            <w:pPr>
              <w:pStyle w:val="TableTextRight"/>
            </w:pPr>
            <w:r w:rsidRPr="007848BA">
              <w:t>1,420</w:t>
            </w:r>
          </w:p>
        </w:tc>
        <w:tc>
          <w:tcPr>
            <w:tcW w:w="519" w:type="pct"/>
            <w:tcBorders>
              <w:top w:val="single" w:sz="4" w:space="0" w:color="FFFFFF" w:themeColor="background1"/>
            </w:tcBorders>
            <w:noWrap/>
            <w:hideMark/>
          </w:tcPr>
          <w:p w14:paraId="119DD795" w14:textId="45E3126C" w:rsidR="009055DA" w:rsidRPr="008645A6" w:rsidRDefault="009055DA" w:rsidP="009055DA">
            <w:pPr>
              <w:pStyle w:val="TableTextRight"/>
            </w:pPr>
            <w:r w:rsidRPr="007848BA">
              <w:t>187</w:t>
            </w:r>
          </w:p>
        </w:tc>
        <w:tc>
          <w:tcPr>
            <w:tcW w:w="424" w:type="pct"/>
            <w:tcBorders>
              <w:top w:val="single" w:sz="4" w:space="0" w:color="FFFFFF" w:themeColor="background1"/>
            </w:tcBorders>
            <w:noWrap/>
            <w:hideMark/>
          </w:tcPr>
          <w:p w14:paraId="6F642274" w14:textId="34C47A3D"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6F8AA63D" w14:textId="52FB6460" w:rsidR="009055DA" w:rsidRPr="008645A6" w:rsidRDefault="009055DA" w:rsidP="009055DA">
            <w:pPr>
              <w:pStyle w:val="TableTextRight"/>
              <w:ind w:right="227"/>
            </w:pPr>
            <w:r w:rsidRPr="00046D66">
              <w:t>0</w:t>
            </w:r>
          </w:p>
        </w:tc>
      </w:tr>
      <w:tr w:rsidR="009055DA" w:rsidRPr="008645A6" w14:paraId="2D0FB8CF" w14:textId="77777777" w:rsidTr="005B6715">
        <w:tc>
          <w:tcPr>
            <w:tcW w:w="1067" w:type="pct"/>
            <w:noWrap/>
            <w:hideMark/>
          </w:tcPr>
          <w:p w14:paraId="0153604D" w14:textId="00DD6EBD" w:rsidR="009055DA" w:rsidRPr="008645A6" w:rsidRDefault="009055DA" w:rsidP="009055DA">
            <w:pPr>
              <w:pStyle w:val="TableText"/>
            </w:pPr>
            <w:r w:rsidRPr="007848BA">
              <w:t>Murrumbidgee</w:t>
            </w:r>
          </w:p>
        </w:tc>
        <w:tc>
          <w:tcPr>
            <w:tcW w:w="1897" w:type="pct"/>
            <w:noWrap/>
            <w:hideMark/>
          </w:tcPr>
          <w:p w14:paraId="76A21D5F" w14:textId="48CF2952" w:rsidR="009055DA" w:rsidRPr="008645A6" w:rsidRDefault="009055DA" w:rsidP="009055DA">
            <w:pPr>
              <w:pStyle w:val="TableText"/>
            </w:pPr>
            <w:r w:rsidRPr="007848BA">
              <w:t>Pt1.6.2: Temporary woodland swamp</w:t>
            </w:r>
          </w:p>
        </w:tc>
        <w:tc>
          <w:tcPr>
            <w:tcW w:w="534" w:type="pct"/>
            <w:noWrap/>
            <w:hideMark/>
          </w:tcPr>
          <w:p w14:paraId="444DB694" w14:textId="618FF838" w:rsidR="009055DA" w:rsidRPr="008645A6" w:rsidRDefault="009055DA" w:rsidP="009055DA">
            <w:pPr>
              <w:pStyle w:val="TableTextRight"/>
            </w:pPr>
            <w:r w:rsidRPr="007848BA">
              <w:t>1,623</w:t>
            </w:r>
          </w:p>
        </w:tc>
        <w:tc>
          <w:tcPr>
            <w:tcW w:w="519" w:type="pct"/>
            <w:noWrap/>
            <w:hideMark/>
          </w:tcPr>
          <w:p w14:paraId="746234E3" w14:textId="074BE1CA" w:rsidR="009055DA" w:rsidRPr="008645A6" w:rsidRDefault="009055DA" w:rsidP="009055DA">
            <w:pPr>
              <w:pStyle w:val="TableTextRight"/>
            </w:pPr>
            <w:r w:rsidRPr="007848BA">
              <w:t>106</w:t>
            </w:r>
          </w:p>
        </w:tc>
        <w:tc>
          <w:tcPr>
            <w:tcW w:w="424" w:type="pct"/>
            <w:noWrap/>
            <w:hideMark/>
          </w:tcPr>
          <w:p w14:paraId="7693E298" w14:textId="7AC5F985" w:rsidR="009055DA" w:rsidRPr="008645A6" w:rsidRDefault="009055DA" w:rsidP="009055DA">
            <w:pPr>
              <w:pStyle w:val="TableTextRight"/>
            </w:pPr>
            <w:r w:rsidRPr="007848BA">
              <w:t>0</w:t>
            </w:r>
          </w:p>
        </w:tc>
        <w:tc>
          <w:tcPr>
            <w:tcW w:w="559" w:type="pct"/>
            <w:noWrap/>
            <w:hideMark/>
          </w:tcPr>
          <w:p w14:paraId="2268E46C" w14:textId="5BEE055B" w:rsidR="009055DA" w:rsidRPr="008645A6" w:rsidRDefault="009055DA" w:rsidP="009055DA">
            <w:pPr>
              <w:pStyle w:val="TableTextRight"/>
              <w:ind w:right="227"/>
            </w:pPr>
            <w:r w:rsidRPr="00046D66">
              <w:t>0</w:t>
            </w:r>
          </w:p>
        </w:tc>
      </w:tr>
      <w:tr w:rsidR="009055DA" w:rsidRPr="008645A6" w14:paraId="0A99A83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F31B22B" w14:textId="19A7CB38" w:rsidR="009055DA" w:rsidRPr="008645A6" w:rsidRDefault="009055DA" w:rsidP="009055DA">
            <w:pPr>
              <w:pStyle w:val="TableText"/>
            </w:pPr>
            <w:r w:rsidRPr="007848BA">
              <w:t>Murrumbidgee</w:t>
            </w:r>
          </w:p>
        </w:tc>
        <w:tc>
          <w:tcPr>
            <w:tcW w:w="1897" w:type="pct"/>
            <w:noWrap/>
            <w:hideMark/>
          </w:tcPr>
          <w:p w14:paraId="408CF4B6" w14:textId="1188FDAD" w:rsidR="009055DA" w:rsidRPr="008645A6" w:rsidRDefault="009055DA" w:rsidP="009055DA">
            <w:pPr>
              <w:pStyle w:val="TableText"/>
            </w:pPr>
            <w:r w:rsidRPr="007848BA">
              <w:t>Pt4.2: Temporary wetland</w:t>
            </w:r>
          </w:p>
        </w:tc>
        <w:tc>
          <w:tcPr>
            <w:tcW w:w="534" w:type="pct"/>
            <w:noWrap/>
            <w:hideMark/>
          </w:tcPr>
          <w:p w14:paraId="7A94C2D4" w14:textId="5D6CF001" w:rsidR="009055DA" w:rsidRPr="008645A6" w:rsidRDefault="009055DA" w:rsidP="009055DA">
            <w:pPr>
              <w:pStyle w:val="TableTextRight"/>
            </w:pPr>
            <w:r w:rsidRPr="007848BA">
              <w:t>1,500</w:t>
            </w:r>
          </w:p>
        </w:tc>
        <w:tc>
          <w:tcPr>
            <w:tcW w:w="519" w:type="pct"/>
            <w:noWrap/>
            <w:hideMark/>
          </w:tcPr>
          <w:p w14:paraId="3803419E" w14:textId="380F83D3" w:rsidR="009055DA" w:rsidRPr="008645A6" w:rsidRDefault="009055DA" w:rsidP="009055DA">
            <w:pPr>
              <w:pStyle w:val="TableTextRight"/>
            </w:pPr>
            <w:r w:rsidRPr="007848BA">
              <w:t>84</w:t>
            </w:r>
          </w:p>
        </w:tc>
        <w:tc>
          <w:tcPr>
            <w:tcW w:w="424" w:type="pct"/>
            <w:noWrap/>
            <w:hideMark/>
          </w:tcPr>
          <w:p w14:paraId="6FF914F3" w14:textId="49D97C7D" w:rsidR="009055DA" w:rsidRPr="008645A6" w:rsidRDefault="009055DA" w:rsidP="009055DA">
            <w:pPr>
              <w:pStyle w:val="TableTextRight"/>
            </w:pPr>
            <w:r w:rsidRPr="007848BA">
              <w:t>0</w:t>
            </w:r>
          </w:p>
        </w:tc>
        <w:tc>
          <w:tcPr>
            <w:tcW w:w="559" w:type="pct"/>
            <w:noWrap/>
            <w:hideMark/>
          </w:tcPr>
          <w:p w14:paraId="41A5A437" w14:textId="08B754F7" w:rsidR="009055DA" w:rsidRPr="008645A6" w:rsidRDefault="009055DA" w:rsidP="009055DA">
            <w:pPr>
              <w:pStyle w:val="TableTextRight"/>
              <w:ind w:right="227"/>
            </w:pPr>
            <w:r w:rsidRPr="00046D66">
              <w:t>0</w:t>
            </w:r>
          </w:p>
        </w:tc>
      </w:tr>
      <w:tr w:rsidR="009055DA" w:rsidRPr="008645A6" w14:paraId="0AE9F117" w14:textId="77777777" w:rsidTr="005B6715">
        <w:tc>
          <w:tcPr>
            <w:tcW w:w="1067" w:type="pct"/>
            <w:noWrap/>
            <w:hideMark/>
          </w:tcPr>
          <w:p w14:paraId="43D76F2B" w14:textId="7B5DF472" w:rsidR="009055DA" w:rsidRPr="008645A6" w:rsidRDefault="009055DA" w:rsidP="009055DA">
            <w:pPr>
              <w:pStyle w:val="TableText"/>
            </w:pPr>
            <w:r w:rsidRPr="007848BA">
              <w:t>Murrumbidgee</w:t>
            </w:r>
          </w:p>
        </w:tc>
        <w:tc>
          <w:tcPr>
            <w:tcW w:w="1897" w:type="pct"/>
            <w:noWrap/>
            <w:hideMark/>
          </w:tcPr>
          <w:p w14:paraId="3AD0A401" w14:textId="31C557F9" w:rsidR="009055DA" w:rsidRPr="008645A6" w:rsidRDefault="009055DA" w:rsidP="009055DA">
            <w:pPr>
              <w:pStyle w:val="TableText"/>
            </w:pPr>
            <w:r w:rsidRPr="007848BA">
              <w:t>Pp2.3.2: Permanent grass marsh</w:t>
            </w:r>
          </w:p>
        </w:tc>
        <w:tc>
          <w:tcPr>
            <w:tcW w:w="534" w:type="pct"/>
            <w:noWrap/>
            <w:hideMark/>
          </w:tcPr>
          <w:p w14:paraId="71309CF7" w14:textId="19A90997" w:rsidR="009055DA" w:rsidRPr="008645A6" w:rsidRDefault="009055DA" w:rsidP="009055DA">
            <w:pPr>
              <w:pStyle w:val="TableTextRight"/>
            </w:pPr>
            <w:r w:rsidRPr="007848BA">
              <w:t>36</w:t>
            </w:r>
          </w:p>
        </w:tc>
        <w:tc>
          <w:tcPr>
            <w:tcW w:w="519" w:type="pct"/>
            <w:noWrap/>
            <w:hideMark/>
          </w:tcPr>
          <w:p w14:paraId="7102B16E" w14:textId="5F95CE99" w:rsidR="009055DA" w:rsidRPr="008645A6" w:rsidRDefault="009055DA" w:rsidP="009055DA">
            <w:pPr>
              <w:pStyle w:val="TableTextRight"/>
            </w:pPr>
            <w:r w:rsidRPr="007848BA">
              <w:t>23</w:t>
            </w:r>
          </w:p>
        </w:tc>
        <w:tc>
          <w:tcPr>
            <w:tcW w:w="424" w:type="pct"/>
            <w:noWrap/>
            <w:hideMark/>
          </w:tcPr>
          <w:p w14:paraId="0F5DB2FD" w14:textId="21B9631C" w:rsidR="009055DA" w:rsidRPr="008645A6" w:rsidRDefault="009055DA" w:rsidP="009055DA">
            <w:pPr>
              <w:pStyle w:val="TableTextRight"/>
            </w:pPr>
            <w:r w:rsidRPr="007848BA">
              <w:t>0</w:t>
            </w:r>
          </w:p>
        </w:tc>
        <w:tc>
          <w:tcPr>
            <w:tcW w:w="559" w:type="pct"/>
            <w:noWrap/>
            <w:hideMark/>
          </w:tcPr>
          <w:p w14:paraId="18A8484A" w14:textId="3C821810" w:rsidR="009055DA" w:rsidRPr="008645A6" w:rsidRDefault="009055DA" w:rsidP="009055DA">
            <w:pPr>
              <w:pStyle w:val="TableTextRight"/>
              <w:ind w:right="227"/>
            </w:pPr>
            <w:r w:rsidRPr="00046D66">
              <w:t>0</w:t>
            </w:r>
          </w:p>
        </w:tc>
      </w:tr>
      <w:tr w:rsidR="009055DA" w:rsidRPr="008645A6" w14:paraId="622D477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BD2A74B" w14:textId="262E69EC" w:rsidR="009055DA" w:rsidRPr="008645A6" w:rsidRDefault="009055DA" w:rsidP="009055DA">
            <w:pPr>
              <w:pStyle w:val="TableText"/>
            </w:pPr>
            <w:r w:rsidRPr="007848BA">
              <w:t>Murrumbidgee</w:t>
            </w:r>
          </w:p>
        </w:tc>
        <w:tc>
          <w:tcPr>
            <w:tcW w:w="1897" w:type="pct"/>
            <w:noWrap/>
            <w:hideMark/>
          </w:tcPr>
          <w:p w14:paraId="6B68BAF7" w14:textId="37CF1032" w:rsidR="009055DA" w:rsidRPr="008645A6" w:rsidRDefault="009055DA" w:rsidP="009055DA">
            <w:pPr>
              <w:pStyle w:val="TableText"/>
            </w:pPr>
            <w:r w:rsidRPr="007848BA">
              <w:t>Pp2.2.2: Permanent sedge/grass/forb marsh</w:t>
            </w:r>
          </w:p>
        </w:tc>
        <w:tc>
          <w:tcPr>
            <w:tcW w:w="534" w:type="pct"/>
            <w:noWrap/>
            <w:hideMark/>
          </w:tcPr>
          <w:p w14:paraId="2BD983F4" w14:textId="1831F109" w:rsidR="009055DA" w:rsidRPr="008645A6" w:rsidRDefault="009055DA" w:rsidP="009055DA">
            <w:pPr>
              <w:pStyle w:val="TableTextRight"/>
            </w:pPr>
            <w:r w:rsidRPr="007848BA">
              <w:t>15</w:t>
            </w:r>
          </w:p>
        </w:tc>
        <w:tc>
          <w:tcPr>
            <w:tcW w:w="519" w:type="pct"/>
            <w:noWrap/>
            <w:hideMark/>
          </w:tcPr>
          <w:p w14:paraId="52A7E29C" w14:textId="35372324" w:rsidR="009055DA" w:rsidRPr="008645A6" w:rsidRDefault="009055DA" w:rsidP="009055DA">
            <w:pPr>
              <w:pStyle w:val="TableTextRight"/>
            </w:pPr>
            <w:r w:rsidRPr="007848BA">
              <w:t>6</w:t>
            </w:r>
          </w:p>
        </w:tc>
        <w:tc>
          <w:tcPr>
            <w:tcW w:w="424" w:type="pct"/>
            <w:noWrap/>
            <w:hideMark/>
          </w:tcPr>
          <w:p w14:paraId="0DAD52A4" w14:textId="400F0B14" w:rsidR="009055DA" w:rsidRPr="008645A6" w:rsidRDefault="009055DA" w:rsidP="009055DA">
            <w:pPr>
              <w:pStyle w:val="TableTextRight"/>
            </w:pPr>
            <w:r w:rsidRPr="007848BA">
              <w:t>0</w:t>
            </w:r>
          </w:p>
        </w:tc>
        <w:tc>
          <w:tcPr>
            <w:tcW w:w="559" w:type="pct"/>
            <w:noWrap/>
            <w:hideMark/>
          </w:tcPr>
          <w:p w14:paraId="4D481A7F" w14:textId="261233EF" w:rsidR="009055DA" w:rsidRPr="008645A6" w:rsidRDefault="009055DA" w:rsidP="009055DA">
            <w:pPr>
              <w:pStyle w:val="TableTextRight"/>
              <w:ind w:right="227"/>
            </w:pPr>
            <w:r w:rsidRPr="00046D66">
              <w:t>0</w:t>
            </w:r>
          </w:p>
        </w:tc>
      </w:tr>
      <w:tr w:rsidR="009055DA" w:rsidRPr="008645A6" w14:paraId="732CD196" w14:textId="77777777" w:rsidTr="005B6715">
        <w:tc>
          <w:tcPr>
            <w:tcW w:w="1067" w:type="pct"/>
            <w:noWrap/>
            <w:hideMark/>
          </w:tcPr>
          <w:p w14:paraId="7E1B6516" w14:textId="2CCF1C50" w:rsidR="009055DA" w:rsidRPr="008645A6" w:rsidRDefault="009055DA" w:rsidP="009055DA">
            <w:pPr>
              <w:pStyle w:val="TableText"/>
            </w:pPr>
            <w:r w:rsidRPr="007848BA">
              <w:t>Murrumbidgee</w:t>
            </w:r>
          </w:p>
        </w:tc>
        <w:tc>
          <w:tcPr>
            <w:tcW w:w="1897" w:type="pct"/>
            <w:noWrap/>
            <w:hideMark/>
          </w:tcPr>
          <w:p w14:paraId="7C01FA6B" w14:textId="1C11774D" w:rsidR="009055DA" w:rsidRPr="008645A6" w:rsidRDefault="009055DA" w:rsidP="009055DA">
            <w:pPr>
              <w:pStyle w:val="TableText"/>
            </w:pPr>
            <w:r w:rsidRPr="007848BA">
              <w:t>Pp2.1.2: Permanent tall emergent marsh</w:t>
            </w:r>
          </w:p>
        </w:tc>
        <w:tc>
          <w:tcPr>
            <w:tcW w:w="534" w:type="pct"/>
            <w:noWrap/>
            <w:hideMark/>
          </w:tcPr>
          <w:p w14:paraId="72F0DDC5" w14:textId="45B38C9E" w:rsidR="009055DA" w:rsidRPr="008645A6" w:rsidRDefault="009055DA" w:rsidP="009055DA">
            <w:pPr>
              <w:pStyle w:val="TableTextRight"/>
            </w:pPr>
            <w:r w:rsidRPr="007848BA">
              <w:t>181</w:t>
            </w:r>
          </w:p>
        </w:tc>
        <w:tc>
          <w:tcPr>
            <w:tcW w:w="519" w:type="pct"/>
            <w:noWrap/>
            <w:hideMark/>
          </w:tcPr>
          <w:p w14:paraId="1D78B4FF" w14:textId="21D094C8" w:rsidR="009055DA" w:rsidRPr="008645A6" w:rsidRDefault="009055DA" w:rsidP="009055DA">
            <w:pPr>
              <w:pStyle w:val="TableTextRight"/>
            </w:pPr>
            <w:r w:rsidRPr="007848BA">
              <w:t>0</w:t>
            </w:r>
          </w:p>
        </w:tc>
        <w:tc>
          <w:tcPr>
            <w:tcW w:w="424" w:type="pct"/>
            <w:noWrap/>
            <w:hideMark/>
          </w:tcPr>
          <w:p w14:paraId="3AC459CD" w14:textId="452E1982" w:rsidR="009055DA" w:rsidRPr="008645A6" w:rsidRDefault="009055DA" w:rsidP="009055DA">
            <w:pPr>
              <w:pStyle w:val="TableTextRight"/>
            </w:pPr>
            <w:r w:rsidRPr="007848BA">
              <w:t>0</w:t>
            </w:r>
          </w:p>
        </w:tc>
        <w:tc>
          <w:tcPr>
            <w:tcW w:w="559" w:type="pct"/>
            <w:noWrap/>
            <w:hideMark/>
          </w:tcPr>
          <w:p w14:paraId="19B5EC09" w14:textId="109796C5" w:rsidR="009055DA" w:rsidRPr="008645A6" w:rsidRDefault="009055DA" w:rsidP="009055DA">
            <w:pPr>
              <w:pStyle w:val="TableTextRight"/>
              <w:ind w:right="227"/>
            </w:pPr>
            <w:r w:rsidRPr="00046D66">
              <w:t>0</w:t>
            </w:r>
          </w:p>
        </w:tc>
      </w:tr>
      <w:tr w:rsidR="009055DA" w:rsidRPr="008645A6" w14:paraId="3002872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noWrap/>
            <w:hideMark/>
          </w:tcPr>
          <w:p w14:paraId="197149CD" w14:textId="4699C81B" w:rsidR="009055DA" w:rsidRPr="008645A6" w:rsidRDefault="009055DA" w:rsidP="009055DA">
            <w:pPr>
              <w:pStyle w:val="TableText"/>
            </w:pPr>
            <w:r w:rsidRPr="007848BA">
              <w:t>Murrumbidgee</w:t>
            </w:r>
          </w:p>
        </w:tc>
        <w:tc>
          <w:tcPr>
            <w:tcW w:w="1897" w:type="pct"/>
            <w:tcBorders>
              <w:bottom w:val="nil"/>
            </w:tcBorders>
            <w:noWrap/>
            <w:hideMark/>
          </w:tcPr>
          <w:p w14:paraId="2A28FCF0" w14:textId="23E051A1" w:rsidR="009055DA" w:rsidRPr="008645A6" w:rsidRDefault="009055DA" w:rsidP="009055DA">
            <w:pPr>
              <w:pStyle w:val="TableText"/>
            </w:pPr>
            <w:r w:rsidRPr="007848BA">
              <w:t>Pps5: Permanent spring</w:t>
            </w:r>
          </w:p>
        </w:tc>
        <w:tc>
          <w:tcPr>
            <w:tcW w:w="534" w:type="pct"/>
            <w:tcBorders>
              <w:bottom w:val="nil"/>
            </w:tcBorders>
            <w:noWrap/>
            <w:hideMark/>
          </w:tcPr>
          <w:p w14:paraId="017C5743" w14:textId="2A2F1796" w:rsidR="009055DA" w:rsidRPr="008645A6" w:rsidRDefault="009055DA" w:rsidP="009055DA">
            <w:pPr>
              <w:pStyle w:val="TableTextRight"/>
            </w:pPr>
            <w:r w:rsidRPr="007848BA">
              <w:t>19</w:t>
            </w:r>
          </w:p>
        </w:tc>
        <w:tc>
          <w:tcPr>
            <w:tcW w:w="519" w:type="pct"/>
            <w:tcBorders>
              <w:bottom w:val="nil"/>
            </w:tcBorders>
            <w:noWrap/>
            <w:hideMark/>
          </w:tcPr>
          <w:p w14:paraId="1A2C512D" w14:textId="3F4A3959" w:rsidR="009055DA" w:rsidRPr="008645A6" w:rsidRDefault="009055DA" w:rsidP="009055DA">
            <w:pPr>
              <w:pStyle w:val="TableTextRight"/>
            </w:pPr>
            <w:r w:rsidRPr="007848BA">
              <w:t>0</w:t>
            </w:r>
          </w:p>
        </w:tc>
        <w:tc>
          <w:tcPr>
            <w:tcW w:w="424" w:type="pct"/>
            <w:tcBorders>
              <w:bottom w:val="nil"/>
            </w:tcBorders>
            <w:noWrap/>
            <w:hideMark/>
          </w:tcPr>
          <w:p w14:paraId="3132E8CB" w14:textId="59AE2AB1" w:rsidR="009055DA" w:rsidRPr="008645A6" w:rsidRDefault="009055DA" w:rsidP="009055DA">
            <w:pPr>
              <w:pStyle w:val="TableTextRight"/>
            </w:pPr>
            <w:r w:rsidRPr="007848BA">
              <w:t>0</w:t>
            </w:r>
          </w:p>
        </w:tc>
        <w:tc>
          <w:tcPr>
            <w:tcW w:w="559" w:type="pct"/>
            <w:tcBorders>
              <w:bottom w:val="nil"/>
            </w:tcBorders>
            <w:noWrap/>
            <w:hideMark/>
          </w:tcPr>
          <w:p w14:paraId="091970A1" w14:textId="17450231" w:rsidR="009055DA" w:rsidRPr="008645A6" w:rsidRDefault="009055DA" w:rsidP="009055DA">
            <w:pPr>
              <w:pStyle w:val="TableTextRight"/>
              <w:ind w:right="227"/>
            </w:pPr>
            <w:r w:rsidRPr="00046D66">
              <w:t>0</w:t>
            </w:r>
          </w:p>
        </w:tc>
      </w:tr>
      <w:tr w:rsidR="009055DA" w:rsidRPr="008645A6" w14:paraId="58152AC9" w14:textId="77777777" w:rsidTr="005B6715">
        <w:tc>
          <w:tcPr>
            <w:tcW w:w="1067" w:type="pct"/>
            <w:tcBorders>
              <w:bottom w:val="nil"/>
            </w:tcBorders>
            <w:shd w:val="clear" w:color="auto" w:fill="D0EAFF" w:themeFill="accent2" w:themeFillTint="1A"/>
            <w:noWrap/>
            <w:hideMark/>
          </w:tcPr>
          <w:p w14:paraId="6C0796E7" w14:textId="34FDF338" w:rsidR="009055DA" w:rsidRPr="008645A6" w:rsidRDefault="009055DA" w:rsidP="009055DA">
            <w:pPr>
              <w:pStyle w:val="TableText"/>
            </w:pPr>
            <w:r w:rsidRPr="007848BA">
              <w:t>Namoi</w:t>
            </w:r>
            <w:r w:rsidR="004847D5" w:rsidRPr="000156BF">
              <w:rPr>
                <w:rFonts w:cs="Calibri"/>
              </w:rPr>
              <w:t>†</w:t>
            </w:r>
          </w:p>
        </w:tc>
        <w:tc>
          <w:tcPr>
            <w:tcW w:w="1897" w:type="pct"/>
            <w:tcBorders>
              <w:bottom w:val="nil"/>
            </w:tcBorders>
            <w:shd w:val="clear" w:color="auto" w:fill="D0EAFF" w:themeFill="accent2" w:themeFillTint="1A"/>
            <w:noWrap/>
            <w:hideMark/>
          </w:tcPr>
          <w:p w14:paraId="7A351928" w14:textId="2D21CB8D" w:rsidR="009055DA" w:rsidRPr="008645A6" w:rsidRDefault="009055DA" w:rsidP="009055DA">
            <w:pPr>
              <w:pStyle w:val="TableText"/>
            </w:pPr>
            <w:r w:rsidRPr="007848BA">
              <w:t>Pp4.2: Permanent wetland</w:t>
            </w:r>
          </w:p>
        </w:tc>
        <w:tc>
          <w:tcPr>
            <w:tcW w:w="534" w:type="pct"/>
            <w:tcBorders>
              <w:bottom w:val="nil"/>
            </w:tcBorders>
            <w:shd w:val="clear" w:color="auto" w:fill="D0EAFF" w:themeFill="accent2" w:themeFillTint="1A"/>
            <w:noWrap/>
            <w:hideMark/>
          </w:tcPr>
          <w:p w14:paraId="62131814" w14:textId="587B5035" w:rsidR="009055DA" w:rsidRPr="008645A6" w:rsidRDefault="009055DA" w:rsidP="009055DA">
            <w:pPr>
              <w:pStyle w:val="TableTextRight"/>
            </w:pPr>
            <w:r w:rsidRPr="007848BA">
              <w:t>11,301</w:t>
            </w:r>
          </w:p>
        </w:tc>
        <w:tc>
          <w:tcPr>
            <w:tcW w:w="519" w:type="pct"/>
            <w:tcBorders>
              <w:bottom w:val="nil"/>
            </w:tcBorders>
            <w:shd w:val="clear" w:color="auto" w:fill="D0EAFF" w:themeFill="accent2" w:themeFillTint="1A"/>
            <w:noWrap/>
            <w:hideMark/>
          </w:tcPr>
          <w:p w14:paraId="118F9D8C" w14:textId="3DEF135F" w:rsidR="009055DA" w:rsidRPr="008645A6" w:rsidRDefault="009055DA" w:rsidP="009055DA">
            <w:pPr>
              <w:pStyle w:val="TableTextRight"/>
            </w:pPr>
            <w:r w:rsidRPr="007848BA">
              <w:t>1,131</w:t>
            </w:r>
          </w:p>
        </w:tc>
        <w:tc>
          <w:tcPr>
            <w:tcW w:w="424" w:type="pct"/>
            <w:tcBorders>
              <w:bottom w:val="nil"/>
            </w:tcBorders>
            <w:shd w:val="clear" w:color="auto" w:fill="D0EAFF" w:themeFill="accent2" w:themeFillTint="1A"/>
            <w:noWrap/>
            <w:hideMark/>
          </w:tcPr>
          <w:p w14:paraId="4D9BB503" w14:textId="44885EAF" w:rsidR="009055DA" w:rsidRPr="008645A6" w:rsidRDefault="009055DA" w:rsidP="009055DA">
            <w:pPr>
              <w:pStyle w:val="TableTextRight"/>
            </w:pPr>
            <w:r w:rsidRPr="007848BA">
              <w:t>313</w:t>
            </w:r>
          </w:p>
        </w:tc>
        <w:tc>
          <w:tcPr>
            <w:tcW w:w="559" w:type="pct"/>
            <w:tcBorders>
              <w:bottom w:val="nil"/>
            </w:tcBorders>
            <w:shd w:val="clear" w:color="auto" w:fill="D0EAFF" w:themeFill="accent2" w:themeFillTint="1A"/>
            <w:noWrap/>
            <w:hideMark/>
          </w:tcPr>
          <w:p w14:paraId="697C13EC" w14:textId="1FF7CE7C" w:rsidR="009055DA" w:rsidRPr="008645A6" w:rsidRDefault="009055DA" w:rsidP="009055DA">
            <w:pPr>
              <w:pStyle w:val="TableTextRight"/>
              <w:ind w:right="227"/>
            </w:pPr>
            <w:r w:rsidRPr="00046D66">
              <w:t>27.7</w:t>
            </w:r>
          </w:p>
        </w:tc>
      </w:tr>
      <w:tr w:rsidR="009055DA" w:rsidRPr="008645A6" w14:paraId="3AE2772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3F1749FF" w14:textId="5CD00F67" w:rsidR="009055DA" w:rsidRPr="008645A6" w:rsidRDefault="009055DA" w:rsidP="009055DA">
            <w:pPr>
              <w:pStyle w:val="TableText"/>
            </w:pPr>
            <w:r w:rsidRPr="007848BA">
              <w:t>Namoi</w:t>
            </w:r>
            <w:r w:rsidR="004847D5" w:rsidRPr="000156BF">
              <w:rPr>
                <w:rFonts w:cs="Calibri"/>
              </w:rPr>
              <w:t>†</w:t>
            </w:r>
          </w:p>
        </w:tc>
        <w:tc>
          <w:tcPr>
            <w:tcW w:w="1897" w:type="pct"/>
            <w:tcBorders>
              <w:bottom w:val="nil"/>
            </w:tcBorders>
            <w:shd w:val="clear" w:color="auto" w:fill="D0EAFF" w:themeFill="accent2" w:themeFillTint="1A"/>
            <w:noWrap/>
            <w:hideMark/>
          </w:tcPr>
          <w:p w14:paraId="7B7E8177" w14:textId="29D47A2B" w:rsidR="009055DA" w:rsidRPr="008645A6" w:rsidRDefault="009055DA" w:rsidP="009055DA">
            <w:pPr>
              <w:pStyle w:val="TableText"/>
            </w:pPr>
            <w:r w:rsidRPr="007848BA">
              <w:t>Pt1.1.2: Temporary river red gum swamp</w:t>
            </w:r>
          </w:p>
        </w:tc>
        <w:tc>
          <w:tcPr>
            <w:tcW w:w="534" w:type="pct"/>
            <w:tcBorders>
              <w:bottom w:val="nil"/>
            </w:tcBorders>
            <w:shd w:val="clear" w:color="auto" w:fill="D0EAFF" w:themeFill="accent2" w:themeFillTint="1A"/>
            <w:noWrap/>
            <w:hideMark/>
          </w:tcPr>
          <w:p w14:paraId="3F39BD86" w14:textId="0A81A589" w:rsidR="009055DA" w:rsidRPr="008645A6" w:rsidRDefault="009055DA" w:rsidP="009055DA">
            <w:pPr>
              <w:pStyle w:val="TableTextRight"/>
            </w:pPr>
            <w:r w:rsidRPr="007848BA">
              <w:t>1,618</w:t>
            </w:r>
          </w:p>
        </w:tc>
        <w:tc>
          <w:tcPr>
            <w:tcW w:w="519" w:type="pct"/>
            <w:tcBorders>
              <w:bottom w:val="nil"/>
            </w:tcBorders>
            <w:shd w:val="clear" w:color="auto" w:fill="D0EAFF" w:themeFill="accent2" w:themeFillTint="1A"/>
            <w:noWrap/>
            <w:hideMark/>
          </w:tcPr>
          <w:p w14:paraId="25288AEF" w14:textId="748F3530" w:rsidR="009055DA" w:rsidRPr="008645A6" w:rsidRDefault="009055DA" w:rsidP="009055DA">
            <w:pPr>
              <w:pStyle w:val="TableTextRight"/>
            </w:pPr>
            <w:r w:rsidRPr="007848BA">
              <w:t>794</w:t>
            </w:r>
          </w:p>
        </w:tc>
        <w:tc>
          <w:tcPr>
            <w:tcW w:w="424" w:type="pct"/>
            <w:tcBorders>
              <w:bottom w:val="nil"/>
            </w:tcBorders>
            <w:shd w:val="clear" w:color="auto" w:fill="D0EAFF" w:themeFill="accent2" w:themeFillTint="1A"/>
            <w:noWrap/>
            <w:hideMark/>
          </w:tcPr>
          <w:p w14:paraId="1F66B0B8" w14:textId="39197D7F" w:rsidR="009055DA" w:rsidRPr="008645A6" w:rsidRDefault="009055DA" w:rsidP="009055DA">
            <w:pPr>
              <w:pStyle w:val="TableTextRight"/>
            </w:pPr>
            <w:r w:rsidRPr="007848BA">
              <w:t>297</w:t>
            </w:r>
          </w:p>
        </w:tc>
        <w:tc>
          <w:tcPr>
            <w:tcW w:w="559" w:type="pct"/>
            <w:tcBorders>
              <w:bottom w:val="nil"/>
            </w:tcBorders>
            <w:shd w:val="clear" w:color="auto" w:fill="D0EAFF" w:themeFill="accent2" w:themeFillTint="1A"/>
            <w:noWrap/>
            <w:hideMark/>
          </w:tcPr>
          <w:p w14:paraId="419637AB" w14:textId="5C8F216A" w:rsidR="009055DA" w:rsidRPr="008645A6" w:rsidRDefault="009055DA" w:rsidP="009055DA">
            <w:pPr>
              <w:pStyle w:val="TableTextRight"/>
              <w:ind w:right="227"/>
            </w:pPr>
            <w:r w:rsidRPr="00046D66">
              <w:t>37.4</w:t>
            </w:r>
          </w:p>
        </w:tc>
      </w:tr>
      <w:tr w:rsidR="009055DA" w:rsidRPr="008645A6" w14:paraId="7262465A" w14:textId="77777777" w:rsidTr="005B6715">
        <w:tc>
          <w:tcPr>
            <w:tcW w:w="1067" w:type="pct"/>
            <w:tcBorders>
              <w:bottom w:val="nil"/>
            </w:tcBorders>
            <w:shd w:val="clear" w:color="auto" w:fill="D0EAFF" w:themeFill="accent2" w:themeFillTint="1A"/>
            <w:noWrap/>
            <w:hideMark/>
          </w:tcPr>
          <w:p w14:paraId="1D012F4B" w14:textId="395740DC" w:rsidR="009055DA" w:rsidRPr="008645A6" w:rsidRDefault="009055DA" w:rsidP="009055DA">
            <w:pPr>
              <w:pStyle w:val="TableText"/>
            </w:pPr>
            <w:r w:rsidRPr="007848BA">
              <w:t>Namoi</w:t>
            </w:r>
            <w:r w:rsidR="004847D5" w:rsidRPr="000156BF">
              <w:rPr>
                <w:rFonts w:cs="Calibri"/>
              </w:rPr>
              <w:t>†</w:t>
            </w:r>
          </w:p>
        </w:tc>
        <w:tc>
          <w:tcPr>
            <w:tcW w:w="1897" w:type="pct"/>
            <w:tcBorders>
              <w:bottom w:val="nil"/>
            </w:tcBorders>
            <w:shd w:val="clear" w:color="auto" w:fill="D0EAFF" w:themeFill="accent2" w:themeFillTint="1A"/>
            <w:noWrap/>
            <w:hideMark/>
          </w:tcPr>
          <w:p w14:paraId="517FFEDA" w14:textId="742F108C" w:rsidR="009055DA" w:rsidRPr="008645A6" w:rsidRDefault="009055DA" w:rsidP="009055DA">
            <w:pPr>
              <w:pStyle w:val="TableText"/>
            </w:pPr>
            <w:r w:rsidRPr="007848BA">
              <w:t>Pt2.2.2: Temporary sedge/grass/forb marsh</w:t>
            </w:r>
          </w:p>
        </w:tc>
        <w:tc>
          <w:tcPr>
            <w:tcW w:w="534" w:type="pct"/>
            <w:tcBorders>
              <w:bottom w:val="nil"/>
            </w:tcBorders>
            <w:shd w:val="clear" w:color="auto" w:fill="D0EAFF" w:themeFill="accent2" w:themeFillTint="1A"/>
            <w:noWrap/>
            <w:hideMark/>
          </w:tcPr>
          <w:p w14:paraId="3660CA49" w14:textId="67AF6A87" w:rsidR="009055DA" w:rsidRPr="008645A6" w:rsidRDefault="009055DA" w:rsidP="009055DA">
            <w:pPr>
              <w:pStyle w:val="TableTextRight"/>
            </w:pPr>
            <w:r w:rsidRPr="007848BA">
              <w:t>3,600</w:t>
            </w:r>
          </w:p>
        </w:tc>
        <w:tc>
          <w:tcPr>
            <w:tcW w:w="519" w:type="pct"/>
            <w:tcBorders>
              <w:bottom w:val="nil"/>
            </w:tcBorders>
            <w:shd w:val="clear" w:color="auto" w:fill="D0EAFF" w:themeFill="accent2" w:themeFillTint="1A"/>
            <w:noWrap/>
            <w:hideMark/>
          </w:tcPr>
          <w:p w14:paraId="3A3D2B3C" w14:textId="62D3237B" w:rsidR="009055DA" w:rsidRPr="008645A6" w:rsidRDefault="009055DA" w:rsidP="009055DA">
            <w:pPr>
              <w:pStyle w:val="TableTextRight"/>
            </w:pPr>
            <w:r w:rsidRPr="007848BA">
              <w:t>763</w:t>
            </w:r>
          </w:p>
        </w:tc>
        <w:tc>
          <w:tcPr>
            <w:tcW w:w="424" w:type="pct"/>
            <w:tcBorders>
              <w:bottom w:val="nil"/>
            </w:tcBorders>
            <w:shd w:val="clear" w:color="auto" w:fill="D0EAFF" w:themeFill="accent2" w:themeFillTint="1A"/>
            <w:noWrap/>
            <w:hideMark/>
          </w:tcPr>
          <w:p w14:paraId="57B07908" w14:textId="34BF3052" w:rsidR="009055DA" w:rsidRPr="008645A6" w:rsidRDefault="009055DA" w:rsidP="009055DA">
            <w:pPr>
              <w:pStyle w:val="TableTextRight"/>
            </w:pPr>
            <w:r w:rsidRPr="007848BA">
              <w:t>60</w:t>
            </w:r>
          </w:p>
        </w:tc>
        <w:tc>
          <w:tcPr>
            <w:tcW w:w="559" w:type="pct"/>
            <w:tcBorders>
              <w:bottom w:val="nil"/>
            </w:tcBorders>
            <w:shd w:val="clear" w:color="auto" w:fill="D0EAFF" w:themeFill="accent2" w:themeFillTint="1A"/>
            <w:noWrap/>
            <w:hideMark/>
          </w:tcPr>
          <w:p w14:paraId="282018C0" w14:textId="310D9300" w:rsidR="009055DA" w:rsidRPr="008645A6" w:rsidRDefault="009055DA" w:rsidP="009055DA">
            <w:pPr>
              <w:pStyle w:val="TableTextRight"/>
              <w:ind w:right="227"/>
            </w:pPr>
            <w:r w:rsidRPr="00046D66">
              <w:t>7.9</w:t>
            </w:r>
          </w:p>
        </w:tc>
      </w:tr>
      <w:tr w:rsidR="009055DA" w:rsidRPr="008645A6" w14:paraId="260C39E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3F31EB46" w14:textId="6128D02C" w:rsidR="009055DA" w:rsidRPr="008645A6" w:rsidRDefault="009055DA" w:rsidP="009055DA">
            <w:pPr>
              <w:pStyle w:val="TableText"/>
            </w:pPr>
            <w:r w:rsidRPr="007848BA">
              <w:t>Namoi</w:t>
            </w:r>
            <w:r w:rsidR="004847D5" w:rsidRPr="000156BF">
              <w:rPr>
                <w:rFonts w:cs="Calibri"/>
              </w:rPr>
              <w:t>†</w:t>
            </w:r>
          </w:p>
        </w:tc>
        <w:tc>
          <w:tcPr>
            <w:tcW w:w="1897" w:type="pct"/>
            <w:tcBorders>
              <w:bottom w:val="nil"/>
            </w:tcBorders>
            <w:shd w:val="clear" w:color="auto" w:fill="D0EAFF" w:themeFill="accent2" w:themeFillTint="1A"/>
            <w:noWrap/>
            <w:hideMark/>
          </w:tcPr>
          <w:p w14:paraId="791BAA94" w14:textId="3937405C" w:rsidR="009055DA" w:rsidRPr="008645A6" w:rsidRDefault="009055DA" w:rsidP="009055DA">
            <w:pPr>
              <w:pStyle w:val="TableText"/>
            </w:pPr>
            <w:r w:rsidRPr="007848BA">
              <w:t>Pt1.6.2: Temporary woodland swamp</w:t>
            </w:r>
          </w:p>
        </w:tc>
        <w:tc>
          <w:tcPr>
            <w:tcW w:w="534" w:type="pct"/>
            <w:tcBorders>
              <w:bottom w:val="nil"/>
            </w:tcBorders>
            <w:shd w:val="clear" w:color="auto" w:fill="D0EAFF" w:themeFill="accent2" w:themeFillTint="1A"/>
            <w:noWrap/>
            <w:hideMark/>
          </w:tcPr>
          <w:p w14:paraId="356BDAEA" w14:textId="5B7DF6B4" w:rsidR="009055DA" w:rsidRPr="008645A6" w:rsidRDefault="009055DA" w:rsidP="009055DA">
            <w:pPr>
              <w:pStyle w:val="TableTextRight"/>
            </w:pPr>
            <w:r w:rsidRPr="007848BA">
              <w:t>3,427</w:t>
            </w:r>
          </w:p>
        </w:tc>
        <w:tc>
          <w:tcPr>
            <w:tcW w:w="519" w:type="pct"/>
            <w:tcBorders>
              <w:bottom w:val="nil"/>
            </w:tcBorders>
            <w:shd w:val="clear" w:color="auto" w:fill="D0EAFF" w:themeFill="accent2" w:themeFillTint="1A"/>
            <w:noWrap/>
            <w:hideMark/>
          </w:tcPr>
          <w:p w14:paraId="05BA1343" w14:textId="440C8BF2" w:rsidR="009055DA" w:rsidRPr="008645A6" w:rsidRDefault="009055DA" w:rsidP="009055DA">
            <w:pPr>
              <w:pStyle w:val="TableTextRight"/>
            </w:pPr>
            <w:r w:rsidRPr="007848BA">
              <w:t>127</w:t>
            </w:r>
          </w:p>
        </w:tc>
        <w:tc>
          <w:tcPr>
            <w:tcW w:w="424" w:type="pct"/>
            <w:tcBorders>
              <w:bottom w:val="nil"/>
            </w:tcBorders>
            <w:shd w:val="clear" w:color="auto" w:fill="D0EAFF" w:themeFill="accent2" w:themeFillTint="1A"/>
            <w:noWrap/>
            <w:hideMark/>
          </w:tcPr>
          <w:p w14:paraId="4E81930F" w14:textId="2B996BDB" w:rsidR="009055DA" w:rsidRPr="008645A6" w:rsidRDefault="009055DA" w:rsidP="009055DA">
            <w:pPr>
              <w:pStyle w:val="TableTextRight"/>
            </w:pPr>
            <w:r w:rsidRPr="007848BA">
              <w:t>16</w:t>
            </w:r>
          </w:p>
        </w:tc>
        <w:tc>
          <w:tcPr>
            <w:tcW w:w="559" w:type="pct"/>
            <w:tcBorders>
              <w:bottom w:val="nil"/>
            </w:tcBorders>
            <w:shd w:val="clear" w:color="auto" w:fill="D0EAFF" w:themeFill="accent2" w:themeFillTint="1A"/>
            <w:noWrap/>
            <w:hideMark/>
          </w:tcPr>
          <w:p w14:paraId="5BF3763F" w14:textId="0CF28D25" w:rsidR="009055DA" w:rsidRPr="008645A6" w:rsidRDefault="009055DA" w:rsidP="009055DA">
            <w:pPr>
              <w:pStyle w:val="TableTextRight"/>
              <w:ind w:right="227"/>
            </w:pPr>
            <w:r w:rsidRPr="00046D66">
              <w:t>12.6</w:t>
            </w:r>
          </w:p>
        </w:tc>
      </w:tr>
      <w:tr w:rsidR="009055DA" w:rsidRPr="008645A6" w14:paraId="05869A0F" w14:textId="77777777" w:rsidTr="005B6715">
        <w:tc>
          <w:tcPr>
            <w:tcW w:w="1067" w:type="pct"/>
            <w:tcBorders>
              <w:bottom w:val="single" w:sz="4" w:space="0" w:color="FFFFFF" w:themeColor="background1"/>
            </w:tcBorders>
            <w:shd w:val="clear" w:color="auto" w:fill="D0EAFF" w:themeFill="accent2" w:themeFillTint="1A"/>
            <w:noWrap/>
            <w:hideMark/>
          </w:tcPr>
          <w:p w14:paraId="3E157BA1" w14:textId="5DBA1CC3" w:rsidR="009055DA" w:rsidRPr="008645A6" w:rsidRDefault="009055DA" w:rsidP="009055DA">
            <w:pPr>
              <w:pStyle w:val="TableText"/>
            </w:pPr>
            <w:r w:rsidRPr="007848BA">
              <w:t>Namoi</w:t>
            </w:r>
            <w:r w:rsidR="004847D5" w:rsidRPr="000156BF">
              <w:rPr>
                <w:rFonts w:cs="Calibri"/>
              </w:rPr>
              <w:t>†</w:t>
            </w:r>
          </w:p>
        </w:tc>
        <w:tc>
          <w:tcPr>
            <w:tcW w:w="1897" w:type="pct"/>
            <w:tcBorders>
              <w:bottom w:val="single" w:sz="4" w:space="0" w:color="FFFFFF" w:themeColor="background1"/>
            </w:tcBorders>
            <w:shd w:val="clear" w:color="auto" w:fill="D0EAFF" w:themeFill="accent2" w:themeFillTint="1A"/>
            <w:noWrap/>
            <w:hideMark/>
          </w:tcPr>
          <w:p w14:paraId="593491E0" w14:textId="09D6C979" w:rsidR="009055DA" w:rsidRPr="008645A6" w:rsidRDefault="009055DA" w:rsidP="009055DA">
            <w:pPr>
              <w:pStyle w:val="TableText"/>
            </w:pPr>
            <w:r w:rsidRPr="007848BA">
              <w:t>Pt1.8.2: Temporary shrub swamp</w:t>
            </w:r>
          </w:p>
        </w:tc>
        <w:tc>
          <w:tcPr>
            <w:tcW w:w="534" w:type="pct"/>
            <w:tcBorders>
              <w:bottom w:val="single" w:sz="4" w:space="0" w:color="FFFFFF" w:themeColor="background1"/>
            </w:tcBorders>
            <w:shd w:val="clear" w:color="auto" w:fill="D0EAFF" w:themeFill="accent2" w:themeFillTint="1A"/>
            <w:noWrap/>
            <w:hideMark/>
          </w:tcPr>
          <w:p w14:paraId="50CD15AA" w14:textId="4B28AF4F" w:rsidR="009055DA" w:rsidRPr="008645A6" w:rsidRDefault="009055DA" w:rsidP="009055DA">
            <w:pPr>
              <w:pStyle w:val="TableTextRight"/>
            </w:pPr>
            <w:r w:rsidRPr="007848BA">
              <w:t>568</w:t>
            </w:r>
          </w:p>
        </w:tc>
        <w:tc>
          <w:tcPr>
            <w:tcW w:w="519" w:type="pct"/>
            <w:tcBorders>
              <w:bottom w:val="single" w:sz="4" w:space="0" w:color="FFFFFF" w:themeColor="background1"/>
            </w:tcBorders>
            <w:shd w:val="clear" w:color="auto" w:fill="D0EAFF" w:themeFill="accent2" w:themeFillTint="1A"/>
            <w:noWrap/>
            <w:hideMark/>
          </w:tcPr>
          <w:p w14:paraId="66C50C0C" w14:textId="38C5A92B" w:rsidR="009055DA" w:rsidRPr="008645A6" w:rsidRDefault="009055DA" w:rsidP="009055DA">
            <w:pPr>
              <w:pStyle w:val="TableTextRight"/>
            </w:pPr>
            <w:r w:rsidRPr="007848BA">
              <w:t>29</w:t>
            </w:r>
          </w:p>
        </w:tc>
        <w:tc>
          <w:tcPr>
            <w:tcW w:w="424" w:type="pct"/>
            <w:tcBorders>
              <w:bottom w:val="single" w:sz="4" w:space="0" w:color="FFFFFF" w:themeColor="background1"/>
            </w:tcBorders>
            <w:shd w:val="clear" w:color="auto" w:fill="D0EAFF" w:themeFill="accent2" w:themeFillTint="1A"/>
            <w:noWrap/>
            <w:hideMark/>
          </w:tcPr>
          <w:p w14:paraId="306C1AC7" w14:textId="679DE080" w:rsidR="009055DA" w:rsidRPr="008645A6" w:rsidRDefault="009055DA" w:rsidP="009055DA">
            <w:pPr>
              <w:pStyle w:val="TableTextRight"/>
            </w:pPr>
            <w:r w:rsidRPr="007848BA">
              <w:t>2</w:t>
            </w:r>
          </w:p>
        </w:tc>
        <w:tc>
          <w:tcPr>
            <w:tcW w:w="559" w:type="pct"/>
            <w:tcBorders>
              <w:bottom w:val="single" w:sz="4" w:space="0" w:color="FFFFFF" w:themeColor="background1"/>
            </w:tcBorders>
            <w:shd w:val="clear" w:color="auto" w:fill="D0EAFF" w:themeFill="accent2" w:themeFillTint="1A"/>
            <w:noWrap/>
            <w:hideMark/>
          </w:tcPr>
          <w:p w14:paraId="3E4C05C8" w14:textId="144C5288" w:rsidR="009055DA" w:rsidRPr="008645A6" w:rsidRDefault="009055DA" w:rsidP="009055DA">
            <w:pPr>
              <w:pStyle w:val="TableTextRight"/>
              <w:ind w:right="227"/>
            </w:pPr>
            <w:r w:rsidRPr="00046D66">
              <w:t>6.9</w:t>
            </w:r>
          </w:p>
        </w:tc>
      </w:tr>
      <w:tr w:rsidR="009055DA" w:rsidRPr="008645A6" w14:paraId="7F38AB8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tcBorders>
            <w:noWrap/>
            <w:hideMark/>
          </w:tcPr>
          <w:p w14:paraId="17D0E11B" w14:textId="5CFD62A5" w:rsidR="009055DA" w:rsidRPr="008645A6" w:rsidRDefault="009055DA" w:rsidP="009055DA">
            <w:pPr>
              <w:pStyle w:val="TableText"/>
            </w:pPr>
            <w:r w:rsidRPr="007848BA">
              <w:t>Namoi</w:t>
            </w:r>
          </w:p>
        </w:tc>
        <w:tc>
          <w:tcPr>
            <w:tcW w:w="1897" w:type="pct"/>
            <w:tcBorders>
              <w:top w:val="single" w:sz="4" w:space="0" w:color="FFFFFF" w:themeColor="background1"/>
            </w:tcBorders>
            <w:noWrap/>
            <w:hideMark/>
          </w:tcPr>
          <w:p w14:paraId="4358905E" w14:textId="3F4DEA8E" w:rsidR="009055DA" w:rsidRPr="008645A6" w:rsidRDefault="009055DA" w:rsidP="009055DA">
            <w:pPr>
              <w:pStyle w:val="TableText"/>
            </w:pPr>
            <w:r w:rsidRPr="007848BA">
              <w:t>Lp1.1: Permanent lake</w:t>
            </w:r>
          </w:p>
        </w:tc>
        <w:tc>
          <w:tcPr>
            <w:tcW w:w="534" w:type="pct"/>
            <w:tcBorders>
              <w:top w:val="single" w:sz="4" w:space="0" w:color="FFFFFF" w:themeColor="background1"/>
            </w:tcBorders>
            <w:noWrap/>
            <w:hideMark/>
          </w:tcPr>
          <w:p w14:paraId="37A72B88" w14:textId="5552758C" w:rsidR="009055DA" w:rsidRPr="008645A6" w:rsidRDefault="009055DA" w:rsidP="009055DA">
            <w:pPr>
              <w:pStyle w:val="TableTextRight"/>
            </w:pPr>
            <w:r w:rsidRPr="007848BA">
              <w:t>5,122</w:t>
            </w:r>
          </w:p>
        </w:tc>
        <w:tc>
          <w:tcPr>
            <w:tcW w:w="519" w:type="pct"/>
            <w:tcBorders>
              <w:top w:val="single" w:sz="4" w:space="0" w:color="FFFFFF" w:themeColor="background1"/>
            </w:tcBorders>
            <w:noWrap/>
            <w:hideMark/>
          </w:tcPr>
          <w:p w14:paraId="233DE1E4" w14:textId="26E5B03C" w:rsidR="009055DA" w:rsidRPr="008645A6" w:rsidRDefault="009055DA" w:rsidP="009055DA">
            <w:pPr>
              <w:pStyle w:val="TableTextRight"/>
            </w:pPr>
            <w:r w:rsidRPr="007848BA">
              <w:t>4,585</w:t>
            </w:r>
          </w:p>
        </w:tc>
        <w:tc>
          <w:tcPr>
            <w:tcW w:w="424" w:type="pct"/>
            <w:tcBorders>
              <w:top w:val="single" w:sz="4" w:space="0" w:color="FFFFFF" w:themeColor="background1"/>
            </w:tcBorders>
            <w:noWrap/>
            <w:hideMark/>
          </w:tcPr>
          <w:p w14:paraId="180FA75F" w14:textId="186BC1C2"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2B949C30" w14:textId="55BE147B" w:rsidR="009055DA" w:rsidRPr="008645A6" w:rsidRDefault="009055DA" w:rsidP="009055DA">
            <w:pPr>
              <w:pStyle w:val="TableTextRight"/>
              <w:ind w:right="227"/>
            </w:pPr>
            <w:r w:rsidRPr="00046D66">
              <w:t>0</w:t>
            </w:r>
          </w:p>
        </w:tc>
      </w:tr>
      <w:tr w:rsidR="009055DA" w:rsidRPr="008645A6" w14:paraId="7AB5BF19" w14:textId="77777777" w:rsidTr="005B6715">
        <w:tc>
          <w:tcPr>
            <w:tcW w:w="1067" w:type="pct"/>
            <w:noWrap/>
            <w:hideMark/>
          </w:tcPr>
          <w:p w14:paraId="3C18A4C5" w14:textId="1D979354" w:rsidR="009055DA" w:rsidRPr="008645A6" w:rsidRDefault="009055DA" w:rsidP="009055DA">
            <w:pPr>
              <w:pStyle w:val="TableText"/>
            </w:pPr>
            <w:r w:rsidRPr="007848BA">
              <w:t>Namoi</w:t>
            </w:r>
          </w:p>
        </w:tc>
        <w:tc>
          <w:tcPr>
            <w:tcW w:w="1897" w:type="pct"/>
            <w:noWrap/>
            <w:hideMark/>
          </w:tcPr>
          <w:p w14:paraId="1875EDDD" w14:textId="05460C00" w:rsidR="009055DA" w:rsidRPr="008645A6" w:rsidRDefault="009055DA" w:rsidP="009055DA">
            <w:pPr>
              <w:pStyle w:val="TableText"/>
            </w:pPr>
            <w:r w:rsidRPr="007848BA">
              <w:t>Pt1.2.2: Temporary black box swamp</w:t>
            </w:r>
          </w:p>
        </w:tc>
        <w:tc>
          <w:tcPr>
            <w:tcW w:w="534" w:type="pct"/>
            <w:noWrap/>
            <w:hideMark/>
          </w:tcPr>
          <w:p w14:paraId="7F32F805" w14:textId="206E89E4" w:rsidR="009055DA" w:rsidRPr="008645A6" w:rsidRDefault="009055DA" w:rsidP="009055DA">
            <w:pPr>
              <w:pStyle w:val="TableTextRight"/>
            </w:pPr>
            <w:r w:rsidRPr="007848BA">
              <w:t>1,771</w:t>
            </w:r>
          </w:p>
        </w:tc>
        <w:tc>
          <w:tcPr>
            <w:tcW w:w="519" w:type="pct"/>
            <w:noWrap/>
            <w:hideMark/>
          </w:tcPr>
          <w:p w14:paraId="6161D59F" w14:textId="3B631D97" w:rsidR="009055DA" w:rsidRPr="008645A6" w:rsidRDefault="009055DA" w:rsidP="009055DA">
            <w:pPr>
              <w:pStyle w:val="TableTextRight"/>
            </w:pPr>
            <w:r w:rsidRPr="007848BA">
              <w:t>334</w:t>
            </w:r>
          </w:p>
        </w:tc>
        <w:tc>
          <w:tcPr>
            <w:tcW w:w="424" w:type="pct"/>
            <w:noWrap/>
            <w:hideMark/>
          </w:tcPr>
          <w:p w14:paraId="014D0DB5" w14:textId="2C9DC71D" w:rsidR="009055DA" w:rsidRPr="008645A6" w:rsidRDefault="009055DA" w:rsidP="009055DA">
            <w:pPr>
              <w:pStyle w:val="TableTextRight"/>
            </w:pPr>
            <w:r w:rsidRPr="007848BA">
              <w:t>0</w:t>
            </w:r>
          </w:p>
        </w:tc>
        <w:tc>
          <w:tcPr>
            <w:tcW w:w="559" w:type="pct"/>
            <w:noWrap/>
            <w:hideMark/>
          </w:tcPr>
          <w:p w14:paraId="04137D2C" w14:textId="2CB1480B" w:rsidR="009055DA" w:rsidRPr="008645A6" w:rsidRDefault="009055DA" w:rsidP="009055DA">
            <w:pPr>
              <w:pStyle w:val="TableTextRight"/>
              <w:ind w:right="227"/>
            </w:pPr>
            <w:r w:rsidRPr="00046D66">
              <w:t>0</w:t>
            </w:r>
          </w:p>
        </w:tc>
      </w:tr>
      <w:tr w:rsidR="009055DA" w:rsidRPr="008645A6" w14:paraId="0D1A30C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9711DAC" w14:textId="2379D894" w:rsidR="009055DA" w:rsidRPr="008645A6" w:rsidRDefault="009055DA" w:rsidP="009055DA">
            <w:pPr>
              <w:pStyle w:val="TableText"/>
            </w:pPr>
            <w:r w:rsidRPr="007848BA">
              <w:t>Namoi</w:t>
            </w:r>
          </w:p>
        </w:tc>
        <w:tc>
          <w:tcPr>
            <w:tcW w:w="1897" w:type="pct"/>
            <w:noWrap/>
            <w:hideMark/>
          </w:tcPr>
          <w:p w14:paraId="738C262C" w14:textId="1F862071" w:rsidR="009055DA" w:rsidRPr="008645A6" w:rsidRDefault="009055DA" w:rsidP="009055DA">
            <w:pPr>
              <w:pStyle w:val="TableText"/>
            </w:pPr>
            <w:r w:rsidRPr="007848BA">
              <w:t>Pt3.1.2: Clay pan</w:t>
            </w:r>
          </w:p>
        </w:tc>
        <w:tc>
          <w:tcPr>
            <w:tcW w:w="534" w:type="pct"/>
            <w:noWrap/>
            <w:hideMark/>
          </w:tcPr>
          <w:p w14:paraId="62A16C41" w14:textId="03B18642" w:rsidR="009055DA" w:rsidRPr="008645A6" w:rsidRDefault="009055DA" w:rsidP="009055DA">
            <w:pPr>
              <w:pStyle w:val="TableTextRight"/>
            </w:pPr>
            <w:r w:rsidRPr="007848BA">
              <w:t>5,326</w:t>
            </w:r>
          </w:p>
        </w:tc>
        <w:tc>
          <w:tcPr>
            <w:tcW w:w="519" w:type="pct"/>
            <w:noWrap/>
            <w:hideMark/>
          </w:tcPr>
          <w:p w14:paraId="65C2E6A2" w14:textId="3D358301" w:rsidR="009055DA" w:rsidRPr="008645A6" w:rsidRDefault="009055DA" w:rsidP="009055DA">
            <w:pPr>
              <w:pStyle w:val="TableTextRight"/>
            </w:pPr>
            <w:r w:rsidRPr="007848BA">
              <w:t>297</w:t>
            </w:r>
          </w:p>
        </w:tc>
        <w:tc>
          <w:tcPr>
            <w:tcW w:w="424" w:type="pct"/>
            <w:noWrap/>
            <w:hideMark/>
          </w:tcPr>
          <w:p w14:paraId="0116B9B6" w14:textId="279199B5" w:rsidR="009055DA" w:rsidRPr="008645A6" w:rsidRDefault="009055DA" w:rsidP="009055DA">
            <w:pPr>
              <w:pStyle w:val="TableTextRight"/>
            </w:pPr>
            <w:r w:rsidRPr="007848BA">
              <w:t>0</w:t>
            </w:r>
          </w:p>
        </w:tc>
        <w:tc>
          <w:tcPr>
            <w:tcW w:w="559" w:type="pct"/>
            <w:noWrap/>
            <w:hideMark/>
          </w:tcPr>
          <w:p w14:paraId="5FDF1AF6" w14:textId="4606A109" w:rsidR="009055DA" w:rsidRPr="008645A6" w:rsidRDefault="009055DA" w:rsidP="009055DA">
            <w:pPr>
              <w:pStyle w:val="TableTextRight"/>
              <w:ind w:right="227"/>
            </w:pPr>
            <w:r w:rsidRPr="00046D66">
              <w:t>0</w:t>
            </w:r>
          </w:p>
        </w:tc>
      </w:tr>
      <w:tr w:rsidR="009055DA" w:rsidRPr="008645A6" w14:paraId="43E2FA9E" w14:textId="77777777" w:rsidTr="005B6715">
        <w:tc>
          <w:tcPr>
            <w:tcW w:w="1067" w:type="pct"/>
            <w:noWrap/>
            <w:hideMark/>
          </w:tcPr>
          <w:p w14:paraId="40CE0654" w14:textId="261820D9" w:rsidR="009055DA" w:rsidRPr="008645A6" w:rsidRDefault="009055DA" w:rsidP="009055DA">
            <w:pPr>
              <w:pStyle w:val="TableText"/>
            </w:pPr>
            <w:r w:rsidRPr="007848BA">
              <w:t>Namoi</w:t>
            </w:r>
          </w:p>
        </w:tc>
        <w:tc>
          <w:tcPr>
            <w:tcW w:w="1897" w:type="pct"/>
            <w:noWrap/>
            <w:hideMark/>
          </w:tcPr>
          <w:p w14:paraId="3AD59BA8" w14:textId="4B164CF9" w:rsidR="009055DA" w:rsidRPr="008645A6" w:rsidRDefault="009055DA" w:rsidP="009055DA">
            <w:pPr>
              <w:pStyle w:val="TableText"/>
            </w:pPr>
            <w:r w:rsidRPr="007848BA">
              <w:t>Pt4.2: Temporary wetland</w:t>
            </w:r>
          </w:p>
        </w:tc>
        <w:tc>
          <w:tcPr>
            <w:tcW w:w="534" w:type="pct"/>
            <w:noWrap/>
            <w:hideMark/>
          </w:tcPr>
          <w:p w14:paraId="2FC15F63" w14:textId="0C732B90" w:rsidR="009055DA" w:rsidRPr="008645A6" w:rsidRDefault="009055DA" w:rsidP="009055DA">
            <w:pPr>
              <w:pStyle w:val="TableTextRight"/>
            </w:pPr>
            <w:r w:rsidRPr="007848BA">
              <w:t>2,909</w:t>
            </w:r>
          </w:p>
        </w:tc>
        <w:tc>
          <w:tcPr>
            <w:tcW w:w="519" w:type="pct"/>
            <w:noWrap/>
            <w:hideMark/>
          </w:tcPr>
          <w:p w14:paraId="28752D43" w14:textId="6E8B6E1B" w:rsidR="009055DA" w:rsidRPr="008645A6" w:rsidRDefault="009055DA" w:rsidP="009055DA">
            <w:pPr>
              <w:pStyle w:val="TableTextRight"/>
            </w:pPr>
            <w:r w:rsidRPr="007848BA">
              <w:t>277</w:t>
            </w:r>
          </w:p>
        </w:tc>
        <w:tc>
          <w:tcPr>
            <w:tcW w:w="424" w:type="pct"/>
            <w:noWrap/>
            <w:hideMark/>
          </w:tcPr>
          <w:p w14:paraId="32562414" w14:textId="42E19F6D" w:rsidR="009055DA" w:rsidRPr="008645A6" w:rsidRDefault="009055DA" w:rsidP="009055DA">
            <w:pPr>
              <w:pStyle w:val="TableTextRight"/>
            </w:pPr>
            <w:r w:rsidRPr="007848BA">
              <w:t>0</w:t>
            </w:r>
          </w:p>
        </w:tc>
        <w:tc>
          <w:tcPr>
            <w:tcW w:w="559" w:type="pct"/>
            <w:noWrap/>
            <w:hideMark/>
          </w:tcPr>
          <w:p w14:paraId="2DB2EAB5" w14:textId="0C7D9596" w:rsidR="009055DA" w:rsidRPr="008645A6" w:rsidRDefault="009055DA" w:rsidP="009055DA">
            <w:pPr>
              <w:pStyle w:val="TableTextRight"/>
              <w:ind w:right="227"/>
            </w:pPr>
            <w:r w:rsidRPr="00046D66">
              <w:t>0</w:t>
            </w:r>
          </w:p>
        </w:tc>
      </w:tr>
      <w:tr w:rsidR="009055DA" w:rsidRPr="008645A6" w14:paraId="4B66F0E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5B56992" w14:textId="5E4150EE" w:rsidR="009055DA" w:rsidRPr="008645A6" w:rsidRDefault="009055DA" w:rsidP="009055DA">
            <w:pPr>
              <w:pStyle w:val="TableText"/>
            </w:pPr>
            <w:r w:rsidRPr="007848BA">
              <w:t>Namoi</w:t>
            </w:r>
          </w:p>
        </w:tc>
        <w:tc>
          <w:tcPr>
            <w:tcW w:w="1897" w:type="pct"/>
            <w:noWrap/>
            <w:hideMark/>
          </w:tcPr>
          <w:p w14:paraId="4B9FEEA3" w14:textId="1BCFDB4E" w:rsidR="009055DA" w:rsidRPr="008645A6" w:rsidRDefault="009055DA" w:rsidP="009055DA">
            <w:pPr>
              <w:pStyle w:val="TableText"/>
            </w:pPr>
            <w:r w:rsidRPr="007848BA">
              <w:t>Lt1.1: Temporary lake</w:t>
            </w:r>
          </w:p>
        </w:tc>
        <w:tc>
          <w:tcPr>
            <w:tcW w:w="534" w:type="pct"/>
            <w:noWrap/>
            <w:hideMark/>
          </w:tcPr>
          <w:p w14:paraId="5192D2EF" w14:textId="46395215" w:rsidR="009055DA" w:rsidRPr="008645A6" w:rsidRDefault="009055DA" w:rsidP="009055DA">
            <w:pPr>
              <w:pStyle w:val="TableTextRight"/>
            </w:pPr>
            <w:r w:rsidRPr="007848BA">
              <w:t>2,604</w:t>
            </w:r>
          </w:p>
        </w:tc>
        <w:tc>
          <w:tcPr>
            <w:tcW w:w="519" w:type="pct"/>
            <w:noWrap/>
            <w:hideMark/>
          </w:tcPr>
          <w:p w14:paraId="08B2EE00" w14:textId="71653CFF" w:rsidR="009055DA" w:rsidRPr="008645A6" w:rsidRDefault="009055DA" w:rsidP="009055DA">
            <w:pPr>
              <w:pStyle w:val="TableTextRight"/>
            </w:pPr>
            <w:r w:rsidRPr="007848BA">
              <w:t>93</w:t>
            </w:r>
          </w:p>
        </w:tc>
        <w:tc>
          <w:tcPr>
            <w:tcW w:w="424" w:type="pct"/>
            <w:noWrap/>
            <w:hideMark/>
          </w:tcPr>
          <w:p w14:paraId="53611AF0" w14:textId="2006EA44" w:rsidR="009055DA" w:rsidRPr="008645A6" w:rsidRDefault="009055DA" w:rsidP="009055DA">
            <w:pPr>
              <w:pStyle w:val="TableTextRight"/>
            </w:pPr>
            <w:r w:rsidRPr="007848BA">
              <w:t>0</w:t>
            </w:r>
          </w:p>
        </w:tc>
        <w:tc>
          <w:tcPr>
            <w:tcW w:w="559" w:type="pct"/>
            <w:noWrap/>
            <w:hideMark/>
          </w:tcPr>
          <w:p w14:paraId="4F535815" w14:textId="5F67DB98" w:rsidR="009055DA" w:rsidRPr="008645A6" w:rsidRDefault="009055DA" w:rsidP="009055DA">
            <w:pPr>
              <w:pStyle w:val="TableTextRight"/>
              <w:ind w:right="227"/>
            </w:pPr>
            <w:r w:rsidRPr="00046D66">
              <w:t>0</w:t>
            </w:r>
          </w:p>
        </w:tc>
      </w:tr>
      <w:tr w:rsidR="009055DA" w:rsidRPr="008645A6" w14:paraId="765D1103" w14:textId="77777777" w:rsidTr="005B6715">
        <w:tc>
          <w:tcPr>
            <w:tcW w:w="1067" w:type="pct"/>
            <w:noWrap/>
            <w:hideMark/>
          </w:tcPr>
          <w:p w14:paraId="473393A5" w14:textId="367F5A5F" w:rsidR="009055DA" w:rsidRPr="008645A6" w:rsidRDefault="009055DA" w:rsidP="009055DA">
            <w:pPr>
              <w:pStyle w:val="TableText"/>
            </w:pPr>
            <w:r w:rsidRPr="007848BA">
              <w:t>Namoi</w:t>
            </w:r>
          </w:p>
        </w:tc>
        <w:tc>
          <w:tcPr>
            <w:tcW w:w="1897" w:type="pct"/>
            <w:noWrap/>
            <w:hideMark/>
          </w:tcPr>
          <w:p w14:paraId="20B40BB7" w14:textId="6D04291E" w:rsidR="009055DA" w:rsidRPr="008645A6" w:rsidRDefault="009055DA" w:rsidP="009055DA">
            <w:pPr>
              <w:pStyle w:val="TableText"/>
            </w:pPr>
            <w:r w:rsidRPr="007848BA">
              <w:t>Pt2.3.2: Freshwater meadow</w:t>
            </w:r>
          </w:p>
        </w:tc>
        <w:tc>
          <w:tcPr>
            <w:tcW w:w="534" w:type="pct"/>
            <w:noWrap/>
            <w:hideMark/>
          </w:tcPr>
          <w:p w14:paraId="36323F1A" w14:textId="484E07F5" w:rsidR="009055DA" w:rsidRPr="008645A6" w:rsidRDefault="009055DA" w:rsidP="009055DA">
            <w:pPr>
              <w:pStyle w:val="TableTextRight"/>
            </w:pPr>
            <w:r w:rsidRPr="007848BA">
              <w:t>752</w:t>
            </w:r>
          </w:p>
        </w:tc>
        <w:tc>
          <w:tcPr>
            <w:tcW w:w="519" w:type="pct"/>
            <w:noWrap/>
            <w:hideMark/>
          </w:tcPr>
          <w:p w14:paraId="40AB9732" w14:textId="70A9A2E3" w:rsidR="009055DA" w:rsidRPr="008645A6" w:rsidRDefault="009055DA" w:rsidP="009055DA">
            <w:pPr>
              <w:pStyle w:val="TableTextRight"/>
            </w:pPr>
            <w:r w:rsidRPr="007848BA">
              <w:t>51</w:t>
            </w:r>
          </w:p>
        </w:tc>
        <w:tc>
          <w:tcPr>
            <w:tcW w:w="424" w:type="pct"/>
            <w:noWrap/>
            <w:hideMark/>
          </w:tcPr>
          <w:p w14:paraId="11D42F56" w14:textId="063850E3" w:rsidR="009055DA" w:rsidRPr="008645A6" w:rsidRDefault="009055DA" w:rsidP="009055DA">
            <w:pPr>
              <w:pStyle w:val="TableTextRight"/>
            </w:pPr>
            <w:r w:rsidRPr="007848BA">
              <w:t>0</w:t>
            </w:r>
          </w:p>
        </w:tc>
        <w:tc>
          <w:tcPr>
            <w:tcW w:w="559" w:type="pct"/>
            <w:noWrap/>
            <w:hideMark/>
          </w:tcPr>
          <w:p w14:paraId="1428A560" w14:textId="3C00B709" w:rsidR="009055DA" w:rsidRPr="008645A6" w:rsidRDefault="009055DA" w:rsidP="009055DA">
            <w:pPr>
              <w:pStyle w:val="TableTextRight"/>
              <w:ind w:right="227"/>
            </w:pPr>
            <w:r w:rsidRPr="00046D66">
              <w:t>0</w:t>
            </w:r>
          </w:p>
        </w:tc>
      </w:tr>
      <w:tr w:rsidR="009055DA" w:rsidRPr="008645A6" w14:paraId="7DC6AB0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B62A8AF" w14:textId="70EEA1A1" w:rsidR="009055DA" w:rsidRPr="008645A6" w:rsidRDefault="009055DA" w:rsidP="009055DA">
            <w:pPr>
              <w:pStyle w:val="TableText"/>
            </w:pPr>
            <w:r w:rsidRPr="007848BA">
              <w:t>Namoi</w:t>
            </w:r>
          </w:p>
        </w:tc>
        <w:tc>
          <w:tcPr>
            <w:tcW w:w="1897" w:type="pct"/>
            <w:noWrap/>
            <w:hideMark/>
          </w:tcPr>
          <w:p w14:paraId="42EE2082" w14:textId="6D7E706F" w:rsidR="009055DA" w:rsidRPr="008645A6" w:rsidRDefault="009055DA" w:rsidP="009055DA">
            <w:pPr>
              <w:pStyle w:val="TableText"/>
            </w:pPr>
            <w:r w:rsidRPr="007848BA">
              <w:t>Pt1.3.2: Temporary coolibah swamp</w:t>
            </w:r>
          </w:p>
        </w:tc>
        <w:tc>
          <w:tcPr>
            <w:tcW w:w="534" w:type="pct"/>
            <w:noWrap/>
            <w:hideMark/>
          </w:tcPr>
          <w:p w14:paraId="4461FA76" w14:textId="38859DCB" w:rsidR="009055DA" w:rsidRPr="008645A6" w:rsidRDefault="009055DA" w:rsidP="009055DA">
            <w:pPr>
              <w:pStyle w:val="TableTextRight"/>
            </w:pPr>
            <w:r w:rsidRPr="007848BA">
              <w:t>609</w:t>
            </w:r>
          </w:p>
        </w:tc>
        <w:tc>
          <w:tcPr>
            <w:tcW w:w="519" w:type="pct"/>
            <w:noWrap/>
            <w:hideMark/>
          </w:tcPr>
          <w:p w14:paraId="7DD25588" w14:textId="0D1BD6FD" w:rsidR="009055DA" w:rsidRPr="008645A6" w:rsidRDefault="009055DA" w:rsidP="009055DA">
            <w:pPr>
              <w:pStyle w:val="TableTextRight"/>
            </w:pPr>
            <w:r w:rsidRPr="007848BA">
              <w:t>0</w:t>
            </w:r>
          </w:p>
        </w:tc>
        <w:tc>
          <w:tcPr>
            <w:tcW w:w="424" w:type="pct"/>
            <w:noWrap/>
            <w:hideMark/>
          </w:tcPr>
          <w:p w14:paraId="09284C5A" w14:textId="034963C2" w:rsidR="009055DA" w:rsidRPr="008645A6" w:rsidRDefault="009055DA" w:rsidP="009055DA">
            <w:pPr>
              <w:pStyle w:val="TableTextRight"/>
            </w:pPr>
            <w:r w:rsidRPr="007848BA">
              <w:t>0</w:t>
            </w:r>
          </w:p>
        </w:tc>
        <w:tc>
          <w:tcPr>
            <w:tcW w:w="559" w:type="pct"/>
            <w:noWrap/>
            <w:hideMark/>
          </w:tcPr>
          <w:p w14:paraId="6A05DB9B" w14:textId="353753B6" w:rsidR="009055DA" w:rsidRPr="008645A6" w:rsidRDefault="009055DA" w:rsidP="009055DA">
            <w:pPr>
              <w:pStyle w:val="TableTextRight"/>
              <w:ind w:right="227"/>
            </w:pPr>
            <w:r w:rsidRPr="00046D66">
              <w:t>0</w:t>
            </w:r>
          </w:p>
        </w:tc>
      </w:tr>
      <w:tr w:rsidR="009055DA" w:rsidRPr="008645A6" w14:paraId="390119D6" w14:textId="77777777" w:rsidTr="005B6715">
        <w:tc>
          <w:tcPr>
            <w:tcW w:w="1067" w:type="pct"/>
            <w:noWrap/>
            <w:hideMark/>
          </w:tcPr>
          <w:p w14:paraId="499B8CE6" w14:textId="32A0969B" w:rsidR="009055DA" w:rsidRPr="008645A6" w:rsidRDefault="009055DA" w:rsidP="009055DA">
            <w:pPr>
              <w:pStyle w:val="TableText"/>
            </w:pPr>
            <w:r w:rsidRPr="007848BA">
              <w:t>Namoi</w:t>
            </w:r>
          </w:p>
        </w:tc>
        <w:tc>
          <w:tcPr>
            <w:tcW w:w="1897" w:type="pct"/>
            <w:noWrap/>
            <w:hideMark/>
          </w:tcPr>
          <w:p w14:paraId="6F79224D" w14:textId="07591741" w:rsidR="009055DA" w:rsidRPr="008645A6" w:rsidRDefault="009055DA" w:rsidP="009055DA">
            <w:pPr>
              <w:pStyle w:val="TableText"/>
            </w:pPr>
            <w:r w:rsidRPr="007848BA">
              <w:t>Pp2.2.2: Permanent sedge/grass/forb marsh</w:t>
            </w:r>
          </w:p>
        </w:tc>
        <w:tc>
          <w:tcPr>
            <w:tcW w:w="534" w:type="pct"/>
            <w:noWrap/>
            <w:hideMark/>
          </w:tcPr>
          <w:p w14:paraId="1525E082" w14:textId="791C94D8" w:rsidR="009055DA" w:rsidRPr="008645A6" w:rsidRDefault="009055DA" w:rsidP="009055DA">
            <w:pPr>
              <w:pStyle w:val="TableTextRight"/>
            </w:pPr>
            <w:r w:rsidRPr="007848BA">
              <w:t>247</w:t>
            </w:r>
          </w:p>
        </w:tc>
        <w:tc>
          <w:tcPr>
            <w:tcW w:w="519" w:type="pct"/>
            <w:noWrap/>
            <w:hideMark/>
          </w:tcPr>
          <w:p w14:paraId="69228A81" w14:textId="54ED9F59" w:rsidR="009055DA" w:rsidRPr="008645A6" w:rsidRDefault="009055DA" w:rsidP="009055DA">
            <w:pPr>
              <w:pStyle w:val="TableTextRight"/>
            </w:pPr>
            <w:r w:rsidRPr="007848BA">
              <w:t>0</w:t>
            </w:r>
          </w:p>
        </w:tc>
        <w:tc>
          <w:tcPr>
            <w:tcW w:w="424" w:type="pct"/>
            <w:noWrap/>
            <w:hideMark/>
          </w:tcPr>
          <w:p w14:paraId="6D28684D" w14:textId="17777075" w:rsidR="009055DA" w:rsidRPr="008645A6" w:rsidRDefault="009055DA" w:rsidP="009055DA">
            <w:pPr>
              <w:pStyle w:val="TableTextRight"/>
            </w:pPr>
            <w:r w:rsidRPr="007848BA">
              <w:t>0</w:t>
            </w:r>
          </w:p>
        </w:tc>
        <w:tc>
          <w:tcPr>
            <w:tcW w:w="559" w:type="pct"/>
            <w:noWrap/>
            <w:hideMark/>
          </w:tcPr>
          <w:p w14:paraId="42365253" w14:textId="780DF098" w:rsidR="009055DA" w:rsidRPr="008645A6" w:rsidRDefault="009055DA" w:rsidP="009055DA">
            <w:pPr>
              <w:pStyle w:val="TableTextRight"/>
              <w:ind w:right="227"/>
            </w:pPr>
            <w:r w:rsidRPr="00046D66">
              <w:t>0</w:t>
            </w:r>
          </w:p>
        </w:tc>
      </w:tr>
      <w:tr w:rsidR="009055DA" w:rsidRPr="008645A6" w14:paraId="6E9C9A7C"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A48FEDB" w14:textId="7CBE7870" w:rsidR="009055DA" w:rsidRPr="008645A6" w:rsidRDefault="009055DA" w:rsidP="009055DA">
            <w:pPr>
              <w:pStyle w:val="TableText"/>
            </w:pPr>
            <w:r w:rsidRPr="007848BA">
              <w:t>Namoi</w:t>
            </w:r>
          </w:p>
        </w:tc>
        <w:tc>
          <w:tcPr>
            <w:tcW w:w="1897" w:type="pct"/>
            <w:noWrap/>
            <w:hideMark/>
          </w:tcPr>
          <w:p w14:paraId="5D6608C6" w14:textId="7ACBE604" w:rsidR="009055DA" w:rsidRPr="008645A6" w:rsidRDefault="009055DA" w:rsidP="009055DA">
            <w:pPr>
              <w:pStyle w:val="TableText"/>
            </w:pPr>
            <w:r w:rsidRPr="007848BA">
              <w:t>Pt1.7.2: Temporary lignum swamp</w:t>
            </w:r>
          </w:p>
        </w:tc>
        <w:tc>
          <w:tcPr>
            <w:tcW w:w="534" w:type="pct"/>
            <w:noWrap/>
            <w:hideMark/>
          </w:tcPr>
          <w:p w14:paraId="2E6B7F74" w14:textId="7E1FE777" w:rsidR="009055DA" w:rsidRPr="008645A6" w:rsidRDefault="009055DA" w:rsidP="009055DA">
            <w:pPr>
              <w:pStyle w:val="TableTextRight"/>
            </w:pPr>
            <w:r w:rsidRPr="007848BA">
              <w:t>16</w:t>
            </w:r>
          </w:p>
        </w:tc>
        <w:tc>
          <w:tcPr>
            <w:tcW w:w="519" w:type="pct"/>
            <w:noWrap/>
            <w:hideMark/>
          </w:tcPr>
          <w:p w14:paraId="6D0551B7" w14:textId="7641372C" w:rsidR="009055DA" w:rsidRPr="008645A6" w:rsidRDefault="009055DA" w:rsidP="009055DA">
            <w:pPr>
              <w:pStyle w:val="TableTextRight"/>
            </w:pPr>
            <w:r w:rsidRPr="007848BA">
              <w:t>0</w:t>
            </w:r>
          </w:p>
        </w:tc>
        <w:tc>
          <w:tcPr>
            <w:tcW w:w="424" w:type="pct"/>
            <w:noWrap/>
            <w:hideMark/>
          </w:tcPr>
          <w:p w14:paraId="001CCBC0" w14:textId="601E9AF1" w:rsidR="009055DA" w:rsidRPr="008645A6" w:rsidRDefault="009055DA" w:rsidP="009055DA">
            <w:pPr>
              <w:pStyle w:val="TableTextRight"/>
            </w:pPr>
            <w:r w:rsidRPr="007848BA">
              <w:t>0</w:t>
            </w:r>
          </w:p>
        </w:tc>
        <w:tc>
          <w:tcPr>
            <w:tcW w:w="559" w:type="pct"/>
            <w:noWrap/>
            <w:hideMark/>
          </w:tcPr>
          <w:p w14:paraId="6BC13860" w14:textId="62606C38" w:rsidR="009055DA" w:rsidRPr="008645A6" w:rsidRDefault="009055DA" w:rsidP="009055DA">
            <w:pPr>
              <w:pStyle w:val="TableTextRight"/>
              <w:ind w:right="227"/>
            </w:pPr>
            <w:r w:rsidRPr="00046D66">
              <w:t>0</w:t>
            </w:r>
          </w:p>
        </w:tc>
      </w:tr>
      <w:tr w:rsidR="009055DA" w:rsidRPr="008645A6" w14:paraId="1B789D35" w14:textId="77777777" w:rsidTr="005B6715">
        <w:tc>
          <w:tcPr>
            <w:tcW w:w="1067" w:type="pct"/>
            <w:tcBorders>
              <w:bottom w:val="nil"/>
            </w:tcBorders>
            <w:noWrap/>
            <w:hideMark/>
          </w:tcPr>
          <w:p w14:paraId="08DF6696" w14:textId="20AB7040" w:rsidR="009055DA" w:rsidRPr="008645A6" w:rsidRDefault="009055DA" w:rsidP="009055DA">
            <w:pPr>
              <w:pStyle w:val="TableText"/>
            </w:pPr>
            <w:r w:rsidRPr="007848BA">
              <w:lastRenderedPageBreak/>
              <w:t>Namoi</w:t>
            </w:r>
          </w:p>
        </w:tc>
        <w:tc>
          <w:tcPr>
            <w:tcW w:w="1897" w:type="pct"/>
            <w:tcBorders>
              <w:bottom w:val="nil"/>
            </w:tcBorders>
            <w:noWrap/>
            <w:hideMark/>
          </w:tcPr>
          <w:p w14:paraId="7D6F2C61" w14:textId="0E316D93" w:rsidR="009055DA" w:rsidRPr="008645A6" w:rsidRDefault="009055DA" w:rsidP="009055DA">
            <w:pPr>
              <w:pStyle w:val="TableText"/>
            </w:pPr>
            <w:r w:rsidRPr="007848BA">
              <w:t>Pp3: Peat bog or fen marsh</w:t>
            </w:r>
          </w:p>
        </w:tc>
        <w:tc>
          <w:tcPr>
            <w:tcW w:w="534" w:type="pct"/>
            <w:tcBorders>
              <w:bottom w:val="nil"/>
            </w:tcBorders>
            <w:noWrap/>
            <w:hideMark/>
          </w:tcPr>
          <w:p w14:paraId="2D0685AB" w14:textId="160B5541" w:rsidR="009055DA" w:rsidRPr="008645A6" w:rsidRDefault="009055DA" w:rsidP="009055DA">
            <w:pPr>
              <w:pStyle w:val="TableTextRight"/>
            </w:pPr>
            <w:r w:rsidRPr="007848BA">
              <w:t>15</w:t>
            </w:r>
          </w:p>
        </w:tc>
        <w:tc>
          <w:tcPr>
            <w:tcW w:w="519" w:type="pct"/>
            <w:tcBorders>
              <w:bottom w:val="nil"/>
            </w:tcBorders>
            <w:noWrap/>
            <w:hideMark/>
          </w:tcPr>
          <w:p w14:paraId="6E42B17B" w14:textId="611C7193" w:rsidR="009055DA" w:rsidRPr="008645A6" w:rsidRDefault="009055DA" w:rsidP="009055DA">
            <w:pPr>
              <w:pStyle w:val="TableTextRight"/>
            </w:pPr>
            <w:r w:rsidRPr="007848BA">
              <w:t>0</w:t>
            </w:r>
          </w:p>
        </w:tc>
        <w:tc>
          <w:tcPr>
            <w:tcW w:w="424" w:type="pct"/>
            <w:tcBorders>
              <w:bottom w:val="nil"/>
            </w:tcBorders>
            <w:noWrap/>
            <w:hideMark/>
          </w:tcPr>
          <w:p w14:paraId="0F9FBD03" w14:textId="33F4BAA9" w:rsidR="009055DA" w:rsidRPr="008645A6" w:rsidRDefault="009055DA" w:rsidP="009055DA">
            <w:pPr>
              <w:pStyle w:val="TableTextRight"/>
            </w:pPr>
            <w:r w:rsidRPr="007848BA">
              <w:t>0</w:t>
            </w:r>
          </w:p>
        </w:tc>
        <w:tc>
          <w:tcPr>
            <w:tcW w:w="559" w:type="pct"/>
            <w:tcBorders>
              <w:bottom w:val="nil"/>
            </w:tcBorders>
            <w:noWrap/>
            <w:hideMark/>
          </w:tcPr>
          <w:p w14:paraId="7E22E358" w14:textId="1EEB1B26" w:rsidR="009055DA" w:rsidRPr="008645A6" w:rsidRDefault="009055DA" w:rsidP="009055DA">
            <w:pPr>
              <w:pStyle w:val="TableTextRight"/>
              <w:ind w:right="227"/>
            </w:pPr>
            <w:r w:rsidRPr="00046D66">
              <w:t>0</w:t>
            </w:r>
          </w:p>
        </w:tc>
      </w:tr>
      <w:tr w:rsidR="009055DA" w:rsidRPr="008645A6" w14:paraId="7CB2D04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7D33C601" w14:textId="68753925" w:rsidR="009055DA" w:rsidRPr="008645A6" w:rsidRDefault="009055DA" w:rsidP="009055DA">
            <w:pPr>
              <w:pStyle w:val="TableText"/>
            </w:pPr>
            <w:r w:rsidRPr="007848BA">
              <w:t>Ovens</w:t>
            </w:r>
            <w:r w:rsidR="004847D5" w:rsidRPr="000156BF">
              <w:rPr>
                <w:rFonts w:cs="Calibri"/>
              </w:rPr>
              <w:t>†</w:t>
            </w:r>
          </w:p>
        </w:tc>
        <w:tc>
          <w:tcPr>
            <w:tcW w:w="1897" w:type="pct"/>
            <w:tcBorders>
              <w:bottom w:val="nil"/>
            </w:tcBorders>
            <w:shd w:val="clear" w:color="auto" w:fill="D0EAFF" w:themeFill="accent2" w:themeFillTint="1A"/>
            <w:noWrap/>
            <w:hideMark/>
          </w:tcPr>
          <w:p w14:paraId="464006B4" w14:textId="1CAECA80" w:rsidR="009055DA" w:rsidRPr="008645A6" w:rsidRDefault="009055DA" w:rsidP="009055DA">
            <w:pPr>
              <w:pStyle w:val="TableText"/>
            </w:pPr>
            <w:r w:rsidRPr="007848BA">
              <w:t>Pt1.6.2: Temporary woodland swamp</w:t>
            </w:r>
          </w:p>
        </w:tc>
        <w:tc>
          <w:tcPr>
            <w:tcW w:w="534" w:type="pct"/>
            <w:tcBorders>
              <w:bottom w:val="nil"/>
            </w:tcBorders>
            <w:shd w:val="clear" w:color="auto" w:fill="D0EAFF" w:themeFill="accent2" w:themeFillTint="1A"/>
            <w:noWrap/>
            <w:hideMark/>
          </w:tcPr>
          <w:p w14:paraId="214E086D" w14:textId="783DD779" w:rsidR="009055DA" w:rsidRPr="008645A6" w:rsidRDefault="009055DA" w:rsidP="009055DA">
            <w:pPr>
              <w:pStyle w:val="TableTextRight"/>
            </w:pPr>
            <w:r w:rsidRPr="007848BA">
              <w:t>1,003</w:t>
            </w:r>
          </w:p>
        </w:tc>
        <w:tc>
          <w:tcPr>
            <w:tcW w:w="519" w:type="pct"/>
            <w:tcBorders>
              <w:bottom w:val="nil"/>
            </w:tcBorders>
            <w:shd w:val="clear" w:color="auto" w:fill="D0EAFF" w:themeFill="accent2" w:themeFillTint="1A"/>
            <w:noWrap/>
            <w:hideMark/>
          </w:tcPr>
          <w:p w14:paraId="49A5F9B1" w14:textId="09DA4C22" w:rsidR="009055DA" w:rsidRPr="008645A6" w:rsidRDefault="009055DA" w:rsidP="009055DA">
            <w:pPr>
              <w:pStyle w:val="TableTextRight"/>
            </w:pPr>
            <w:r w:rsidRPr="007848BA">
              <w:t>158</w:t>
            </w:r>
          </w:p>
        </w:tc>
        <w:tc>
          <w:tcPr>
            <w:tcW w:w="424" w:type="pct"/>
            <w:tcBorders>
              <w:bottom w:val="nil"/>
            </w:tcBorders>
            <w:shd w:val="clear" w:color="auto" w:fill="D0EAFF" w:themeFill="accent2" w:themeFillTint="1A"/>
            <w:noWrap/>
            <w:hideMark/>
          </w:tcPr>
          <w:p w14:paraId="7F68C8B3" w14:textId="2FFEF969" w:rsidR="009055DA" w:rsidRPr="008645A6" w:rsidRDefault="009055DA" w:rsidP="009055DA">
            <w:pPr>
              <w:pStyle w:val="TableTextRight"/>
            </w:pPr>
            <w:r w:rsidRPr="007848BA">
              <w:t>16</w:t>
            </w:r>
          </w:p>
        </w:tc>
        <w:tc>
          <w:tcPr>
            <w:tcW w:w="559" w:type="pct"/>
            <w:tcBorders>
              <w:bottom w:val="nil"/>
            </w:tcBorders>
            <w:shd w:val="clear" w:color="auto" w:fill="D0EAFF" w:themeFill="accent2" w:themeFillTint="1A"/>
            <w:noWrap/>
            <w:hideMark/>
          </w:tcPr>
          <w:p w14:paraId="71E86D37" w14:textId="2B06576C" w:rsidR="009055DA" w:rsidRPr="008645A6" w:rsidRDefault="009055DA" w:rsidP="009055DA">
            <w:pPr>
              <w:pStyle w:val="TableTextRight"/>
              <w:ind w:right="227"/>
            </w:pPr>
            <w:r w:rsidRPr="00046D66">
              <w:t>10.1</w:t>
            </w:r>
          </w:p>
        </w:tc>
      </w:tr>
      <w:tr w:rsidR="009055DA" w:rsidRPr="008645A6" w14:paraId="33FD0AC4" w14:textId="77777777" w:rsidTr="005B6715">
        <w:tc>
          <w:tcPr>
            <w:tcW w:w="1067" w:type="pct"/>
            <w:tcBorders>
              <w:bottom w:val="nil"/>
            </w:tcBorders>
            <w:shd w:val="clear" w:color="auto" w:fill="D0EAFF" w:themeFill="accent2" w:themeFillTint="1A"/>
            <w:noWrap/>
            <w:hideMark/>
          </w:tcPr>
          <w:p w14:paraId="72ED83B7" w14:textId="50DA91A3" w:rsidR="009055DA" w:rsidRPr="008645A6" w:rsidRDefault="009055DA" w:rsidP="009055DA">
            <w:pPr>
              <w:pStyle w:val="TableText"/>
            </w:pPr>
            <w:r w:rsidRPr="007848BA">
              <w:t>Ovens</w:t>
            </w:r>
            <w:r w:rsidR="004847D5" w:rsidRPr="000156BF">
              <w:rPr>
                <w:rFonts w:cs="Calibri"/>
              </w:rPr>
              <w:t>†</w:t>
            </w:r>
          </w:p>
        </w:tc>
        <w:tc>
          <w:tcPr>
            <w:tcW w:w="1897" w:type="pct"/>
            <w:tcBorders>
              <w:bottom w:val="nil"/>
            </w:tcBorders>
            <w:shd w:val="clear" w:color="auto" w:fill="D0EAFF" w:themeFill="accent2" w:themeFillTint="1A"/>
            <w:noWrap/>
            <w:hideMark/>
          </w:tcPr>
          <w:p w14:paraId="1CE305C9" w14:textId="00A158E1" w:rsidR="009055DA" w:rsidRPr="008645A6" w:rsidRDefault="009055DA" w:rsidP="009055DA">
            <w:pPr>
              <w:pStyle w:val="TableText"/>
            </w:pPr>
            <w:r w:rsidRPr="007848BA">
              <w:t>Pp2.1.2: Permanent tall emergent marsh</w:t>
            </w:r>
          </w:p>
        </w:tc>
        <w:tc>
          <w:tcPr>
            <w:tcW w:w="534" w:type="pct"/>
            <w:tcBorders>
              <w:bottom w:val="nil"/>
            </w:tcBorders>
            <w:shd w:val="clear" w:color="auto" w:fill="D0EAFF" w:themeFill="accent2" w:themeFillTint="1A"/>
            <w:noWrap/>
            <w:hideMark/>
          </w:tcPr>
          <w:p w14:paraId="4C619EB3" w14:textId="2391059F" w:rsidR="009055DA" w:rsidRPr="008645A6" w:rsidRDefault="009055DA" w:rsidP="009055DA">
            <w:pPr>
              <w:pStyle w:val="TableTextRight"/>
            </w:pPr>
            <w:r w:rsidRPr="007848BA">
              <w:t>36</w:t>
            </w:r>
          </w:p>
        </w:tc>
        <w:tc>
          <w:tcPr>
            <w:tcW w:w="519" w:type="pct"/>
            <w:tcBorders>
              <w:bottom w:val="nil"/>
            </w:tcBorders>
            <w:shd w:val="clear" w:color="auto" w:fill="D0EAFF" w:themeFill="accent2" w:themeFillTint="1A"/>
            <w:noWrap/>
            <w:hideMark/>
          </w:tcPr>
          <w:p w14:paraId="58121916" w14:textId="1E687183" w:rsidR="009055DA" w:rsidRPr="008645A6" w:rsidRDefault="009055DA" w:rsidP="009055DA">
            <w:pPr>
              <w:pStyle w:val="TableTextRight"/>
            </w:pPr>
            <w:r w:rsidRPr="007848BA">
              <w:t>36</w:t>
            </w:r>
          </w:p>
        </w:tc>
        <w:tc>
          <w:tcPr>
            <w:tcW w:w="424" w:type="pct"/>
            <w:tcBorders>
              <w:bottom w:val="nil"/>
            </w:tcBorders>
            <w:shd w:val="clear" w:color="auto" w:fill="D0EAFF" w:themeFill="accent2" w:themeFillTint="1A"/>
            <w:noWrap/>
            <w:hideMark/>
          </w:tcPr>
          <w:p w14:paraId="49593596" w14:textId="0F833933" w:rsidR="009055DA" w:rsidRPr="008645A6" w:rsidRDefault="009055DA" w:rsidP="009055DA">
            <w:pPr>
              <w:pStyle w:val="TableTextRight"/>
            </w:pPr>
            <w:r w:rsidRPr="007848BA">
              <w:t>16</w:t>
            </w:r>
          </w:p>
        </w:tc>
        <w:tc>
          <w:tcPr>
            <w:tcW w:w="559" w:type="pct"/>
            <w:tcBorders>
              <w:bottom w:val="nil"/>
            </w:tcBorders>
            <w:shd w:val="clear" w:color="auto" w:fill="D0EAFF" w:themeFill="accent2" w:themeFillTint="1A"/>
            <w:noWrap/>
            <w:hideMark/>
          </w:tcPr>
          <w:p w14:paraId="7E69981A" w14:textId="232FDE30" w:rsidR="009055DA" w:rsidRPr="008645A6" w:rsidRDefault="009055DA" w:rsidP="009055DA">
            <w:pPr>
              <w:pStyle w:val="TableTextRight"/>
              <w:ind w:right="227"/>
            </w:pPr>
            <w:r w:rsidRPr="00046D66">
              <w:t>44.4</w:t>
            </w:r>
          </w:p>
        </w:tc>
      </w:tr>
      <w:tr w:rsidR="009055DA" w:rsidRPr="008645A6" w14:paraId="3CAB24AC"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0D92DBA5" w14:textId="76013C2A" w:rsidR="009055DA" w:rsidRPr="008645A6" w:rsidRDefault="009055DA" w:rsidP="009055DA">
            <w:pPr>
              <w:pStyle w:val="TableText"/>
            </w:pPr>
            <w:r w:rsidRPr="007848BA">
              <w:t>Ovens</w:t>
            </w:r>
            <w:r w:rsidR="004847D5" w:rsidRPr="000156BF">
              <w:rPr>
                <w:rFonts w:cs="Calibri"/>
              </w:rPr>
              <w:t>†</w:t>
            </w:r>
          </w:p>
        </w:tc>
        <w:tc>
          <w:tcPr>
            <w:tcW w:w="1897" w:type="pct"/>
            <w:tcBorders>
              <w:bottom w:val="nil"/>
            </w:tcBorders>
            <w:shd w:val="clear" w:color="auto" w:fill="D0EAFF" w:themeFill="accent2" w:themeFillTint="1A"/>
            <w:noWrap/>
            <w:hideMark/>
          </w:tcPr>
          <w:p w14:paraId="560105A2" w14:textId="54E18EBA" w:rsidR="009055DA" w:rsidRPr="008645A6" w:rsidRDefault="009055DA" w:rsidP="009055DA">
            <w:pPr>
              <w:pStyle w:val="TableText"/>
            </w:pPr>
            <w:r w:rsidRPr="007848BA">
              <w:t>Lp1.1: Permanent lake</w:t>
            </w:r>
          </w:p>
        </w:tc>
        <w:tc>
          <w:tcPr>
            <w:tcW w:w="534" w:type="pct"/>
            <w:tcBorders>
              <w:bottom w:val="nil"/>
            </w:tcBorders>
            <w:shd w:val="clear" w:color="auto" w:fill="D0EAFF" w:themeFill="accent2" w:themeFillTint="1A"/>
            <w:noWrap/>
            <w:hideMark/>
          </w:tcPr>
          <w:p w14:paraId="0041F6A4" w14:textId="20077AE6" w:rsidR="009055DA" w:rsidRPr="008645A6" w:rsidRDefault="009055DA" w:rsidP="009055DA">
            <w:pPr>
              <w:pStyle w:val="TableTextRight"/>
            </w:pPr>
            <w:r w:rsidRPr="007848BA">
              <w:t>80</w:t>
            </w:r>
          </w:p>
        </w:tc>
        <w:tc>
          <w:tcPr>
            <w:tcW w:w="519" w:type="pct"/>
            <w:tcBorders>
              <w:bottom w:val="nil"/>
            </w:tcBorders>
            <w:shd w:val="clear" w:color="auto" w:fill="D0EAFF" w:themeFill="accent2" w:themeFillTint="1A"/>
            <w:noWrap/>
            <w:hideMark/>
          </w:tcPr>
          <w:p w14:paraId="7D9F9C6F" w14:textId="2C1072C1" w:rsidR="009055DA" w:rsidRPr="008645A6" w:rsidRDefault="009055DA" w:rsidP="009055DA">
            <w:pPr>
              <w:pStyle w:val="TableTextRight"/>
            </w:pPr>
            <w:r w:rsidRPr="007848BA">
              <w:t>30</w:t>
            </w:r>
          </w:p>
        </w:tc>
        <w:tc>
          <w:tcPr>
            <w:tcW w:w="424" w:type="pct"/>
            <w:tcBorders>
              <w:bottom w:val="nil"/>
            </w:tcBorders>
            <w:shd w:val="clear" w:color="auto" w:fill="D0EAFF" w:themeFill="accent2" w:themeFillTint="1A"/>
            <w:noWrap/>
            <w:hideMark/>
          </w:tcPr>
          <w:p w14:paraId="6F414AA1" w14:textId="739364A5" w:rsidR="009055DA" w:rsidRPr="008645A6" w:rsidRDefault="009055DA" w:rsidP="009055DA">
            <w:pPr>
              <w:pStyle w:val="TableTextRight"/>
            </w:pPr>
            <w:r w:rsidRPr="007848BA">
              <w:t>13</w:t>
            </w:r>
          </w:p>
        </w:tc>
        <w:tc>
          <w:tcPr>
            <w:tcW w:w="559" w:type="pct"/>
            <w:tcBorders>
              <w:bottom w:val="nil"/>
            </w:tcBorders>
            <w:shd w:val="clear" w:color="auto" w:fill="D0EAFF" w:themeFill="accent2" w:themeFillTint="1A"/>
            <w:noWrap/>
            <w:hideMark/>
          </w:tcPr>
          <w:p w14:paraId="36D8F7E7" w14:textId="02913895" w:rsidR="009055DA" w:rsidRPr="008645A6" w:rsidRDefault="009055DA" w:rsidP="009055DA">
            <w:pPr>
              <w:pStyle w:val="TableTextRight"/>
              <w:ind w:right="227"/>
            </w:pPr>
            <w:r w:rsidRPr="00046D66">
              <w:t>43.3</w:t>
            </w:r>
          </w:p>
        </w:tc>
      </w:tr>
      <w:tr w:rsidR="009055DA" w:rsidRPr="008645A6" w14:paraId="7C2237C6" w14:textId="77777777" w:rsidTr="005B6715">
        <w:tc>
          <w:tcPr>
            <w:tcW w:w="1067" w:type="pct"/>
            <w:tcBorders>
              <w:bottom w:val="single" w:sz="4" w:space="0" w:color="FFFFFF" w:themeColor="background1"/>
            </w:tcBorders>
            <w:shd w:val="clear" w:color="auto" w:fill="D0EAFF" w:themeFill="accent2" w:themeFillTint="1A"/>
            <w:noWrap/>
            <w:hideMark/>
          </w:tcPr>
          <w:p w14:paraId="0CAAA677" w14:textId="2A4D2A74" w:rsidR="009055DA" w:rsidRPr="008645A6" w:rsidRDefault="009055DA" w:rsidP="009055DA">
            <w:pPr>
              <w:pStyle w:val="TableText"/>
            </w:pPr>
            <w:r w:rsidRPr="007848BA">
              <w:t>Ovens</w:t>
            </w:r>
            <w:r w:rsidR="004847D5" w:rsidRPr="000156BF">
              <w:rPr>
                <w:rFonts w:cs="Calibri"/>
              </w:rPr>
              <w:t>†</w:t>
            </w:r>
          </w:p>
        </w:tc>
        <w:tc>
          <w:tcPr>
            <w:tcW w:w="1897" w:type="pct"/>
            <w:tcBorders>
              <w:bottom w:val="single" w:sz="4" w:space="0" w:color="FFFFFF" w:themeColor="background1"/>
            </w:tcBorders>
            <w:shd w:val="clear" w:color="auto" w:fill="D0EAFF" w:themeFill="accent2" w:themeFillTint="1A"/>
            <w:noWrap/>
            <w:hideMark/>
          </w:tcPr>
          <w:p w14:paraId="09C0DDC1" w14:textId="787F5623" w:rsidR="009055DA" w:rsidRPr="008645A6" w:rsidRDefault="009055DA" w:rsidP="009055DA">
            <w:pPr>
              <w:pStyle w:val="TableText"/>
            </w:pPr>
            <w:r w:rsidRPr="007848BA">
              <w:t>Pt1.1.2: Temporary river red gum swamp</w:t>
            </w:r>
          </w:p>
        </w:tc>
        <w:tc>
          <w:tcPr>
            <w:tcW w:w="534" w:type="pct"/>
            <w:tcBorders>
              <w:bottom w:val="single" w:sz="4" w:space="0" w:color="FFFFFF" w:themeColor="background1"/>
            </w:tcBorders>
            <w:shd w:val="clear" w:color="auto" w:fill="D0EAFF" w:themeFill="accent2" w:themeFillTint="1A"/>
            <w:noWrap/>
            <w:hideMark/>
          </w:tcPr>
          <w:p w14:paraId="4707E345" w14:textId="6B721817" w:rsidR="009055DA" w:rsidRPr="008645A6" w:rsidRDefault="009055DA" w:rsidP="009055DA">
            <w:pPr>
              <w:pStyle w:val="TableTextRight"/>
            </w:pPr>
            <w:r w:rsidRPr="007848BA">
              <w:t>472</w:t>
            </w:r>
          </w:p>
        </w:tc>
        <w:tc>
          <w:tcPr>
            <w:tcW w:w="519" w:type="pct"/>
            <w:tcBorders>
              <w:bottom w:val="single" w:sz="4" w:space="0" w:color="FFFFFF" w:themeColor="background1"/>
            </w:tcBorders>
            <w:shd w:val="clear" w:color="auto" w:fill="D0EAFF" w:themeFill="accent2" w:themeFillTint="1A"/>
            <w:noWrap/>
            <w:hideMark/>
          </w:tcPr>
          <w:p w14:paraId="14A6A3B6" w14:textId="5C275D64" w:rsidR="009055DA" w:rsidRPr="008645A6" w:rsidRDefault="009055DA" w:rsidP="009055DA">
            <w:pPr>
              <w:pStyle w:val="TableTextRight"/>
            </w:pPr>
            <w:r w:rsidRPr="007848BA">
              <w:t>187</w:t>
            </w:r>
          </w:p>
        </w:tc>
        <w:tc>
          <w:tcPr>
            <w:tcW w:w="424" w:type="pct"/>
            <w:tcBorders>
              <w:bottom w:val="single" w:sz="4" w:space="0" w:color="FFFFFF" w:themeColor="background1"/>
            </w:tcBorders>
            <w:shd w:val="clear" w:color="auto" w:fill="D0EAFF" w:themeFill="accent2" w:themeFillTint="1A"/>
            <w:noWrap/>
            <w:hideMark/>
          </w:tcPr>
          <w:p w14:paraId="57E34832" w14:textId="62CA2EB3" w:rsidR="009055DA" w:rsidRPr="008645A6" w:rsidRDefault="009055DA" w:rsidP="009055DA">
            <w:pPr>
              <w:pStyle w:val="TableTextRight"/>
            </w:pPr>
            <w:r w:rsidRPr="007848BA">
              <w:t>13</w:t>
            </w:r>
          </w:p>
        </w:tc>
        <w:tc>
          <w:tcPr>
            <w:tcW w:w="559" w:type="pct"/>
            <w:tcBorders>
              <w:bottom w:val="single" w:sz="4" w:space="0" w:color="FFFFFF" w:themeColor="background1"/>
            </w:tcBorders>
            <w:shd w:val="clear" w:color="auto" w:fill="D0EAFF" w:themeFill="accent2" w:themeFillTint="1A"/>
            <w:noWrap/>
            <w:hideMark/>
          </w:tcPr>
          <w:p w14:paraId="45558027" w14:textId="2E557730" w:rsidR="009055DA" w:rsidRPr="008645A6" w:rsidRDefault="009055DA" w:rsidP="009055DA">
            <w:pPr>
              <w:pStyle w:val="TableTextRight"/>
              <w:ind w:right="227"/>
            </w:pPr>
            <w:r w:rsidRPr="00046D66">
              <w:t>7.0</w:t>
            </w:r>
          </w:p>
        </w:tc>
      </w:tr>
      <w:tr w:rsidR="009055DA" w:rsidRPr="008645A6" w14:paraId="454A2B8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tcBorders>
            <w:noWrap/>
            <w:hideMark/>
          </w:tcPr>
          <w:p w14:paraId="47C29E71" w14:textId="51604299" w:rsidR="009055DA" w:rsidRPr="008645A6" w:rsidRDefault="009055DA" w:rsidP="009055DA">
            <w:pPr>
              <w:pStyle w:val="TableText"/>
            </w:pPr>
            <w:r w:rsidRPr="007848BA">
              <w:t>Ovens</w:t>
            </w:r>
          </w:p>
        </w:tc>
        <w:tc>
          <w:tcPr>
            <w:tcW w:w="1897" w:type="pct"/>
            <w:tcBorders>
              <w:top w:val="single" w:sz="4" w:space="0" w:color="FFFFFF" w:themeColor="background1"/>
            </w:tcBorders>
            <w:noWrap/>
            <w:hideMark/>
          </w:tcPr>
          <w:p w14:paraId="1045241A" w14:textId="783B3DBB" w:rsidR="009055DA" w:rsidRPr="008645A6" w:rsidRDefault="009055DA" w:rsidP="009055DA">
            <w:pPr>
              <w:pStyle w:val="TableText"/>
            </w:pPr>
            <w:r w:rsidRPr="007848BA">
              <w:t>Pt3.1.2: Clay pan</w:t>
            </w:r>
          </w:p>
        </w:tc>
        <w:tc>
          <w:tcPr>
            <w:tcW w:w="534" w:type="pct"/>
            <w:tcBorders>
              <w:top w:val="single" w:sz="4" w:space="0" w:color="FFFFFF" w:themeColor="background1"/>
            </w:tcBorders>
            <w:noWrap/>
            <w:hideMark/>
          </w:tcPr>
          <w:p w14:paraId="4786C51F" w14:textId="3238C831" w:rsidR="009055DA" w:rsidRPr="008645A6" w:rsidRDefault="009055DA" w:rsidP="009055DA">
            <w:pPr>
              <w:pStyle w:val="TableTextRight"/>
            </w:pPr>
            <w:r w:rsidRPr="007848BA">
              <w:t>1,814</w:t>
            </w:r>
          </w:p>
        </w:tc>
        <w:tc>
          <w:tcPr>
            <w:tcW w:w="519" w:type="pct"/>
            <w:tcBorders>
              <w:top w:val="single" w:sz="4" w:space="0" w:color="FFFFFF" w:themeColor="background1"/>
            </w:tcBorders>
            <w:noWrap/>
            <w:hideMark/>
          </w:tcPr>
          <w:p w14:paraId="184521A3" w14:textId="0123EF98" w:rsidR="009055DA" w:rsidRPr="008645A6" w:rsidRDefault="009055DA" w:rsidP="009055DA">
            <w:pPr>
              <w:pStyle w:val="TableTextRight"/>
            </w:pPr>
            <w:r w:rsidRPr="007848BA">
              <w:t>357</w:t>
            </w:r>
          </w:p>
        </w:tc>
        <w:tc>
          <w:tcPr>
            <w:tcW w:w="424" w:type="pct"/>
            <w:tcBorders>
              <w:top w:val="single" w:sz="4" w:space="0" w:color="FFFFFF" w:themeColor="background1"/>
            </w:tcBorders>
            <w:noWrap/>
            <w:hideMark/>
          </w:tcPr>
          <w:p w14:paraId="2F2828DB" w14:textId="7729EA58"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32B42DB4" w14:textId="2CF14F3C" w:rsidR="009055DA" w:rsidRPr="008645A6" w:rsidRDefault="009055DA" w:rsidP="009055DA">
            <w:pPr>
              <w:pStyle w:val="TableTextRight"/>
              <w:ind w:right="227"/>
            </w:pPr>
            <w:r w:rsidRPr="00046D66">
              <w:t>0</w:t>
            </w:r>
          </w:p>
        </w:tc>
      </w:tr>
      <w:tr w:rsidR="009055DA" w:rsidRPr="008645A6" w14:paraId="59A1CEE2" w14:textId="77777777" w:rsidTr="005B6715">
        <w:tc>
          <w:tcPr>
            <w:tcW w:w="1067" w:type="pct"/>
            <w:noWrap/>
            <w:hideMark/>
          </w:tcPr>
          <w:p w14:paraId="4975C645" w14:textId="7027889C" w:rsidR="009055DA" w:rsidRPr="008645A6" w:rsidRDefault="009055DA" w:rsidP="009055DA">
            <w:pPr>
              <w:pStyle w:val="TableText"/>
            </w:pPr>
            <w:r w:rsidRPr="007848BA">
              <w:t>Ovens</w:t>
            </w:r>
          </w:p>
        </w:tc>
        <w:tc>
          <w:tcPr>
            <w:tcW w:w="1897" w:type="pct"/>
            <w:noWrap/>
            <w:hideMark/>
          </w:tcPr>
          <w:p w14:paraId="46441D2F" w14:textId="1045B719" w:rsidR="009055DA" w:rsidRPr="008645A6" w:rsidRDefault="009055DA" w:rsidP="009055DA">
            <w:pPr>
              <w:pStyle w:val="TableText"/>
            </w:pPr>
            <w:r w:rsidRPr="007848BA">
              <w:t>Pt2.1.2: Temporary tall emergent marsh</w:t>
            </w:r>
          </w:p>
        </w:tc>
        <w:tc>
          <w:tcPr>
            <w:tcW w:w="534" w:type="pct"/>
            <w:noWrap/>
            <w:hideMark/>
          </w:tcPr>
          <w:p w14:paraId="3E205EEE" w14:textId="271C0CED" w:rsidR="009055DA" w:rsidRPr="008645A6" w:rsidRDefault="009055DA" w:rsidP="009055DA">
            <w:pPr>
              <w:pStyle w:val="TableTextRight"/>
            </w:pPr>
            <w:r w:rsidRPr="007848BA">
              <w:t>67</w:t>
            </w:r>
          </w:p>
        </w:tc>
        <w:tc>
          <w:tcPr>
            <w:tcW w:w="519" w:type="pct"/>
            <w:noWrap/>
            <w:hideMark/>
          </w:tcPr>
          <w:p w14:paraId="7AE6958B" w14:textId="069A6790" w:rsidR="009055DA" w:rsidRPr="008645A6" w:rsidRDefault="009055DA" w:rsidP="009055DA">
            <w:pPr>
              <w:pStyle w:val="TableTextRight"/>
            </w:pPr>
            <w:r w:rsidRPr="007848BA">
              <w:t>67</w:t>
            </w:r>
          </w:p>
        </w:tc>
        <w:tc>
          <w:tcPr>
            <w:tcW w:w="424" w:type="pct"/>
            <w:noWrap/>
            <w:hideMark/>
          </w:tcPr>
          <w:p w14:paraId="7B03E177" w14:textId="13B3BDF4" w:rsidR="009055DA" w:rsidRPr="008645A6" w:rsidRDefault="009055DA" w:rsidP="009055DA">
            <w:pPr>
              <w:pStyle w:val="TableTextRight"/>
            </w:pPr>
            <w:r w:rsidRPr="007848BA">
              <w:t>0</w:t>
            </w:r>
          </w:p>
        </w:tc>
        <w:tc>
          <w:tcPr>
            <w:tcW w:w="559" w:type="pct"/>
            <w:noWrap/>
            <w:hideMark/>
          </w:tcPr>
          <w:p w14:paraId="5EED88B1" w14:textId="106C908A" w:rsidR="009055DA" w:rsidRPr="008645A6" w:rsidRDefault="009055DA" w:rsidP="009055DA">
            <w:pPr>
              <w:pStyle w:val="TableTextRight"/>
              <w:ind w:right="227"/>
            </w:pPr>
            <w:r w:rsidRPr="00046D66">
              <w:t>0</w:t>
            </w:r>
          </w:p>
        </w:tc>
      </w:tr>
      <w:tr w:rsidR="009055DA" w:rsidRPr="008645A6" w14:paraId="61141FD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F8A931D" w14:textId="2A1577FE" w:rsidR="009055DA" w:rsidRPr="008645A6" w:rsidRDefault="009055DA" w:rsidP="009055DA">
            <w:pPr>
              <w:pStyle w:val="TableText"/>
            </w:pPr>
            <w:r w:rsidRPr="007848BA">
              <w:t>Ovens</w:t>
            </w:r>
          </w:p>
        </w:tc>
        <w:tc>
          <w:tcPr>
            <w:tcW w:w="1897" w:type="pct"/>
            <w:noWrap/>
            <w:hideMark/>
          </w:tcPr>
          <w:p w14:paraId="723A7F4C" w14:textId="330DF43E" w:rsidR="009055DA" w:rsidRPr="008645A6" w:rsidRDefault="009055DA" w:rsidP="009055DA">
            <w:pPr>
              <w:pStyle w:val="TableText"/>
            </w:pPr>
            <w:r w:rsidRPr="007848BA">
              <w:t>Pt2.2.2: Temporary sedge/grass/forb marsh</w:t>
            </w:r>
          </w:p>
        </w:tc>
        <w:tc>
          <w:tcPr>
            <w:tcW w:w="534" w:type="pct"/>
            <w:noWrap/>
            <w:hideMark/>
          </w:tcPr>
          <w:p w14:paraId="4932768D" w14:textId="26EA73C0" w:rsidR="009055DA" w:rsidRPr="008645A6" w:rsidRDefault="009055DA" w:rsidP="009055DA">
            <w:pPr>
              <w:pStyle w:val="TableTextRight"/>
            </w:pPr>
            <w:r w:rsidRPr="007848BA">
              <w:t>60</w:t>
            </w:r>
          </w:p>
        </w:tc>
        <w:tc>
          <w:tcPr>
            <w:tcW w:w="519" w:type="pct"/>
            <w:noWrap/>
            <w:hideMark/>
          </w:tcPr>
          <w:p w14:paraId="2FFAE773" w14:textId="13C15B1D" w:rsidR="009055DA" w:rsidRPr="008645A6" w:rsidRDefault="009055DA" w:rsidP="009055DA">
            <w:pPr>
              <w:pStyle w:val="TableTextRight"/>
            </w:pPr>
            <w:r w:rsidRPr="007848BA">
              <w:t>37</w:t>
            </w:r>
          </w:p>
        </w:tc>
        <w:tc>
          <w:tcPr>
            <w:tcW w:w="424" w:type="pct"/>
            <w:noWrap/>
            <w:hideMark/>
          </w:tcPr>
          <w:p w14:paraId="478DF3A7" w14:textId="23C348B3" w:rsidR="009055DA" w:rsidRPr="008645A6" w:rsidRDefault="009055DA" w:rsidP="009055DA">
            <w:pPr>
              <w:pStyle w:val="TableTextRight"/>
            </w:pPr>
            <w:r w:rsidRPr="007848BA">
              <w:t>0</w:t>
            </w:r>
          </w:p>
        </w:tc>
        <w:tc>
          <w:tcPr>
            <w:tcW w:w="559" w:type="pct"/>
            <w:noWrap/>
            <w:hideMark/>
          </w:tcPr>
          <w:p w14:paraId="2BC93572" w14:textId="6623603F" w:rsidR="009055DA" w:rsidRPr="008645A6" w:rsidRDefault="009055DA" w:rsidP="009055DA">
            <w:pPr>
              <w:pStyle w:val="TableTextRight"/>
              <w:ind w:right="227"/>
            </w:pPr>
            <w:r w:rsidRPr="00046D66">
              <w:t>0</w:t>
            </w:r>
          </w:p>
        </w:tc>
      </w:tr>
      <w:tr w:rsidR="009055DA" w:rsidRPr="008645A6" w14:paraId="604C7FC3" w14:textId="77777777" w:rsidTr="005B6715">
        <w:tc>
          <w:tcPr>
            <w:tcW w:w="1067" w:type="pct"/>
            <w:noWrap/>
            <w:hideMark/>
          </w:tcPr>
          <w:p w14:paraId="5C167B9B" w14:textId="5D2382D4" w:rsidR="009055DA" w:rsidRPr="008645A6" w:rsidRDefault="009055DA" w:rsidP="009055DA">
            <w:pPr>
              <w:pStyle w:val="TableText"/>
            </w:pPr>
            <w:r w:rsidRPr="007848BA">
              <w:t>Ovens</w:t>
            </w:r>
          </w:p>
        </w:tc>
        <w:tc>
          <w:tcPr>
            <w:tcW w:w="1897" w:type="pct"/>
            <w:noWrap/>
            <w:hideMark/>
          </w:tcPr>
          <w:p w14:paraId="6590D6DA" w14:textId="71B783F3" w:rsidR="009055DA" w:rsidRPr="008645A6" w:rsidRDefault="009055DA" w:rsidP="009055DA">
            <w:pPr>
              <w:pStyle w:val="TableText"/>
            </w:pPr>
            <w:r w:rsidRPr="007848BA">
              <w:t>Pp4.2: Permanent wetland</w:t>
            </w:r>
          </w:p>
        </w:tc>
        <w:tc>
          <w:tcPr>
            <w:tcW w:w="534" w:type="pct"/>
            <w:noWrap/>
            <w:hideMark/>
          </w:tcPr>
          <w:p w14:paraId="008F5878" w14:textId="519BF473" w:rsidR="009055DA" w:rsidRPr="008645A6" w:rsidRDefault="009055DA" w:rsidP="009055DA">
            <w:pPr>
              <w:pStyle w:val="TableTextRight"/>
            </w:pPr>
            <w:r w:rsidRPr="007848BA">
              <w:t>164</w:t>
            </w:r>
          </w:p>
        </w:tc>
        <w:tc>
          <w:tcPr>
            <w:tcW w:w="519" w:type="pct"/>
            <w:noWrap/>
            <w:hideMark/>
          </w:tcPr>
          <w:p w14:paraId="16419CF5" w14:textId="307300CD" w:rsidR="009055DA" w:rsidRPr="008645A6" w:rsidRDefault="009055DA" w:rsidP="009055DA">
            <w:pPr>
              <w:pStyle w:val="TableTextRight"/>
            </w:pPr>
            <w:r w:rsidRPr="007848BA">
              <w:t>24</w:t>
            </w:r>
          </w:p>
        </w:tc>
        <w:tc>
          <w:tcPr>
            <w:tcW w:w="424" w:type="pct"/>
            <w:noWrap/>
            <w:hideMark/>
          </w:tcPr>
          <w:p w14:paraId="6E2F20AB" w14:textId="62C9F9E5" w:rsidR="009055DA" w:rsidRPr="008645A6" w:rsidRDefault="009055DA" w:rsidP="009055DA">
            <w:pPr>
              <w:pStyle w:val="TableTextRight"/>
            </w:pPr>
            <w:r w:rsidRPr="007848BA">
              <w:t>0</w:t>
            </w:r>
          </w:p>
        </w:tc>
        <w:tc>
          <w:tcPr>
            <w:tcW w:w="559" w:type="pct"/>
            <w:noWrap/>
            <w:hideMark/>
          </w:tcPr>
          <w:p w14:paraId="21053845" w14:textId="3525623B" w:rsidR="009055DA" w:rsidRPr="008645A6" w:rsidRDefault="009055DA" w:rsidP="009055DA">
            <w:pPr>
              <w:pStyle w:val="TableTextRight"/>
              <w:ind w:right="227"/>
            </w:pPr>
            <w:r w:rsidRPr="00046D66">
              <w:t>0</w:t>
            </w:r>
          </w:p>
        </w:tc>
      </w:tr>
      <w:tr w:rsidR="009055DA" w:rsidRPr="008645A6" w14:paraId="3B9F6F3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1CE4DBA" w14:textId="662AAEDA" w:rsidR="009055DA" w:rsidRPr="008645A6" w:rsidRDefault="009055DA" w:rsidP="009055DA">
            <w:pPr>
              <w:pStyle w:val="TableText"/>
            </w:pPr>
            <w:r w:rsidRPr="007848BA">
              <w:t>Ovens</w:t>
            </w:r>
          </w:p>
        </w:tc>
        <w:tc>
          <w:tcPr>
            <w:tcW w:w="1897" w:type="pct"/>
            <w:noWrap/>
            <w:hideMark/>
          </w:tcPr>
          <w:p w14:paraId="1288DC5F" w14:textId="4D0283C1" w:rsidR="009055DA" w:rsidRPr="008645A6" w:rsidRDefault="009055DA" w:rsidP="009055DA">
            <w:pPr>
              <w:pStyle w:val="TableText"/>
            </w:pPr>
            <w:r w:rsidRPr="007848BA">
              <w:t>Pt2.3.2: Freshwater meadow</w:t>
            </w:r>
          </w:p>
        </w:tc>
        <w:tc>
          <w:tcPr>
            <w:tcW w:w="534" w:type="pct"/>
            <w:noWrap/>
            <w:hideMark/>
          </w:tcPr>
          <w:p w14:paraId="277AEF78" w14:textId="3B2C2FBC" w:rsidR="009055DA" w:rsidRPr="008645A6" w:rsidRDefault="009055DA" w:rsidP="009055DA">
            <w:pPr>
              <w:pStyle w:val="TableTextRight"/>
            </w:pPr>
            <w:r w:rsidRPr="007848BA">
              <w:t>963</w:t>
            </w:r>
          </w:p>
        </w:tc>
        <w:tc>
          <w:tcPr>
            <w:tcW w:w="519" w:type="pct"/>
            <w:noWrap/>
            <w:hideMark/>
          </w:tcPr>
          <w:p w14:paraId="3241A8F5" w14:textId="363E1A02" w:rsidR="009055DA" w:rsidRPr="008645A6" w:rsidRDefault="009055DA" w:rsidP="009055DA">
            <w:pPr>
              <w:pStyle w:val="TableTextRight"/>
            </w:pPr>
            <w:r w:rsidRPr="007848BA">
              <w:t>0</w:t>
            </w:r>
          </w:p>
        </w:tc>
        <w:tc>
          <w:tcPr>
            <w:tcW w:w="424" w:type="pct"/>
            <w:noWrap/>
            <w:hideMark/>
          </w:tcPr>
          <w:p w14:paraId="1BFB9B18" w14:textId="35D5A321" w:rsidR="009055DA" w:rsidRPr="008645A6" w:rsidRDefault="009055DA" w:rsidP="009055DA">
            <w:pPr>
              <w:pStyle w:val="TableTextRight"/>
            </w:pPr>
            <w:r w:rsidRPr="007848BA">
              <w:t>0</w:t>
            </w:r>
          </w:p>
        </w:tc>
        <w:tc>
          <w:tcPr>
            <w:tcW w:w="559" w:type="pct"/>
            <w:noWrap/>
            <w:hideMark/>
          </w:tcPr>
          <w:p w14:paraId="1E79A443" w14:textId="17CAFDF4" w:rsidR="009055DA" w:rsidRPr="008645A6" w:rsidRDefault="009055DA" w:rsidP="009055DA">
            <w:pPr>
              <w:pStyle w:val="TableTextRight"/>
              <w:ind w:right="227"/>
            </w:pPr>
            <w:r w:rsidRPr="00046D66">
              <w:t>0</w:t>
            </w:r>
          </w:p>
        </w:tc>
      </w:tr>
      <w:tr w:rsidR="009055DA" w:rsidRPr="008645A6" w14:paraId="406303C7" w14:textId="77777777" w:rsidTr="005B6715">
        <w:tc>
          <w:tcPr>
            <w:tcW w:w="1067" w:type="pct"/>
            <w:noWrap/>
            <w:hideMark/>
          </w:tcPr>
          <w:p w14:paraId="6E795DE6" w14:textId="0C877B83" w:rsidR="009055DA" w:rsidRPr="008645A6" w:rsidRDefault="009055DA" w:rsidP="009055DA">
            <w:pPr>
              <w:pStyle w:val="TableText"/>
            </w:pPr>
            <w:r w:rsidRPr="007848BA">
              <w:t>Ovens</w:t>
            </w:r>
          </w:p>
        </w:tc>
        <w:tc>
          <w:tcPr>
            <w:tcW w:w="1897" w:type="pct"/>
            <w:noWrap/>
            <w:hideMark/>
          </w:tcPr>
          <w:p w14:paraId="41143C1D" w14:textId="66D6AC9A" w:rsidR="009055DA" w:rsidRPr="008645A6" w:rsidRDefault="009055DA" w:rsidP="009055DA">
            <w:pPr>
              <w:pStyle w:val="TableText"/>
            </w:pPr>
            <w:r w:rsidRPr="007848BA">
              <w:t>Lt1.1: Temporary lake</w:t>
            </w:r>
          </w:p>
        </w:tc>
        <w:tc>
          <w:tcPr>
            <w:tcW w:w="534" w:type="pct"/>
            <w:noWrap/>
            <w:hideMark/>
          </w:tcPr>
          <w:p w14:paraId="4052EC3E" w14:textId="5C39D254" w:rsidR="009055DA" w:rsidRPr="008645A6" w:rsidRDefault="009055DA" w:rsidP="009055DA">
            <w:pPr>
              <w:pStyle w:val="TableTextRight"/>
            </w:pPr>
            <w:r w:rsidRPr="007848BA">
              <w:t>4</w:t>
            </w:r>
          </w:p>
        </w:tc>
        <w:tc>
          <w:tcPr>
            <w:tcW w:w="519" w:type="pct"/>
            <w:noWrap/>
            <w:hideMark/>
          </w:tcPr>
          <w:p w14:paraId="483DD9D8" w14:textId="028779CD" w:rsidR="009055DA" w:rsidRPr="008645A6" w:rsidRDefault="009055DA" w:rsidP="009055DA">
            <w:pPr>
              <w:pStyle w:val="TableTextRight"/>
            </w:pPr>
            <w:r w:rsidRPr="007848BA">
              <w:t>0</w:t>
            </w:r>
          </w:p>
        </w:tc>
        <w:tc>
          <w:tcPr>
            <w:tcW w:w="424" w:type="pct"/>
            <w:noWrap/>
            <w:hideMark/>
          </w:tcPr>
          <w:p w14:paraId="07DB0CB6" w14:textId="34F64BA8" w:rsidR="009055DA" w:rsidRPr="008645A6" w:rsidRDefault="009055DA" w:rsidP="009055DA">
            <w:pPr>
              <w:pStyle w:val="TableTextRight"/>
            </w:pPr>
            <w:r w:rsidRPr="007848BA">
              <w:t>0</w:t>
            </w:r>
          </w:p>
        </w:tc>
        <w:tc>
          <w:tcPr>
            <w:tcW w:w="559" w:type="pct"/>
            <w:noWrap/>
            <w:hideMark/>
          </w:tcPr>
          <w:p w14:paraId="79836267" w14:textId="1E7178F2" w:rsidR="009055DA" w:rsidRPr="008645A6" w:rsidRDefault="009055DA" w:rsidP="009055DA">
            <w:pPr>
              <w:pStyle w:val="TableTextRight"/>
              <w:ind w:right="227"/>
            </w:pPr>
            <w:r w:rsidRPr="00046D66">
              <w:t>0</w:t>
            </w:r>
          </w:p>
        </w:tc>
      </w:tr>
      <w:tr w:rsidR="009055DA" w:rsidRPr="008645A6" w14:paraId="14D8F87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noWrap/>
            <w:hideMark/>
          </w:tcPr>
          <w:p w14:paraId="3194B499" w14:textId="3F63466E" w:rsidR="009055DA" w:rsidRPr="008645A6" w:rsidRDefault="009055DA" w:rsidP="009055DA">
            <w:pPr>
              <w:pStyle w:val="TableText"/>
            </w:pPr>
            <w:r w:rsidRPr="007848BA">
              <w:t>Ovens</w:t>
            </w:r>
          </w:p>
        </w:tc>
        <w:tc>
          <w:tcPr>
            <w:tcW w:w="1897" w:type="pct"/>
            <w:tcBorders>
              <w:bottom w:val="nil"/>
            </w:tcBorders>
            <w:noWrap/>
            <w:hideMark/>
          </w:tcPr>
          <w:p w14:paraId="30E11A1D" w14:textId="19F476EE" w:rsidR="009055DA" w:rsidRPr="008645A6" w:rsidRDefault="009055DA" w:rsidP="009055DA">
            <w:pPr>
              <w:pStyle w:val="TableText"/>
            </w:pPr>
            <w:r w:rsidRPr="007848BA">
              <w:t>Pps5: Permanent spring</w:t>
            </w:r>
          </w:p>
        </w:tc>
        <w:tc>
          <w:tcPr>
            <w:tcW w:w="534" w:type="pct"/>
            <w:tcBorders>
              <w:bottom w:val="nil"/>
            </w:tcBorders>
            <w:noWrap/>
            <w:hideMark/>
          </w:tcPr>
          <w:p w14:paraId="46B39DC8" w14:textId="1281F6A0" w:rsidR="009055DA" w:rsidRPr="008645A6" w:rsidRDefault="009055DA" w:rsidP="009055DA">
            <w:pPr>
              <w:pStyle w:val="TableTextRight"/>
            </w:pPr>
            <w:r w:rsidRPr="007848BA">
              <w:t>0</w:t>
            </w:r>
          </w:p>
        </w:tc>
        <w:tc>
          <w:tcPr>
            <w:tcW w:w="519" w:type="pct"/>
            <w:tcBorders>
              <w:bottom w:val="nil"/>
            </w:tcBorders>
            <w:noWrap/>
            <w:hideMark/>
          </w:tcPr>
          <w:p w14:paraId="73B8D3ED" w14:textId="6FFD6B65" w:rsidR="009055DA" w:rsidRPr="008645A6" w:rsidRDefault="009055DA" w:rsidP="009055DA">
            <w:pPr>
              <w:pStyle w:val="TableTextRight"/>
            </w:pPr>
            <w:r w:rsidRPr="007848BA">
              <w:t>0</w:t>
            </w:r>
          </w:p>
        </w:tc>
        <w:tc>
          <w:tcPr>
            <w:tcW w:w="424" w:type="pct"/>
            <w:tcBorders>
              <w:bottom w:val="nil"/>
            </w:tcBorders>
            <w:noWrap/>
            <w:hideMark/>
          </w:tcPr>
          <w:p w14:paraId="14A715E0" w14:textId="7CA7DD25" w:rsidR="009055DA" w:rsidRPr="008645A6" w:rsidRDefault="009055DA" w:rsidP="009055DA">
            <w:pPr>
              <w:pStyle w:val="TableTextRight"/>
            </w:pPr>
            <w:r w:rsidRPr="007848BA">
              <w:t>0</w:t>
            </w:r>
          </w:p>
        </w:tc>
        <w:tc>
          <w:tcPr>
            <w:tcW w:w="559" w:type="pct"/>
            <w:tcBorders>
              <w:bottom w:val="nil"/>
            </w:tcBorders>
            <w:noWrap/>
            <w:hideMark/>
          </w:tcPr>
          <w:p w14:paraId="68FEDFB4" w14:textId="78AE596C" w:rsidR="009055DA" w:rsidRPr="008645A6" w:rsidRDefault="009055DA" w:rsidP="009055DA">
            <w:pPr>
              <w:pStyle w:val="TableTextRight"/>
              <w:ind w:right="227"/>
            </w:pPr>
            <w:r w:rsidRPr="00046D66">
              <w:t>0</w:t>
            </w:r>
          </w:p>
        </w:tc>
      </w:tr>
      <w:tr w:rsidR="009055DA" w:rsidRPr="008645A6" w14:paraId="0951A71C" w14:textId="77777777" w:rsidTr="005B6715">
        <w:tc>
          <w:tcPr>
            <w:tcW w:w="1067" w:type="pct"/>
            <w:tcBorders>
              <w:bottom w:val="single" w:sz="4" w:space="0" w:color="FFFFFF" w:themeColor="background1"/>
            </w:tcBorders>
            <w:shd w:val="clear" w:color="auto" w:fill="D0EAFF" w:themeFill="accent2" w:themeFillTint="1A"/>
            <w:noWrap/>
            <w:hideMark/>
          </w:tcPr>
          <w:p w14:paraId="62C10C00" w14:textId="4C7CA6CE" w:rsidR="009055DA" w:rsidRPr="008645A6" w:rsidRDefault="009055DA" w:rsidP="009055DA">
            <w:pPr>
              <w:pStyle w:val="TableText"/>
            </w:pPr>
            <w:r w:rsidRPr="007848BA">
              <w:t>Paroo</w:t>
            </w:r>
            <w:r w:rsidR="004847D5" w:rsidRPr="000156BF">
              <w:rPr>
                <w:rFonts w:cs="Calibri"/>
              </w:rPr>
              <w:t>†</w:t>
            </w:r>
          </w:p>
        </w:tc>
        <w:tc>
          <w:tcPr>
            <w:tcW w:w="1897" w:type="pct"/>
            <w:tcBorders>
              <w:bottom w:val="single" w:sz="4" w:space="0" w:color="FFFFFF" w:themeColor="background1"/>
            </w:tcBorders>
            <w:shd w:val="clear" w:color="auto" w:fill="D0EAFF" w:themeFill="accent2" w:themeFillTint="1A"/>
            <w:noWrap/>
            <w:hideMark/>
          </w:tcPr>
          <w:p w14:paraId="22F6583C" w14:textId="0AB6DE51" w:rsidR="009055DA" w:rsidRPr="008645A6" w:rsidRDefault="009055DA" w:rsidP="009055DA">
            <w:pPr>
              <w:pStyle w:val="TableText"/>
            </w:pPr>
            <w:r w:rsidRPr="007848BA">
              <w:t>Lp1.1: Permanent lake</w:t>
            </w:r>
          </w:p>
        </w:tc>
        <w:tc>
          <w:tcPr>
            <w:tcW w:w="534" w:type="pct"/>
            <w:tcBorders>
              <w:bottom w:val="single" w:sz="4" w:space="0" w:color="FFFFFF" w:themeColor="background1"/>
            </w:tcBorders>
            <w:shd w:val="clear" w:color="auto" w:fill="D0EAFF" w:themeFill="accent2" w:themeFillTint="1A"/>
            <w:noWrap/>
            <w:hideMark/>
          </w:tcPr>
          <w:p w14:paraId="5FA3AF6A" w14:textId="32DD7FC9" w:rsidR="009055DA" w:rsidRPr="008645A6" w:rsidRDefault="009055DA" w:rsidP="009055DA">
            <w:pPr>
              <w:pStyle w:val="TableTextRight"/>
            </w:pPr>
            <w:r w:rsidRPr="007848BA">
              <w:t>23,697</w:t>
            </w:r>
          </w:p>
        </w:tc>
        <w:tc>
          <w:tcPr>
            <w:tcW w:w="519" w:type="pct"/>
            <w:tcBorders>
              <w:bottom w:val="single" w:sz="4" w:space="0" w:color="FFFFFF" w:themeColor="background1"/>
            </w:tcBorders>
            <w:shd w:val="clear" w:color="auto" w:fill="D0EAFF" w:themeFill="accent2" w:themeFillTint="1A"/>
            <w:noWrap/>
            <w:hideMark/>
          </w:tcPr>
          <w:p w14:paraId="258D6980" w14:textId="11A77FB6" w:rsidR="009055DA" w:rsidRPr="008645A6" w:rsidRDefault="009055DA" w:rsidP="009055DA">
            <w:pPr>
              <w:pStyle w:val="TableTextRight"/>
            </w:pPr>
            <w:r w:rsidRPr="007848BA">
              <w:t>19,683</w:t>
            </w:r>
          </w:p>
        </w:tc>
        <w:tc>
          <w:tcPr>
            <w:tcW w:w="424" w:type="pct"/>
            <w:tcBorders>
              <w:bottom w:val="single" w:sz="4" w:space="0" w:color="FFFFFF" w:themeColor="background1"/>
            </w:tcBorders>
            <w:shd w:val="clear" w:color="auto" w:fill="D0EAFF" w:themeFill="accent2" w:themeFillTint="1A"/>
            <w:noWrap/>
            <w:hideMark/>
          </w:tcPr>
          <w:p w14:paraId="3D150DDF" w14:textId="2D4F4B9E" w:rsidR="009055DA" w:rsidRPr="008645A6" w:rsidRDefault="009055DA" w:rsidP="009055DA">
            <w:pPr>
              <w:pStyle w:val="TableTextRight"/>
            </w:pPr>
            <w:r w:rsidRPr="007848BA">
              <w:t>159</w:t>
            </w:r>
          </w:p>
        </w:tc>
        <w:tc>
          <w:tcPr>
            <w:tcW w:w="559" w:type="pct"/>
            <w:tcBorders>
              <w:bottom w:val="single" w:sz="4" w:space="0" w:color="FFFFFF" w:themeColor="background1"/>
            </w:tcBorders>
            <w:shd w:val="clear" w:color="auto" w:fill="D0EAFF" w:themeFill="accent2" w:themeFillTint="1A"/>
            <w:noWrap/>
            <w:hideMark/>
          </w:tcPr>
          <w:p w14:paraId="6BC1EA98" w14:textId="29F71D9B" w:rsidR="009055DA" w:rsidRPr="008645A6" w:rsidRDefault="009055DA" w:rsidP="009055DA">
            <w:pPr>
              <w:pStyle w:val="TableTextRight"/>
              <w:ind w:right="227"/>
            </w:pPr>
            <w:r w:rsidRPr="00046D66">
              <w:t>0.8</w:t>
            </w:r>
          </w:p>
        </w:tc>
      </w:tr>
      <w:tr w:rsidR="009055DA" w:rsidRPr="008645A6" w14:paraId="0DD768A4"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tcBorders>
            <w:noWrap/>
            <w:hideMark/>
          </w:tcPr>
          <w:p w14:paraId="1C848137" w14:textId="30BF76AA" w:rsidR="009055DA" w:rsidRPr="008645A6" w:rsidRDefault="009055DA" w:rsidP="009055DA">
            <w:pPr>
              <w:pStyle w:val="TableText"/>
            </w:pPr>
            <w:r w:rsidRPr="007848BA">
              <w:t>Paroo</w:t>
            </w:r>
          </w:p>
        </w:tc>
        <w:tc>
          <w:tcPr>
            <w:tcW w:w="1897" w:type="pct"/>
            <w:tcBorders>
              <w:top w:val="single" w:sz="4" w:space="0" w:color="FFFFFF" w:themeColor="background1"/>
            </w:tcBorders>
            <w:noWrap/>
            <w:hideMark/>
          </w:tcPr>
          <w:p w14:paraId="225DDC9F" w14:textId="51D697A2" w:rsidR="009055DA" w:rsidRPr="008645A6" w:rsidRDefault="009055DA" w:rsidP="009055DA">
            <w:pPr>
              <w:pStyle w:val="TableText"/>
            </w:pPr>
            <w:r w:rsidRPr="007848BA">
              <w:t>Pt2.2.2: Temporary sedge/grass/forb marsh</w:t>
            </w:r>
          </w:p>
        </w:tc>
        <w:tc>
          <w:tcPr>
            <w:tcW w:w="534" w:type="pct"/>
            <w:tcBorders>
              <w:top w:val="single" w:sz="4" w:space="0" w:color="FFFFFF" w:themeColor="background1"/>
            </w:tcBorders>
            <w:noWrap/>
            <w:hideMark/>
          </w:tcPr>
          <w:p w14:paraId="05E577BD" w14:textId="54E529BE" w:rsidR="009055DA" w:rsidRPr="008645A6" w:rsidRDefault="009055DA" w:rsidP="009055DA">
            <w:pPr>
              <w:pStyle w:val="TableTextRight"/>
            </w:pPr>
            <w:r w:rsidRPr="007848BA">
              <w:t>100,113</w:t>
            </w:r>
          </w:p>
        </w:tc>
        <w:tc>
          <w:tcPr>
            <w:tcW w:w="519" w:type="pct"/>
            <w:tcBorders>
              <w:top w:val="single" w:sz="4" w:space="0" w:color="FFFFFF" w:themeColor="background1"/>
            </w:tcBorders>
            <w:noWrap/>
            <w:hideMark/>
          </w:tcPr>
          <w:p w14:paraId="4F2F3512" w14:textId="0DA53BE3" w:rsidR="009055DA" w:rsidRPr="008645A6" w:rsidRDefault="009055DA" w:rsidP="009055DA">
            <w:pPr>
              <w:pStyle w:val="TableTextRight"/>
            </w:pPr>
            <w:r w:rsidRPr="007848BA">
              <w:t>71,869</w:t>
            </w:r>
          </w:p>
        </w:tc>
        <w:tc>
          <w:tcPr>
            <w:tcW w:w="424" w:type="pct"/>
            <w:tcBorders>
              <w:top w:val="single" w:sz="4" w:space="0" w:color="FFFFFF" w:themeColor="background1"/>
            </w:tcBorders>
            <w:noWrap/>
            <w:hideMark/>
          </w:tcPr>
          <w:p w14:paraId="6113E235" w14:textId="21FCC478"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52D9EFF5" w14:textId="54981A63" w:rsidR="009055DA" w:rsidRPr="008645A6" w:rsidRDefault="009055DA" w:rsidP="009055DA">
            <w:pPr>
              <w:pStyle w:val="TableTextRight"/>
              <w:ind w:right="227"/>
            </w:pPr>
            <w:r w:rsidRPr="00046D66">
              <w:t>0</w:t>
            </w:r>
          </w:p>
        </w:tc>
      </w:tr>
      <w:tr w:rsidR="009055DA" w:rsidRPr="008645A6" w14:paraId="5B8D4F7C" w14:textId="77777777" w:rsidTr="005B6715">
        <w:tc>
          <w:tcPr>
            <w:tcW w:w="1067" w:type="pct"/>
            <w:noWrap/>
            <w:hideMark/>
          </w:tcPr>
          <w:p w14:paraId="1BD61EDE" w14:textId="73335B5B" w:rsidR="009055DA" w:rsidRPr="008645A6" w:rsidRDefault="009055DA" w:rsidP="009055DA">
            <w:pPr>
              <w:pStyle w:val="TableText"/>
            </w:pPr>
            <w:r w:rsidRPr="007848BA">
              <w:t>Paroo</w:t>
            </w:r>
          </w:p>
        </w:tc>
        <w:tc>
          <w:tcPr>
            <w:tcW w:w="1897" w:type="pct"/>
            <w:noWrap/>
            <w:hideMark/>
          </w:tcPr>
          <w:p w14:paraId="006AE279" w14:textId="274CEA8F" w:rsidR="009055DA" w:rsidRPr="008645A6" w:rsidRDefault="009055DA" w:rsidP="009055DA">
            <w:pPr>
              <w:pStyle w:val="TableText"/>
            </w:pPr>
            <w:r w:rsidRPr="007848BA">
              <w:t>Lt1.1: Temporary lake</w:t>
            </w:r>
          </w:p>
        </w:tc>
        <w:tc>
          <w:tcPr>
            <w:tcW w:w="534" w:type="pct"/>
            <w:noWrap/>
            <w:hideMark/>
          </w:tcPr>
          <w:p w14:paraId="1F7EFBCC" w14:textId="44381F9F" w:rsidR="009055DA" w:rsidRPr="008645A6" w:rsidRDefault="009055DA" w:rsidP="009055DA">
            <w:pPr>
              <w:pStyle w:val="TableTextRight"/>
            </w:pPr>
            <w:r w:rsidRPr="007848BA">
              <w:t>48,834</w:t>
            </w:r>
          </w:p>
        </w:tc>
        <w:tc>
          <w:tcPr>
            <w:tcW w:w="519" w:type="pct"/>
            <w:noWrap/>
            <w:hideMark/>
          </w:tcPr>
          <w:p w14:paraId="658E91A8" w14:textId="066354CA" w:rsidR="009055DA" w:rsidRPr="008645A6" w:rsidRDefault="009055DA" w:rsidP="009055DA">
            <w:pPr>
              <w:pStyle w:val="TableTextRight"/>
            </w:pPr>
            <w:r w:rsidRPr="007848BA">
              <w:t>31,958</w:t>
            </w:r>
          </w:p>
        </w:tc>
        <w:tc>
          <w:tcPr>
            <w:tcW w:w="424" w:type="pct"/>
            <w:noWrap/>
            <w:hideMark/>
          </w:tcPr>
          <w:p w14:paraId="2976C97D" w14:textId="5EE5BDBD" w:rsidR="009055DA" w:rsidRPr="008645A6" w:rsidRDefault="009055DA" w:rsidP="009055DA">
            <w:pPr>
              <w:pStyle w:val="TableTextRight"/>
            </w:pPr>
            <w:r w:rsidRPr="007848BA">
              <w:t>0</w:t>
            </w:r>
          </w:p>
        </w:tc>
        <w:tc>
          <w:tcPr>
            <w:tcW w:w="559" w:type="pct"/>
            <w:noWrap/>
            <w:hideMark/>
          </w:tcPr>
          <w:p w14:paraId="4D1C8E56" w14:textId="2D87C55D" w:rsidR="009055DA" w:rsidRPr="008645A6" w:rsidRDefault="009055DA" w:rsidP="009055DA">
            <w:pPr>
              <w:pStyle w:val="TableTextRight"/>
              <w:ind w:right="227"/>
            </w:pPr>
            <w:r w:rsidRPr="00046D66">
              <w:t>0</w:t>
            </w:r>
          </w:p>
        </w:tc>
      </w:tr>
      <w:tr w:rsidR="009055DA" w:rsidRPr="008645A6" w14:paraId="4DBB0CD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72F2482" w14:textId="3B36A592" w:rsidR="009055DA" w:rsidRPr="008645A6" w:rsidRDefault="009055DA" w:rsidP="009055DA">
            <w:pPr>
              <w:pStyle w:val="TableText"/>
            </w:pPr>
            <w:r w:rsidRPr="007848BA">
              <w:t>Paroo</w:t>
            </w:r>
          </w:p>
        </w:tc>
        <w:tc>
          <w:tcPr>
            <w:tcW w:w="1897" w:type="pct"/>
            <w:noWrap/>
            <w:hideMark/>
          </w:tcPr>
          <w:p w14:paraId="46986E9C" w14:textId="0FBEC14D" w:rsidR="009055DA" w:rsidRPr="008645A6" w:rsidRDefault="009055DA" w:rsidP="009055DA">
            <w:pPr>
              <w:pStyle w:val="TableText"/>
            </w:pPr>
            <w:r w:rsidRPr="007848BA">
              <w:t>Pt1.6.2: Temporary woodland swamp</w:t>
            </w:r>
          </w:p>
        </w:tc>
        <w:tc>
          <w:tcPr>
            <w:tcW w:w="534" w:type="pct"/>
            <w:noWrap/>
            <w:hideMark/>
          </w:tcPr>
          <w:p w14:paraId="60D83947" w14:textId="3CB29A26" w:rsidR="009055DA" w:rsidRPr="008645A6" w:rsidRDefault="009055DA" w:rsidP="009055DA">
            <w:pPr>
              <w:pStyle w:val="TableTextRight"/>
            </w:pPr>
            <w:r w:rsidRPr="007848BA">
              <w:t>32,561</w:t>
            </w:r>
          </w:p>
        </w:tc>
        <w:tc>
          <w:tcPr>
            <w:tcW w:w="519" w:type="pct"/>
            <w:noWrap/>
            <w:hideMark/>
          </w:tcPr>
          <w:p w14:paraId="621A3421" w14:textId="190CB02A" w:rsidR="009055DA" w:rsidRPr="008645A6" w:rsidRDefault="009055DA" w:rsidP="009055DA">
            <w:pPr>
              <w:pStyle w:val="TableTextRight"/>
            </w:pPr>
            <w:r w:rsidRPr="007848BA">
              <w:t>19,441</w:t>
            </w:r>
          </w:p>
        </w:tc>
        <w:tc>
          <w:tcPr>
            <w:tcW w:w="424" w:type="pct"/>
            <w:noWrap/>
            <w:hideMark/>
          </w:tcPr>
          <w:p w14:paraId="224EBFF0" w14:textId="1AE8DCA3" w:rsidR="009055DA" w:rsidRPr="008645A6" w:rsidRDefault="009055DA" w:rsidP="009055DA">
            <w:pPr>
              <w:pStyle w:val="TableTextRight"/>
            </w:pPr>
            <w:r w:rsidRPr="007848BA">
              <w:t>0</w:t>
            </w:r>
          </w:p>
        </w:tc>
        <w:tc>
          <w:tcPr>
            <w:tcW w:w="559" w:type="pct"/>
            <w:noWrap/>
            <w:hideMark/>
          </w:tcPr>
          <w:p w14:paraId="42262DE2" w14:textId="60459165" w:rsidR="009055DA" w:rsidRPr="008645A6" w:rsidRDefault="009055DA" w:rsidP="009055DA">
            <w:pPr>
              <w:pStyle w:val="TableTextRight"/>
              <w:ind w:right="227"/>
            </w:pPr>
            <w:r w:rsidRPr="00046D66">
              <w:t>0</w:t>
            </w:r>
          </w:p>
        </w:tc>
      </w:tr>
      <w:tr w:rsidR="009055DA" w:rsidRPr="008645A6" w14:paraId="65A4C967" w14:textId="77777777" w:rsidTr="005B6715">
        <w:tc>
          <w:tcPr>
            <w:tcW w:w="1067" w:type="pct"/>
            <w:noWrap/>
            <w:hideMark/>
          </w:tcPr>
          <w:p w14:paraId="1BE7A657" w14:textId="7F486630" w:rsidR="009055DA" w:rsidRPr="008645A6" w:rsidRDefault="009055DA" w:rsidP="009055DA">
            <w:pPr>
              <w:pStyle w:val="TableText"/>
            </w:pPr>
            <w:r w:rsidRPr="007848BA">
              <w:t>Paroo</w:t>
            </w:r>
          </w:p>
        </w:tc>
        <w:tc>
          <w:tcPr>
            <w:tcW w:w="1897" w:type="pct"/>
            <w:noWrap/>
            <w:hideMark/>
          </w:tcPr>
          <w:p w14:paraId="20E5071D" w14:textId="6CC7D541" w:rsidR="009055DA" w:rsidRPr="008645A6" w:rsidRDefault="009055DA" w:rsidP="009055DA">
            <w:pPr>
              <w:pStyle w:val="TableText"/>
            </w:pPr>
            <w:r w:rsidRPr="007848BA">
              <w:t>Pt1.8.2: Temporary shrub swamp</w:t>
            </w:r>
          </w:p>
        </w:tc>
        <w:tc>
          <w:tcPr>
            <w:tcW w:w="534" w:type="pct"/>
            <w:noWrap/>
            <w:hideMark/>
          </w:tcPr>
          <w:p w14:paraId="0D4E9D29" w14:textId="2E22AF92" w:rsidR="009055DA" w:rsidRPr="008645A6" w:rsidRDefault="009055DA" w:rsidP="009055DA">
            <w:pPr>
              <w:pStyle w:val="TableTextRight"/>
            </w:pPr>
            <w:r w:rsidRPr="007848BA">
              <w:t>24,086</w:t>
            </w:r>
          </w:p>
        </w:tc>
        <w:tc>
          <w:tcPr>
            <w:tcW w:w="519" w:type="pct"/>
            <w:noWrap/>
            <w:hideMark/>
          </w:tcPr>
          <w:p w14:paraId="1BEFD529" w14:textId="7F27D856" w:rsidR="009055DA" w:rsidRPr="008645A6" w:rsidRDefault="009055DA" w:rsidP="009055DA">
            <w:pPr>
              <w:pStyle w:val="TableTextRight"/>
            </w:pPr>
            <w:r w:rsidRPr="007848BA">
              <w:t>17,954</w:t>
            </w:r>
          </w:p>
        </w:tc>
        <w:tc>
          <w:tcPr>
            <w:tcW w:w="424" w:type="pct"/>
            <w:noWrap/>
            <w:hideMark/>
          </w:tcPr>
          <w:p w14:paraId="5AD14043" w14:textId="32B8E471" w:rsidR="009055DA" w:rsidRPr="008645A6" w:rsidRDefault="009055DA" w:rsidP="009055DA">
            <w:pPr>
              <w:pStyle w:val="TableTextRight"/>
            </w:pPr>
            <w:r w:rsidRPr="007848BA">
              <w:t>0</w:t>
            </w:r>
          </w:p>
        </w:tc>
        <w:tc>
          <w:tcPr>
            <w:tcW w:w="559" w:type="pct"/>
            <w:noWrap/>
            <w:hideMark/>
          </w:tcPr>
          <w:p w14:paraId="289B374A" w14:textId="4241FFD2" w:rsidR="009055DA" w:rsidRPr="008645A6" w:rsidRDefault="009055DA" w:rsidP="009055DA">
            <w:pPr>
              <w:pStyle w:val="TableTextRight"/>
              <w:ind w:right="227"/>
            </w:pPr>
            <w:r w:rsidRPr="00046D66">
              <w:t>0</w:t>
            </w:r>
          </w:p>
        </w:tc>
      </w:tr>
      <w:tr w:rsidR="009055DA" w:rsidRPr="008645A6" w14:paraId="4F4B132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DCF651B" w14:textId="1EE732CD" w:rsidR="009055DA" w:rsidRPr="008645A6" w:rsidRDefault="009055DA" w:rsidP="009055DA">
            <w:pPr>
              <w:pStyle w:val="TableText"/>
            </w:pPr>
            <w:r w:rsidRPr="007848BA">
              <w:t>Paroo</w:t>
            </w:r>
          </w:p>
        </w:tc>
        <w:tc>
          <w:tcPr>
            <w:tcW w:w="1897" w:type="pct"/>
            <w:noWrap/>
            <w:hideMark/>
          </w:tcPr>
          <w:p w14:paraId="1866C435" w14:textId="310F317F" w:rsidR="009055DA" w:rsidRPr="008645A6" w:rsidRDefault="009055DA" w:rsidP="009055DA">
            <w:pPr>
              <w:pStyle w:val="TableText"/>
            </w:pPr>
            <w:r w:rsidRPr="007848BA">
              <w:t>Pt2.1.2: Temporary tall emergent marsh</w:t>
            </w:r>
          </w:p>
        </w:tc>
        <w:tc>
          <w:tcPr>
            <w:tcW w:w="534" w:type="pct"/>
            <w:noWrap/>
            <w:hideMark/>
          </w:tcPr>
          <w:p w14:paraId="3981E16C" w14:textId="7BAC4579" w:rsidR="009055DA" w:rsidRPr="008645A6" w:rsidRDefault="009055DA" w:rsidP="009055DA">
            <w:pPr>
              <w:pStyle w:val="TableTextRight"/>
            </w:pPr>
            <w:r w:rsidRPr="007848BA">
              <w:t>14,554</w:t>
            </w:r>
          </w:p>
        </w:tc>
        <w:tc>
          <w:tcPr>
            <w:tcW w:w="519" w:type="pct"/>
            <w:noWrap/>
            <w:hideMark/>
          </w:tcPr>
          <w:p w14:paraId="46B1C09B" w14:textId="576B0B9B" w:rsidR="009055DA" w:rsidRPr="008645A6" w:rsidRDefault="009055DA" w:rsidP="009055DA">
            <w:pPr>
              <w:pStyle w:val="TableTextRight"/>
            </w:pPr>
            <w:r w:rsidRPr="007848BA">
              <w:t>10,156</w:t>
            </w:r>
          </w:p>
        </w:tc>
        <w:tc>
          <w:tcPr>
            <w:tcW w:w="424" w:type="pct"/>
            <w:noWrap/>
            <w:hideMark/>
          </w:tcPr>
          <w:p w14:paraId="2C36C204" w14:textId="35BFD765" w:rsidR="009055DA" w:rsidRPr="008645A6" w:rsidRDefault="009055DA" w:rsidP="009055DA">
            <w:pPr>
              <w:pStyle w:val="TableTextRight"/>
            </w:pPr>
            <w:r w:rsidRPr="007848BA">
              <w:t>0</w:t>
            </w:r>
          </w:p>
        </w:tc>
        <w:tc>
          <w:tcPr>
            <w:tcW w:w="559" w:type="pct"/>
            <w:noWrap/>
            <w:hideMark/>
          </w:tcPr>
          <w:p w14:paraId="4BBDE6C6" w14:textId="0FEA1377" w:rsidR="009055DA" w:rsidRPr="008645A6" w:rsidRDefault="009055DA" w:rsidP="009055DA">
            <w:pPr>
              <w:pStyle w:val="TableTextRight"/>
              <w:ind w:right="227"/>
            </w:pPr>
            <w:r w:rsidRPr="00046D66">
              <w:t>0</w:t>
            </w:r>
          </w:p>
        </w:tc>
      </w:tr>
      <w:tr w:rsidR="009055DA" w:rsidRPr="008645A6" w14:paraId="0B7B9A13" w14:textId="77777777" w:rsidTr="005B6715">
        <w:tc>
          <w:tcPr>
            <w:tcW w:w="1067" w:type="pct"/>
            <w:noWrap/>
            <w:hideMark/>
          </w:tcPr>
          <w:p w14:paraId="0E2B3F47" w14:textId="438FD33B" w:rsidR="009055DA" w:rsidRPr="008645A6" w:rsidRDefault="009055DA" w:rsidP="009055DA">
            <w:pPr>
              <w:pStyle w:val="TableText"/>
            </w:pPr>
            <w:r w:rsidRPr="007848BA">
              <w:t>Paroo</w:t>
            </w:r>
          </w:p>
        </w:tc>
        <w:tc>
          <w:tcPr>
            <w:tcW w:w="1897" w:type="pct"/>
            <w:noWrap/>
            <w:hideMark/>
          </w:tcPr>
          <w:p w14:paraId="2C27346D" w14:textId="4EE74A26" w:rsidR="009055DA" w:rsidRPr="008645A6" w:rsidRDefault="009055DA" w:rsidP="009055DA">
            <w:pPr>
              <w:pStyle w:val="TableText"/>
            </w:pPr>
            <w:r w:rsidRPr="007848BA">
              <w:t>Lsp1.1: Permanent saline lake</w:t>
            </w:r>
          </w:p>
        </w:tc>
        <w:tc>
          <w:tcPr>
            <w:tcW w:w="534" w:type="pct"/>
            <w:noWrap/>
            <w:hideMark/>
          </w:tcPr>
          <w:p w14:paraId="771304D3" w14:textId="1D549DE4" w:rsidR="009055DA" w:rsidRPr="008645A6" w:rsidRDefault="009055DA" w:rsidP="009055DA">
            <w:pPr>
              <w:pStyle w:val="TableTextRight"/>
            </w:pPr>
            <w:r w:rsidRPr="007848BA">
              <w:t>7,064</w:t>
            </w:r>
          </w:p>
        </w:tc>
        <w:tc>
          <w:tcPr>
            <w:tcW w:w="519" w:type="pct"/>
            <w:noWrap/>
            <w:hideMark/>
          </w:tcPr>
          <w:p w14:paraId="2FACFA94" w14:textId="14BB925F" w:rsidR="009055DA" w:rsidRPr="008645A6" w:rsidRDefault="009055DA" w:rsidP="009055DA">
            <w:pPr>
              <w:pStyle w:val="TableTextRight"/>
            </w:pPr>
            <w:r w:rsidRPr="007848BA">
              <w:t>5,789</w:t>
            </w:r>
          </w:p>
        </w:tc>
        <w:tc>
          <w:tcPr>
            <w:tcW w:w="424" w:type="pct"/>
            <w:noWrap/>
            <w:hideMark/>
          </w:tcPr>
          <w:p w14:paraId="1A15D736" w14:textId="22B639E5" w:rsidR="009055DA" w:rsidRPr="008645A6" w:rsidRDefault="009055DA" w:rsidP="009055DA">
            <w:pPr>
              <w:pStyle w:val="TableTextRight"/>
            </w:pPr>
            <w:r w:rsidRPr="007848BA">
              <w:t>0</w:t>
            </w:r>
          </w:p>
        </w:tc>
        <w:tc>
          <w:tcPr>
            <w:tcW w:w="559" w:type="pct"/>
            <w:noWrap/>
            <w:hideMark/>
          </w:tcPr>
          <w:p w14:paraId="52EDE51E" w14:textId="778A5815" w:rsidR="009055DA" w:rsidRPr="008645A6" w:rsidRDefault="009055DA" w:rsidP="009055DA">
            <w:pPr>
              <w:pStyle w:val="TableTextRight"/>
              <w:ind w:right="227"/>
            </w:pPr>
            <w:r w:rsidRPr="00046D66">
              <w:t>0</w:t>
            </w:r>
          </w:p>
        </w:tc>
      </w:tr>
      <w:tr w:rsidR="009055DA" w:rsidRPr="008645A6" w14:paraId="0005AEA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FD28D24" w14:textId="0946FF5F" w:rsidR="009055DA" w:rsidRPr="008645A6" w:rsidRDefault="009055DA" w:rsidP="009055DA">
            <w:pPr>
              <w:pStyle w:val="TableText"/>
            </w:pPr>
            <w:r w:rsidRPr="007848BA">
              <w:t>Paroo</w:t>
            </w:r>
          </w:p>
        </w:tc>
        <w:tc>
          <w:tcPr>
            <w:tcW w:w="1897" w:type="pct"/>
            <w:noWrap/>
            <w:hideMark/>
          </w:tcPr>
          <w:p w14:paraId="6B7D676E" w14:textId="6A3FA582" w:rsidR="009055DA" w:rsidRPr="008645A6" w:rsidRDefault="009055DA" w:rsidP="009055DA">
            <w:pPr>
              <w:pStyle w:val="TableText"/>
            </w:pPr>
            <w:r w:rsidRPr="007848BA">
              <w:t>Pt1.2.2: Temporary black box swamp</w:t>
            </w:r>
          </w:p>
        </w:tc>
        <w:tc>
          <w:tcPr>
            <w:tcW w:w="534" w:type="pct"/>
            <w:noWrap/>
            <w:hideMark/>
          </w:tcPr>
          <w:p w14:paraId="44F5E07F" w14:textId="483574D4" w:rsidR="009055DA" w:rsidRPr="008645A6" w:rsidRDefault="009055DA" w:rsidP="009055DA">
            <w:pPr>
              <w:pStyle w:val="TableTextRight"/>
            </w:pPr>
            <w:r w:rsidRPr="007848BA">
              <w:t>8,428</w:t>
            </w:r>
          </w:p>
        </w:tc>
        <w:tc>
          <w:tcPr>
            <w:tcW w:w="519" w:type="pct"/>
            <w:noWrap/>
            <w:hideMark/>
          </w:tcPr>
          <w:p w14:paraId="27B23397" w14:textId="4DAFA606" w:rsidR="009055DA" w:rsidRPr="008645A6" w:rsidRDefault="009055DA" w:rsidP="009055DA">
            <w:pPr>
              <w:pStyle w:val="TableTextRight"/>
            </w:pPr>
            <w:r w:rsidRPr="007848BA">
              <w:t>4,464</w:t>
            </w:r>
          </w:p>
        </w:tc>
        <w:tc>
          <w:tcPr>
            <w:tcW w:w="424" w:type="pct"/>
            <w:noWrap/>
            <w:hideMark/>
          </w:tcPr>
          <w:p w14:paraId="7A71FE52" w14:textId="01B2D418" w:rsidR="009055DA" w:rsidRPr="008645A6" w:rsidRDefault="009055DA" w:rsidP="009055DA">
            <w:pPr>
              <w:pStyle w:val="TableTextRight"/>
            </w:pPr>
            <w:r w:rsidRPr="007848BA">
              <w:t>0</w:t>
            </w:r>
          </w:p>
        </w:tc>
        <w:tc>
          <w:tcPr>
            <w:tcW w:w="559" w:type="pct"/>
            <w:noWrap/>
            <w:hideMark/>
          </w:tcPr>
          <w:p w14:paraId="02368129" w14:textId="78313363" w:rsidR="009055DA" w:rsidRPr="008645A6" w:rsidRDefault="009055DA" w:rsidP="009055DA">
            <w:pPr>
              <w:pStyle w:val="TableTextRight"/>
              <w:ind w:right="227"/>
            </w:pPr>
            <w:r w:rsidRPr="00046D66">
              <w:t>0</w:t>
            </w:r>
          </w:p>
        </w:tc>
      </w:tr>
      <w:tr w:rsidR="009055DA" w:rsidRPr="008645A6" w14:paraId="67E0F117" w14:textId="77777777" w:rsidTr="005B6715">
        <w:tc>
          <w:tcPr>
            <w:tcW w:w="1067" w:type="pct"/>
            <w:noWrap/>
            <w:hideMark/>
          </w:tcPr>
          <w:p w14:paraId="75091AD3" w14:textId="44E547E6" w:rsidR="009055DA" w:rsidRPr="008645A6" w:rsidRDefault="009055DA" w:rsidP="009055DA">
            <w:pPr>
              <w:pStyle w:val="TableText"/>
            </w:pPr>
            <w:r w:rsidRPr="007848BA">
              <w:t>Paroo</w:t>
            </w:r>
          </w:p>
        </w:tc>
        <w:tc>
          <w:tcPr>
            <w:tcW w:w="1897" w:type="pct"/>
            <w:noWrap/>
            <w:hideMark/>
          </w:tcPr>
          <w:p w14:paraId="7956F44C" w14:textId="550D5F88" w:rsidR="009055DA" w:rsidRPr="008645A6" w:rsidRDefault="009055DA" w:rsidP="009055DA">
            <w:pPr>
              <w:pStyle w:val="TableText"/>
            </w:pPr>
            <w:r w:rsidRPr="007848BA">
              <w:t>Pp4.2: Permanent wetland</w:t>
            </w:r>
          </w:p>
        </w:tc>
        <w:tc>
          <w:tcPr>
            <w:tcW w:w="534" w:type="pct"/>
            <w:noWrap/>
            <w:hideMark/>
          </w:tcPr>
          <w:p w14:paraId="17E70D5C" w14:textId="6BD830B4" w:rsidR="009055DA" w:rsidRPr="008645A6" w:rsidRDefault="009055DA" w:rsidP="009055DA">
            <w:pPr>
              <w:pStyle w:val="TableTextRight"/>
            </w:pPr>
            <w:r w:rsidRPr="007848BA">
              <w:t>4,506</w:t>
            </w:r>
          </w:p>
        </w:tc>
        <w:tc>
          <w:tcPr>
            <w:tcW w:w="519" w:type="pct"/>
            <w:noWrap/>
            <w:hideMark/>
          </w:tcPr>
          <w:p w14:paraId="15F83EBE" w14:textId="7E684E00" w:rsidR="009055DA" w:rsidRPr="008645A6" w:rsidRDefault="009055DA" w:rsidP="009055DA">
            <w:pPr>
              <w:pStyle w:val="TableTextRight"/>
            </w:pPr>
            <w:r w:rsidRPr="007848BA">
              <w:t>3,721</w:t>
            </w:r>
          </w:p>
        </w:tc>
        <w:tc>
          <w:tcPr>
            <w:tcW w:w="424" w:type="pct"/>
            <w:noWrap/>
            <w:hideMark/>
          </w:tcPr>
          <w:p w14:paraId="6F8BBAF7" w14:textId="4D5A9C77" w:rsidR="009055DA" w:rsidRPr="008645A6" w:rsidRDefault="009055DA" w:rsidP="009055DA">
            <w:pPr>
              <w:pStyle w:val="TableTextRight"/>
            </w:pPr>
            <w:r w:rsidRPr="007848BA">
              <w:t>0</w:t>
            </w:r>
          </w:p>
        </w:tc>
        <w:tc>
          <w:tcPr>
            <w:tcW w:w="559" w:type="pct"/>
            <w:noWrap/>
            <w:hideMark/>
          </w:tcPr>
          <w:p w14:paraId="5E907B8E" w14:textId="52E5FBAF" w:rsidR="009055DA" w:rsidRPr="008645A6" w:rsidRDefault="009055DA" w:rsidP="009055DA">
            <w:pPr>
              <w:pStyle w:val="TableTextRight"/>
              <w:ind w:right="227"/>
            </w:pPr>
            <w:r w:rsidRPr="00046D66">
              <w:t>0</w:t>
            </w:r>
          </w:p>
        </w:tc>
      </w:tr>
      <w:tr w:rsidR="009055DA" w:rsidRPr="008645A6" w14:paraId="41E56BD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3B8DFEE2" w14:textId="64E367BC" w:rsidR="009055DA" w:rsidRPr="008645A6" w:rsidRDefault="009055DA" w:rsidP="009055DA">
            <w:pPr>
              <w:pStyle w:val="TableText"/>
            </w:pPr>
            <w:r w:rsidRPr="007848BA">
              <w:t>Paroo</w:t>
            </w:r>
          </w:p>
        </w:tc>
        <w:tc>
          <w:tcPr>
            <w:tcW w:w="1897" w:type="pct"/>
            <w:noWrap/>
            <w:hideMark/>
          </w:tcPr>
          <w:p w14:paraId="517803C9" w14:textId="048AC556" w:rsidR="009055DA" w:rsidRPr="008645A6" w:rsidRDefault="009055DA" w:rsidP="009055DA">
            <w:pPr>
              <w:pStyle w:val="TableText"/>
            </w:pPr>
            <w:r w:rsidRPr="007848BA">
              <w:t>Pt2.3.2: Freshwater meadow</w:t>
            </w:r>
          </w:p>
        </w:tc>
        <w:tc>
          <w:tcPr>
            <w:tcW w:w="534" w:type="pct"/>
            <w:noWrap/>
            <w:hideMark/>
          </w:tcPr>
          <w:p w14:paraId="04360E24" w14:textId="3F2925FE" w:rsidR="009055DA" w:rsidRPr="008645A6" w:rsidRDefault="009055DA" w:rsidP="009055DA">
            <w:pPr>
              <w:pStyle w:val="TableTextRight"/>
            </w:pPr>
            <w:r w:rsidRPr="007848BA">
              <w:t>7,494</w:t>
            </w:r>
          </w:p>
        </w:tc>
        <w:tc>
          <w:tcPr>
            <w:tcW w:w="519" w:type="pct"/>
            <w:noWrap/>
            <w:hideMark/>
          </w:tcPr>
          <w:p w14:paraId="28C91F92" w14:textId="1D7B1E41" w:rsidR="009055DA" w:rsidRPr="008645A6" w:rsidRDefault="009055DA" w:rsidP="009055DA">
            <w:pPr>
              <w:pStyle w:val="TableTextRight"/>
            </w:pPr>
            <w:r w:rsidRPr="007848BA">
              <w:t>3,603</w:t>
            </w:r>
          </w:p>
        </w:tc>
        <w:tc>
          <w:tcPr>
            <w:tcW w:w="424" w:type="pct"/>
            <w:noWrap/>
            <w:hideMark/>
          </w:tcPr>
          <w:p w14:paraId="46CCE91F" w14:textId="34D37342" w:rsidR="009055DA" w:rsidRPr="008645A6" w:rsidRDefault="009055DA" w:rsidP="009055DA">
            <w:pPr>
              <w:pStyle w:val="TableTextRight"/>
            </w:pPr>
            <w:r w:rsidRPr="007848BA">
              <w:t>0</w:t>
            </w:r>
          </w:p>
        </w:tc>
        <w:tc>
          <w:tcPr>
            <w:tcW w:w="559" w:type="pct"/>
            <w:noWrap/>
            <w:hideMark/>
          </w:tcPr>
          <w:p w14:paraId="3E18363C" w14:textId="69B15D4F" w:rsidR="009055DA" w:rsidRPr="008645A6" w:rsidRDefault="009055DA" w:rsidP="009055DA">
            <w:pPr>
              <w:pStyle w:val="TableTextRight"/>
              <w:ind w:right="227"/>
            </w:pPr>
            <w:r w:rsidRPr="00046D66">
              <w:t>0</w:t>
            </w:r>
          </w:p>
        </w:tc>
      </w:tr>
      <w:tr w:rsidR="009055DA" w:rsidRPr="008645A6" w14:paraId="7C9FED1E" w14:textId="77777777" w:rsidTr="005B6715">
        <w:tc>
          <w:tcPr>
            <w:tcW w:w="1067" w:type="pct"/>
            <w:noWrap/>
            <w:hideMark/>
          </w:tcPr>
          <w:p w14:paraId="196630D5" w14:textId="5C9141C8" w:rsidR="009055DA" w:rsidRPr="008645A6" w:rsidRDefault="009055DA" w:rsidP="009055DA">
            <w:pPr>
              <w:pStyle w:val="TableText"/>
            </w:pPr>
            <w:r w:rsidRPr="007848BA">
              <w:t>Paroo</w:t>
            </w:r>
          </w:p>
        </w:tc>
        <w:tc>
          <w:tcPr>
            <w:tcW w:w="1897" w:type="pct"/>
            <w:noWrap/>
            <w:hideMark/>
          </w:tcPr>
          <w:p w14:paraId="006C112E" w14:textId="427DE34C" w:rsidR="009055DA" w:rsidRPr="008645A6" w:rsidRDefault="009055DA" w:rsidP="009055DA">
            <w:pPr>
              <w:pStyle w:val="TableText"/>
            </w:pPr>
            <w:r w:rsidRPr="007848BA">
              <w:t>Pt1.3.2: Temporary coolibah swamp</w:t>
            </w:r>
          </w:p>
        </w:tc>
        <w:tc>
          <w:tcPr>
            <w:tcW w:w="534" w:type="pct"/>
            <w:noWrap/>
            <w:hideMark/>
          </w:tcPr>
          <w:p w14:paraId="4CDBD539" w14:textId="0B91322C" w:rsidR="009055DA" w:rsidRPr="008645A6" w:rsidRDefault="009055DA" w:rsidP="009055DA">
            <w:pPr>
              <w:pStyle w:val="TableTextRight"/>
            </w:pPr>
            <w:r w:rsidRPr="007848BA">
              <w:t>2,399</w:t>
            </w:r>
          </w:p>
        </w:tc>
        <w:tc>
          <w:tcPr>
            <w:tcW w:w="519" w:type="pct"/>
            <w:noWrap/>
            <w:hideMark/>
          </w:tcPr>
          <w:p w14:paraId="288FB870" w14:textId="6424366A" w:rsidR="009055DA" w:rsidRPr="008645A6" w:rsidRDefault="009055DA" w:rsidP="009055DA">
            <w:pPr>
              <w:pStyle w:val="TableTextRight"/>
            </w:pPr>
            <w:r w:rsidRPr="007848BA">
              <w:t>2,328</w:t>
            </w:r>
          </w:p>
        </w:tc>
        <w:tc>
          <w:tcPr>
            <w:tcW w:w="424" w:type="pct"/>
            <w:noWrap/>
            <w:hideMark/>
          </w:tcPr>
          <w:p w14:paraId="2CA35FA1" w14:textId="630EA857" w:rsidR="009055DA" w:rsidRPr="008645A6" w:rsidRDefault="009055DA" w:rsidP="009055DA">
            <w:pPr>
              <w:pStyle w:val="TableTextRight"/>
            </w:pPr>
            <w:r w:rsidRPr="007848BA">
              <w:t>0</w:t>
            </w:r>
          </w:p>
        </w:tc>
        <w:tc>
          <w:tcPr>
            <w:tcW w:w="559" w:type="pct"/>
            <w:noWrap/>
            <w:hideMark/>
          </w:tcPr>
          <w:p w14:paraId="12986D25" w14:textId="7157AFF2" w:rsidR="009055DA" w:rsidRPr="008645A6" w:rsidRDefault="009055DA" w:rsidP="009055DA">
            <w:pPr>
              <w:pStyle w:val="TableTextRight"/>
              <w:ind w:right="227"/>
            </w:pPr>
            <w:r w:rsidRPr="00046D66">
              <w:t>0</w:t>
            </w:r>
          </w:p>
        </w:tc>
      </w:tr>
      <w:tr w:rsidR="009055DA" w:rsidRPr="008645A6" w14:paraId="41EE949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E589F72" w14:textId="0993517A" w:rsidR="009055DA" w:rsidRPr="008645A6" w:rsidRDefault="009055DA" w:rsidP="009055DA">
            <w:pPr>
              <w:pStyle w:val="TableText"/>
            </w:pPr>
            <w:r w:rsidRPr="007848BA">
              <w:t>Paroo</w:t>
            </w:r>
          </w:p>
        </w:tc>
        <w:tc>
          <w:tcPr>
            <w:tcW w:w="1897" w:type="pct"/>
            <w:noWrap/>
            <w:hideMark/>
          </w:tcPr>
          <w:p w14:paraId="48E9A285" w14:textId="44C4702E" w:rsidR="009055DA" w:rsidRPr="008645A6" w:rsidRDefault="009055DA" w:rsidP="009055DA">
            <w:pPr>
              <w:pStyle w:val="TableText"/>
            </w:pPr>
            <w:r w:rsidRPr="007848BA">
              <w:t>Pt1.7.2: Temporary lignum swamp</w:t>
            </w:r>
          </w:p>
        </w:tc>
        <w:tc>
          <w:tcPr>
            <w:tcW w:w="534" w:type="pct"/>
            <w:noWrap/>
            <w:hideMark/>
          </w:tcPr>
          <w:p w14:paraId="460C9472" w14:textId="725D00B0" w:rsidR="009055DA" w:rsidRPr="008645A6" w:rsidRDefault="009055DA" w:rsidP="009055DA">
            <w:pPr>
              <w:pStyle w:val="TableTextRight"/>
            </w:pPr>
            <w:r w:rsidRPr="007848BA">
              <w:t>4,321</w:t>
            </w:r>
          </w:p>
        </w:tc>
        <w:tc>
          <w:tcPr>
            <w:tcW w:w="519" w:type="pct"/>
            <w:noWrap/>
            <w:hideMark/>
          </w:tcPr>
          <w:p w14:paraId="6BA7A1DE" w14:textId="433AE71F" w:rsidR="009055DA" w:rsidRPr="008645A6" w:rsidRDefault="009055DA" w:rsidP="009055DA">
            <w:pPr>
              <w:pStyle w:val="TableTextRight"/>
            </w:pPr>
            <w:r w:rsidRPr="007848BA">
              <w:t>1,812</w:t>
            </w:r>
          </w:p>
        </w:tc>
        <w:tc>
          <w:tcPr>
            <w:tcW w:w="424" w:type="pct"/>
            <w:noWrap/>
            <w:hideMark/>
          </w:tcPr>
          <w:p w14:paraId="18F9B44B" w14:textId="26610C85" w:rsidR="009055DA" w:rsidRPr="008645A6" w:rsidRDefault="009055DA" w:rsidP="009055DA">
            <w:pPr>
              <w:pStyle w:val="TableTextRight"/>
            </w:pPr>
            <w:r w:rsidRPr="007848BA">
              <w:t>0</w:t>
            </w:r>
          </w:p>
        </w:tc>
        <w:tc>
          <w:tcPr>
            <w:tcW w:w="559" w:type="pct"/>
            <w:noWrap/>
            <w:hideMark/>
          </w:tcPr>
          <w:p w14:paraId="3E86516D" w14:textId="137FB53D" w:rsidR="009055DA" w:rsidRPr="008645A6" w:rsidRDefault="009055DA" w:rsidP="009055DA">
            <w:pPr>
              <w:pStyle w:val="TableTextRight"/>
              <w:ind w:right="227"/>
            </w:pPr>
            <w:r w:rsidRPr="00046D66">
              <w:t>0</w:t>
            </w:r>
          </w:p>
        </w:tc>
      </w:tr>
      <w:tr w:rsidR="009055DA" w:rsidRPr="008645A6" w14:paraId="46A80CE0" w14:textId="77777777" w:rsidTr="005B6715">
        <w:tc>
          <w:tcPr>
            <w:tcW w:w="1067" w:type="pct"/>
            <w:noWrap/>
            <w:hideMark/>
          </w:tcPr>
          <w:p w14:paraId="78C673EF" w14:textId="471CD2DA" w:rsidR="009055DA" w:rsidRPr="008645A6" w:rsidRDefault="009055DA" w:rsidP="009055DA">
            <w:pPr>
              <w:pStyle w:val="TableText"/>
            </w:pPr>
            <w:r w:rsidRPr="007848BA">
              <w:t>Paroo</w:t>
            </w:r>
          </w:p>
        </w:tc>
        <w:tc>
          <w:tcPr>
            <w:tcW w:w="1897" w:type="pct"/>
            <w:noWrap/>
            <w:hideMark/>
          </w:tcPr>
          <w:p w14:paraId="705AA24A" w14:textId="04F5357C" w:rsidR="009055DA" w:rsidRPr="008645A6" w:rsidRDefault="009055DA" w:rsidP="009055DA">
            <w:pPr>
              <w:pStyle w:val="TableText"/>
            </w:pPr>
            <w:r w:rsidRPr="007848BA">
              <w:t>Pst2.2: Temporary salt marsh</w:t>
            </w:r>
          </w:p>
        </w:tc>
        <w:tc>
          <w:tcPr>
            <w:tcW w:w="534" w:type="pct"/>
            <w:noWrap/>
            <w:hideMark/>
          </w:tcPr>
          <w:p w14:paraId="6010E47F" w14:textId="0F2F49E0" w:rsidR="009055DA" w:rsidRPr="008645A6" w:rsidRDefault="009055DA" w:rsidP="009055DA">
            <w:pPr>
              <w:pStyle w:val="TableTextRight"/>
            </w:pPr>
            <w:r w:rsidRPr="007848BA">
              <w:t>4,515</w:t>
            </w:r>
          </w:p>
        </w:tc>
        <w:tc>
          <w:tcPr>
            <w:tcW w:w="519" w:type="pct"/>
            <w:noWrap/>
            <w:hideMark/>
          </w:tcPr>
          <w:p w14:paraId="031AC078" w14:textId="270DAB5E" w:rsidR="009055DA" w:rsidRPr="008645A6" w:rsidRDefault="009055DA" w:rsidP="009055DA">
            <w:pPr>
              <w:pStyle w:val="TableTextRight"/>
            </w:pPr>
            <w:r w:rsidRPr="007848BA">
              <w:t>1,361</w:t>
            </w:r>
          </w:p>
        </w:tc>
        <w:tc>
          <w:tcPr>
            <w:tcW w:w="424" w:type="pct"/>
            <w:noWrap/>
            <w:hideMark/>
          </w:tcPr>
          <w:p w14:paraId="34567763" w14:textId="45650024" w:rsidR="009055DA" w:rsidRPr="008645A6" w:rsidRDefault="009055DA" w:rsidP="009055DA">
            <w:pPr>
              <w:pStyle w:val="TableTextRight"/>
            </w:pPr>
            <w:r w:rsidRPr="007848BA">
              <w:t>0</w:t>
            </w:r>
          </w:p>
        </w:tc>
        <w:tc>
          <w:tcPr>
            <w:tcW w:w="559" w:type="pct"/>
            <w:noWrap/>
            <w:hideMark/>
          </w:tcPr>
          <w:p w14:paraId="742EE8DB" w14:textId="51F021E1" w:rsidR="009055DA" w:rsidRPr="008645A6" w:rsidRDefault="009055DA" w:rsidP="009055DA">
            <w:pPr>
              <w:pStyle w:val="TableTextRight"/>
              <w:ind w:right="227"/>
            </w:pPr>
            <w:r w:rsidRPr="00046D66">
              <w:t>0</w:t>
            </w:r>
          </w:p>
        </w:tc>
      </w:tr>
      <w:tr w:rsidR="009055DA" w:rsidRPr="008645A6" w14:paraId="2EBA08C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3802B5D5" w14:textId="0AF78AEA" w:rsidR="009055DA" w:rsidRPr="008645A6" w:rsidRDefault="009055DA" w:rsidP="009055DA">
            <w:pPr>
              <w:pStyle w:val="TableText"/>
            </w:pPr>
            <w:r w:rsidRPr="007848BA">
              <w:t>Paroo</w:t>
            </w:r>
          </w:p>
        </w:tc>
        <w:tc>
          <w:tcPr>
            <w:tcW w:w="1897" w:type="pct"/>
            <w:noWrap/>
            <w:hideMark/>
          </w:tcPr>
          <w:p w14:paraId="5B0678A8" w14:textId="638A4ED7" w:rsidR="009055DA" w:rsidRPr="008645A6" w:rsidRDefault="009055DA" w:rsidP="009055DA">
            <w:pPr>
              <w:pStyle w:val="TableText"/>
            </w:pPr>
            <w:r w:rsidRPr="007848BA">
              <w:t>Pp2.1.2: Permanent tall emergent marsh</w:t>
            </w:r>
          </w:p>
        </w:tc>
        <w:tc>
          <w:tcPr>
            <w:tcW w:w="534" w:type="pct"/>
            <w:noWrap/>
            <w:hideMark/>
          </w:tcPr>
          <w:p w14:paraId="224F9B6D" w14:textId="24375311" w:rsidR="009055DA" w:rsidRPr="008645A6" w:rsidRDefault="009055DA" w:rsidP="009055DA">
            <w:pPr>
              <w:pStyle w:val="TableTextRight"/>
            </w:pPr>
            <w:r w:rsidRPr="007848BA">
              <w:t>586</w:t>
            </w:r>
          </w:p>
        </w:tc>
        <w:tc>
          <w:tcPr>
            <w:tcW w:w="519" w:type="pct"/>
            <w:noWrap/>
            <w:hideMark/>
          </w:tcPr>
          <w:p w14:paraId="630A68A1" w14:textId="68C39AB3" w:rsidR="009055DA" w:rsidRPr="008645A6" w:rsidRDefault="009055DA" w:rsidP="009055DA">
            <w:pPr>
              <w:pStyle w:val="TableTextRight"/>
            </w:pPr>
            <w:r w:rsidRPr="007848BA">
              <w:t>586</w:t>
            </w:r>
          </w:p>
        </w:tc>
        <w:tc>
          <w:tcPr>
            <w:tcW w:w="424" w:type="pct"/>
            <w:noWrap/>
            <w:hideMark/>
          </w:tcPr>
          <w:p w14:paraId="215CE5FF" w14:textId="6E3CE71C" w:rsidR="009055DA" w:rsidRPr="008645A6" w:rsidRDefault="009055DA" w:rsidP="009055DA">
            <w:pPr>
              <w:pStyle w:val="TableTextRight"/>
            </w:pPr>
            <w:r w:rsidRPr="007848BA">
              <w:t>0</w:t>
            </w:r>
          </w:p>
        </w:tc>
        <w:tc>
          <w:tcPr>
            <w:tcW w:w="559" w:type="pct"/>
            <w:noWrap/>
            <w:hideMark/>
          </w:tcPr>
          <w:p w14:paraId="03F024A2" w14:textId="2229ED8D" w:rsidR="009055DA" w:rsidRPr="008645A6" w:rsidRDefault="009055DA" w:rsidP="009055DA">
            <w:pPr>
              <w:pStyle w:val="TableTextRight"/>
              <w:ind w:right="227"/>
            </w:pPr>
            <w:r w:rsidRPr="00046D66">
              <w:t>0</w:t>
            </w:r>
          </w:p>
        </w:tc>
      </w:tr>
      <w:tr w:rsidR="009055DA" w:rsidRPr="008645A6" w14:paraId="051749FE" w14:textId="77777777" w:rsidTr="005B6715">
        <w:tc>
          <w:tcPr>
            <w:tcW w:w="1067" w:type="pct"/>
            <w:noWrap/>
            <w:hideMark/>
          </w:tcPr>
          <w:p w14:paraId="31EFC7C2" w14:textId="7AF15712" w:rsidR="009055DA" w:rsidRPr="008645A6" w:rsidRDefault="009055DA" w:rsidP="009055DA">
            <w:pPr>
              <w:pStyle w:val="TableText"/>
            </w:pPr>
            <w:r w:rsidRPr="007848BA">
              <w:t>Paroo</w:t>
            </w:r>
          </w:p>
        </w:tc>
        <w:tc>
          <w:tcPr>
            <w:tcW w:w="1897" w:type="pct"/>
            <w:noWrap/>
            <w:hideMark/>
          </w:tcPr>
          <w:p w14:paraId="56CF34EB" w14:textId="63295686" w:rsidR="009055DA" w:rsidRPr="008645A6" w:rsidRDefault="009055DA" w:rsidP="009055DA">
            <w:pPr>
              <w:pStyle w:val="TableText"/>
            </w:pPr>
            <w:r w:rsidRPr="007848BA">
              <w:t>Pp2.2.2: Permanent sedge/grass/forb marsh</w:t>
            </w:r>
          </w:p>
        </w:tc>
        <w:tc>
          <w:tcPr>
            <w:tcW w:w="534" w:type="pct"/>
            <w:noWrap/>
            <w:hideMark/>
          </w:tcPr>
          <w:p w14:paraId="662DF43C" w14:textId="650448FA" w:rsidR="009055DA" w:rsidRPr="008645A6" w:rsidRDefault="009055DA" w:rsidP="009055DA">
            <w:pPr>
              <w:pStyle w:val="TableTextRight"/>
            </w:pPr>
            <w:r w:rsidRPr="007848BA">
              <w:t>294</w:t>
            </w:r>
          </w:p>
        </w:tc>
        <w:tc>
          <w:tcPr>
            <w:tcW w:w="519" w:type="pct"/>
            <w:noWrap/>
            <w:hideMark/>
          </w:tcPr>
          <w:p w14:paraId="0BFF8BF9" w14:textId="26F41002" w:rsidR="009055DA" w:rsidRPr="008645A6" w:rsidRDefault="009055DA" w:rsidP="009055DA">
            <w:pPr>
              <w:pStyle w:val="TableTextRight"/>
            </w:pPr>
            <w:r w:rsidRPr="007848BA">
              <w:t>204</w:t>
            </w:r>
          </w:p>
        </w:tc>
        <w:tc>
          <w:tcPr>
            <w:tcW w:w="424" w:type="pct"/>
            <w:noWrap/>
            <w:hideMark/>
          </w:tcPr>
          <w:p w14:paraId="65A991B1" w14:textId="130D2341" w:rsidR="009055DA" w:rsidRPr="008645A6" w:rsidRDefault="009055DA" w:rsidP="009055DA">
            <w:pPr>
              <w:pStyle w:val="TableTextRight"/>
            </w:pPr>
            <w:r w:rsidRPr="007848BA">
              <w:t>0</w:t>
            </w:r>
          </w:p>
        </w:tc>
        <w:tc>
          <w:tcPr>
            <w:tcW w:w="559" w:type="pct"/>
            <w:noWrap/>
            <w:hideMark/>
          </w:tcPr>
          <w:p w14:paraId="35472305" w14:textId="184EC0DD" w:rsidR="009055DA" w:rsidRPr="008645A6" w:rsidRDefault="009055DA" w:rsidP="009055DA">
            <w:pPr>
              <w:pStyle w:val="TableTextRight"/>
              <w:ind w:right="227"/>
            </w:pPr>
            <w:r w:rsidRPr="00046D66">
              <w:t>0</w:t>
            </w:r>
          </w:p>
        </w:tc>
      </w:tr>
      <w:tr w:rsidR="009055DA" w:rsidRPr="008645A6" w14:paraId="1A4A850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97E3A36" w14:textId="1A1A168F" w:rsidR="009055DA" w:rsidRPr="008645A6" w:rsidRDefault="009055DA" w:rsidP="009055DA">
            <w:pPr>
              <w:pStyle w:val="TableText"/>
            </w:pPr>
            <w:r w:rsidRPr="007848BA">
              <w:t>Paroo</w:t>
            </w:r>
          </w:p>
        </w:tc>
        <w:tc>
          <w:tcPr>
            <w:tcW w:w="1897" w:type="pct"/>
            <w:noWrap/>
            <w:hideMark/>
          </w:tcPr>
          <w:p w14:paraId="2A8C1883" w14:textId="33DD165B" w:rsidR="009055DA" w:rsidRPr="008645A6" w:rsidRDefault="009055DA" w:rsidP="009055DA">
            <w:pPr>
              <w:pStyle w:val="TableText"/>
            </w:pPr>
            <w:r w:rsidRPr="007848BA">
              <w:t>Pst4: Temporary saline wetland</w:t>
            </w:r>
          </w:p>
        </w:tc>
        <w:tc>
          <w:tcPr>
            <w:tcW w:w="534" w:type="pct"/>
            <w:noWrap/>
            <w:hideMark/>
          </w:tcPr>
          <w:p w14:paraId="5B952CD5" w14:textId="3ADA3FF5" w:rsidR="009055DA" w:rsidRPr="008645A6" w:rsidRDefault="009055DA" w:rsidP="009055DA">
            <w:pPr>
              <w:pStyle w:val="TableTextRight"/>
            </w:pPr>
            <w:r w:rsidRPr="007848BA">
              <w:t>77</w:t>
            </w:r>
          </w:p>
        </w:tc>
        <w:tc>
          <w:tcPr>
            <w:tcW w:w="519" w:type="pct"/>
            <w:noWrap/>
            <w:hideMark/>
          </w:tcPr>
          <w:p w14:paraId="04E5E004" w14:textId="2B875882" w:rsidR="009055DA" w:rsidRPr="008645A6" w:rsidRDefault="009055DA" w:rsidP="009055DA">
            <w:pPr>
              <w:pStyle w:val="TableTextRight"/>
            </w:pPr>
            <w:r w:rsidRPr="007848BA">
              <w:t>50</w:t>
            </w:r>
          </w:p>
        </w:tc>
        <w:tc>
          <w:tcPr>
            <w:tcW w:w="424" w:type="pct"/>
            <w:noWrap/>
            <w:hideMark/>
          </w:tcPr>
          <w:p w14:paraId="01CFBDDE" w14:textId="01F36A82" w:rsidR="009055DA" w:rsidRPr="008645A6" w:rsidRDefault="009055DA" w:rsidP="009055DA">
            <w:pPr>
              <w:pStyle w:val="TableTextRight"/>
            </w:pPr>
            <w:r w:rsidRPr="007848BA">
              <w:t>0</w:t>
            </w:r>
          </w:p>
        </w:tc>
        <w:tc>
          <w:tcPr>
            <w:tcW w:w="559" w:type="pct"/>
            <w:noWrap/>
            <w:hideMark/>
          </w:tcPr>
          <w:p w14:paraId="19B39AE8" w14:textId="419A9550" w:rsidR="009055DA" w:rsidRPr="008645A6" w:rsidRDefault="009055DA" w:rsidP="009055DA">
            <w:pPr>
              <w:pStyle w:val="TableTextRight"/>
              <w:ind w:right="227"/>
            </w:pPr>
            <w:r w:rsidRPr="00046D66">
              <w:t>0</w:t>
            </w:r>
          </w:p>
        </w:tc>
      </w:tr>
      <w:tr w:rsidR="009055DA" w:rsidRPr="008645A6" w14:paraId="432657F3" w14:textId="77777777" w:rsidTr="005B6715">
        <w:tc>
          <w:tcPr>
            <w:tcW w:w="1067" w:type="pct"/>
            <w:noWrap/>
            <w:hideMark/>
          </w:tcPr>
          <w:p w14:paraId="37DE7114" w14:textId="05DFFBAE" w:rsidR="009055DA" w:rsidRPr="008645A6" w:rsidRDefault="009055DA" w:rsidP="009055DA">
            <w:pPr>
              <w:pStyle w:val="TableText"/>
            </w:pPr>
            <w:r w:rsidRPr="007848BA">
              <w:t>Paroo</w:t>
            </w:r>
          </w:p>
        </w:tc>
        <w:tc>
          <w:tcPr>
            <w:tcW w:w="1897" w:type="pct"/>
            <w:noWrap/>
            <w:hideMark/>
          </w:tcPr>
          <w:p w14:paraId="6BA4D8B1" w14:textId="758D4C79" w:rsidR="009055DA" w:rsidRPr="008645A6" w:rsidRDefault="009055DA" w:rsidP="009055DA">
            <w:pPr>
              <w:pStyle w:val="TableText"/>
            </w:pPr>
            <w:r w:rsidRPr="007848BA">
              <w:t>Pt1.1.2: Temporary river red gum swamp</w:t>
            </w:r>
          </w:p>
        </w:tc>
        <w:tc>
          <w:tcPr>
            <w:tcW w:w="534" w:type="pct"/>
            <w:noWrap/>
            <w:hideMark/>
          </w:tcPr>
          <w:p w14:paraId="2E19E2A2" w14:textId="62789F4D" w:rsidR="009055DA" w:rsidRPr="008645A6" w:rsidRDefault="009055DA" w:rsidP="009055DA">
            <w:pPr>
              <w:pStyle w:val="TableTextRight"/>
            </w:pPr>
            <w:r w:rsidRPr="007848BA">
              <w:t>113</w:t>
            </w:r>
          </w:p>
        </w:tc>
        <w:tc>
          <w:tcPr>
            <w:tcW w:w="519" w:type="pct"/>
            <w:noWrap/>
            <w:hideMark/>
          </w:tcPr>
          <w:p w14:paraId="32181CB8" w14:textId="10956DF4" w:rsidR="009055DA" w:rsidRPr="008645A6" w:rsidRDefault="009055DA" w:rsidP="009055DA">
            <w:pPr>
              <w:pStyle w:val="TableTextRight"/>
            </w:pPr>
            <w:r w:rsidRPr="007848BA">
              <w:t>40</w:t>
            </w:r>
          </w:p>
        </w:tc>
        <w:tc>
          <w:tcPr>
            <w:tcW w:w="424" w:type="pct"/>
            <w:noWrap/>
            <w:hideMark/>
          </w:tcPr>
          <w:p w14:paraId="62129DB4" w14:textId="7741E967" w:rsidR="009055DA" w:rsidRPr="008645A6" w:rsidRDefault="009055DA" w:rsidP="009055DA">
            <w:pPr>
              <w:pStyle w:val="TableTextRight"/>
            </w:pPr>
            <w:r w:rsidRPr="007848BA">
              <w:t>0</w:t>
            </w:r>
          </w:p>
        </w:tc>
        <w:tc>
          <w:tcPr>
            <w:tcW w:w="559" w:type="pct"/>
            <w:noWrap/>
            <w:hideMark/>
          </w:tcPr>
          <w:p w14:paraId="7F38DA94" w14:textId="7147BFDA" w:rsidR="009055DA" w:rsidRPr="008645A6" w:rsidRDefault="009055DA" w:rsidP="009055DA">
            <w:pPr>
              <w:pStyle w:val="TableTextRight"/>
              <w:ind w:right="227"/>
            </w:pPr>
            <w:r w:rsidRPr="00046D66">
              <w:t>0</w:t>
            </w:r>
          </w:p>
        </w:tc>
      </w:tr>
      <w:tr w:rsidR="009055DA" w:rsidRPr="008645A6" w14:paraId="08264DF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3108EC9B" w14:textId="010530DE" w:rsidR="009055DA" w:rsidRPr="008645A6" w:rsidRDefault="009055DA" w:rsidP="009055DA">
            <w:pPr>
              <w:pStyle w:val="TableText"/>
            </w:pPr>
            <w:r w:rsidRPr="007848BA">
              <w:t>Paroo</w:t>
            </w:r>
          </w:p>
        </w:tc>
        <w:tc>
          <w:tcPr>
            <w:tcW w:w="1897" w:type="pct"/>
            <w:noWrap/>
            <w:hideMark/>
          </w:tcPr>
          <w:p w14:paraId="3E69BC4B" w14:textId="40DD90DD" w:rsidR="009055DA" w:rsidRPr="008645A6" w:rsidRDefault="009055DA" w:rsidP="009055DA">
            <w:pPr>
              <w:pStyle w:val="TableText"/>
            </w:pPr>
            <w:r w:rsidRPr="007848BA">
              <w:t>Lst1.1: Temporary saline lake</w:t>
            </w:r>
          </w:p>
        </w:tc>
        <w:tc>
          <w:tcPr>
            <w:tcW w:w="534" w:type="pct"/>
            <w:noWrap/>
            <w:hideMark/>
          </w:tcPr>
          <w:p w14:paraId="796955BF" w14:textId="40A9907A" w:rsidR="009055DA" w:rsidRPr="008645A6" w:rsidRDefault="009055DA" w:rsidP="009055DA">
            <w:pPr>
              <w:pStyle w:val="TableTextRight"/>
            </w:pPr>
            <w:r w:rsidRPr="007848BA">
              <w:t>468</w:t>
            </w:r>
          </w:p>
        </w:tc>
        <w:tc>
          <w:tcPr>
            <w:tcW w:w="519" w:type="pct"/>
            <w:noWrap/>
            <w:hideMark/>
          </w:tcPr>
          <w:p w14:paraId="590B6BAF" w14:textId="771D14DE" w:rsidR="009055DA" w:rsidRPr="008645A6" w:rsidRDefault="009055DA" w:rsidP="009055DA">
            <w:pPr>
              <w:pStyle w:val="TableTextRight"/>
            </w:pPr>
            <w:r w:rsidRPr="007848BA">
              <w:t>37</w:t>
            </w:r>
          </w:p>
        </w:tc>
        <w:tc>
          <w:tcPr>
            <w:tcW w:w="424" w:type="pct"/>
            <w:noWrap/>
            <w:hideMark/>
          </w:tcPr>
          <w:p w14:paraId="262EF69C" w14:textId="41D54E91" w:rsidR="009055DA" w:rsidRPr="008645A6" w:rsidRDefault="009055DA" w:rsidP="009055DA">
            <w:pPr>
              <w:pStyle w:val="TableTextRight"/>
            </w:pPr>
            <w:r w:rsidRPr="007848BA">
              <w:t>0</w:t>
            </w:r>
          </w:p>
        </w:tc>
        <w:tc>
          <w:tcPr>
            <w:tcW w:w="559" w:type="pct"/>
            <w:noWrap/>
            <w:hideMark/>
          </w:tcPr>
          <w:p w14:paraId="72B796EF" w14:textId="2CD78BF1" w:rsidR="009055DA" w:rsidRPr="008645A6" w:rsidRDefault="009055DA" w:rsidP="009055DA">
            <w:pPr>
              <w:pStyle w:val="TableTextRight"/>
              <w:ind w:right="227"/>
            </w:pPr>
            <w:r w:rsidRPr="00046D66">
              <w:t>0</w:t>
            </w:r>
          </w:p>
        </w:tc>
      </w:tr>
      <w:tr w:rsidR="009055DA" w:rsidRPr="008645A6" w14:paraId="5A311D36" w14:textId="77777777" w:rsidTr="005B6715">
        <w:tc>
          <w:tcPr>
            <w:tcW w:w="1067" w:type="pct"/>
            <w:noWrap/>
            <w:hideMark/>
          </w:tcPr>
          <w:p w14:paraId="408A531A" w14:textId="180F24D8" w:rsidR="009055DA" w:rsidRPr="008645A6" w:rsidRDefault="009055DA" w:rsidP="009055DA">
            <w:pPr>
              <w:pStyle w:val="TableText"/>
            </w:pPr>
            <w:r w:rsidRPr="007848BA">
              <w:t>Paroo</w:t>
            </w:r>
          </w:p>
        </w:tc>
        <w:tc>
          <w:tcPr>
            <w:tcW w:w="1897" w:type="pct"/>
            <w:noWrap/>
            <w:hideMark/>
          </w:tcPr>
          <w:p w14:paraId="15A2D9C6" w14:textId="1B8D040F" w:rsidR="009055DA" w:rsidRPr="008645A6" w:rsidRDefault="009055DA" w:rsidP="009055DA">
            <w:pPr>
              <w:pStyle w:val="TableText"/>
            </w:pPr>
            <w:r w:rsidRPr="007848BA">
              <w:t>Pt3.1.2: Clay pan</w:t>
            </w:r>
          </w:p>
        </w:tc>
        <w:tc>
          <w:tcPr>
            <w:tcW w:w="534" w:type="pct"/>
            <w:noWrap/>
            <w:hideMark/>
          </w:tcPr>
          <w:p w14:paraId="238945CA" w14:textId="62F9AF77" w:rsidR="009055DA" w:rsidRPr="008645A6" w:rsidRDefault="009055DA" w:rsidP="009055DA">
            <w:pPr>
              <w:pStyle w:val="TableTextRight"/>
            </w:pPr>
            <w:r w:rsidRPr="007848BA">
              <w:t>31</w:t>
            </w:r>
          </w:p>
        </w:tc>
        <w:tc>
          <w:tcPr>
            <w:tcW w:w="519" w:type="pct"/>
            <w:noWrap/>
            <w:hideMark/>
          </w:tcPr>
          <w:p w14:paraId="64472D73" w14:textId="21219611" w:rsidR="009055DA" w:rsidRPr="008645A6" w:rsidRDefault="009055DA" w:rsidP="009055DA">
            <w:pPr>
              <w:pStyle w:val="TableTextRight"/>
            </w:pPr>
            <w:r w:rsidRPr="007848BA">
              <w:t>31</w:t>
            </w:r>
          </w:p>
        </w:tc>
        <w:tc>
          <w:tcPr>
            <w:tcW w:w="424" w:type="pct"/>
            <w:noWrap/>
            <w:hideMark/>
          </w:tcPr>
          <w:p w14:paraId="19A7712B" w14:textId="6D6B52B9" w:rsidR="009055DA" w:rsidRPr="008645A6" w:rsidRDefault="009055DA" w:rsidP="009055DA">
            <w:pPr>
              <w:pStyle w:val="TableTextRight"/>
            </w:pPr>
            <w:r w:rsidRPr="007848BA">
              <w:t>0</w:t>
            </w:r>
          </w:p>
        </w:tc>
        <w:tc>
          <w:tcPr>
            <w:tcW w:w="559" w:type="pct"/>
            <w:noWrap/>
            <w:hideMark/>
          </w:tcPr>
          <w:p w14:paraId="47AD30AC" w14:textId="4C7ECB18" w:rsidR="009055DA" w:rsidRPr="008645A6" w:rsidRDefault="009055DA" w:rsidP="009055DA">
            <w:pPr>
              <w:pStyle w:val="TableTextRight"/>
              <w:ind w:right="227"/>
            </w:pPr>
            <w:r w:rsidRPr="00046D66">
              <w:t>0</w:t>
            </w:r>
          </w:p>
        </w:tc>
      </w:tr>
      <w:tr w:rsidR="009055DA" w:rsidRPr="008645A6" w14:paraId="355199C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93A7B95" w14:textId="0D9288D3" w:rsidR="009055DA" w:rsidRPr="008645A6" w:rsidRDefault="009055DA" w:rsidP="009055DA">
            <w:pPr>
              <w:pStyle w:val="TableText"/>
            </w:pPr>
            <w:r w:rsidRPr="007848BA">
              <w:t>Paroo</w:t>
            </w:r>
          </w:p>
        </w:tc>
        <w:tc>
          <w:tcPr>
            <w:tcW w:w="1897" w:type="pct"/>
            <w:noWrap/>
            <w:hideMark/>
          </w:tcPr>
          <w:p w14:paraId="43A3CA3C" w14:textId="5B315F28" w:rsidR="009055DA" w:rsidRPr="008645A6" w:rsidRDefault="009055DA" w:rsidP="009055DA">
            <w:pPr>
              <w:pStyle w:val="TableText"/>
            </w:pPr>
            <w:r w:rsidRPr="007848BA">
              <w:t>Pt4.2: Temporary wetland</w:t>
            </w:r>
          </w:p>
        </w:tc>
        <w:tc>
          <w:tcPr>
            <w:tcW w:w="534" w:type="pct"/>
            <w:noWrap/>
            <w:hideMark/>
          </w:tcPr>
          <w:p w14:paraId="7D924818" w14:textId="2B90D5AF" w:rsidR="009055DA" w:rsidRPr="008645A6" w:rsidRDefault="009055DA" w:rsidP="009055DA">
            <w:pPr>
              <w:pStyle w:val="TableTextRight"/>
            </w:pPr>
            <w:r w:rsidRPr="007848BA">
              <w:t>494</w:t>
            </w:r>
          </w:p>
        </w:tc>
        <w:tc>
          <w:tcPr>
            <w:tcW w:w="519" w:type="pct"/>
            <w:noWrap/>
            <w:hideMark/>
          </w:tcPr>
          <w:p w14:paraId="6FE4BAED" w14:textId="50B46837" w:rsidR="009055DA" w:rsidRPr="008645A6" w:rsidRDefault="009055DA" w:rsidP="009055DA">
            <w:pPr>
              <w:pStyle w:val="TableTextRight"/>
            </w:pPr>
            <w:r w:rsidRPr="007848BA">
              <w:t>13</w:t>
            </w:r>
          </w:p>
        </w:tc>
        <w:tc>
          <w:tcPr>
            <w:tcW w:w="424" w:type="pct"/>
            <w:noWrap/>
            <w:hideMark/>
          </w:tcPr>
          <w:p w14:paraId="34E3F9D4" w14:textId="3B793845" w:rsidR="009055DA" w:rsidRPr="008645A6" w:rsidRDefault="009055DA" w:rsidP="009055DA">
            <w:pPr>
              <w:pStyle w:val="TableTextRight"/>
            </w:pPr>
            <w:r w:rsidRPr="007848BA">
              <w:t>0</w:t>
            </w:r>
          </w:p>
        </w:tc>
        <w:tc>
          <w:tcPr>
            <w:tcW w:w="559" w:type="pct"/>
            <w:noWrap/>
            <w:hideMark/>
          </w:tcPr>
          <w:p w14:paraId="28F40ADD" w14:textId="02CFDCFA" w:rsidR="009055DA" w:rsidRPr="008645A6" w:rsidRDefault="009055DA" w:rsidP="009055DA">
            <w:pPr>
              <w:pStyle w:val="TableTextRight"/>
              <w:ind w:right="227"/>
            </w:pPr>
            <w:r w:rsidRPr="00046D66">
              <w:t>0</w:t>
            </w:r>
          </w:p>
        </w:tc>
      </w:tr>
      <w:tr w:rsidR="009055DA" w:rsidRPr="008645A6" w14:paraId="20E3516B" w14:textId="77777777" w:rsidTr="005B6715">
        <w:tc>
          <w:tcPr>
            <w:tcW w:w="1067" w:type="pct"/>
            <w:noWrap/>
            <w:hideMark/>
          </w:tcPr>
          <w:p w14:paraId="16842FF2" w14:textId="2E253373" w:rsidR="009055DA" w:rsidRPr="008645A6" w:rsidRDefault="009055DA" w:rsidP="009055DA">
            <w:pPr>
              <w:pStyle w:val="TableText"/>
            </w:pPr>
            <w:r w:rsidRPr="007848BA">
              <w:t>Paroo</w:t>
            </w:r>
          </w:p>
        </w:tc>
        <w:tc>
          <w:tcPr>
            <w:tcW w:w="1897" w:type="pct"/>
            <w:noWrap/>
            <w:hideMark/>
          </w:tcPr>
          <w:p w14:paraId="68301E8B" w14:textId="2B066B55" w:rsidR="009055DA" w:rsidRPr="008645A6" w:rsidRDefault="009055DA" w:rsidP="009055DA">
            <w:pPr>
              <w:pStyle w:val="TableText"/>
            </w:pPr>
            <w:r w:rsidRPr="007848BA">
              <w:t>Pps5: Permanent spring</w:t>
            </w:r>
          </w:p>
        </w:tc>
        <w:tc>
          <w:tcPr>
            <w:tcW w:w="534" w:type="pct"/>
            <w:noWrap/>
            <w:hideMark/>
          </w:tcPr>
          <w:p w14:paraId="1910AD37" w14:textId="152C1A49" w:rsidR="009055DA" w:rsidRPr="008645A6" w:rsidRDefault="009055DA" w:rsidP="009055DA">
            <w:pPr>
              <w:pStyle w:val="TableTextRight"/>
            </w:pPr>
            <w:r w:rsidRPr="007848BA">
              <w:t>7</w:t>
            </w:r>
          </w:p>
        </w:tc>
        <w:tc>
          <w:tcPr>
            <w:tcW w:w="519" w:type="pct"/>
            <w:noWrap/>
            <w:hideMark/>
          </w:tcPr>
          <w:p w14:paraId="2FD1CDFB" w14:textId="08BF7578" w:rsidR="009055DA" w:rsidRPr="008645A6" w:rsidRDefault="009055DA" w:rsidP="009055DA">
            <w:pPr>
              <w:pStyle w:val="TableTextRight"/>
            </w:pPr>
            <w:r w:rsidRPr="007848BA">
              <w:t>1</w:t>
            </w:r>
          </w:p>
        </w:tc>
        <w:tc>
          <w:tcPr>
            <w:tcW w:w="424" w:type="pct"/>
            <w:noWrap/>
            <w:hideMark/>
          </w:tcPr>
          <w:p w14:paraId="1ED7D61A" w14:textId="06616E86" w:rsidR="009055DA" w:rsidRPr="008645A6" w:rsidRDefault="009055DA" w:rsidP="009055DA">
            <w:pPr>
              <w:pStyle w:val="TableTextRight"/>
            </w:pPr>
            <w:r w:rsidRPr="007848BA">
              <w:t>0</w:t>
            </w:r>
          </w:p>
        </w:tc>
        <w:tc>
          <w:tcPr>
            <w:tcW w:w="559" w:type="pct"/>
            <w:noWrap/>
            <w:hideMark/>
          </w:tcPr>
          <w:p w14:paraId="593D5499" w14:textId="3D1ED3EE" w:rsidR="009055DA" w:rsidRPr="008645A6" w:rsidRDefault="009055DA" w:rsidP="009055DA">
            <w:pPr>
              <w:pStyle w:val="TableTextRight"/>
              <w:ind w:right="227"/>
            </w:pPr>
            <w:r w:rsidRPr="00046D66">
              <w:t>0</w:t>
            </w:r>
          </w:p>
        </w:tc>
      </w:tr>
      <w:tr w:rsidR="009055DA" w:rsidRPr="008645A6" w14:paraId="27C1BB1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BB7358F" w14:textId="35E72D8E" w:rsidR="009055DA" w:rsidRPr="008645A6" w:rsidRDefault="009055DA" w:rsidP="009055DA">
            <w:pPr>
              <w:pStyle w:val="TableText"/>
            </w:pPr>
            <w:r w:rsidRPr="007848BA">
              <w:t>Upper Murray</w:t>
            </w:r>
          </w:p>
        </w:tc>
        <w:tc>
          <w:tcPr>
            <w:tcW w:w="1897" w:type="pct"/>
            <w:noWrap/>
            <w:hideMark/>
          </w:tcPr>
          <w:p w14:paraId="4E8E97EC" w14:textId="154D6580" w:rsidR="009055DA" w:rsidRPr="008645A6" w:rsidRDefault="009055DA" w:rsidP="009055DA">
            <w:pPr>
              <w:pStyle w:val="TableText"/>
            </w:pPr>
            <w:r w:rsidRPr="007848BA">
              <w:t>Pt3.1.2: Clay pan</w:t>
            </w:r>
          </w:p>
        </w:tc>
        <w:tc>
          <w:tcPr>
            <w:tcW w:w="534" w:type="pct"/>
            <w:noWrap/>
            <w:hideMark/>
          </w:tcPr>
          <w:p w14:paraId="4F6724EE" w14:textId="6DAFADE2" w:rsidR="009055DA" w:rsidRPr="008645A6" w:rsidRDefault="009055DA" w:rsidP="009055DA">
            <w:pPr>
              <w:pStyle w:val="TableTextRight"/>
            </w:pPr>
            <w:r w:rsidRPr="007848BA">
              <w:t>1,401</w:t>
            </w:r>
          </w:p>
        </w:tc>
        <w:tc>
          <w:tcPr>
            <w:tcW w:w="519" w:type="pct"/>
            <w:noWrap/>
            <w:hideMark/>
          </w:tcPr>
          <w:p w14:paraId="4300A364" w14:textId="51540431" w:rsidR="009055DA" w:rsidRPr="008645A6" w:rsidRDefault="009055DA" w:rsidP="009055DA">
            <w:pPr>
              <w:pStyle w:val="TableTextRight"/>
            </w:pPr>
            <w:r w:rsidRPr="007848BA">
              <w:t>321</w:t>
            </w:r>
          </w:p>
        </w:tc>
        <w:tc>
          <w:tcPr>
            <w:tcW w:w="424" w:type="pct"/>
            <w:noWrap/>
            <w:hideMark/>
          </w:tcPr>
          <w:p w14:paraId="0A890082" w14:textId="51C2D2AF" w:rsidR="009055DA" w:rsidRPr="008645A6" w:rsidRDefault="009055DA" w:rsidP="009055DA">
            <w:pPr>
              <w:pStyle w:val="TableTextRight"/>
            </w:pPr>
            <w:r w:rsidRPr="007848BA">
              <w:t>0</w:t>
            </w:r>
          </w:p>
        </w:tc>
        <w:tc>
          <w:tcPr>
            <w:tcW w:w="559" w:type="pct"/>
            <w:noWrap/>
            <w:hideMark/>
          </w:tcPr>
          <w:p w14:paraId="44E53226" w14:textId="5C02F25E" w:rsidR="009055DA" w:rsidRPr="008645A6" w:rsidRDefault="009055DA" w:rsidP="009055DA">
            <w:pPr>
              <w:pStyle w:val="TableTextRight"/>
              <w:ind w:right="227"/>
            </w:pPr>
            <w:r w:rsidRPr="00046D66">
              <w:t>0</w:t>
            </w:r>
          </w:p>
        </w:tc>
      </w:tr>
      <w:tr w:rsidR="009055DA" w:rsidRPr="008645A6" w14:paraId="0ADA4E7B" w14:textId="77777777" w:rsidTr="005B6715">
        <w:tc>
          <w:tcPr>
            <w:tcW w:w="1067" w:type="pct"/>
            <w:noWrap/>
            <w:hideMark/>
          </w:tcPr>
          <w:p w14:paraId="4E34232C" w14:textId="33489D41" w:rsidR="009055DA" w:rsidRPr="008645A6" w:rsidRDefault="009055DA" w:rsidP="009055DA">
            <w:pPr>
              <w:pStyle w:val="TableText"/>
            </w:pPr>
            <w:r w:rsidRPr="007848BA">
              <w:t>Upper Murray</w:t>
            </w:r>
          </w:p>
        </w:tc>
        <w:tc>
          <w:tcPr>
            <w:tcW w:w="1897" w:type="pct"/>
            <w:noWrap/>
            <w:hideMark/>
          </w:tcPr>
          <w:p w14:paraId="41362E71" w14:textId="4F83F57E" w:rsidR="009055DA" w:rsidRPr="008645A6" w:rsidRDefault="009055DA" w:rsidP="009055DA">
            <w:pPr>
              <w:pStyle w:val="TableText"/>
            </w:pPr>
            <w:r w:rsidRPr="007848BA">
              <w:t>Pt2.2.2: Temporary sedge/grass/forb marsh</w:t>
            </w:r>
          </w:p>
        </w:tc>
        <w:tc>
          <w:tcPr>
            <w:tcW w:w="534" w:type="pct"/>
            <w:noWrap/>
            <w:hideMark/>
          </w:tcPr>
          <w:p w14:paraId="56A08EA0" w14:textId="531FEB3B" w:rsidR="009055DA" w:rsidRPr="008645A6" w:rsidRDefault="009055DA" w:rsidP="009055DA">
            <w:pPr>
              <w:pStyle w:val="TableTextRight"/>
            </w:pPr>
            <w:r w:rsidRPr="007848BA">
              <w:t>542</w:t>
            </w:r>
          </w:p>
        </w:tc>
        <w:tc>
          <w:tcPr>
            <w:tcW w:w="519" w:type="pct"/>
            <w:noWrap/>
            <w:hideMark/>
          </w:tcPr>
          <w:p w14:paraId="688C6757" w14:textId="52CD4A9C" w:rsidR="009055DA" w:rsidRPr="008645A6" w:rsidRDefault="009055DA" w:rsidP="009055DA">
            <w:pPr>
              <w:pStyle w:val="TableTextRight"/>
            </w:pPr>
            <w:r w:rsidRPr="007848BA">
              <w:t>282</w:t>
            </w:r>
          </w:p>
        </w:tc>
        <w:tc>
          <w:tcPr>
            <w:tcW w:w="424" w:type="pct"/>
            <w:noWrap/>
            <w:hideMark/>
          </w:tcPr>
          <w:p w14:paraId="6D655EED" w14:textId="23DE5AEC" w:rsidR="009055DA" w:rsidRPr="008645A6" w:rsidRDefault="009055DA" w:rsidP="009055DA">
            <w:pPr>
              <w:pStyle w:val="TableTextRight"/>
            </w:pPr>
            <w:r w:rsidRPr="007848BA">
              <w:t>0</w:t>
            </w:r>
          </w:p>
        </w:tc>
        <w:tc>
          <w:tcPr>
            <w:tcW w:w="559" w:type="pct"/>
            <w:noWrap/>
            <w:hideMark/>
          </w:tcPr>
          <w:p w14:paraId="64F7A0A2" w14:textId="6D164914" w:rsidR="009055DA" w:rsidRPr="008645A6" w:rsidRDefault="009055DA" w:rsidP="009055DA">
            <w:pPr>
              <w:pStyle w:val="TableTextRight"/>
              <w:ind w:right="227"/>
            </w:pPr>
            <w:r w:rsidRPr="00046D66">
              <w:t>0</w:t>
            </w:r>
          </w:p>
        </w:tc>
      </w:tr>
      <w:tr w:rsidR="009055DA" w:rsidRPr="008645A6" w14:paraId="467F8C5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401802C" w14:textId="6D53FEFD" w:rsidR="009055DA" w:rsidRPr="008645A6" w:rsidRDefault="009055DA" w:rsidP="009055DA">
            <w:pPr>
              <w:pStyle w:val="TableText"/>
            </w:pPr>
            <w:r w:rsidRPr="007848BA">
              <w:t>Upper Murray</w:t>
            </w:r>
          </w:p>
        </w:tc>
        <w:tc>
          <w:tcPr>
            <w:tcW w:w="1897" w:type="pct"/>
            <w:noWrap/>
            <w:hideMark/>
          </w:tcPr>
          <w:p w14:paraId="789F20BA" w14:textId="6637C0B1" w:rsidR="009055DA" w:rsidRPr="008645A6" w:rsidRDefault="009055DA" w:rsidP="009055DA">
            <w:pPr>
              <w:pStyle w:val="TableText"/>
            </w:pPr>
            <w:r w:rsidRPr="007848BA">
              <w:t>Pt1.1.2: Temporary river red gum swamp</w:t>
            </w:r>
          </w:p>
        </w:tc>
        <w:tc>
          <w:tcPr>
            <w:tcW w:w="534" w:type="pct"/>
            <w:noWrap/>
            <w:hideMark/>
          </w:tcPr>
          <w:p w14:paraId="0BB76C72" w14:textId="7EAF4E02" w:rsidR="009055DA" w:rsidRPr="008645A6" w:rsidRDefault="009055DA" w:rsidP="009055DA">
            <w:pPr>
              <w:pStyle w:val="TableTextRight"/>
            </w:pPr>
            <w:r w:rsidRPr="007848BA">
              <w:t>304</w:t>
            </w:r>
          </w:p>
        </w:tc>
        <w:tc>
          <w:tcPr>
            <w:tcW w:w="519" w:type="pct"/>
            <w:noWrap/>
            <w:hideMark/>
          </w:tcPr>
          <w:p w14:paraId="16C8020C" w14:textId="7F64AC2C" w:rsidR="009055DA" w:rsidRPr="008645A6" w:rsidRDefault="009055DA" w:rsidP="009055DA">
            <w:pPr>
              <w:pStyle w:val="TableTextRight"/>
            </w:pPr>
            <w:r w:rsidRPr="007848BA">
              <w:t>275</w:t>
            </w:r>
          </w:p>
        </w:tc>
        <w:tc>
          <w:tcPr>
            <w:tcW w:w="424" w:type="pct"/>
            <w:noWrap/>
            <w:hideMark/>
          </w:tcPr>
          <w:p w14:paraId="1203356B" w14:textId="05287A04" w:rsidR="009055DA" w:rsidRPr="008645A6" w:rsidRDefault="009055DA" w:rsidP="009055DA">
            <w:pPr>
              <w:pStyle w:val="TableTextRight"/>
            </w:pPr>
            <w:r w:rsidRPr="007848BA">
              <w:t>0</w:t>
            </w:r>
          </w:p>
        </w:tc>
        <w:tc>
          <w:tcPr>
            <w:tcW w:w="559" w:type="pct"/>
            <w:noWrap/>
            <w:hideMark/>
          </w:tcPr>
          <w:p w14:paraId="2025000C" w14:textId="5FC85160" w:rsidR="009055DA" w:rsidRPr="008645A6" w:rsidRDefault="009055DA" w:rsidP="009055DA">
            <w:pPr>
              <w:pStyle w:val="TableTextRight"/>
              <w:ind w:right="227"/>
            </w:pPr>
            <w:r w:rsidRPr="00046D66">
              <w:t>0</w:t>
            </w:r>
          </w:p>
        </w:tc>
      </w:tr>
      <w:tr w:rsidR="009055DA" w:rsidRPr="008645A6" w14:paraId="2312821F" w14:textId="77777777" w:rsidTr="005B6715">
        <w:tc>
          <w:tcPr>
            <w:tcW w:w="1067" w:type="pct"/>
            <w:noWrap/>
            <w:hideMark/>
          </w:tcPr>
          <w:p w14:paraId="263810D2" w14:textId="16D08E9F" w:rsidR="009055DA" w:rsidRPr="008645A6" w:rsidRDefault="009055DA" w:rsidP="009055DA">
            <w:pPr>
              <w:pStyle w:val="TableText"/>
            </w:pPr>
            <w:r w:rsidRPr="007848BA">
              <w:t>Upper Murray</w:t>
            </w:r>
          </w:p>
        </w:tc>
        <w:tc>
          <w:tcPr>
            <w:tcW w:w="1897" w:type="pct"/>
            <w:noWrap/>
            <w:hideMark/>
          </w:tcPr>
          <w:p w14:paraId="4FE9FDA3" w14:textId="37878402" w:rsidR="009055DA" w:rsidRPr="008645A6" w:rsidRDefault="009055DA" w:rsidP="009055DA">
            <w:pPr>
              <w:pStyle w:val="TableText"/>
            </w:pPr>
            <w:r w:rsidRPr="007848BA">
              <w:t>Pp4.2: Permanent wetland</w:t>
            </w:r>
          </w:p>
        </w:tc>
        <w:tc>
          <w:tcPr>
            <w:tcW w:w="534" w:type="pct"/>
            <w:noWrap/>
            <w:hideMark/>
          </w:tcPr>
          <w:p w14:paraId="5EB43CA4" w14:textId="004BEDAF" w:rsidR="009055DA" w:rsidRPr="008645A6" w:rsidRDefault="009055DA" w:rsidP="009055DA">
            <w:pPr>
              <w:pStyle w:val="TableTextRight"/>
            </w:pPr>
            <w:r w:rsidRPr="007848BA">
              <w:t>416</w:t>
            </w:r>
          </w:p>
        </w:tc>
        <w:tc>
          <w:tcPr>
            <w:tcW w:w="519" w:type="pct"/>
            <w:noWrap/>
            <w:hideMark/>
          </w:tcPr>
          <w:p w14:paraId="43874508" w14:textId="5DB75E38" w:rsidR="009055DA" w:rsidRPr="008645A6" w:rsidRDefault="009055DA" w:rsidP="009055DA">
            <w:pPr>
              <w:pStyle w:val="TableTextRight"/>
            </w:pPr>
            <w:r w:rsidRPr="007848BA">
              <w:t>51</w:t>
            </w:r>
          </w:p>
        </w:tc>
        <w:tc>
          <w:tcPr>
            <w:tcW w:w="424" w:type="pct"/>
            <w:noWrap/>
            <w:hideMark/>
          </w:tcPr>
          <w:p w14:paraId="37701B80" w14:textId="33D948A8" w:rsidR="009055DA" w:rsidRPr="008645A6" w:rsidRDefault="009055DA" w:rsidP="009055DA">
            <w:pPr>
              <w:pStyle w:val="TableTextRight"/>
            </w:pPr>
            <w:r w:rsidRPr="007848BA">
              <w:t>0</w:t>
            </w:r>
          </w:p>
        </w:tc>
        <w:tc>
          <w:tcPr>
            <w:tcW w:w="559" w:type="pct"/>
            <w:noWrap/>
            <w:hideMark/>
          </w:tcPr>
          <w:p w14:paraId="62DBBDF0" w14:textId="08DB22B2" w:rsidR="009055DA" w:rsidRPr="008645A6" w:rsidRDefault="009055DA" w:rsidP="009055DA">
            <w:pPr>
              <w:pStyle w:val="TableTextRight"/>
              <w:ind w:right="227"/>
            </w:pPr>
            <w:r w:rsidRPr="00046D66">
              <w:t>0</w:t>
            </w:r>
          </w:p>
        </w:tc>
      </w:tr>
      <w:tr w:rsidR="009055DA" w:rsidRPr="008645A6" w14:paraId="3B394CAD"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816A240" w14:textId="61C03D96" w:rsidR="009055DA" w:rsidRPr="008645A6" w:rsidRDefault="009055DA" w:rsidP="009055DA">
            <w:pPr>
              <w:pStyle w:val="TableText"/>
            </w:pPr>
            <w:r w:rsidRPr="007848BA">
              <w:t>Upper Murray</w:t>
            </w:r>
          </w:p>
        </w:tc>
        <w:tc>
          <w:tcPr>
            <w:tcW w:w="1897" w:type="pct"/>
            <w:noWrap/>
            <w:hideMark/>
          </w:tcPr>
          <w:p w14:paraId="375B3390" w14:textId="6842B650" w:rsidR="009055DA" w:rsidRPr="008645A6" w:rsidRDefault="009055DA" w:rsidP="009055DA">
            <w:pPr>
              <w:pStyle w:val="TableText"/>
            </w:pPr>
            <w:r w:rsidRPr="007848BA">
              <w:t>Pt1.6.2: Temporary woodland swamp</w:t>
            </w:r>
          </w:p>
        </w:tc>
        <w:tc>
          <w:tcPr>
            <w:tcW w:w="534" w:type="pct"/>
            <w:noWrap/>
            <w:hideMark/>
          </w:tcPr>
          <w:p w14:paraId="40D5EBA3" w14:textId="0BE89A60" w:rsidR="009055DA" w:rsidRPr="008645A6" w:rsidRDefault="009055DA" w:rsidP="009055DA">
            <w:pPr>
              <w:pStyle w:val="TableTextRight"/>
            </w:pPr>
            <w:r w:rsidRPr="007848BA">
              <w:t>143</w:t>
            </w:r>
          </w:p>
        </w:tc>
        <w:tc>
          <w:tcPr>
            <w:tcW w:w="519" w:type="pct"/>
            <w:noWrap/>
            <w:hideMark/>
          </w:tcPr>
          <w:p w14:paraId="69BD9B43" w14:textId="72C493A6" w:rsidR="009055DA" w:rsidRPr="008645A6" w:rsidRDefault="009055DA" w:rsidP="009055DA">
            <w:pPr>
              <w:pStyle w:val="TableTextRight"/>
            </w:pPr>
            <w:r w:rsidRPr="007848BA">
              <w:t>46</w:t>
            </w:r>
          </w:p>
        </w:tc>
        <w:tc>
          <w:tcPr>
            <w:tcW w:w="424" w:type="pct"/>
            <w:noWrap/>
            <w:hideMark/>
          </w:tcPr>
          <w:p w14:paraId="29FA4B62" w14:textId="7F7A298F" w:rsidR="009055DA" w:rsidRPr="008645A6" w:rsidRDefault="009055DA" w:rsidP="009055DA">
            <w:pPr>
              <w:pStyle w:val="TableTextRight"/>
            </w:pPr>
            <w:r w:rsidRPr="007848BA">
              <w:t>0</w:t>
            </w:r>
          </w:p>
        </w:tc>
        <w:tc>
          <w:tcPr>
            <w:tcW w:w="559" w:type="pct"/>
            <w:noWrap/>
            <w:hideMark/>
          </w:tcPr>
          <w:p w14:paraId="022AB39D" w14:textId="6AED2711" w:rsidR="009055DA" w:rsidRPr="008645A6" w:rsidRDefault="009055DA" w:rsidP="009055DA">
            <w:pPr>
              <w:pStyle w:val="TableTextRight"/>
              <w:ind w:right="227"/>
            </w:pPr>
            <w:r w:rsidRPr="00046D66">
              <w:t>0</w:t>
            </w:r>
          </w:p>
        </w:tc>
      </w:tr>
      <w:tr w:rsidR="009055DA" w:rsidRPr="008645A6" w14:paraId="201BDBF9" w14:textId="77777777" w:rsidTr="005B6715">
        <w:tc>
          <w:tcPr>
            <w:tcW w:w="1067" w:type="pct"/>
            <w:noWrap/>
            <w:hideMark/>
          </w:tcPr>
          <w:p w14:paraId="203F5CFF" w14:textId="382AA6B1" w:rsidR="009055DA" w:rsidRPr="008645A6" w:rsidRDefault="009055DA" w:rsidP="009055DA">
            <w:pPr>
              <w:pStyle w:val="TableText"/>
            </w:pPr>
            <w:r w:rsidRPr="007848BA">
              <w:t>Upper Murray</w:t>
            </w:r>
          </w:p>
        </w:tc>
        <w:tc>
          <w:tcPr>
            <w:tcW w:w="1897" w:type="pct"/>
            <w:noWrap/>
            <w:hideMark/>
          </w:tcPr>
          <w:p w14:paraId="39DF6C71" w14:textId="4253D99C" w:rsidR="009055DA" w:rsidRPr="008645A6" w:rsidRDefault="009055DA" w:rsidP="009055DA">
            <w:pPr>
              <w:pStyle w:val="TableText"/>
            </w:pPr>
            <w:r w:rsidRPr="007848BA">
              <w:t>Lp1.1: Permanent lake</w:t>
            </w:r>
          </w:p>
        </w:tc>
        <w:tc>
          <w:tcPr>
            <w:tcW w:w="534" w:type="pct"/>
            <w:noWrap/>
            <w:hideMark/>
          </w:tcPr>
          <w:p w14:paraId="4B5001AB" w14:textId="3A742050" w:rsidR="009055DA" w:rsidRPr="008645A6" w:rsidRDefault="009055DA" w:rsidP="009055DA">
            <w:pPr>
              <w:pStyle w:val="TableTextRight"/>
            </w:pPr>
            <w:r w:rsidRPr="007848BA">
              <w:t>92</w:t>
            </w:r>
          </w:p>
        </w:tc>
        <w:tc>
          <w:tcPr>
            <w:tcW w:w="519" w:type="pct"/>
            <w:noWrap/>
            <w:hideMark/>
          </w:tcPr>
          <w:p w14:paraId="575CD60F" w14:textId="240B4A7D" w:rsidR="009055DA" w:rsidRPr="008645A6" w:rsidRDefault="009055DA" w:rsidP="009055DA">
            <w:pPr>
              <w:pStyle w:val="TableTextRight"/>
            </w:pPr>
            <w:r w:rsidRPr="007848BA">
              <w:t>26</w:t>
            </w:r>
          </w:p>
        </w:tc>
        <w:tc>
          <w:tcPr>
            <w:tcW w:w="424" w:type="pct"/>
            <w:noWrap/>
            <w:hideMark/>
          </w:tcPr>
          <w:p w14:paraId="1F8CEE98" w14:textId="7AC88AFA" w:rsidR="009055DA" w:rsidRPr="008645A6" w:rsidRDefault="009055DA" w:rsidP="009055DA">
            <w:pPr>
              <w:pStyle w:val="TableTextRight"/>
            </w:pPr>
            <w:r w:rsidRPr="007848BA">
              <w:t>0</w:t>
            </w:r>
          </w:p>
        </w:tc>
        <w:tc>
          <w:tcPr>
            <w:tcW w:w="559" w:type="pct"/>
            <w:noWrap/>
            <w:hideMark/>
          </w:tcPr>
          <w:p w14:paraId="7CA9FB55" w14:textId="5F2F1116" w:rsidR="009055DA" w:rsidRPr="008645A6" w:rsidRDefault="009055DA" w:rsidP="009055DA">
            <w:pPr>
              <w:pStyle w:val="TableTextRight"/>
              <w:ind w:right="227"/>
            </w:pPr>
            <w:r w:rsidRPr="00046D66">
              <w:t>0</w:t>
            </w:r>
          </w:p>
        </w:tc>
      </w:tr>
      <w:tr w:rsidR="009055DA" w:rsidRPr="008645A6" w14:paraId="776ACBA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7D2AF1B" w14:textId="0594B746" w:rsidR="009055DA" w:rsidRPr="008645A6" w:rsidRDefault="009055DA" w:rsidP="009055DA">
            <w:pPr>
              <w:pStyle w:val="TableText"/>
            </w:pPr>
            <w:r w:rsidRPr="007848BA">
              <w:t>Upper Murray</w:t>
            </w:r>
          </w:p>
        </w:tc>
        <w:tc>
          <w:tcPr>
            <w:tcW w:w="1897" w:type="pct"/>
            <w:noWrap/>
            <w:hideMark/>
          </w:tcPr>
          <w:p w14:paraId="18947BDF" w14:textId="1B8EDE74" w:rsidR="009055DA" w:rsidRPr="008645A6" w:rsidRDefault="009055DA" w:rsidP="009055DA">
            <w:pPr>
              <w:pStyle w:val="TableText"/>
            </w:pPr>
            <w:r w:rsidRPr="007848BA">
              <w:t>Pt4.2: Temporary wetland</w:t>
            </w:r>
          </w:p>
        </w:tc>
        <w:tc>
          <w:tcPr>
            <w:tcW w:w="534" w:type="pct"/>
            <w:noWrap/>
            <w:hideMark/>
          </w:tcPr>
          <w:p w14:paraId="1360E46B" w14:textId="2CF75A6A" w:rsidR="009055DA" w:rsidRPr="008645A6" w:rsidRDefault="009055DA" w:rsidP="009055DA">
            <w:pPr>
              <w:pStyle w:val="TableTextRight"/>
            </w:pPr>
            <w:r w:rsidRPr="007848BA">
              <w:t>50</w:t>
            </w:r>
          </w:p>
        </w:tc>
        <w:tc>
          <w:tcPr>
            <w:tcW w:w="519" w:type="pct"/>
            <w:noWrap/>
            <w:hideMark/>
          </w:tcPr>
          <w:p w14:paraId="07279E83" w14:textId="4825F482" w:rsidR="009055DA" w:rsidRPr="008645A6" w:rsidRDefault="009055DA" w:rsidP="009055DA">
            <w:pPr>
              <w:pStyle w:val="TableTextRight"/>
            </w:pPr>
            <w:r w:rsidRPr="007848BA">
              <w:t>12</w:t>
            </w:r>
          </w:p>
        </w:tc>
        <w:tc>
          <w:tcPr>
            <w:tcW w:w="424" w:type="pct"/>
            <w:noWrap/>
            <w:hideMark/>
          </w:tcPr>
          <w:p w14:paraId="15F8BF90" w14:textId="7785680E" w:rsidR="009055DA" w:rsidRPr="008645A6" w:rsidRDefault="009055DA" w:rsidP="009055DA">
            <w:pPr>
              <w:pStyle w:val="TableTextRight"/>
            </w:pPr>
            <w:r w:rsidRPr="007848BA">
              <w:t>0</w:t>
            </w:r>
          </w:p>
        </w:tc>
        <w:tc>
          <w:tcPr>
            <w:tcW w:w="559" w:type="pct"/>
            <w:noWrap/>
            <w:hideMark/>
          </w:tcPr>
          <w:p w14:paraId="02D9C518" w14:textId="04A6F1E7" w:rsidR="009055DA" w:rsidRPr="008645A6" w:rsidRDefault="009055DA" w:rsidP="009055DA">
            <w:pPr>
              <w:pStyle w:val="TableTextRight"/>
              <w:ind w:right="227"/>
            </w:pPr>
            <w:r w:rsidRPr="00046D66">
              <w:t>0</w:t>
            </w:r>
          </w:p>
        </w:tc>
      </w:tr>
      <w:tr w:rsidR="009055DA" w:rsidRPr="008645A6" w14:paraId="39AB2FB0" w14:textId="77777777" w:rsidTr="005B6715">
        <w:tc>
          <w:tcPr>
            <w:tcW w:w="1067" w:type="pct"/>
            <w:noWrap/>
            <w:hideMark/>
          </w:tcPr>
          <w:p w14:paraId="5713F719" w14:textId="14A23363" w:rsidR="009055DA" w:rsidRPr="008645A6" w:rsidRDefault="009055DA" w:rsidP="009055DA">
            <w:pPr>
              <w:pStyle w:val="TableText"/>
            </w:pPr>
            <w:r w:rsidRPr="007848BA">
              <w:t>Upper Murray</w:t>
            </w:r>
          </w:p>
        </w:tc>
        <w:tc>
          <w:tcPr>
            <w:tcW w:w="1897" w:type="pct"/>
            <w:noWrap/>
            <w:hideMark/>
          </w:tcPr>
          <w:p w14:paraId="33FB6FCC" w14:textId="0A787099" w:rsidR="009055DA" w:rsidRPr="008645A6" w:rsidRDefault="009055DA" w:rsidP="009055DA">
            <w:pPr>
              <w:pStyle w:val="TableText"/>
            </w:pPr>
            <w:r w:rsidRPr="007848BA">
              <w:t>Pp3: Peat bog or fen marsh</w:t>
            </w:r>
          </w:p>
        </w:tc>
        <w:tc>
          <w:tcPr>
            <w:tcW w:w="534" w:type="pct"/>
            <w:noWrap/>
            <w:hideMark/>
          </w:tcPr>
          <w:p w14:paraId="4FFCA64C" w14:textId="73772602" w:rsidR="009055DA" w:rsidRPr="008645A6" w:rsidRDefault="009055DA" w:rsidP="009055DA">
            <w:pPr>
              <w:pStyle w:val="TableTextRight"/>
            </w:pPr>
            <w:r w:rsidRPr="007848BA">
              <w:t>1,197</w:t>
            </w:r>
          </w:p>
        </w:tc>
        <w:tc>
          <w:tcPr>
            <w:tcW w:w="519" w:type="pct"/>
            <w:noWrap/>
            <w:hideMark/>
          </w:tcPr>
          <w:p w14:paraId="2A848C80" w14:textId="5F446C86" w:rsidR="009055DA" w:rsidRPr="008645A6" w:rsidRDefault="009055DA" w:rsidP="009055DA">
            <w:pPr>
              <w:pStyle w:val="TableTextRight"/>
            </w:pPr>
            <w:r w:rsidRPr="007848BA">
              <w:t>0</w:t>
            </w:r>
          </w:p>
        </w:tc>
        <w:tc>
          <w:tcPr>
            <w:tcW w:w="424" w:type="pct"/>
            <w:noWrap/>
            <w:hideMark/>
          </w:tcPr>
          <w:p w14:paraId="3A0ECAA4" w14:textId="3F361299" w:rsidR="009055DA" w:rsidRPr="008645A6" w:rsidRDefault="009055DA" w:rsidP="009055DA">
            <w:pPr>
              <w:pStyle w:val="TableTextRight"/>
            </w:pPr>
            <w:r w:rsidRPr="007848BA">
              <w:t>0</w:t>
            </w:r>
          </w:p>
        </w:tc>
        <w:tc>
          <w:tcPr>
            <w:tcW w:w="559" w:type="pct"/>
            <w:noWrap/>
            <w:hideMark/>
          </w:tcPr>
          <w:p w14:paraId="6480BBA2" w14:textId="36640519" w:rsidR="009055DA" w:rsidRPr="008645A6" w:rsidRDefault="009055DA" w:rsidP="009055DA">
            <w:pPr>
              <w:pStyle w:val="TableTextRight"/>
              <w:ind w:right="227"/>
            </w:pPr>
            <w:r w:rsidRPr="00046D66">
              <w:t>0</w:t>
            </w:r>
          </w:p>
        </w:tc>
      </w:tr>
      <w:tr w:rsidR="009055DA" w:rsidRPr="008645A6" w14:paraId="2B908D1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75133BF" w14:textId="36601800" w:rsidR="009055DA" w:rsidRPr="008645A6" w:rsidRDefault="009055DA" w:rsidP="009055DA">
            <w:pPr>
              <w:pStyle w:val="TableText"/>
            </w:pPr>
            <w:r w:rsidRPr="007848BA">
              <w:t>Upper Murray</w:t>
            </w:r>
          </w:p>
        </w:tc>
        <w:tc>
          <w:tcPr>
            <w:tcW w:w="1897" w:type="pct"/>
            <w:noWrap/>
            <w:hideMark/>
          </w:tcPr>
          <w:p w14:paraId="013B2B2A" w14:textId="6232F709" w:rsidR="009055DA" w:rsidRPr="008645A6" w:rsidRDefault="009055DA" w:rsidP="009055DA">
            <w:pPr>
              <w:pStyle w:val="TableText"/>
            </w:pPr>
            <w:r w:rsidRPr="007848BA">
              <w:t>Pp2.2.2: Permanent sedge/grass/forb marsh</w:t>
            </w:r>
          </w:p>
        </w:tc>
        <w:tc>
          <w:tcPr>
            <w:tcW w:w="534" w:type="pct"/>
            <w:noWrap/>
            <w:hideMark/>
          </w:tcPr>
          <w:p w14:paraId="55F398A3" w14:textId="0F556C66" w:rsidR="009055DA" w:rsidRPr="008645A6" w:rsidRDefault="009055DA" w:rsidP="009055DA">
            <w:pPr>
              <w:pStyle w:val="TableTextRight"/>
            </w:pPr>
            <w:r w:rsidRPr="007848BA">
              <w:t>1,173</w:t>
            </w:r>
          </w:p>
        </w:tc>
        <w:tc>
          <w:tcPr>
            <w:tcW w:w="519" w:type="pct"/>
            <w:noWrap/>
            <w:hideMark/>
          </w:tcPr>
          <w:p w14:paraId="7D338FC3" w14:textId="4973573C" w:rsidR="009055DA" w:rsidRPr="008645A6" w:rsidRDefault="009055DA" w:rsidP="009055DA">
            <w:pPr>
              <w:pStyle w:val="TableTextRight"/>
            </w:pPr>
            <w:r w:rsidRPr="007848BA">
              <w:t>0</w:t>
            </w:r>
          </w:p>
        </w:tc>
        <w:tc>
          <w:tcPr>
            <w:tcW w:w="424" w:type="pct"/>
            <w:noWrap/>
            <w:hideMark/>
          </w:tcPr>
          <w:p w14:paraId="3E1F1C62" w14:textId="6C472332" w:rsidR="009055DA" w:rsidRPr="008645A6" w:rsidRDefault="009055DA" w:rsidP="009055DA">
            <w:pPr>
              <w:pStyle w:val="TableTextRight"/>
            </w:pPr>
            <w:r w:rsidRPr="007848BA">
              <w:t>0</w:t>
            </w:r>
          </w:p>
        </w:tc>
        <w:tc>
          <w:tcPr>
            <w:tcW w:w="559" w:type="pct"/>
            <w:noWrap/>
            <w:hideMark/>
          </w:tcPr>
          <w:p w14:paraId="4A90AED9" w14:textId="2D737ABF" w:rsidR="009055DA" w:rsidRPr="008645A6" w:rsidRDefault="009055DA" w:rsidP="009055DA">
            <w:pPr>
              <w:pStyle w:val="TableTextRight"/>
              <w:ind w:right="227"/>
            </w:pPr>
            <w:r w:rsidRPr="00046D66">
              <w:t>0</w:t>
            </w:r>
          </w:p>
        </w:tc>
      </w:tr>
      <w:tr w:rsidR="009055DA" w:rsidRPr="008645A6" w14:paraId="2C0B0E11" w14:textId="77777777" w:rsidTr="005B6715">
        <w:tc>
          <w:tcPr>
            <w:tcW w:w="1067" w:type="pct"/>
            <w:noWrap/>
            <w:hideMark/>
          </w:tcPr>
          <w:p w14:paraId="63820937" w14:textId="6487C211" w:rsidR="009055DA" w:rsidRPr="008645A6" w:rsidRDefault="009055DA" w:rsidP="009055DA">
            <w:pPr>
              <w:pStyle w:val="TableText"/>
            </w:pPr>
            <w:r w:rsidRPr="007848BA">
              <w:t>Upper Murray</w:t>
            </w:r>
          </w:p>
        </w:tc>
        <w:tc>
          <w:tcPr>
            <w:tcW w:w="1897" w:type="pct"/>
            <w:noWrap/>
            <w:hideMark/>
          </w:tcPr>
          <w:p w14:paraId="0EA87CF8" w14:textId="20D9DCC6" w:rsidR="009055DA" w:rsidRPr="008645A6" w:rsidRDefault="009055DA" w:rsidP="009055DA">
            <w:pPr>
              <w:pStyle w:val="TableText"/>
            </w:pPr>
            <w:r w:rsidRPr="007848BA">
              <w:t>Pps5: Permanent spring</w:t>
            </w:r>
          </w:p>
        </w:tc>
        <w:tc>
          <w:tcPr>
            <w:tcW w:w="534" w:type="pct"/>
            <w:noWrap/>
            <w:hideMark/>
          </w:tcPr>
          <w:p w14:paraId="70CEDE7A" w14:textId="0A738230" w:rsidR="009055DA" w:rsidRPr="008645A6" w:rsidRDefault="009055DA" w:rsidP="009055DA">
            <w:pPr>
              <w:pStyle w:val="TableTextRight"/>
            </w:pPr>
            <w:r w:rsidRPr="007848BA">
              <w:t>63</w:t>
            </w:r>
          </w:p>
        </w:tc>
        <w:tc>
          <w:tcPr>
            <w:tcW w:w="519" w:type="pct"/>
            <w:noWrap/>
            <w:hideMark/>
          </w:tcPr>
          <w:p w14:paraId="4B39EADA" w14:textId="61794B52" w:rsidR="009055DA" w:rsidRPr="008645A6" w:rsidRDefault="009055DA" w:rsidP="009055DA">
            <w:pPr>
              <w:pStyle w:val="TableTextRight"/>
            </w:pPr>
            <w:r w:rsidRPr="007848BA">
              <w:t>0</w:t>
            </w:r>
          </w:p>
        </w:tc>
        <w:tc>
          <w:tcPr>
            <w:tcW w:w="424" w:type="pct"/>
            <w:noWrap/>
            <w:hideMark/>
          </w:tcPr>
          <w:p w14:paraId="07F382D8" w14:textId="3B8BC433" w:rsidR="009055DA" w:rsidRPr="008645A6" w:rsidRDefault="009055DA" w:rsidP="009055DA">
            <w:pPr>
              <w:pStyle w:val="TableTextRight"/>
            </w:pPr>
            <w:r w:rsidRPr="007848BA">
              <w:t>0</w:t>
            </w:r>
          </w:p>
        </w:tc>
        <w:tc>
          <w:tcPr>
            <w:tcW w:w="559" w:type="pct"/>
            <w:noWrap/>
            <w:hideMark/>
          </w:tcPr>
          <w:p w14:paraId="23EF3D30" w14:textId="138C5347" w:rsidR="009055DA" w:rsidRPr="008645A6" w:rsidRDefault="009055DA" w:rsidP="009055DA">
            <w:pPr>
              <w:pStyle w:val="TableTextRight"/>
              <w:ind w:right="227"/>
            </w:pPr>
            <w:r w:rsidRPr="00046D66">
              <w:t>0</w:t>
            </w:r>
          </w:p>
        </w:tc>
      </w:tr>
      <w:tr w:rsidR="009055DA" w:rsidRPr="008645A6" w14:paraId="6542E17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3F275B6C" w14:textId="6E742204" w:rsidR="009055DA" w:rsidRPr="008645A6" w:rsidRDefault="009055DA" w:rsidP="009055DA">
            <w:pPr>
              <w:pStyle w:val="TableText"/>
            </w:pPr>
            <w:r w:rsidRPr="007848BA">
              <w:lastRenderedPageBreak/>
              <w:t>Upper Murray</w:t>
            </w:r>
          </w:p>
        </w:tc>
        <w:tc>
          <w:tcPr>
            <w:tcW w:w="1897" w:type="pct"/>
            <w:noWrap/>
            <w:hideMark/>
          </w:tcPr>
          <w:p w14:paraId="63EB0F61" w14:textId="4346FD21" w:rsidR="009055DA" w:rsidRPr="008645A6" w:rsidRDefault="009055DA" w:rsidP="009055DA">
            <w:pPr>
              <w:pStyle w:val="TableText"/>
            </w:pPr>
            <w:r w:rsidRPr="007848BA">
              <w:t>Lt1.1: Temporary lake</w:t>
            </w:r>
          </w:p>
        </w:tc>
        <w:tc>
          <w:tcPr>
            <w:tcW w:w="534" w:type="pct"/>
            <w:noWrap/>
            <w:hideMark/>
          </w:tcPr>
          <w:p w14:paraId="4BB9F193" w14:textId="142570DD" w:rsidR="009055DA" w:rsidRPr="008645A6" w:rsidRDefault="009055DA" w:rsidP="009055DA">
            <w:pPr>
              <w:pStyle w:val="TableTextRight"/>
            </w:pPr>
            <w:r w:rsidRPr="007848BA">
              <w:t>50</w:t>
            </w:r>
          </w:p>
        </w:tc>
        <w:tc>
          <w:tcPr>
            <w:tcW w:w="519" w:type="pct"/>
            <w:noWrap/>
            <w:hideMark/>
          </w:tcPr>
          <w:p w14:paraId="37757F7A" w14:textId="4BE73327" w:rsidR="009055DA" w:rsidRPr="008645A6" w:rsidRDefault="009055DA" w:rsidP="009055DA">
            <w:pPr>
              <w:pStyle w:val="TableTextRight"/>
            </w:pPr>
            <w:r w:rsidRPr="007848BA">
              <w:t>0</w:t>
            </w:r>
          </w:p>
        </w:tc>
        <w:tc>
          <w:tcPr>
            <w:tcW w:w="424" w:type="pct"/>
            <w:noWrap/>
            <w:hideMark/>
          </w:tcPr>
          <w:p w14:paraId="31A83474" w14:textId="0B77EA2A" w:rsidR="009055DA" w:rsidRPr="008645A6" w:rsidRDefault="009055DA" w:rsidP="009055DA">
            <w:pPr>
              <w:pStyle w:val="TableTextRight"/>
            </w:pPr>
            <w:r w:rsidRPr="007848BA">
              <w:t>0</w:t>
            </w:r>
          </w:p>
        </w:tc>
        <w:tc>
          <w:tcPr>
            <w:tcW w:w="559" w:type="pct"/>
            <w:noWrap/>
            <w:hideMark/>
          </w:tcPr>
          <w:p w14:paraId="1CF10469" w14:textId="49B08613" w:rsidR="009055DA" w:rsidRPr="008645A6" w:rsidRDefault="009055DA" w:rsidP="009055DA">
            <w:pPr>
              <w:pStyle w:val="TableTextRight"/>
              <w:ind w:right="227"/>
            </w:pPr>
            <w:r w:rsidRPr="00046D66">
              <w:t>0</w:t>
            </w:r>
          </w:p>
        </w:tc>
      </w:tr>
      <w:tr w:rsidR="009055DA" w:rsidRPr="008645A6" w14:paraId="126453AF" w14:textId="77777777" w:rsidTr="005B6715">
        <w:tc>
          <w:tcPr>
            <w:tcW w:w="1067" w:type="pct"/>
            <w:noWrap/>
            <w:hideMark/>
          </w:tcPr>
          <w:p w14:paraId="51CFC02F" w14:textId="2A0ED4BB" w:rsidR="009055DA" w:rsidRPr="008645A6" w:rsidRDefault="009055DA" w:rsidP="009055DA">
            <w:pPr>
              <w:pStyle w:val="TableText"/>
            </w:pPr>
            <w:r w:rsidRPr="007848BA">
              <w:t>Upper Murray</w:t>
            </w:r>
          </w:p>
        </w:tc>
        <w:tc>
          <w:tcPr>
            <w:tcW w:w="1897" w:type="pct"/>
            <w:noWrap/>
            <w:hideMark/>
          </w:tcPr>
          <w:p w14:paraId="2A0CA8E3" w14:textId="2ADC1BEB" w:rsidR="009055DA" w:rsidRPr="008645A6" w:rsidRDefault="009055DA" w:rsidP="009055DA">
            <w:pPr>
              <w:pStyle w:val="TableText"/>
            </w:pPr>
            <w:r w:rsidRPr="007848BA">
              <w:t>Pt2.1.2: Temporary tall emergent marsh</w:t>
            </w:r>
          </w:p>
        </w:tc>
        <w:tc>
          <w:tcPr>
            <w:tcW w:w="534" w:type="pct"/>
            <w:noWrap/>
            <w:hideMark/>
          </w:tcPr>
          <w:p w14:paraId="42B7CFD3" w14:textId="67C620D3" w:rsidR="009055DA" w:rsidRPr="008645A6" w:rsidRDefault="009055DA" w:rsidP="009055DA">
            <w:pPr>
              <w:pStyle w:val="TableTextRight"/>
            </w:pPr>
            <w:r w:rsidRPr="007848BA">
              <w:t>7</w:t>
            </w:r>
          </w:p>
        </w:tc>
        <w:tc>
          <w:tcPr>
            <w:tcW w:w="519" w:type="pct"/>
            <w:noWrap/>
            <w:hideMark/>
          </w:tcPr>
          <w:p w14:paraId="20ACB6CF" w14:textId="375FC7C1" w:rsidR="009055DA" w:rsidRPr="008645A6" w:rsidRDefault="009055DA" w:rsidP="009055DA">
            <w:pPr>
              <w:pStyle w:val="TableTextRight"/>
            </w:pPr>
            <w:r w:rsidRPr="007848BA">
              <w:t>0</w:t>
            </w:r>
          </w:p>
        </w:tc>
        <w:tc>
          <w:tcPr>
            <w:tcW w:w="424" w:type="pct"/>
            <w:noWrap/>
            <w:hideMark/>
          </w:tcPr>
          <w:p w14:paraId="1CEDDEEB" w14:textId="51EE9E06" w:rsidR="009055DA" w:rsidRPr="008645A6" w:rsidRDefault="009055DA" w:rsidP="009055DA">
            <w:pPr>
              <w:pStyle w:val="TableTextRight"/>
            </w:pPr>
            <w:r w:rsidRPr="007848BA">
              <w:t>0</w:t>
            </w:r>
          </w:p>
        </w:tc>
        <w:tc>
          <w:tcPr>
            <w:tcW w:w="559" w:type="pct"/>
            <w:noWrap/>
            <w:hideMark/>
          </w:tcPr>
          <w:p w14:paraId="6C8DAE4B" w14:textId="6B9C9888" w:rsidR="009055DA" w:rsidRPr="008645A6" w:rsidRDefault="009055DA" w:rsidP="009055DA">
            <w:pPr>
              <w:pStyle w:val="TableTextRight"/>
              <w:ind w:right="227"/>
            </w:pPr>
            <w:r w:rsidRPr="00046D66">
              <w:t>0</w:t>
            </w:r>
          </w:p>
        </w:tc>
      </w:tr>
      <w:tr w:rsidR="009055DA" w:rsidRPr="008645A6" w14:paraId="296C7BC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DEB0B5C" w14:textId="36458085" w:rsidR="009055DA" w:rsidRPr="008645A6" w:rsidRDefault="009055DA" w:rsidP="009055DA">
            <w:pPr>
              <w:pStyle w:val="TableText"/>
            </w:pPr>
            <w:r w:rsidRPr="007848BA">
              <w:t>Upper Murray</w:t>
            </w:r>
          </w:p>
        </w:tc>
        <w:tc>
          <w:tcPr>
            <w:tcW w:w="1897" w:type="pct"/>
            <w:noWrap/>
            <w:hideMark/>
          </w:tcPr>
          <w:p w14:paraId="2D1F9766" w14:textId="3DE58D6A" w:rsidR="009055DA" w:rsidRPr="008645A6" w:rsidRDefault="009055DA" w:rsidP="009055DA">
            <w:pPr>
              <w:pStyle w:val="TableText"/>
            </w:pPr>
            <w:r w:rsidRPr="007848BA">
              <w:t>Pp2.1.2: Permanent tall emergent marsh</w:t>
            </w:r>
          </w:p>
        </w:tc>
        <w:tc>
          <w:tcPr>
            <w:tcW w:w="534" w:type="pct"/>
            <w:noWrap/>
            <w:hideMark/>
          </w:tcPr>
          <w:p w14:paraId="2FFFE8C4" w14:textId="7B828320" w:rsidR="009055DA" w:rsidRPr="008645A6" w:rsidRDefault="009055DA" w:rsidP="009055DA">
            <w:pPr>
              <w:pStyle w:val="TableTextRight"/>
            </w:pPr>
            <w:r w:rsidRPr="007848BA">
              <w:t>5</w:t>
            </w:r>
          </w:p>
        </w:tc>
        <w:tc>
          <w:tcPr>
            <w:tcW w:w="519" w:type="pct"/>
            <w:noWrap/>
            <w:hideMark/>
          </w:tcPr>
          <w:p w14:paraId="07917056" w14:textId="24294575" w:rsidR="009055DA" w:rsidRPr="008645A6" w:rsidRDefault="009055DA" w:rsidP="009055DA">
            <w:pPr>
              <w:pStyle w:val="TableTextRight"/>
            </w:pPr>
            <w:r w:rsidRPr="007848BA">
              <w:t>0</w:t>
            </w:r>
          </w:p>
        </w:tc>
        <w:tc>
          <w:tcPr>
            <w:tcW w:w="424" w:type="pct"/>
            <w:noWrap/>
            <w:hideMark/>
          </w:tcPr>
          <w:p w14:paraId="718F5181" w14:textId="4B561330" w:rsidR="009055DA" w:rsidRPr="008645A6" w:rsidRDefault="009055DA" w:rsidP="009055DA">
            <w:pPr>
              <w:pStyle w:val="TableTextRight"/>
            </w:pPr>
            <w:r w:rsidRPr="007848BA">
              <w:t>0</w:t>
            </w:r>
          </w:p>
        </w:tc>
        <w:tc>
          <w:tcPr>
            <w:tcW w:w="559" w:type="pct"/>
            <w:noWrap/>
            <w:hideMark/>
          </w:tcPr>
          <w:p w14:paraId="2236BFE5" w14:textId="69DC09C3" w:rsidR="009055DA" w:rsidRPr="008645A6" w:rsidRDefault="009055DA" w:rsidP="009055DA">
            <w:pPr>
              <w:pStyle w:val="TableTextRight"/>
              <w:ind w:right="227"/>
            </w:pPr>
            <w:r w:rsidRPr="00046D66">
              <w:t>0</w:t>
            </w:r>
          </w:p>
        </w:tc>
      </w:tr>
      <w:tr w:rsidR="009055DA" w:rsidRPr="008645A6" w14:paraId="00BB7AE7" w14:textId="77777777" w:rsidTr="005B6715">
        <w:tc>
          <w:tcPr>
            <w:tcW w:w="1067" w:type="pct"/>
            <w:tcBorders>
              <w:bottom w:val="nil"/>
            </w:tcBorders>
            <w:noWrap/>
            <w:hideMark/>
          </w:tcPr>
          <w:p w14:paraId="41D43A22" w14:textId="56316141" w:rsidR="009055DA" w:rsidRPr="008645A6" w:rsidRDefault="009055DA" w:rsidP="009055DA">
            <w:pPr>
              <w:pStyle w:val="TableText"/>
            </w:pPr>
            <w:r w:rsidRPr="007848BA">
              <w:t>Upper Murray</w:t>
            </w:r>
          </w:p>
        </w:tc>
        <w:tc>
          <w:tcPr>
            <w:tcW w:w="1897" w:type="pct"/>
            <w:tcBorders>
              <w:bottom w:val="nil"/>
            </w:tcBorders>
            <w:noWrap/>
            <w:hideMark/>
          </w:tcPr>
          <w:p w14:paraId="05C70BD6" w14:textId="4DCE8FEC" w:rsidR="009055DA" w:rsidRPr="008645A6" w:rsidRDefault="009055DA" w:rsidP="009055DA">
            <w:pPr>
              <w:pStyle w:val="TableText"/>
            </w:pPr>
            <w:r w:rsidRPr="007848BA">
              <w:t>Pt2.3.2: Freshwater meadow</w:t>
            </w:r>
          </w:p>
        </w:tc>
        <w:tc>
          <w:tcPr>
            <w:tcW w:w="534" w:type="pct"/>
            <w:tcBorders>
              <w:bottom w:val="nil"/>
            </w:tcBorders>
            <w:noWrap/>
            <w:hideMark/>
          </w:tcPr>
          <w:p w14:paraId="401DD048" w14:textId="6E131E3B" w:rsidR="009055DA" w:rsidRPr="008645A6" w:rsidRDefault="009055DA" w:rsidP="009055DA">
            <w:pPr>
              <w:pStyle w:val="TableTextRight"/>
            </w:pPr>
            <w:r w:rsidRPr="007848BA">
              <w:t>0</w:t>
            </w:r>
          </w:p>
        </w:tc>
        <w:tc>
          <w:tcPr>
            <w:tcW w:w="519" w:type="pct"/>
            <w:tcBorders>
              <w:bottom w:val="nil"/>
            </w:tcBorders>
            <w:noWrap/>
            <w:hideMark/>
          </w:tcPr>
          <w:p w14:paraId="52CC3531" w14:textId="1C57C5B1" w:rsidR="009055DA" w:rsidRPr="008645A6" w:rsidRDefault="009055DA" w:rsidP="009055DA">
            <w:pPr>
              <w:pStyle w:val="TableTextRight"/>
            </w:pPr>
            <w:r w:rsidRPr="007848BA">
              <w:t>0</w:t>
            </w:r>
          </w:p>
        </w:tc>
        <w:tc>
          <w:tcPr>
            <w:tcW w:w="424" w:type="pct"/>
            <w:tcBorders>
              <w:bottom w:val="nil"/>
            </w:tcBorders>
            <w:noWrap/>
            <w:hideMark/>
          </w:tcPr>
          <w:p w14:paraId="7F218D3C" w14:textId="542C7B1A" w:rsidR="009055DA" w:rsidRPr="008645A6" w:rsidRDefault="009055DA" w:rsidP="009055DA">
            <w:pPr>
              <w:pStyle w:val="TableTextRight"/>
            </w:pPr>
            <w:r w:rsidRPr="007848BA">
              <w:t>0</w:t>
            </w:r>
          </w:p>
        </w:tc>
        <w:tc>
          <w:tcPr>
            <w:tcW w:w="559" w:type="pct"/>
            <w:tcBorders>
              <w:bottom w:val="nil"/>
            </w:tcBorders>
            <w:noWrap/>
            <w:hideMark/>
          </w:tcPr>
          <w:p w14:paraId="45344157" w14:textId="043AC992" w:rsidR="009055DA" w:rsidRPr="008645A6" w:rsidRDefault="009055DA" w:rsidP="009055DA">
            <w:pPr>
              <w:pStyle w:val="TableTextRight"/>
              <w:ind w:right="227"/>
            </w:pPr>
            <w:r w:rsidRPr="00046D66">
              <w:t>0</w:t>
            </w:r>
          </w:p>
        </w:tc>
      </w:tr>
      <w:tr w:rsidR="009055DA" w:rsidRPr="008645A6" w14:paraId="07DC9BA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3366B0A8" w14:textId="45E9A4F8" w:rsidR="009055DA" w:rsidRPr="008645A6" w:rsidRDefault="009055DA" w:rsidP="009055DA">
            <w:pPr>
              <w:pStyle w:val="TableText"/>
            </w:pPr>
            <w:r w:rsidRPr="007848BA">
              <w:t>Warrego</w:t>
            </w:r>
            <w:r w:rsidR="004847D5" w:rsidRPr="000156BF">
              <w:rPr>
                <w:rFonts w:cs="Calibri"/>
              </w:rPr>
              <w:t>†</w:t>
            </w:r>
          </w:p>
        </w:tc>
        <w:tc>
          <w:tcPr>
            <w:tcW w:w="1897" w:type="pct"/>
            <w:tcBorders>
              <w:bottom w:val="nil"/>
            </w:tcBorders>
            <w:shd w:val="clear" w:color="auto" w:fill="D0EAFF" w:themeFill="accent2" w:themeFillTint="1A"/>
            <w:noWrap/>
            <w:hideMark/>
          </w:tcPr>
          <w:p w14:paraId="0593F47A" w14:textId="01D87C16" w:rsidR="009055DA" w:rsidRPr="008645A6" w:rsidRDefault="009055DA" w:rsidP="009055DA">
            <w:pPr>
              <w:pStyle w:val="TableText"/>
            </w:pPr>
            <w:r w:rsidRPr="007848BA">
              <w:t>Pt2.2.2: Temporary sedge/grass/forb marsh</w:t>
            </w:r>
          </w:p>
        </w:tc>
        <w:tc>
          <w:tcPr>
            <w:tcW w:w="534" w:type="pct"/>
            <w:tcBorders>
              <w:bottom w:val="nil"/>
            </w:tcBorders>
            <w:shd w:val="clear" w:color="auto" w:fill="D0EAFF" w:themeFill="accent2" w:themeFillTint="1A"/>
            <w:noWrap/>
            <w:hideMark/>
          </w:tcPr>
          <w:p w14:paraId="1816AA54" w14:textId="1C9DF1A1" w:rsidR="009055DA" w:rsidRPr="008645A6" w:rsidRDefault="009055DA" w:rsidP="009055DA">
            <w:pPr>
              <w:pStyle w:val="TableTextRight"/>
            </w:pPr>
            <w:r w:rsidRPr="007848BA">
              <w:t>11,167</w:t>
            </w:r>
          </w:p>
        </w:tc>
        <w:tc>
          <w:tcPr>
            <w:tcW w:w="519" w:type="pct"/>
            <w:tcBorders>
              <w:bottom w:val="nil"/>
            </w:tcBorders>
            <w:shd w:val="clear" w:color="auto" w:fill="D0EAFF" w:themeFill="accent2" w:themeFillTint="1A"/>
            <w:noWrap/>
            <w:hideMark/>
          </w:tcPr>
          <w:p w14:paraId="3891049D" w14:textId="53773703" w:rsidR="009055DA" w:rsidRPr="008645A6" w:rsidRDefault="009055DA" w:rsidP="009055DA">
            <w:pPr>
              <w:pStyle w:val="TableTextRight"/>
            </w:pPr>
            <w:r w:rsidRPr="007848BA">
              <w:t>10,013</w:t>
            </w:r>
          </w:p>
        </w:tc>
        <w:tc>
          <w:tcPr>
            <w:tcW w:w="424" w:type="pct"/>
            <w:tcBorders>
              <w:bottom w:val="nil"/>
            </w:tcBorders>
            <w:shd w:val="clear" w:color="auto" w:fill="D0EAFF" w:themeFill="accent2" w:themeFillTint="1A"/>
            <w:noWrap/>
            <w:hideMark/>
          </w:tcPr>
          <w:p w14:paraId="2E6ABDAF" w14:textId="7C0C97F1" w:rsidR="009055DA" w:rsidRPr="008645A6" w:rsidRDefault="009055DA" w:rsidP="009055DA">
            <w:pPr>
              <w:pStyle w:val="TableTextRight"/>
            </w:pPr>
            <w:r w:rsidRPr="007848BA">
              <w:t>1,282</w:t>
            </w:r>
          </w:p>
        </w:tc>
        <w:tc>
          <w:tcPr>
            <w:tcW w:w="559" w:type="pct"/>
            <w:tcBorders>
              <w:bottom w:val="nil"/>
            </w:tcBorders>
            <w:shd w:val="clear" w:color="auto" w:fill="D0EAFF" w:themeFill="accent2" w:themeFillTint="1A"/>
            <w:noWrap/>
            <w:hideMark/>
          </w:tcPr>
          <w:p w14:paraId="4FFBBF09" w14:textId="47777729" w:rsidR="009055DA" w:rsidRPr="008645A6" w:rsidRDefault="009055DA" w:rsidP="009055DA">
            <w:pPr>
              <w:pStyle w:val="TableTextRight"/>
              <w:ind w:right="227"/>
            </w:pPr>
            <w:r w:rsidRPr="00046D66">
              <w:t>12.8</w:t>
            </w:r>
          </w:p>
        </w:tc>
      </w:tr>
      <w:tr w:rsidR="009055DA" w:rsidRPr="008645A6" w14:paraId="4DE31E03" w14:textId="77777777" w:rsidTr="005B6715">
        <w:tc>
          <w:tcPr>
            <w:tcW w:w="1067" w:type="pct"/>
            <w:tcBorders>
              <w:bottom w:val="nil"/>
            </w:tcBorders>
            <w:shd w:val="clear" w:color="auto" w:fill="D0EAFF" w:themeFill="accent2" w:themeFillTint="1A"/>
            <w:noWrap/>
            <w:hideMark/>
          </w:tcPr>
          <w:p w14:paraId="354C3846" w14:textId="703918F2" w:rsidR="009055DA" w:rsidRPr="008645A6" w:rsidRDefault="009055DA" w:rsidP="009055DA">
            <w:pPr>
              <w:pStyle w:val="TableText"/>
            </w:pPr>
            <w:r w:rsidRPr="007848BA">
              <w:t>Warrego</w:t>
            </w:r>
            <w:r w:rsidR="004847D5" w:rsidRPr="000156BF">
              <w:rPr>
                <w:rFonts w:cs="Calibri"/>
              </w:rPr>
              <w:t>†</w:t>
            </w:r>
          </w:p>
        </w:tc>
        <w:tc>
          <w:tcPr>
            <w:tcW w:w="1897" w:type="pct"/>
            <w:tcBorders>
              <w:bottom w:val="nil"/>
            </w:tcBorders>
            <w:shd w:val="clear" w:color="auto" w:fill="D0EAFF" w:themeFill="accent2" w:themeFillTint="1A"/>
            <w:noWrap/>
            <w:hideMark/>
          </w:tcPr>
          <w:p w14:paraId="4817B0C4" w14:textId="5DD18D4B" w:rsidR="009055DA" w:rsidRPr="008645A6" w:rsidRDefault="009055DA" w:rsidP="009055DA">
            <w:pPr>
              <w:pStyle w:val="TableText"/>
            </w:pPr>
            <w:r w:rsidRPr="007848BA">
              <w:t>Lp1.1: Permanent lake</w:t>
            </w:r>
          </w:p>
        </w:tc>
        <w:tc>
          <w:tcPr>
            <w:tcW w:w="534" w:type="pct"/>
            <w:tcBorders>
              <w:bottom w:val="nil"/>
            </w:tcBorders>
            <w:shd w:val="clear" w:color="auto" w:fill="D0EAFF" w:themeFill="accent2" w:themeFillTint="1A"/>
            <w:noWrap/>
            <w:hideMark/>
          </w:tcPr>
          <w:p w14:paraId="4FE53927" w14:textId="1A95AE3E" w:rsidR="009055DA" w:rsidRPr="008645A6" w:rsidRDefault="009055DA" w:rsidP="009055DA">
            <w:pPr>
              <w:pStyle w:val="TableTextRight"/>
            </w:pPr>
            <w:r w:rsidRPr="007848BA">
              <w:t>4,431</w:t>
            </w:r>
          </w:p>
        </w:tc>
        <w:tc>
          <w:tcPr>
            <w:tcW w:w="519" w:type="pct"/>
            <w:tcBorders>
              <w:bottom w:val="nil"/>
            </w:tcBorders>
            <w:shd w:val="clear" w:color="auto" w:fill="D0EAFF" w:themeFill="accent2" w:themeFillTint="1A"/>
            <w:noWrap/>
            <w:hideMark/>
          </w:tcPr>
          <w:p w14:paraId="27CE60DD" w14:textId="68101D4D" w:rsidR="009055DA" w:rsidRPr="008645A6" w:rsidRDefault="009055DA" w:rsidP="009055DA">
            <w:pPr>
              <w:pStyle w:val="TableTextRight"/>
            </w:pPr>
            <w:r w:rsidRPr="007848BA">
              <w:t>1,374</w:t>
            </w:r>
          </w:p>
        </w:tc>
        <w:tc>
          <w:tcPr>
            <w:tcW w:w="424" w:type="pct"/>
            <w:tcBorders>
              <w:bottom w:val="nil"/>
            </w:tcBorders>
            <w:shd w:val="clear" w:color="auto" w:fill="D0EAFF" w:themeFill="accent2" w:themeFillTint="1A"/>
            <w:noWrap/>
            <w:hideMark/>
          </w:tcPr>
          <w:p w14:paraId="3366D401" w14:textId="50ACA382" w:rsidR="009055DA" w:rsidRPr="008645A6" w:rsidRDefault="009055DA" w:rsidP="009055DA">
            <w:pPr>
              <w:pStyle w:val="TableTextRight"/>
            </w:pPr>
            <w:r w:rsidRPr="007848BA">
              <w:t>1,108</w:t>
            </w:r>
          </w:p>
        </w:tc>
        <w:tc>
          <w:tcPr>
            <w:tcW w:w="559" w:type="pct"/>
            <w:tcBorders>
              <w:bottom w:val="nil"/>
            </w:tcBorders>
            <w:shd w:val="clear" w:color="auto" w:fill="D0EAFF" w:themeFill="accent2" w:themeFillTint="1A"/>
            <w:noWrap/>
            <w:hideMark/>
          </w:tcPr>
          <w:p w14:paraId="0ADFFC6A" w14:textId="5BDDADCB" w:rsidR="009055DA" w:rsidRPr="008645A6" w:rsidRDefault="009055DA" w:rsidP="009055DA">
            <w:pPr>
              <w:pStyle w:val="TableTextRight"/>
              <w:ind w:right="227"/>
            </w:pPr>
            <w:r w:rsidRPr="00046D66">
              <w:t>80.6</w:t>
            </w:r>
          </w:p>
        </w:tc>
      </w:tr>
      <w:tr w:rsidR="009055DA" w:rsidRPr="008645A6" w14:paraId="015CC1F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1D033913" w14:textId="1E351C72" w:rsidR="009055DA" w:rsidRPr="008645A6" w:rsidRDefault="009055DA" w:rsidP="009055DA">
            <w:pPr>
              <w:pStyle w:val="TableText"/>
            </w:pPr>
            <w:r w:rsidRPr="007848BA">
              <w:t>Warrego</w:t>
            </w:r>
            <w:r w:rsidR="004847D5" w:rsidRPr="000156BF">
              <w:rPr>
                <w:rFonts w:cs="Calibri"/>
              </w:rPr>
              <w:t>†</w:t>
            </w:r>
          </w:p>
        </w:tc>
        <w:tc>
          <w:tcPr>
            <w:tcW w:w="1897" w:type="pct"/>
            <w:tcBorders>
              <w:bottom w:val="nil"/>
            </w:tcBorders>
            <w:shd w:val="clear" w:color="auto" w:fill="D0EAFF" w:themeFill="accent2" w:themeFillTint="1A"/>
            <w:noWrap/>
            <w:hideMark/>
          </w:tcPr>
          <w:p w14:paraId="1FB15B88" w14:textId="33A1458D" w:rsidR="009055DA" w:rsidRPr="008645A6" w:rsidRDefault="009055DA" w:rsidP="009055DA">
            <w:pPr>
              <w:pStyle w:val="TableText"/>
            </w:pPr>
            <w:r w:rsidRPr="007848BA">
              <w:t>Lt1.1: Temporary lake</w:t>
            </w:r>
          </w:p>
        </w:tc>
        <w:tc>
          <w:tcPr>
            <w:tcW w:w="534" w:type="pct"/>
            <w:tcBorders>
              <w:bottom w:val="nil"/>
            </w:tcBorders>
            <w:shd w:val="clear" w:color="auto" w:fill="D0EAFF" w:themeFill="accent2" w:themeFillTint="1A"/>
            <w:noWrap/>
            <w:hideMark/>
          </w:tcPr>
          <w:p w14:paraId="72112AC6" w14:textId="149BA61C" w:rsidR="009055DA" w:rsidRPr="008645A6" w:rsidRDefault="009055DA" w:rsidP="009055DA">
            <w:pPr>
              <w:pStyle w:val="TableTextRight"/>
            </w:pPr>
            <w:r w:rsidRPr="007848BA">
              <w:t>2,329</w:t>
            </w:r>
          </w:p>
        </w:tc>
        <w:tc>
          <w:tcPr>
            <w:tcW w:w="519" w:type="pct"/>
            <w:tcBorders>
              <w:bottom w:val="nil"/>
            </w:tcBorders>
            <w:shd w:val="clear" w:color="auto" w:fill="D0EAFF" w:themeFill="accent2" w:themeFillTint="1A"/>
            <w:noWrap/>
            <w:hideMark/>
          </w:tcPr>
          <w:p w14:paraId="17A2DAE1" w14:textId="66AADAB6" w:rsidR="009055DA" w:rsidRPr="008645A6" w:rsidRDefault="009055DA" w:rsidP="009055DA">
            <w:pPr>
              <w:pStyle w:val="TableTextRight"/>
            </w:pPr>
            <w:r w:rsidRPr="007848BA">
              <w:t>1,741</w:t>
            </w:r>
          </w:p>
        </w:tc>
        <w:tc>
          <w:tcPr>
            <w:tcW w:w="424" w:type="pct"/>
            <w:tcBorders>
              <w:bottom w:val="nil"/>
            </w:tcBorders>
            <w:shd w:val="clear" w:color="auto" w:fill="D0EAFF" w:themeFill="accent2" w:themeFillTint="1A"/>
            <w:noWrap/>
            <w:hideMark/>
          </w:tcPr>
          <w:p w14:paraId="5DB3A169" w14:textId="575B3D4A" w:rsidR="009055DA" w:rsidRPr="008645A6" w:rsidRDefault="009055DA" w:rsidP="009055DA">
            <w:pPr>
              <w:pStyle w:val="TableTextRight"/>
            </w:pPr>
            <w:r w:rsidRPr="007848BA">
              <w:t>39</w:t>
            </w:r>
          </w:p>
        </w:tc>
        <w:tc>
          <w:tcPr>
            <w:tcW w:w="559" w:type="pct"/>
            <w:tcBorders>
              <w:bottom w:val="nil"/>
            </w:tcBorders>
            <w:shd w:val="clear" w:color="auto" w:fill="D0EAFF" w:themeFill="accent2" w:themeFillTint="1A"/>
            <w:noWrap/>
            <w:hideMark/>
          </w:tcPr>
          <w:p w14:paraId="4F441169" w14:textId="46D8C462" w:rsidR="009055DA" w:rsidRPr="008645A6" w:rsidRDefault="009055DA" w:rsidP="009055DA">
            <w:pPr>
              <w:pStyle w:val="TableTextRight"/>
              <w:ind w:right="227"/>
            </w:pPr>
            <w:r w:rsidRPr="00046D66">
              <w:t>2.2</w:t>
            </w:r>
          </w:p>
        </w:tc>
      </w:tr>
      <w:tr w:rsidR="009055DA" w:rsidRPr="008645A6" w14:paraId="4BFD329C" w14:textId="77777777" w:rsidTr="005B6715">
        <w:tc>
          <w:tcPr>
            <w:tcW w:w="1067" w:type="pct"/>
            <w:tcBorders>
              <w:bottom w:val="nil"/>
            </w:tcBorders>
            <w:shd w:val="clear" w:color="auto" w:fill="D0EAFF" w:themeFill="accent2" w:themeFillTint="1A"/>
            <w:noWrap/>
            <w:hideMark/>
          </w:tcPr>
          <w:p w14:paraId="5E88D107" w14:textId="3B8C6451" w:rsidR="009055DA" w:rsidRPr="008645A6" w:rsidRDefault="009055DA" w:rsidP="009055DA">
            <w:pPr>
              <w:pStyle w:val="TableText"/>
            </w:pPr>
            <w:r w:rsidRPr="007848BA">
              <w:t>Warrego</w:t>
            </w:r>
            <w:r w:rsidR="004847D5" w:rsidRPr="000156BF">
              <w:rPr>
                <w:rFonts w:cs="Calibri"/>
              </w:rPr>
              <w:t>†</w:t>
            </w:r>
          </w:p>
        </w:tc>
        <w:tc>
          <w:tcPr>
            <w:tcW w:w="1897" w:type="pct"/>
            <w:tcBorders>
              <w:bottom w:val="nil"/>
            </w:tcBorders>
            <w:shd w:val="clear" w:color="auto" w:fill="D0EAFF" w:themeFill="accent2" w:themeFillTint="1A"/>
            <w:noWrap/>
            <w:hideMark/>
          </w:tcPr>
          <w:p w14:paraId="41C7E644" w14:textId="75F36DDD" w:rsidR="009055DA" w:rsidRPr="008645A6" w:rsidRDefault="009055DA" w:rsidP="009055DA">
            <w:pPr>
              <w:pStyle w:val="TableText"/>
            </w:pPr>
            <w:r w:rsidRPr="007848BA">
              <w:t>Pp4.2: Permanent wetland</w:t>
            </w:r>
          </w:p>
        </w:tc>
        <w:tc>
          <w:tcPr>
            <w:tcW w:w="534" w:type="pct"/>
            <w:tcBorders>
              <w:bottom w:val="nil"/>
            </w:tcBorders>
            <w:shd w:val="clear" w:color="auto" w:fill="D0EAFF" w:themeFill="accent2" w:themeFillTint="1A"/>
            <w:noWrap/>
            <w:hideMark/>
          </w:tcPr>
          <w:p w14:paraId="2CD99326" w14:textId="79F0E7F3" w:rsidR="009055DA" w:rsidRPr="008645A6" w:rsidRDefault="009055DA" w:rsidP="009055DA">
            <w:pPr>
              <w:pStyle w:val="TableTextRight"/>
            </w:pPr>
            <w:r w:rsidRPr="007848BA">
              <w:t>3,232</w:t>
            </w:r>
          </w:p>
        </w:tc>
        <w:tc>
          <w:tcPr>
            <w:tcW w:w="519" w:type="pct"/>
            <w:tcBorders>
              <w:bottom w:val="nil"/>
            </w:tcBorders>
            <w:shd w:val="clear" w:color="auto" w:fill="D0EAFF" w:themeFill="accent2" w:themeFillTint="1A"/>
            <w:noWrap/>
            <w:hideMark/>
          </w:tcPr>
          <w:p w14:paraId="31EEE77B" w14:textId="42CFC965" w:rsidR="009055DA" w:rsidRPr="008645A6" w:rsidRDefault="009055DA" w:rsidP="009055DA">
            <w:pPr>
              <w:pStyle w:val="TableTextRight"/>
            </w:pPr>
            <w:r w:rsidRPr="007848BA">
              <w:t>106</w:t>
            </w:r>
          </w:p>
        </w:tc>
        <w:tc>
          <w:tcPr>
            <w:tcW w:w="424" w:type="pct"/>
            <w:tcBorders>
              <w:bottom w:val="nil"/>
            </w:tcBorders>
            <w:shd w:val="clear" w:color="auto" w:fill="D0EAFF" w:themeFill="accent2" w:themeFillTint="1A"/>
            <w:noWrap/>
            <w:hideMark/>
          </w:tcPr>
          <w:p w14:paraId="353328E2" w14:textId="6EB0B66A" w:rsidR="009055DA" w:rsidRPr="008645A6" w:rsidRDefault="009055DA" w:rsidP="009055DA">
            <w:pPr>
              <w:pStyle w:val="TableTextRight"/>
            </w:pPr>
            <w:r w:rsidRPr="007848BA">
              <w:t>2</w:t>
            </w:r>
          </w:p>
        </w:tc>
        <w:tc>
          <w:tcPr>
            <w:tcW w:w="559" w:type="pct"/>
            <w:tcBorders>
              <w:bottom w:val="nil"/>
            </w:tcBorders>
            <w:shd w:val="clear" w:color="auto" w:fill="D0EAFF" w:themeFill="accent2" w:themeFillTint="1A"/>
            <w:noWrap/>
            <w:hideMark/>
          </w:tcPr>
          <w:p w14:paraId="06B43FB8" w14:textId="6F20EC4E" w:rsidR="009055DA" w:rsidRPr="008645A6" w:rsidRDefault="009055DA" w:rsidP="009055DA">
            <w:pPr>
              <w:pStyle w:val="TableTextRight"/>
              <w:ind w:right="227"/>
            </w:pPr>
            <w:r w:rsidRPr="00046D66">
              <w:t>1.9</w:t>
            </w:r>
          </w:p>
        </w:tc>
      </w:tr>
      <w:tr w:rsidR="009055DA" w:rsidRPr="008645A6" w14:paraId="5C0CA199"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nil"/>
            </w:tcBorders>
            <w:shd w:val="clear" w:color="auto" w:fill="D0EAFF" w:themeFill="accent2" w:themeFillTint="1A"/>
            <w:noWrap/>
            <w:hideMark/>
          </w:tcPr>
          <w:p w14:paraId="4B8B706D" w14:textId="5B5169A0" w:rsidR="009055DA" w:rsidRPr="008645A6" w:rsidRDefault="009055DA" w:rsidP="009055DA">
            <w:pPr>
              <w:pStyle w:val="TableText"/>
            </w:pPr>
            <w:r w:rsidRPr="007848BA">
              <w:t>Warrego</w:t>
            </w:r>
            <w:r w:rsidR="004847D5" w:rsidRPr="000156BF">
              <w:rPr>
                <w:rFonts w:cs="Calibri"/>
              </w:rPr>
              <w:t>†</w:t>
            </w:r>
          </w:p>
        </w:tc>
        <w:tc>
          <w:tcPr>
            <w:tcW w:w="1897" w:type="pct"/>
            <w:tcBorders>
              <w:bottom w:val="nil"/>
            </w:tcBorders>
            <w:shd w:val="clear" w:color="auto" w:fill="D0EAFF" w:themeFill="accent2" w:themeFillTint="1A"/>
            <w:noWrap/>
            <w:hideMark/>
          </w:tcPr>
          <w:p w14:paraId="3F64D2B3" w14:textId="1B6F2C55" w:rsidR="009055DA" w:rsidRPr="008645A6" w:rsidRDefault="009055DA" w:rsidP="009055DA">
            <w:pPr>
              <w:pStyle w:val="TableText"/>
            </w:pPr>
            <w:r w:rsidRPr="007848BA">
              <w:t>Pp2.2.2: Permanent sedge/grass/forb marsh</w:t>
            </w:r>
          </w:p>
        </w:tc>
        <w:tc>
          <w:tcPr>
            <w:tcW w:w="534" w:type="pct"/>
            <w:tcBorders>
              <w:bottom w:val="nil"/>
            </w:tcBorders>
            <w:shd w:val="clear" w:color="auto" w:fill="D0EAFF" w:themeFill="accent2" w:themeFillTint="1A"/>
            <w:noWrap/>
            <w:hideMark/>
          </w:tcPr>
          <w:p w14:paraId="19F3F359" w14:textId="2E83B0CA" w:rsidR="009055DA" w:rsidRPr="008645A6" w:rsidRDefault="009055DA" w:rsidP="009055DA">
            <w:pPr>
              <w:pStyle w:val="TableTextRight"/>
            </w:pPr>
            <w:r w:rsidRPr="007848BA">
              <w:t>13</w:t>
            </w:r>
          </w:p>
        </w:tc>
        <w:tc>
          <w:tcPr>
            <w:tcW w:w="519" w:type="pct"/>
            <w:tcBorders>
              <w:bottom w:val="nil"/>
            </w:tcBorders>
            <w:shd w:val="clear" w:color="auto" w:fill="D0EAFF" w:themeFill="accent2" w:themeFillTint="1A"/>
            <w:noWrap/>
            <w:hideMark/>
          </w:tcPr>
          <w:p w14:paraId="3ECB5A66" w14:textId="6B8CD375" w:rsidR="009055DA" w:rsidRPr="008645A6" w:rsidRDefault="009055DA" w:rsidP="009055DA">
            <w:pPr>
              <w:pStyle w:val="TableTextRight"/>
            </w:pPr>
            <w:r w:rsidRPr="007848BA">
              <w:t>13</w:t>
            </w:r>
          </w:p>
        </w:tc>
        <w:tc>
          <w:tcPr>
            <w:tcW w:w="424" w:type="pct"/>
            <w:tcBorders>
              <w:bottom w:val="nil"/>
            </w:tcBorders>
            <w:shd w:val="clear" w:color="auto" w:fill="D0EAFF" w:themeFill="accent2" w:themeFillTint="1A"/>
            <w:noWrap/>
            <w:hideMark/>
          </w:tcPr>
          <w:p w14:paraId="1A57D652" w14:textId="538BA74A" w:rsidR="009055DA" w:rsidRPr="008645A6" w:rsidRDefault="009055DA" w:rsidP="009055DA">
            <w:pPr>
              <w:pStyle w:val="TableTextRight"/>
            </w:pPr>
            <w:r w:rsidRPr="007848BA">
              <w:t>2</w:t>
            </w:r>
          </w:p>
        </w:tc>
        <w:tc>
          <w:tcPr>
            <w:tcW w:w="559" w:type="pct"/>
            <w:tcBorders>
              <w:bottom w:val="nil"/>
            </w:tcBorders>
            <w:shd w:val="clear" w:color="auto" w:fill="D0EAFF" w:themeFill="accent2" w:themeFillTint="1A"/>
            <w:noWrap/>
            <w:hideMark/>
          </w:tcPr>
          <w:p w14:paraId="36C5C468" w14:textId="4117F2D4" w:rsidR="009055DA" w:rsidRPr="008645A6" w:rsidRDefault="009055DA" w:rsidP="009055DA">
            <w:pPr>
              <w:pStyle w:val="TableTextRight"/>
              <w:ind w:right="227"/>
            </w:pPr>
            <w:r w:rsidRPr="00046D66">
              <w:t>15.4</w:t>
            </w:r>
          </w:p>
        </w:tc>
      </w:tr>
      <w:tr w:rsidR="009055DA" w:rsidRPr="008645A6" w14:paraId="2824D65C" w14:textId="77777777" w:rsidTr="005B6715">
        <w:tc>
          <w:tcPr>
            <w:tcW w:w="1067" w:type="pct"/>
            <w:tcBorders>
              <w:bottom w:val="single" w:sz="4" w:space="0" w:color="FFFFFF" w:themeColor="background1"/>
            </w:tcBorders>
            <w:shd w:val="clear" w:color="auto" w:fill="D0EAFF" w:themeFill="accent2" w:themeFillTint="1A"/>
            <w:noWrap/>
            <w:hideMark/>
          </w:tcPr>
          <w:p w14:paraId="6BA03FEC" w14:textId="769C66EF" w:rsidR="009055DA" w:rsidRPr="008645A6" w:rsidRDefault="009055DA" w:rsidP="009055DA">
            <w:pPr>
              <w:pStyle w:val="TableText"/>
            </w:pPr>
            <w:r w:rsidRPr="007848BA">
              <w:t>Warrego</w:t>
            </w:r>
            <w:r w:rsidR="004847D5" w:rsidRPr="000156BF">
              <w:rPr>
                <w:rFonts w:cs="Calibri"/>
              </w:rPr>
              <w:t>†</w:t>
            </w:r>
          </w:p>
        </w:tc>
        <w:tc>
          <w:tcPr>
            <w:tcW w:w="1897" w:type="pct"/>
            <w:tcBorders>
              <w:bottom w:val="single" w:sz="4" w:space="0" w:color="FFFFFF" w:themeColor="background1"/>
            </w:tcBorders>
            <w:shd w:val="clear" w:color="auto" w:fill="D0EAFF" w:themeFill="accent2" w:themeFillTint="1A"/>
            <w:noWrap/>
            <w:hideMark/>
          </w:tcPr>
          <w:p w14:paraId="7DC13CAA" w14:textId="759A4353" w:rsidR="009055DA" w:rsidRPr="008645A6" w:rsidRDefault="009055DA" w:rsidP="009055DA">
            <w:pPr>
              <w:pStyle w:val="TableText"/>
            </w:pPr>
            <w:r w:rsidRPr="007848BA">
              <w:t>Pst2.2: Temporary salt marsh</w:t>
            </w:r>
          </w:p>
        </w:tc>
        <w:tc>
          <w:tcPr>
            <w:tcW w:w="534" w:type="pct"/>
            <w:tcBorders>
              <w:bottom w:val="single" w:sz="4" w:space="0" w:color="FFFFFF" w:themeColor="background1"/>
            </w:tcBorders>
            <w:shd w:val="clear" w:color="auto" w:fill="D0EAFF" w:themeFill="accent2" w:themeFillTint="1A"/>
            <w:noWrap/>
            <w:hideMark/>
          </w:tcPr>
          <w:p w14:paraId="79413061" w14:textId="6F03F198" w:rsidR="009055DA" w:rsidRPr="008645A6" w:rsidRDefault="009055DA" w:rsidP="009055DA">
            <w:pPr>
              <w:pStyle w:val="TableTextRight"/>
            </w:pPr>
            <w:r w:rsidRPr="007848BA">
              <w:t>244</w:t>
            </w:r>
          </w:p>
        </w:tc>
        <w:tc>
          <w:tcPr>
            <w:tcW w:w="519" w:type="pct"/>
            <w:tcBorders>
              <w:bottom w:val="single" w:sz="4" w:space="0" w:color="FFFFFF" w:themeColor="background1"/>
            </w:tcBorders>
            <w:shd w:val="clear" w:color="auto" w:fill="D0EAFF" w:themeFill="accent2" w:themeFillTint="1A"/>
            <w:noWrap/>
            <w:hideMark/>
          </w:tcPr>
          <w:p w14:paraId="54E9E55C" w14:textId="29102088" w:rsidR="009055DA" w:rsidRPr="008645A6" w:rsidRDefault="009055DA" w:rsidP="009055DA">
            <w:pPr>
              <w:pStyle w:val="TableTextRight"/>
            </w:pPr>
            <w:r w:rsidRPr="007848BA">
              <w:t>176</w:t>
            </w:r>
          </w:p>
        </w:tc>
        <w:tc>
          <w:tcPr>
            <w:tcW w:w="424" w:type="pct"/>
            <w:tcBorders>
              <w:bottom w:val="single" w:sz="4" w:space="0" w:color="FFFFFF" w:themeColor="background1"/>
            </w:tcBorders>
            <w:shd w:val="clear" w:color="auto" w:fill="D0EAFF" w:themeFill="accent2" w:themeFillTint="1A"/>
            <w:noWrap/>
            <w:hideMark/>
          </w:tcPr>
          <w:p w14:paraId="2C10D875" w14:textId="67DB0C96" w:rsidR="009055DA" w:rsidRPr="008645A6" w:rsidRDefault="009055DA" w:rsidP="009055DA">
            <w:pPr>
              <w:pStyle w:val="TableTextRight"/>
            </w:pPr>
            <w:r w:rsidRPr="007848BA">
              <w:t>1</w:t>
            </w:r>
          </w:p>
        </w:tc>
        <w:tc>
          <w:tcPr>
            <w:tcW w:w="559" w:type="pct"/>
            <w:tcBorders>
              <w:bottom w:val="single" w:sz="4" w:space="0" w:color="FFFFFF" w:themeColor="background1"/>
            </w:tcBorders>
            <w:shd w:val="clear" w:color="auto" w:fill="D0EAFF" w:themeFill="accent2" w:themeFillTint="1A"/>
            <w:noWrap/>
            <w:hideMark/>
          </w:tcPr>
          <w:p w14:paraId="1D4CD8C6" w14:textId="6F4B8261" w:rsidR="009055DA" w:rsidRPr="008645A6" w:rsidRDefault="009055DA" w:rsidP="009055DA">
            <w:pPr>
              <w:pStyle w:val="TableTextRight"/>
              <w:ind w:right="227"/>
            </w:pPr>
            <w:r w:rsidRPr="00046D66">
              <w:t>0.6</w:t>
            </w:r>
          </w:p>
        </w:tc>
      </w:tr>
      <w:tr w:rsidR="009055DA" w:rsidRPr="008645A6" w14:paraId="44937C1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top w:val="single" w:sz="4" w:space="0" w:color="FFFFFF" w:themeColor="background1"/>
            </w:tcBorders>
            <w:noWrap/>
            <w:hideMark/>
          </w:tcPr>
          <w:p w14:paraId="28404444" w14:textId="478A9308" w:rsidR="009055DA" w:rsidRPr="008645A6" w:rsidRDefault="009055DA" w:rsidP="009055DA">
            <w:pPr>
              <w:pStyle w:val="TableText"/>
            </w:pPr>
            <w:r w:rsidRPr="007848BA">
              <w:t>Warrego</w:t>
            </w:r>
          </w:p>
        </w:tc>
        <w:tc>
          <w:tcPr>
            <w:tcW w:w="1897" w:type="pct"/>
            <w:tcBorders>
              <w:top w:val="single" w:sz="4" w:space="0" w:color="FFFFFF" w:themeColor="background1"/>
            </w:tcBorders>
            <w:noWrap/>
            <w:hideMark/>
          </w:tcPr>
          <w:p w14:paraId="4487AB10" w14:textId="2E57416E" w:rsidR="009055DA" w:rsidRPr="008645A6" w:rsidRDefault="009055DA" w:rsidP="009055DA">
            <w:pPr>
              <w:pStyle w:val="TableText"/>
            </w:pPr>
            <w:r w:rsidRPr="007848BA">
              <w:t>Pt2.1.2: Temporary tall emergent marsh</w:t>
            </w:r>
          </w:p>
        </w:tc>
        <w:tc>
          <w:tcPr>
            <w:tcW w:w="534" w:type="pct"/>
            <w:tcBorders>
              <w:top w:val="single" w:sz="4" w:space="0" w:color="FFFFFF" w:themeColor="background1"/>
            </w:tcBorders>
            <w:noWrap/>
            <w:hideMark/>
          </w:tcPr>
          <w:p w14:paraId="23BA4DCB" w14:textId="174789D1" w:rsidR="009055DA" w:rsidRPr="008645A6" w:rsidRDefault="009055DA" w:rsidP="009055DA">
            <w:pPr>
              <w:pStyle w:val="TableTextRight"/>
            </w:pPr>
            <w:r w:rsidRPr="007848BA">
              <w:t>4,447</w:t>
            </w:r>
          </w:p>
        </w:tc>
        <w:tc>
          <w:tcPr>
            <w:tcW w:w="519" w:type="pct"/>
            <w:tcBorders>
              <w:top w:val="single" w:sz="4" w:space="0" w:color="FFFFFF" w:themeColor="background1"/>
            </w:tcBorders>
            <w:noWrap/>
            <w:hideMark/>
          </w:tcPr>
          <w:p w14:paraId="3D473B70" w14:textId="546C1D74" w:rsidR="009055DA" w:rsidRPr="008645A6" w:rsidRDefault="009055DA" w:rsidP="009055DA">
            <w:pPr>
              <w:pStyle w:val="TableTextRight"/>
            </w:pPr>
            <w:r w:rsidRPr="007848BA">
              <w:t>2,947</w:t>
            </w:r>
          </w:p>
        </w:tc>
        <w:tc>
          <w:tcPr>
            <w:tcW w:w="424" w:type="pct"/>
            <w:tcBorders>
              <w:top w:val="single" w:sz="4" w:space="0" w:color="FFFFFF" w:themeColor="background1"/>
            </w:tcBorders>
            <w:noWrap/>
            <w:hideMark/>
          </w:tcPr>
          <w:p w14:paraId="70C01798" w14:textId="336BD29E" w:rsidR="009055DA" w:rsidRPr="008645A6" w:rsidRDefault="009055DA" w:rsidP="009055DA">
            <w:pPr>
              <w:pStyle w:val="TableTextRight"/>
            </w:pPr>
            <w:r w:rsidRPr="007848BA">
              <w:t>0</w:t>
            </w:r>
          </w:p>
        </w:tc>
        <w:tc>
          <w:tcPr>
            <w:tcW w:w="559" w:type="pct"/>
            <w:tcBorders>
              <w:top w:val="single" w:sz="4" w:space="0" w:color="FFFFFF" w:themeColor="background1"/>
            </w:tcBorders>
            <w:noWrap/>
            <w:hideMark/>
          </w:tcPr>
          <w:p w14:paraId="14560F3E" w14:textId="2536EBBC" w:rsidR="009055DA" w:rsidRPr="008645A6" w:rsidRDefault="009055DA" w:rsidP="009055DA">
            <w:pPr>
              <w:pStyle w:val="TableTextRight"/>
              <w:ind w:right="227"/>
            </w:pPr>
            <w:r w:rsidRPr="00046D66">
              <w:t>0</w:t>
            </w:r>
          </w:p>
        </w:tc>
      </w:tr>
      <w:tr w:rsidR="009055DA" w:rsidRPr="008645A6" w14:paraId="5EF76B06" w14:textId="77777777" w:rsidTr="005B6715">
        <w:tc>
          <w:tcPr>
            <w:tcW w:w="1067" w:type="pct"/>
            <w:noWrap/>
            <w:hideMark/>
          </w:tcPr>
          <w:p w14:paraId="690C4B88" w14:textId="501E217A" w:rsidR="009055DA" w:rsidRPr="008645A6" w:rsidRDefault="009055DA" w:rsidP="009055DA">
            <w:pPr>
              <w:pStyle w:val="TableText"/>
            </w:pPr>
            <w:r w:rsidRPr="007848BA">
              <w:t>Warrego</w:t>
            </w:r>
          </w:p>
        </w:tc>
        <w:tc>
          <w:tcPr>
            <w:tcW w:w="1897" w:type="pct"/>
            <w:noWrap/>
            <w:hideMark/>
          </w:tcPr>
          <w:p w14:paraId="17BA7DB2" w14:textId="5BBABF50" w:rsidR="009055DA" w:rsidRPr="008645A6" w:rsidRDefault="009055DA" w:rsidP="009055DA">
            <w:pPr>
              <w:pStyle w:val="TableText"/>
            </w:pPr>
            <w:r w:rsidRPr="007848BA">
              <w:t>Pt1.6.2: Temporary woodland swamp</w:t>
            </w:r>
          </w:p>
        </w:tc>
        <w:tc>
          <w:tcPr>
            <w:tcW w:w="534" w:type="pct"/>
            <w:noWrap/>
            <w:hideMark/>
          </w:tcPr>
          <w:p w14:paraId="6874CE9C" w14:textId="09A77891" w:rsidR="009055DA" w:rsidRPr="008645A6" w:rsidRDefault="009055DA" w:rsidP="009055DA">
            <w:pPr>
              <w:pStyle w:val="TableTextRight"/>
            </w:pPr>
            <w:r w:rsidRPr="007848BA">
              <w:t>4,619</w:t>
            </w:r>
          </w:p>
        </w:tc>
        <w:tc>
          <w:tcPr>
            <w:tcW w:w="519" w:type="pct"/>
            <w:noWrap/>
            <w:hideMark/>
          </w:tcPr>
          <w:p w14:paraId="6427124F" w14:textId="52FAF7F8" w:rsidR="009055DA" w:rsidRPr="008645A6" w:rsidRDefault="009055DA" w:rsidP="009055DA">
            <w:pPr>
              <w:pStyle w:val="TableTextRight"/>
            </w:pPr>
            <w:r w:rsidRPr="007848BA">
              <w:t>2,759</w:t>
            </w:r>
          </w:p>
        </w:tc>
        <w:tc>
          <w:tcPr>
            <w:tcW w:w="424" w:type="pct"/>
            <w:noWrap/>
            <w:hideMark/>
          </w:tcPr>
          <w:p w14:paraId="49F64028" w14:textId="21C46208" w:rsidR="009055DA" w:rsidRPr="008645A6" w:rsidRDefault="009055DA" w:rsidP="009055DA">
            <w:pPr>
              <w:pStyle w:val="TableTextRight"/>
            </w:pPr>
            <w:r w:rsidRPr="007848BA">
              <w:t>0</w:t>
            </w:r>
          </w:p>
        </w:tc>
        <w:tc>
          <w:tcPr>
            <w:tcW w:w="559" w:type="pct"/>
            <w:noWrap/>
            <w:hideMark/>
          </w:tcPr>
          <w:p w14:paraId="0708281C" w14:textId="25308748" w:rsidR="009055DA" w:rsidRPr="008645A6" w:rsidRDefault="009055DA" w:rsidP="009055DA">
            <w:pPr>
              <w:pStyle w:val="TableTextRight"/>
              <w:ind w:right="227"/>
            </w:pPr>
            <w:r w:rsidRPr="00046D66">
              <w:t>0</w:t>
            </w:r>
          </w:p>
        </w:tc>
      </w:tr>
      <w:tr w:rsidR="009055DA" w:rsidRPr="008645A6" w14:paraId="24EDC1B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54D1AF81" w14:textId="3A62CBCE" w:rsidR="009055DA" w:rsidRPr="008645A6" w:rsidRDefault="009055DA" w:rsidP="009055DA">
            <w:pPr>
              <w:pStyle w:val="TableText"/>
            </w:pPr>
            <w:r w:rsidRPr="007848BA">
              <w:t>Warrego</w:t>
            </w:r>
          </w:p>
        </w:tc>
        <w:tc>
          <w:tcPr>
            <w:tcW w:w="1897" w:type="pct"/>
            <w:noWrap/>
            <w:hideMark/>
          </w:tcPr>
          <w:p w14:paraId="0B46B80A" w14:textId="347F8159" w:rsidR="009055DA" w:rsidRPr="008645A6" w:rsidRDefault="009055DA" w:rsidP="009055DA">
            <w:pPr>
              <w:pStyle w:val="TableText"/>
            </w:pPr>
            <w:r w:rsidRPr="007848BA">
              <w:t>Pt1.8.2: Temporary shrub swamp</w:t>
            </w:r>
          </w:p>
        </w:tc>
        <w:tc>
          <w:tcPr>
            <w:tcW w:w="534" w:type="pct"/>
            <w:noWrap/>
            <w:hideMark/>
          </w:tcPr>
          <w:p w14:paraId="330F18BF" w14:textId="6BCBD3CC" w:rsidR="009055DA" w:rsidRPr="008645A6" w:rsidRDefault="009055DA" w:rsidP="009055DA">
            <w:pPr>
              <w:pStyle w:val="TableTextRight"/>
            </w:pPr>
            <w:r w:rsidRPr="007848BA">
              <w:t>3,698</w:t>
            </w:r>
          </w:p>
        </w:tc>
        <w:tc>
          <w:tcPr>
            <w:tcW w:w="519" w:type="pct"/>
            <w:noWrap/>
            <w:hideMark/>
          </w:tcPr>
          <w:p w14:paraId="65352B4E" w14:textId="7B4ED07B" w:rsidR="009055DA" w:rsidRPr="008645A6" w:rsidRDefault="009055DA" w:rsidP="009055DA">
            <w:pPr>
              <w:pStyle w:val="TableTextRight"/>
            </w:pPr>
            <w:r w:rsidRPr="007848BA">
              <w:t>1,727</w:t>
            </w:r>
          </w:p>
        </w:tc>
        <w:tc>
          <w:tcPr>
            <w:tcW w:w="424" w:type="pct"/>
            <w:noWrap/>
            <w:hideMark/>
          </w:tcPr>
          <w:p w14:paraId="43CB39F6" w14:textId="4EA1902E" w:rsidR="009055DA" w:rsidRPr="008645A6" w:rsidRDefault="009055DA" w:rsidP="009055DA">
            <w:pPr>
              <w:pStyle w:val="TableTextRight"/>
            </w:pPr>
            <w:r w:rsidRPr="007848BA">
              <w:t>0</w:t>
            </w:r>
          </w:p>
        </w:tc>
        <w:tc>
          <w:tcPr>
            <w:tcW w:w="559" w:type="pct"/>
            <w:noWrap/>
            <w:hideMark/>
          </w:tcPr>
          <w:p w14:paraId="667B580C" w14:textId="31A9C1E0" w:rsidR="009055DA" w:rsidRPr="008645A6" w:rsidRDefault="009055DA" w:rsidP="009055DA">
            <w:pPr>
              <w:pStyle w:val="TableTextRight"/>
              <w:ind w:right="227"/>
            </w:pPr>
            <w:r w:rsidRPr="00046D66">
              <w:t>0</w:t>
            </w:r>
          </w:p>
        </w:tc>
      </w:tr>
      <w:tr w:rsidR="009055DA" w:rsidRPr="008645A6" w14:paraId="7B5EB28B" w14:textId="77777777" w:rsidTr="005B6715">
        <w:tc>
          <w:tcPr>
            <w:tcW w:w="1067" w:type="pct"/>
            <w:noWrap/>
            <w:hideMark/>
          </w:tcPr>
          <w:p w14:paraId="502D5EE6" w14:textId="5DF61EA8" w:rsidR="009055DA" w:rsidRPr="008645A6" w:rsidRDefault="009055DA" w:rsidP="009055DA">
            <w:pPr>
              <w:pStyle w:val="TableText"/>
            </w:pPr>
            <w:r w:rsidRPr="007848BA">
              <w:t>Warrego</w:t>
            </w:r>
          </w:p>
        </w:tc>
        <w:tc>
          <w:tcPr>
            <w:tcW w:w="1897" w:type="pct"/>
            <w:noWrap/>
            <w:hideMark/>
          </w:tcPr>
          <w:p w14:paraId="779E7A17" w14:textId="7CCF6FF1" w:rsidR="009055DA" w:rsidRPr="008645A6" w:rsidRDefault="009055DA" w:rsidP="009055DA">
            <w:pPr>
              <w:pStyle w:val="TableText"/>
            </w:pPr>
            <w:r w:rsidRPr="007848BA">
              <w:t>Pt1.3.2: Temporary coolibah swamp</w:t>
            </w:r>
          </w:p>
        </w:tc>
        <w:tc>
          <w:tcPr>
            <w:tcW w:w="534" w:type="pct"/>
            <w:noWrap/>
            <w:hideMark/>
          </w:tcPr>
          <w:p w14:paraId="15BEAAB6" w14:textId="3BFDC3D4" w:rsidR="009055DA" w:rsidRPr="008645A6" w:rsidRDefault="009055DA" w:rsidP="009055DA">
            <w:pPr>
              <w:pStyle w:val="TableTextRight"/>
            </w:pPr>
            <w:r w:rsidRPr="007848BA">
              <w:t>845</w:t>
            </w:r>
          </w:p>
        </w:tc>
        <w:tc>
          <w:tcPr>
            <w:tcW w:w="519" w:type="pct"/>
            <w:noWrap/>
            <w:hideMark/>
          </w:tcPr>
          <w:p w14:paraId="4EA7C063" w14:textId="086B56FD" w:rsidR="009055DA" w:rsidRPr="008645A6" w:rsidRDefault="009055DA" w:rsidP="009055DA">
            <w:pPr>
              <w:pStyle w:val="TableTextRight"/>
            </w:pPr>
            <w:r w:rsidRPr="007848BA">
              <w:t>748</w:t>
            </w:r>
          </w:p>
        </w:tc>
        <w:tc>
          <w:tcPr>
            <w:tcW w:w="424" w:type="pct"/>
            <w:noWrap/>
            <w:hideMark/>
          </w:tcPr>
          <w:p w14:paraId="148C7F9E" w14:textId="0210337B" w:rsidR="009055DA" w:rsidRPr="008645A6" w:rsidRDefault="009055DA" w:rsidP="009055DA">
            <w:pPr>
              <w:pStyle w:val="TableTextRight"/>
            </w:pPr>
            <w:r w:rsidRPr="007848BA">
              <w:t>0</w:t>
            </w:r>
          </w:p>
        </w:tc>
        <w:tc>
          <w:tcPr>
            <w:tcW w:w="559" w:type="pct"/>
            <w:noWrap/>
            <w:hideMark/>
          </w:tcPr>
          <w:p w14:paraId="6D088838" w14:textId="2CE4B6D2" w:rsidR="009055DA" w:rsidRPr="008645A6" w:rsidRDefault="009055DA" w:rsidP="009055DA">
            <w:pPr>
              <w:pStyle w:val="TableTextRight"/>
              <w:ind w:right="227"/>
            </w:pPr>
            <w:r w:rsidRPr="00046D66">
              <w:t>0</w:t>
            </w:r>
          </w:p>
        </w:tc>
      </w:tr>
      <w:tr w:rsidR="009055DA" w:rsidRPr="008645A6" w14:paraId="592AB2A1"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AF47567" w14:textId="7BCFF3D0" w:rsidR="009055DA" w:rsidRPr="008645A6" w:rsidRDefault="009055DA" w:rsidP="009055DA">
            <w:pPr>
              <w:pStyle w:val="TableText"/>
            </w:pPr>
            <w:r w:rsidRPr="007848BA">
              <w:t>Warrego</w:t>
            </w:r>
          </w:p>
        </w:tc>
        <w:tc>
          <w:tcPr>
            <w:tcW w:w="1897" w:type="pct"/>
            <w:noWrap/>
            <w:hideMark/>
          </w:tcPr>
          <w:p w14:paraId="0F48FAD0" w14:textId="14164601" w:rsidR="009055DA" w:rsidRPr="008645A6" w:rsidRDefault="009055DA" w:rsidP="009055DA">
            <w:pPr>
              <w:pStyle w:val="TableText"/>
            </w:pPr>
            <w:r w:rsidRPr="007848BA">
              <w:t>Pt2.3.2: Freshwater meadow</w:t>
            </w:r>
          </w:p>
        </w:tc>
        <w:tc>
          <w:tcPr>
            <w:tcW w:w="534" w:type="pct"/>
            <w:noWrap/>
            <w:hideMark/>
          </w:tcPr>
          <w:p w14:paraId="7DCAC3EB" w14:textId="46E5A40A" w:rsidR="009055DA" w:rsidRPr="008645A6" w:rsidRDefault="009055DA" w:rsidP="009055DA">
            <w:pPr>
              <w:pStyle w:val="TableTextRight"/>
            </w:pPr>
            <w:r w:rsidRPr="007848BA">
              <w:t>1,396</w:t>
            </w:r>
          </w:p>
        </w:tc>
        <w:tc>
          <w:tcPr>
            <w:tcW w:w="519" w:type="pct"/>
            <w:noWrap/>
            <w:hideMark/>
          </w:tcPr>
          <w:p w14:paraId="66CAFDB6" w14:textId="1EFEA2E0" w:rsidR="009055DA" w:rsidRPr="008645A6" w:rsidRDefault="009055DA" w:rsidP="009055DA">
            <w:pPr>
              <w:pStyle w:val="TableTextRight"/>
            </w:pPr>
            <w:r w:rsidRPr="007848BA">
              <w:t>205</w:t>
            </w:r>
          </w:p>
        </w:tc>
        <w:tc>
          <w:tcPr>
            <w:tcW w:w="424" w:type="pct"/>
            <w:noWrap/>
            <w:hideMark/>
          </w:tcPr>
          <w:p w14:paraId="14742C53" w14:textId="0D4D43D5" w:rsidR="009055DA" w:rsidRPr="008645A6" w:rsidRDefault="009055DA" w:rsidP="009055DA">
            <w:pPr>
              <w:pStyle w:val="TableTextRight"/>
            </w:pPr>
            <w:r w:rsidRPr="007848BA">
              <w:t>0</w:t>
            </w:r>
          </w:p>
        </w:tc>
        <w:tc>
          <w:tcPr>
            <w:tcW w:w="559" w:type="pct"/>
            <w:noWrap/>
            <w:hideMark/>
          </w:tcPr>
          <w:p w14:paraId="47D533A2" w14:textId="71935BCE" w:rsidR="009055DA" w:rsidRPr="008645A6" w:rsidRDefault="009055DA" w:rsidP="009055DA">
            <w:pPr>
              <w:pStyle w:val="TableTextRight"/>
              <w:ind w:right="227"/>
            </w:pPr>
            <w:r w:rsidRPr="00046D66">
              <w:t>0</w:t>
            </w:r>
          </w:p>
        </w:tc>
      </w:tr>
      <w:tr w:rsidR="009055DA" w:rsidRPr="008645A6" w14:paraId="54A02CC6" w14:textId="77777777" w:rsidTr="005B6715">
        <w:tc>
          <w:tcPr>
            <w:tcW w:w="1067" w:type="pct"/>
            <w:noWrap/>
            <w:hideMark/>
          </w:tcPr>
          <w:p w14:paraId="5613B017" w14:textId="1C4A5660" w:rsidR="009055DA" w:rsidRPr="008645A6" w:rsidRDefault="009055DA" w:rsidP="009055DA">
            <w:pPr>
              <w:pStyle w:val="TableText"/>
            </w:pPr>
            <w:r w:rsidRPr="007848BA">
              <w:t>Warrego</w:t>
            </w:r>
          </w:p>
        </w:tc>
        <w:tc>
          <w:tcPr>
            <w:tcW w:w="1897" w:type="pct"/>
            <w:noWrap/>
            <w:hideMark/>
          </w:tcPr>
          <w:p w14:paraId="4C5747E2" w14:textId="3A8118D6" w:rsidR="009055DA" w:rsidRPr="008645A6" w:rsidRDefault="009055DA" w:rsidP="009055DA">
            <w:pPr>
              <w:pStyle w:val="TableText"/>
            </w:pPr>
            <w:r w:rsidRPr="007848BA">
              <w:t>Pt3.1.2: Clay pan</w:t>
            </w:r>
          </w:p>
        </w:tc>
        <w:tc>
          <w:tcPr>
            <w:tcW w:w="534" w:type="pct"/>
            <w:noWrap/>
            <w:hideMark/>
          </w:tcPr>
          <w:p w14:paraId="4B6D87A9" w14:textId="47BB8738" w:rsidR="009055DA" w:rsidRPr="008645A6" w:rsidRDefault="009055DA" w:rsidP="009055DA">
            <w:pPr>
              <w:pStyle w:val="TableTextRight"/>
            </w:pPr>
            <w:r w:rsidRPr="007848BA">
              <w:t>654</w:t>
            </w:r>
          </w:p>
        </w:tc>
        <w:tc>
          <w:tcPr>
            <w:tcW w:w="519" w:type="pct"/>
            <w:noWrap/>
            <w:hideMark/>
          </w:tcPr>
          <w:p w14:paraId="43FA4113" w14:textId="182F1301" w:rsidR="009055DA" w:rsidRPr="008645A6" w:rsidRDefault="009055DA" w:rsidP="009055DA">
            <w:pPr>
              <w:pStyle w:val="TableTextRight"/>
            </w:pPr>
            <w:r w:rsidRPr="007848BA">
              <w:t>201</w:t>
            </w:r>
          </w:p>
        </w:tc>
        <w:tc>
          <w:tcPr>
            <w:tcW w:w="424" w:type="pct"/>
            <w:noWrap/>
            <w:hideMark/>
          </w:tcPr>
          <w:p w14:paraId="729F5835" w14:textId="464F2700" w:rsidR="009055DA" w:rsidRPr="008645A6" w:rsidRDefault="009055DA" w:rsidP="009055DA">
            <w:pPr>
              <w:pStyle w:val="TableTextRight"/>
            </w:pPr>
            <w:r w:rsidRPr="007848BA">
              <w:t>0</w:t>
            </w:r>
          </w:p>
        </w:tc>
        <w:tc>
          <w:tcPr>
            <w:tcW w:w="559" w:type="pct"/>
            <w:noWrap/>
            <w:hideMark/>
          </w:tcPr>
          <w:p w14:paraId="6607CF14" w14:textId="5792779E" w:rsidR="009055DA" w:rsidRPr="008645A6" w:rsidRDefault="009055DA" w:rsidP="009055DA">
            <w:pPr>
              <w:pStyle w:val="TableTextRight"/>
              <w:ind w:right="227"/>
            </w:pPr>
            <w:r w:rsidRPr="00046D66">
              <w:t>0</w:t>
            </w:r>
          </w:p>
        </w:tc>
      </w:tr>
      <w:tr w:rsidR="009055DA" w:rsidRPr="008645A6" w14:paraId="6605C2D5"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FE28119" w14:textId="49FE158D" w:rsidR="009055DA" w:rsidRPr="008645A6" w:rsidRDefault="009055DA" w:rsidP="009055DA">
            <w:pPr>
              <w:pStyle w:val="TableText"/>
            </w:pPr>
            <w:r w:rsidRPr="007848BA">
              <w:t>Warrego</w:t>
            </w:r>
          </w:p>
        </w:tc>
        <w:tc>
          <w:tcPr>
            <w:tcW w:w="1897" w:type="pct"/>
            <w:noWrap/>
            <w:hideMark/>
          </w:tcPr>
          <w:p w14:paraId="4F7F5567" w14:textId="5A83852A" w:rsidR="009055DA" w:rsidRPr="008645A6" w:rsidRDefault="009055DA" w:rsidP="009055DA">
            <w:pPr>
              <w:pStyle w:val="TableText"/>
            </w:pPr>
            <w:r w:rsidRPr="007848BA">
              <w:t>Pp2.1.2: Permanent tall emergent marsh</w:t>
            </w:r>
          </w:p>
        </w:tc>
        <w:tc>
          <w:tcPr>
            <w:tcW w:w="534" w:type="pct"/>
            <w:noWrap/>
            <w:hideMark/>
          </w:tcPr>
          <w:p w14:paraId="62FC2888" w14:textId="302DB547" w:rsidR="009055DA" w:rsidRPr="008645A6" w:rsidRDefault="009055DA" w:rsidP="009055DA">
            <w:pPr>
              <w:pStyle w:val="TableTextRight"/>
            </w:pPr>
            <w:r w:rsidRPr="007848BA">
              <w:t>21</w:t>
            </w:r>
          </w:p>
        </w:tc>
        <w:tc>
          <w:tcPr>
            <w:tcW w:w="519" w:type="pct"/>
            <w:noWrap/>
            <w:hideMark/>
          </w:tcPr>
          <w:p w14:paraId="7EABDA9F" w14:textId="0BBFE10A" w:rsidR="009055DA" w:rsidRPr="008645A6" w:rsidRDefault="009055DA" w:rsidP="009055DA">
            <w:pPr>
              <w:pStyle w:val="TableTextRight"/>
            </w:pPr>
            <w:r w:rsidRPr="007848BA">
              <w:t>17</w:t>
            </w:r>
          </w:p>
        </w:tc>
        <w:tc>
          <w:tcPr>
            <w:tcW w:w="424" w:type="pct"/>
            <w:noWrap/>
            <w:hideMark/>
          </w:tcPr>
          <w:p w14:paraId="21EEF136" w14:textId="4E5C1F27" w:rsidR="009055DA" w:rsidRPr="008645A6" w:rsidRDefault="009055DA" w:rsidP="009055DA">
            <w:pPr>
              <w:pStyle w:val="TableTextRight"/>
            </w:pPr>
            <w:r w:rsidRPr="007848BA">
              <w:t>0</w:t>
            </w:r>
          </w:p>
        </w:tc>
        <w:tc>
          <w:tcPr>
            <w:tcW w:w="559" w:type="pct"/>
            <w:noWrap/>
            <w:hideMark/>
          </w:tcPr>
          <w:p w14:paraId="66A86A60" w14:textId="14BA5C3C" w:rsidR="009055DA" w:rsidRPr="008645A6" w:rsidRDefault="009055DA" w:rsidP="009055DA">
            <w:pPr>
              <w:pStyle w:val="TableTextRight"/>
              <w:ind w:right="227"/>
            </w:pPr>
            <w:r w:rsidRPr="00046D66">
              <w:t>0</w:t>
            </w:r>
          </w:p>
        </w:tc>
      </w:tr>
      <w:tr w:rsidR="009055DA" w:rsidRPr="008645A6" w14:paraId="49218931" w14:textId="77777777" w:rsidTr="005B6715">
        <w:tc>
          <w:tcPr>
            <w:tcW w:w="1067" w:type="pct"/>
            <w:noWrap/>
            <w:hideMark/>
          </w:tcPr>
          <w:p w14:paraId="06105D0B" w14:textId="61889FF5" w:rsidR="009055DA" w:rsidRPr="008645A6" w:rsidRDefault="009055DA" w:rsidP="009055DA">
            <w:pPr>
              <w:pStyle w:val="TableText"/>
            </w:pPr>
            <w:r w:rsidRPr="007848BA">
              <w:t>Warrego</w:t>
            </w:r>
          </w:p>
        </w:tc>
        <w:tc>
          <w:tcPr>
            <w:tcW w:w="1897" w:type="pct"/>
            <w:noWrap/>
            <w:hideMark/>
          </w:tcPr>
          <w:p w14:paraId="3CCE258B" w14:textId="6A309766" w:rsidR="009055DA" w:rsidRPr="008645A6" w:rsidRDefault="009055DA" w:rsidP="009055DA">
            <w:pPr>
              <w:pStyle w:val="TableText"/>
            </w:pPr>
            <w:r w:rsidRPr="007848BA">
              <w:t>Pt4.2: Temporary wetland</w:t>
            </w:r>
          </w:p>
        </w:tc>
        <w:tc>
          <w:tcPr>
            <w:tcW w:w="534" w:type="pct"/>
            <w:noWrap/>
            <w:hideMark/>
          </w:tcPr>
          <w:p w14:paraId="4B832853" w14:textId="0B3FFE6B" w:rsidR="009055DA" w:rsidRPr="008645A6" w:rsidRDefault="009055DA" w:rsidP="009055DA">
            <w:pPr>
              <w:pStyle w:val="TableTextRight"/>
            </w:pPr>
            <w:r w:rsidRPr="007848BA">
              <w:t>265</w:t>
            </w:r>
          </w:p>
        </w:tc>
        <w:tc>
          <w:tcPr>
            <w:tcW w:w="519" w:type="pct"/>
            <w:noWrap/>
            <w:hideMark/>
          </w:tcPr>
          <w:p w14:paraId="01AEE866" w14:textId="4D28AE29" w:rsidR="009055DA" w:rsidRPr="008645A6" w:rsidRDefault="009055DA" w:rsidP="009055DA">
            <w:pPr>
              <w:pStyle w:val="TableTextRight"/>
            </w:pPr>
            <w:r w:rsidRPr="007848BA">
              <w:t>15</w:t>
            </w:r>
          </w:p>
        </w:tc>
        <w:tc>
          <w:tcPr>
            <w:tcW w:w="424" w:type="pct"/>
            <w:noWrap/>
            <w:hideMark/>
          </w:tcPr>
          <w:p w14:paraId="2E164847" w14:textId="32A85C48" w:rsidR="009055DA" w:rsidRPr="008645A6" w:rsidRDefault="009055DA" w:rsidP="009055DA">
            <w:pPr>
              <w:pStyle w:val="TableTextRight"/>
            </w:pPr>
            <w:r w:rsidRPr="007848BA">
              <w:t>0</w:t>
            </w:r>
          </w:p>
        </w:tc>
        <w:tc>
          <w:tcPr>
            <w:tcW w:w="559" w:type="pct"/>
            <w:noWrap/>
            <w:hideMark/>
          </w:tcPr>
          <w:p w14:paraId="27DFA09E" w14:textId="2B37AFB2" w:rsidR="009055DA" w:rsidRPr="008645A6" w:rsidRDefault="009055DA" w:rsidP="009055DA">
            <w:pPr>
              <w:pStyle w:val="TableTextRight"/>
              <w:ind w:right="227"/>
            </w:pPr>
            <w:r w:rsidRPr="00046D66">
              <w:t>0</w:t>
            </w:r>
          </w:p>
        </w:tc>
      </w:tr>
      <w:tr w:rsidR="009055DA" w:rsidRPr="008645A6" w14:paraId="0C40DA4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698F4B2" w14:textId="2EB856F0" w:rsidR="009055DA" w:rsidRPr="008645A6" w:rsidRDefault="009055DA" w:rsidP="009055DA">
            <w:pPr>
              <w:pStyle w:val="TableText"/>
            </w:pPr>
            <w:r w:rsidRPr="007848BA">
              <w:t>Warrego</w:t>
            </w:r>
          </w:p>
        </w:tc>
        <w:tc>
          <w:tcPr>
            <w:tcW w:w="1897" w:type="pct"/>
            <w:noWrap/>
            <w:hideMark/>
          </w:tcPr>
          <w:p w14:paraId="54F0069D" w14:textId="2737FD30" w:rsidR="009055DA" w:rsidRPr="008645A6" w:rsidRDefault="009055DA" w:rsidP="009055DA">
            <w:pPr>
              <w:pStyle w:val="TableText"/>
            </w:pPr>
            <w:r w:rsidRPr="007848BA">
              <w:t>Pt1.1.2: Temporary river red gum swamp</w:t>
            </w:r>
          </w:p>
        </w:tc>
        <w:tc>
          <w:tcPr>
            <w:tcW w:w="534" w:type="pct"/>
            <w:noWrap/>
            <w:hideMark/>
          </w:tcPr>
          <w:p w14:paraId="173A867C" w14:textId="4BF7398A" w:rsidR="009055DA" w:rsidRPr="008645A6" w:rsidRDefault="009055DA" w:rsidP="009055DA">
            <w:pPr>
              <w:pStyle w:val="TableTextRight"/>
            </w:pPr>
            <w:r w:rsidRPr="007848BA">
              <w:t>12</w:t>
            </w:r>
          </w:p>
        </w:tc>
        <w:tc>
          <w:tcPr>
            <w:tcW w:w="519" w:type="pct"/>
            <w:noWrap/>
            <w:hideMark/>
          </w:tcPr>
          <w:p w14:paraId="3B460788" w14:textId="1F78C6B4" w:rsidR="009055DA" w:rsidRPr="008645A6" w:rsidRDefault="009055DA" w:rsidP="009055DA">
            <w:pPr>
              <w:pStyle w:val="TableTextRight"/>
            </w:pPr>
            <w:r w:rsidRPr="007848BA">
              <w:t>3</w:t>
            </w:r>
          </w:p>
        </w:tc>
        <w:tc>
          <w:tcPr>
            <w:tcW w:w="424" w:type="pct"/>
            <w:noWrap/>
            <w:hideMark/>
          </w:tcPr>
          <w:p w14:paraId="089BC700" w14:textId="786B6DEF" w:rsidR="009055DA" w:rsidRPr="008645A6" w:rsidRDefault="009055DA" w:rsidP="009055DA">
            <w:pPr>
              <w:pStyle w:val="TableTextRight"/>
            </w:pPr>
            <w:r w:rsidRPr="007848BA">
              <w:t>0</w:t>
            </w:r>
          </w:p>
        </w:tc>
        <w:tc>
          <w:tcPr>
            <w:tcW w:w="559" w:type="pct"/>
            <w:noWrap/>
            <w:hideMark/>
          </w:tcPr>
          <w:p w14:paraId="5B2DEF44" w14:textId="7253DB25" w:rsidR="009055DA" w:rsidRPr="008645A6" w:rsidRDefault="009055DA" w:rsidP="009055DA">
            <w:pPr>
              <w:pStyle w:val="TableTextRight"/>
              <w:ind w:right="227"/>
            </w:pPr>
            <w:r w:rsidRPr="00046D66">
              <w:t>0</w:t>
            </w:r>
          </w:p>
        </w:tc>
      </w:tr>
      <w:tr w:rsidR="009055DA" w:rsidRPr="008645A6" w14:paraId="016E8632" w14:textId="77777777" w:rsidTr="005B6715">
        <w:tc>
          <w:tcPr>
            <w:tcW w:w="1067" w:type="pct"/>
            <w:noWrap/>
            <w:hideMark/>
          </w:tcPr>
          <w:p w14:paraId="2F0174DC" w14:textId="38F5B7BD" w:rsidR="009055DA" w:rsidRPr="008645A6" w:rsidRDefault="009055DA" w:rsidP="009055DA">
            <w:pPr>
              <w:pStyle w:val="TableText"/>
            </w:pPr>
            <w:r w:rsidRPr="007848BA">
              <w:t>Warrego</w:t>
            </w:r>
          </w:p>
        </w:tc>
        <w:tc>
          <w:tcPr>
            <w:tcW w:w="1897" w:type="pct"/>
            <w:noWrap/>
            <w:hideMark/>
          </w:tcPr>
          <w:p w14:paraId="65ECEAD2" w14:textId="3F798D1D" w:rsidR="009055DA" w:rsidRPr="008645A6" w:rsidRDefault="009055DA" w:rsidP="009055DA">
            <w:pPr>
              <w:pStyle w:val="TableText"/>
            </w:pPr>
            <w:r w:rsidRPr="007848BA">
              <w:t>Pst1.1: Temporary saline swamp</w:t>
            </w:r>
          </w:p>
        </w:tc>
        <w:tc>
          <w:tcPr>
            <w:tcW w:w="534" w:type="pct"/>
            <w:noWrap/>
            <w:hideMark/>
          </w:tcPr>
          <w:p w14:paraId="4CF95E65" w14:textId="4201CE0F" w:rsidR="009055DA" w:rsidRPr="008645A6" w:rsidRDefault="009055DA" w:rsidP="009055DA">
            <w:pPr>
              <w:pStyle w:val="TableTextRight"/>
            </w:pPr>
            <w:r w:rsidRPr="007848BA">
              <w:t>2</w:t>
            </w:r>
          </w:p>
        </w:tc>
        <w:tc>
          <w:tcPr>
            <w:tcW w:w="519" w:type="pct"/>
            <w:noWrap/>
            <w:hideMark/>
          </w:tcPr>
          <w:p w14:paraId="15A715F2" w14:textId="07D91AE9" w:rsidR="009055DA" w:rsidRPr="008645A6" w:rsidRDefault="009055DA" w:rsidP="009055DA">
            <w:pPr>
              <w:pStyle w:val="TableTextRight"/>
            </w:pPr>
            <w:r w:rsidRPr="007848BA">
              <w:t>2</w:t>
            </w:r>
          </w:p>
        </w:tc>
        <w:tc>
          <w:tcPr>
            <w:tcW w:w="424" w:type="pct"/>
            <w:noWrap/>
            <w:hideMark/>
          </w:tcPr>
          <w:p w14:paraId="4601A2CE" w14:textId="6711490F" w:rsidR="009055DA" w:rsidRPr="008645A6" w:rsidRDefault="009055DA" w:rsidP="009055DA">
            <w:pPr>
              <w:pStyle w:val="TableTextRight"/>
            </w:pPr>
            <w:r w:rsidRPr="007848BA">
              <w:t>0</w:t>
            </w:r>
          </w:p>
        </w:tc>
        <w:tc>
          <w:tcPr>
            <w:tcW w:w="559" w:type="pct"/>
            <w:noWrap/>
            <w:hideMark/>
          </w:tcPr>
          <w:p w14:paraId="47CF9406" w14:textId="411E73BA" w:rsidR="009055DA" w:rsidRPr="008645A6" w:rsidRDefault="009055DA" w:rsidP="009055DA">
            <w:pPr>
              <w:pStyle w:val="TableTextRight"/>
              <w:ind w:right="227"/>
            </w:pPr>
            <w:r w:rsidRPr="00046D66">
              <w:t>0</w:t>
            </w:r>
          </w:p>
        </w:tc>
      </w:tr>
      <w:tr w:rsidR="009055DA" w:rsidRPr="008645A6" w14:paraId="5C7A968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81EE1BE" w14:textId="583C0517" w:rsidR="009055DA" w:rsidRPr="008645A6" w:rsidRDefault="009055DA" w:rsidP="009055DA">
            <w:pPr>
              <w:pStyle w:val="TableText"/>
            </w:pPr>
            <w:r w:rsidRPr="007848BA">
              <w:t>Warrego</w:t>
            </w:r>
          </w:p>
        </w:tc>
        <w:tc>
          <w:tcPr>
            <w:tcW w:w="1897" w:type="pct"/>
            <w:noWrap/>
            <w:hideMark/>
          </w:tcPr>
          <w:p w14:paraId="23C6E4A2" w14:textId="2FC21A30" w:rsidR="009055DA" w:rsidRPr="008645A6" w:rsidRDefault="009055DA" w:rsidP="009055DA">
            <w:pPr>
              <w:pStyle w:val="TableText"/>
            </w:pPr>
            <w:r w:rsidRPr="007848BA">
              <w:t>Pps5: Permanent spring</w:t>
            </w:r>
          </w:p>
        </w:tc>
        <w:tc>
          <w:tcPr>
            <w:tcW w:w="534" w:type="pct"/>
            <w:noWrap/>
            <w:hideMark/>
          </w:tcPr>
          <w:p w14:paraId="203DD915" w14:textId="1AE51DA3" w:rsidR="009055DA" w:rsidRPr="008645A6" w:rsidRDefault="009055DA" w:rsidP="009055DA">
            <w:pPr>
              <w:pStyle w:val="TableTextRight"/>
            </w:pPr>
            <w:r w:rsidRPr="007848BA">
              <w:t>2</w:t>
            </w:r>
          </w:p>
        </w:tc>
        <w:tc>
          <w:tcPr>
            <w:tcW w:w="519" w:type="pct"/>
            <w:noWrap/>
            <w:hideMark/>
          </w:tcPr>
          <w:p w14:paraId="7FBDBBA0" w14:textId="60FBA51E" w:rsidR="009055DA" w:rsidRPr="008645A6" w:rsidRDefault="009055DA" w:rsidP="009055DA">
            <w:pPr>
              <w:pStyle w:val="TableTextRight"/>
            </w:pPr>
            <w:r w:rsidRPr="007848BA">
              <w:t>0</w:t>
            </w:r>
          </w:p>
        </w:tc>
        <w:tc>
          <w:tcPr>
            <w:tcW w:w="424" w:type="pct"/>
            <w:noWrap/>
            <w:hideMark/>
          </w:tcPr>
          <w:p w14:paraId="2CD3EC23" w14:textId="11441749" w:rsidR="009055DA" w:rsidRPr="008645A6" w:rsidRDefault="009055DA" w:rsidP="009055DA">
            <w:pPr>
              <w:pStyle w:val="TableTextRight"/>
            </w:pPr>
            <w:r w:rsidRPr="007848BA">
              <w:t>0</w:t>
            </w:r>
          </w:p>
        </w:tc>
        <w:tc>
          <w:tcPr>
            <w:tcW w:w="559" w:type="pct"/>
            <w:noWrap/>
            <w:hideMark/>
          </w:tcPr>
          <w:p w14:paraId="5916D873" w14:textId="6F3B1626" w:rsidR="009055DA" w:rsidRPr="008645A6" w:rsidRDefault="009055DA" w:rsidP="009055DA">
            <w:pPr>
              <w:pStyle w:val="TableTextRight"/>
              <w:ind w:right="227"/>
            </w:pPr>
            <w:r w:rsidRPr="00046D66">
              <w:t>0</w:t>
            </w:r>
          </w:p>
        </w:tc>
      </w:tr>
      <w:tr w:rsidR="009055DA" w:rsidRPr="008645A6" w14:paraId="46473F6C" w14:textId="77777777" w:rsidTr="005B6715">
        <w:tc>
          <w:tcPr>
            <w:tcW w:w="1067" w:type="pct"/>
            <w:tcBorders>
              <w:bottom w:val="nil"/>
            </w:tcBorders>
            <w:noWrap/>
            <w:hideMark/>
          </w:tcPr>
          <w:p w14:paraId="65EDC8AE" w14:textId="114909B8" w:rsidR="009055DA" w:rsidRPr="008645A6" w:rsidRDefault="009055DA" w:rsidP="009055DA">
            <w:pPr>
              <w:pStyle w:val="TableText"/>
            </w:pPr>
            <w:r w:rsidRPr="007848BA">
              <w:t>Warrego</w:t>
            </w:r>
          </w:p>
        </w:tc>
        <w:tc>
          <w:tcPr>
            <w:tcW w:w="1897" w:type="pct"/>
            <w:tcBorders>
              <w:bottom w:val="nil"/>
            </w:tcBorders>
            <w:noWrap/>
            <w:hideMark/>
          </w:tcPr>
          <w:p w14:paraId="6E389CEA" w14:textId="28FEB03F" w:rsidR="009055DA" w:rsidRPr="008645A6" w:rsidRDefault="009055DA" w:rsidP="009055DA">
            <w:pPr>
              <w:pStyle w:val="TableText"/>
            </w:pPr>
            <w:r w:rsidRPr="007848BA">
              <w:t>Psp2.1: Permanent salt marsh</w:t>
            </w:r>
          </w:p>
        </w:tc>
        <w:tc>
          <w:tcPr>
            <w:tcW w:w="534" w:type="pct"/>
            <w:tcBorders>
              <w:bottom w:val="nil"/>
            </w:tcBorders>
            <w:noWrap/>
            <w:hideMark/>
          </w:tcPr>
          <w:p w14:paraId="0CE8B7D2" w14:textId="4648C438" w:rsidR="009055DA" w:rsidRPr="008645A6" w:rsidRDefault="009055DA" w:rsidP="009055DA">
            <w:pPr>
              <w:pStyle w:val="TableTextRight"/>
            </w:pPr>
            <w:r w:rsidRPr="007848BA">
              <w:t>2</w:t>
            </w:r>
          </w:p>
        </w:tc>
        <w:tc>
          <w:tcPr>
            <w:tcW w:w="519" w:type="pct"/>
            <w:tcBorders>
              <w:bottom w:val="nil"/>
            </w:tcBorders>
            <w:noWrap/>
            <w:hideMark/>
          </w:tcPr>
          <w:p w14:paraId="56E09BAD" w14:textId="3F05CD87" w:rsidR="009055DA" w:rsidRPr="008645A6" w:rsidRDefault="009055DA" w:rsidP="009055DA">
            <w:pPr>
              <w:pStyle w:val="TableTextRight"/>
            </w:pPr>
            <w:r w:rsidRPr="007848BA">
              <w:t>0</w:t>
            </w:r>
          </w:p>
        </w:tc>
        <w:tc>
          <w:tcPr>
            <w:tcW w:w="424" w:type="pct"/>
            <w:tcBorders>
              <w:bottom w:val="nil"/>
            </w:tcBorders>
            <w:noWrap/>
            <w:hideMark/>
          </w:tcPr>
          <w:p w14:paraId="01C11205" w14:textId="165125EE" w:rsidR="009055DA" w:rsidRPr="008645A6" w:rsidRDefault="009055DA" w:rsidP="009055DA">
            <w:pPr>
              <w:pStyle w:val="TableTextRight"/>
            </w:pPr>
            <w:r w:rsidRPr="007848BA">
              <w:t>0</w:t>
            </w:r>
          </w:p>
        </w:tc>
        <w:tc>
          <w:tcPr>
            <w:tcW w:w="559" w:type="pct"/>
            <w:tcBorders>
              <w:bottom w:val="nil"/>
            </w:tcBorders>
            <w:noWrap/>
            <w:hideMark/>
          </w:tcPr>
          <w:p w14:paraId="66DCF8F2" w14:textId="120C1AC3" w:rsidR="009055DA" w:rsidRPr="008645A6" w:rsidRDefault="009055DA" w:rsidP="009055DA">
            <w:pPr>
              <w:pStyle w:val="TableTextRight"/>
              <w:ind w:right="227"/>
            </w:pPr>
            <w:r w:rsidRPr="00046D66">
              <w:t>0</w:t>
            </w:r>
          </w:p>
        </w:tc>
      </w:tr>
      <w:tr w:rsidR="009055DA" w:rsidRPr="008645A6" w14:paraId="4DA6B7BC"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tcBorders>
              <w:bottom w:val="single" w:sz="4" w:space="0" w:color="FFFFFF" w:themeColor="background1"/>
            </w:tcBorders>
            <w:shd w:val="clear" w:color="auto" w:fill="D0EAFF" w:themeFill="accent2" w:themeFillTint="1A"/>
            <w:noWrap/>
            <w:hideMark/>
          </w:tcPr>
          <w:p w14:paraId="3658E51B" w14:textId="61765ABC" w:rsidR="009055DA" w:rsidRPr="008645A6" w:rsidRDefault="009055DA" w:rsidP="009055DA">
            <w:pPr>
              <w:pStyle w:val="TableText"/>
            </w:pPr>
            <w:r w:rsidRPr="007848BA">
              <w:t>Wimmera</w:t>
            </w:r>
            <w:r w:rsidR="004847D5" w:rsidRPr="000156BF">
              <w:rPr>
                <w:rFonts w:cs="Calibri"/>
              </w:rPr>
              <w:t>†</w:t>
            </w:r>
          </w:p>
        </w:tc>
        <w:tc>
          <w:tcPr>
            <w:tcW w:w="1897" w:type="pct"/>
            <w:tcBorders>
              <w:bottom w:val="single" w:sz="4" w:space="0" w:color="FFFFFF" w:themeColor="background1"/>
            </w:tcBorders>
            <w:shd w:val="clear" w:color="auto" w:fill="D0EAFF" w:themeFill="accent2" w:themeFillTint="1A"/>
            <w:noWrap/>
            <w:hideMark/>
          </w:tcPr>
          <w:p w14:paraId="0B5A129B" w14:textId="2C0F6B54" w:rsidR="009055DA" w:rsidRPr="008645A6" w:rsidRDefault="009055DA" w:rsidP="009055DA">
            <w:pPr>
              <w:pStyle w:val="TableText"/>
            </w:pPr>
            <w:r w:rsidRPr="007848BA">
              <w:t>Pp4.2: Permanent wetland</w:t>
            </w:r>
          </w:p>
        </w:tc>
        <w:tc>
          <w:tcPr>
            <w:tcW w:w="534" w:type="pct"/>
            <w:tcBorders>
              <w:bottom w:val="single" w:sz="4" w:space="0" w:color="FFFFFF" w:themeColor="background1"/>
            </w:tcBorders>
            <w:shd w:val="clear" w:color="auto" w:fill="D0EAFF" w:themeFill="accent2" w:themeFillTint="1A"/>
            <w:noWrap/>
            <w:hideMark/>
          </w:tcPr>
          <w:p w14:paraId="198876F6" w14:textId="0903C861" w:rsidR="009055DA" w:rsidRPr="008645A6" w:rsidRDefault="009055DA" w:rsidP="009055DA">
            <w:pPr>
              <w:pStyle w:val="TableTextRight"/>
            </w:pPr>
            <w:r w:rsidRPr="007848BA">
              <w:t>148</w:t>
            </w:r>
          </w:p>
        </w:tc>
        <w:tc>
          <w:tcPr>
            <w:tcW w:w="519" w:type="pct"/>
            <w:tcBorders>
              <w:bottom w:val="single" w:sz="4" w:space="0" w:color="FFFFFF" w:themeColor="background1"/>
            </w:tcBorders>
            <w:shd w:val="clear" w:color="auto" w:fill="D0EAFF" w:themeFill="accent2" w:themeFillTint="1A"/>
            <w:noWrap/>
            <w:hideMark/>
          </w:tcPr>
          <w:p w14:paraId="23488D1E" w14:textId="189A4F5E" w:rsidR="009055DA" w:rsidRPr="008645A6" w:rsidRDefault="009055DA" w:rsidP="009055DA">
            <w:pPr>
              <w:pStyle w:val="TableTextRight"/>
            </w:pPr>
            <w:r w:rsidRPr="007848BA">
              <w:t>37</w:t>
            </w:r>
          </w:p>
        </w:tc>
        <w:tc>
          <w:tcPr>
            <w:tcW w:w="424" w:type="pct"/>
            <w:tcBorders>
              <w:bottom w:val="single" w:sz="4" w:space="0" w:color="FFFFFF" w:themeColor="background1"/>
            </w:tcBorders>
            <w:shd w:val="clear" w:color="auto" w:fill="D0EAFF" w:themeFill="accent2" w:themeFillTint="1A"/>
            <w:noWrap/>
            <w:hideMark/>
          </w:tcPr>
          <w:p w14:paraId="315A71E5" w14:textId="1CBAD197" w:rsidR="009055DA" w:rsidRPr="008645A6" w:rsidRDefault="009055DA" w:rsidP="009055DA">
            <w:pPr>
              <w:pStyle w:val="TableTextRight"/>
            </w:pPr>
            <w:r w:rsidRPr="007848BA">
              <w:t>37</w:t>
            </w:r>
          </w:p>
        </w:tc>
        <w:tc>
          <w:tcPr>
            <w:tcW w:w="559" w:type="pct"/>
            <w:tcBorders>
              <w:bottom w:val="single" w:sz="4" w:space="0" w:color="FFFFFF" w:themeColor="background1"/>
            </w:tcBorders>
            <w:shd w:val="clear" w:color="auto" w:fill="D0EAFF" w:themeFill="accent2" w:themeFillTint="1A"/>
            <w:noWrap/>
            <w:hideMark/>
          </w:tcPr>
          <w:p w14:paraId="75D0284B" w14:textId="3219C617" w:rsidR="009055DA" w:rsidRPr="008645A6" w:rsidRDefault="009055DA" w:rsidP="009055DA">
            <w:pPr>
              <w:pStyle w:val="TableTextRight"/>
              <w:ind w:right="227"/>
            </w:pPr>
            <w:r w:rsidRPr="00046D66">
              <w:t>100.0</w:t>
            </w:r>
          </w:p>
        </w:tc>
      </w:tr>
      <w:tr w:rsidR="009055DA" w:rsidRPr="008645A6" w14:paraId="2BD83FEA" w14:textId="77777777" w:rsidTr="005B6715">
        <w:tc>
          <w:tcPr>
            <w:tcW w:w="1067" w:type="pct"/>
            <w:tcBorders>
              <w:top w:val="single" w:sz="4" w:space="0" w:color="FFFFFF" w:themeColor="background1"/>
            </w:tcBorders>
            <w:noWrap/>
            <w:hideMark/>
          </w:tcPr>
          <w:p w14:paraId="0FE3961E" w14:textId="3801010C" w:rsidR="009055DA" w:rsidRPr="008645A6" w:rsidRDefault="009055DA" w:rsidP="009055DA">
            <w:pPr>
              <w:pStyle w:val="TableText"/>
            </w:pPr>
            <w:r w:rsidRPr="007848BA">
              <w:t>Wimmera</w:t>
            </w:r>
          </w:p>
        </w:tc>
        <w:tc>
          <w:tcPr>
            <w:tcW w:w="1897" w:type="pct"/>
            <w:tcBorders>
              <w:top w:val="single" w:sz="4" w:space="0" w:color="FFFFFF" w:themeColor="background1"/>
            </w:tcBorders>
            <w:noWrap/>
            <w:hideMark/>
          </w:tcPr>
          <w:p w14:paraId="2902C92D" w14:textId="0DCBB8A8" w:rsidR="009055DA" w:rsidRPr="008645A6" w:rsidRDefault="009055DA" w:rsidP="009055DA">
            <w:pPr>
              <w:pStyle w:val="TableText"/>
            </w:pPr>
            <w:r w:rsidRPr="007848BA">
              <w:t>Lt1.2: Temporary lake with aquatic bed</w:t>
            </w:r>
          </w:p>
        </w:tc>
        <w:tc>
          <w:tcPr>
            <w:tcW w:w="534" w:type="pct"/>
            <w:tcBorders>
              <w:top w:val="single" w:sz="4" w:space="0" w:color="FFFFFF" w:themeColor="background1"/>
            </w:tcBorders>
            <w:noWrap/>
            <w:hideMark/>
          </w:tcPr>
          <w:p w14:paraId="6AEC99BD" w14:textId="1B66DF78" w:rsidR="009055DA" w:rsidRPr="008645A6" w:rsidRDefault="009055DA" w:rsidP="009055DA">
            <w:pPr>
              <w:pStyle w:val="TableTextRight"/>
            </w:pPr>
            <w:r w:rsidRPr="007848BA">
              <w:t>8,300</w:t>
            </w:r>
          </w:p>
        </w:tc>
        <w:tc>
          <w:tcPr>
            <w:tcW w:w="519" w:type="pct"/>
            <w:tcBorders>
              <w:top w:val="single" w:sz="4" w:space="0" w:color="FFFFFF" w:themeColor="background1"/>
            </w:tcBorders>
            <w:noWrap/>
            <w:hideMark/>
          </w:tcPr>
          <w:p w14:paraId="11D2D210" w14:textId="5D548EA7" w:rsidR="009055DA" w:rsidRPr="008645A6" w:rsidRDefault="009055DA" w:rsidP="009055DA">
            <w:pPr>
              <w:pStyle w:val="TableTextRight"/>
            </w:pPr>
            <w:r w:rsidRPr="007848BA">
              <w:t>8,101</w:t>
            </w:r>
          </w:p>
        </w:tc>
        <w:tc>
          <w:tcPr>
            <w:tcW w:w="424" w:type="pct"/>
            <w:tcBorders>
              <w:top w:val="single" w:sz="4" w:space="0" w:color="FFFFFF" w:themeColor="background1"/>
            </w:tcBorders>
            <w:noWrap/>
          </w:tcPr>
          <w:p w14:paraId="5FD16097" w14:textId="41D4376D" w:rsidR="009055DA" w:rsidRPr="008645A6" w:rsidRDefault="009055DA" w:rsidP="009055DA">
            <w:pPr>
              <w:pStyle w:val="TableTextRight"/>
            </w:pPr>
            <w:r w:rsidRPr="007848BA">
              <w:t>0</w:t>
            </w:r>
          </w:p>
        </w:tc>
        <w:tc>
          <w:tcPr>
            <w:tcW w:w="559" w:type="pct"/>
            <w:tcBorders>
              <w:top w:val="single" w:sz="4" w:space="0" w:color="FFFFFF" w:themeColor="background1"/>
            </w:tcBorders>
            <w:noWrap/>
          </w:tcPr>
          <w:p w14:paraId="7E736435" w14:textId="736499D1" w:rsidR="009055DA" w:rsidRPr="008645A6" w:rsidRDefault="009055DA" w:rsidP="009055DA">
            <w:pPr>
              <w:pStyle w:val="TableTextRight"/>
              <w:ind w:right="227"/>
            </w:pPr>
            <w:r w:rsidRPr="00046D66">
              <w:t>0</w:t>
            </w:r>
          </w:p>
        </w:tc>
      </w:tr>
      <w:tr w:rsidR="009055DA" w:rsidRPr="008645A6" w14:paraId="7029BED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218B4D3" w14:textId="1046281F" w:rsidR="009055DA" w:rsidRPr="008645A6" w:rsidRDefault="009055DA" w:rsidP="009055DA">
            <w:pPr>
              <w:pStyle w:val="TableText"/>
            </w:pPr>
            <w:r w:rsidRPr="007848BA">
              <w:t>Wimmera</w:t>
            </w:r>
          </w:p>
        </w:tc>
        <w:tc>
          <w:tcPr>
            <w:tcW w:w="1897" w:type="pct"/>
            <w:noWrap/>
            <w:hideMark/>
          </w:tcPr>
          <w:p w14:paraId="28DDBAB3" w14:textId="71AFDB76" w:rsidR="009055DA" w:rsidRPr="008645A6" w:rsidRDefault="009055DA" w:rsidP="009055DA">
            <w:pPr>
              <w:pStyle w:val="TableText"/>
            </w:pPr>
            <w:r w:rsidRPr="007848BA">
              <w:t>Pt3.1.2: Clay pan</w:t>
            </w:r>
          </w:p>
        </w:tc>
        <w:tc>
          <w:tcPr>
            <w:tcW w:w="534" w:type="pct"/>
            <w:noWrap/>
            <w:hideMark/>
          </w:tcPr>
          <w:p w14:paraId="5D5039C5" w14:textId="00360730" w:rsidR="009055DA" w:rsidRPr="008645A6" w:rsidRDefault="009055DA" w:rsidP="009055DA">
            <w:pPr>
              <w:pStyle w:val="TableTextRight"/>
            </w:pPr>
            <w:r w:rsidRPr="007848BA">
              <w:t>4,404</w:t>
            </w:r>
          </w:p>
        </w:tc>
        <w:tc>
          <w:tcPr>
            <w:tcW w:w="519" w:type="pct"/>
            <w:noWrap/>
            <w:hideMark/>
          </w:tcPr>
          <w:p w14:paraId="69C5251D" w14:textId="297F87B5" w:rsidR="009055DA" w:rsidRPr="008645A6" w:rsidRDefault="009055DA" w:rsidP="009055DA">
            <w:pPr>
              <w:pStyle w:val="TableTextRight"/>
            </w:pPr>
            <w:r w:rsidRPr="007848BA">
              <w:t>260</w:t>
            </w:r>
          </w:p>
        </w:tc>
        <w:tc>
          <w:tcPr>
            <w:tcW w:w="424" w:type="pct"/>
            <w:noWrap/>
          </w:tcPr>
          <w:p w14:paraId="4B2DAE9D" w14:textId="5B263B81" w:rsidR="009055DA" w:rsidRPr="008645A6" w:rsidRDefault="009055DA" w:rsidP="009055DA">
            <w:pPr>
              <w:pStyle w:val="TableTextRight"/>
            </w:pPr>
            <w:r w:rsidRPr="007848BA">
              <w:t>0</w:t>
            </w:r>
          </w:p>
        </w:tc>
        <w:tc>
          <w:tcPr>
            <w:tcW w:w="559" w:type="pct"/>
            <w:noWrap/>
          </w:tcPr>
          <w:p w14:paraId="32909826" w14:textId="106BDB3A" w:rsidR="009055DA" w:rsidRPr="008645A6" w:rsidRDefault="009055DA" w:rsidP="009055DA">
            <w:pPr>
              <w:pStyle w:val="TableTextRight"/>
              <w:ind w:right="227"/>
            </w:pPr>
            <w:r w:rsidRPr="00046D66">
              <w:t>0</w:t>
            </w:r>
          </w:p>
        </w:tc>
      </w:tr>
      <w:tr w:rsidR="009055DA" w:rsidRPr="008645A6" w14:paraId="7D1E6FAC" w14:textId="77777777" w:rsidTr="005B6715">
        <w:tc>
          <w:tcPr>
            <w:tcW w:w="1067" w:type="pct"/>
            <w:noWrap/>
            <w:hideMark/>
          </w:tcPr>
          <w:p w14:paraId="0C8B6AE5" w14:textId="72FA4D4B" w:rsidR="009055DA" w:rsidRPr="008645A6" w:rsidRDefault="009055DA" w:rsidP="009055DA">
            <w:pPr>
              <w:pStyle w:val="TableText"/>
            </w:pPr>
            <w:r w:rsidRPr="007848BA">
              <w:t>Wimmera</w:t>
            </w:r>
          </w:p>
        </w:tc>
        <w:tc>
          <w:tcPr>
            <w:tcW w:w="1897" w:type="pct"/>
            <w:noWrap/>
            <w:hideMark/>
          </w:tcPr>
          <w:p w14:paraId="5B908192" w14:textId="0E6E2191" w:rsidR="009055DA" w:rsidRPr="008645A6" w:rsidRDefault="009055DA" w:rsidP="009055DA">
            <w:pPr>
              <w:pStyle w:val="TableText"/>
            </w:pPr>
            <w:r w:rsidRPr="007848BA">
              <w:t>Pst3.2: Salt pan or salt flat</w:t>
            </w:r>
          </w:p>
        </w:tc>
        <w:tc>
          <w:tcPr>
            <w:tcW w:w="534" w:type="pct"/>
            <w:noWrap/>
            <w:hideMark/>
          </w:tcPr>
          <w:p w14:paraId="51C7A896" w14:textId="56CB912C" w:rsidR="009055DA" w:rsidRPr="008645A6" w:rsidRDefault="009055DA" w:rsidP="009055DA">
            <w:pPr>
              <w:pStyle w:val="TableTextRight"/>
            </w:pPr>
            <w:r w:rsidRPr="007848BA">
              <w:t>1,634</w:t>
            </w:r>
          </w:p>
        </w:tc>
        <w:tc>
          <w:tcPr>
            <w:tcW w:w="519" w:type="pct"/>
            <w:noWrap/>
            <w:hideMark/>
          </w:tcPr>
          <w:p w14:paraId="739B6791" w14:textId="74CA2077" w:rsidR="009055DA" w:rsidRPr="008645A6" w:rsidRDefault="009055DA" w:rsidP="009055DA">
            <w:pPr>
              <w:pStyle w:val="TableTextRight"/>
            </w:pPr>
            <w:r w:rsidRPr="007848BA">
              <w:t>253</w:t>
            </w:r>
          </w:p>
        </w:tc>
        <w:tc>
          <w:tcPr>
            <w:tcW w:w="424" w:type="pct"/>
            <w:noWrap/>
          </w:tcPr>
          <w:p w14:paraId="2BE12727" w14:textId="544DA023" w:rsidR="009055DA" w:rsidRPr="008645A6" w:rsidRDefault="009055DA" w:rsidP="009055DA">
            <w:pPr>
              <w:pStyle w:val="TableTextRight"/>
            </w:pPr>
            <w:r w:rsidRPr="007848BA">
              <w:t>0</w:t>
            </w:r>
          </w:p>
        </w:tc>
        <w:tc>
          <w:tcPr>
            <w:tcW w:w="559" w:type="pct"/>
            <w:noWrap/>
          </w:tcPr>
          <w:p w14:paraId="77A7D835" w14:textId="09D50B42" w:rsidR="009055DA" w:rsidRPr="008645A6" w:rsidRDefault="009055DA" w:rsidP="009055DA">
            <w:pPr>
              <w:pStyle w:val="TableTextRight"/>
              <w:ind w:right="227"/>
            </w:pPr>
            <w:r w:rsidRPr="00046D66">
              <w:t>0</w:t>
            </w:r>
          </w:p>
        </w:tc>
      </w:tr>
      <w:tr w:rsidR="009055DA" w:rsidRPr="008645A6" w14:paraId="0C1EC2EA"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3AF1498" w14:textId="2321A876" w:rsidR="009055DA" w:rsidRPr="008645A6" w:rsidRDefault="009055DA" w:rsidP="009055DA">
            <w:pPr>
              <w:pStyle w:val="TableText"/>
            </w:pPr>
            <w:r w:rsidRPr="007848BA">
              <w:t>Wimmera</w:t>
            </w:r>
          </w:p>
        </w:tc>
        <w:tc>
          <w:tcPr>
            <w:tcW w:w="1897" w:type="pct"/>
            <w:noWrap/>
            <w:hideMark/>
          </w:tcPr>
          <w:p w14:paraId="3EB5CF7B" w14:textId="415A9EA7" w:rsidR="009055DA" w:rsidRPr="008645A6" w:rsidRDefault="009055DA" w:rsidP="009055DA">
            <w:pPr>
              <w:pStyle w:val="TableText"/>
            </w:pPr>
            <w:r w:rsidRPr="007848BA">
              <w:t>Lst1.2: Temporary saline lake with aquatic bed</w:t>
            </w:r>
          </w:p>
        </w:tc>
        <w:tc>
          <w:tcPr>
            <w:tcW w:w="534" w:type="pct"/>
            <w:noWrap/>
            <w:hideMark/>
          </w:tcPr>
          <w:p w14:paraId="5FE5675E" w14:textId="3175A950" w:rsidR="009055DA" w:rsidRPr="008645A6" w:rsidRDefault="009055DA" w:rsidP="009055DA">
            <w:pPr>
              <w:pStyle w:val="TableTextRight"/>
            </w:pPr>
            <w:r w:rsidRPr="007848BA">
              <w:t>180</w:t>
            </w:r>
          </w:p>
        </w:tc>
        <w:tc>
          <w:tcPr>
            <w:tcW w:w="519" w:type="pct"/>
            <w:noWrap/>
            <w:hideMark/>
          </w:tcPr>
          <w:p w14:paraId="7EBB5823" w14:textId="698DC7B7" w:rsidR="009055DA" w:rsidRPr="008645A6" w:rsidRDefault="009055DA" w:rsidP="009055DA">
            <w:pPr>
              <w:pStyle w:val="TableTextRight"/>
            </w:pPr>
            <w:r w:rsidRPr="007848BA">
              <w:t>180</w:t>
            </w:r>
          </w:p>
        </w:tc>
        <w:tc>
          <w:tcPr>
            <w:tcW w:w="424" w:type="pct"/>
            <w:noWrap/>
          </w:tcPr>
          <w:p w14:paraId="7431327E" w14:textId="79353EA1" w:rsidR="009055DA" w:rsidRPr="008645A6" w:rsidRDefault="009055DA" w:rsidP="009055DA">
            <w:pPr>
              <w:pStyle w:val="TableTextRight"/>
            </w:pPr>
            <w:r w:rsidRPr="007848BA">
              <w:t>0</w:t>
            </w:r>
          </w:p>
        </w:tc>
        <w:tc>
          <w:tcPr>
            <w:tcW w:w="559" w:type="pct"/>
            <w:noWrap/>
          </w:tcPr>
          <w:p w14:paraId="1E6B0EAD" w14:textId="03C86A51" w:rsidR="009055DA" w:rsidRPr="008645A6" w:rsidRDefault="009055DA" w:rsidP="009055DA">
            <w:pPr>
              <w:pStyle w:val="TableTextRight"/>
              <w:ind w:right="227"/>
            </w:pPr>
            <w:r w:rsidRPr="00046D66">
              <w:t>0</w:t>
            </w:r>
          </w:p>
        </w:tc>
      </w:tr>
      <w:tr w:rsidR="009055DA" w:rsidRPr="008645A6" w14:paraId="0987FA0A" w14:textId="77777777" w:rsidTr="005B6715">
        <w:tc>
          <w:tcPr>
            <w:tcW w:w="1067" w:type="pct"/>
            <w:noWrap/>
            <w:hideMark/>
          </w:tcPr>
          <w:p w14:paraId="13284A1A" w14:textId="09C89D1C" w:rsidR="009055DA" w:rsidRPr="008645A6" w:rsidRDefault="009055DA" w:rsidP="009055DA">
            <w:pPr>
              <w:pStyle w:val="TableText"/>
            </w:pPr>
            <w:r w:rsidRPr="007848BA">
              <w:t>Wimmera</w:t>
            </w:r>
          </w:p>
        </w:tc>
        <w:tc>
          <w:tcPr>
            <w:tcW w:w="1897" w:type="pct"/>
            <w:noWrap/>
            <w:hideMark/>
          </w:tcPr>
          <w:p w14:paraId="0BAF78AD" w14:textId="5E181A78" w:rsidR="009055DA" w:rsidRPr="008645A6" w:rsidRDefault="009055DA" w:rsidP="009055DA">
            <w:pPr>
              <w:pStyle w:val="TableText"/>
            </w:pPr>
            <w:r w:rsidRPr="007848BA">
              <w:t>Pt1.6.2: Temporary woodland swamp</w:t>
            </w:r>
          </w:p>
        </w:tc>
        <w:tc>
          <w:tcPr>
            <w:tcW w:w="534" w:type="pct"/>
            <w:noWrap/>
            <w:hideMark/>
          </w:tcPr>
          <w:p w14:paraId="65B54549" w14:textId="1D12A7B8" w:rsidR="009055DA" w:rsidRPr="008645A6" w:rsidRDefault="009055DA" w:rsidP="009055DA">
            <w:pPr>
              <w:pStyle w:val="TableTextRight"/>
            </w:pPr>
            <w:r w:rsidRPr="007848BA">
              <w:t>3,362</w:t>
            </w:r>
          </w:p>
        </w:tc>
        <w:tc>
          <w:tcPr>
            <w:tcW w:w="519" w:type="pct"/>
            <w:noWrap/>
            <w:hideMark/>
          </w:tcPr>
          <w:p w14:paraId="762FE373" w14:textId="28CEBD45" w:rsidR="009055DA" w:rsidRPr="008645A6" w:rsidRDefault="009055DA" w:rsidP="009055DA">
            <w:pPr>
              <w:pStyle w:val="TableTextRight"/>
            </w:pPr>
            <w:r w:rsidRPr="007848BA">
              <w:t>120</w:t>
            </w:r>
          </w:p>
        </w:tc>
        <w:tc>
          <w:tcPr>
            <w:tcW w:w="424" w:type="pct"/>
            <w:noWrap/>
          </w:tcPr>
          <w:p w14:paraId="26359C21" w14:textId="0D78A5EE" w:rsidR="009055DA" w:rsidRPr="008645A6" w:rsidRDefault="009055DA" w:rsidP="009055DA">
            <w:pPr>
              <w:pStyle w:val="TableTextRight"/>
            </w:pPr>
            <w:r w:rsidRPr="007848BA">
              <w:t>0</w:t>
            </w:r>
          </w:p>
        </w:tc>
        <w:tc>
          <w:tcPr>
            <w:tcW w:w="559" w:type="pct"/>
            <w:noWrap/>
          </w:tcPr>
          <w:p w14:paraId="71B36072" w14:textId="2631F7A1" w:rsidR="009055DA" w:rsidRPr="008645A6" w:rsidRDefault="009055DA" w:rsidP="009055DA">
            <w:pPr>
              <w:pStyle w:val="TableTextRight"/>
              <w:ind w:right="227"/>
            </w:pPr>
            <w:r w:rsidRPr="00046D66">
              <w:t>0</w:t>
            </w:r>
          </w:p>
        </w:tc>
      </w:tr>
      <w:tr w:rsidR="009055DA" w:rsidRPr="008645A6" w14:paraId="79F5C05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0901897" w14:textId="5007E373" w:rsidR="009055DA" w:rsidRPr="008645A6" w:rsidRDefault="009055DA" w:rsidP="009055DA">
            <w:pPr>
              <w:pStyle w:val="TableText"/>
            </w:pPr>
            <w:r w:rsidRPr="007848BA">
              <w:t>Wimmera</w:t>
            </w:r>
          </w:p>
        </w:tc>
        <w:tc>
          <w:tcPr>
            <w:tcW w:w="1897" w:type="pct"/>
            <w:noWrap/>
            <w:hideMark/>
          </w:tcPr>
          <w:p w14:paraId="730C3337" w14:textId="717FA080" w:rsidR="009055DA" w:rsidRPr="008645A6" w:rsidRDefault="009055DA" w:rsidP="009055DA">
            <w:pPr>
              <w:pStyle w:val="TableText"/>
            </w:pPr>
            <w:r w:rsidRPr="007848BA">
              <w:t>Pt2.3.2: Freshwater meadow</w:t>
            </w:r>
          </w:p>
        </w:tc>
        <w:tc>
          <w:tcPr>
            <w:tcW w:w="534" w:type="pct"/>
            <w:noWrap/>
            <w:hideMark/>
          </w:tcPr>
          <w:p w14:paraId="3615C76E" w14:textId="7021423E" w:rsidR="009055DA" w:rsidRPr="008645A6" w:rsidRDefault="009055DA" w:rsidP="009055DA">
            <w:pPr>
              <w:pStyle w:val="TableTextRight"/>
            </w:pPr>
            <w:r w:rsidRPr="007848BA">
              <w:t>3,777</w:t>
            </w:r>
          </w:p>
        </w:tc>
        <w:tc>
          <w:tcPr>
            <w:tcW w:w="519" w:type="pct"/>
            <w:noWrap/>
            <w:hideMark/>
          </w:tcPr>
          <w:p w14:paraId="7C90A9F0" w14:textId="152E9B40" w:rsidR="009055DA" w:rsidRPr="008645A6" w:rsidRDefault="009055DA" w:rsidP="009055DA">
            <w:pPr>
              <w:pStyle w:val="TableTextRight"/>
            </w:pPr>
            <w:r w:rsidRPr="007848BA">
              <w:t>100</w:t>
            </w:r>
          </w:p>
        </w:tc>
        <w:tc>
          <w:tcPr>
            <w:tcW w:w="424" w:type="pct"/>
            <w:noWrap/>
          </w:tcPr>
          <w:p w14:paraId="54D45A5E" w14:textId="732CC4BE" w:rsidR="009055DA" w:rsidRPr="008645A6" w:rsidRDefault="009055DA" w:rsidP="009055DA">
            <w:pPr>
              <w:pStyle w:val="TableTextRight"/>
            </w:pPr>
            <w:r w:rsidRPr="007848BA">
              <w:t>0</w:t>
            </w:r>
          </w:p>
        </w:tc>
        <w:tc>
          <w:tcPr>
            <w:tcW w:w="559" w:type="pct"/>
            <w:noWrap/>
          </w:tcPr>
          <w:p w14:paraId="719B9D7D" w14:textId="1A4096F9" w:rsidR="009055DA" w:rsidRPr="008645A6" w:rsidRDefault="009055DA" w:rsidP="009055DA">
            <w:pPr>
              <w:pStyle w:val="TableTextRight"/>
              <w:ind w:right="227"/>
            </w:pPr>
            <w:r w:rsidRPr="00046D66">
              <w:t>0</w:t>
            </w:r>
          </w:p>
        </w:tc>
      </w:tr>
      <w:tr w:rsidR="009055DA" w:rsidRPr="008645A6" w14:paraId="2E5803E2" w14:textId="77777777" w:rsidTr="005B6715">
        <w:tc>
          <w:tcPr>
            <w:tcW w:w="1067" w:type="pct"/>
            <w:noWrap/>
            <w:hideMark/>
          </w:tcPr>
          <w:p w14:paraId="63E0B43A" w14:textId="0A3E8EF9" w:rsidR="009055DA" w:rsidRPr="008645A6" w:rsidRDefault="009055DA" w:rsidP="009055DA">
            <w:pPr>
              <w:pStyle w:val="TableText"/>
            </w:pPr>
            <w:r w:rsidRPr="007848BA">
              <w:t>Wimmera</w:t>
            </w:r>
          </w:p>
        </w:tc>
        <w:tc>
          <w:tcPr>
            <w:tcW w:w="1897" w:type="pct"/>
            <w:noWrap/>
            <w:hideMark/>
          </w:tcPr>
          <w:p w14:paraId="3E6F0131" w14:textId="13C722C0" w:rsidR="009055DA" w:rsidRPr="008645A6" w:rsidRDefault="009055DA" w:rsidP="009055DA">
            <w:pPr>
              <w:pStyle w:val="TableText"/>
            </w:pPr>
            <w:r w:rsidRPr="007848BA">
              <w:t>Pt1.1.2: Temporary river red gum swamp</w:t>
            </w:r>
          </w:p>
        </w:tc>
        <w:tc>
          <w:tcPr>
            <w:tcW w:w="534" w:type="pct"/>
            <w:noWrap/>
            <w:hideMark/>
          </w:tcPr>
          <w:p w14:paraId="438D92C3" w14:textId="0C7BB3A2" w:rsidR="009055DA" w:rsidRPr="008645A6" w:rsidRDefault="009055DA" w:rsidP="009055DA">
            <w:pPr>
              <w:pStyle w:val="TableTextRight"/>
            </w:pPr>
            <w:r w:rsidRPr="007848BA">
              <w:t>4,713</w:t>
            </w:r>
          </w:p>
        </w:tc>
        <w:tc>
          <w:tcPr>
            <w:tcW w:w="519" w:type="pct"/>
            <w:noWrap/>
            <w:hideMark/>
          </w:tcPr>
          <w:p w14:paraId="29441424" w14:textId="1FBA3E69" w:rsidR="009055DA" w:rsidRPr="008645A6" w:rsidRDefault="009055DA" w:rsidP="009055DA">
            <w:pPr>
              <w:pStyle w:val="TableTextRight"/>
            </w:pPr>
            <w:r w:rsidRPr="007848BA">
              <w:t>41</w:t>
            </w:r>
          </w:p>
        </w:tc>
        <w:tc>
          <w:tcPr>
            <w:tcW w:w="424" w:type="pct"/>
            <w:noWrap/>
            <w:hideMark/>
          </w:tcPr>
          <w:p w14:paraId="33C55FA1" w14:textId="5794D634" w:rsidR="009055DA" w:rsidRPr="008645A6" w:rsidRDefault="009055DA" w:rsidP="009055DA">
            <w:pPr>
              <w:pStyle w:val="TableTextRight"/>
            </w:pPr>
            <w:r w:rsidRPr="007848BA">
              <w:t>0</w:t>
            </w:r>
          </w:p>
        </w:tc>
        <w:tc>
          <w:tcPr>
            <w:tcW w:w="559" w:type="pct"/>
            <w:noWrap/>
            <w:hideMark/>
          </w:tcPr>
          <w:p w14:paraId="35F25FF5" w14:textId="1E587E77" w:rsidR="009055DA" w:rsidRPr="008645A6" w:rsidRDefault="009055DA" w:rsidP="009055DA">
            <w:pPr>
              <w:pStyle w:val="TableTextRight"/>
              <w:ind w:right="227"/>
            </w:pPr>
            <w:r w:rsidRPr="00046D66">
              <w:t>0</w:t>
            </w:r>
          </w:p>
        </w:tc>
      </w:tr>
      <w:tr w:rsidR="009055DA" w:rsidRPr="008645A6" w14:paraId="59C1E8B5"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199D2B1" w14:textId="1D32C889" w:rsidR="009055DA" w:rsidRPr="008645A6" w:rsidRDefault="009055DA" w:rsidP="009055DA">
            <w:pPr>
              <w:pStyle w:val="TableText"/>
            </w:pPr>
            <w:r w:rsidRPr="007848BA">
              <w:t>Wimmera</w:t>
            </w:r>
          </w:p>
        </w:tc>
        <w:tc>
          <w:tcPr>
            <w:tcW w:w="1897" w:type="pct"/>
            <w:noWrap/>
            <w:hideMark/>
          </w:tcPr>
          <w:p w14:paraId="05347EC3" w14:textId="0AC77327" w:rsidR="009055DA" w:rsidRPr="008645A6" w:rsidRDefault="009055DA" w:rsidP="009055DA">
            <w:pPr>
              <w:pStyle w:val="TableText"/>
            </w:pPr>
            <w:r w:rsidRPr="007848BA">
              <w:t>Lt1.1: Temporary lake</w:t>
            </w:r>
          </w:p>
        </w:tc>
        <w:tc>
          <w:tcPr>
            <w:tcW w:w="534" w:type="pct"/>
            <w:noWrap/>
            <w:hideMark/>
          </w:tcPr>
          <w:p w14:paraId="49EFA3A1" w14:textId="357FF00E" w:rsidR="009055DA" w:rsidRPr="008645A6" w:rsidRDefault="009055DA" w:rsidP="009055DA">
            <w:pPr>
              <w:pStyle w:val="TableTextRight"/>
            </w:pPr>
            <w:r w:rsidRPr="007848BA">
              <w:t>25,070</w:t>
            </w:r>
          </w:p>
        </w:tc>
        <w:tc>
          <w:tcPr>
            <w:tcW w:w="519" w:type="pct"/>
            <w:noWrap/>
            <w:hideMark/>
          </w:tcPr>
          <w:p w14:paraId="096543F2" w14:textId="298D398B" w:rsidR="009055DA" w:rsidRPr="008645A6" w:rsidRDefault="009055DA" w:rsidP="009055DA">
            <w:pPr>
              <w:pStyle w:val="TableTextRight"/>
            </w:pPr>
            <w:r w:rsidRPr="007848BA">
              <w:t>6</w:t>
            </w:r>
          </w:p>
        </w:tc>
        <w:tc>
          <w:tcPr>
            <w:tcW w:w="424" w:type="pct"/>
            <w:noWrap/>
            <w:hideMark/>
          </w:tcPr>
          <w:p w14:paraId="0CEC5716" w14:textId="5E51E0BC" w:rsidR="009055DA" w:rsidRPr="008645A6" w:rsidRDefault="009055DA" w:rsidP="009055DA">
            <w:pPr>
              <w:pStyle w:val="TableTextRight"/>
            </w:pPr>
            <w:r w:rsidRPr="007848BA">
              <w:t>0</w:t>
            </w:r>
          </w:p>
        </w:tc>
        <w:tc>
          <w:tcPr>
            <w:tcW w:w="559" w:type="pct"/>
            <w:noWrap/>
            <w:hideMark/>
          </w:tcPr>
          <w:p w14:paraId="61D594FF" w14:textId="28ADFEE4" w:rsidR="009055DA" w:rsidRPr="008645A6" w:rsidRDefault="009055DA" w:rsidP="009055DA">
            <w:pPr>
              <w:pStyle w:val="TableTextRight"/>
              <w:ind w:right="227"/>
            </w:pPr>
            <w:r w:rsidRPr="00046D66">
              <w:t>0</w:t>
            </w:r>
          </w:p>
        </w:tc>
      </w:tr>
      <w:tr w:rsidR="009055DA" w:rsidRPr="008645A6" w14:paraId="7F917A04" w14:textId="77777777" w:rsidTr="005B6715">
        <w:tc>
          <w:tcPr>
            <w:tcW w:w="1067" w:type="pct"/>
            <w:noWrap/>
            <w:hideMark/>
          </w:tcPr>
          <w:p w14:paraId="7F093B12" w14:textId="6DCFFFAF" w:rsidR="009055DA" w:rsidRPr="008645A6" w:rsidRDefault="009055DA" w:rsidP="009055DA">
            <w:pPr>
              <w:pStyle w:val="TableText"/>
            </w:pPr>
            <w:r w:rsidRPr="007848BA">
              <w:t>Wimmera</w:t>
            </w:r>
          </w:p>
        </w:tc>
        <w:tc>
          <w:tcPr>
            <w:tcW w:w="1897" w:type="pct"/>
            <w:noWrap/>
            <w:hideMark/>
          </w:tcPr>
          <w:p w14:paraId="202C2125" w14:textId="4F8D1CD7" w:rsidR="009055DA" w:rsidRPr="008645A6" w:rsidRDefault="009055DA" w:rsidP="009055DA">
            <w:pPr>
              <w:pStyle w:val="TableText"/>
            </w:pPr>
            <w:r w:rsidRPr="007848BA">
              <w:t>Lp1.1: Permanent lake</w:t>
            </w:r>
          </w:p>
        </w:tc>
        <w:tc>
          <w:tcPr>
            <w:tcW w:w="534" w:type="pct"/>
            <w:noWrap/>
            <w:hideMark/>
          </w:tcPr>
          <w:p w14:paraId="580048CE" w14:textId="34114D21" w:rsidR="009055DA" w:rsidRPr="008645A6" w:rsidRDefault="009055DA" w:rsidP="009055DA">
            <w:pPr>
              <w:pStyle w:val="TableTextRight"/>
            </w:pPr>
            <w:r w:rsidRPr="007848BA">
              <w:t>1,541</w:t>
            </w:r>
          </w:p>
        </w:tc>
        <w:tc>
          <w:tcPr>
            <w:tcW w:w="519" w:type="pct"/>
            <w:noWrap/>
            <w:hideMark/>
          </w:tcPr>
          <w:p w14:paraId="1DF5E1CD" w14:textId="2C42AC93" w:rsidR="009055DA" w:rsidRPr="008645A6" w:rsidRDefault="009055DA" w:rsidP="009055DA">
            <w:pPr>
              <w:pStyle w:val="TableTextRight"/>
            </w:pPr>
            <w:r w:rsidRPr="007848BA">
              <w:t>1</w:t>
            </w:r>
          </w:p>
        </w:tc>
        <w:tc>
          <w:tcPr>
            <w:tcW w:w="424" w:type="pct"/>
            <w:noWrap/>
            <w:hideMark/>
          </w:tcPr>
          <w:p w14:paraId="7CE43C94" w14:textId="6C809E9D" w:rsidR="009055DA" w:rsidRPr="008645A6" w:rsidRDefault="009055DA" w:rsidP="009055DA">
            <w:pPr>
              <w:pStyle w:val="TableTextRight"/>
            </w:pPr>
            <w:r w:rsidRPr="007848BA">
              <w:t>0</w:t>
            </w:r>
          </w:p>
        </w:tc>
        <w:tc>
          <w:tcPr>
            <w:tcW w:w="559" w:type="pct"/>
            <w:noWrap/>
            <w:hideMark/>
          </w:tcPr>
          <w:p w14:paraId="5AF4E211" w14:textId="5C5FDA84" w:rsidR="009055DA" w:rsidRPr="008645A6" w:rsidRDefault="009055DA" w:rsidP="009055DA">
            <w:pPr>
              <w:pStyle w:val="TableTextRight"/>
              <w:ind w:right="227"/>
            </w:pPr>
            <w:r w:rsidRPr="00046D66">
              <w:t>0</w:t>
            </w:r>
          </w:p>
        </w:tc>
      </w:tr>
      <w:tr w:rsidR="009055DA" w:rsidRPr="008645A6" w14:paraId="794765B2"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B02F579" w14:textId="27612ED6" w:rsidR="009055DA" w:rsidRPr="008645A6" w:rsidRDefault="009055DA" w:rsidP="009055DA">
            <w:pPr>
              <w:pStyle w:val="TableText"/>
            </w:pPr>
            <w:r w:rsidRPr="007848BA">
              <w:t>Wimmera</w:t>
            </w:r>
          </w:p>
        </w:tc>
        <w:tc>
          <w:tcPr>
            <w:tcW w:w="1897" w:type="pct"/>
            <w:noWrap/>
            <w:hideMark/>
          </w:tcPr>
          <w:p w14:paraId="0B8FECEA" w14:textId="1ECDE301" w:rsidR="009055DA" w:rsidRPr="008645A6" w:rsidRDefault="009055DA" w:rsidP="009055DA">
            <w:pPr>
              <w:pStyle w:val="TableText"/>
            </w:pPr>
            <w:r w:rsidRPr="007848BA">
              <w:t>Pt1.8.2: Temporary shrub swamp</w:t>
            </w:r>
          </w:p>
        </w:tc>
        <w:tc>
          <w:tcPr>
            <w:tcW w:w="534" w:type="pct"/>
            <w:noWrap/>
            <w:hideMark/>
          </w:tcPr>
          <w:p w14:paraId="2B808B33" w14:textId="6887C905" w:rsidR="009055DA" w:rsidRPr="008645A6" w:rsidRDefault="009055DA" w:rsidP="009055DA">
            <w:pPr>
              <w:pStyle w:val="TableTextRight"/>
            </w:pPr>
            <w:r w:rsidRPr="007848BA">
              <w:t>5,801</w:t>
            </w:r>
          </w:p>
        </w:tc>
        <w:tc>
          <w:tcPr>
            <w:tcW w:w="519" w:type="pct"/>
            <w:noWrap/>
            <w:hideMark/>
          </w:tcPr>
          <w:p w14:paraId="7D68F439" w14:textId="3F9FE43E" w:rsidR="009055DA" w:rsidRPr="008645A6" w:rsidRDefault="009055DA" w:rsidP="009055DA">
            <w:pPr>
              <w:pStyle w:val="TableTextRight"/>
            </w:pPr>
            <w:r w:rsidRPr="007848BA">
              <w:t>0</w:t>
            </w:r>
          </w:p>
        </w:tc>
        <w:tc>
          <w:tcPr>
            <w:tcW w:w="424" w:type="pct"/>
            <w:noWrap/>
            <w:hideMark/>
          </w:tcPr>
          <w:p w14:paraId="3E6E2099" w14:textId="578137C6" w:rsidR="009055DA" w:rsidRPr="008645A6" w:rsidRDefault="009055DA" w:rsidP="009055DA">
            <w:pPr>
              <w:pStyle w:val="TableTextRight"/>
            </w:pPr>
            <w:r w:rsidRPr="007848BA">
              <w:t>0</w:t>
            </w:r>
          </w:p>
        </w:tc>
        <w:tc>
          <w:tcPr>
            <w:tcW w:w="559" w:type="pct"/>
            <w:noWrap/>
            <w:hideMark/>
          </w:tcPr>
          <w:p w14:paraId="21E56B05" w14:textId="426CFE65" w:rsidR="009055DA" w:rsidRPr="008645A6" w:rsidRDefault="009055DA" w:rsidP="009055DA">
            <w:pPr>
              <w:pStyle w:val="TableTextRight"/>
              <w:ind w:right="227"/>
            </w:pPr>
            <w:r w:rsidRPr="00046D66">
              <w:t>0</w:t>
            </w:r>
          </w:p>
        </w:tc>
      </w:tr>
      <w:tr w:rsidR="009055DA" w:rsidRPr="008645A6" w14:paraId="30F7084A" w14:textId="77777777" w:rsidTr="005B6715">
        <w:tc>
          <w:tcPr>
            <w:tcW w:w="1067" w:type="pct"/>
            <w:noWrap/>
            <w:hideMark/>
          </w:tcPr>
          <w:p w14:paraId="4315576C" w14:textId="4C20E52A" w:rsidR="009055DA" w:rsidRPr="008645A6" w:rsidRDefault="009055DA" w:rsidP="009055DA">
            <w:pPr>
              <w:pStyle w:val="TableText"/>
            </w:pPr>
            <w:r w:rsidRPr="007848BA">
              <w:t>Wimmera</w:t>
            </w:r>
          </w:p>
        </w:tc>
        <w:tc>
          <w:tcPr>
            <w:tcW w:w="1897" w:type="pct"/>
            <w:noWrap/>
            <w:hideMark/>
          </w:tcPr>
          <w:p w14:paraId="24C7AA85" w14:textId="31E0B4D5" w:rsidR="009055DA" w:rsidRPr="008645A6" w:rsidRDefault="009055DA" w:rsidP="009055DA">
            <w:pPr>
              <w:pStyle w:val="TableText"/>
            </w:pPr>
            <w:r w:rsidRPr="007848BA">
              <w:t>Pst4: Temporary saline wetland</w:t>
            </w:r>
          </w:p>
        </w:tc>
        <w:tc>
          <w:tcPr>
            <w:tcW w:w="534" w:type="pct"/>
            <w:noWrap/>
            <w:hideMark/>
          </w:tcPr>
          <w:p w14:paraId="1AE57374" w14:textId="7A1EB88E" w:rsidR="009055DA" w:rsidRPr="008645A6" w:rsidRDefault="009055DA" w:rsidP="009055DA">
            <w:pPr>
              <w:pStyle w:val="TableTextRight"/>
            </w:pPr>
            <w:r w:rsidRPr="007848BA">
              <w:t>3,120</w:t>
            </w:r>
          </w:p>
        </w:tc>
        <w:tc>
          <w:tcPr>
            <w:tcW w:w="519" w:type="pct"/>
            <w:noWrap/>
            <w:hideMark/>
          </w:tcPr>
          <w:p w14:paraId="6F8AF963" w14:textId="64D1BD8B" w:rsidR="009055DA" w:rsidRPr="008645A6" w:rsidRDefault="009055DA" w:rsidP="009055DA">
            <w:pPr>
              <w:pStyle w:val="TableTextRight"/>
            </w:pPr>
            <w:r w:rsidRPr="007848BA">
              <w:t>0</w:t>
            </w:r>
          </w:p>
        </w:tc>
        <w:tc>
          <w:tcPr>
            <w:tcW w:w="424" w:type="pct"/>
            <w:noWrap/>
            <w:hideMark/>
          </w:tcPr>
          <w:p w14:paraId="418E3969" w14:textId="7F7C3511" w:rsidR="009055DA" w:rsidRPr="008645A6" w:rsidRDefault="009055DA" w:rsidP="009055DA">
            <w:pPr>
              <w:pStyle w:val="TableTextRight"/>
            </w:pPr>
            <w:r w:rsidRPr="007848BA">
              <w:t>0</w:t>
            </w:r>
          </w:p>
        </w:tc>
        <w:tc>
          <w:tcPr>
            <w:tcW w:w="559" w:type="pct"/>
            <w:noWrap/>
            <w:hideMark/>
          </w:tcPr>
          <w:p w14:paraId="083D4119" w14:textId="3F23122E" w:rsidR="009055DA" w:rsidRPr="008645A6" w:rsidRDefault="009055DA" w:rsidP="009055DA">
            <w:pPr>
              <w:pStyle w:val="TableTextRight"/>
              <w:ind w:right="227"/>
            </w:pPr>
            <w:r w:rsidRPr="00046D66">
              <w:t>0</w:t>
            </w:r>
          </w:p>
        </w:tc>
      </w:tr>
      <w:tr w:rsidR="009055DA" w:rsidRPr="008645A6" w14:paraId="59910F98"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005DF2B" w14:textId="2CD1E20E" w:rsidR="009055DA" w:rsidRPr="008645A6" w:rsidRDefault="009055DA" w:rsidP="009055DA">
            <w:pPr>
              <w:pStyle w:val="TableText"/>
            </w:pPr>
            <w:r w:rsidRPr="007848BA">
              <w:t>Wimmera</w:t>
            </w:r>
          </w:p>
        </w:tc>
        <w:tc>
          <w:tcPr>
            <w:tcW w:w="1897" w:type="pct"/>
            <w:noWrap/>
            <w:hideMark/>
          </w:tcPr>
          <w:p w14:paraId="4C4F37C2" w14:textId="66BF1957" w:rsidR="009055DA" w:rsidRPr="008645A6" w:rsidRDefault="009055DA" w:rsidP="009055DA">
            <w:pPr>
              <w:pStyle w:val="TableText"/>
            </w:pPr>
            <w:r w:rsidRPr="007848BA">
              <w:t>Pst1.1: Temporary saline swamp</w:t>
            </w:r>
          </w:p>
        </w:tc>
        <w:tc>
          <w:tcPr>
            <w:tcW w:w="534" w:type="pct"/>
            <w:noWrap/>
            <w:hideMark/>
          </w:tcPr>
          <w:p w14:paraId="161ADDBA" w14:textId="38A7C62F" w:rsidR="009055DA" w:rsidRPr="008645A6" w:rsidRDefault="009055DA" w:rsidP="009055DA">
            <w:pPr>
              <w:pStyle w:val="TableTextRight"/>
            </w:pPr>
            <w:r w:rsidRPr="007848BA">
              <w:t>2,424</w:t>
            </w:r>
          </w:p>
        </w:tc>
        <w:tc>
          <w:tcPr>
            <w:tcW w:w="519" w:type="pct"/>
            <w:noWrap/>
            <w:hideMark/>
          </w:tcPr>
          <w:p w14:paraId="1FB8F0A7" w14:textId="7691FF0A" w:rsidR="009055DA" w:rsidRPr="008645A6" w:rsidRDefault="009055DA" w:rsidP="009055DA">
            <w:pPr>
              <w:pStyle w:val="TableTextRight"/>
            </w:pPr>
            <w:r w:rsidRPr="007848BA">
              <w:t>0</w:t>
            </w:r>
          </w:p>
        </w:tc>
        <w:tc>
          <w:tcPr>
            <w:tcW w:w="424" w:type="pct"/>
            <w:noWrap/>
            <w:hideMark/>
          </w:tcPr>
          <w:p w14:paraId="14F50678" w14:textId="3A93AD74" w:rsidR="009055DA" w:rsidRPr="008645A6" w:rsidRDefault="009055DA" w:rsidP="009055DA">
            <w:pPr>
              <w:pStyle w:val="TableTextRight"/>
            </w:pPr>
            <w:r w:rsidRPr="007848BA">
              <w:t>0</w:t>
            </w:r>
          </w:p>
        </w:tc>
        <w:tc>
          <w:tcPr>
            <w:tcW w:w="559" w:type="pct"/>
            <w:noWrap/>
            <w:hideMark/>
          </w:tcPr>
          <w:p w14:paraId="1705EE3B" w14:textId="4249F26F" w:rsidR="009055DA" w:rsidRPr="008645A6" w:rsidRDefault="009055DA" w:rsidP="009055DA">
            <w:pPr>
              <w:pStyle w:val="TableTextRight"/>
              <w:ind w:right="227"/>
            </w:pPr>
            <w:r w:rsidRPr="00046D66">
              <w:t>0</w:t>
            </w:r>
          </w:p>
        </w:tc>
      </w:tr>
      <w:tr w:rsidR="009055DA" w:rsidRPr="008645A6" w14:paraId="2F9D8C86" w14:textId="77777777" w:rsidTr="005B6715">
        <w:tc>
          <w:tcPr>
            <w:tcW w:w="1067" w:type="pct"/>
            <w:noWrap/>
            <w:hideMark/>
          </w:tcPr>
          <w:p w14:paraId="2D1022F8" w14:textId="0FB89CE5" w:rsidR="009055DA" w:rsidRPr="008645A6" w:rsidRDefault="009055DA" w:rsidP="009055DA">
            <w:pPr>
              <w:pStyle w:val="TableText"/>
            </w:pPr>
            <w:r w:rsidRPr="007848BA">
              <w:t>Wimmera</w:t>
            </w:r>
          </w:p>
        </w:tc>
        <w:tc>
          <w:tcPr>
            <w:tcW w:w="1897" w:type="pct"/>
            <w:noWrap/>
            <w:hideMark/>
          </w:tcPr>
          <w:p w14:paraId="5F1A5B62" w14:textId="7B399594" w:rsidR="009055DA" w:rsidRPr="008645A6" w:rsidRDefault="009055DA" w:rsidP="009055DA">
            <w:pPr>
              <w:pStyle w:val="TableText"/>
            </w:pPr>
            <w:r w:rsidRPr="007848BA">
              <w:t>Pt1.2.2: Temporary black box swamp</w:t>
            </w:r>
          </w:p>
        </w:tc>
        <w:tc>
          <w:tcPr>
            <w:tcW w:w="534" w:type="pct"/>
            <w:noWrap/>
            <w:hideMark/>
          </w:tcPr>
          <w:p w14:paraId="1130AFE5" w14:textId="1A8E57EB" w:rsidR="009055DA" w:rsidRPr="008645A6" w:rsidRDefault="009055DA" w:rsidP="009055DA">
            <w:pPr>
              <w:pStyle w:val="TableTextRight"/>
            </w:pPr>
            <w:r w:rsidRPr="007848BA">
              <w:t>1,929</w:t>
            </w:r>
          </w:p>
        </w:tc>
        <w:tc>
          <w:tcPr>
            <w:tcW w:w="519" w:type="pct"/>
            <w:noWrap/>
            <w:hideMark/>
          </w:tcPr>
          <w:p w14:paraId="13D8B03F" w14:textId="7536FA7F" w:rsidR="009055DA" w:rsidRPr="008645A6" w:rsidRDefault="009055DA" w:rsidP="009055DA">
            <w:pPr>
              <w:pStyle w:val="TableTextRight"/>
            </w:pPr>
            <w:r w:rsidRPr="007848BA">
              <w:t>0</w:t>
            </w:r>
          </w:p>
        </w:tc>
        <w:tc>
          <w:tcPr>
            <w:tcW w:w="424" w:type="pct"/>
            <w:noWrap/>
            <w:hideMark/>
          </w:tcPr>
          <w:p w14:paraId="7AEE225F" w14:textId="5964677A" w:rsidR="009055DA" w:rsidRPr="008645A6" w:rsidRDefault="009055DA" w:rsidP="009055DA">
            <w:pPr>
              <w:pStyle w:val="TableTextRight"/>
            </w:pPr>
            <w:r w:rsidRPr="007848BA">
              <w:t>0</w:t>
            </w:r>
          </w:p>
        </w:tc>
        <w:tc>
          <w:tcPr>
            <w:tcW w:w="559" w:type="pct"/>
            <w:noWrap/>
            <w:hideMark/>
          </w:tcPr>
          <w:p w14:paraId="1CA98D47" w14:textId="0443C974" w:rsidR="009055DA" w:rsidRPr="008645A6" w:rsidRDefault="009055DA" w:rsidP="009055DA">
            <w:pPr>
              <w:pStyle w:val="TableTextRight"/>
              <w:ind w:right="227"/>
            </w:pPr>
            <w:r w:rsidRPr="00046D66">
              <w:t>0</w:t>
            </w:r>
          </w:p>
        </w:tc>
      </w:tr>
      <w:tr w:rsidR="009055DA" w:rsidRPr="008645A6" w14:paraId="6E6B285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A24BF34" w14:textId="27B6E7B0" w:rsidR="009055DA" w:rsidRPr="008645A6" w:rsidRDefault="009055DA" w:rsidP="009055DA">
            <w:pPr>
              <w:pStyle w:val="TableText"/>
            </w:pPr>
            <w:r w:rsidRPr="007848BA">
              <w:t>Wimmera</w:t>
            </w:r>
          </w:p>
        </w:tc>
        <w:tc>
          <w:tcPr>
            <w:tcW w:w="1897" w:type="pct"/>
            <w:noWrap/>
            <w:hideMark/>
          </w:tcPr>
          <w:p w14:paraId="7EC81583" w14:textId="59298D6F" w:rsidR="009055DA" w:rsidRPr="008645A6" w:rsidRDefault="009055DA" w:rsidP="009055DA">
            <w:pPr>
              <w:pStyle w:val="TableText"/>
            </w:pPr>
            <w:r w:rsidRPr="007848BA">
              <w:t>Pt4.2: Temporary wetland</w:t>
            </w:r>
          </w:p>
        </w:tc>
        <w:tc>
          <w:tcPr>
            <w:tcW w:w="534" w:type="pct"/>
            <w:noWrap/>
            <w:hideMark/>
          </w:tcPr>
          <w:p w14:paraId="5CEE4ACF" w14:textId="35E169D4" w:rsidR="009055DA" w:rsidRPr="008645A6" w:rsidRDefault="009055DA" w:rsidP="009055DA">
            <w:pPr>
              <w:pStyle w:val="TableTextRight"/>
            </w:pPr>
            <w:r w:rsidRPr="007848BA">
              <w:t>1,477</w:t>
            </w:r>
          </w:p>
        </w:tc>
        <w:tc>
          <w:tcPr>
            <w:tcW w:w="519" w:type="pct"/>
            <w:noWrap/>
            <w:hideMark/>
          </w:tcPr>
          <w:p w14:paraId="3CB8C9BB" w14:textId="2899C2C5" w:rsidR="009055DA" w:rsidRPr="008645A6" w:rsidRDefault="009055DA" w:rsidP="009055DA">
            <w:pPr>
              <w:pStyle w:val="TableTextRight"/>
            </w:pPr>
            <w:r w:rsidRPr="007848BA">
              <w:t>0</w:t>
            </w:r>
          </w:p>
        </w:tc>
        <w:tc>
          <w:tcPr>
            <w:tcW w:w="424" w:type="pct"/>
            <w:noWrap/>
            <w:hideMark/>
          </w:tcPr>
          <w:p w14:paraId="181FDF4E" w14:textId="6141797E" w:rsidR="009055DA" w:rsidRPr="008645A6" w:rsidRDefault="009055DA" w:rsidP="009055DA">
            <w:pPr>
              <w:pStyle w:val="TableTextRight"/>
            </w:pPr>
            <w:r w:rsidRPr="007848BA">
              <w:t>0</w:t>
            </w:r>
          </w:p>
        </w:tc>
        <w:tc>
          <w:tcPr>
            <w:tcW w:w="559" w:type="pct"/>
            <w:noWrap/>
            <w:hideMark/>
          </w:tcPr>
          <w:p w14:paraId="19C67B0C" w14:textId="49C21A91" w:rsidR="009055DA" w:rsidRPr="008645A6" w:rsidRDefault="009055DA" w:rsidP="009055DA">
            <w:pPr>
              <w:pStyle w:val="TableTextRight"/>
              <w:ind w:right="227"/>
            </w:pPr>
            <w:r w:rsidRPr="00046D66">
              <w:t>0</w:t>
            </w:r>
          </w:p>
        </w:tc>
      </w:tr>
      <w:tr w:rsidR="009055DA" w:rsidRPr="008645A6" w14:paraId="73418D8E" w14:textId="77777777" w:rsidTr="005B6715">
        <w:tc>
          <w:tcPr>
            <w:tcW w:w="1067" w:type="pct"/>
            <w:noWrap/>
            <w:hideMark/>
          </w:tcPr>
          <w:p w14:paraId="1FF684AB" w14:textId="146F3E73" w:rsidR="009055DA" w:rsidRPr="008645A6" w:rsidRDefault="009055DA" w:rsidP="009055DA">
            <w:pPr>
              <w:pStyle w:val="TableText"/>
            </w:pPr>
            <w:r w:rsidRPr="007848BA">
              <w:t>Wimmera</w:t>
            </w:r>
          </w:p>
        </w:tc>
        <w:tc>
          <w:tcPr>
            <w:tcW w:w="1897" w:type="pct"/>
            <w:noWrap/>
            <w:hideMark/>
          </w:tcPr>
          <w:p w14:paraId="4F4C547C" w14:textId="5557473B" w:rsidR="009055DA" w:rsidRPr="008645A6" w:rsidRDefault="009055DA" w:rsidP="009055DA">
            <w:pPr>
              <w:pStyle w:val="TableText"/>
            </w:pPr>
            <w:r w:rsidRPr="007848BA">
              <w:t>Lst1.1: Temporary saline lake</w:t>
            </w:r>
          </w:p>
        </w:tc>
        <w:tc>
          <w:tcPr>
            <w:tcW w:w="534" w:type="pct"/>
            <w:noWrap/>
            <w:hideMark/>
          </w:tcPr>
          <w:p w14:paraId="3E51F403" w14:textId="16E23C11" w:rsidR="009055DA" w:rsidRPr="008645A6" w:rsidRDefault="009055DA" w:rsidP="009055DA">
            <w:pPr>
              <w:pStyle w:val="TableTextRight"/>
            </w:pPr>
            <w:r w:rsidRPr="007848BA">
              <w:t>1,132</w:t>
            </w:r>
          </w:p>
        </w:tc>
        <w:tc>
          <w:tcPr>
            <w:tcW w:w="519" w:type="pct"/>
            <w:noWrap/>
            <w:hideMark/>
          </w:tcPr>
          <w:p w14:paraId="690ADE32" w14:textId="762789A1" w:rsidR="009055DA" w:rsidRPr="008645A6" w:rsidRDefault="009055DA" w:rsidP="009055DA">
            <w:pPr>
              <w:pStyle w:val="TableTextRight"/>
            </w:pPr>
            <w:r w:rsidRPr="007848BA">
              <w:t>0</w:t>
            </w:r>
          </w:p>
        </w:tc>
        <w:tc>
          <w:tcPr>
            <w:tcW w:w="424" w:type="pct"/>
            <w:noWrap/>
            <w:hideMark/>
          </w:tcPr>
          <w:p w14:paraId="60FB0C76" w14:textId="244931D1" w:rsidR="009055DA" w:rsidRPr="008645A6" w:rsidRDefault="009055DA" w:rsidP="009055DA">
            <w:pPr>
              <w:pStyle w:val="TableTextRight"/>
            </w:pPr>
            <w:r w:rsidRPr="007848BA">
              <w:t>0</w:t>
            </w:r>
          </w:p>
        </w:tc>
        <w:tc>
          <w:tcPr>
            <w:tcW w:w="559" w:type="pct"/>
            <w:noWrap/>
            <w:hideMark/>
          </w:tcPr>
          <w:p w14:paraId="1A1A0514" w14:textId="36F5B3F8" w:rsidR="009055DA" w:rsidRPr="008645A6" w:rsidRDefault="009055DA" w:rsidP="009055DA">
            <w:pPr>
              <w:pStyle w:val="TableTextRight"/>
              <w:ind w:right="227"/>
            </w:pPr>
            <w:r w:rsidRPr="00046D66">
              <w:t>0</w:t>
            </w:r>
          </w:p>
        </w:tc>
      </w:tr>
      <w:tr w:rsidR="009055DA" w:rsidRPr="008645A6" w14:paraId="72A9C7B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34E070C1" w14:textId="0FFCA32C" w:rsidR="009055DA" w:rsidRPr="008645A6" w:rsidRDefault="009055DA" w:rsidP="009055DA">
            <w:pPr>
              <w:pStyle w:val="TableText"/>
            </w:pPr>
            <w:r w:rsidRPr="007848BA">
              <w:t>Wimmera</w:t>
            </w:r>
          </w:p>
        </w:tc>
        <w:tc>
          <w:tcPr>
            <w:tcW w:w="1897" w:type="pct"/>
            <w:noWrap/>
            <w:hideMark/>
          </w:tcPr>
          <w:p w14:paraId="215272CF" w14:textId="0031954C" w:rsidR="009055DA" w:rsidRPr="008645A6" w:rsidRDefault="009055DA" w:rsidP="009055DA">
            <w:pPr>
              <w:pStyle w:val="TableText"/>
            </w:pPr>
            <w:r w:rsidRPr="007848BA">
              <w:t>Pst2.2: Temporary salt marsh</w:t>
            </w:r>
          </w:p>
        </w:tc>
        <w:tc>
          <w:tcPr>
            <w:tcW w:w="534" w:type="pct"/>
            <w:noWrap/>
            <w:hideMark/>
          </w:tcPr>
          <w:p w14:paraId="730B28BE" w14:textId="7374324D" w:rsidR="009055DA" w:rsidRPr="008645A6" w:rsidRDefault="009055DA" w:rsidP="009055DA">
            <w:pPr>
              <w:pStyle w:val="TableTextRight"/>
            </w:pPr>
            <w:r w:rsidRPr="007848BA">
              <w:t>405</w:t>
            </w:r>
          </w:p>
        </w:tc>
        <w:tc>
          <w:tcPr>
            <w:tcW w:w="519" w:type="pct"/>
            <w:noWrap/>
            <w:hideMark/>
          </w:tcPr>
          <w:p w14:paraId="0E26EE0C" w14:textId="52263489" w:rsidR="009055DA" w:rsidRPr="008645A6" w:rsidRDefault="009055DA" w:rsidP="009055DA">
            <w:pPr>
              <w:pStyle w:val="TableTextRight"/>
            </w:pPr>
            <w:r w:rsidRPr="007848BA">
              <w:t>0</w:t>
            </w:r>
          </w:p>
        </w:tc>
        <w:tc>
          <w:tcPr>
            <w:tcW w:w="424" w:type="pct"/>
            <w:noWrap/>
            <w:hideMark/>
          </w:tcPr>
          <w:p w14:paraId="068700EE" w14:textId="699A7406" w:rsidR="009055DA" w:rsidRPr="008645A6" w:rsidRDefault="009055DA" w:rsidP="009055DA">
            <w:pPr>
              <w:pStyle w:val="TableTextRight"/>
            </w:pPr>
            <w:r w:rsidRPr="007848BA">
              <w:t>0</w:t>
            </w:r>
          </w:p>
        </w:tc>
        <w:tc>
          <w:tcPr>
            <w:tcW w:w="559" w:type="pct"/>
            <w:noWrap/>
            <w:hideMark/>
          </w:tcPr>
          <w:p w14:paraId="043B5147" w14:textId="7FEA1AFF" w:rsidR="009055DA" w:rsidRPr="008645A6" w:rsidRDefault="009055DA" w:rsidP="009055DA">
            <w:pPr>
              <w:pStyle w:val="TableTextRight"/>
              <w:ind w:right="227"/>
            </w:pPr>
            <w:r w:rsidRPr="00046D66">
              <w:t>0</w:t>
            </w:r>
          </w:p>
        </w:tc>
      </w:tr>
      <w:tr w:rsidR="009055DA" w:rsidRPr="008645A6" w14:paraId="58607BE6" w14:textId="77777777" w:rsidTr="005B6715">
        <w:tc>
          <w:tcPr>
            <w:tcW w:w="1067" w:type="pct"/>
            <w:noWrap/>
            <w:hideMark/>
          </w:tcPr>
          <w:p w14:paraId="765F96C9" w14:textId="0B6D3FA6" w:rsidR="009055DA" w:rsidRPr="008645A6" w:rsidRDefault="009055DA" w:rsidP="009055DA">
            <w:pPr>
              <w:pStyle w:val="TableText"/>
            </w:pPr>
            <w:r w:rsidRPr="007848BA">
              <w:t>Wimmera</w:t>
            </w:r>
          </w:p>
        </w:tc>
        <w:tc>
          <w:tcPr>
            <w:tcW w:w="1897" w:type="pct"/>
            <w:noWrap/>
            <w:hideMark/>
          </w:tcPr>
          <w:p w14:paraId="4C289F05" w14:textId="2E5C97C7" w:rsidR="009055DA" w:rsidRPr="008645A6" w:rsidRDefault="009055DA" w:rsidP="009055DA">
            <w:pPr>
              <w:pStyle w:val="TableText"/>
            </w:pPr>
            <w:r w:rsidRPr="007848BA">
              <w:t>Lp1.2: Permanent lake with aquatic bed</w:t>
            </w:r>
          </w:p>
        </w:tc>
        <w:tc>
          <w:tcPr>
            <w:tcW w:w="534" w:type="pct"/>
            <w:noWrap/>
            <w:hideMark/>
          </w:tcPr>
          <w:p w14:paraId="4D696259" w14:textId="35ECA734" w:rsidR="009055DA" w:rsidRPr="008645A6" w:rsidRDefault="009055DA" w:rsidP="009055DA">
            <w:pPr>
              <w:pStyle w:val="TableTextRight"/>
            </w:pPr>
            <w:r w:rsidRPr="007848BA">
              <w:t>192</w:t>
            </w:r>
          </w:p>
        </w:tc>
        <w:tc>
          <w:tcPr>
            <w:tcW w:w="519" w:type="pct"/>
            <w:noWrap/>
            <w:hideMark/>
          </w:tcPr>
          <w:p w14:paraId="5EEEE0DF" w14:textId="2731E098" w:rsidR="009055DA" w:rsidRPr="008645A6" w:rsidRDefault="009055DA" w:rsidP="009055DA">
            <w:pPr>
              <w:pStyle w:val="TableTextRight"/>
            </w:pPr>
            <w:r w:rsidRPr="007848BA">
              <w:t>0</w:t>
            </w:r>
          </w:p>
        </w:tc>
        <w:tc>
          <w:tcPr>
            <w:tcW w:w="424" w:type="pct"/>
            <w:noWrap/>
            <w:hideMark/>
          </w:tcPr>
          <w:p w14:paraId="0D35C479" w14:textId="751F9FC7" w:rsidR="009055DA" w:rsidRPr="008645A6" w:rsidRDefault="009055DA" w:rsidP="009055DA">
            <w:pPr>
              <w:pStyle w:val="TableTextRight"/>
            </w:pPr>
            <w:r w:rsidRPr="007848BA">
              <w:t>0</w:t>
            </w:r>
          </w:p>
        </w:tc>
        <w:tc>
          <w:tcPr>
            <w:tcW w:w="559" w:type="pct"/>
            <w:noWrap/>
            <w:hideMark/>
          </w:tcPr>
          <w:p w14:paraId="62BF1A4A" w14:textId="3EF4A710" w:rsidR="009055DA" w:rsidRPr="008645A6" w:rsidRDefault="009055DA" w:rsidP="009055DA">
            <w:pPr>
              <w:pStyle w:val="TableTextRight"/>
              <w:ind w:right="227"/>
            </w:pPr>
            <w:r w:rsidRPr="00046D66">
              <w:t>0</w:t>
            </w:r>
          </w:p>
        </w:tc>
      </w:tr>
      <w:tr w:rsidR="009055DA" w:rsidRPr="008645A6" w14:paraId="5A6253BE"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087DF96E" w14:textId="7D9201B5" w:rsidR="009055DA" w:rsidRPr="008645A6" w:rsidRDefault="009055DA" w:rsidP="009055DA">
            <w:pPr>
              <w:pStyle w:val="TableText"/>
            </w:pPr>
            <w:r w:rsidRPr="007848BA">
              <w:t>Wimmera</w:t>
            </w:r>
          </w:p>
        </w:tc>
        <w:tc>
          <w:tcPr>
            <w:tcW w:w="1897" w:type="pct"/>
            <w:noWrap/>
            <w:hideMark/>
          </w:tcPr>
          <w:p w14:paraId="63D6A064" w14:textId="0B8B59B0" w:rsidR="009055DA" w:rsidRPr="008645A6" w:rsidRDefault="009055DA" w:rsidP="009055DA">
            <w:pPr>
              <w:pStyle w:val="TableText"/>
            </w:pPr>
            <w:r w:rsidRPr="007848BA">
              <w:t>Pt1.5.2: Temporary paperbark swamp</w:t>
            </w:r>
          </w:p>
        </w:tc>
        <w:tc>
          <w:tcPr>
            <w:tcW w:w="534" w:type="pct"/>
            <w:noWrap/>
            <w:hideMark/>
          </w:tcPr>
          <w:p w14:paraId="3BD3F558" w14:textId="1D0D9E61" w:rsidR="009055DA" w:rsidRPr="008645A6" w:rsidRDefault="009055DA" w:rsidP="009055DA">
            <w:pPr>
              <w:pStyle w:val="TableTextRight"/>
            </w:pPr>
            <w:r w:rsidRPr="007848BA">
              <w:t>183</w:t>
            </w:r>
          </w:p>
        </w:tc>
        <w:tc>
          <w:tcPr>
            <w:tcW w:w="519" w:type="pct"/>
            <w:noWrap/>
            <w:hideMark/>
          </w:tcPr>
          <w:p w14:paraId="4D7802B7" w14:textId="42FDA218" w:rsidR="009055DA" w:rsidRPr="008645A6" w:rsidRDefault="009055DA" w:rsidP="009055DA">
            <w:pPr>
              <w:pStyle w:val="TableTextRight"/>
            </w:pPr>
            <w:r w:rsidRPr="007848BA">
              <w:t>0</w:t>
            </w:r>
          </w:p>
        </w:tc>
        <w:tc>
          <w:tcPr>
            <w:tcW w:w="424" w:type="pct"/>
            <w:noWrap/>
            <w:hideMark/>
          </w:tcPr>
          <w:p w14:paraId="100D06D7" w14:textId="194455EF" w:rsidR="009055DA" w:rsidRPr="008645A6" w:rsidRDefault="009055DA" w:rsidP="009055DA">
            <w:pPr>
              <w:pStyle w:val="TableTextRight"/>
            </w:pPr>
            <w:r w:rsidRPr="007848BA">
              <w:t>0</w:t>
            </w:r>
          </w:p>
        </w:tc>
        <w:tc>
          <w:tcPr>
            <w:tcW w:w="559" w:type="pct"/>
            <w:noWrap/>
            <w:hideMark/>
          </w:tcPr>
          <w:p w14:paraId="5ECC3035" w14:textId="5832886F" w:rsidR="009055DA" w:rsidRPr="008645A6" w:rsidRDefault="009055DA" w:rsidP="009055DA">
            <w:pPr>
              <w:pStyle w:val="TableTextRight"/>
              <w:ind w:right="227"/>
            </w:pPr>
            <w:r w:rsidRPr="00046D66">
              <w:t>0</w:t>
            </w:r>
          </w:p>
        </w:tc>
      </w:tr>
      <w:tr w:rsidR="009055DA" w:rsidRPr="008645A6" w14:paraId="6F60AA39" w14:textId="77777777" w:rsidTr="005B6715">
        <w:tc>
          <w:tcPr>
            <w:tcW w:w="1067" w:type="pct"/>
            <w:noWrap/>
            <w:hideMark/>
          </w:tcPr>
          <w:p w14:paraId="09338ED9" w14:textId="65E15946" w:rsidR="009055DA" w:rsidRPr="008645A6" w:rsidRDefault="009055DA" w:rsidP="009055DA">
            <w:pPr>
              <w:pStyle w:val="TableText"/>
            </w:pPr>
            <w:r w:rsidRPr="007848BA">
              <w:t>Wimmera</w:t>
            </w:r>
          </w:p>
        </w:tc>
        <w:tc>
          <w:tcPr>
            <w:tcW w:w="1897" w:type="pct"/>
            <w:noWrap/>
            <w:hideMark/>
          </w:tcPr>
          <w:p w14:paraId="19FBC0C0" w14:textId="2F084EC1" w:rsidR="009055DA" w:rsidRPr="008645A6" w:rsidRDefault="009055DA" w:rsidP="009055DA">
            <w:pPr>
              <w:pStyle w:val="TableText"/>
            </w:pPr>
            <w:r w:rsidRPr="007848BA">
              <w:t>Pt1.7.2: Temporary lignum swamp</w:t>
            </w:r>
          </w:p>
        </w:tc>
        <w:tc>
          <w:tcPr>
            <w:tcW w:w="534" w:type="pct"/>
            <w:noWrap/>
            <w:hideMark/>
          </w:tcPr>
          <w:p w14:paraId="6A1E35C7" w14:textId="6C24C36A" w:rsidR="009055DA" w:rsidRPr="008645A6" w:rsidRDefault="009055DA" w:rsidP="009055DA">
            <w:pPr>
              <w:pStyle w:val="TableTextRight"/>
            </w:pPr>
            <w:r w:rsidRPr="007848BA">
              <w:t>174</w:t>
            </w:r>
          </w:p>
        </w:tc>
        <w:tc>
          <w:tcPr>
            <w:tcW w:w="519" w:type="pct"/>
            <w:noWrap/>
            <w:hideMark/>
          </w:tcPr>
          <w:p w14:paraId="2401FDB1" w14:textId="48344ACB" w:rsidR="009055DA" w:rsidRPr="008645A6" w:rsidRDefault="009055DA" w:rsidP="009055DA">
            <w:pPr>
              <w:pStyle w:val="TableTextRight"/>
            </w:pPr>
            <w:r w:rsidRPr="007848BA">
              <w:t>0</w:t>
            </w:r>
          </w:p>
        </w:tc>
        <w:tc>
          <w:tcPr>
            <w:tcW w:w="424" w:type="pct"/>
            <w:noWrap/>
            <w:hideMark/>
          </w:tcPr>
          <w:p w14:paraId="7B6E4670" w14:textId="6A61794A" w:rsidR="009055DA" w:rsidRPr="008645A6" w:rsidRDefault="009055DA" w:rsidP="009055DA">
            <w:pPr>
              <w:pStyle w:val="TableTextRight"/>
            </w:pPr>
            <w:r w:rsidRPr="007848BA">
              <w:t>0</w:t>
            </w:r>
          </w:p>
        </w:tc>
        <w:tc>
          <w:tcPr>
            <w:tcW w:w="559" w:type="pct"/>
            <w:noWrap/>
            <w:hideMark/>
          </w:tcPr>
          <w:p w14:paraId="50914068" w14:textId="5F4822C2" w:rsidR="009055DA" w:rsidRPr="008645A6" w:rsidRDefault="009055DA" w:rsidP="009055DA">
            <w:pPr>
              <w:pStyle w:val="TableTextRight"/>
              <w:ind w:right="227"/>
            </w:pPr>
            <w:r w:rsidRPr="00046D66">
              <w:t>0</w:t>
            </w:r>
          </w:p>
        </w:tc>
      </w:tr>
      <w:tr w:rsidR="009055DA" w:rsidRPr="008645A6" w14:paraId="0DF489CD"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A6F41BE" w14:textId="7CFB2242" w:rsidR="009055DA" w:rsidRPr="008645A6" w:rsidRDefault="009055DA" w:rsidP="009055DA">
            <w:pPr>
              <w:pStyle w:val="TableText"/>
            </w:pPr>
            <w:r w:rsidRPr="007848BA">
              <w:t>Wimmera</w:t>
            </w:r>
          </w:p>
        </w:tc>
        <w:tc>
          <w:tcPr>
            <w:tcW w:w="1897" w:type="pct"/>
            <w:noWrap/>
            <w:hideMark/>
          </w:tcPr>
          <w:p w14:paraId="493A0BBC" w14:textId="3C6DBFF3" w:rsidR="009055DA" w:rsidRPr="008645A6" w:rsidRDefault="009055DA" w:rsidP="009055DA">
            <w:pPr>
              <w:pStyle w:val="TableText"/>
            </w:pPr>
            <w:r w:rsidRPr="007848BA">
              <w:t>Pt2.1.2: Temporary tall emergent marsh</w:t>
            </w:r>
          </w:p>
        </w:tc>
        <w:tc>
          <w:tcPr>
            <w:tcW w:w="534" w:type="pct"/>
            <w:noWrap/>
            <w:hideMark/>
          </w:tcPr>
          <w:p w14:paraId="52E112D9" w14:textId="42883ABD" w:rsidR="009055DA" w:rsidRPr="008645A6" w:rsidRDefault="009055DA" w:rsidP="009055DA">
            <w:pPr>
              <w:pStyle w:val="TableTextRight"/>
            </w:pPr>
            <w:r w:rsidRPr="007848BA">
              <w:t>121</w:t>
            </w:r>
          </w:p>
        </w:tc>
        <w:tc>
          <w:tcPr>
            <w:tcW w:w="519" w:type="pct"/>
            <w:noWrap/>
            <w:hideMark/>
          </w:tcPr>
          <w:p w14:paraId="1F9CE9B9" w14:textId="2AAF6E52" w:rsidR="009055DA" w:rsidRPr="008645A6" w:rsidRDefault="009055DA" w:rsidP="009055DA">
            <w:pPr>
              <w:pStyle w:val="TableTextRight"/>
            </w:pPr>
            <w:r w:rsidRPr="007848BA">
              <w:t>0</w:t>
            </w:r>
          </w:p>
        </w:tc>
        <w:tc>
          <w:tcPr>
            <w:tcW w:w="424" w:type="pct"/>
            <w:noWrap/>
            <w:hideMark/>
          </w:tcPr>
          <w:p w14:paraId="61BF1E58" w14:textId="47079732" w:rsidR="009055DA" w:rsidRPr="008645A6" w:rsidRDefault="009055DA" w:rsidP="009055DA">
            <w:pPr>
              <w:pStyle w:val="TableTextRight"/>
            </w:pPr>
            <w:r w:rsidRPr="007848BA">
              <w:t>0</w:t>
            </w:r>
          </w:p>
        </w:tc>
        <w:tc>
          <w:tcPr>
            <w:tcW w:w="559" w:type="pct"/>
            <w:noWrap/>
            <w:hideMark/>
          </w:tcPr>
          <w:p w14:paraId="7BFC0263" w14:textId="24C458CF" w:rsidR="009055DA" w:rsidRPr="008645A6" w:rsidRDefault="009055DA" w:rsidP="009055DA">
            <w:pPr>
              <w:pStyle w:val="TableTextRight"/>
              <w:ind w:right="227"/>
            </w:pPr>
            <w:r w:rsidRPr="00046D66">
              <w:t>0</w:t>
            </w:r>
          </w:p>
        </w:tc>
      </w:tr>
      <w:tr w:rsidR="009055DA" w:rsidRPr="008645A6" w14:paraId="07340A85" w14:textId="77777777" w:rsidTr="005B6715">
        <w:tc>
          <w:tcPr>
            <w:tcW w:w="1067" w:type="pct"/>
            <w:noWrap/>
            <w:hideMark/>
          </w:tcPr>
          <w:p w14:paraId="79573E6F" w14:textId="4B3382A8" w:rsidR="009055DA" w:rsidRPr="008645A6" w:rsidRDefault="009055DA" w:rsidP="009055DA">
            <w:pPr>
              <w:pStyle w:val="TableText"/>
            </w:pPr>
            <w:r w:rsidRPr="007848BA">
              <w:lastRenderedPageBreak/>
              <w:t>Wimmera</w:t>
            </w:r>
          </w:p>
        </w:tc>
        <w:tc>
          <w:tcPr>
            <w:tcW w:w="1897" w:type="pct"/>
            <w:noWrap/>
            <w:hideMark/>
          </w:tcPr>
          <w:p w14:paraId="230314AC" w14:textId="2FC47056" w:rsidR="009055DA" w:rsidRPr="008645A6" w:rsidRDefault="009055DA" w:rsidP="009055DA">
            <w:pPr>
              <w:pStyle w:val="TableText"/>
            </w:pPr>
            <w:r w:rsidRPr="007848BA">
              <w:t>Psp1.1: Saline paperbark swamp</w:t>
            </w:r>
          </w:p>
        </w:tc>
        <w:tc>
          <w:tcPr>
            <w:tcW w:w="534" w:type="pct"/>
            <w:noWrap/>
            <w:hideMark/>
          </w:tcPr>
          <w:p w14:paraId="483CD723" w14:textId="5A83B168" w:rsidR="009055DA" w:rsidRPr="008645A6" w:rsidRDefault="009055DA" w:rsidP="009055DA">
            <w:pPr>
              <w:pStyle w:val="TableTextRight"/>
            </w:pPr>
            <w:r w:rsidRPr="007848BA">
              <w:t>31</w:t>
            </w:r>
          </w:p>
        </w:tc>
        <w:tc>
          <w:tcPr>
            <w:tcW w:w="519" w:type="pct"/>
            <w:noWrap/>
            <w:hideMark/>
          </w:tcPr>
          <w:p w14:paraId="61162C95" w14:textId="09D4911B" w:rsidR="009055DA" w:rsidRPr="008645A6" w:rsidRDefault="009055DA" w:rsidP="009055DA">
            <w:pPr>
              <w:pStyle w:val="TableTextRight"/>
            </w:pPr>
            <w:r w:rsidRPr="007848BA">
              <w:t>0</w:t>
            </w:r>
          </w:p>
        </w:tc>
        <w:tc>
          <w:tcPr>
            <w:tcW w:w="424" w:type="pct"/>
            <w:noWrap/>
            <w:hideMark/>
          </w:tcPr>
          <w:p w14:paraId="2AB94C49" w14:textId="433D7566" w:rsidR="009055DA" w:rsidRPr="008645A6" w:rsidRDefault="009055DA" w:rsidP="009055DA">
            <w:pPr>
              <w:pStyle w:val="TableTextRight"/>
            </w:pPr>
            <w:r w:rsidRPr="007848BA">
              <w:t>0</w:t>
            </w:r>
          </w:p>
        </w:tc>
        <w:tc>
          <w:tcPr>
            <w:tcW w:w="559" w:type="pct"/>
            <w:noWrap/>
            <w:hideMark/>
          </w:tcPr>
          <w:p w14:paraId="21B06589" w14:textId="7770355B" w:rsidR="009055DA" w:rsidRPr="008645A6" w:rsidRDefault="009055DA" w:rsidP="009055DA">
            <w:pPr>
              <w:pStyle w:val="TableTextRight"/>
              <w:ind w:right="227"/>
            </w:pPr>
            <w:r w:rsidRPr="00046D66">
              <w:t>0</w:t>
            </w:r>
          </w:p>
        </w:tc>
      </w:tr>
      <w:tr w:rsidR="009055DA" w:rsidRPr="008645A6" w14:paraId="28FA9BD3"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2844A4F" w14:textId="00B0963B" w:rsidR="009055DA" w:rsidRPr="008645A6" w:rsidRDefault="009055DA" w:rsidP="009055DA">
            <w:pPr>
              <w:pStyle w:val="TableText"/>
            </w:pPr>
            <w:r w:rsidRPr="007848BA">
              <w:t>Wimmera</w:t>
            </w:r>
          </w:p>
        </w:tc>
        <w:tc>
          <w:tcPr>
            <w:tcW w:w="1897" w:type="pct"/>
            <w:noWrap/>
            <w:hideMark/>
          </w:tcPr>
          <w:p w14:paraId="5823A92A" w14:textId="7508852A" w:rsidR="009055DA" w:rsidRPr="008645A6" w:rsidRDefault="009055DA" w:rsidP="009055DA">
            <w:pPr>
              <w:pStyle w:val="TableText"/>
            </w:pPr>
            <w:r w:rsidRPr="007848BA">
              <w:t>Lsp1.1: Permanent saline lake</w:t>
            </w:r>
          </w:p>
        </w:tc>
        <w:tc>
          <w:tcPr>
            <w:tcW w:w="534" w:type="pct"/>
            <w:noWrap/>
            <w:hideMark/>
          </w:tcPr>
          <w:p w14:paraId="6B1DA2D2" w14:textId="34B018E9" w:rsidR="009055DA" w:rsidRPr="008645A6" w:rsidRDefault="009055DA" w:rsidP="009055DA">
            <w:pPr>
              <w:pStyle w:val="TableTextRight"/>
            </w:pPr>
            <w:r w:rsidRPr="007848BA">
              <w:t>24</w:t>
            </w:r>
          </w:p>
        </w:tc>
        <w:tc>
          <w:tcPr>
            <w:tcW w:w="519" w:type="pct"/>
            <w:noWrap/>
            <w:hideMark/>
          </w:tcPr>
          <w:p w14:paraId="6AFC4813" w14:textId="5902A46F" w:rsidR="009055DA" w:rsidRPr="008645A6" w:rsidRDefault="009055DA" w:rsidP="009055DA">
            <w:pPr>
              <w:pStyle w:val="TableTextRight"/>
            </w:pPr>
            <w:r w:rsidRPr="007848BA">
              <w:t>0</w:t>
            </w:r>
          </w:p>
        </w:tc>
        <w:tc>
          <w:tcPr>
            <w:tcW w:w="424" w:type="pct"/>
            <w:noWrap/>
            <w:hideMark/>
          </w:tcPr>
          <w:p w14:paraId="6B65EF6B" w14:textId="0B659E3F" w:rsidR="009055DA" w:rsidRPr="008645A6" w:rsidRDefault="009055DA" w:rsidP="009055DA">
            <w:pPr>
              <w:pStyle w:val="TableTextRight"/>
            </w:pPr>
            <w:r w:rsidRPr="007848BA">
              <w:t>0</w:t>
            </w:r>
          </w:p>
        </w:tc>
        <w:tc>
          <w:tcPr>
            <w:tcW w:w="559" w:type="pct"/>
            <w:noWrap/>
            <w:hideMark/>
          </w:tcPr>
          <w:p w14:paraId="409ED914" w14:textId="0E5C50AE" w:rsidR="009055DA" w:rsidRPr="008645A6" w:rsidRDefault="009055DA" w:rsidP="009055DA">
            <w:pPr>
              <w:pStyle w:val="TableTextRight"/>
              <w:ind w:right="227"/>
            </w:pPr>
            <w:r w:rsidRPr="00046D66">
              <w:t>0</w:t>
            </w:r>
          </w:p>
        </w:tc>
      </w:tr>
      <w:tr w:rsidR="009055DA" w:rsidRPr="008645A6" w14:paraId="67CFB91F" w14:textId="77777777" w:rsidTr="005B6715">
        <w:tc>
          <w:tcPr>
            <w:tcW w:w="1067" w:type="pct"/>
            <w:noWrap/>
            <w:hideMark/>
          </w:tcPr>
          <w:p w14:paraId="3138B30A" w14:textId="50191D1D" w:rsidR="009055DA" w:rsidRPr="008645A6" w:rsidRDefault="009055DA" w:rsidP="009055DA">
            <w:pPr>
              <w:pStyle w:val="TableText"/>
            </w:pPr>
            <w:r w:rsidRPr="007848BA">
              <w:t>Wimmera</w:t>
            </w:r>
          </w:p>
        </w:tc>
        <w:tc>
          <w:tcPr>
            <w:tcW w:w="1897" w:type="pct"/>
            <w:noWrap/>
            <w:hideMark/>
          </w:tcPr>
          <w:p w14:paraId="673941C0" w14:textId="0DD05018" w:rsidR="009055DA" w:rsidRPr="008645A6" w:rsidRDefault="009055DA" w:rsidP="009055DA">
            <w:pPr>
              <w:pStyle w:val="TableText"/>
            </w:pPr>
            <w:r w:rsidRPr="007848BA">
              <w:t>Psp4: Permanent saline wetland</w:t>
            </w:r>
          </w:p>
        </w:tc>
        <w:tc>
          <w:tcPr>
            <w:tcW w:w="534" w:type="pct"/>
            <w:noWrap/>
            <w:hideMark/>
          </w:tcPr>
          <w:p w14:paraId="1A9C48A8" w14:textId="314260AE" w:rsidR="009055DA" w:rsidRPr="008645A6" w:rsidRDefault="009055DA" w:rsidP="009055DA">
            <w:pPr>
              <w:pStyle w:val="TableTextRight"/>
            </w:pPr>
            <w:r w:rsidRPr="007848BA">
              <w:t>16</w:t>
            </w:r>
          </w:p>
        </w:tc>
        <w:tc>
          <w:tcPr>
            <w:tcW w:w="519" w:type="pct"/>
            <w:noWrap/>
            <w:hideMark/>
          </w:tcPr>
          <w:p w14:paraId="789C09B4" w14:textId="0A16E329" w:rsidR="009055DA" w:rsidRPr="008645A6" w:rsidRDefault="009055DA" w:rsidP="009055DA">
            <w:pPr>
              <w:pStyle w:val="TableTextRight"/>
            </w:pPr>
            <w:r w:rsidRPr="007848BA">
              <w:t>0</w:t>
            </w:r>
          </w:p>
        </w:tc>
        <w:tc>
          <w:tcPr>
            <w:tcW w:w="424" w:type="pct"/>
            <w:noWrap/>
            <w:hideMark/>
          </w:tcPr>
          <w:p w14:paraId="152D32D5" w14:textId="6D9DE9A5" w:rsidR="009055DA" w:rsidRPr="008645A6" w:rsidRDefault="009055DA" w:rsidP="009055DA">
            <w:pPr>
              <w:pStyle w:val="TableTextRight"/>
            </w:pPr>
            <w:r w:rsidRPr="007848BA">
              <w:t>0</w:t>
            </w:r>
          </w:p>
        </w:tc>
        <w:tc>
          <w:tcPr>
            <w:tcW w:w="559" w:type="pct"/>
            <w:noWrap/>
            <w:hideMark/>
          </w:tcPr>
          <w:p w14:paraId="0203D359" w14:textId="588D7FB3" w:rsidR="009055DA" w:rsidRPr="008645A6" w:rsidRDefault="009055DA" w:rsidP="009055DA">
            <w:pPr>
              <w:pStyle w:val="TableTextRight"/>
              <w:ind w:right="227"/>
            </w:pPr>
            <w:r w:rsidRPr="00046D66">
              <w:t>0</w:t>
            </w:r>
          </w:p>
        </w:tc>
      </w:tr>
      <w:tr w:rsidR="009055DA" w:rsidRPr="008645A6" w14:paraId="5759B04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6FDD885" w14:textId="5EEC2ED1" w:rsidR="009055DA" w:rsidRPr="008645A6" w:rsidRDefault="009055DA" w:rsidP="009055DA">
            <w:pPr>
              <w:pStyle w:val="TableText"/>
            </w:pPr>
            <w:r w:rsidRPr="007848BA">
              <w:t>Wimmera</w:t>
            </w:r>
          </w:p>
        </w:tc>
        <w:tc>
          <w:tcPr>
            <w:tcW w:w="1897" w:type="pct"/>
            <w:noWrap/>
            <w:hideMark/>
          </w:tcPr>
          <w:p w14:paraId="73683344" w14:textId="4073C893" w:rsidR="009055DA" w:rsidRPr="008645A6" w:rsidRDefault="009055DA" w:rsidP="009055DA">
            <w:pPr>
              <w:pStyle w:val="TableText"/>
            </w:pPr>
            <w:r w:rsidRPr="007848BA">
              <w:t>Pst4: Temporary saline wetland</w:t>
            </w:r>
          </w:p>
        </w:tc>
        <w:tc>
          <w:tcPr>
            <w:tcW w:w="534" w:type="pct"/>
            <w:noWrap/>
            <w:hideMark/>
          </w:tcPr>
          <w:p w14:paraId="7F83A672" w14:textId="6F539CBD" w:rsidR="009055DA" w:rsidRPr="008645A6" w:rsidRDefault="009055DA" w:rsidP="009055DA">
            <w:pPr>
              <w:pStyle w:val="TableTextRight"/>
            </w:pPr>
            <w:r w:rsidRPr="007848BA">
              <w:t>3,120</w:t>
            </w:r>
          </w:p>
        </w:tc>
        <w:tc>
          <w:tcPr>
            <w:tcW w:w="519" w:type="pct"/>
            <w:noWrap/>
            <w:hideMark/>
          </w:tcPr>
          <w:p w14:paraId="78954F3C" w14:textId="216D9EA0" w:rsidR="009055DA" w:rsidRPr="008645A6" w:rsidRDefault="009055DA" w:rsidP="009055DA">
            <w:pPr>
              <w:pStyle w:val="TableTextRight"/>
            </w:pPr>
            <w:r w:rsidRPr="007848BA">
              <w:t>0</w:t>
            </w:r>
          </w:p>
        </w:tc>
        <w:tc>
          <w:tcPr>
            <w:tcW w:w="424" w:type="pct"/>
            <w:noWrap/>
            <w:hideMark/>
          </w:tcPr>
          <w:p w14:paraId="130D9953" w14:textId="78EFC033" w:rsidR="009055DA" w:rsidRPr="008645A6" w:rsidRDefault="009055DA" w:rsidP="009055DA">
            <w:pPr>
              <w:pStyle w:val="TableTextRight"/>
            </w:pPr>
            <w:r w:rsidRPr="007848BA">
              <w:t>0</w:t>
            </w:r>
          </w:p>
        </w:tc>
        <w:tc>
          <w:tcPr>
            <w:tcW w:w="559" w:type="pct"/>
            <w:noWrap/>
            <w:hideMark/>
          </w:tcPr>
          <w:p w14:paraId="0BBFC79E" w14:textId="1F7075FB" w:rsidR="009055DA" w:rsidRPr="008645A6" w:rsidRDefault="009055DA" w:rsidP="009055DA">
            <w:pPr>
              <w:pStyle w:val="TableTextRight"/>
              <w:ind w:right="227"/>
            </w:pPr>
            <w:r w:rsidRPr="00046D66">
              <w:t>0</w:t>
            </w:r>
          </w:p>
        </w:tc>
      </w:tr>
      <w:tr w:rsidR="009055DA" w:rsidRPr="008645A6" w14:paraId="4CF52130" w14:textId="77777777" w:rsidTr="005B6715">
        <w:tc>
          <w:tcPr>
            <w:tcW w:w="1067" w:type="pct"/>
            <w:noWrap/>
            <w:hideMark/>
          </w:tcPr>
          <w:p w14:paraId="26CD1A6B" w14:textId="052DB37D" w:rsidR="009055DA" w:rsidRPr="008645A6" w:rsidRDefault="009055DA" w:rsidP="009055DA">
            <w:pPr>
              <w:pStyle w:val="TableText"/>
            </w:pPr>
            <w:r w:rsidRPr="007848BA">
              <w:t>Wimmera</w:t>
            </w:r>
          </w:p>
        </w:tc>
        <w:tc>
          <w:tcPr>
            <w:tcW w:w="1897" w:type="pct"/>
            <w:noWrap/>
            <w:hideMark/>
          </w:tcPr>
          <w:p w14:paraId="257B474D" w14:textId="7A46FF06" w:rsidR="009055DA" w:rsidRPr="008645A6" w:rsidRDefault="009055DA" w:rsidP="009055DA">
            <w:pPr>
              <w:pStyle w:val="TableText"/>
            </w:pPr>
            <w:r w:rsidRPr="007848BA">
              <w:t>Pst1.1: Temporary saline swamp</w:t>
            </w:r>
          </w:p>
        </w:tc>
        <w:tc>
          <w:tcPr>
            <w:tcW w:w="534" w:type="pct"/>
            <w:noWrap/>
            <w:hideMark/>
          </w:tcPr>
          <w:p w14:paraId="056B12F1" w14:textId="29A9C4AB" w:rsidR="009055DA" w:rsidRPr="008645A6" w:rsidRDefault="009055DA" w:rsidP="009055DA">
            <w:pPr>
              <w:pStyle w:val="TableTextRight"/>
            </w:pPr>
            <w:r w:rsidRPr="007848BA">
              <w:t>2,424</w:t>
            </w:r>
          </w:p>
        </w:tc>
        <w:tc>
          <w:tcPr>
            <w:tcW w:w="519" w:type="pct"/>
            <w:noWrap/>
            <w:hideMark/>
          </w:tcPr>
          <w:p w14:paraId="77C26357" w14:textId="71B6DADD" w:rsidR="009055DA" w:rsidRPr="008645A6" w:rsidRDefault="009055DA" w:rsidP="009055DA">
            <w:pPr>
              <w:pStyle w:val="TableTextRight"/>
            </w:pPr>
            <w:r w:rsidRPr="007848BA">
              <w:t>0</w:t>
            </w:r>
          </w:p>
        </w:tc>
        <w:tc>
          <w:tcPr>
            <w:tcW w:w="424" w:type="pct"/>
            <w:noWrap/>
            <w:hideMark/>
          </w:tcPr>
          <w:p w14:paraId="7769FEDB" w14:textId="3C4891AA" w:rsidR="009055DA" w:rsidRPr="008645A6" w:rsidRDefault="009055DA" w:rsidP="009055DA">
            <w:pPr>
              <w:pStyle w:val="TableTextRight"/>
            </w:pPr>
            <w:r w:rsidRPr="007848BA">
              <w:t>0</w:t>
            </w:r>
          </w:p>
        </w:tc>
        <w:tc>
          <w:tcPr>
            <w:tcW w:w="559" w:type="pct"/>
            <w:noWrap/>
            <w:hideMark/>
          </w:tcPr>
          <w:p w14:paraId="38631A4F" w14:textId="76F11B6E" w:rsidR="009055DA" w:rsidRPr="008645A6" w:rsidRDefault="009055DA" w:rsidP="009055DA">
            <w:pPr>
              <w:pStyle w:val="TableTextRight"/>
              <w:ind w:right="227"/>
            </w:pPr>
            <w:r w:rsidRPr="00046D66">
              <w:t>0</w:t>
            </w:r>
          </w:p>
        </w:tc>
      </w:tr>
      <w:tr w:rsidR="009055DA" w:rsidRPr="008645A6" w14:paraId="718797C1"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73071C21" w14:textId="7DD60014" w:rsidR="009055DA" w:rsidRPr="008645A6" w:rsidRDefault="009055DA" w:rsidP="009055DA">
            <w:pPr>
              <w:pStyle w:val="TableText"/>
            </w:pPr>
            <w:r w:rsidRPr="007848BA">
              <w:t>Wimmera</w:t>
            </w:r>
          </w:p>
        </w:tc>
        <w:tc>
          <w:tcPr>
            <w:tcW w:w="1897" w:type="pct"/>
            <w:noWrap/>
            <w:hideMark/>
          </w:tcPr>
          <w:p w14:paraId="72CF1B31" w14:textId="19C8DC09" w:rsidR="009055DA" w:rsidRPr="008645A6" w:rsidRDefault="009055DA" w:rsidP="009055DA">
            <w:pPr>
              <w:pStyle w:val="TableText"/>
            </w:pPr>
            <w:r w:rsidRPr="007848BA">
              <w:t>Pt1.2.2: Temporary black box swamp</w:t>
            </w:r>
          </w:p>
        </w:tc>
        <w:tc>
          <w:tcPr>
            <w:tcW w:w="534" w:type="pct"/>
            <w:noWrap/>
            <w:hideMark/>
          </w:tcPr>
          <w:p w14:paraId="0E5314B9" w14:textId="3690767E" w:rsidR="009055DA" w:rsidRPr="008645A6" w:rsidRDefault="009055DA" w:rsidP="009055DA">
            <w:pPr>
              <w:pStyle w:val="TableTextRight"/>
            </w:pPr>
            <w:r w:rsidRPr="007848BA">
              <w:t>1,929</w:t>
            </w:r>
          </w:p>
        </w:tc>
        <w:tc>
          <w:tcPr>
            <w:tcW w:w="519" w:type="pct"/>
            <w:noWrap/>
            <w:hideMark/>
          </w:tcPr>
          <w:p w14:paraId="244EC2AB" w14:textId="33E3CE9D" w:rsidR="009055DA" w:rsidRPr="008645A6" w:rsidRDefault="009055DA" w:rsidP="009055DA">
            <w:pPr>
              <w:pStyle w:val="TableTextRight"/>
            </w:pPr>
            <w:r w:rsidRPr="007848BA">
              <w:t>0</w:t>
            </w:r>
          </w:p>
        </w:tc>
        <w:tc>
          <w:tcPr>
            <w:tcW w:w="424" w:type="pct"/>
            <w:noWrap/>
            <w:hideMark/>
          </w:tcPr>
          <w:p w14:paraId="7C8EDC34" w14:textId="7B19B23E" w:rsidR="009055DA" w:rsidRPr="008645A6" w:rsidRDefault="009055DA" w:rsidP="009055DA">
            <w:pPr>
              <w:pStyle w:val="TableTextRight"/>
            </w:pPr>
            <w:r w:rsidRPr="007848BA">
              <w:t>0</w:t>
            </w:r>
          </w:p>
        </w:tc>
        <w:tc>
          <w:tcPr>
            <w:tcW w:w="559" w:type="pct"/>
            <w:noWrap/>
            <w:hideMark/>
          </w:tcPr>
          <w:p w14:paraId="0FA2BF0A" w14:textId="5F852F62" w:rsidR="009055DA" w:rsidRPr="008645A6" w:rsidRDefault="009055DA" w:rsidP="009055DA">
            <w:pPr>
              <w:pStyle w:val="TableTextRight"/>
              <w:ind w:right="227"/>
            </w:pPr>
            <w:r w:rsidRPr="00046D66">
              <w:t>0</w:t>
            </w:r>
          </w:p>
        </w:tc>
      </w:tr>
      <w:tr w:rsidR="009055DA" w:rsidRPr="008645A6" w14:paraId="055BD562" w14:textId="77777777" w:rsidTr="005B6715">
        <w:tc>
          <w:tcPr>
            <w:tcW w:w="1067" w:type="pct"/>
            <w:noWrap/>
            <w:hideMark/>
          </w:tcPr>
          <w:p w14:paraId="79D5BEFF" w14:textId="7EEC7FD2" w:rsidR="009055DA" w:rsidRPr="008645A6" w:rsidRDefault="009055DA" w:rsidP="009055DA">
            <w:pPr>
              <w:pStyle w:val="TableText"/>
            </w:pPr>
            <w:r w:rsidRPr="007848BA">
              <w:t>Wimmera</w:t>
            </w:r>
          </w:p>
        </w:tc>
        <w:tc>
          <w:tcPr>
            <w:tcW w:w="1897" w:type="pct"/>
            <w:noWrap/>
            <w:hideMark/>
          </w:tcPr>
          <w:p w14:paraId="180D2E75" w14:textId="14C0F703" w:rsidR="009055DA" w:rsidRPr="008645A6" w:rsidRDefault="009055DA" w:rsidP="009055DA">
            <w:pPr>
              <w:pStyle w:val="TableText"/>
            </w:pPr>
            <w:r w:rsidRPr="007848BA">
              <w:t>Pt4.2: Temporary wetland</w:t>
            </w:r>
          </w:p>
        </w:tc>
        <w:tc>
          <w:tcPr>
            <w:tcW w:w="534" w:type="pct"/>
            <w:noWrap/>
            <w:hideMark/>
          </w:tcPr>
          <w:p w14:paraId="4CBBEEAF" w14:textId="6DCEE4D2" w:rsidR="009055DA" w:rsidRPr="008645A6" w:rsidRDefault="009055DA" w:rsidP="009055DA">
            <w:pPr>
              <w:pStyle w:val="TableTextRight"/>
            </w:pPr>
            <w:r w:rsidRPr="007848BA">
              <w:t>1,477</w:t>
            </w:r>
          </w:p>
        </w:tc>
        <w:tc>
          <w:tcPr>
            <w:tcW w:w="519" w:type="pct"/>
            <w:noWrap/>
            <w:hideMark/>
          </w:tcPr>
          <w:p w14:paraId="60C0818B" w14:textId="216CE288" w:rsidR="009055DA" w:rsidRPr="008645A6" w:rsidRDefault="009055DA" w:rsidP="009055DA">
            <w:pPr>
              <w:pStyle w:val="TableTextRight"/>
            </w:pPr>
            <w:r w:rsidRPr="007848BA">
              <w:t>0</w:t>
            </w:r>
          </w:p>
        </w:tc>
        <w:tc>
          <w:tcPr>
            <w:tcW w:w="424" w:type="pct"/>
            <w:noWrap/>
            <w:hideMark/>
          </w:tcPr>
          <w:p w14:paraId="5436A6C2" w14:textId="20EC69F8" w:rsidR="009055DA" w:rsidRPr="008645A6" w:rsidRDefault="009055DA" w:rsidP="009055DA">
            <w:pPr>
              <w:pStyle w:val="TableTextRight"/>
            </w:pPr>
            <w:r w:rsidRPr="007848BA">
              <w:t>0</w:t>
            </w:r>
          </w:p>
        </w:tc>
        <w:tc>
          <w:tcPr>
            <w:tcW w:w="559" w:type="pct"/>
            <w:noWrap/>
            <w:hideMark/>
          </w:tcPr>
          <w:p w14:paraId="4FA84495" w14:textId="71FDE716" w:rsidR="009055DA" w:rsidRPr="008645A6" w:rsidRDefault="009055DA" w:rsidP="009055DA">
            <w:pPr>
              <w:pStyle w:val="TableTextRight"/>
              <w:ind w:right="227"/>
            </w:pPr>
            <w:r w:rsidRPr="00046D66">
              <w:t>0</w:t>
            </w:r>
          </w:p>
        </w:tc>
      </w:tr>
      <w:tr w:rsidR="009055DA" w:rsidRPr="008645A6" w14:paraId="05322D90"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F15CE7E" w14:textId="4D12851E" w:rsidR="009055DA" w:rsidRPr="008645A6" w:rsidRDefault="009055DA" w:rsidP="009055DA">
            <w:pPr>
              <w:pStyle w:val="TableText"/>
            </w:pPr>
            <w:r w:rsidRPr="007848BA">
              <w:t>Wimmera</w:t>
            </w:r>
          </w:p>
        </w:tc>
        <w:tc>
          <w:tcPr>
            <w:tcW w:w="1897" w:type="pct"/>
            <w:noWrap/>
            <w:hideMark/>
          </w:tcPr>
          <w:p w14:paraId="729F92F5" w14:textId="6C6CFE69" w:rsidR="009055DA" w:rsidRPr="008645A6" w:rsidRDefault="009055DA" w:rsidP="009055DA">
            <w:pPr>
              <w:pStyle w:val="TableText"/>
            </w:pPr>
            <w:r w:rsidRPr="007848BA">
              <w:t>Lst1.1: Temporary saline lake</w:t>
            </w:r>
          </w:p>
        </w:tc>
        <w:tc>
          <w:tcPr>
            <w:tcW w:w="534" w:type="pct"/>
            <w:noWrap/>
            <w:hideMark/>
          </w:tcPr>
          <w:p w14:paraId="6ED5C360" w14:textId="50A92364" w:rsidR="009055DA" w:rsidRPr="008645A6" w:rsidRDefault="009055DA" w:rsidP="009055DA">
            <w:pPr>
              <w:pStyle w:val="TableTextRight"/>
            </w:pPr>
            <w:r w:rsidRPr="007848BA">
              <w:t>1,132</w:t>
            </w:r>
          </w:p>
        </w:tc>
        <w:tc>
          <w:tcPr>
            <w:tcW w:w="519" w:type="pct"/>
            <w:noWrap/>
            <w:hideMark/>
          </w:tcPr>
          <w:p w14:paraId="19B53C2E" w14:textId="665B1F02" w:rsidR="009055DA" w:rsidRPr="008645A6" w:rsidRDefault="009055DA" w:rsidP="009055DA">
            <w:pPr>
              <w:pStyle w:val="TableTextRight"/>
            </w:pPr>
            <w:r w:rsidRPr="007848BA">
              <w:t>0</w:t>
            </w:r>
          </w:p>
        </w:tc>
        <w:tc>
          <w:tcPr>
            <w:tcW w:w="424" w:type="pct"/>
            <w:noWrap/>
            <w:hideMark/>
          </w:tcPr>
          <w:p w14:paraId="58D25F64" w14:textId="2863012F" w:rsidR="009055DA" w:rsidRPr="008645A6" w:rsidRDefault="009055DA" w:rsidP="009055DA">
            <w:pPr>
              <w:pStyle w:val="TableTextRight"/>
            </w:pPr>
            <w:r w:rsidRPr="007848BA">
              <w:t>0</w:t>
            </w:r>
          </w:p>
        </w:tc>
        <w:tc>
          <w:tcPr>
            <w:tcW w:w="559" w:type="pct"/>
            <w:noWrap/>
            <w:hideMark/>
          </w:tcPr>
          <w:p w14:paraId="19A25F64" w14:textId="269DBCD0" w:rsidR="009055DA" w:rsidRPr="008645A6" w:rsidRDefault="009055DA" w:rsidP="009055DA">
            <w:pPr>
              <w:pStyle w:val="TableTextRight"/>
              <w:ind w:right="227"/>
            </w:pPr>
            <w:r w:rsidRPr="00046D66">
              <w:t>0</w:t>
            </w:r>
          </w:p>
        </w:tc>
      </w:tr>
      <w:tr w:rsidR="009055DA" w:rsidRPr="008645A6" w14:paraId="2A13790F" w14:textId="77777777" w:rsidTr="005B6715">
        <w:tc>
          <w:tcPr>
            <w:tcW w:w="1067" w:type="pct"/>
            <w:noWrap/>
            <w:hideMark/>
          </w:tcPr>
          <w:p w14:paraId="710AA38F" w14:textId="1570B77F" w:rsidR="009055DA" w:rsidRPr="008645A6" w:rsidRDefault="009055DA" w:rsidP="009055DA">
            <w:pPr>
              <w:pStyle w:val="TableText"/>
            </w:pPr>
            <w:r w:rsidRPr="007848BA">
              <w:t>Wimmera</w:t>
            </w:r>
          </w:p>
        </w:tc>
        <w:tc>
          <w:tcPr>
            <w:tcW w:w="1897" w:type="pct"/>
            <w:noWrap/>
            <w:hideMark/>
          </w:tcPr>
          <w:p w14:paraId="40319245" w14:textId="431BBEC8" w:rsidR="009055DA" w:rsidRPr="008645A6" w:rsidRDefault="009055DA" w:rsidP="009055DA">
            <w:pPr>
              <w:pStyle w:val="TableText"/>
            </w:pPr>
            <w:r w:rsidRPr="007848BA">
              <w:t>Pst2.2: Temporary salt marsh</w:t>
            </w:r>
          </w:p>
        </w:tc>
        <w:tc>
          <w:tcPr>
            <w:tcW w:w="534" w:type="pct"/>
            <w:noWrap/>
            <w:hideMark/>
          </w:tcPr>
          <w:p w14:paraId="48C53B81" w14:textId="4391EA2E" w:rsidR="009055DA" w:rsidRPr="008645A6" w:rsidRDefault="009055DA" w:rsidP="009055DA">
            <w:pPr>
              <w:pStyle w:val="TableTextRight"/>
            </w:pPr>
            <w:r w:rsidRPr="007848BA">
              <w:t>405</w:t>
            </w:r>
          </w:p>
        </w:tc>
        <w:tc>
          <w:tcPr>
            <w:tcW w:w="519" w:type="pct"/>
            <w:noWrap/>
            <w:hideMark/>
          </w:tcPr>
          <w:p w14:paraId="5188A6EB" w14:textId="3AD22A0B" w:rsidR="009055DA" w:rsidRPr="008645A6" w:rsidRDefault="009055DA" w:rsidP="009055DA">
            <w:pPr>
              <w:pStyle w:val="TableTextRight"/>
            </w:pPr>
            <w:r w:rsidRPr="007848BA">
              <w:t>0</w:t>
            </w:r>
          </w:p>
        </w:tc>
        <w:tc>
          <w:tcPr>
            <w:tcW w:w="424" w:type="pct"/>
            <w:noWrap/>
            <w:hideMark/>
          </w:tcPr>
          <w:p w14:paraId="02786429" w14:textId="458F120F" w:rsidR="009055DA" w:rsidRPr="008645A6" w:rsidRDefault="009055DA" w:rsidP="009055DA">
            <w:pPr>
              <w:pStyle w:val="TableTextRight"/>
            </w:pPr>
            <w:r w:rsidRPr="007848BA">
              <w:t>0</w:t>
            </w:r>
          </w:p>
        </w:tc>
        <w:tc>
          <w:tcPr>
            <w:tcW w:w="559" w:type="pct"/>
            <w:noWrap/>
            <w:hideMark/>
          </w:tcPr>
          <w:p w14:paraId="5FA723C0" w14:textId="0C06D365" w:rsidR="009055DA" w:rsidRPr="008645A6" w:rsidRDefault="009055DA" w:rsidP="009055DA">
            <w:pPr>
              <w:pStyle w:val="TableTextRight"/>
              <w:ind w:right="227"/>
            </w:pPr>
            <w:r w:rsidRPr="00046D66">
              <w:t>0</w:t>
            </w:r>
          </w:p>
        </w:tc>
      </w:tr>
      <w:tr w:rsidR="009055DA" w:rsidRPr="008645A6" w14:paraId="39CC08D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48180C0A" w14:textId="001A92BE" w:rsidR="009055DA" w:rsidRPr="008645A6" w:rsidRDefault="009055DA" w:rsidP="009055DA">
            <w:pPr>
              <w:pStyle w:val="TableText"/>
            </w:pPr>
            <w:r w:rsidRPr="007848BA">
              <w:t>Wimmera</w:t>
            </w:r>
          </w:p>
        </w:tc>
        <w:tc>
          <w:tcPr>
            <w:tcW w:w="1897" w:type="pct"/>
            <w:noWrap/>
            <w:hideMark/>
          </w:tcPr>
          <w:p w14:paraId="5D92C26F" w14:textId="33FC186D" w:rsidR="009055DA" w:rsidRPr="008645A6" w:rsidRDefault="009055DA" w:rsidP="009055DA">
            <w:pPr>
              <w:pStyle w:val="TableText"/>
            </w:pPr>
            <w:r w:rsidRPr="007848BA">
              <w:t>Lp1.2: Permanent lake with aquatic bed</w:t>
            </w:r>
          </w:p>
        </w:tc>
        <w:tc>
          <w:tcPr>
            <w:tcW w:w="534" w:type="pct"/>
            <w:noWrap/>
            <w:hideMark/>
          </w:tcPr>
          <w:p w14:paraId="6239FE41" w14:textId="2151E229" w:rsidR="009055DA" w:rsidRPr="008645A6" w:rsidRDefault="009055DA" w:rsidP="009055DA">
            <w:pPr>
              <w:pStyle w:val="TableTextRight"/>
            </w:pPr>
            <w:r w:rsidRPr="007848BA">
              <w:t>192</w:t>
            </w:r>
          </w:p>
        </w:tc>
        <w:tc>
          <w:tcPr>
            <w:tcW w:w="519" w:type="pct"/>
            <w:noWrap/>
            <w:hideMark/>
          </w:tcPr>
          <w:p w14:paraId="65DBECF6" w14:textId="7C4408D9" w:rsidR="009055DA" w:rsidRPr="008645A6" w:rsidRDefault="009055DA" w:rsidP="009055DA">
            <w:pPr>
              <w:pStyle w:val="TableTextRight"/>
            </w:pPr>
            <w:r w:rsidRPr="007848BA">
              <w:t>0</w:t>
            </w:r>
          </w:p>
        </w:tc>
        <w:tc>
          <w:tcPr>
            <w:tcW w:w="424" w:type="pct"/>
            <w:noWrap/>
            <w:hideMark/>
          </w:tcPr>
          <w:p w14:paraId="411E820B" w14:textId="7DC4D9BD" w:rsidR="009055DA" w:rsidRPr="008645A6" w:rsidRDefault="009055DA" w:rsidP="009055DA">
            <w:pPr>
              <w:pStyle w:val="TableTextRight"/>
            </w:pPr>
            <w:r w:rsidRPr="007848BA">
              <w:t>0</w:t>
            </w:r>
          </w:p>
        </w:tc>
        <w:tc>
          <w:tcPr>
            <w:tcW w:w="559" w:type="pct"/>
            <w:noWrap/>
            <w:hideMark/>
          </w:tcPr>
          <w:p w14:paraId="4A6FB052" w14:textId="0058724D" w:rsidR="009055DA" w:rsidRPr="008645A6" w:rsidRDefault="009055DA" w:rsidP="009055DA">
            <w:pPr>
              <w:pStyle w:val="TableTextRight"/>
              <w:ind w:right="227"/>
            </w:pPr>
            <w:r w:rsidRPr="00046D66">
              <w:t>0</w:t>
            </w:r>
          </w:p>
        </w:tc>
      </w:tr>
      <w:tr w:rsidR="009055DA" w:rsidRPr="008645A6" w14:paraId="726B33AF" w14:textId="77777777" w:rsidTr="005B6715">
        <w:tc>
          <w:tcPr>
            <w:tcW w:w="1067" w:type="pct"/>
            <w:noWrap/>
            <w:hideMark/>
          </w:tcPr>
          <w:p w14:paraId="637BEBC8" w14:textId="1A874535" w:rsidR="009055DA" w:rsidRPr="008645A6" w:rsidRDefault="009055DA" w:rsidP="009055DA">
            <w:pPr>
              <w:pStyle w:val="TableText"/>
            </w:pPr>
            <w:r w:rsidRPr="007848BA">
              <w:t>Wimmera</w:t>
            </w:r>
          </w:p>
        </w:tc>
        <w:tc>
          <w:tcPr>
            <w:tcW w:w="1897" w:type="pct"/>
            <w:noWrap/>
            <w:hideMark/>
          </w:tcPr>
          <w:p w14:paraId="24114308" w14:textId="31CFD9F5" w:rsidR="009055DA" w:rsidRPr="008645A6" w:rsidRDefault="009055DA" w:rsidP="009055DA">
            <w:pPr>
              <w:pStyle w:val="TableText"/>
            </w:pPr>
            <w:r w:rsidRPr="007848BA">
              <w:t>Pt1.5.2: Temporary paperbark swamp</w:t>
            </w:r>
          </w:p>
        </w:tc>
        <w:tc>
          <w:tcPr>
            <w:tcW w:w="534" w:type="pct"/>
            <w:noWrap/>
            <w:hideMark/>
          </w:tcPr>
          <w:p w14:paraId="4545488C" w14:textId="4B40204F" w:rsidR="009055DA" w:rsidRPr="008645A6" w:rsidRDefault="009055DA" w:rsidP="009055DA">
            <w:pPr>
              <w:pStyle w:val="TableTextRight"/>
            </w:pPr>
            <w:r w:rsidRPr="007848BA">
              <w:t>183</w:t>
            </w:r>
          </w:p>
        </w:tc>
        <w:tc>
          <w:tcPr>
            <w:tcW w:w="519" w:type="pct"/>
            <w:noWrap/>
            <w:hideMark/>
          </w:tcPr>
          <w:p w14:paraId="0DFCF702" w14:textId="697D77F3" w:rsidR="009055DA" w:rsidRPr="008645A6" w:rsidRDefault="009055DA" w:rsidP="009055DA">
            <w:pPr>
              <w:pStyle w:val="TableTextRight"/>
            </w:pPr>
            <w:r w:rsidRPr="007848BA">
              <w:t>0</w:t>
            </w:r>
          </w:p>
        </w:tc>
        <w:tc>
          <w:tcPr>
            <w:tcW w:w="424" w:type="pct"/>
            <w:noWrap/>
            <w:hideMark/>
          </w:tcPr>
          <w:p w14:paraId="3C9CBA87" w14:textId="0DC7C165" w:rsidR="009055DA" w:rsidRPr="008645A6" w:rsidRDefault="009055DA" w:rsidP="009055DA">
            <w:pPr>
              <w:pStyle w:val="TableTextRight"/>
            </w:pPr>
            <w:r w:rsidRPr="007848BA">
              <w:t>0</w:t>
            </w:r>
          </w:p>
        </w:tc>
        <w:tc>
          <w:tcPr>
            <w:tcW w:w="559" w:type="pct"/>
            <w:noWrap/>
            <w:hideMark/>
          </w:tcPr>
          <w:p w14:paraId="63ACACB9" w14:textId="2DE01E12" w:rsidR="009055DA" w:rsidRPr="008645A6" w:rsidRDefault="009055DA" w:rsidP="009055DA">
            <w:pPr>
              <w:pStyle w:val="TableTextRight"/>
              <w:ind w:right="227"/>
            </w:pPr>
            <w:r w:rsidRPr="00046D66">
              <w:t>0</w:t>
            </w:r>
          </w:p>
        </w:tc>
      </w:tr>
      <w:tr w:rsidR="009055DA" w:rsidRPr="008645A6" w14:paraId="4FFB1996"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15AAB1CB" w14:textId="6E501379" w:rsidR="009055DA" w:rsidRPr="008645A6" w:rsidRDefault="009055DA" w:rsidP="009055DA">
            <w:pPr>
              <w:pStyle w:val="TableText"/>
            </w:pPr>
            <w:r w:rsidRPr="007848BA">
              <w:t>Wimmera</w:t>
            </w:r>
          </w:p>
        </w:tc>
        <w:tc>
          <w:tcPr>
            <w:tcW w:w="1897" w:type="pct"/>
            <w:noWrap/>
            <w:hideMark/>
          </w:tcPr>
          <w:p w14:paraId="50737DE7" w14:textId="7D11F31A" w:rsidR="009055DA" w:rsidRPr="008645A6" w:rsidRDefault="009055DA" w:rsidP="009055DA">
            <w:pPr>
              <w:pStyle w:val="TableText"/>
            </w:pPr>
            <w:r w:rsidRPr="007848BA">
              <w:t>Pt1.7.2: Temporary lignum swamp</w:t>
            </w:r>
          </w:p>
        </w:tc>
        <w:tc>
          <w:tcPr>
            <w:tcW w:w="534" w:type="pct"/>
            <w:noWrap/>
            <w:hideMark/>
          </w:tcPr>
          <w:p w14:paraId="79B1F9DB" w14:textId="333B88AD" w:rsidR="009055DA" w:rsidRPr="008645A6" w:rsidRDefault="009055DA" w:rsidP="009055DA">
            <w:pPr>
              <w:pStyle w:val="TableTextRight"/>
            </w:pPr>
            <w:r w:rsidRPr="007848BA">
              <w:t>174</w:t>
            </w:r>
          </w:p>
        </w:tc>
        <w:tc>
          <w:tcPr>
            <w:tcW w:w="519" w:type="pct"/>
            <w:noWrap/>
            <w:hideMark/>
          </w:tcPr>
          <w:p w14:paraId="3BCB38D3" w14:textId="5C62A328" w:rsidR="009055DA" w:rsidRPr="008645A6" w:rsidRDefault="009055DA" w:rsidP="009055DA">
            <w:pPr>
              <w:pStyle w:val="TableTextRight"/>
            </w:pPr>
            <w:r w:rsidRPr="007848BA">
              <w:t>0</w:t>
            </w:r>
          </w:p>
        </w:tc>
        <w:tc>
          <w:tcPr>
            <w:tcW w:w="424" w:type="pct"/>
            <w:noWrap/>
            <w:hideMark/>
          </w:tcPr>
          <w:p w14:paraId="7E4FD0A3" w14:textId="350BE9D9" w:rsidR="009055DA" w:rsidRPr="008645A6" w:rsidRDefault="009055DA" w:rsidP="009055DA">
            <w:pPr>
              <w:pStyle w:val="TableTextRight"/>
            </w:pPr>
            <w:r w:rsidRPr="007848BA">
              <w:t>0</w:t>
            </w:r>
          </w:p>
        </w:tc>
        <w:tc>
          <w:tcPr>
            <w:tcW w:w="559" w:type="pct"/>
            <w:noWrap/>
            <w:hideMark/>
          </w:tcPr>
          <w:p w14:paraId="5704032F" w14:textId="187C2962" w:rsidR="009055DA" w:rsidRPr="008645A6" w:rsidRDefault="009055DA" w:rsidP="009055DA">
            <w:pPr>
              <w:pStyle w:val="TableTextRight"/>
              <w:ind w:right="227"/>
            </w:pPr>
            <w:r w:rsidRPr="00046D66">
              <w:t>0</w:t>
            </w:r>
          </w:p>
        </w:tc>
      </w:tr>
      <w:tr w:rsidR="009055DA" w:rsidRPr="008645A6" w14:paraId="6F246284" w14:textId="77777777" w:rsidTr="005B6715">
        <w:tc>
          <w:tcPr>
            <w:tcW w:w="1067" w:type="pct"/>
            <w:noWrap/>
            <w:hideMark/>
          </w:tcPr>
          <w:p w14:paraId="6F115E77" w14:textId="5A947139" w:rsidR="009055DA" w:rsidRPr="008645A6" w:rsidRDefault="009055DA" w:rsidP="009055DA">
            <w:pPr>
              <w:pStyle w:val="TableText"/>
            </w:pPr>
            <w:r w:rsidRPr="007848BA">
              <w:t>Wimmera</w:t>
            </w:r>
          </w:p>
        </w:tc>
        <w:tc>
          <w:tcPr>
            <w:tcW w:w="1897" w:type="pct"/>
            <w:noWrap/>
            <w:hideMark/>
          </w:tcPr>
          <w:p w14:paraId="0861E64F" w14:textId="254B476D" w:rsidR="009055DA" w:rsidRPr="008645A6" w:rsidRDefault="009055DA" w:rsidP="009055DA">
            <w:pPr>
              <w:pStyle w:val="TableText"/>
            </w:pPr>
            <w:r w:rsidRPr="007848BA">
              <w:t>Pt2.1.2: Temporary tall emergent marsh</w:t>
            </w:r>
          </w:p>
        </w:tc>
        <w:tc>
          <w:tcPr>
            <w:tcW w:w="534" w:type="pct"/>
            <w:noWrap/>
            <w:hideMark/>
          </w:tcPr>
          <w:p w14:paraId="2ECD078B" w14:textId="1DECAFB9" w:rsidR="009055DA" w:rsidRPr="008645A6" w:rsidRDefault="009055DA" w:rsidP="009055DA">
            <w:pPr>
              <w:pStyle w:val="TableTextRight"/>
            </w:pPr>
            <w:r w:rsidRPr="007848BA">
              <w:t>121</w:t>
            </w:r>
          </w:p>
        </w:tc>
        <w:tc>
          <w:tcPr>
            <w:tcW w:w="519" w:type="pct"/>
            <w:noWrap/>
            <w:hideMark/>
          </w:tcPr>
          <w:p w14:paraId="0AA724BC" w14:textId="4A647A84" w:rsidR="009055DA" w:rsidRPr="008645A6" w:rsidRDefault="009055DA" w:rsidP="009055DA">
            <w:pPr>
              <w:pStyle w:val="TableTextRight"/>
            </w:pPr>
            <w:r w:rsidRPr="007848BA">
              <w:t>0</w:t>
            </w:r>
          </w:p>
        </w:tc>
        <w:tc>
          <w:tcPr>
            <w:tcW w:w="424" w:type="pct"/>
            <w:noWrap/>
            <w:hideMark/>
          </w:tcPr>
          <w:p w14:paraId="4938ED7A" w14:textId="6AFE431F" w:rsidR="009055DA" w:rsidRPr="008645A6" w:rsidRDefault="009055DA" w:rsidP="009055DA">
            <w:pPr>
              <w:pStyle w:val="TableTextRight"/>
            </w:pPr>
            <w:r w:rsidRPr="007848BA">
              <w:t>0</w:t>
            </w:r>
          </w:p>
        </w:tc>
        <w:tc>
          <w:tcPr>
            <w:tcW w:w="559" w:type="pct"/>
            <w:noWrap/>
            <w:hideMark/>
          </w:tcPr>
          <w:p w14:paraId="27FB4F77" w14:textId="0113E652" w:rsidR="009055DA" w:rsidRPr="008645A6" w:rsidRDefault="009055DA" w:rsidP="009055DA">
            <w:pPr>
              <w:pStyle w:val="TableTextRight"/>
              <w:ind w:right="227"/>
            </w:pPr>
            <w:r w:rsidRPr="00046D66">
              <w:t>0</w:t>
            </w:r>
          </w:p>
        </w:tc>
      </w:tr>
      <w:tr w:rsidR="009055DA" w:rsidRPr="008645A6" w14:paraId="5F8DD46B"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61E45D6F" w14:textId="7F91C2E4" w:rsidR="009055DA" w:rsidRPr="008645A6" w:rsidRDefault="009055DA" w:rsidP="009055DA">
            <w:pPr>
              <w:pStyle w:val="TableText"/>
            </w:pPr>
            <w:r w:rsidRPr="007848BA">
              <w:t>Wimmera</w:t>
            </w:r>
          </w:p>
        </w:tc>
        <w:tc>
          <w:tcPr>
            <w:tcW w:w="1897" w:type="pct"/>
            <w:noWrap/>
            <w:hideMark/>
          </w:tcPr>
          <w:p w14:paraId="10E1525B" w14:textId="7D696AA8" w:rsidR="009055DA" w:rsidRPr="008645A6" w:rsidRDefault="009055DA" w:rsidP="009055DA">
            <w:pPr>
              <w:pStyle w:val="TableText"/>
            </w:pPr>
            <w:r w:rsidRPr="007848BA">
              <w:t>Psp1.1: Saline paperbark swamp</w:t>
            </w:r>
          </w:p>
        </w:tc>
        <w:tc>
          <w:tcPr>
            <w:tcW w:w="534" w:type="pct"/>
            <w:noWrap/>
            <w:hideMark/>
          </w:tcPr>
          <w:p w14:paraId="2F21172B" w14:textId="00C5A3DC" w:rsidR="009055DA" w:rsidRPr="008645A6" w:rsidRDefault="009055DA" w:rsidP="009055DA">
            <w:pPr>
              <w:pStyle w:val="TableTextRight"/>
            </w:pPr>
            <w:r w:rsidRPr="007848BA">
              <w:t>31</w:t>
            </w:r>
          </w:p>
        </w:tc>
        <w:tc>
          <w:tcPr>
            <w:tcW w:w="519" w:type="pct"/>
            <w:noWrap/>
            <w:hideMark/>
          </w:tcPr>
          <w:p w14:paraId="2382A99C" w14:textId="635CD771" w:rsidR="009055DA" w:rsidRPr="008645A6" w:rsidRDefault="009055DA" w:rsidP="009055DA">
            <w:pPr>
              <w:pStyle w:val="TableTextRight"/>
            </w:pPr>
            <w:r w:rsidRPr="007848BA">
              <w:t>0</w:t>
            </w:r>
          </w:p>
        </w:tc>
        <w:tc>
          <w:tcPr>
            <w:tcW w:w="424" w:type="pct"/>
            <w:noWrap/>
            <w:hideMark/>
          </w:tcPr>
          <w:p w14:paraId="66B1891B" w14:textId="5B6F8F8C" w:rsidR="009055DA" w:rsidRPr="008645A6" w:rsidRDefault="009055DA" w:rsidP="009055DA">
            <w:pPr>
              <w:pStyle w:val="TableTextRight"/>
            </w:pPr>
            <w:r w:rsidRPr="007848BA">
              <w:t>0</w:t>
            </w:r>
          </w:p>
        </w:tc>
        <w:tc>
          <w:tcPr>
            <w:tcW w:w="559" w:type="pct"/>
            <w:noWrap/>
            <w:hideMark/>
          </w:tcPr>
          <w:p w14:paraId="43E5BCEE" w14:textId="496920EE" w:rsidR="009055DA" w:rsidRPr="008645A6" w:rsidRDefault="009055DA" w:rsidP="009055DA">
            <w:pPr>
              <w:pStyle w:val="TableTextRight"/>
              <w:ind w:right="227"/>
            </w:pPr>
            <w:r w:rsidRPr="00046D66">
              <w:t>0</w:t>
            </w:r>
          </w:p>
        </w:tc>
      </w:tr>
      <w:tr w:rsidR="009055DA" w:rsidRPr="008645A6" w14:paraId="6C450146" w14:textId="77777777" w:rsidTr="005B6715">
        <w:tc>
          <w:tcPr>
            <w:tcW w:w="1067" w:type="pct"/>
            <w:noWrap/>
            <w:hideMark/>
          </w:tcPr>
          <w:p w14:paraId="5F1B0488" w14:textId="3B3C0713" w:rsidR="009055DA" w:rsidRPr="008645A6" w:rsidRDefault="009055DA" w:rsidP="009055DA">
            <w:pPr>
              <w:pStyle w:val="TableText"/>
            </w:pPr>
            <w:r w:rsidRPr="007848BA">
              <w:t>Wimmera</w:t>
            </w:r>
          </w:p>
        </w:tc>
        <w:tc>
          <w:tcPr>
            <w:tcW w:w="1897" w:type="pct"/>
            <w:noWrap/>
            <w:hideMark/>
          </w:tcPr>
          <w:p w14:paraId="2A89B252" w14:textId="4F3103BB" w:rsidR="009055DA" w:rsidRPr="008645A6" w:rsidRDefault="009055DA" w:rsidP="009055DA">
            <w:pPr>
              <w:pStyle w:val="TableText"/>
            </w:pPr>
            <w:r w:rsidRPr="007848BA">
              <w:t>Lsp1.1: Permanent saline lake</w:t>
            </w:r>
          </w:p>
        </w:tc>
        <w:tc>
          <w:tcPr>
            <w:tcW w:w="534" w:type="pct"/>
            <w:noWrap/>
            <w:hideMark/>
          </w:tcPr>
          <w:p w14:paraId="7F8AB041" w14:textId="2596072C" w:rsidR="009055DA" w:rsidRPr="008645A6" w:rsidRDefault="009055DA" w:rsidP="009055DA">
            <w:pPr>
              <w:pStyle w:val="TableTextRight"/>
            </w:pPr>
            <w:r w:rsidRPr="007848BA">
              <w:t>24</w:t>
            </w:r>
          </w:p>
        </w:tc>
        <w:tc>
          <w:tcPr>
            <w:tcW w:w="519" w:type="pct"/>
            <w:noWrap/>
            <w:hideMark/>
          </w:tcPr>
          <w:p w14:paraId="06989DDC" w14:textId="4D503D81" w:rsidR="009055DA" w:rsidRPr="008645A6" w:rsidRDefault="009055DA" w:rsidP="009055DA">
            <w:pPr>
              <w:pStyle w:val="TableTextRight"/>
            </w:pPr>
            <w:r w:rsidRPr="007848BA">
              <w:t>0</w:t>
            </w:r>
          </w:p>
        </w:tc>
        <w:tc>
          <w:tcPr>
            <w:tcW w:w="424" w:type="pct"/>
            <w:noWrap/>
            <w:hideMark/>
          </w:tcPr>
          <w:p w14:paraId="27ECB84C" w14:textId="31731D87" w:rsidR="009055DA" w:rsidRPr="008645A6" w:rsidRDefault="009055DA" w:rsidP="009055DA">
            <w:pPr>
              <w:pStyle w:val="TableTextRight"/>
            </w:pPr>
            <w:r w:rsidRPr="007848BA">
              <w:t>0</w:t>
            </w:r>
          </w:p>
        </w:tc>
        <w:tc>
          <w:tcPr>
            <w:tcW w:w="559" w:type="pct"/>
            <w:noWrap/>
            <w:hideMark/>
          </w:tcPr>
          <w:p w14:paraId="3F66F800" w14:textId="525A4E89" w:rsidR="009055DA" w:rsidRPr="008645A6" w:rsidRDefault="009055DA" w:rsidP="009055DA">
            <w:pPr>
              <w:pStyle w:val="TableTextRight"/>
              <w:ind w:right="227"/>
            </w:pPr>
            <w:r w:rsidRPr="00046D66">
              <w:t>0</w:t>
            </w:r>
          </w:p>
        </w:tc>
      </w:tr>
      <w:tr w:rsidR="009055DA" w:rsidRPr="008645A6" w14:paraId="43568347" w14:textId="77777777" w:rsidTr="005B6715">
        <w:trPr>
          <w:cnfStyle w:val="000000100000" w:firstRow="0" w:lastRow="0" w:firstColumn="0" w:lastColumn="0" w:oddVBand="0" w:evenVBand="0" w:oddHBand="1" w:evenHBand="0" w:firstRowFirstColumn="0" w:firstRowLastColumn="0" w:lastRowFirstColumn="0" w:lastRowLastColumn="0"/>
        </w:trPr>
        <w:tc>
          <w:tcPr>
            <w:tcW w:w="1067" w:type="pct"/>
            <w:noWrap/>
            <w:hideMark/>
          </w:tcPr>
          <w:p w14:paraId="2E4EBC23" w14:textId="288E9679" w:rsidR="009055DA" w:rsidRPr="008645A6" w:rsidRDefault="009055DA" w:rsidP="009055DA">
            <w:pPr>
              <w:pStyle w:val="TableText"/>
            </w:pPr>
            <w:r w:rsidRPr="007848BA">
              <w:t>Wimmera</w:t>
            </w:r>
          </w:p>
        </w:tc>
        <w:tc>
          <w:tcPr>
            <w:tcW w:w="1897" w:type="pct"/>
            <w:noWrap/>
            <w:hideMark/>
          </w:tcPr>
          <w:p w14:paraId="1D945F29" w14:textId="11F68019" w:rsidR="009055DA" w:rsidRPr="008645A6" w:rsidRDefault="009055DA" w:rsidP="009055DA">
            <w:pPr>
              <w:pStyle w:val="TableText"/>
            </w:pPr>
            <w:r w:rsidRPr="007848BA">
              <w:t>Psp4: Permanent saline wetland</w:t>
            </w:r>
          </w:p>
        </w:tc>
        <w:tc>
          <w:tcPr>
            <w:tcW w:w="534" w:type="pct"/>
            <w:noWrap/>
            <w:hideMark/>
          </w:tcPr>
          <w:p w14:paraId="60137691" w14:textId="7BC6CA71" w:rsidR="009055DA" w:rsidRPr="008645A6" w:rsidRDefault="009055DA" w:rsidP="009055DA">
            <w:pPr>
              <w:pStyle w:val="TableTextRight"/>
            </w:pPr>
            <w:r w:rsidRPr="007848BA">
              <w:t>16</w:t>
            </w:r>
          </w:p>
        </w:tc>
        <w:tc>
          <w:tcPr>
            <w:tcW w:w="519" w:type="pct"/>
            <w:noWrap/>
            <w:hideMark/>
          </w:tcPr>
          <w:p w14:paraId="65B88E3C" w14:textId="0E3121BE" w:rsidR="009055DA" w:rsidRPr="008645A6" w:rsidRDefault="009055DA" w:rsidP="009055DA">
            <w:pPr>
              <w:pStyle w:val="TableTextRight"/>
            </w:pPr>
            <w:r w:rsidRPr="007848BA">
              <w:t>0</w:t>
            </w:r>
          </w:p>
        </w:tc>
        <w:tc>
          <w:tcPr>
            <w:tcW w:w="424" w:type="pct"/>
            <w:noWrap/>
            <w:hideMark/>
          </w:tcPr>
          <w:p w14:paraId="743593C6" w14:textId="1D259557" w:rsidR="009055DA" w:rsidRPr="008645A6" w:rsidRDefault="009055DA" w:rsidP="009055DA">
            <w:pPr>
              <w:pStyle w:val="TableTextRight"/>
            </w:pPr>
            <w:r w:rsidRPr="007848BA">
              <w:t>0</w:t>
            </w:r>
          </w:p>
        </w:tc>
        <w:tc>
          <w:tcPr>
            <w:tcW w:w="559" w:type="pct"/>
            <w:noWrap/>
            <w:hideMark/>
          </w:tcPr>
          <w:p w14:paraId="4672F60F" w14:textId="73F64D02" w:rsidR="009055DA" w:rsidRPr="008645A6" w:rsidRDefault="009055DA" w:rsidP="009055DA">
            <w:pPr>
              <w:pStyle w:val="TableTextRight"/>
              <w:ind w:right="227"/>
            </w:pPr>
            <w:r w:rsidRPr="00046D66">
              <w:t>0</w:t>
            </w:r>
          </w:p>
        </w:tc>
      </w:tr>
    </w:tbl>
    <w:p w14:paraId="04232B94" w14:textId="49EC8083" w:rsidR="00060789" w:rsidRPr="00357367" w:rsidRDefault="00060789" w:rsidP="004847D5">
      <w:pPr>
        <w:pStyle w:val="AppendixHeading2"/>
      </w:pPr>
      <w:bookmarkStart w:id="466" w:name="_Toc201837286"/>
      <w:bookmarkStart w:id="467" w:name="_Toc201840080"/>
      <w:bookmarkStart w:id="468" w:name="_Toc201840214"/>
      <w:bookmarkStart w:id="469" w:name="_Toc201843020"/>
      <w:bookmarkStart w:id="470" w:name="_Toc201843640"/>
      <w:bookmarkStart w:id="471" w:name="_Toc201846662"/>
      <w:bookmarkStart w:id="472" w:name="_Toc201849314"/>
      <w:bookmarkStart w:id="473" w:name="_Toc201854442"/>
      <w:bookmarkStart w:id="474" w:name="_Toc201862442"/>
      <w:bookmarkStart w:id="475" w:name="_Toc201867265"/>
      <w:bookmarkStart w:id="476" w:name="_Toc201854443"/>
      <w:bookmarkStart w:id="477" w:name="_Toc201867266"/>
      <w:bookmarkStart w:id="478" w:name="_Toc446038909"/>
      <w:bookmarkStart w:id="479" w:name="_Toc13239887"/>
      <w:bookmarkStart w:id="480" w:name="_Toc43474658"/>
      <w:bookmarkStart w:id="481" w:name="_Ref68795121"/>
      <w:bookmarkStart w:id="482" w:name="_Toc69477506"/>
      <w:bookmarkStart w:id="483" w:name="_Toc69477535"/>
      <w:bookmarkStart w:id="484" w:name="_Toc80971122"/>
      <w:bookmarkStart w:id="485" w:name="_Ref100105090"/>
      <w:bookmarkStart w:id="486" w:name="_Toc138971695"/>
      <w:bookmarkStart w:id="487" w:name="_Ref166111023"/>
      <w:bookmarkEnd w:id="466"/>
      <w:bookmarkEnd w:id="467"/>
      <w:bookmarkEnd w:id="468"/>
      <w:bookmarkEnd w:id="469"/>
      <w:bookmarkEnd w:id="470"/>
      <w:bookmarkEnd w:id="471"/>
      <w:bookmarkEnd w:id="472"/>
      <w:bookmarkEnd w:id="473"/>
      <w:bookmarkEnd w:id="474"/>
      <w:bookmarkEnd w:id="475"/>
      <w:r w:rsidRPr="00357367">
        <w:t xml:space="preserve">ANAE </w:t>
      </w:r>
      <w:r w:rsidR="006667A1" w:rsidRPr="00357367">
        <w:t xml:space="preserve">floodplain types </w:t>
      </w:r>
      <w:r w:rsidR="006667A1">
        <w:t xml:space="preserve">by valley </w:t>
      </w:r>
      <w:r w:rsidR="006667A1" w:rsidRPr="00357367">
        <w:t xml:space="preserve">inundated by </w:t>
      </w:r>
      <w:r>
        <w:t>C</w:t>
      </w:r>
      <w:r w:rsidR="00AF7FCA">
        <w:t>EW</w:t>
      </w:r>
      <w:r>
        <w:t xml:space="preserve"> </w:t>
      </w:r>
      <w:r w:rsidR="001A7904">
        <w:t>2023–24</w:t>
      </w:r>
      <w:bookmarkEnd w:id="476"/>
      <w:bookmarkEnd w:id="477"/>
    </w:p>
    <w:bookmarkEnd w:id="478"/>
    <w:bookmarkEnd w:id="479"/>
    <w:bookmarkEnd w:id="480"/>
    <w:bookmarkEnd w:id="481"/>
    <w:bookmarkEnd w:id="482"/>
    <w:bookmarkEnd w:id="483"/>
    <w:bookmarkEnd w:id="484"/>
    <w:bookmarkEnd w:id="485"/>
    <w:bookmarkEnd w:id="486"/>
    <w:bookmarkEnd w:id="487"/>
    <w:p w14:paraId="49296C0F" w14:textId="77A2AB19" w:rsidR="000E4974" w:rsidRDefault="00CA6E42" w:rsidP="005D426B">
      <w:pPr>
        <w:pStyle w:val="BodyText"/>
      </w:pPr>
      <w:r w:rsidRPr="00357367">
        <w:t xml:space="preserve">For floodplains, the area inundated by out-of-channel delivery of </w:t>
      </w:r>
      <w:r w:rsidR="002522C3">
        <w:t>CEW</w:t>
      </w:r>
      <w:r w:rsidRPr="00357367">
        <w:t xml:space="preserve"> is presented </w:t>
      </w:r>
      <w:r w:rsidRPr="00E5717F">
        <w:t xml:space="preserve">in </w:t>
      </w:r>
      <w:r w:rsidR="00E5717F" w:rsidRPr="009749D0">
        <w:fldChar w:fldCharType="begin" w:fldLock="1"/>
      </w:r>
      <w:r w:rsidR="00E5717F" w:rsidRPr="009749D0">
        <w:instrText xml:space="preserve"> REF _Ref100528566 \h </w:instrText>
      </w:r>
      <w:r w:rsidR="009749D0">
        <w:instrText xml:space="preserve"> \* MERGEFORMAT </w:instrText>
      </w:r>
      <w:r w:rsidR="00E5717F" w:rsidRPr="009749D0">
        <w:fldChar w:fldCharType="separate"/>
      </w:r>
      <w:r w:rsidR="009B47F6">
        <w:t>Table A.</w:t>
      </w:r>
      <w:r w:rsidR="009B47F6">
        <w:rPr>
          <w:noProof/>
        </w:rPr>
        <w:t>2</w:t>
      </w:r>
      <w:r w:rsidR="00E5717F" w:rsidRPr="009749D0">
        <w:fldChar w:fldCharType="end"/>
      </w:r>
      <w:r w:rsidR="004D3256">
        <w:t xml:space="preserve">, in the </w:t>
      </w:r>
      <w:r w:rsidR="00AF70C6" w:rsidRPr="009749D0">
        <w:t xml:space="preserve">column labelled </w:t>
      </w:r>
      <w:r w:rsidR="004D3256">
        <w:t>‘</w:t>
      </w:r>
      <w:r w:rsidR="00AF70C6" w:rsidRPr="009749D0">
        <w:t xml:space="preserve">CEW area </w:t>
      </w:r>
      <w:r w:rsidR="000E4974">
        <w:t>(ha)’.</w:t>
      </w:r>
    </w:p>
    <w:p w14:paraId="5CE93477" w14:textId="721BB23C" w:rsidR="00070DF9" w:rsidRDefault="007D1F2E" w:rsidP="00512200">
      <w:pPr>
        <w:pStyle w:val="CaptionWithNote"/>
      </w:pPr>
      <w:bookmarkStart w:id="488" w:name="_Ref100528566"/>
      <w:bookmarkStart w:id="489" w:name="_Toc201867434"/>
      <w:bookmarkStart w:id="490" w:name="_Toc16675613"/>
      <w:bookmarkStart w:id="491" w:name="_Toc80971137"/>
      <w:r>
        <w:t>Table</w:t>
      </w:r>
      <w:r w:rsidR="00B77CD2">
        <w:t> </w:t>
      </w:r>
      <w:r>
        <w:fldChar w:fldCharType="begin" w:fldLock="1"/>
      </w:r>
      <w:r>
        <w:instrText>STYLEREF 9 \s</w:instrText>
      </w:r>
      <w:r>
        <w:fldChar w:fldCharType="separate"/>
      </w:r>
      <w:r w:rsidR="009B47F6">
        <w:rPr>
          <w:noProof/>
        </w:rPr>
        <w:t>A</w:t>
      </w:r>
      <w:r>
        <w:fldChar w:fldCharType="end"/>
      </w:r>
      <w:r w:rsidR="00090B38">
        <w:t>.</w:t>
      </w:r>
      <w:r>
        <w:fldChar w:fldCharType="begin"/>
      </w:r>
      <w:r>
        <w:instrText>SEQ ApxTable \* ARABIC \s 9</w:instrText>
      </w:r>
      <w:r>
        <w:fldChar w:fldCharType="separate"/>
      </w:r>
      <w:r w:rsidR="0000560C">
        <w:rPr>
          <w:noProof/>
        </w:rPr>
        <w:t>2</w:t>
      </w:r>
      <w:r>
        <w:fldChar w:fldCharType="end"/>
      </w:r>
      <w:bookmarkEnd w:id="488"/>
      <w:r>
        <w:t xml:space="preserve"> </w:t>
      </w:r>
      <w:r w:rsidR="00CA6E42" w:rsidRPr="009749D0">
        <w:t>Area o</w:t>
      </w:r>
      <w:r w:rsidR="00CA6E42" w:rsidRPr="0058003B">
        <w:t xml:space="preserve">f </w:t>
      </w:r>
      <w:r w:rsidR="004E1CF1">
        <w:t>ANAE</w:t>
      </w:r>
      <w:r w:rsidR="006541A9" w:rsidRPr="007D0EC1">
        <w:t xml:space="preserve"> </w:t>
      </w:r>
      <w:r w:rsidR="00CA6E42" w:rsidRPr="0058003B">
        <w:t>floodplain ecosystem type</w:t>
      </w:r>
      <w:r w:rsidR="004E1CF1">
        <w:t>s</w:t>
      </w:r>
      <w:r w:rsidR="00CA6E42" w:rsidRPr="0058003B">
        <w:t xml:space="preserve"> and the contribution of C</w:t>
      </w:r>
      <w:r w:rsidR="004E1CF1">
        <w:t>EW</w:t>
      </w:r>
      <w:r w:rsidR="00CA6E42" w:rsidRPr="0058003B">
        <w:t xml:space="preserve"> to support floodplain ecosystem diversity within each valley</w:t>
      </w:r>
      <w:r w:rsidR="00CC1787">
        <w:t>,</w:t>
      </w:r>
      <w:r w:rsidR="00CA6E42" w:rsidRPr="0058003B">
        <w:t xml:space="preserve"> </w:t>
      </w:r>
      <w:r w:rsidR="001A7904">
        <w:t>2023–24</w:t>
      </w:r>
      <w:bookmarkEnd w:id="489"/>
    </w:p>
    <w:bookmarkEnd w:id="490"/>
    <w:bookmarkEnd w:id="491"/>
    <w:p w14:paraId="31A5A619" w14:textId="0C31D2F1" w:rsidR="00C23490" w:rsidRPr="00C23490" w:rsidRDefault="00196D9A" w:rsidP="00512200">
      <w:pPr>
        <w:pStyle w:val="CaptionNote"/>
      </w:pPr>
      <w:r>
        <w:rPr>
          <w:rFonts w:cs="Calibri"/>
        </w:rPr>
        <w:t>†</w:t>
      </w:r>
      <w:r>
        <w:t xml:space="preserve"> identifies ecosystem t</w:t>
      </w:r>
      <w:r w:rsidRPr="00357367">
        <w:t xml:space="preserve">ypes that </w:t>
      </w:r>
      <w:r>
        <w:t xml:space="preserve">were supported by CEW </w:t>
      </w:r>
      <w:r w:rsidRPr="00357367">
        <w:t xml:space="preserve">in each year of the </w:t>
      </w:r>
      <w:r>
        <w:t xml:space="preserve">10-year </w:t>
      </w:r>
      <w:r w:rsidRPr="00357367">
        <w:t xml:space="preserve">monitoring period </w:t>
      </w:r>
      <w:r>
        <w:t xml:space="preserve">(also </w:t>
      </w:r>
      <w:r w:rsidRPr="00357367">
        <w:t>shaded</w:t>
      </w:r>
      <w:r w:rsidRPr="00B3033E">
        <w:t xml:space="preserve"> </w:t>
      </w:r>
      <w:r w:rsidRPr="00BD6508">
        <w:rPr>
          <w:shd w:val="clear" w:color="auto" w:fill="D0EAFF" w:themeFill="accent2" w:themeFillTint="1A"/>
        </w:rPr>
        <w:t>blue</w:t>
      </w:r>
      <w:r w:rsidRPr="00B3033E">
        <w:t>)</w:t>
      </w:r>
      <w:r w:rsidR="003C3171">
        <w:t xml:space="preserve">. </w:t>
      </w:r>
      <w:r w:rsidR="00C23490">
        <w:t>ANAE = Australian National Aquatic Ecosystem. CEW = Commonwealth environmental water.</w:t>
      </w:r>
    </w:p>
    <w:tbl>
      <w:tblPr>
        <w:tblStyle w:val="TableCSIRO"/>
        <w:tblW w:w="9603" w:type="dxa"/>
        <w:tblLayout w:type="fixed"/>
        <w:tblLook w:val="0420" w:firstRow="1" w:lastRow="0" w:firstColumn="0" w:lastColumn="0" w:noHBand="0" w:noVBand="1"/>
      </w:tblPr>
      <w:tblGrid>
        <w:gridCol w:w="1607"/>
        <w:gridCol w:w="4058"/>
        <w:gridCol w:w="990"/>
        <w:gridCol w:w="1077"/>
        <w:gridCol w:w="794"/>
        <w:gridCol w:w="1077"/>
      </w:tblGrid>
      <w:tr w:rsidR="009749D0" w:rsidRPr="00D37883" w14:paraId="455E939B" w14:textId="77777777" w:rsidTr="006E2D3E">
        <w:trPr>
          <w:cnfStyle w:val="100000000000" w:firstRow="1" w:lastRow="0" w:firstColumn="0" w:lastColumn="0" w:oddVBand="0" w:evenVBand="0" w:oddHBand="0" w:evenHBand="0" w:firstRowFirstColumn="0" w:firstRowLastColumn="0" w:lastRowFirstColumn="0" w:lastRowLastColumn="0"/>
          <w:tblHeader/>
        </w:trPr>
        <w:tc>
          <w:tcPr>
            <w:tcW w:w="0" w:type="dxa"/>
            <w:noWrap/>
            <w:hideMark/>
          </w:tcPr>
          <w:p w14:paraId="45B08AEA" w14:textId="194458F2" w:rsidR="00CA6E42" w:rsidRPr="00D37883" w:rsidRDefault="00784972" w:rsidP="00D37883">
            <w:pPr>
              <w:pStyle w:val="ColumnHeading"/>
            </w:pPr>
            <w:r w:rsidRPr="00D37883">
              <w:t xml:space="preserve">Valley </w:t>
            </w:r>
          </w:p>
        </w:tc>
        <w:tc>
          <w:tcPr>
            <w:tcW w:w="0" w:type="dxa"/>
            <w:hideMark/>
          </w:tcPr>
          <w:p w14:paraId="20CDFB77" w14:textId="33CC1C88" w:rsidR="00CA6E42" w:rsidRPr="00D37883" w:rsidRDefault="00784972" w:rsidP="00D37883">
            <w:pPr>
              <w:pStyle w:val="ColumnHeading"/>
            </w:pPr>
            <w:r w:rsidRPr="00D37883">
              <w:t xml:space="preserve">ANAE </w:t>
            </w:r>
            <w:r w:rsidR="007D0EC1" w:rsidRPr="00D37883">
              <w:t xml:space="preserve">floodplain </w:t>
            </w:r>
            <w:r w:rsidRPr="00D37883">
              <w:t>type</w:t>
            </w:r>
          </w:p>
        </w:tc>
        <w:tc>
          <w:tcPr>
            <w:tcW w:w="0" w:type="dxa"/>
            <w:hideMark/>
          </w:tcPr>
          <w:p w14:paraId="1934D083" w14:textId="6E02C476" w:rsidR="00CA6E42" w:rsidRPr="00D37883" w:rsidRDefault="00CA6E42" w:rsidP="00D37883">
            <w:pPr>
              <w:pStyle w:val="ColumnHeading"/>
            </w:pPr>
            <w:r w:rsidRPr="00D37883">
              <w:t>Tota</w:t>
            </w:r>
            <w:r w:rsidR="006541A9" w:rsidRPr="00D37883">
              <w:t>l</w:t>
            </w:r>
            <w:r w:rsidRPr="00D37883">
              <w:t xml:space="preserve"> </w:t>
            </w:r>
            <w:r w:rsidR="00C41ADE" w:rsidRPr="00D37883">
              <w:t>a</w:t>
            </w:r>
            <w:r w:rsidRPr="00D37883">
              <w:t>rea</w:t>
            </w:r>
            <w:r w:rsidR="007D0EC1" w:rsidRPr="00D37883">
              <w:br/>
            </w:r>
            <w:r w:rsidRPr="00D37883">
              <w:t>(ha)</w:t>
            </w:r>
          </w:p>
        </w:tc>
        <w:tc>
          <w:tcPr>
            <w:tcW w:w="0" w:type="dxa"/>
            <w:hideMark/>
          </w:tcPr>
          <w:p w14:paraId="1A2FE19F" w14:textId="7756069C" w:rsidR="00CA6E42" w:rsidRPr="00D37883" w:rsidRDefault="00CA6E42" w:rsidP="00D37883">
            <w:pPr>
              <w:pStyle w:val="ColumnHeading"/>
            </w:pPr>
            <w:r w:rsidRPr="00D37883">
              <w:t>Area on</w:t>
            </w:r>
            <w:r w:rsidR="009C1912">
              <w:t xml:space="preserve"> </w:t>
            </w:r>
            <w:r w:rsidR="00C41ADE" w:rsidRPr="00D37883">
              <w:t>managed</w:t>
            </w:r>
            <w:r w:rsidR="009C1912">
              <w:t xml:space="preserve"> </w:t>
            </w:r>
            <w:r w:rsidR="00C41ADE" w:rsidRPr="00D37883">
              <w:t>floodplain</w:t>
            </w:r>
            <w:r w:rsidR="0030585A" w:rsidRPr="00D37883">
              <w:br/>
            </w:r>
            <w:r w:rsidRPr="00D37883">
              <w:t>(ha)</w:t>
            </w:r>
          </w:p>
        </w:tc>
        <w:tc>
          <w:tcPr>
            <w:tcW w:w="0" w:type="dxa"/>
            <w:hideMark/>
          </w:tcPr>
          <w:p w14:paraId="39EF54CC" w14:textId="2780A215" w:rsidR="00CA6E42" w:rsidRPr="00D37883" w:rsidRDefault="00CA6E42" w:rsidP="00D37883">
            <w:pPr>
              <w:pStyle w:val="ColumnHeading"/>
            </w:pPr>
            <w:r w:rsidRPr="00D37883">
              <w:t>CEW</w:t>
            </w:r>
            <w:r w:rsidR="009C1912">
              <w:t xml:space="preserve"> </w:t>
            </w:r>
            <w:r w:rsidR="00D27491" w:rsidRPr="00D37883">
              <w:t>a</w:t>
            </w:r>
            <w:r w:rsidRPr="00D37883">
              <w:t xml:space="preserve">rea </w:t>
            </w:r>
            <w:r w:rsidR="007D0EC1" w:rsidRPr="00D37883">
              <w:br/>
            </w:r>
            <w:r w:rsidRPr="00D37883">
              <w:t>(ha)</w:t>
            </w:r>
          </w:p>
        </w:tc>
        <w:tc>
          <w:tcPr>
            <w:tcW w:w="0" w:type="dxa"/>
            <w:hideMark/>
          </w:tcPr>
          <w:p w14:paraId="2D94ED41" w14:textId="00829B5D" w:rsidR="00CA6E42" w:rsidRPr="00D37883" w:rsidRDefault="007D0EC1" w:rsidP="00D37883">
            <w:pPr>
              <w:pStyle w:val="ColumnHeading"/>
            </w:pPr>
            <w:r w:rsidRPr="00D37883">
              <w:t>Percentage</w:t>
            </w:r>
            <w:r w:rsidR="0030585A" w:rsidRPr="00D37883">
              <w:br/>
            </w:r>
            <w:r w:rsidR="00CA6E42" w:rsidRPr="00D37883">
              <w:t>of</w:t>
            </w:r>
            <w:r w:rsidR="00A27759" w:rsidRPr="00D37883">
              <w:t xml:space="preserve"> </w:t>
            </w:r>
            <w:r w:rsidR="00D27491" w:rsidRPr="00D37883">
              <w:t>managed</w:t>
            </w:r>
            <w:r w:rsidR="0030585A" w:rsidRPr="00D37883">
              <w:br/>
            </w:r>
            <w:r w:rsidR="00D27491" w:rsidRPr="00D37883">
              <w:t>floodplain</w:t>
            </w:r>
            <w:r w:rsidRPr="00D37883">
              <w:br/>
              <w:t>(%)</w:t>
            </w:r>
          </w:p>
        </w:tc>
      </w:tr>
      <w:tr w:rsidR="009055DA" w:rsidRPr="009F4847" w14:paraId="2E956387"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5851759A" w14:textId="05309322" w:rsidR="009055DA" w:rsidRPr="009F4847" w:rsidRDefault="009055DA" w:rsidP="009055DA">
            <w:pPr>
              <w:pStyle w:val="TableText"/>
            </w:pPr>
            <w:r w:rsidRPr="00003E93">
              <w:t>Avoca</w:t>
            </w:r>
          </w:p>
        </w:tc>
        <w:tc>
          <w:tcPr>
            <w:tcW w:w="4058" w:type="dxa"/>
            <w:noWrap/>
            <w:hideMark/>
          </w:tcPr>
          <w:p w14:paraId="48197C0C" w14:textId="31C31CF0" w:rsidR="009055DA" w:rsidRPr="009F4847" w:rsidRDefault="009055DA" w:rsidP="009055DA">
            <w:pPr>
              <w:pStyle w:val="TableText"/>
            </w:pPr>
            <w:r w:rsidRPr="00003E93">
              <w:t>F1.12: Woodland riparian zone or floodplain</w:t>
            </w:r>
          </w:p>
        </w:tc>
        <w:tc>
          <w:tcPr>
            <w:tcW w:w="990" w:type="dxa"/>
            <w:noWrap/>
            <w:hideMark/>
          </w:tcPr>
          <w:p w14:paraId="14B8AFCE" w14:textId="3BF1EF9F" w:rsidR="009055DA" w:rsidRPr="009F4847" w:rsidRDefault="009055DA" w:rsidP="009055DA">
            <w:pPr>
              <w:pStyle w:val="TableTextRight"/>
            </w:pPr>
            <w:r w:rsidRPr="00003E93">
              <w:t>415</w:t>
            </w:r>
          </w:p>
        </w:tc>
        <w:tc>
          <w:tcPr>
            <w:tcW w:w="1077" w:type="dxa"/>
            <w:noWrap/>
            <w:hideMark/>
          </w:tcPr>
          <w:p w14:paraId="0C3D2457" w14:textId="6861478E" w:rsidR="009055DA" w:rsidRPr="009F4847" w:rsidRDefault="009055DA" w:rsidP="009055DA">
            <w:pPr>
              <w:pStyle w:val="TableTextRight"/>
            </w:pPr>
            <w:r w:rsidRPr="00003E93">
              <w:t>301</w:t>
            </w:r>
          </w:p>
        </w:tc>
        <w:tc>
          <w:tcPr>
            <w:tcW w:w="794" w:type="dxa"/>
            <w:noWrap/>
            <w:hideMark/>
          </w:tcPr>
          <w:p w14:paraId="20A7E16B" w14:textId="49A75B91" w:rsidR="009055DA" w:rsidRPr="009F4847" w:rsidRDefault="009055DA" w:rsidP="009055DA">
            <w:pPr>
              <w:pStyle w:val="TableTextRight"/>
            </w:pPr>
            <w:r w:rsidRPr="00003E93">
              <w:t>0</w:t>
            </w:r>
          </w:p>
        </w:tc>
        <w:tc>
          <w:tcPr>
            <w:tcW w:w="1077" w:type="dxa"/>
            <w:noWrap/>
            <w:hideMark/>
          </w:tcPr>
          <w:p w14:paraId="637F881B" w14:textId="604F0FD9" w:rsidR="009055DA" w:rsidRPr="009F4847" w:rsidRDefault="009055DA" w:rsidP="009055DA">
            <w:pPr>
              <w:pStyle w:val="TableTextRight"/>
              <w:ind w:right="227"/>
            </w:pPr>
            <w:r w:rsidRPr="00003E93">
              <w:t>0</w:t>
            </w:r>
          </w:p>
        </w:tc>
      </w:tr>
      <w:tr w:rsidR="009055DA" w:rsidRPr="009F4847" w14:paraId="381BF466" w14:textId="77777777" w:rsidTr="0030635E">
        <w:trPr>
          <w:trHeight w:val="315"/>
        </w:trPr>
        <w:tc>
          <w:tcPr>
            <w:tcW w:w="1607" w:type="dxa"/>
            <w:noWrap/>
          </w:tcPr>
          <w:p w14:paraId="37714F9C" w14:textId="65B56E65" w:rsidR="009055DA" w:rsidRPr="00ED67F4" w:rsidRDefault="009055DA" w:rsidP="009055DA">
            <w:pPr>
              <w:pStyle w:val="TableText"/>
            </w:pPr>
            <w:r w:rsidRPr="00003E93">
              <w:t>Avoca</w:t>
            </w:r>
          </w:p>
        </w:tc>
        <w:tc>
          <w:tcPr>
            <w:tcW w:w="4058" w:type="dxa"/>
            <w:noWrap/>
          </w:tcPr>
          <w:p w14:paraId="1107D204" w14:textId="7BD5D7A5" w:rsidR="009055DA" w:rsidRPr="00ED67F4" w:rsidRDefault="009055DA" w:rsidP="009055DA">
            <w:pPr>
              <w:pStyle w:val="TableText"/>
            </w:pPr>
            <w:r w:rsidRPr="00003E93">
              <w:t>F1.4: River red gum woodland riparian zone or floodplain</w:t>
            </w:r>
          </w:p>
        </w:tc>
        <w:tc>
          <w:tcPr>
            <w:tcW w:w="990" w:type="dxa"/>
            <w:noWrap/>
          </w:tcPr>
          <w:p w14:paraId="74109BB9" w14:textId="120160DA" w:rsidR="009055DA" w:rsidRPr="00ED67F4" w:rsidRDefault="009055DA" w:rsidP="009055DA">
            <w:pPr>
              <w:pStyle w:val="TableTextRight"/>
            </w:pPr>
            <w:r w:rsidRPr="00003E93">
              <w:t>379</w:t>
            </w:r>
          </w:p>
        </w:tc>
        <w:tc>
          <w:tcPr>
            <w:tcW w:w="1077" w:type="dxa"/>
            <w:noWrap/>
          </w:tcPr>
          <w:p w14:paraId="3C32F1DB" w14:textId="7D4DC0DE" w:rsidR="009055DA" w:rsidRPr="00ED67F4" w:rsidRDefault="009055DA" w:rsidP="009055DA">
            <w:pPr>
              <w:pStyle w:val="TableTextRight"/>
            </w:pPr>
            <w:r w:rsidRPr="00003E93">
              <w:t>167</w:t>
            </w:r>
          </w:p>
        </w:tc>
        <w:tc>
          <w:tcPr>
            <w:tcW w:w="794" w:type="dxa"/>
            <w:noWrap/>
          </w:tcPr>
          <w:p w14:paraId="09753CE6" w14:textId="634740B3" w:rsidR="009055DA" w:rsidRPr="00ED67F4" w:rsidRDefault="009055DA" w:rsidP="009055DA">
            <w:pPr>
              <w:pStyle w:val="TableTextRight"/>
            </w:pPr>
            <w:r w:rsidRPr="00003E93">
              <w:t>0</w:t>
            </w:r>
          </w:p>
        </w:tc>
        <w:tc>
          <w:tcPr>
            <w:tcW w:w="1077" w:type="dxa"/>
            <w:noWrap/>
          </w:tcPr>
          <w:p w14:paraId="71ADEAF7" w14:textId="2C89CD35" w:rsidR="009055DA" w:rsidRPr="00ED67F4" w:rsidRDefault="009055DA" w:rsidP="009055DA">
            <w:pPr>
              <w:pStyle w:val="TableTextRight"/>
              <w:ind w:right="227"/>
            </w:pPr>
            <w:r w:rsidRPr="00003E93">
              <w:t>0</w:t>
            </w:r>
          </w:p>
        </w:tc>
      </w:tr>
      <w:tr w:rsidR="009055DA" w:rsidRPr="009F4847" w14:paraId="37521B29"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tcPr>
          <w:p w14:paraId="237BD1D6" w14:textId="2A743622" w:rsidR="009055DA" w:rsidRPr="00ED67F4" w:rsidRDefault="009055DA" w:rsidP="009055DA">
            <w:pPr>
              <w:pStyle w:val="TableText"/>
            </w:pPr>
            <w:r w:rsidRPr="00003E93">
              <w:t>Avoca</w:t>
            </w:r>
          </w:p>
        </w:tc>
        <w:tc>
          <w:tcPr>
            <w:tcW w:w="4058" w:type="dxa"/>
            <w:noWrap/>
          </w:tcPr>
          <w:p w14:paraId="602DBDFB" w14:textId="018848AE" w:rsidR="009055DA" w:rsidRPr="00ED67F4" w:rsidRDefault="009055DA" w:rsidP="009055DA">
            <w:pPr>
              <w:pStyle w:val="TableText"/>
            </w:pPr>
            <w:r w:rsidRPr="00003E93">
              <w:t>F1.8: Black box woodland riparian zone or floodplain</w:t>
            </w:r>
          </w:p>
        </w:tc>
        <w:tc>
          <w:tcPr>
            <w:tcW w:w="990" w:type="dxa"/>
            <w:noWrap/>
          </w:tcPr>
          <w:p w14:paraId="55DE2BB6" w14:textId="43EBFA8C" w:rsidR="009055DA" w:rsidRPr="00ED67F4" w:rsidRDefault="009055DA" w:rsidP="009055DA">
            <w:pPr>
              <w:pStyle w:val="TableTextRight"/>
            </w:pPr>
            <w:r w:rsidRPr="00003E93">
              <w:t>2,354</w:t>
            </w:r>
          </w:p>
        </w:tc>
        <w:tc>
          <w:tcPr>
            <w:tcW w:w="1077" w:type="dxa"/>
            <w:noWrap/>
          </w:tcPr>
          <w:p w14:paraId="473FC3AD" w14:textId="1046D5BC" w:rsidR="009055DA" w:rsidRPr="00ED67F4" w:rsidRDefault="009055DA" w:rsidP="009055DA">
            <w:pPr>
              <w:pStyle w:val="TableTextRight"/>
            </w:pPr>
            <w:r w:rsidRPr="00003E93">
              <w:t>99</w:t>
            </w:r>
          </w:p>
        </w:tc>
        <w:tc>
          <w:tcPr>
            <w:tcW w:w="794" w:type="dxa"/>
            <w:noWrap/>
          </w:tcPr>
          <w:p w14:paraId="7442A686" w14:textId="078E8285" w:rsidR="009055DA" w:rsidRPr="00ED67F4" w:rsidRDefault="009055DA" w:rsidP="009055DA">
            <w:pPr>
              <w:pStyle w:val="TableTextRight"/>
            </w:pPr>
            <w:r w:rsidRPr="00003E93">
              <w:t>0</w:t>
            </w:r>
          </w:p>
        </w:tc>
        <w:tc>
          <w:tcPr>
            <w:tcW w:w="1077" w:type="dxa"/>
            <w:noWrap/>
          </w:tcPr>
          <w:p w14:paraId="3BFB6B59" w14:textId="713147C2" w:rsidR="009055DA" w:rsidRPr="00ED67F4" w:rsidRDefault="009055DA" w:rsidP="009055DA">
            <w:pPr>
              <w:pStyle w:val="TableTextRight"/>
              <w:ind w:right="227"/>
            </w:pPr>
            <w:r w:rsidRPr="00003E93">
              <w:t>0</w:t>
            </w:r>
          </w:p>
        </w:tc>
      </w:tr>
      <w:tr w:rsidR="009055DA" w:rsidRPr="009F4847" w14:paraId="422613B6" w14:textId="77777777" w:rsidTr="0030635E">
        <w:trPr>
          <w:trHeight w:val="315"/>
        </w:trPr>
        <w:tc>
          <w:tcPr>
            <w:tcW w:w="1607" w:type="dxa"/>
            <w:noWrap/>
          </w:tcPr>
          <w:p w14:paraId="63E8C7F6" w14:textId="72E9717A" w:rsidR="009055DA" w:rsidRPr="00ED67F4" w:rsidRDefault="009055DA" w:rsidP="009055DA">
            <w:pPr>
              <w:pStyle w:val="TableText"/>
            </w:pPr>
            <w:r w:rsidRPr="00003E93">
              <w:t>Avoca</w:t>
            </w:r>
          </w:p>
        </w:tc>
        <w:tc>
          <w:tcPr>
            <w:tcW w:w="4058" w:type="dxa"/>
            <w:noWrap/>
          </w:tcPr>
          <w:p w14:paraId="744C20ED" w14:textId="77EB09C5" w:rsidR="009055DA" w:rsidRPr="00ED67F4" w:rsidRDefault="009055DA" w:rsidP="009055DA">
            <w:pPr>
              <w:pStyle w:val="TableText"/>
            </w:pPr>
            <w:r w:rsidRPr="00003E93">
              <w:t>F2.2: Lignum shrubland riparian zone or floodplain</w:t>
            </w:r>
          </w:p>
        </w:tc>
        <w:tc>
          <w:tcPr>
            <w:tcW w:w="990" w:type="dxa"/>
            <w:noWrap/>
          </w:tcPr>
          <w:p w14:paraId="279807E7" w14:textId="2C7E70CE" w:rsidR="009055DA" w:rsidRPr="00ED67F4" w:rsidRDefault="009055DA" w:rsidP="009055DA">
            <w:pPr>
              <w:pStyle w:val="TableTextRight"/>
            </w:pPr>
            <w:r w:rsidRPr="00003E93">
              <w:t>68</w:t>
            </w:r>
          </w:p>
        </w:tc>
        <w:tc>
          <w:tcPr>
            <w:tcW w:w="1077" w:type="dxa"/>
            <w:noWrap/>
          </w:tcPr>
          <w:p w14:paraId="0E7400AA" w14:textId="4F06A9C1" w:rsidR="009055DA" w:rsidRPr="00ED67F4" w:rsidRDefault="009055DA" w:rsidP="009055DA">
            <w:pPr>
              <w:pStyle w:val="TableTextRight"/>
            </w:pPr>
            <w:r w:rsidRPr="00003E93">
              <w:t>4</w:t>
            </w:r>
          </w:p>
        </w:tc>
        <w:tc>
          <w:tcPr>
            <w:tcW w:w="794" w:type="dxa"/>
            <w:noWrap/>
          </w:tcPr>
          <w:p w14:paraId="134A21C6" w14:textId="38BB99E9" w:rsidR="009055DA" w:rsidRPr="00ED67F4" w:rsidRDefault="009055DA" w:rsidP="009055DA">
            <w:pPr>
              <w:pStyle w:val="TableTextRight"/>
            </w:pPr>
            <w:r w:rsidRPr="00003E93">
              <w:t>0</w:t>
            </w:r>
          </w:p>
        </w:tc>
        <w:tc>
          <w:tcPr>
            <w:tcW w:w="1077" w:type="dxa"/>
            <w:noWrap/>
          </w:tcPr>
          <w:p w14:paraId="1DFE5C42" w14:textId="44676081" w:rsidR="009055DA" w:rsidRPr="00ED67F4" w:rsidRDefault="009055DA" w:rsidP="009055DA">
            <w:pPr>
              <w:pStyle w:val="TableTextRight"/>
              <w:ind w:right="227"/>
            </w:pPr>
            <w:r w:rsidRPr="00003E93">
              <w:t>0</w:t>
            </w:r>
          </w:p>
        </w:tc>
      </w:tr>
      <w:tr w:rsidR="009055DA" w:rsidRPr="009F4847" w14:paraId="7068D63B"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tcPr>
          <w:p w14:paraId="49CF0EC0" w14:textId="63804385" w:rsidR="009055DA" w:rsidRPr="00ED67F4" w:rsidRDefault="009055DA" w:rsidP="009055DA">
            <w:pPr>
              <w:pStyle w:val="TableText"/>
            </w:pPr>
            <w:r w:rsidRPr="00003E93">
              <w:t>Avoca</w:t>
            </w:r>
          </w:p>
        </w:tc>
        <w:tc>
          <w:tcPr>
            <w:tcW w:w="4058" w:type="dxa"/>
            <w:noWrap/>
          </w:tcPr>
          <w:p w14:paraId="2775A93A" w14:textId="22023144" w:rsidR="009055DA" w:rsidRPr="00ED67F4" w:rsidRDefault="009055DA" w:rsidP="009055DA">
            <w:pPr>
              <w:pStyle w:val="TableText"/>
            </w:pPr>
            <w:r w:rsidRPr="00003E93">
              <w:t>F1.6: Black box forest riparian zone or floodplain</w:t>
            </w:r>
          </w:p>
        </w:tc>
        <w:tc>
          <w:tcPr>
            <w:tcW w:w="990" w:type="dxa"/>
            <w:noWrap/>
          </w:tcPr>
          <w:p w14:paraId="67E9E8DD" w14:textId="3B4CCA6C" w:rsidR="009055DA" w:rsidRPr="00ED67F4" w:rsidRDefault="009055DA" w:rsidP="009055DA">
            <w:pPr>
              <w:pStyle w:val="TableTextRight"/>
            </w:pPr>
            <w:r w:rsidRPr="00003E93">
              <w:t>891</w:t>
            </w:r>
          </w:p>
        </w:tc>
        <w:tc>
          <w:tcPr>
            <w:tcW w:w="1077" w:type="dxa"/>
            <w:noWrap/>
          </w:tcPr>
          <w:p w14:paraId="13975B7A" w14:textId="3BD718A2" w:rsidR="009055DA" w:rsidRPr="00ED67F4" w:rsidRDefault="009055DA" w:rsidP="009055DA">
            <w:pPr>
              <w:pStyle w:val="TableTextRight"/>
            </w:pPr>
            <w:r w:rsidRPr="00003E93">
              <w:t>0</w:t>
            </w:r>
          </w:p>
        </w:tc>
        <w:tc>
          <w:tcPr>
            <w:tcW w:w="794" w:type="dxa"/>
            <w:noWrap/>
          </w:tcPr>
          <w:p w14:paraId="309D0E18" w14:textId="2A823589" w:rsidR="009055DA" w:rsidRPr="00ED67F4" w:rsidRDefault="009055DA" w:rsidP="009055DA">
            <w:pPr>
              <w:pStyle w:val="TableTextRight"/>
            </w:pPr>
            <w:r w:rsidRPr="00003E93">
              <w:t>0</w:t>
            </w:r>
          </w:p>
        </w:tc>
        <w:tc>
          <w:tcPr>
            <w:tcW w:w="1077" w:type="dxa"/>
            <w:noWrap/>
          </w:tcPr>
          <w:p w14:paraId="14328018" w14:textId="74C54656" w:rsidR="009055DA" w:rsidRPr="00ED67F4" w:rsidRDefault="009055DA" w:rsidP="009055DA">
            <w:pPr>
              <w:pStyle w:val="TableTextRight"/>
              <w:ind w:right="227"/>
            </w:pPr>
            <w:r w:rsidRPr="00003E93">
              <w:t>0</w:t>
            </w:r>
          </w:p>
        </w:tc>
      </w:tr>
      <w:tr w:rsidR="009055DA" w:rsidRPr="009F4847" w14:paraId="01B52ED8" w14:textId="77777777" w:rsidTr="0030635E">
        <w:trPr>
          <w:trHeight w:val="315"/>
        </w:trPr>
        <w:tc>
          <w:tcPr>
            <w:tcW w:w="1607" w:type="dxa"/>
            <w:noWrap/>
          </w:tcPr>
          <w:p w14:paraId="00EF9A83" w14:textId="565F4FE4" w:rsidR="009055DA" w:rsidRPr="00ED67F4" w:rsidRDefault="009055DA" w:rsidP="009055DA">
            <w:pPr>
              <w:pStyle w:val="TableText"/>
            </w:pPr>
            <w:r w:rsidRPr="00003E93">
              <w:t>Avoca</w:t>
            </w:r>
          </w:p>
        </w:tc>
        <w:tc>
          <w:tcPr>
            <w:tcW w:w="4058" w:type="dxa"/>
            <w:noWrap/>
          </w:tcPr>
          <w:p w14:paraId="0307377C" w14:textId="1576873C" w:rsidR="009055DA" w:rsidRPr="00ED67F4" w:rsidRDefault="009055DA" w:rsidP="009055DA">
            <w:pPr>
              <w:pStyle w:val="TableText"/>
            </w:pPr>
            <w:r w:rsidRPr="00003E93">
              <w:t>F4: Unspecified riparian zone or floodplain</w:t>
            </w:r>
          </w:p>
        </w:tc>
        <w:tc>
          <w:tcPr>
            <w:tcW w:w="990" w:type="dxa"/>
            <w:noWrap/>
          </w:tcPr>
          <w:p w14:paraId="46E843C0" w14:textId="4118E2A9" w:rsidR="009055DA" w:rsidRPr="00ED67F4" w:rsidRDefault="009055DA" w:rsidP="009055DA">
            <w:pPr>
              <w:pStyle w:val="TableTextRight"/>
            </w:pPr>
            <w:r w:rsidRPr="00003E93">
              <w:t>182</w:t>
            </w:r>
          </w:p>
        </w:tc>
        <w:tc>
          <w:tcPr>
            <w:tcW w:w="1077" w:type="dxa"/>
            <w:noWrap/>
          </w:tcPr>
          <w:p w14:paraId="577BE876" w14:textId="3A39AF29" w:rsidR="009055DA" w:rsidRPr="00ED67F4" w:rsidRDefault="009055DA" w:rsidP="009055DA">
            <w:pPr>
              <w:pStyle w:val="TableTextRight"/>
            </w:pPr>
            <w:r w:rsidRPr="00003E93">
              <w:t>0</w:t>
            </w:r>
          </w:p>
        </w:tc>
        <w:tc>
          <w:tcPr>
            <w:tcW w:w="794" w:type="dxa"/>
            <w:noWrap/>
          </w:tcPr>
          <w:p w14:paraId="4791E1F1" w14:textId="22491F13" w:rsidR="009055DA" w:rsidRPr="00ED67F4" w:rsidRDefault="009055DA" w:rsidP="009055DA">
            <w:pPr>
              <w:pStyle w:val="TableTextRight"/>
            </w:pPr>
            <w:r w:rsidRPr="00003E93">
              <w:t>0</w:t>
            </w:r>
          </w:p>
        </w:tc>
        <w:tc>
          <w:tcPr>
            <w:tcW w:w="1077" w:type="dxa"/>
            <w:noWrap/>
          </w:tcPr>
          <w:p w14:paraId="4295A3AE" w14:textId="4770C6ED" w:rsidR="009055DA" w:rsidRPr="00ED67F4" w:rsidRDefault="009055DA" w:rsidP="009055DA">
            <w:pPr>
              <w:pStyle w:val="TableTextRight"/>
              <w:ind w:right="227"/>
            </w:pPr>
            <w:r w:rsidRPr="00003E93">
              <w:t>0</w:t>
            </w:r>
          </w:p>
        </w:tc>
      </w:tr>
      <w:tr w:rsidR="009055DA" w:rsidRPr="009F4847" w14:paraId="2B1FB0AF"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tcPr>
          <w:p w14:paraId="1ED2C5C6" w14:textId="3E5DFB72" w:rsidR="009055DA" w:rsidRPr="00ED67F4" w:rsidRDefault="009055DA" w:rsidP="009055DA">
            <w:pPr>
              <w:pStyle w:val="TableText"/>
            </w:pPr>
            <w:r w:rsidRPr="00003E93">
              <w:t>Avoca</w:t>
            </w:r>
          </w:p>
        </w:tc>
        <w:tc>
          <w:tcPr>
            <w:tcW w:w="4058" w:type="dxa"/>
            <w:noWrap/>
          </w:tcPr>
          <w:p w14:paraId="16FA0457" w14:textId="03AC4AC2" w:rsidR="009055DA" w:rsidRPr="00ED67F4" w:rsidRDefault="009055DA" w:rsidP="009055DA">
            <w:pPr>
              <w:pStyle w:val="TableText"/>
            </w:pPr>
            <w:r w:rsidRPr="00003E93">
              <w:t>F2.4: Shrubland riparian zone or floodplain</w:t>
            </w:r>
          </w:p>
        </w:tc>
        <w:tc>
          <w:tcPr>
            <w:tcW w:w="990" w:type="dxa"/>
            <w:noWrap/>
          </w:tcPr>
          <w:p w14:paraId="10854C0F" w14:textId="767B9935" w:rsidR="009055DA" w:rsidRPr="00ED67F4" w:rsidRDefault="009055DA" w:rsidP="009055DA">
            <w:pPr>
              <w:pStyle w:val="TableTextRight"/>
            </w:pPr>
            <w:r w:rsidRPr="00003E93">
              <w:t>2</w:t>
            </w:r>
          </w:p>
        </w:tc>
        <w:tc>
          <w:tcPr>
            <w:tcW w:w="1077" w:type="dxa"/>
            <w:noWrap/>
          </w:tcPr>
          <w:p w14:paraId="64C395BE" w14:textId="7AC250C8" w:rsidR="009055DA" w:rsidRPr="00ED67F4" w:rsidRDefault="009055DA" w:rsidP="009055DA">
            <w:pPr>
              <w:pStyle w:val="TableTextRight"/>
            </w:pPr>
            <w:r w:rsidRPr="00003E93">
              <w:t>0</w:t>
            </w:r>
          </w:p>
        </w:tc>
        <w:tc>
          <w:tcPr>
            <w:tcW w:w="794" w:type="dxa"/>
            <w:noWrap/>
          </w:tcPr>
          <w:p w14:paraId="3E548000" w14:textId="63BBE056" w:rsidR="009055DA" w:rsidRPr="00ED67F4" w:rsidRDefault="009055DA" w:rsidP="009055DA">
            <w:pPr>
              <w:pStyle w:val="TableTextRight"/>
            </w:pPr>
            <w:r w:rsidRPr="00003E93">
              <w:t>0</w:t>
            </w:r>
          </w:p>
        </w:tc>
        <w:tc>
          <w:tcPr>
            <w:tcW w:w="1077" w:type="dxa"/>
            <w:noWrap/>
          </w:tcPr>
          <w:p w14:paraId="4ABF6202" w14:textId="6CCFACF5" w:rsidR="009055DA" w:rsidRPr="00ED67F4" w:rsidRDefault="009055DA" w:rsidP="009055DA">
            <w:pPr>
              <w:pStyle w:val="TableTextRight"/>
              <w:ind w:right="227"/>
            </w:pPr>
            <w:r w:rsidRPr="00003E93">
              <w:t>0</w:t>
            </w:r>
          </w:p>
        </w:tc>
      </w:tr>
      <w:tr w:rsidR="009055DA" w:rsidRPr="009F4847" w14:paraId="0F1D5BFA" w14:textId="77777777" w:rsidTr="0030635E">
        <w:trPr>
          <w:trHeight w:val="315"/>
        </w:trPr>
        <w:tc>
          <w:tcPr>
            <w:tcW w:w="1607" w:type="dxa"/>
            <w:noWrap/>
          </w:tcPr>
          <w:p w14:paraId="79C9E7C3" w14:textId="6E8F95A8" w:rsidR="009055DA" w:rsidRPr="00ED67F4" w:rsidRDefault="009055DA" w:rsidP="009055DA">
            <w:pPr>
              <w:pStyle w:val="TableText"/>
            </w:pPr>
            <w:r w:rsidRPr="00003E93">
              <w:t>Barwon Darling</w:t>
            </w:r>
          </w:p>
        </w:tc>
        <w:tc>
          <w:tcPr>
            <w:tcW w:w="4058" w:type="dxa"/>
            <w:noWrap/>
          </w:tcPr>
          <w:p w14:paraId="51CD1AE6" w14:textId="1ACFC308" w:rsidR="009055DA" w:rsidRPr="00ED67F4" w:rsidRDefault="009055DA" w:rsidP="009055DA">
            <w:pPr>
              <w:pStyle w:val="TableText"/>
            </w:pPr>
            <w:r w:rsidRPr="00003E93">
              <w:t>F1.10: Coolibah woodland and forest riparian zone or floodplain</w:t>
            </w:r>
          </w:p>
        </w:tc>
        <w:tc>
          <w:tcPr>
            <w:tcW w:w="990" w:type="dxa"/>
            <w:noWrap/>
          </w:tcPr>
          <w:p w14:paraId="448DDB85" w14:textId="70319E6E" w:rsidR="009055DA" w:rsidRPr="00ED67F4" w:rsidRDefault="009055DA" w:rsidP="009055DA">
            <w:pPr>
              <w:pStyle w:val="TableTextRight"/>
            </w:pPr>
            <w:r w:rsidRPr="00003E93">
              <w:t>263,304</w:t>
            </w:r>
          </w:p>
        </w:tc>
        <w:tc>
          <w:tcPr>
            <w:tcW w:w="1077" w:type="dxa"/>
            <w:noWrap/>
          </w:tcPr>
          <w:p w14:paraId="112B61B9" w14:textId="6D56B340" w:rsidR="009055DA" w:rsidRPr="00ED67F4" w:rsidRDefault="009055DA" w:rsidP="009055DA">
            <w:pPr>
              <w:pStyle w:val="TableTextRight"/>
            </w:pPr>
            <w:r w:rsidRPr="00003E93">
              <w:t>36,253</w:t>
            </w:r>
          </w:p>
        </w:tc>
        <w:tc>
          <w:tcPr>
            <w:tcW w:w="794" w:type="dxa"/>
            <w:noWrap/>
          </w:tcPr>
          <w:p w14:paraId="4850B8F8" w14:textId="322ADA2A" w:rsidR="009055DA" w:rsidRPr="00ED67F4" w:rsidRDefault="009055DA" w:rsidP="009055DA">
            <w:pPr>
              <w:pStyle w:val="TableTextRight"/>
            </w:pPr>
            <w:r w:rsidRPr="00003E93">
              <w:t>0</w:t>
            </w:r>
          </w:p>
        </w:tc>
        <w:tc>
          <w:tcPr>
            <w:tcW w:w="1077" w:type="dxa"/>
            <w:noWrap/>
          </w:tcPr>
          <w:p w14:paraId="5BD4D5DD" w14:textId="75ACC528" w:rsidR="009055DA" w:rsidRPr="00ED67F4" w:rsidRDefault="009055DA" w:rsidP="009055DA">
            <w:pPr>
              <w:pStyle w:val="TableTextRight"/>
              <w:ind w:right="227"/>
            </w:pPr>
            <w:r w:rsidRPr="00003E93">
              <w:t>0</w:t>
            </w:r>
          </w:p>
        </w:tc>
      </w:tr>
      <w:tr w:rsidR="009055DA" w:rsidRPr="009F4847" w14:paraId="044057C7"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tcPr>
          <w:p w14:paraId="745E2D61" w14:textId="2D09716E" w:rsidR="009055DA" w:rsidRPr="00ED67F4" w:rsidRDefault="009055DA" w:rsidP="009055DA">
            <w:pPr>
              <w:pStyle w:val="TableText"/>
            </w:pPr>
            <w:r w:rsidRPr="00003E93">
              <w:t>Barwon Darling</w:t>
            </w:r>
          </w:p>
        </w:tc>
        <w:tc>
          <w:tcPr>
            <w:tcW w:w="4058" w:type="dxa"/>
            <w:noWrap/>
          </w:tcPr>
          <w:p w14:paraId="5BFFDED8" w14:textId="73005503" w:rsidR="009055DA" w:rsidRPr="00ED67F4" w:rsidRDefault="009055DA" w:rsidP="009055DA">
            <w:pPr>
              <w:pStyle w:val="TableText"/>
            </w:pPr>
            <w:r w:rsidRPr="00003E93">
              <w:t>F1.2: River red gum forest riparian zone or floodplain</w:t>
            </w:r>
          </w:p>
        </w:tc>
        <w:tc>
          <w:tcPr>
            <w:tcW w:w="990" w:type="dxa"/>
            <w:noWrap/>
          </w:tcPr>
          <w:p w14:paraId="0214E102" w14:textId="6186C4C9" w:rsidR="009055DA" w:rsidRPr="00ED67F4" w:rsidRDefault="009055DA" w:rsidP="009055DA">
            <w:pPr>
              <w:pStyle w:val="TableTextRight"/>
            </w:pPr>
            <w:r w:rsidRPr="00003E93">
              <w:t>50,564</w:t>
            </w:r>
          </w:p>
        </w:tc>
        <w:tc>
          <w:tcPr>
            <w:tcW w:w="1077" w:type="dxa"/>
            <w:noWrap/>
          </w:tcPr>
          <w:p w14:paraId="7608C9B6" w14:textId="288540F1" w:rsidR="009055DA" w:rsidRPr="00ED67F4" w:rsidRDefault="009055DA" w:rsidP="009055DA">
            <w:pPr>
              <w:pStyle w:val="TableTextRight"/>
            </w:pPr>
            <w:r w:rsidRPr="00003E93">
              <w:t>24,841</w:t>
            </w:r>
          </w:p>
        </w:tc>
        <w:tc>
          <w:tcPr>
            <w:tcW w:w="794" w:type="dxa"/>
            <w:noWrap/>
          </w:tcPr>
          <w:p w14:paraId="4A2F4FF8" w14:textId="2C614333" w:rsidR="009055DA" w:rsidRPr="00ED67F4" w:rsidRDefault="009055DA" w:rsidP="009055DA">
            <w:pPr>
              <w:pStyle w:val="TableTextRight"/>
            </w:pPr>
            <w:r w:rsidRPr="00003E93">
              <w:t>0</w:t>
            </w:r>
          </w:p>
        </w:tc>
        <w:tc>
          <w:tcPr>
            <w:tcW w:w="1077" w:type="dxa"/>
            <w:noWrap/>
          </w:tcPr>
          <w:p w14:paraId="141BA973" w14:textId="1C387550" w:rsidR="009055DA" w:rsidRPr="00ED67F4" w:rsidRDefault="009055DA" w:rsidP="009055DA">
            <w:pPr>
              <w:pStyle w:val="TableTextRight"/>
              <w:ind w:right="227"/>
            </w:pPr>
            <w:r w:rsidRPr="00003E93">
              <w:t>0</w:t>
            </w:r>
          </w:p>
        </w:tc>
      </w:tr>
      <w:tr w:rsidR="009055DA" w:rsidRPr="009F4847" w14:paraId="5E9AC4FE" w14:textId="77777777" w:rsidTr="0030635E">
        <w:trPr>
          <w:trHeight w:val="315"/>
        </w:trPr>
        <w:tc>
          <w:tcPr>
            <w:tcW w:w="1607" w:type="dxa"/>
            <w:noWrap/>
          </w:tcPr>
          <w:p w14:paraId="33742D35" w14:textId="3E9810AF" w:rsidR="009055DA" w:rsidRPr="00ED67F4" w:rsidRDefault="009055DA" w:rsidP="009055DA">
            <w:pPr>
              <w:pStyle w:val="TableText"/>
            </w:pPr>
            <w:r w:rsidRPr="00003E93">
              <w:t>Barwon Darling</w:t>
            </w:r>
          </w:p>
        </w:tc>
        <w:tc>
          <w:tcPr>
            <w:tcW w:w="4058" w:type="dxa"/>
            <w:noWrap/>
          </w:tcPr>
          <w:p w14:paraId="0AF721C6" w14:textId="1F8B9D37" w:rsidR="009055DA" w:rsidRPr="00ED67F4" w:rsidRDefault="009055DA" w:rsidP="009055DA">
            <w:pPr>
              <w:pStyle w:val="TableText"/>
            </w:pPr>
            <w:r w:rsidRPr="00003E93">
              <w:t>F1.8: Black box woodland riparian zone or floodplain</w:t>
            </w:r>
          </w:p>
        </w:tc>
        <w:tc>
          <w:tcPr>
            <w:tcW w:w="990" w:type="dxa"/>
            <w:noWrap/>
          </w:tcPr>
          <w:p w14:paraId="45D76266" w14:textId="0A461250" w:rsidR="009055DA" w:rsidRPr="00ED67F4" w:rsidRDefault="009055DA" w:rsidP="009055DA">
            <w:pPr>
              <w:pStyle w:val="TableTextRight"/>
            </w:pPr>
            <w:r w:rsidRPr="00003E93">
              <w:t>254,690</w:t>
            </w:r>
          </w:p>
        </w:tc>
        <w:tc>
          <w:tcPr>
            <w:tcW w:w="1077" w:type="dxa"/>
            <w:noWrap/>
          </w:tcPr>
          <w:p w14:paraId="72E6C91B" w14:textId="5A6D3070" w:rsidR="009055DA" w:rsidRPr="00ED67F4" w:rsidRDefault="009055DA" w:rsidP="009055DA">
            <w:pPr>
              <w:pStyle w:val="TableTextRight"/>
            </w:pPr>
            <w:r w:rsidRPr="00003E93">
              <w:t>17,111</w:t>
            </w:r>
          </w:p>
        </w:tc>
        <w:tc>
          <w:tcPr>
            <w:tcW w:w="794" w:type="dxa"/>
            <w:noWrap/>
          </w:tcPr>
          <w:p w14:paraId="1ABDF9C9" w14:textId="48AE049C" w:rsidR="009055DA" w:rsidRPr="00ED67F4" w:rsidRDefault="009055DA" w:rsidP="009055DA">
            <w:pPr>
              <w:pStyle w:val="TableTextRight"/>
            </w:pPr>
            <w:r w:rsidRPr="00003E93">
              <w:t>0</w:t>
            </w:r>
          </w:p>
        </w:tc>
        <w:tc>
          <w:tcPr>
            <w:tcW w:w="1077" w:type="dxa"/>
            <w:noWrap/>
          </w:tcPr>
          <w:p w14:paraId="052459EE" w14:textId="5D2FEC9F" w:rsidR="009055DA" w:rsidRPr="00ED67F4" w:rsidRDefault="009055DA" w:rsidP="009055DA">
            <w:pPr>
              <w:pStyle w:val="TableTextRight"/>
              <w:ind w:right="227"/>
            </w:pPr>
            <w:r w:rsidRPr="00003E93">
              <w:t>0</w:t>
            </w:r>
          </w:p>
        </w:tc>
      </w:tr>
      <w:tr w:rsidR="009055DA" w:rsidRPr="009F4847" w14:paraId="78DC644C"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tcPr>
          <w:p w14:paraId="728433B0" w14:textId="0D7ED6E4" w:rsidR="009055DA" w:rsidRPr="00ED67F4" w:rsidRDefault="009055DA" w:rsidP="009055DA">
            <w:pPr>
              <w:pStyle w:val="TableText"/>
            </w:pPr>
            <w:r w:rsidRPr="00003E93">
              <w:t>Barwon Darling</w:t>
            </w:r>
          </w:p>
        </w:tc>
        <w:tc>
          <w:tcPr>
            <w:tcW w:w="4058" w:type="dxa"/>
            <w:noWrap/>
          </w:tcPr>
          <w:p w14:paraId="54BFEAF6" w14:textId="56C3ECB7" w:rsidR="009055DA" w:rsidRPr="00ED67F4" w:rsidRDefault="009055DA" w:rsidP="009055DA">
            <w:pPr>
              <w:pStyle w:val="TableText"/>
            </w:pPr>
            <w:r w:rsidRPr="00003E93">
              <w:t>F2.4: Shrubland riparian zone or floodplain</w:t>
            </w:r>
          </w:p>
        </w:tc>
        <w:tc>
          <w:tcPr>
            <w:tcW w:w="990" w:type="dxa"/>
            <w:noWrap/>
          </w:tcPr>
          <w:p w14:paraId="61A5BB4D" w14:textId="4BB05B27" w:rsidR="009055DA" w:rsidRPr="00ED67F4" w:rsidRDefault="009055DA" w:rsidP="009055DA">
            <w:pPr>
              <w:pStyle w:val="TableTextRight"/>
            </w:pPr>
            <w:r w:rsidRPr="00003E93">
              <w:t>34,184</w:t>
            </w:r>
          </w:p>
        </w:tc>
        <w:tc>
          <w:tcPr>
            <w:tcW w:w="1077" w:type="dxa"/>
            <w:noWrap/>
          </w:tcPr>
          <w:p w14:paraId="2E0F744E" w14:textId="3B468E48" w:rsidR="009055DA" w:rsidRPr="00ED67F4" w:rsidRDefault="009055DA" w:rsidP="009055DA">
            <w:pPr>
              <w:pStyle w:val="TableTextRight"/>
            </w:pPr>
            <w:r w:rsidRPr="00003E93">
              <w:t>3,608</w:t>
            </w:r>
          </w:p>
        </w:tc>
        <w:tc>
          <w:tcPr>
            <w:tcW w:w="794" w:type="dxa"/>
            <w:noWrap/>
          </w:tcPr>
          <w:p w14:paraId="21EDAD6E" w14:textId="0653D30A" w:rsidR="009055DA" w:rsidRPr="00ED67F4" w:rsidRDefault="009055DA" w:rsidP="009055DA">
            <w:pPr>
              <w:pStyle w:val="TableTextRight"/>
            </w:pPr>
            <w:r w:rsidRPr="00003E93">
              <w:t>0</w:t>
            </w:r>
          </w:p>
        </w:tc>
        <w:tc>
          <w:tcPr>
            <w:tcW w:w="1077" w:type="dxa"/>
            <w:noWrap/>
          </w:tcPr>
          <w:p w14:paraId="36230750" w14:textId="5296F384" w:rsidR="009055DA" w:rsidRPr="00ED67F4" w:rsidRDefault="009055DA" w:rsidP="009055DA">
            <w:pPr>
              <w:pStyle w:val="TableTextRight"/>
              <w:ind w:right="227"/>
            </w:pPr>
            <w:r w:rsidRPr="00003E93">
              <w:t>0</w:t>
            </w:r>
          </w:p>
        </w:tc>
      </w:tr>
      <w:tr w:rsidR="009055DA" w:rsidRPr="009F4847" w14:paraId="2B7CAD2C" w14:textId="77777777" w:rsidTr="0030635E">
        <w:trPr>
          <w:trHeight w:val="315"/>
        </w:trPr>
        <w:tc>
          <w:tcPr>
            <w:tcW w:w="1607" w:type="dxa"/>
            <w:noWrap/>
          </w:tcPr>
          <w:p w14:paraId="3A00A874" w14:textId="652801CB" w:rsidR="009055DA" w:rsidRPr="00ED67F4" w:rsidRDefault="009055DA" w:rsidP="009055DA">
            <w:pPr>
              <w:pStyle w:val="TableText"/>
            </w:pPr>
            <w:r w:rsidRPr="00003E93">
              <w:t>Barwon Darling</w:t>
            </w:r>
          </w:p>
        </w:tc>
        <w:tc>
          <w:tcPr>
            <w:tcW w:w="4058" w:type="dxa"/>
            <w:noWrap/>
          </w:tcPr>
          <w:p w14:paraId="464B32E5" w14:textId="1FE2253F" w:rsidR="009055DA" w:rsidRPr="00ED67F4" w:rsidRDefault="009055DA" w:rsidP="009055DA">
            <w:pPr>
              <w:pStyle w:val="TableText"/>
            </w:pPr>
            <w:r w:rsidRPr="00003E93">
              <w:t>F2.2: Lignum shrubland riparian zone or floodplain</w:t>
            </w:r>
          </w:p>
        </w:tc>
        <w:tc>
          <w:tcPr>
            <w:tcW w:w="990" w:type="dxa"/>
            <w:noWrap/>
          </w:tcPr>
          <w:p w14:paraId="4DEC6357" w14:textId="54B9DE51" w:rsidR="009055DA" w:rsidRPr="00ED67F4" w:rsidRDefault="009055DA" w:rsidP="009055DA">
            <w:pPr>
              <w:pStyle w:val="TableTextRight"/>
            </w:pPr>
            <w:r w:rsidRPr="00003E93">
              <w:t>20,125</w:t>
            </w:r>
          </w:p>
        </w:tc>
        <w:tc>
          <w:tcPr>
            <w:tcW w:w="1077" w:type="dxa"/>
            <w:noWrap/>
          </w:tcPr>
          <w:p w14:paraId="00ABECE2" w14:textId="0CB8D4E9" w:rsidR="009055DA" w:rsidRPr="00ED67F4" w:rsidRDefault="009055DA" w:rsidP="009055DA">
            <w:pPr>
              <w:pStyle w:val="TableTextRight"/>
            </w:pPr>
            <w:r w:rsidRPr="00003E93">
              <w:t>2,035</w:t>
            </w:r>
          </w:p>
        </w:tc>
        <w:tc>
          <w:tcPr>
            <w:tcW w:w="794" w:type="dxa"/>
            <w:noWrap/>
          </w:tcPr>
          <w:p w14:paraId="5EAB3945" w14:textId="28B3E51C" w:rsidR="009055DA" w:rsidRPr="00ED67F4" w:rsidRDefault="009055DA" w:rsidP="009055DA">
            <w:pPr>
              <w:pStyle w:val="TableTextRight"/>
            </w:pPr>
            <w:r w:rsidRPr="00003E93">
              <w:t>0</w:t>
            </w:r>
          </w:p>
        </w:tc>
        <w:tc>
          <w:tcPr>
            <w:tcW w:w="1077" w:type="dxa"/>
            <w:noWrap/>
          </w:tcPr>
          <w:p w14:paraId="69C0FB7C" w14:textId="16E0BE94" w:rsidR="009055DA" w:rsidRPr="00ED67F4" w:rsidRDefault="009055DA" w:rsidP="009055DA">
            <w:pPr>
              <w:pStyle w:val="TableTextRight"/>
              <w:ind w:right="227"/>
            </w:pPr>
            <w:r w:rsidRPr="00003E93">
              <w:t>0</w:t>
            </w:r>
          </w:p>
        </w:tc>
      </w:tr>
      <w:tr w:rsidR="009055DA" w:rsidRPr="009F4847" w14:paraId="6B267B3B"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tcPr>
          <w:p w14:paraId="690C44C1" w14:textId="489E0A4D" w:rsidR="009055DA" w:rsidRPr="00ED67F4" w:rsidRDefault="009055DA" w:rsidP="009055DA">
            <w:pPr>
              <w:pStyle w:val="TableText"/>
            </w:pPr>
            <w:r w:rsidRPr="00003E93">
              <w:lastRenderedPageBreak/>
              <w:t>Barwon Darling</w:t>
            </w:r>
          </w:p>
        </w:tc>
        <w:tc>
          <w:tcPr>
            <w:tcW w:w="4058" w:type="dxa"/>
            <w:noWrap/>
          </w:tcPr>
          <w:p w14:paraId="16B67CCD" w14:textId="36B3AAF2" w:rsidR="009055DA" w:rsidRPr="00ED67F4" w:rsidRDefault="009055DA" w:rsidP="009055DA">
            <w:pPr>
              <w:pStyle w:val="TableText"/>
            </w:pPr>
            <w:r w:rsidRPr="00003E93">
              <w:t>F1.12: Woodland riparian zone or floodplain</w:t>
            </w:r>
          </w:p>
        </w:tc>
        <w:tc>
          <w:tcPr>
            <w:tcW w:w="990" w:type="dxa"/>
            <w:noWrap/>
          </w:tcPr>
          <w:p w14:paraId="71DE9265" w14:textId="32F04BA6" w:rsidR="009055DA" w:rsidRPr="00ED67F4" w:rsidRDefault="009055DA" w:rsidP="009055DA">
            <w:pPr>
              <w:pStyle w:val="TableTextRight"/>
            </w:pPr>
            <w:r w:rsidRPr="00003E93">
              <w:t>3,399</w:t>
            </w:r>
          </w:p>
        </w:tc>
        <w:tc>
          <w:tcPr>
            <w:tcW w:w="1077" w:type="dxa"/>
            <w:noWrap/>
          </w:tcPr>
          <w:p w14:paraId="02A3294D" w14:textId="6C7E1156" w:rsidR="009055DA" w:rsidRPr="00ED67F4" w:rsidRDefault="009055DA" w:rsidP="009055DA">
            <w:pPr>
              <w:pStyle w:val="TableTextRight"/>
            </w:pPr>
            <w:r w:rsidRPr="00003E93">
              <w:t>39</w:t>
            </w:r>
          </w:p>
        </w:tc>
        <w:tc>
          <w:tcPr>
            <w:tcW w:w="794" w:type="dxa"/>
            <w:noWrap/>
          </w:tcPr>
          <w:p w14:paraId="48742525" w14:textId="37F9E29D" w:rsidR="009055DA" w:rsidRPr="00ED67F4" w:rsidRDefault="009055DA" w:rsidP="009055DA">
            <w:pPr>
              <w:pStyle w:val="TableTextRight"/>
            </w:pPr>
            <w:r w:rsidRPr="00003E93">
              <w:t>0</w:t>
            </w:r>
          </w:p>
        </w:tc>
        <w:tc>
          <w:tcPr>
            <w:tcW w:w="1077" w:type="dxa"/>
            <w:noWrap/>
          </w:tcPr>
          <w:p w14:paraId="2AC1E2CC" w14:textId="6C35C396" w:rsidR="009055DA" w:rsidRPr="00ED67F4" w:rsidRDefault="009055DA" w:rsidP="009055DA">
            <w:pPr>
              <w:pStyle w:val="TableTextRight"/>
              <w:ind w:right="227"/>
            </w:pPr>
            <w:r w:rsidRPr="00003E93">
              <w:t>0</w:t>
            </w:r>
          </w:p>
        </w:tc>
      </w:tr>
      <w:tr w:rsidR="009055DA" w:rsidRPr="009F4847" w14:paraId="3B72DC8A" w14:textId="77777777" w:rsidTr="0030635E">
        <w:trPr>
          <w:trHeight w:val="315"/>
        </w:trPr>
        <w:tc>
          <w:tcPr>
            <w:tcW w:w="1607" w:type="dxa"/>
            <w:noWrap/>
          </w:tcPr>
          <w:p w14:paraId="3E527F71" w14:textId="5C5FED59" w:rsidR="009055DA" w:rsidRPr="00ED67F4" w:rsidRDefault="009055DA" w:rsidP="009055DA">
            <w:pPr>
              <w:pStyle w:val="TableText"/>
            </w:pPr>
            <w:r w:rsidRPr="00003E93">
              <w:t>Barwon Darling</w:t>
            </w:r>
          </w:p>
        </w:tc>
        <w:tc>
          <w:tcPr>
            <w:tcW w:w="4058" w:type="dxa"/>
            <w:noWrap/>
          </w:tcPr>
          <w:p w14:paraId="7DEFF960" w14:textId="04627EC1" w:rsidR="009055DA" w:rsidRPr="00ED67F4" w:rsidRDefault="009055DA" w:rsidP="009055DA">
            <w:pPr>
              <w:pStyle w:val="TableText"/>
            </w:pPr>
            <w:r w:rsidRPr="00003E93">
              <w:t>F1.11: River cooba woodland riparian zone or floodplain</w:t>
            </w:r>
          </w:p>
        </w:tc>
        <w:tc>
          <w:tcPr>
            <w:tcW w:w="990" w:type="dxa"/>
            <w:noWrap/>
          </w:tcPr>
          <w:p w14:paraId="7A3EC438" w14:textId="4FEC9266" w:rsidR="009055DA" w:rsidRPr="00ED67F4" w:rsidRDefault="009055DA" w:rsidP="009055DA">
            <w:pPr>
              <w:pStyle w:val="TableTextRight"/>
            </w:pPr>
            <w:r w:rsidRPr="00003E93">
              <w:t>63</w:t>
            </w:r>
          </w:p>
        </w:tc>
        <w:tc>
          <w:tcPr>
            <w:tcW w:w="1077" w:type="dxa"/>
            <w:noWrap/>
          </w:tcPr>
          <w:p w14:paraId="54FA8B5C" w14:textId="79F3283A" w:rsidR="009055DA" w:rsidRPr="00ED67F4" w:rsidRDefault="009055DA" w:rsidP="009055DA">
            <w:pPr>
              <w:pStyle w:val="TableTextRight"/>
            </w:pPr>
            <w:r w:rsidRPr="00003E93">
              <w:t>0</w:t>
            </w:r>
          </w:p>
        </w:tc>
        <w:tc>
          <w:tcPr>
            <w:tcW w:w="794" w:type="dxa"/>
            <w:noWrap/>
          </w:tcPr>
          <w:p w14:paraId="2AC11B5E" w14:textId="47C7D78F" w:rsidR="009055DA" w:rsidRPr="00ED67F4" w:rsidRDefault="009055DA" w:rsidP="009055DA">
            <w:pPr>
              <w:pStyle w:val="TableTextRight"/>
            </w:pPr>
            <w:r w:rsidRPr="00003E93">
              <w:t>0</w:t>
            </w:r>
          </w:p>
        </w:tc>
        <w:tc>
          <w:tcPr>
            <w:tcW w:w="1077" w:type="dxa"/>
            <w:noWrap/>
          </w:tcPr>
          <w:p w14:paraId="4D43C1E9" w14:textId="59507C05" w:rsidR="009055DA" w:rsidRPr="00ED67F4" w:rsidRDefault="009055DA" w:rsidP="009055DA">
            <w:pPr>
              <w:pStyle w:val="TableTextRight"/>
              <w:ind w:right="227"/>
            </w:pPr>
            <w:r w:rsidRPr="00003E93">
              <w:t>0</w:t>
            </w:r>
          </w:p>
        </w:tc>
      </w:tr>
      <w:tr w:rsidR="009055DA" w:rsidRPr="009F4847" w14:paraId="6DE75BA7"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tcPr>
          <w:p w14:paraId="40836C41" w14:textId="070227BF" w:rsidR="009055DA" w:rsidRPr="00ED67F4" w:rsidRDefault="009055DA" w:rsidP="009055DA">
            <w:pPr>
              <w:pStyle w:val="TableText"/>
            </w:pPr>
            <w:r w:rsidRPr="00003E93">
              <w:t>Barwon Darling</w:t>
            </w:r>
          </w:p>
        </w:tc>
        <w:tc>
          <w:tcPr>
            <w:tcW w:w="4058" w:type="dxa"/>
            <w:noWrap/>
          </w:tcPr>
          <w:p w14:paraId="0CDCD674" w14:textId="4AAD6668" w:rsidR="009055DA" w:rsidRPr="00ED67F4" w:rsidRDefault="009055DA" w:rsidP="009055DA">
            <w:pPr>
              <w:pStyle w:val="TableText"/>
            </w:pPr>
            <w:r w:rsidRPr="00003E93">
              <w:t>F1.4: River red gum woodland riparian zone or floodplain</w:t>
            </w:r>
          </w:p>
        </w:tc>
        <w:tc>
          <w:tcPr>
            <w:tcW w:w="990" w:type="dxa"/>
            <w:noWrap/>
          </w:tcPr>
          <w:p w14:paraId="0F1BD5A5" w14:textId="6E578391" w:rsidR="009055DA" w:rsidRPr="00ED67F4" w:rsidRDefault="009055DA" w:rsidP="009055DA">
            <w:pPr>
              <w:pStyle w:val="TableTextRight"/>
            </w:pPr>
            <w:r w:rsidRPr="00003E93">
              <w:t>3,204</w:t>
            </w:r>
          </w:p>
        </w:tc>
        <w:tc>
          <w:tcPr>
            <w:tcW w:w="1077" w:type="dxa"/>
            <w:noWrap/>
          </w:tcPr>
          <w:p w14:paraId="39DFC294" w14:textId="19A6F88F" w:rsidR="009055DA" w:rsidRPr="00ED67F4" w:rsidRDefault="009055DA" w:rsidP="009055DA">
            <w:pPr>
              <w:pStyle w:val="TableTextRight"/>
            </w:pPr>
            <w:r w:rsidRPr="00003E93">
              <w:t>0</w:t>
            </w:r>
          </w:p>
        </w:tc>
        <w:tc>
          <w:tcPr>
            <w:tcW w:w="794" w:type="dxa"/>
            <w:noWrap/>
          </w:tcPr>
          <w:p w14:paraId="583884FA" w14:textId="77F603A3" w:rsidR="009055DA" w:rsidRPr="00ED67F4" w:rsidRDefault="009055DA" w:rsidP="009055DA">
            <w:pPr>
              <w:pStyle w:val="TableTextRight"/>
            </w:pPr>
            <w:r w:rsidRPr="00003E93">
              <w:t>0</w:t>
            </w:r>
          </w:p>
        </w:tc>
        <w:tc>
          <w:tcPr>
            <w:tcW w:w="1077" w:type="dxa"/>
            <w:noWrap/>
          </w:tcPr>
          <w:p w14:paraId="0B52432A" w14:textId="13E6A72D" w:rsidR="009055DA" w:rsidRPr="00ED67F4" w:rsidRDefault="009055DA" w:rsidP="009055DA">
            <w:pPr>
              <w:pStyle w:val="TableTextRight"/>
              <w:ind w:right="227"/>
            </w:pPr>
            <w:r w:rsidRPr="00003E93">
              <w:t>0</w:t>
            </w:r>
          </w:p>
        </w:tc>
      </w:tr>
      <w:tr w:rsidR="009055DA" w:rsidRPr="009F4847" w14:paraId="2D9BD9A9" w14:textId="77777777" w:rsidTr="0030635E">
        <w:trPr>
          <w:trHeight w:val="315"/>
        </w:trPr>
        <w:tc>
          <w:tcPr>
            <w:tcW w:w="1607" w:type="dxa"/>
            <w:noWrap/>
          </w:tcPr>
          <w:p w14:paraId="5FB3F4C0" w14:textId="55A0453F" w:rsidR="009055DA" w:rsidRPr="00ED67F4" w:rsidRDefault="009055DA" w:rsidP="009055DA">
            <w:pPr>
              <w:pStyle w:val="TableText"/>
            </w:pPr>
            <w:r w:rsidRPr="00003E93">
              <w:t>Border Rivers</w:t>
            </w:r>
          </w:p>
        </w:tc>
        <w:tc>
          <w:tcPr>
            <w:tcW w:w="4058" w:type="dxa"/>
            <w:noWrap/>
          </w:tcPr>
          <w:p w14:paraId="15C156EC" w14:textId="4C5205BB" w:rsidR="009055DA" w:rsidRPr="00ED67F4" w:rsidRDefault="009055DA" w:rsidP="009055DA">
            <w:pPr>
              <w:pStyle w:val="TableText"/>
            </w:pPr>
            <w:r w:rsidRPr="00003E93">
              <w:t>F1.10: Coolibah woodland and forest riparian zone or floodplain</w:t>
            </w:r>
          </w:p>
        </w:tc>
        <w:tc>
          <w:tcPr>
            <w:tcW w:w="990" w:type="dxa"/>
            <w:noWrap/>
          </w:tcPr>
          <w:p w14:paraId="3530682A" w14:textId="3F039B44" w:rsidR="009055DA" w:rsidRPr="00ED67F4" w:rsidRDefault="009055DA" w:rsidP="009055DA">
            <w:pPr>
              <w:pStyle w:val="TableTextRight"/>
            </w:pPr>
            <w:r w:rsidRPr="00003E93">
              <w:t>105,878</w:t>
            </w:r>
          </w:p>
        </w:tc>
        <w:tc>
          <w:tcPr>
            <w:tcW w:w="1077" w:type="dxa"/>
            <w:noWrap/>
          </w:tcPr>
          <w:p w14:paraId="1D18D13A" w14:textId="23FB6C4C" w:rsidR="009055DA" w:rsidRPr="00ED67F4" w:rsidRDefault="009055DA" w:rsidP="009055DA">
            <w:pPr>
              <w:pStyle w:val="TableTextRight"/>
            </w:pPr>
            <w:r w:rsidRPr="00003E93">
              <w:t>20,742</w:t>
            </w:r>
          </w:p>
        </w:tc>
        <w:tc>
          <w:tcPr>
            <w:tcW w:w="794" w:type="dxa"/>
            <w:noWrap/>
          </w:tcPr>
          <w:p w14:paraId="5C1F59DD" w14:textId="7BF646C9" w:rsidR="009055DA" w:rsidRPr="00ED67F4" w:rsidRDefault="009055DA" w:rsidP="009055DA">
            <w:pPr>
              <w:pStyle w:val="TableTextRight"/>
            </w:pPr>
            <w:r w:rsidRPr="00003E93">
              <w:t>0</w:t>
            </w:r>
          </w:p>
        </w:tc>
        <w:tc>
          <w:tcPr>
            <w:tcW w:w="1077" w:type="dxa"/>
            <w:noWrap/>
          </w:tcPr>
          <w:p w14:paraId="39C74B2D" w14:textId="416749D1" w:rsidR="009055DA" w:rsidRPr="00ED67F4" w:rsidRDefault="009055DA" w:rsidP="009055DA">
            <w:pPr>
              <w:pStyle w:val="TableTextRight"/>
              <w:ind w:right="227"/>
            </w:pPr>
            <w:r w:rsidRPr="00003E93">
              <w:t>0</w:t>
            </w:r>
          </w:p>
        </w:tc>
      </w:tr>
      <w:tr w:rsidR="009055DA" w:rsidRPr="009F4847" w14:paraId="2425EECF"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tcPr>
          <w:p w14:paraId="4EF9F9D7" w14:textId="17B821DB" w:rsidR="009055DA" w:rsidRPr="00ED67F4" w:rsidRDefault="009055DA" w:rsidP="009055DA">
            <w:pPr>
              <w:pStyle w:val="TableText"/>
            </w:pPr>
            <w:r w:rsidRPr="00003E93">
              <w:t>Border Rivers</w:t>
            </w:r>
          </w:p>
        </w:tc>
        <w:tc>
          <w:tcPr>
            <w:tcW w:w="4058" w:type="dxa"/>
            <w:noWrap/>
          </w:tcPr>
          <w:p w14:paraId="66F297F3" w14:textId="6D74EBB8" w:rsidR="009055DA" w:rsidRPr="00ED67F4" w:rsidRDefault="009055DA" w:rsidP="009055DA">
            <w:pPr>
              <w:pStyle w:val="TableText"/>
            </w:pPr>
            <w:r w:rsidRPr="00003E93">
              <w:t>F1.2: River red gum forest riparian zone or floodplain</w:t>
            </w:r>
          </w:p>
        </w:tc>
        <w:tc>
          <w:tcPr>
            <w:tcW w:w="990" w:type="dxa"/>
            <w:noWrap/>
          </w:tcPr>
          <w:p w14:paraId="03BC463C" w14:textId="1625E551" w:rsidR="009055DA" w:rsidRPr="00ED67F4" w:rsidRDefault="009055DA" w:rsidP="009055DA">
            <w:pPr>
              <w:pStyle w:val="TableTextRight"/>
            </w:pPr>
            <w:r w:rsidRPr="00003E93">
              <w:t>29,958</w:t>
            </w:r>
          </w:p>
        </w:tc>
        <w:tc>
          <w:tcPr>
            <w:tcW w:w="1077" w:type="dxa"/>
            <w:noWrap/>
          </w:tcPr>
          <w:p w14:paraId="68DF100F" w14:textId="6000EA17" w:rsidR="009055DA" w:rsidRPr="00ED67F4" w:rsidRDefault="009055DA" w:rsidP="009055DA">
            <w:pPr>
              <w:pStyle w:val="TableTextRight"/>
            </w:pPr>
            <w:r w:rsidRPr="00003E93">
              <w:t>15,580</w:t>
            </w:r>
          </w:p>
        </w:tc>
        <w:tc>
          <w:tcPr>
            <w:tcW w:w="794" w:type="dxa"/>
            <w:noWrap/>
          </w:tcPr>
          <w:p w14:paraId="50780C5B" w14:textId="02CF5727" w:rsidR="009055DA" w:rsidRPr="00ED67F4" w:rsidRDefault="009055DA" w:rsidP="009055DA">
            <w:pPr>
              <w:pStyle w:val="TableTextRight"/>
            </w:pPr>
            <w:r w:rsidRPr="00003E93">
              <w:t>0</w:t>
            </w:r>
          </w:p>
        </w:tc>
        <w:tc>
          <w:tcPr>
            <w:tcW w:w="1077" w:type="dxa"/>
            <w:noWrap/>
          </w:tcPr>
          <w:p w14:paraId="287ED108" w14:textId="63BDEBC7" w:rsidR="009055DA" w:rsidRPr="00ED67F4" w:rsidRDefault="009055DA" w:rsidP="009055DA">
            <w:pPr>
              <w:pStyle w:val="TableTextRight"/>
              <w:ind w:right="227"/>
            </w:pPr>
            <w:r w:rsidRPr="00003E93">
              <w:t>0</w:t>
            </w:r>
          </w:p>
        </w:tc>
      </w:tr>
      <w:tr w:rsidR="009055DA" w:rsidRPr="009F4847" w14:paraId="37479CB5" w14:textId="77777777" w:rsidTr="0030635E">
        <w:trPr>
          <w:trHeight w:val="315"/>
        </w:trPr>
        <w:tc>
          <w:tcPr>
            <w:tcW w:w="1607" w:type="dxa"/>
            <w:noWrap/>
          </w:tcPr>
          <w:p w14:paraId="5E4738F0" w14:textId="2B40E2D1" w:rsidR="009055DA" w:rsidRPr="00ED67F4" w:rsidRDefault="009055DA" w:rsidP="009055DA">
            <w:pPr>
              <w:pStyle w:val="TableText"/>
            </w:pPr>
            <w:r w:rsidRPr="00003E93">
              <w:t>Border Rivers</w:t>
            </w:r>
          </w:p>
        </w:tc>
        <w:tc>
          <w:tcPr>
            <w:tcW w:w="4058" w:type="dxa"/>
            <w:noWrap/>
          </w:tcPr>
          <w:p w14:paraId="6D6042CD" w14:textId="026C0D00" w:rsidR="009055DA" w:rsidRPr="00ED67F4" w:rsidRDefault="009055DA" w:rsidP="009055DA">
            <w:pPr>
              <w:pStyle w:val="TableText"/>
            </w:pPr>
            <w:r w:rsidRPr="00003E93">
              <w:t>F3.2: Sedge/forb/grassland riparian zone or floodplain</w:t>
            </w:r>
          </w:p>
        </w:tc>
        <w:tc>
          <w:tcPr>
            <w:tcW w:w="990" w:type="dxa"/>
            <w:noWrap/>
          </w:tcPr>
          <w:p w14:paraId="20EF96BB" w14:textId="320AC6FE" w:rsidR="009055DA" w:rsidRPr="00ED67F4" w:rsidRDefault="009055DA" w:rsidP="009055DA">
            <w:pPr>
              <w:pStyle w:val="TableTextRight"/>
            </w:pPr>
            <w:r w:rsidRPr="00003E93">
              <w:t>12,750</w:t>
            </w:r>
          </w:p>
        </w:tc>
        <w:tc>
          <w:tcPr>
            <w:tcW w:w="1077" w:type="dxa"/>
            <w:noWrap/>
          </w:tcPr>
          <w:p w14:paraId="227638E9" w14:textId="04AA1DD5" w:rsidR="009055DA" w:rsidRPr="00ED67F4" w:rsidRDefault="009055DA" w:rsidP="009055DA">
            <w:pPr>
              <w:pStyle w:val="TableTextRight"/>
            </w:pPr>
            <w:r w:rsidRPr="00003E93">
              <w:t>2,974</w:t>
            </w:r>
          </w:p>
        </w:tc>
        <w:tc>
          <w:tcPr>
            <w:tcW w:w="794" w:type="dxa"/>
            <w:noWrap/>
          </w:tcPr>
          <w:p w14:paraId="2C72063B" w14:textId="7B2D4C9E" w:rsidR="009055DA" w:rsidRPr="00ED67F4" w:rsidRDefault="009055DA" w:rsidP="009055DA">
            <w:pPr>
              <w:pStyle w:val="TableTextRight"/>
            </w:pPr>
            <w:r w:rsidRPr="00003E93">
              <w:t>0</w:t>
            </w:r>
          </w:p>
        </w:tc>
        <w:tc>
          <w:tcPr>
            <w:tcW w:w="1077" w:type="dxa"/>
            <w:noWrap/>
          </w:tcPr>
          <w:p w14:paraId="2D65D921" w14:textId="46277B61" w:rsidR="009055DA" w:rsidRPr="00ED67F4" w:rsidRDefault="009055DA" w:rsidP="009055DA">
            <w:pPr>
              <w:pStyle w:val="TableTextRight"/>
              <w:ind w:right="227"/>
            </w:pPr>
            <w:r w:rsidRPr="00003E93">
              <w:t>0</w:t>
            </w:r>
          </w:p>
        </w:tc>
      </w:tr>
      <w:tr w:rsidR="009055DA" w:rsidRPr="009F4847" w14:paraId="3B13A407"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tcPr>
          <w:p w14:paraId="51539DCD" w14:textId="02081786" w:rsidR="009055DA" w:rsidRPr="00ED67F4" w:rsidRDefault="009055DA" w:rsidP="009055DA">
            <w:pPr>
              <w:pStyle w:val="TableText"/>
            </w:pPr>
            <w:r w:rsidRPr="00003E93">
              <w:t>Border Rivers</w:t>
            </w:r>
          </w:p>
        </w:tc>
        <w:tc>
          <w:tcPr>
            <w:tcW w:w="4058" w:type="dxa"/>
            <w:noWrap/>
          </w:tcPr>
          <w:p w14:paraId="0FD99758" w14:textId="0C73D90E" w:rsidR="009055DA" w:rsidRPr="00ED67F4" w:rsidRDefault="009055DA" w:rsidP="009055DA">
            <w:pPr>
              <w:pStyle w:val="TableText"/>
            </w:pPr>
            <w:r w:rsidRPr="00003E93">
              <w:t>F1.12: Woodland riparian zone or floodplain</w:t>
            </w:r>
          </w:p>
        </w:tc>
        <w:tc>
          <w:tcPr>
            <w:tcW w:w="990" w:type="dxa"/>
            <w:noWrap/>
          </w:tcPr>
          <w:p w14:paraId="298FC497" w14:textId="59530BB6" w:rsidR="009055DA" w:rsidRPr="00ED67F4" w:rsidRDefault="009055DA" w:rsidP="009055DA">
            <w:pPr>
              <w:pStyle w:val="TableTextRight"/>
            </w:pPr>
            <w:r w:rsidRPr="00003E93">
              <w:t>3,837</w:t>
            </w:r>
          </w:p>
        </w:tc>
        <w:tc>
          <w:tcPr>
            <w:tcW w:w="1077" w:type="dxa"/>
            <w:noWrap/>
          </w:tcPr>
          <w:p w14:paraId="0B75A27C" w14:textId="1657D028" w:rsidR="009055DA" w:rsidRPr="00ED67F4" w:rsidRDefault="009055DA" w:rsidP="009055DA">
            <w:pPr>
              <w:pStyle w:val="TableTextRight"/>
            </w:pPr>
            <w:r w:rsidRPr="00003E93">
              <w:t>573</w:t>
            </w:r>
          </w:p>
        </w:tc>
        <w:tc>
          <w:tcPr>
            <w:tcW w:w="794" w:type="dxa"/>
            <w:noWrap/>
          </w:tcPr>
          <w:p w14:paraId="3AE7296B" w14:textId="4A6F2E3D" w:rsidR="009055DA" w:rsidRPr="00ED67F4" w:rsidRDefault="009055DA" w:rsidP="009055DA">
            <w:pPr>
              <w:pStyle w:val="TableTextRight"/>
            </w:pPr>
            <w:r w:rsidRPr="00003E93">
              <w:t>0</w:t>
            </w:r>
          </w:p>
        </w:tc>
        <w:tc>
          <w:tcPr>
            <w:tcW w:w="1077" w:type="dxa"/>
            <w:noWrap/>
          </w:tcPr>
          <w:p w14:paraId="512CB474" w14:textId="0DD137BF" w:rsidR="009055DA" w:rsidRPr="00ED67F4" w:rsidRDefault="009055DA" w:rsidP="009055DA">
            <w:pPr>
              <w:pStyle w:val="TableTextRight"/>
              <w:ind w:right="227"/>
            </w:pPr>
            <w:r w:rsidRPr="00003E93">
              <w:t>0</w:t>
            </w:r>
          </w:p>
        </w:tc>
      </w:tr>
      <w:tr w:rsidR="009055DA" w:rsidRPr="009F4847" w14:paraId="344D6D76" w14:textId="77777777" w:rsidTr="0030635E">
        <w:trPr>
          <w:trHeight w:val="315"/>
        </w:trPr>
        <w:tc>
          <w:tcPr>
            <w:tcW w:w="1607" w:type="dxa"/>
            <w:noWrap/>
            <w:hideMark/>
          </w:tcPr>
          <w:p w14:paraId="34180537" w14:textId="718CBC5A" w:rsidR="009055DA" w:rsidRPr="009F4847" w:rsidRDefault="009055DA" w:rsidP="009055DA">
            <w:pPr>
              <w:pStyle w:val="TableText"/>
            </w:pPr>
            <w:r w:rsidRPr="00003E93">
              <w:t>Border Rivers</w:t>
            </w:r>
          </w:p>
        </w:tc>
        <w:tc>
          <w:tcPr>
            <w:tcW w:w="4058" w:type="dxa"/>
            <w:noWrap/>
            <w:hideMark/>
          </w:tcPr>
          <w:p w14:paraId="188CDA49" w14:textId="35176A94" w:rsidR="009055DA" w:rsidRPr="009F4847" w:rsidRDefault="009055DA" w:rsidP="009055DA">
            <w:pPr>
              <w:pStyle w:val="TableText"/>
            </w:pPr>
            <w:r w:rsidRPr="00003E93">
              <w:t>F2.2: Lignum shrubland riparian zone or floodplain</w:t>
            </w:r>
          </w:p>
        </w:tc>
        <w:tc>
          <w:tcPr>
            <w:tcW w:w="990" w:type="dxa"/>
            <w:noWrap/>
            <w:hideMark/>
          </w:tcPr>
          <w:p w14:paraId="6E9EEB0C" w14:textId="36278C87" w:rsidR="009055DA" w:rsidRPr="009F4847" w:rsidRDefault="009055DA" w:rsidP="009055DA">
            <w:pPr>
              <w:pStyle w:val="TableTextRight"/>
            </w:pPr>
            <w:r w:rsidRPr="00003E93">
              <w:t>2,339</w:t>
            </w:r>
          </w:p>
        </w:tc>
        <w:tc>
          <w:tcPr>
            <w:tcW w:w="1077" w:type="dxa"/>
            <w:noWrap/>
            <w:hideMark/>
          </w:tcPr>
          <w:p w14:paraId="61AC24F7" w14:textId="09D34871" w:rsidR="009055DA" w:rsidRPr="009F4847" w:rsidRDefault="009055DA" w:rsidP="009055DA">
            <w:pPr>
              <w:pStyle w:val="TableTextRight"/>
            </w:pPr>
            <w:r w:rsidRPr="00003E93">
              <w:t>310</w:t>
            </w:r>
          </w:p>
        </w:tc>
        <w:tc>
          <w:tcPr>
            <w:tcW w:w="794" w:type="dxa"/>
            <w:noWrap/>
            <w:hideMark/>
          </w:tcPr>
          <w:p w14:paraId="24131071" w14:textId="470D826E" w:rsidR="009055DA" w:rsidRPr="009F4847" w:rsidRDefault="009055DA" w:rsidP="009055DA">
            <w:pPr>
              <w:pStyle w:val="TableTextRight"/>
            </w:pPr>
            <w:r w:rsidRPr="00003E93">
              <w:t>0</w:t>
            </w:r>
          </w:p>
        </w:tc>
        <w:tc>
          <w:tcPr>
            <w:tcW w:w="1077" w:type="dxa"/>
            <w:noWrap/>
            <w:hideMark/>
          </w:tcPr>
          <w:p w14:paraId="0A6A8A6F" w14:textId="0EC76B81" w:rsidR="009055DA" w:rsidRPr="009F4847" w:rsidRDefault="009055DA" w:rsidP="009055DA">
            <w:pPr>
              <w:pStyle w:val="TableTextRight"/>
              <w:ind w:right="227"/>
            </w:pPr>
            <w:r w:rsidRPr="00003E93">
              <w:t>0</w:t>
            </w:r>
          </w:p>
        </w:tc>
      </w:tr>
      <w:tr w:rsidR="009055DA" w:rsidRPr="009F4847" w14:paraId="3F9676BA"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196D16FF" w14:textId="60004BF7" w:rsidR="009055DA" w:rsidRPr="009F4847" w:rsidRDefault="009055DA" w:rsidP="009055DA">
            <w:pPr>
              <w:pStyle w:val="TableText"/>
            </w:pPr>
            <w:r w:rsidRPr="00003E93">
              <w:t>Border Rivers</w:t>
            </w:r>
          </w:p>
        </w:tc>
        <w:tc>
          <w:tcPr>
            <w:tcW w:w="4058" w:type="dxa"/>
            <w:noWrap/>
            <w:hideMark/>
          </w:tcPr>
          <w:p w14:paraId="0917E0EC" w14:textId="73C3EF60" w:rsidR="009055DA" w:rsidRPr="009F4847" w:rsidRDefault="009055DA" w:rsidP="009055DA">
            <w:pPr>
              <w:pStyle w:val="TableText"/>
            </w:pPr>
            <w:r w:rsidRPr="00003E93">
              <w:t>F1.4: River red gum woodland riparian zone or floodplain</w:t>
            </w:r>
          </w:p>
        </w:tc>
        <w:tc>
          <w:tcPr>
            <w:tcW w:w="990" w:type="dxa"/>
            <w:noWrap/>
            <w:hideMark/>
          </w:tcPr>
          <w:p w14:paraId="741C7E9F" w14:textId="601B84BD" w:rsidR="009055DA" w:rsidRPr="009F4847" w:rsidRDefault="009055DA" w:rsidP="009055DA">
            <w:pPr>
              <w:pStyle w:val="TableTextRight"/>
            </w:pPr>
            <w:r w:rsidRPr="00003E93">
              <w:t>369</w:t>
            </w:r>
          </w:p>
        </w:tc>
        <w:tc>
          <w:tcPr>
            <w:tcW w:w="1077" w:type="dxa"/>
            <w:noWrap/>
            <w:hideMark/>
          </w:tcPr>
          <w:p w14:paraId="04327F25" w14:textId="58EAB1D1" w:rsidR="009055DA" w:rsidRPr="009F4847" w:rsidRDefault="009055DA" w:rsidP="009055DA">
            <w:pPr>
              <w:pStyle w:val="TableTextRight"/>
            </w:pPr>
            <w:r w:rsidRPr="00003E93">
              <w:t>228</w:t>
            </w:r>
          </w:p>
        </w:tc>
        <w:tc>
          <w:tcPr>
            <w:tcW w:w="794" w:type="dxa"/>
            <w:noWrap/>
            <w:hideMark/>
          </w:tcPr>
          <w:p w14:paraId="204458C7" w14:textId="2CE8A49C" w:rsidR="009055DA" w:rsidRPr="009F4847" w:rsidRDefault="009055DA" w:rsidP="009055DA">
            <w:pPr>
              <w:pStyle w:val="TableTextRight"/>
            </w:pPr>
            <w:r w:rsidRPr="00003E93">
              <w:t>0</w:t>
            </w:r>
          </w:p>
        </w:tc>
        <w:tc>
          <w:tcPr>
            <w:tcW w:w="1077" w:type="dxa"/>
            <w:noWrap/>
            <w:hideMark/>
          </w:tcPr>
          <w:p w14:paraId="790E95D1" w14:textId="346F0E1F" w:rsidR="009055DA" w:rsidRPr="009F4847" w:rsidRDefault="009055DA" w:rsidP="009055DA">
            <w:pPr>
              <w:pStyle w:val="TableTextRight"/>
              <w:ind w:right="227"/>
            </w:pPr>
            <w:r w:rsidRPr="00003E93">
              <w:t>0</w:t>
            </w:r>
          </w:p>
        </w:tc>
      </w:tr>
      <w:tr w:rsidR="009055DA" w:rsidRPr="009F4847" w14:paraId="6653FAB9" w14:textId="77777777" w:rsidTr="0030635E">
        <w:trPr>
          <w:trHeight w:val="315"/>
        </w:trPr>
        <w:tc>
          <w:tcPr>
            <w:tcW w:w="1607" w:type="dxa"/>
            <w:noWrap/>
            <w:hideMark/>
          </w:tcPr>
          <w:p w14:paraId="0A558488" w14:textId="2189323E" w:rsidR="009055DA" w:rsidRPr="009F4847" w:rsidRDefault="009055DA" w:rsidP="009055DA">
            <w:pPr>
              <w:pStyle w:val="TableText"/>
            </w:pPr>
            <w:r w:rsidRPr="00003E93">
              <w:t>Border Rivers</w:t>
            </w:r>
          </w:p>
        </w:tc>
        <w:tc>
          <w:tcPr>
            <w:tcW w:w="4058" w:type="dxa"/>
            <w:noWrap/>
            <w:hideMark/>
          </w:tcPr>
          <w:p w14:paraId="0DCA0969" w14:textId="26542C27" w:rsidR="009055DA" w:rsidRPr="009F4847" w:rsidRDefault="009055DA" w:rsidP="009055DA">
            <w:pPr>
              <w:pStyle w:val="TableText"/>
            </w:pPr>
            <w:r w:rsidRPr="00003E93">
              <w:t>F1.11: River cooba woodland riparian zone or floodplain</w:t>
            </w:r>
          </w:p>
        </w:tc>
        <w:tc>
          <w:tcPr>
            <w:tcW w:w="990" w:type="dxa"/>
            <w:noWrap/>
            <w:hideMark/>
          </w:tcPr>
          <w:p w14:paraId="1AD7B6DF" w14:textId="43194AF9" w:rsidR="009055DA" w:rsidRPr="009F4847" w:rsidRDefault="009055DA" w:rsidP="009055DA">
            <w:pPr>
              <w:pStyle w:val="TableTextRight"/>
            </w:pPr>
            <w:r w:rsidRPr="00003E93">
              <w:t>2,259</w:t>
            </w:r>
          </w:p>
        </w:tc>
        <w:tc>
          <w:tcPr>
            <w:tcW w:w="1077" w:type="dxa"/>
            <w:noWrap/>
            <w:hideMark/>
          </w:tcPr>
          <w:p w14:paraId="608F458D" w14:textId="00E1FC13" w:rsidR="009055DA" w:rsidRPr="009F4847" w:rsidRDefault="009055DA" w:rsidP="009055DA">
            <w:pPr>
              <w:pStyle w:val="TableTextRight"/>
            </w:pPr>
            <w:r w:rsidRPr="00003E93">
              <w:t>152</w:t>
            </w:r>
          </w:p>
        </w:tc>
        <w:tc>
          <w:tcPr>
            <w:tcW w:w="794" w:type="dxa"/>
            <w:noWrap/>
            <w:hideMark/>
          </w:tcPr>
          <w:p w14:paraId="736C296E" w14:textId="4D263A57" w:rsidR="009055DA" w:rsidRPr="009F4847" w:rsidRDefault="009055DA" w:rsidP="009055DA">
            <w:pPr>
              <w:pStyle w:val="TableTextRight"/>
            </w:pPr>
            <w:r w:rsidRPr="00003E93">
              <w:t>0</w:t>
            </w:r>
          </w:p>
        </w:tc>
        <w:tc>
          <w:tcPr>
            <w:tcW w:w="1077" w:type="dxa"/>
            <w:noWrap/>
            <w:hideMark/>
          </w:tcPr>
          <w:p w14:paraId="177E60CB" w14:textId="5C5AB01A" w:rsidR="009055DA" w:rsidRPr="009F4847" w:rsidRDefault="009055DA" w:rsidP="009055DA">
            <w:pPr>
              <w:pStyle w:val="TableTextRight"/>
              <w:ind w:right="227"/>
            </w:pPr>
            <w:r w:rsidRPr="00003E93">
              <w:t>0</w:t>
            </w:r>
          </w:p>
        </w:tc>
      </w:tr>
      <w:tr w:rsidR="009055DA" w:rsidRPr="009F4847" w14:paraId="506A2CB2"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3EC68724" w14:textId="3765AA42" w:rsidR="009055DA" w:rsidRPr="009F4847" w:rsidRDefault="009055DA" w:rsidP="009055DA">
            <w:pPr>
              <w:pStyle w:val="TableText"/>
            </w:pPr>
            <w:r w:rsidRPr="00003E93">
              <w:t>Border Rivers</w:t>
            </w:r>
          </w:p>
        </w:tc>
        <w:tc>
          <w:tcPr>
            <w:tcW w:w="4058" w:type="dxa"/>
            <w:noWrap/>
            <w:hideMark/>
          </w:tcPr>
          <w:p w14:paraId="613B3430" w14:textId="31EEB358" w:rsidR="009055DA" w:rsidRPr="009F4847" w:rsidRDefault="009055DA" w:rsidP="009055DA">
            <w:pPr>
              <w:pStyle w:val="TableText"/>
            </w:pPr>
            <w:r w:rsidRPr="00003E93">
              <w:t>F1.8: Black box woodland riparian zone or floodplain</w:t>
            </w:r>
          </w:p>
        </w:tc>
        <w:tc>
          <w:tcPr>
            <w:tcW w:w="990" w:type="dxa"/>
            <w:noWrap/>
            <w:hideMark/>
          </w:tcPr>
          <w:p w14:paraId="374DF38C" w14:textId="4D6E9C86" w:rsidR="009055DA" w:rsidRPr="009F4847" w:rsidRDefault="009055DA" w:rsidP="009055DA">
            <w:pPr>
              <w:pStyle w:val="TableTextRight"/>
            </w:pPr>
            <w:r w:rsidRPr="00003E93">
              <w:t>3,094</w:t>
            </w:r>
          </w:p>
        </w:tc>
        <w:tc>
          <w:tcPr>
            <w:tcW w:w="1077" w:type="dxa"/>
            <w:noWrap/>
            <w:hideMark/>
          </w:tcPr>
          <w:p w14:paraId="44852118" w14:textId="34B457DE" w:rsidR="009055DA" w:rsidRPr="009F4847" w:rsidRDefault="009055DA" w:rsidP="009055DA">
            <w:pPr>
              <w:pStyle w:val="TableTextRight"/>
            </w:pPr>
            <w:r w:rsidRPr="00003E93">
              <w:t>6</w:t>
            </w:r>
          </w:p>
        </w:tc>
        <w:tc>
          <w:tcPr>
            <w:tcW w:w="794" w:type="dxa"/>
            <w:noWrap/>
            <w:hideMark/>
          </w:tcPr>
          <w:p w14:paraId="42536A63" w14:textId="3E117128" w:rsidR="009055DA" w:rsidRPr="009F4847" w:rsidRDefault="009055DA" w:rsidP="009055DA">
            <w:pPr>
              <w:pStyle w:val="TableTextRight"/>
            </w:pPr>
            <w:r w:rsidRPr="00003E93">
              <w:t>0</w:t>
            </w:r>
          </w:p>
        </w:tc>
        <w:tc>
          <w:tcPr>
            <w:tcW w:w="1077" w:type="dxa"/>
            <w:noWrap/>
            <w:hideMark/>
          </w:tcPr>
          <w:p w14:paraId="15253B8C" w14:textId="28A6793C" w:rsidR="009055DA" w:rsidRPr="009F4847" w:rsidRDefault="009055DA" w:rsidP="009055DA">
            <w:pPr>
              <w:pStyle w:val="TableTextRight"/>
              <w:ind w:right="227"/>
            </w:pPr>
            <w:r w:rsidRPr="00003E93">
              <w:t>0</w:t>
            </w:r>
          </w:p>
        </w:tc>
      </w:tr>
      <w:tr w:rsidR="009055DA" w:rsidRPr="009F4847" w14:paraId="3E3F98D9" w14:textId="77777777" w:rsidTr="0030635E">
        <w:trPr>
          <w:trHeight w:val="315"/>
        </w:trPr>
        <w:tc>
          <w:tcPr>
            <w:tcW w:w="1607" w:type="dxa"/>
            <w:noWrap/>
            <w:hideMark/>
          </w:tcPr>
          <w:p w14:paraId="14418368" w14:textId="494D57C8" w:rsidR="009055DA" w:rsidRPr="009F4847" w:rsidRDefault="009055DA" w:rsidP="009055DA">
            <w:pPr>
              <w:pStyle w:val="TableText"/>
            </w:pPr>
            <w:r w:rsidRPr="00003E93">
              <w:t>Border Rivers</w:t>
            </w:r>
          </w:p>
        </w:tc>
        <w:tc>
          <w:tcPr>
            <w:tcW w:w="4058" w:type="dxa"/>
            <w:noWrap/>
            <w:hideMark/>
          </w:tcPr>
          <w:p w14:paraId="305ADEFC" w14:textId="672A17A6" w:rsidR="009055DA" w:rsidRPr="009F4847" w:rsidRDefault="009055DA" w:rsidP="009055DA">
            <w:pPr>
              <w:pStyle w:val="TableText"/>
            </w:pPr>
            <w:r w:rsidRPr="00003E93">
              <w:t>F2.4: Shrubland riparian zone or floodplain</w:t>
            </w:r>
          </w:p>
        </w:tc>
        <w:tc>
          <w:tcPr>
            <w:tcW w:w="990" w:type="dxa"/>
            <w:noWrap/>
            <w:hideMark/>
          </w:tcPr>
          <w:p w14:paraId="292937D9" w14:textId="4FE261A9" w:rsidR="009055DA" w:rsidRPr="009F4847" w:rsidRDefault="009055DA" w:rsidP="009055DA">
            <w:pPr>
              <w:pStyle w:val="TableTextRight"/>
            </w:pPr>
            <w:r w:rsidRPr="00003E93">
              <w:t>1,246</w:t>
            </w:r>
          </w:p>
        </w:tc>
        <w:tc>
          <w:tcPr>
            <w:tcW w:w="1077" w:type="dxa"/>
            <w:noWrap/>
            <w:hideMark/>
          </w:tcPr>
          <w:p w14:paraId="2D50528E" w14:textId="5E0879EE" w:rsidR="009055DA" w:rsidRPr="009F4847" w:rsidRDefault="009055DA" w:rsidP="009055DA">
            <w:pPr>
              <w:pStyle w:val="TableTextRight"/>
            </w:pPr>
            <w:r w:rsidRPr="00003E93">
              <w:t>4</w:t>
            </w:r>
          </w:p>
        </w:tc>
        <w:tc>
          <w:tcPr>
            <w:tcW w:w="794" w:type="dxa"/>
            <w:noWrap/>
            <w:hideMark/>
          </w:tcPr>
          <w:p w14:paraId="7D7BD970" w14:textId="0ED033AE" w:rsidR="009055DA" w:rsidRPr="009F4847" w:rsidRDefault="009055DA" w:rsidP="009055DA">
            <w:pPr>
              <w:pStyle w:val="TableTextRight"/>
            </w:pPr>
            <w:r w:rsidRPr="00003E93">
              <w:t>0</w:t>
            </w:r>
          </w:p>
        </w:tc>
        <w:tc>
          <w:tcPr>
            <w:tcW w:w="1077" w:type="dxa"/>
            <w:noWrap/>
            <w:hideMark/>
          </w:tcPr>
          <w:p w14:paraId="1351A550" w14:textId="1D52EF87" w:rsidR="009055DA" w:rsidRPr="009F4847" w:rsidRDefault="009055DA" w:rsidP="009055DA">
            <w:pPr>
              <w:pStyle w:val="TableTextRight"/>
              <w:ind w:right="227"/>
            </w:pPr>
            <w:r w:rsidRPr="00003E93">
              <w:t>0</w:t>
            </w:r>
          </w:p>
        </w:tc>
      </w:tr>
      <w:tr w:rsidR="009055DA" w:rsidRPr="009F4847" w14:paraId="73ED6862"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28D78BCF" w14:textId="6B635855" w:rsidR="009055DA" w:rsidRPr="009F4847" w:rsidRDefault="009055DA" w:rsidP="009055DA">
            <w:pPr>
              <w:pStyle w:val="TableText"/>
            </w:pPr>
            <w:r w:rsidRPr="00003E93">
              <w:t>Border Rivers</w:t>
            </w:r>
          </w:p>
        </w:tc>
        <w:tc>
          <w:tcPr>
            <w:tcW w:w="4058" w:type="dxa"/>
            <w:noWrap/>
            <w:hideMark/>
          </w:tcPr>
          <w:p w14:paraId="701B48E8" w14:textId="11623293" w:rsidR="009055DA" w:rsidRPr="009F4847" w:rsidRDefault="009055DA" w:rsidP="009055DA">
            <w:pPr>
              <w:pStyle w:val="TableText"/>
            </w:pPr>
            <w:r w:rsidRPr="00003E93">
              <w:t>F4: Unspecified riparian zone or floodplain</w:t>
            </w:r>
          </w:p>
        </w:tc>
        <w:tc>
          <w:tcPr>
            <w:tcW w:w="990" w:type="dxa"/>
            <w:noWrap/>
            <w:hideMark/>
          </w:tcPr>
          <w:p w14:paraId="61C8DBC6" w14:textId="14599BA9" w:rsidR="009055DA" w:rsidRPr="009F4847" w:rsidRDefault="009055DA" w:rsidP="009055DA">
            <w:pPr>
              <w:pStyle w:val="TableTextRight"/>
            </w:pPr>
            <w:r w:rsidRPr="00003E93">
              <w:t>191</w:t>
            </w:r>
          </w:p>
        </w:tc>
        <w:tc>
          <w:tcPr>
            <w:tcW w:w="1077" w:type="dxa"/>
            <w:noWrap/>
            <w:hideMark/>
          </w:tcPr>
          <w:p w14:paraId="71A41F8E" w14:textId="636720C9" w:rsidR="009055DA" w:rsidRPr="009F4847" w:rsidRDefault="009055DA" w:rsidP="009055DA">
            <w:pPr>
              <w:pStyle w:val="TableTextRight"/>
            </w:pPr>
            <w:r w:rsidRPr="00003E93">
              <w:t>0</w:t>
            </w:r>
          </w:p>
        </w:tc>
        <w:tc>
          <w:tcPr>
            <w:tcW w:w="794" w:type="dxa"/>
            <w:noWrap/>
            <w:hideMark/>
          </w:tcPr>
          <w:p w14:paraId="405B889E" w14:textId="6C739C16" w:rsidR="009055DA" w:rsidRPr="009F4847" w:rsidRDefault="009055DA" w:rsidP="009055DA">
            <w:pPr>
              <w:pStyle w:val="TableTextRight"/>
            </w:pPr>
            <w:r w:rsidRPr="00003E93">
              <w:t>0</w:t>
            </w:r>
          </w:p>
        </w:tc>
        <w:tc>
          <w:tcPr>
            <w:tcW w:w="1077" w:type="dxa"/>
            <w:noWrap/>
            <w:hideMark/>
          </w:tcPr>
          <w:p w14:paraId="1294DCF5" w14:textId="3F47F2C6" w:rsidR="009055DA" w:rsidRPr="009F4847" w:rsidRDefault="009055DA" w:rsidP="009055DA">
            <w:pPr>
              <w:pStyle w:val="TableTextRight"/>
              <w:ind w:right="227"/>
            </w:pPr>
            <w:r w:rsidRPr="00003E93">
              <w:t>0</w:t>
            </w:r>
          </w:p>
        </w:tc>
      </w:tr>
      <w:tr w:rsidR="009055DA" w:rsidRPr="009F4847" w14:paraId="708E1598" w14:textId="77777777" w:rsidTr="0030635E">
        <w:trPr>
          <w:trHeight w:val="315"/>
        </w:trPr>
        <w:tc>
          <w:tcPr>
            <w:tcW w:w="1607" w:type="dxa"/>
            <w:noWrap/>
            <w:hideMark/>
          </w:tcPr>
          <w:p w14:paraId="75CA7F72" w14:textId="259E3D70" w:rsidR="009055DA" w:rsidRPr="009F4847" w:rsidRDefault="009055DA" w:rsidP="009055DA">
            <w:pPr>
              <w:pStyle w:val="TableText"/>
            </w:pPr>
            <w:r w:rsidRPr="00003E93">
              <w:t>Broken</w:t>
            </w:r>
          </w:p>
        </w:tc>
        <w:tc>
          <w:tcPr>
            <w:tcW w:w="4058" w:type="dxa"/>
            <w:noWrap/>
            <w:hideMark/>
          </w:tcPr>
          <w:p w14:paraId="74881E63" w14:textId="36805686" w:rsidR="009055DA" w:rsidRPr="009F4847" w:rsidRDefault="009055DA" w:rsidP="009055DA">
            <w:pPr>
              <w:pStyle w:val="TableText"/>
            </w:pPr>
            <w:r w:rsidRPr="00003E93">
              <w:t>F1.4: River red gum woodland riparian zone or floodplain</w:t>
            </w:r>
          </w:p>
        </w:tc>
        <w:tc>
          <w:tcPr>
            <w:tcW w:w="990" w:type="dxa"/>
            <w:noWrap/>
            <w:hideMark/>
          </w:tcPr>
          <w:p w14:paraId="2502C469" w14:textId="0B0EFA20" w:rsidR="009055DA" w:rsidRPr="009F4847" w:rsidRDefault="009055DA" w:rsidP="009055DA">
            <w:pPr>
              <w:pStyle w:val="TableTextRight"/>
            </w:pPr>
            <w:r w:rsidRPr="00003E93">
              <w:t>2,386</w:t>
            </w:r>
          </w:p>
        </w:tc>
        <w:tc>
          <w:tcPr>
            <w:tcW w:w="1077" w:type="dxa"/>
            <w:noWrap/>
            <w:hideMark/>
          </w:tcPr>
          <w:p w14:paraId="7635C124" w14:textId="4CB6E2D3" w:rsidR="009055DA" w:rsidRPr="009F4847" w:rsidRDefault="009055DA" w:rsidP="009055DA">
            <w:pPr>
              <w:pStyle w:val="TableTextRight"/>
            </w:pPr>
            <w:r w:rsidRPr="00003E93">
              <w:t>1,791</w:t>
            </w:r>
          </w:p>
        </w:tc>
        <w:tc>
          <w:tcPr>
            <w:tcW w:w="794" w:type="dxa"/>
            <w:noWrap/>
          </w:tcPr>
          <w:p w14:paraId="073F697C" w14:textId="720A4322" w:rsidR="009055DA" w:rsidRPr="009F4847" w:rsidRDefault="009055DA" w:rsidP="009055DA">
            <w:pPr>
              <w:pStyle w:val="TableTextRight"/>
            </w:pPr>
            <w:r w:rsidRPr="00003E93">
              <w:t>0</w:t>
            </w:r>
          </w:p>
        </w:tc>
        <w:tc>
          <w:tcPr>
            <w:tcW w:w="1077" w:type="dxa"/>
            <w:noWrap/>
          </w:tcPr>
          <w:p w14:paraId="26BE60A3" w14:textId="3926BF37" w:rsidR="009055DA" w:rsidRPr="009F4847" w:rsidRDefault="009055DA" w:rsidP="009055DA">
            <w:pPr>
              <w:pStyle w:val="TableTextRight"/>
              <w:ind w:right="227"/>
            </w:pPr>
            <w:r w:rsidRPr="00003E93">
              <w:t>0</w:t>
            </w:r>
          </w:p>
        </w:tc>
      </w:tr>
      <w:tr w:rsidR="009055DA" w:rsidRPr="009F4847" w14:paraId="1E0EFD45"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15DF53E5" w14:textId="0DD705AA" w:rsidR="009055DA" w:rsidRPr="009F4847" w:rsidRDefault="009055DA" w:rsidP="009055DA">
            <w:pPr>
              <w:pStyle w:val="TableText"/>
            </w:pPr>
            <w:r w:rsidRPr="00003E93">
              <w:t>Broken</w:t>
            </w:r>
          </w:p>
        </w:tc>
        <w:tc>
          <w:tcPr>
            <w:tcW w:w="4058" w:type="dxa"/>
            <w:noWrap/>
            <w:hideMark/>
          </w:tcPr>
          <w:p w14:paraId="33A22C6B" w14:textId="7A68327E" w:rsidR="009055DA" w:rsidRPr="009F4847" w:rsidRDefault="009055DA" w:rsidP="009055DA">
            <w:pPr>
              <w:pStyle w:val="TableText"/>
            </w:pPr>
            <w:r w:rsidRPr="00003E93">
              <w:t>F4: Unspecified riparian zone or floodplain</w:t>
            </w:r>
          </w:p>
        </w:tc>
        <w:tc>
          <w:tcPr>
            <w:tcW w:w="990" w:type="dxa"/>
            <w:noWrap/>
            <w:hideMark/>
          </w:tcPr>
          <w:p w14:paraId="6F8ECF7F" w14:textId="05204771" w:rsidR="009055DA" w:rsidRPr="009F4847" w:rsidRDefault="009055DA" w:rsidP="009055DA">
            <w:pPr>
              <w:pStyle w:val="TableTextRight"/>
            </w:pPr>
            <w:r w:rsidRPr="00003E93">
              <w:t>90</w:t>
            </w:r>
          </w:p>
        </w:tc>
        <w:tc>
          <w:tcPr>
            <w:tcW w:w="1077" w:type="dxa"/>
            <w:noWrap/>
            <w:hideMark/>
          </w:tcPr>
          <w:p w14:paraId="54BB380B" w14:textId="2BF36567" w:rsidR="009055DA" w:rsidRPr="009F4847" w:rsidRDefault="009055DA" w:rsidP="009055DA">
            <w:pPr>
              <w:pStyle w:val="TableTextRight"/>
            </w:pPr>
            <w:r w:rsidRPr="00003E93">
              <w:t>83</w:t>
            </w:r>
          </w:p>
        </w:tc>
        <w:tc>
          <w:tcPr>
            <w:tcW w:w="794" w:type="dxa"/>
            <w:noWrap/>
          </w:tcPr>
          <w:p w14:paraId="2D61D00B" w14:textId="31E2158F" w:rsidR="009055DA" w:rsidRPr="009F4847" w:rsidRDefault="009055DA" w:rsidP="009055DA">
            <w:pPr>
              <w:pStyle w:val="TableTextRight"/>
            </w:pPr>
            <w:r w:rsidRPr="00003E93">
              <w:t>0</w:t>
            </w:r>
          </w:p>
        </w:tc>
        <w:tc>
          <w:tcPr>
            <w:tcW w:w="1077" w:type="dxa"/>
            <w:noWrap/>
          </w:tcPr>
          <w:p w14:paraId="1C770BDE" w14:textId="4CE176E8" w:rsidR="009055DA" w:rsidRPr="009F4847" w:rsidRDefault="009055DA" w:rsidP="009055DA">
            <w:pPr>
              <w:pStyle w:val="TableTextRight"/>
              <w:ind w:right="227"/>
            </w:pPr>
            <w:r w:rsidRPr="00003E93">
              <w:t>0</w:t>
            </w:r>
          </w:p>
        </w:tc>
      </w:tr>
      <w:tr w:rsidR="009055DA" w:rsidRPr="009F4847" w14:paraId="2A72B6CD" w14:textId="77777777" w:rsidTr="0030635E">
        <w:trPr>
          <w:trHeight w:val="315"/>
        </w:trPr>
        <w:tc>
          <w:tcPr>
            <w:tcW w:w="1607" w:type="dxa"/>
            <w:noWrap/>
            <w:hideMark/>
          </w:tcPr>
          <w:p w14:paraId="40170DB1" w14:textId="693A5451" w:rsidR="009055DA" w:rsidRPr="009F4847" w:rsidRDefault="009055DA" w:rsidP="009055DA">
            <w:pPr>
              <w:pStyle w:val="TableText"/>
            </w:pPr>
            <w:r w:rsidRPr="00003E93">
              <w:t>Broken</w:t>
            </w:r>
          </w:p>
        </w:tc>
        <w:tc>
          <w:tcPr>
            <w:tcW w:w="4058" w:type="dxa"/>
            <w:noWrap/>
            <w:hideMark/>
          </w:tcPr>
          <w:p w14:paraId="4F752008" w14:textId="086B5296" w:rsidR="009055DA" w:rsidRPr="009F4847" w:rsidRDefault="009055DA" w:rsidP="009055DA">
            <w:pPr>
              <w:pStyle w:val="TableText"/>
            </w:pPr>
            <w:r w:rsidRPr="00003E93">
              <w:t>F1.12: Woodland riparian zone or floodplain</w:t>
            </w:r>
          </w:p>
        </w:tc>
        <w:tc>
          <w:tcPr>
            <w:tcW w:w="990" w:type="dxa"/>
            <w:noWrap/>
            <w:hideMark/>
          </w:tcPr>
          <w:p w14:paraId="5B5ABFDA" w14:textId="35C53325" w:rsidR="009055DA" w:rsidRPr="009F4847" w:rsidRDefault="009055DA" w:rsidP="009055DA">
            <w:pPr>
              <w:pStyle w:val="TableTextRight"/>
            </w:pPr>
            <w:r w:rsidRPr="00003E93">
              <w:t>676</w:t>
            </w:r>
          </w:p>
        </w:tc>
        <w:tc>
          <w:tcPr>
            <w:tcW w:w="1077" w:type="dxa"/>
            <w:noWrap/>
            <w:hideMark/>
          </w:tcPr>
          <w:p w14:paraId="437EEC15" w14:textId="07239920" w:rsidR="009055DA" w:rsidRPr="009F4847" w:rsidRDefault="009055DA" w:rsidP="009055DA">
            <w:pPr>
              <w:pStyle w:val="TableTextRight"/>
            </w:pPr>
            <w:r w:rsidRPr="00003E93">
              <w:t>34</w:t>
            </w:r>
          </w:p>
        </w:tc>
        <w:tc>
          <w:tcPr>
            <w:tcW w:w="794" w:type="dxa"/>
            <w:noWrap/>
          </w:tcPr>
          <w:p w14:paraId="7733ABF4" w14:textId="1389F6FB" w:rsidR="009055DA" w:rsidRPr="009F4847" w:rsidRDefault="009055DA" w:rsidP="009055DA">
            <w:pPr>
              <w:pStyle w:val="TableTextRight"/>
            </w:pPr>
            <w:r w:rsidRPr="00003E93">
              <w:t>0</w:t>
            </w:r>
          </w:p>
        </w:tc>
        <w:tc>
          <w:tcPr>
            <w:tcW w:w="1077" w:type="dxa"/>
            <w:noWrap/>
          </w:tcPr>
          <w:p w14:paraId="1458B70A" w14:textId="336DB657" w:rsidR="009055DA" w:rsidRPr="009F4847" w:rsidRDefault="009055DA" w:rsidP="009055DA">
            <w:pPr>
              <w:pStyle w:val="TableTextRight"/>
              <w:ind w:right="227"/>
            </w:pPr>
            <w:r w:rsidRPr="00003E93">
              <w:t>0</w:t>
            </w:r>
          </w:p>
        </w:tc>
      </w:tr>
      <w:tr w:rsidR="009055DA" w:rsidRPr="009F4847" w14:paraId="462D74C8"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0DDBAAD8" w14:textId="72BCA67C" w:rsidR="009055DA" w:rsidRPr="009F4847" w:rsidRDefault="009055DA" w:rsidP="009055DA">
            <w:pPr>
              <w:pStyle w:val="TableText"/>
            </w:pPr>
            <w:r w:rsidRPr="00003E93">
              <w:t>Broken</w:t>
            </w:r>
          </w:p>
        </w:tc>
        <w:tc>
          <w:tcPr>
            <w:tcW w:w="4058" w:type="dxa"/>
            <w:noWrap/>
            <w:hideMark/>
          </w:tcPr>
          <w:p w14:paraId="3F35E82D" w14:textId="59D5FCF7" w:rsidR="009055DA" w:rsidRPr="009F4847" w:rsidRDefault="009055DA" w:rsidP="009055DA">
            <w:pPr>
              <w:pStyle w:val="TableText"/>
            </w:pPr>
            <w:r w:rsidRPr="00003E93">
              <w:t>F1.8: Black box woodland riparian zone or floodplain</w:t>
            </w:r>
          </w:p>
        </w:tc>
        <w:tc>
          <w:tcPr>
            <w:tcW w:w="990" w:type="dxa"/>
            <w:noWrap/>
            <w:hideMark/>
          </w:tcPr>
          <w:p w14:paraId="1218D9AC" w14:textId="6C72E852" w:rsidR="009055DA" w:rsidRPr="009F4847" w:rsidRDefault="009055DA" w:rsidP="009055DA">
            <w:pPr>
              <w:pStyle w:val="TableTextRight"/>
            </w:pPr>
            <w:r w:rsidRPr="00003E93">
              <w:t>60</w:t>
            </w:r>
          </w:p>
        </w:tc>
        <w:tc>
          <w:tcPr>
            <w:tcW w:w="1077" w:type="dxa"/>
            <w:noWrap/>
            <w:hideMark/>
          </w:tcPr>
          <w:p w14:paraId="5E634E5C" w14:textId="4326AF1F" w:rsidR="009055DA" w:rsidRPr="009F4847" w:rsidRDefault="009055DA" w:rsidP="009055DA">
            <w:pPr>
              <w:pStyle w:val="TableTextRight"/>
            </w:pPr>
            <w:r w:rsidRPr="00003E93">
              <w:t>2</w:t>
            </w:r>
          </w:p>
        </w:tc>
        <w:tc>
          <w:tcPr>
            <w:tcW w:w="794" w:type="dxa"/>
            <w:noWrap/>
            <w:hideMark/>
          </w:tcPr>
          <w:p w14:paraId="22C20613" w14:textId="6103B632" w:rsidR="009055DA" w:rsidRPr="009F4847" w:rsidRDefault="009055DA" w:rsidP="009055DA">
            <w:pPr>
              <w:pStyle w:val="TableTextRight"/>
            </w:pPr>
            <w:r w:rsidRPr="00003E93">
              <w:t>0</w:t>
            </w:r>
          </w:p>
        </w:tc>
        <w:tc>
          <w:tcPr>
            <w:tcW w:w="1077" w:type="dxa"/>
            <w:noWrap/>
            <w:hideMark/>
          </w:tcPr>
          <w:p w14:paraId="086FDAE7" w14:textId="2CA5D50F" w:rsidR="009055DA" w:rsidRPr="009F4847" w:rsidRDefault="009055DA" w:rsidP="009055DA">
            <w:pPr>
              <w:pStyle w:val="TableTextRight"/>
              <w:ind w:right="227"/>
            </w:pPr>
            <w:r w:rsidRPr="00003E93">
              <w:t>0</w:t>
            </w:r>
          </w:p>
        </w:tc>
      </w:tr>
      <w:tr w:rsidR="009055DA" w:rsidRPr="009F4847" w14:paraId="59C767AF" w14:textId="77777777" w:rsidTr="0030635E">
        <w:trPr>
          <w:trHeight w:val="315"/>
        </w:trPr>
        <w:tc>
          <w:tcPr>
            <w:tcW w:w="1607" w:type="dxa"/>
            <w:noWrap/>
            <w:hideMark/>
          </w:tcPr>
          <w:p w14:paraId="58E60495" w14:textId="126C3554" w:rsidR="009055DA" w:rsidRPr="009F4847" w:rsidRDefault="009055DA" w:rsidP="009055DA">
            <w:pPr>
              <w:pStyle w:val="TableText"/>
            </w:pPr>
            <w:r w:rsidRPr="00003E93">
              <w:t>Broken</w:t>
            </w:r>
          </w:p>
        </w:tc>
        <w:tc>
          <w:tcPr>
            <w:tcW w:w="4058" w:type="dxa"/>
            <w:noWrap/>
            <w:hideMark/>
          </w:tcPr>
          <w:p w14:paraId="0B4A9F80" w14:textId="1A9C74F2" w:rsidR="009055DA" w:rsidRPr="009F4847" w:rsidRDefault="009055DA" w:rsidP="009055DA">
            <w:pPr>
              <w:pStyle w:val="TableText"/>
            </w:pPr>
            <w:r w:rsidRPr="00003E93">
              <w:t>F2.2: Lignum shrubland riparian zone or floodplain</w:t>
            </w:r>
          </w:p>
        </w:tc>
        <w:tc>
          <w:tcPr>
            <w:tcW w:w="990" w:type="dxa"/>
            <w:noWrap/>
            <w:hideMark/>
          </w:tcPr>
          <w:p w14:paraId="48D59D08" w14:textId="3612BA15" w:rsidR="009055DA" w:rsidRPr="009F4847" w:rsidRDefault="009055DA" w:rsidP="009055DA">
            <w:pPr>
              <w:pStyle w:val="TableTextRight"/>
            </w:pPr>
            <w:r w:rsidRPr="00003E93">
              <w:t>2</w:t>
            </w:r>
          </w:p>
        </w:tc>
        <w:tc>
          <w:tcPr>
            <w:tcW w:w="1077" w:type="dxa"/>
            <w:noWrap/>
            <w:hideMark/>
          </w:tcPr>
          <w:p w14:paraId="45F62A33" w14:textId="5DB77B4C" w:rsidR="009055DA" w:rsidRPr="009F4847" w:rsidRDefault="009055DA" w:rsidP="009055DA">
            <w:pPr>
              <w:pStyle w:val="TableTextRight"/>
            </w:pPr>
            <w:r w:rsidRPr="00003E93">
              <w:t>0</w:t>
            </w:r>
          </w:p>
        </w:tc>
        <w:tc>
          <w:tcPr>
            <w:tcW w:w="794" w:type="dxa"/>
            <w:noWrap/>
            <w:hideMark/>
          </w:tcPr>
          <w:p w14:paraId="0FBDCEC2" w14:textId="60B85152" w:rsidR="009055DA" w:rsidRPr="009F4847" w:rsidRDefault="009055DA" w:rsidP="009055DA">
            <w:pPr>
              <w:pStyle w:val="TableTextRight"/>
            </w:pPr>
            <w:r w:rsidRPr="00003E93">
              <w:t>0</w:t>
            </w:r>
          </w:p>
        </w:tc>
        <w:tc>
          <w:tcPr>
            <w:tcW w:w="1077" w:type="dxa"/>
            <w:noWrap/>
            <w:hideMark/>
          </w:tcPr>
          <w:p w14:paraId="7FB18EFC" w14:textId="2419A9D9" w:rsidR="009055DA" w:rsidRPr="009F4847" w:rsidRDefault="009055DA" w:rsidP="009055DA">
            <w:pPr>
              <w:pStyle w:val="TableTextRight"/>
              <w:ind w:right="227"/>
            </w:pPr>
            <w:r w:rsidRPr="00003E93">
              <w:t>0</w:t>
            </w:r>
          </w:p>
        </w:tc>
      </w:tr>
      <w:tr w:rsidR="009055DA" w:rsidRPr="009F4847" w14:paraId="60752E01"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51E19471" w14:textId="164FBCDE" w:rsidR="009055DA" w:rsidRPr="009F4847" w:rsidRDefault="009055DA" w:rsidP="009055DA">
            <w:pPr>
              <w:pStyle w:val="TableText"/>
            </w:pPr>
            <w:r w:rsidRPr="00003E93">
              <w:t>Broken</w:t>
            </w:r>
          </w:p>
        </w:tc>
        <w:tc>
          <w:tcPr>
            <w:tcW w:w="4058" w:type="dxa"/>
            <w:noWrap/>
            <w:hideMark/>
          </w:tcPr>
          <w:p w14:paraId="56089428" w14:textId="76233877" w:rsidR="009055DA" w:rsidRPr="009F4847" w:rsidRDefault="009055DA" w:rsidP="009055DA">
            <w:pPr>
              <w:pStyle w:val="TableText"/>
            </w:pPr>
            <w:r w:rsidRPr="00003E93">
              <w:t>F1.2: River red gum forest riparian zone or floodplain</w:t>
            </w:r>
          </w:p>
        </w:tc>
        <w:tc>
          <w:tcPr>
            <w:tcW w:w="990" w:type="dxa"/>
            <w:noWrap/>
            <w:hideMark/>
          </w:tcPr>
          <w:p w14:paraId="2228ABF5" w14:textId="0F44B73C" w:rsidR="009055DA" w:rsidRPr="009F4847" w:rsidRDefault="009055DA" w:rsidP="009055DA">
            <w:pPr>
              <w:pStyle w:val="TableTextRight"/>
            </w:pPr>
            <w:r w:rsidRPr="00003E93">
              <w:t>1</w:t>
            </w:r>
          </w:p>
        </w:tc>
        <w:tc>
          <w:tcPr>
            <w:tcW w:w="1077" w:type="dxa"/>
            <w:noWrap/>
            <w:hideMark/>
          </w:tcPr>
          <w:p w14:paraId="0D599F4A" w14:textId="6C641E8E" w:rsidR="009055DA" w:rsidRPr="009F4847" w:rsidRDefault="009055DA" w:rsidP="009055DA">
            <w:pPr>
              <w:pStyle w:val="TableTextRight"/>
            </w:pPr>
            <w:r w:rsidRPr="00003E93">
              <w:t>0</w:t>
            </w:r>
          </w:p>
        </w:tc>
        <w:tc>
          <w:tcPr>
            <w:tcW w:w="794" w:type="dxa"/>
            <w:noWrap/>
            <w:hideMark/>
          </w:tcPr>
          <w:p w14:paraId="42407FB9" w14:textId="716F2CC8" w:rsidR="009055DA" w:rsidRPr="009F4847" w:rsidRDefault="009055DA" w:rsidP="009055DA">
            <w:pPr>
              <w:pStyle w:val="TableTextRight"/>
            </w:pPr>
            <w:r w:rsidRPr="00003E93">
              <w:t>0</w:t>
            </w:r>
          </w:p>
        </w:tc>
        <w:tc>
          <w:tcPr>
            <w:tcW w:w="1077" w:type="dxa"/>
            <w:noWrap/>
            <w:hideMark/>
          </w:tcPr>
          <w:p w14:paraId="3F70ABA2" w14:textId="52E687AA" w:rsidR="009055DA" w:rsidRPr="009F4847" w:rsidRDefault="009055DA" w:rsidP="009055DA">
            <w:pPr>
              <w:pStyle w:val="TableTextRight"/>
              <w:ind w:right="227"/>
            </w:pPr>
            <w:r w:rsidRPr="00003E93">
              <w:t>0</w:t>
            </w:r>
          </w:p>
        </w:tc>
      </w:tr>
      <w:tr w:rsidR="009055DA" w:rsidRPr="009F4847" w14:paraId="0C4B1C24" w14:textId="77777777" w:rsidTr="0030635E">
        <w:trPr>
          <w:trHeight w:val="315"/>
        </w:trPr>
        <w:tc>
          <w:tcPr>
            <w:tcW w:w="1607" w:type="dxa"/>
            <w:noWrap/>
            <w:hideMark/>
          </w:tcPr>
          <w:p w14:paraId="236A5275" w14:textId="2BCA7136" w:rsidR="009055DA" w:rsidRPr="009F4847" w:rsidRDefault="009055DA" w:rsidP="009055DA">
            <w:pPr>
              <w:pStyle w:val="TableText"/>
            </w:pPr>
            <w:r w:rsidRPr="00003E93">
              <w:t>Campaspe</w:t>
            </w:r>
          </w:p>
        </w:tc>
        <w:tc>
          <w:tcPr>
            <w:tcW w:w="4058" w:type="dxa"/>
            <w:noWrap/>
            <w:hideMark/>
          </w:tcPr>
          <w:p w14:paraId="40EA05FB" w14:textId="30140BE4" w:rsidR="009055DA" w:rsidRPr="009F4847" w:rsidRDefault="009055DA" w:rsidP="009055DA">
            <w:pPr>
              <w:pStyle w:val="TableText"/>
            </w:pPr>
            <w:r w:rsidRPr="00003E93">
              <w:t>F1.4: River red gum woodland riparian zone or floodplain</w:t>
            </w:r>
          </w:p>
        </w:tc>
        <w:tc>
          <w:tcPr>
            <w:tcW w:w="990" w:type="dxa"/>
            <w:noWrap/>
            <w:hideMark/>
          </w:tcPr>
          <w:p w14:paraId="6CF43FDA" w14:textId="32A3B75A" w:rsidR="009055DA" w:rsidRPr="009F4847" w:rsidRDefault="009055DA" w:rsidP="009055DA">
            <w:pPr>
              <w:pStyle w:val="TableTextRight"/>
            </w:pPr>
            <w:r w:rsidRPr="00003E93">
              <w:t>744</w:t>
            </w:r>
          </w:p>
        </w:tc>
        <w:tc>
          <w:tcPr>
            <w:tcW w:w="1077" w:type="dxa"/>
            <w:noWrap/>
            <w:hideMark/>
          </w:tcPr>
          <w:p w14:paraId="71428DF2" w14:textId="04281CF3" w:rsidR="009055DA" w:rsidRPr="009F4847" w:rsidRDefault="009055DA" w:rsidP="009055DA">
            <w:pPr>
              <w:pStyle w:val="TableTextRight"/>
            </w:pPr>
            <w:r w:rsidRPr="00003E93">
              <w:t>527</w:t>
            </w:r>
          </w:p>
        </w:tc>
        <w:tc>
          <w:tcPr>
            <w:tcW w:w="794" w:type="dxa"/>
            <w:noWrap/>
            <w:hideMark/>
          </w:tcPr>
          <w:p w14:paraId="214C7194" w14:textId="08A1D800" w:rsidR="009055DA" w:rsidRPr="009F4847" w:rsidRDefault="009055DA" w:rsidP="009055DA">
            <w:pPr>
              <w:pStyle w:val="TableTextRight"/>
            </w:pPr>
            <w:r w:rsidRPr="00003E93">
              <w:t>0</w:t>
            </w:r>
          </w:p>
        </w:tc>
        <w:tc>
          <w:tcPr>
            <w:tcW w:w="1077" w:type="dxa"/>
            <w:noWrap/>
            <w:hideMark/>
          </w:tcPr>
          <w:p w14:paraId="0CAE0D91" w14:textId="3A94131E" w:rsidR="009055DA" w:rsidRPr="009F4847" w:rsidRDefault="009055DA" w:rsidP="009055DA">
            <w:pPr>
              <w:pStyle w:val="TableTextRight"/>
              <w:ind w:right="227"/>
            </w:pPr>
            <w:r w:rsidRPr="00003E93">
              <w:t>0</w:t>
            </w:r>
          </w:p>
        </w:tc>
      </w:tr>
      <w:tr w:rsidR="009055DA" w:rsidRPr="009F4847" w14:paraId="0E54D2C5"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65328ED1" w14:textId="7F041C05" w:rsidR="009055DA" w:rsidRPr="009F4847" w:rsidRDefault="009055DA" w:rsidP="009055DA">
            <w:pPr>
              <w:pStyle w:val="TableText"/>
            </w:pPr>
            <w:r w:rsidRPr="00003E93">
              <w:t>Campaspe</w:t>
            </w:r>
          </w:p>
        </w:tc>
        <w:tc>
          <w:tcPr>
            <w:tcW w:w="4058" w:type="dxa"/>
            <w:noWrap/>
            <w:hideMark/>
          </w:tcPr>
          <w:p w14:paraId="5F9DC3B6" w14:textId="217501ED" w:rsidR="009055DA" w:rsidRPr="009F4847" w:rsidRDefault="009055DA" w:rsidP="009055DA">
            <w:pPr>
              <w:pStyle w:val="TableText"/>
            </w:pPr>
            <w:r w:rsidRPr="00003E93">
              <w:t>F4: Unspecified riparian zone or floodplain</w:t>
            </w:r>
          </w:p>
        </w:tc>
        <w:tc>
          <w:tcPr>
            <w:tcW w:w="990" w:type="dxa"/>
            <w:noWrap/>
            <w:hideMark/>
          </w:tcPr>
          <w:p w14:paraId="426A0A83" w14:textId="0C4E5BD7" w:rsidR="009055DA" w:rsidRPr="009F4847" w:rsidRDefault="009055DA" w:rsidP="009055DA">
            <w:pPr>
              <w:pStyle w:val="TableTextRight"/>
            </w:pPr>
            <w:r w:rsidRPr="00003E93">
              <w:t>35</w:t>
            </w:r>
          </w:p>
        </w:tc>
        <w:tc>
          <w:tcPr>
            <w:tcW w:w="1077" w:type="dxa"/>
            <w:noWrap/>
            <w:hideMark/>
          </w:tcPr>
          <w:p w14:paraId="792224EB" w14:textId="0F3B7E96" w:rsidR="009055DA" w:rsidRPr="009F4847" w:rsidRDefault="009055DA" w:rsidP="009055DA">
            <w:pPr>
              <w:pStyle w:val="TableTextRight"/>
            </w:pPr>
            <w:r w:rsidRPr="00003E93">
              <w:t>13</w:t>
            </w:r>
          </w:p>
        </w:tc>
        <w:tc>
          <w:tcPr>
            <w:tcW w:w="794" w:type="dxa"/>
            <w:noWrap/>
            <w:hideMark/>
          </w:tcPr>
          <w:p w14:paraId="2DEF49B4" w14:textId="139FA00E" w:rsidR="009055DA" w:rsidRPr="009F4847" w:rsidRDefault="009055DA" w:rsidP="009055DA">
            <w:pPr>
              <w:pStyle w:val="TableTextRight"/>
            </w:pPr>
            <w:r w:rsidRPr="00003E93">
              <w:t>0</w:t>
            </w:r>
          </w:p>
        </w:tc>
        <w:tc>
          <w:tcPr>
            <w:tcW w:w="1077" w:type="dxa"/>
            <w:noWrap/>
            <w:hideMark/>
          </w:tcPr>
          <w:p w14:paraId="4FEB3B75" w14:textId="41B83393" w:rsidR="009055DA" w:rsidRPr="009F4847" w:rsidRDefault="009055DA" w:rsidP="009055DA">
            <w:pPr>
              <w:pStyle w:val="TableTextRight"/>
              <w:ind w:right="227"/>
            </w:pPr>
            <w:r w:rsidRPr="00003E93">
              <w:t>0</w:t>
            </w:r>
          </w:p>
        </w:tc>
      </w:tr>
      <w:tr w:rsidR="009055DA" w:rsidRPr="009F4847" w14:paraId="45AF20E9" w14:textId="77777777" w:rsidTr="0030635E">
        <w:trPr>
          <w:trHeight w:val="315"/>
        </w:trPr>
        <w:tc>
          <w:tcPr>
            <w:tcW w:w="1607" w:type="dxa"/>
            <w:noWrap/>
            <w:hideMark/>
          </w:tcPr>
          <w:p w14:paraId="388347DA" w14:textId="46247E94" w:rsidR="009055DA" w:rsidRPr="009F4847" w:rsidRDefault="009055DA" w:rsidP="009055DA">
            <w:pPr>
              <w:pStyle w:val="TableText"/>
            </w:pPr>
            <w:r w:rsidRPr="00003E93">
              <w:t>Campaspe</w:t>
            </w:r>
          </w:p>
        </w:tc>
        <w:tc>
          <w:tcPr>
            <w:tcW w:w="4058" w:type="dxa"/>
            <w:noWrap/>
          </w:tcPr>
          <w:p w14:paraId="1F684792" w14:textId="2F04CB73" w:rsidR="009055DA" w:rsidRPr="009F4847" w:rsidRDefault="009055DA" w:rsidP="009055DA">
            <w:pPr>
              <w:pStyle w:val="TableText"/>
            </w:pPr>
            <w:r w:rsidRPr="00003E93">
              <w:t>F1.12: Woodland riparian zone or floodplain</w:t>
            </w:r>
          </w:p>
        </w:tc>
        <w:tc>
          <w:tcPr>
            <w:tcW w:w="990" w:type="dxa"/>
            <w:noWrap/>
          </w:tcPr>
          <w:p w14:paraId="7E8E698D" w14:textId="5223B8FD" w:rsidR="009055DA" w:rsidRPr="009F4847" w:rsidRDefault="009055DA" w:rsidP="009055DA">
            <w:pPr>
              <w:pStyle w:val="TableTextRight"/>
            </w:pPr>
            <w:r w:rsidRPr="00003E93">
              <w:t>1,157</w:t>
            </w:r>
          </w:p>
        </w:tc>
        <w:tc>
          <w:tcPr>
            <w:tcW w:w="1077" w:type="dxa"/>
            <w:noWrap/>
          </w:tcPr>
          <w:p w14:paraId="38744B4C" w14:textId="2DE81E76" w:rsidR="009055DA" w:rsidRPr="009F4847" w:rsidRDefault="009055DA" w:rsidP="009055DA">
            <w:pPr>
              <w:pStyle w:val="TableTextRight"/>
            </w:pPr>
            <w:r w:rsidRPr="00003E93">
              <w:t>4</w:t>
            </w:r>
          </w:p>
        </w:tc>
        <w:tc>
          <w:tcPr>
            <w:tcW w:w="794" w:type="dxa"/>
            <w:noWrap/>
          </w:tcPr>
          <w:p w14:paraId="60796CDD" w14:textId="47A71501" w:rsidR="009055DA" w:rsidRPr="009F4847" w:rsidRDefault="009055DA" w:rsidP="009055DA">
            <w:pPr>
              <w:pStyle w:val="TableTextRight"/>
            </w:pPr>
            <w:r w:rsidRPr="00003E93">
              <w:t>0</w:t>
            </w:r>
          </w:p>
        </w:tc>
        <w:tc>
          <w:tcPr>
            <w:tcW w:w="1077" w:type="dxa"/>
            <w:noWrap/>
          </w:tcPr>
          <w:p w14:paraId="2D52345A" w14:textId="2607E7D9" w:rsidR="009055DA" w:rsidRPr="009F4847" w:rsidRDefault="009055DA" w:rsidP="009055DA">
            <w:pPr>
              <w:pStyle w:val="TableTextRight"/>
              <w:ind w:right="227"/>
            </w:pPr>
            <w:r w:rsidRPr="00003E93">
              <w:t>0</w:t>
            </w:r>
          </w:p>
        </w:tc>
      </w:tr>
      <w:tr w:rsidR="009055DA" w:rsidRPr="009F4847" w14:paraId="1987DE5A"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6A8E57AB" w14:textId="3D27CD44" w:rsidR="009055DA" w:rsidRPr="009F4847" w:rsidRDefault="009055DA" w:rsidP="009055DA">
            <w:pPr>
              <w:pStyle w:val="TableText"/>
            </w:pPr>
            <w:r w:rsidRPr="00003E93">
              <w:t>Campaspe</w:t>
            </w:r>
          </w:p>
        </w:tc>
        <w:tc>
          <w:tcPr>
            <w:tcW w:w="4058" w:type="dxa"/>
            <w:noWrap/>
          </w:tcPr>
          <w:p w14:paraId="71C630D5" w14:textId="374A8088" w:rsidR="009055DA" w:rsidRPr="009F4847" w:rsidRDefault="009055DA" w:rsidP="009055DA">
            <w:pPr>
              <w:pStyle w:val="TableText"/>
            </w:pPr>
            <w:r w:rsidRPr="00003E93">
              <w:t>F1.2: River red gum forest riparian zone or floodplain</w:t>
            </w:r>
          </w:p>
        </w:tc>
        <w:tc>
          <w:tcPr>
            <w:tcW w:w="990" w:type="dxa"/>
            <w:noWrap/>
          </w:tcPr>
          <w:p w14:paraId="5B4C42EE" w14:textId="4DA7400B" w:rsidR="009055DA" w:rsidRPr="009F4847" w:rsidRDefault="009055DA" w:rsidP="009055DA">
            <w:pPr>
              <w:pStyle w:val="TableTextRight"/>
            </w:pPr>
            <w:r w:rsidRPr="00003E93">
              <w:t>2</w:t>
            </w:r>
          </w:p>
        </w:tc>
        <w:tc>
          <w:tcPr>
            <w:tcW w:w="1077" w:type="dxa"/>
            <w:noWrap/>
          </w:tcPr>
          <w:p w14:paraId="17B07F80" w14:textId="48F9051F" w:rsidR="009055DA" w:rsidRPr="009F4847" w:rsidRDefault="009055DA" w:rsidP="009055DA">
            <w:pPr>
              <w:pStyle w:val="TableTextRight"/>
            </w:pPr>
            <w:r w:rsidRPr="00003E93">
              <w:t>2</w:t>
            </w:r>
          </w:p>
        </w:tc>
        <w:tc>
          <w:tcPr>
            <w:tcW w:w="794" w:type="dxa"/>
            <w:noWrap/>
          </w:tcPr>
          <w:p w14:paraId="69181F93" w14:textId="67FD4CCE" w:rsidR="009055DA" w:rsidRPr="009F4847" w:rsidRDefault="009055DA" w:rsidP="009055DA">
            <w:pPr>
              <w:pStyle w:val="TableTextRight"/>
            </w:pPr>
            <w:r w:rsidRPr="00003E93">
              <w:t>0</w:t>
            </w:r>
          </w:p>
        </w:tc>
        <w:tc>
          <w:tcPr>
            <w:tcW w:w="1077" w:type="dxa"/>
            <w:noWrap/>
          </w:tcPr>
          <w:p w14:paraId="5D802E94" w14:textId="5671532F" w:rsidR="009055DA" w:rsidRPr="009F4847" w:rsidRDefault="009055DA" w:rsidP="009055DA">
            <w:pPr>
              <w:pStyle w:val="TableTextRight"/>
              <w:ind w:right="227"/>
            </w:pPr>
            <w:r w:rsidRPr="00003E93">
              <w:t>0</w:t>
            </w:r>
          </w:p>
        </w:tc>
      </w:tr>
      <w:tr w:rsidR="009055DA" w:rsidRPr="009F4847" w14:paraId="17DA9F64" w14:textId="77777777" w:rsidTr="0030635E">
        <w:trPr>
          <w:trHeight w:val="315"/>
        </w:trPr>
        <w:tc>
          <w:tcPr>
            <w:tcW w:w="1607" w:type="dxa"/>
            <w:noWrap/>
            <w:hideMark/>
          </w:tcPr>
          <w:p w14:paraId="0C69DC78" w14:textId="5F5FB531" w:rsidR="009055DA" w:rsidRPr="009F4847" w:rsidRDefault="009055DA" w:rsidP="009055DA">
            <w:pPr>
              <w:pStyle w:val="TableText"/>
            </w:pPr>
            <w:r w:rsidRPr="00003E93">
              <w:t>Campaspe</w:t>
            </w:r>
          </w:p>
        </w:tc>
        <w:tc>
          <w:tcPr>
            <w:tcW w:w="4058" w:type="dxa"/>
            <w:noWrap/>
          </w:tcPr>
          <w:p w14:paraId="543B9CCB" w14:textId="06BB0CED" w:rsidR="009055DA" w:rsidRPr="009F4847" w:rsidRDefault="009055DA" w:rsidP="009055DA">
            <w:pPr>
              <w:pStyle w:val="TableText"/>
            </w:pPr>
            <w:r w:rsidRPr="00003E93">
              <w:t>F2.2: Lignum shrubland riparian zone or floodplain</w:t>
            </w:r>
          </w:p>
        </w:tc>
        <w:tc>
          <w:tcPr>
            <w:tcW w:w="990" w:type="dxa"/>
            <w:noWrap/>
          </w:tcPr>
          <w:p w14:paraId="0DFAF03D" w14:textId="78D9BC73" w:rsidR="009055DA" w:rsidRPr="009F4847" w:rsidRDefault="009055DA" w:rsidP="009055DA">
            <w:pPr>
              <w:pStyle w:val="TableTextRight"/>
            </w:pPr>
            <w:r w:rsidRPr="00003E93">
              <w:t>1</w:t>
            </w:r>
          </w:p>
        </w:tc>
        <w:tc>
          <w:tcPr>
            <w:tcW w:w="1077" w:type="dxa"/>
            <w:noWrap/>
          </w:tcPr>
          <w:p w14:paraId="6EDF1B7D" w14:textId="5893BB39" w:rsidR="009055DA" w:rsidRPr="009F4847" w:rsidRDefault="009055DA" w:rsidP="009055DA">
            <w:pPr>
              <w:pStyle w:val="TableTextRight"/>
            </w:pPr>
            <w:r w:rsidRPr="00003E93">
              <w:t>0</w:t>
            </w:r>
          </w:p>
        </w:tc>
        <w:tc>
          <w:tcPr>
            <w:tcW w:w="794" w:type="dxa"/>
            <w:noWrap/>
          </w:tcPr>
          <w:p w14:paraId="002E879F" w14:textId="4233435E" w:rsidR="009055DA" w:rsidRPr="009F4847" w:rsidRDefault="009055DA" w:rsidP="009055DA">
            <w:pPr>
              <w:pStyle w:val="TableTextRight"/>
            </w:pPr>
            <w:r w:rsidRPr="00003E93">
              <w:t>0</w:t>
            </w:r>
          </w:p>
        </w:tc>
        <w:tc>
          <w:tcPr>
            <w:tcW w:w="1077" w:type="dxa"/>
            <w:noWrap/>
          </w:tcPr>
          <w:p w14:paraId="14157FF5" w14:textId="40A566AE" w:rsidR="009055DA" w:rsidRPr="009F4847" w:rsidRDefault="009055DA" w:rsidP="009055DA">
            <w:pPr>
              <w:pStyle w:val="TableTextRight"/>
              <w:ind w:right="227"/>
            </w:pPr>
            <w:r w:rsidRPr="00003E93">
              <w:t>0</w:t>
            </w:r>
          </w:p>
        </w:tc>
      </w:tr>
      <w:tr w:rsidR="009055DA" w:rsidRPr="009F4847" w14:paraId="371C5194"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392188D1" w14:textId="3874C8EB" w:rsidR="009055DA" w:rsidRPr="009F4847" w:rsidRDefault="009055DA" w:rsidP="009055DA">
            <w:pPr>
              <w:pStyle w:val="TableText"/>
            </w:pPr>
            <w:r w:rsidRPr="00003E93">
              <w:t>Castlereagh</w:t>
            </w:r>
          </w:p>
        </w:tc>
        <w:tc>
          <w:tcPr>
            <w:tcW w:w="4058" w:type="dxa"/>
            <w:noWrap/>
          </w:tcPr>
          <w:p w14:paraId="568A7C84" w14:textId="6310AB47" w:rsidR="009055DA" w:rsidRPr="009F4847" w:rsidRDefault="009055DA" w:rsidP="009055DA">
            <w:pPr>
              <w:pStyle w:val="TableText"/>
            </w:pPr>
            <w:r w:rsidRPr="00003E93">
              <w:t>F1.10: Coolibah woodland and forest riparian zone or floodplain</w:t>
            </w:r>
          </w:p>
        </w:tc>
        <w:tc>
          <w:tcPr>
            <w:tcW w:w="990" w:type="dxa"/>
            <w:noWrap/>
          </w:tcPr>
          <w:p w14:paraId="19D7C805" w14:textId="1BB5F756" w:rsidR="009055DA" w:rsidRPr="009F4847" w:rsidRDefault="009055DA" w:rsidP="009055DA">
            <w:pPr>
              <w:pStyle w:val="TableTextRight"/>
            </w:pPr>
            <w:r w:rsidRPr="00003E93">
              <w:t>40,762</w:t>
            </w:r>
          </w:p>
        </w:tc>
        <w:tc>
          <w:tcPr>
            <w:tcW w:w="1077" w:type="dxa"/>
            <w:noWrap/>
          </w:tcPr>
          <w:p w14:paraId="06212928" w14:textId="221FCF73" w:rsidR="009055DA" w:rsidRPr="009F4847" w:rsidRDefault="009055DA" w:rsidP="009055DA">
            <w:pPr>
              <w:pStyle w:val="TableTextRight"/>
            </w:pPr>
            <w:r w:rsidRPr="00003E93">
              <w:t>7,065</w:t>
            </w:r>
          </w:p>
        </w:tc>
        <w:tc>
          <w:tcPr>
            <w:tcW w:w="794" w:type="dxa"/>
            <w:noWrap/>
          </w:tcPr>
          <w:p w14:paraId="4134A5FE" w14:textId="1FC99771" w:rsidR="009055DA" w:rsidRPr="009F4847" w:rsidRDefault="009055DA" w:rsidP="009055DA">
            <w:pPr>
              <w:pStyle w:val="TableTextRight"/>
            </w:pPr>
            <w:r w:rsidRPr="00003E93">
              <w:t>0</w:t>
            </w:r>
          </w:p>
        </w:tc>
        <w:tc>
          <w:tcPr>
            <w:tcW w:w="1077" w:type="dxa"/>
            <w:noWrap/>
          </w:tcPr>
          <w:p w14:paraId="1BD0DF89" w14:textId="4EA4EADA" w:rsidR="009055DA" w:rsidRPr="009F4847" w:rsidRDefault="009055DA" w:rsidP="009055DA">
            <w:pPr>
              <w:pStyle w:val="TableTextRight"/>
              <w:ind w:right="227"/>
            </w:pPr>
            <w:r w:rsidRPr="00003E93">
              <w:t>0</w:t>
            </w:r>
          </w:p>
        </w:tc>
      </w:tr>
      <w:tr w:rsidR="009055DA" w:rsidRPr="009F4847" w14:paraId="72C2FFBB" w14:textId="77777777" w:rsidTr="0030635E">
        <w:trPr>
          <w:trHeight w:val="315"/>
        </w:trPr>
        <w:tc>
          <w:tcPr>
            <w:tcW w:w="1607" w:type="dxa"/>
            <w:noWrap/>
            <w:hideMark/>
          </w:tcPr>
          <w:p w14:paraId="54726731" w14:textId="525F7845" w:rsidR="009055DA" w:rsidRPr="009F4847" w:rsidRDefault="009055DA" w:rsidP="009055DA">
            <w:pPr>
              <w:pStyle w:val="TableText"/>
            </w:pPr>
            <w:r w:rsidRPr="00003E93">
              <w:t>Castlereagh</w:t>
            </w:r>
          </w:p>
        </w:tc>
        <w:tc>
          <w:tcPr>
            <w:tcW w:w="4058" w:type="dxa"/>
            <w:noWrap/>
          </w:tcPr>
          <w:p w14:paraId="43EDA721" w14:textId="13D64321" w:rsidR="009055DA" w:rsidRPr="009F4847" w:rsidRDefault="009055DA" w:rsidP="009055DA">
            <w:pPr>
              <w:pStyle w:val="TableText"/>
            </w:pPr>
            <w:r w:rsidRPr="00003E93">
              <w:t>F1.2: River red gum forest riparian zone or floodplain</w:t>
            </w:r>
          </w:p>
        </w:tc>
        <w:tc>
          <w:tcPr>
            <w:tcW w:w="990" w:type="dxa"/>
            <w:noWrap/>
          </w:tcPr>
          <w:p w14:paraId="0F317F26" w14:textId="505AE005" w:rsidR="009055DA" w:rsidRPr="009F4847" w:rsidRDefault="009055DA" w:rsidP="009055DA">
            <w:pPr>
              <w:pStyle w:val="TableTextRight"/>
            </w:pPr>
            <w:r w:rsidRPr="00003E93">
              <w:t>6,955</w:t>
            </w:r>
          </w:p>
        </w:tc>
        <w:tc>
          <w:tcPr>
            <w:tcW w:w="1077" w:type="dxa"/>
            <w:noWrap/>
          </w:tcPr>
          <w:p w14:paraId="78E78654" w14:textId="4446DF87" w:rsidR="009055DA" w:rsidRPr="009F4847" w:rsidRDefault="009055DA" w:rsidP="009055DA">
            <w:pPr>
              <w:pStyle w:val="TableTextRight"/>
            </w:pPr>
            <w:r w:rsidRPr="00003E93">
              <w:t>4,122</w:t>
            </w:r>
          </w:p>
        </w:tc>
        <w:tc>
          <w:tcPr>
            <w:tcW w:w="794" w:type="dxa"/>
            <w:noWrap/>
          </w:tcPr>
          <w:p w14:paraId="65194730" w14:textId="2FC63B84" w:rsidR="009055DA" w:rsidRPr="009F4847" w:rsidRDefault="009055DA" w:rsidP="009055DA">
            <w:pPr>
              <w:pStyle w:val="TableTextRight"/>
            </w:pPr>
            <w:r w:rsidRPr="00003E93">
              <w:t>0</w:t>
            </w:r>
          </w:p>
        </w:tc>
        <w:tc>
          <w:tcPr>
            <w:tcW w:w="1077" w:type="dxa"/>
            <w:noWrap/>
          </w:tcPr>
          <w:p w14:paraId="15CCF440" w14:textId="2B2B3AF1" w:rsidR="009055DA" w:rsidRPr="009F4847" w:rsidRDefault="009055DA" w:rsidP="009055DA">
            <w:pPr>
              <w:pStyle w:val="TableTextRight"/>
              <w:ind w:right="227"/>
            </w:pPr>
            <w:r w:rsidRPr="00003E93">
              <w:t>0</w:t>
            </w:r>
          </w:p>
        </w:tc>
      </w:tr>
      <w:tr w:rsidR="009055DA" w:rsidRPr="009F4847" w14:paraId="69E5C130"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3DD9A9E3" w14:textId="542CE031" w:rsidR="009055DA" w:rsidRPr="009F4847" w:rsidRDefault="009055DA" w:rsidP="009055DA">
            <w:pPr>
              <w:pStyle w:val="TableText"/>
            </w:pPr>
            <w:r w:rsidRPr="00003E93">
              <w:t>Castlereagh</w:t>
            </w:r>
          </w:p>
        </w:tc>
        <w:tc>
          <w:tcPr>
            <w:tcW w:w="4058" w:type="dxa"/>
            <w:noWrap/>
          </w:tcPr>
          <w:p w14:paraId="6257342B" w14:textId="490C95DF" w:rsidR="009055DA" w:rsidRPr="009F4847" w:rsidRDefault="009055DA" w:rsidP="009055DA">
            <w:pPr>
              <w:pStyle w:val="TableText"/>
            </w:pPr>
            <w:r w:rsidRPr="00003E93">
              <w:t>F1.8: Black box woodland riparian zone or floodplain</w:t>
            </w:r>
          </w:p>
        </w:tc>
        <w:tc>
          <w:tcPr>
            <w:tcW w:w="990" w:type="dxa"/>
            <w:noWrap/>
          </w:tcPr>
          <w:p w14:paraId="46793322" w14:textId="28F06E21" w:rsidR="009055DA" w:rsidRPr="009F4847" w:rsidRDefault="009055DA" w:rsidP="009055DA">
            <w:pPr>
              <w:pStyle w:val="TableTextRight"/>
            </w:pPr>
            <w:r w:rsidRPr="00003E93">
              <w:t>36,699</w:t>
            </w:r>
          </w:p>
        </w:tc>
        <w:tc>
          <w:tcPr>
            <w:tcW w:w="1077" w:type="dxa"/>
            <w:noWrap/>
          </w:tcPr>
          <w:p w14:paraId="32AB6D34" w14:textId="482CFF75" w:rsidR="009055DA" w:rsidRPr="009F4847" w:rsidRDefault="009055DA" w:rsidP="009055DA">
            <w:pPr>
              <w:pStyle w:val="TableTextRight"/>
            </w:pPr>
            <w:r w:rsidRPr="00003E93">
              <w:t>2,138</w:t>
            </w:r>
          </w:p>
        </w:tc>
        <w:tc>
          <w:tcPr>
            <w:tcW w:w="794" w:type="dxa"/>
            <w:noWrap/>
          </w:tcPr>
          <w:p w14:paraId="75893329" w14:textId="19DCCE73" w:rsidR="009055DA" w:rsidRPr="009F4847" w:rsidRDefault="009055DA" w:rsidP="009055DA">
            <w:pPr>
              <w:pStyle w:val="TableTextRight"/>
            </w:pPr>
            <w:r w:rsidRPr="00003E93">
              <w:t>0</w:t>
            </w:r>
          </w:p>
        </w:tc>
        <w:tc>
          <w:tcPr>
            <w:tcW w:w="1077" w:type="dxa"/>
            <w:noWrap/>
          </w:tcPr>
          <w:p w14:paraId="2B7CB2D8" w14:textId="6B5FC639" w:rsidR="009055DA" w:rsidRPr="009F4847" w:rsidRDefault="009055DA" w:rsidP="009055DA">
            <w:pPr>
              <w:pStyle w:val="TableTextRight"/>
              <w:ind w:right="227"/>
            </w:pPr>
            <w:r w:rsidRPr="00003E93">
              <w:t>0</w:t>
            </w:r>
          </w:p>
        </w:tc>
      </w:tr>
      <w:tr w:rsidR="009055DA" w:rsidRPr="009F4847" w14:paraId="30118EE0" w14:textId="77777777" w:rsidTr="0030635E">
        <w:trPr>
          <w:trHeight w:val="315"/>
        </w:trPr>
        <w:tc>
          <w:tcPr>
            <w:tcW w:w="1607" w:type="dxa"/>
            <w:noWrap/>
            <w:hideMark/>
          </w:tcPr>
          <w:p w14:paraId="2E313B89" w14:textId="607244BD" w:rsidR="009055DA" w:rsidRPr="009F4847" w:rsidRDefault="009055DA" w:rsidP="009055DA">
            <w:pPr>
              <w:pStyle w:val="TableText"/>
            </w:pPr>
            <w:r w:rsidRPr="00003E93">
              <w:t>Castlereagh</w:t>
            </w:r>
          </w:p>
        </w:tc>
        <w:tc>
          <w:tcPr>
            <w:tcW w:w="4058" w:type="dxa"/>
            <w:noWrap/>
          </w:tcPr>
          <w:p w14:paraId="31C5BC3B" w14:textId="6B28D666" w:rsidR="009055DA" w:rsidRPr="009F4847" w:rsidRDefault="009055DA" w:rsidP="009055DA">
            <w:pPr>
              <w:pStyle w:val="TableText"/>
            </w:pPr>
            <w:r w:rsidRPr="00003E93">
              <w:t>F1.12: Woodland riparian zone or floodplain</w:t>
            </w:r>
          </w:p>
        </w:tc>
        <w:tc>
          <w:tcPr>
            <w:tcW w:w="990" w:type="dxa"/>
            <w:noWrap/>
          </w:tcPr>
          <w:p w14:paraId="09D2E586" w14:textId="162DCF99" w:rsidR="009055DA" w:rsidRPr="009F4847" w:rsidRDefault="009055DA" w:rsidP="009055DA">
            <w:pPr>
              <w:pStyle w:val="TableTextRight"/>
            </w:pPr>
            <w:r w:rsidRPr="00003E93">
              <w:t>2,883</w:t>
            </w:r>
          </w:p>
        </w:tc>
        <w:tc>
          <w:tcPr>
            <w:tcW w:w="1077" w:type="dxa"/>
            <w:noWrap/>
          </w:tcPr>
          <w:p w14:paraId="7ABC0118" w14:textId="6D973648" w:rsidR="009055DA" w:rsidRPr="009F4847" w:rsidRDefault="009055DA" w:rsidP="009055DA">
            <w:pPr>
              <w:pStyle w:val="TableTextRight"/>
            </w:pPr>
            <w:r w:rsidRPr="00003E93">
              <w:t>441</w:t>
            </w:r>
          </w:p>
        </w:tc>
        <w:tc>
          <w:tcPr>
            <w:tcW w:w="794" w:type="dxa"/>
            <w:noWrap/>
          </w:tcPr>
          <w:p w14:paraId="1982F77F" w14:textId="73132603" w:rsidR="009055DA" w:rsidRPr="009F4847" w:rsidRDefault="009055DA" w:rsidP="009055DA">
            <w:pPr>
              <w:pStyle w:val="TableTextRight"/>
            </w:pPr>
            <w:r w:rsidRPr="00003E93">
              <w:t>0</w:t>
            </w:r>
          </w:p>
        </w:tc>
        <w:tc>
          <w:tcPr>
            <w:tcW w:w="1077" w:type="dxa"/>
            <w:noWrap/>
          </w:tcPr>
          <w:p w14:paraId="505D8DB1" w14:textId="4274AAD4" w:rsidR="009055DA" w:rsidRPr="009F4847" w:rsidRDefault="009055DA" w:rsidP="009055DA">
            <w:pPr>
              <w:pStyle w:val="TableTextRight"/>
              <w:ind w:right="227"/>
            </w:pPr>
            <w:r w:rsidRPr="00003E93">
              <w:t>0</w:t>
            </w:r>
          </w:p>
        </w:tc>
      </w:tr>
      <w:tr w:rsidR="009055DA" w:rsidRPr="009F4847" w14:paraId="64432EC3"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2CA2FD78" w14:textId="3D01399B" w:rsidR="009055DA" w:rsidRPr="009F4847" w:rsidRDefault="009055DA" w:rsidP="009055DA">
            <w:pPr>
              <w:pStyle w:val="TableText"/>
            </w:pPr>
            <w:r w:rsidRPr="00003E93">
              <w:t>Castlereagh</w:t>
            </w:r>
          </w:p>
        </w:tc>
        <w:tc>
          <w:tcPr>
            <w:tcW w:w="4058" w:type="dxa"/>
            <w:noWrap/>
          </w:tcPr>
          <w:p w14:paraId="03E2B31F" w14:textId="23BB04CD" w:rsidR="009055DA" w:rsidRPr="009F4847" w:rsidRDefault="009055DA" w:rsidP="009055DA">
            <w:pPr>
              <w:pStyle w:val="TableText"/>
            </w:pPr>
            <w:r w:rsidRPr="00003E93">
              <w:t>F2.2: Lignum shrubland riparian zone or floodplain</w:t>
            </w:r>
          </w:p>
        </w:tc>
        <w:tc>
          <w:tcPr>
            <w:tcW w:w="990" w:type="dxa"/>
            <w:noWrap/>
          </w:tcPr>
          <w:p w14:paraId="2AFE6D87" w14:textId="0A9A1CD0" w:rsidR="009055DA" w:rsidRPr="009F4847" w:rsidRDefault="009055DA" w:rsidP="009055DA">
            <w:pPr>
              <w:pStyle w:val="TableTextRight"/>
            </w:pPr>
            <w:r w:rsidRPr="00003E93">
              <w:t>100</w:t>
            </w:r>
          </w:p>
        </w:tc>
        <w:tc>
          <w:tcPr>
            <w:tcW w:w="1077" w:type="dxa"/>
            <w:noWrap/>
          </w:tcPr>
          <w:p w14:paraId="7DBC8F88" w14:textId="78A228E0" w:rsidR="009055DA" w:rsidRPr="009F4847" w:rsidRDefault="009055DA" w:rsidP="009055DA">
            <w:pPr>
              <w:pStyle w:val="TableTextRight"/>
            </w:pPr>
            <w:r w:rsidRPr="00003E93">
              <w:t>0</w:t>
            </w:r>
          </w:p>
        </w:tc>
        <w:tc>
          <w:tcPr>
            <w:tcW w:w="794" w:type="dxa"/>
            <w:noWrap/>
          </w:tcPr>
          <w:p w14:paraId="45DB5D26" w14:textId="27F7BC59" w:rsidR="009055DA" w:rsidRPr="009F4847" w:rsidRDefault="009055DA" w:rsidP="009055DA">
            <w:pPr>
              <w:pStyle w:val="TableTextRight"/>
            </w:pPr>
            <w:r w:rsidRPr="00003E93">
              <w:t>0</w:t>
            </w:r>
          </w:p>
        </w:tc>
        <w:tc>
          <w:tcPr>
            <w:tcW w:w="1077" w:type="dxa"/>
            <w:noWrap/>
          </w:tcPr>
          <w:p w14:paraId="0B9167AE" w14:textId="5DBE5491" w:rsidR="009055DA" w:rsidRPr="009F4847" w:rsidRDefault="009055DA" w:rsidP="009055DA">
            <w:pPr>
              <w:pStyle w:val="TableTextRight"/>
              <w:ind w:right="227"/>
            </w:pPr>
            <w:r w:rsidRPr="00003E93">
              <w:t>0</w:t>
            </w:r>
          </w:p>
        </w:tc>
      </w:tr>
      <w:tr w:rsidR="009055DA" w:rsidRPr="009F4847" w14:paraId="61A15FEC" w14:textId="77777777" w:rsidTr="0030635E">
        <w:trPr>
          <w:trHeight w:val="315"/>
        </w:trPr>
        <w:tc>
          <w:tcPr>
            <w:tcW w:w="1607" w:type="dxa"/>
            <w:tcBorders>
              <w:bottom w:val="nil"/>
            </w:tcBorders>
            <w:noWrap/>
            <w:hideMark/>
          </w:tcPr>
          <w:p w14:paraId="0065E3A8" w14:textId="62F6F34E" w:rsidR="009055DA" w:rsidRPr="009F4847" w:rsidRDefault="009055DA" w:rsidP="009055DA">
            <w:pPr>
              <w:pStyle w:val="TableText"/>
            </w:pPr>
            <w:r w:rsidRPr="00003E93">
              <w:t>Castlereagh</w:t>
            </w:r>
          </w:p>
        </w:tc>
        <w:tc>
          <w:tcPr>
            <w:tcW w:w="4058" w:type="dxa"/>
            <w:tcBorders>
              <w:bottom w:val="nil"/>
            </w:tcBorders>
            <w:noWrap/>
          </w:tcPr>
          <w:p w14:paraId="5FDB5E53" w14:textId="6BFBC38A" w:rsidR="009055DA" w:rsidRPr="009F4847" w:rsidRDefault="009055DA" w:rsidP="009055DA">
            <w:pPr>
              <w:pStyle w:val="TableText"/>
            </w:pPr>
            <w:r w:rsidRPr="00003E93">
              <w:t>F1.11: River cooba woodland riparian zone or floodplain</w:t>
            </w:r>
          </w:p>
        </w:tc>
        <w:tc>
          <w:tcPr>
            <w:tcW w:w="990" w:type="dxa"/>
            <w:tcBorders>
              <w:bottom w:val="nil"/>
            </w:tcBorders>
            <w:noWrap/>
          </w:tcPr>
          <w:p w14:paraId="7DBE7C21" w14:textId="19CD3194" w:rsidR="009055DA" w:rsidRPr="009F4847" w:rsidRDefault="009055DA" w:rsidP="009055DA">
            <w:pPr>
              <w:pStyle w:val="TableTextRight"/>
            </w:pPr>
            <w:r w:rsidRPr="00003E93">
              <w:t>57</w:t>
            </w:r>
          </w:p>
        </w:tc>
        <w:tc>
          <w:tcPr>
            <w:tcW w:w="1077" w:type="dxa"/>
            <w:tcBorders>
              <w:bottom w:val="nil"/>
            </w:tcBorders>
            <w:noWrap/>
          </w:tcPr>
          <w:p w14:paraId="0FACEE62" w14:textId="71EEF803" w:rsidR="009055DA" w:rsidRPr="009F4847" w:rsidRDefault="009055DA" w:rsidP="009055DA">
            <w:pPr>
              <w:pStyle w:val="TableTextRight"/>
            </w:pPr>
            <w:r w:rsidRPr="00003E93">
              <w:t>0</w:t>
            </w:r>
          </w:p>
        </w:tc>
        <w:tc>
          <w:tcPr>
            <w:tcW w:w="794" w:type="dxa"/>
            <w:tcBorders>
              <w:bottom w:val="nil"/>
            </w:tcBorders>
            <w:noWrap/>
          </w:tcPr>
          <w:p w14:paraId="7841EAC2" w14:textId="56C2D9A2" w:rsidR="009055DA" w:rsidRPr="009F4847" w:rsidRDefault="009055DA" w:rsidP="009055DA">
            <w:pPr>
              <w:pStyle w:val="TableTextRight"/>
            </w:pPr>
            <w:r w:rsidRPr="00003E93">
              <w:t>0</w:t>
            </w:r>
          </w:p>
        </w:tc>
        <w:tc>
          <w:tcPr>
            <w:tcW w:w="1077" w:type="dxa"/>
            <w:tcBorders>
              <w:bottom w:val="nil"/>
            </w:tcBorders>
            <w:noWrap/>
          </w:tcPr>
          <w:p w14:paraId="13D8076B" w14:textId="59A9A393" w:rsidR="009055DA" w:rsidRPr="009F4847" w:rsidRDefault="009055DA" w:rsidP="009055DA">
            <w:pPr>
              <w:pStyle w:val="TableTextRight"/>
              <w:ind w:right="227"/>
            </w:pPr>
            <w:r w:rsidRPr="00003E93">
              <w:t>0</w:t>
            </w:r>
          </w:p>
        </w:tc>
      </w:tr>
      <w:tr w:rsidR="009055DA" w:rsidRPr="009F4847" w14:paraId="290B7760" w14:textId="77777777" w:rsidTr="009055DA">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single" w:sz="4" w:space="0" w:color="FFFFFF" w:themeColor="background1"/>
            </w:tcBorders>
            <w:shd w:val="clear" w:color="auto" w:fill="D0EAFF" w:themeFill="accent2" w:themeFillTint="1A"/>
            <w:noWrap/>
            <w:hideMark/>
          </w:tcPr>
          <w:p w14:paraId="06E9C897" w14:textId="4CBA75B4" w:rsidR="009055DA" w:rsidRPr="009F4847" w:rsidRDefault="009055DA" w:rsidP="009055DA">
            <w:pPr>
              <w:pStyle w:val="TableText"/>
            </w:pPr>
            <w:r w:rsidRPr="00003E93">
              <w:t>Central Murray</w:t>
            </w:r>
            <w:r w:rsidR="003C3171">
              <w:rPr>
                <w:rFonts w:cs="Calibri"/>
              </w:rPr>
              <w:t>†</w:t>
            </w:r>
          </w:p>
        </w:tc>
        <w:tc>
          <w:tcPr>
            <w:tcW w:w="4058" w:type="dxa"/>
            <w:tcBorders>
              <w:bottom w:val="single" w:sz="4" w:space="0" w:color="FFFFFF" w:themeColor="background1"/>
            </w:tcBorders>
            <w:shd w:val="clear" w:color="auto" w:fill="D0EAFF" w:themeFill="accent2" w:themeFillTint="1A"/>
            <w:noWrap/>
          </w:tcPr>
          <w:p w14:paraId="51C0F2E4" w14:textId="41A0F78A" w:rsidR="009055DA" w:rsidRPr="009F4847" w:rsidRDefault="009055DA" w:rsidP="009055DA">
            <w:pPr>
              <w:pStyle w:val="TableText"/>
            </w:pPr>
            <w:r w:rsidRPr="00003E93">
              <w:t>F1.2: River red gum forest riparian zone or floodplain</w:t>
            </w:r>
          </w:p>
        </w:tc>
        <w:tc>
          <w:tcPr>
            <w:tcW w:w="990" w:type="dxa"/>
            <w:tcBorders>
              <w:bottom w:val="single" w:sz="4" w:space="0" w:color="FFFFFF" w:themeColor="background1"/>
            </w:tcBorders>
            <w:shd w:val="clear" w:color="auto" w:fill="D0EAFF" w:themeFill="accent2" w:themeFillTint="1A"/>
            <w:noWrap/>
          </w:tcPr>
          <w:p w14:paraId="7232EAD8" w14:textId="182F903C" w:rsidR="009055DA" w:rsidRPr="009F4847" w:rsidRDefault="009055DA" w:rsidP="009055DA">
            <w:pPr>
              <w:pStyle w:val="TableTextRight"/>
            </w:pPr>
            <w:r w:rsidRPr="00003E93">
              <w:t>139,157</w:t>
            </w:r>
          </w:p>
        </w:tc>
        <w:tc>
          <w:tcPr>
            <w:tcW w:w="1077" w:type="dxa"/>
            <w:tcBorders>
              <w:bottom w:val="single" w:sz="4" w:space="0" w:color="FFFFFF" w:themeColor="background1"/>
            </w:tcBorders>
            <w:shd w:val="clear" w:color="auto" w:fill="D0EAFF" w:themeFill="accent2" w:themeFillTint="1A"/>
            <w:noWrap/>
          </w:tcPr>
          <w:p w14:paraId="26684E64" w14:textId="3581E51E" w:rsidR="009055DA" w:rsidRPr="009F4847" w:rsidRDefault="009055DA" w:rsidP="009055DA">
            <w:pPr>
              <w:pStyle w:val="TableTextRight"/>
            </w:pPr>
            <w:r w:rsidRPr="00003E93">
              <w:t>65,375</w:t>
            </w:r>
          </w:p>
        </w:tc>
        <w:tc>
          <w:tcPr>
            <w:tcW w:w="794" w:type="dxa"/>
            <w:tcBorders>
              <w:bottom w:val="single" w:sz="4" w:space="0" w:color="FFFFFF" w:themeColor="background1"/>
            </w:tcBorders>
            <w:shd w:val="clear" w:color="auto" w:fill="D0EAFF" w:themeFill="accent2" w:themeFillTint="1A"/>
            <w:noWrap/>
          </w:tcPr>
          <w:p w14:paraId="0A9417CA" w14:textId="48A7DCEB" w:rsidR="009055DA" w:rsidRPr="009F4847" w:rsidRDefault="009055DA" w:rsidP="009055DA">
            <w:pPr>
              <w:pStyle w:val="TableTextRight"/>
            </w:pPr>
            <w:r w:rsidRPr="00003E93">
              <w:t>9,617</w:t>
            </w:r>
          </w:p>
        </w:tc>
        <w:tc>
          <w:tcPr>
            <w:tcW w:w="1077" w:type="dxa"/>
            <w:tcBorders>
              <w:bottom w:val="single" w:sz="4" w:space="0" w:color="FFFFFF" w:themeColor="background1"/>
            </w:tcBorders>
            <w:shd w:val="clear" w:color="auto" w:fill="D0EAFF" w:themeFill="accent2" w:themeFillTint="1A"/>
            <w:noWrap/>
          </w:tcPr>
          <w:p w14:paraId="6E616278" w14:textId="396BA7C2" w:rsidR="009055DA" w:rsidRPr="009F4847" w:rsidRDefault="009055DA" w:rsidP="009055DA">
            <w:pPr>
              <w:pStyle w:val="TableTextRight"/>
              <w:ind w:right="227"/>
            </w:pPr>
            <w:r w:rsidRPr="00003E93">
              <w:t>&lt;0.1</w:t>
            </w:r>
          </w:p>
        </w:tc>
      </w:tr>
      <w:tr w:rsidR="009055DA" w:rsidRPr="009F4847" w14:paraId="3EE8A69C" w14:textId="77777777" w:rsidTr="009055DA">
        <w:trPr>
          <w:trHeight w:val="315"/>
        </w:trPr>
        <w:tc>
          <w:tcPr>
            <w:tcW w:w="1607" w:type="dxa"/>
            <w:tcBorders>
              <w:top w:val="single" w:sz="4" w:space="0" w:color="FFFFFF" w:themeColor="background1"/>
              <w:bottom w:val="single" w:sz="4" w:space="0" w:color="FFFFFF" w:themeColor="background1"/>
            </w:tcBorders>
            <w:shd w:val="clear" w:color="auto" w:fill="D0EAFF" w:themeFill="accent2" w:themeFillTint="1A"/>
            <w:noWrap/>
            <w:hideMark/>
          </w:tcPr>
          <w:p w14:paraId="37EF795D" w14:textId="44B519ED" w:rsidR="009055DA" w:rsidRPr="009F4847" w:rsidRDefault="009055DA" w:rsidP="009055DA">
            <w:pPr>
              <w:pStyle w:val="TableText"/>
            </w:pPr>
            <w:r w:rsidRPr="00003E93">
              <w:t>Central Murray</w:t>
            </w:r>
            <w:r w:rsidR="003C3171">
              <w:rPr>
                <w:rFonts w:cs="Calibri"/>
              </w:rPr>
              <w:t>†</w:t>
            </w:r>
          </w:p>
        </w:tc>
        <w:tc>
          <w:tcPr>
            <w:tcW w:w="4058" w:type="dxa"/>
            <w:tcBorders>
              <w:top w:val="single" w:sz="4" w:space="0" w:color="FFFFFF" w:themeColor="background1"/>
              <w:bottom w:val="single" w:sz="4" w:space="0" w:color="FFFFFF" w:themeColor="background1"/>
            </w:tcBorders>
            <w:shd w:val="clear" w:color="auto" w:fill="D0EAFF" w:themeFill="accent2" w:themeFillTint="1A"/>
            <w:noWrap/>
            <w:hideMark/>
          </w:tcPr>
          <w:p w14:paraId="790FB64E" w14:textId="130E6546" w:rsidR="009055DA" w:rsidRPr="009F4847" w:rsidRDefault="009055DA" w:rsidP="009055DA">
            <w:pPr>
              <w:pStyle w:val="TableText"/>
            </w:pPr>
            <w:r w:rsidRPr="00003E93">
              <w:t>F1.12: Woodland riparian zone or floodplain</w:t>
            </w:r>
          </w:p>
        </w:tc>
        <w:tc>
          <w:tcPr>
            <w:tcW w:w="990" w:type="dxa"/>
            <w:tcBorders>
              <w:top w:val="single" w:sz="4" w:space="0" w:color="FFFFFF" w:themeColor="background1"/>
              <w:bottom w:val="single" w:sz="4" w:space="0" w:color="FFFFFF" w:themeColor="background1"/>
            </w:tcBorders>
            <w:shd w:val="clear" w:color="auto" w:fill="D0EAFF" w:themeFill="accent2" w:themeFillTint="1A"/>
            <w:noWrap/>
            <w:hideMark/>
          </w:tcPr>
          <w:p w14:paraId="6AD1C026" w14:textId="54D11C01" w:rsidR="009055DA" w:rsidRPr="009F4847" w:rsidRDefault="009055DA" w:rsidP="009055DA">
            <w:pPr>
              <w:pStyle w:val="TableTextRight"/>
            </w:pPr>
            <w:r w:rsidRPr="00003E93">
              <w:t>6,399</w:t>
            </w:r>
          </w:p>
        </w:tc>
        <w:tc>
          <w:tcPr>
            <w:tcW w:w="1077" w:type="dxa"/>
            <w:tcBorders>
              <w:top w:val="single" w:sz="4" w:space="0" w:color="FFFFFF" w:themeColor="background1"/>
              <w:bottom w:val="single" w:sz="4" w:space="0" w:color="FFFFFF" w:themeColor="background1"/>
            </w:tcBorders>
            <w:shd w:val="clear" w:color="auto" w:fill="D0EAFF" w:themeFill="accent2" w:themeFillTint="1A"/>
            <w:noWrap/>
            <w:hideMark/>
          </w:tcPr>
          <w:p w14:paraId="0BC56EB7" w14:textId="3D93F6F0" w:rsidR="009055DA" w:rsidRPr="009F4847" w:rsidRDefault="009055DA" w:rsidP="009055DA">
            <w:pPr>
              <w:pStyle w:val="TableTextRight"/>
            </w:pPr>
            <w:r w:rsidRPr="00003E93">
              <w:t>2,459</w:t>
            </w:r>
          </w:p>
        </w:tc>
        <w:tc>
          <w:tcPr>
            <w:tcW w:w="794" w:type="dxa"/>
            <w:tcBorders>
              <w:top w:val="single" w:sz="4" w:space="0" w:color="FFFFFF" w:themeColor="background1"/>
              <w:bottom w:val="single" w:sz="4" w:space="0" w:color="FFFFFF" w:themeColor="background1"/>
            </w:tcBorders>
            <w:shd w:val="clear" w:color="auto" w:fill="D0EAFF" w:themeFill="accent2" w:themeFillTint="1A"/>
            <w:noWrap/>
            <w:hideMark/>
          </w:tcPr>
          <w:p w14:paraId="30350E2A" w14:textId="5AF5ED13" w:rsidR="009055DA" w:rsidRPr="009F4847" w:rsidRDefault="009055DA" w:rsidP="009055DA">
            <w:pPr>
              <w:pStyle w:val="TableTextRight"/>
            </w:pPr>
            <w:r w:rsidRPr="00003E93">
              <w:t>92</w:t>
            </w:r>
          </w:p>
        </w:tc>
        <w:tc>
          <w:tcPr>
            <w:tcW w:w="1077" w:type="dxa"/>
            <w:tcBorders>
              <w:top w:val="single" w:sz="4" w:space="0" w:color="FFFFFF" w:themeColor="background1"/>
              <w:bottom w:val="single" w:sz="4" w:space="0" w:color="FFFFFF" w:themeColor="background1"/>
            </w:tcBorders>
            <w:shd w:val="clear" w:color="auto" w:fill="D0EAFF" w:themeFill="accent2" w:themeFillTint="1A"/>
            <w:noWrap/>
            <w:hideMark/>
          </w:tcPr>
          <w:p w14:paraId="7E6D371F" w14:textId="158964F8" w:rsidR="009055DA" w:rsidRPr="009F4847" w:rsidRDefault="009055DA" w:rsidP="009055DA">
            <w:pPr>
              <w:pStyle w:val="TableTextRight"/>
              <w:ind w:right="227"/>
            </w:pPr>
            <w:r w:rsidRPr="00003E93">
              <w:t>3.7</w:t>
            </w:r>
          </w:p>
        </w:tc>
      </w:tr>
      <w:tr w:rsidR="009055DA" w:rsidRPr="009F4847" w14:paraId="1D243405"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top w:val="single" w:sz="4" w:space="0" w:color="FFFFFF" w:themeColor="background1"/>
              <w:bottom w:val="single" w:sz="4" w:space="0" w:color="FFFFFF" w:themeColor="background1"/>
            </w:tcBorders>
            <w:shd w:val="clear" w:color="auto" w:fill="D0EAFF" w:themeFill="accent2" w:themeFillTint="1A"/>
            <w:noWrap/>
            <w:hideMark/>
          </w:tcPr>
          <w:p w14:paraId="7E4C7C5E" w14:textId="026E1D37" w:rsidR="009055DA" w:rsidRPr="009F4847" w:rsidRDefault="009055DA" w:rsidP="009055DA">
            <w:pPr>
              <w:pStyle w:val="TableText"/>
            </w:pPr>
            <w:r w:rsidRPr="00003E93">
              <w:t>Central Murray</w:t>
            </w:r>
            <w:r w:rsidR="003C3171">
              <w:rPr>
                <w:rFonts w:cs="Calibri"/>
              </w:rPr>
              <w:t>†</w:t>
            </w:r>
          </w:p>
        </w:tc>
        <w:tc>
          <w:tcPr>
            <w:tcW w:w="4058" w:type="dxa"/>
            <w:tcBorders>
              <w:top w:val="single" w:sz="4" w:space="0" w:color="FFFFFF" w:themeColor="background1"/>
              <w:bottom w:val="single" w:sz="4" w:space="0" w:color="FFFFFF" w:themeColor="background1"/>
            </w:tcBorders>
            <w:shd w:val="clear" w:color="auto" w:fill="D0EAFF" w:themeFill="accent2" w:themeFillTint="1A"/>
            <w:noWrap/>
            <w:hideMark/>
          </w:tcPr>
          <w:p w14:paraId="574C3036" w14:textId="52525555" w:rsidR="009055DA" w:rsidRPr="009F4847" w:rsidRDefault="009055DA" w:rsidP="009055DA">
            <w:pPr>
              <w:pStyle w:val="TableText"/>
            </w:pPr>
            <w:r w:rsidRPr="00003E93">
              <w:t>F3.2: Sedge/forb/grassland riparian zone or floodplain</w:t>
            </w:r>
          </w:p>
        </w:tc>
        <w:tc>
          <w:tcPr>
            <w:tcW w:w="990" w:type="dxa"/>
            <w:tcBorders>
              <w:top w:val="single" w:sz="4" w:space="0" w:color="FFFFFF" w:themeColor="background1"/>
              <w:bottom w:val="single" w:sz="4" w:space="0" w:color="FFFFFF" w:themeColor="background1"/>
            </w:tcBorders>
            <w:shd w:val="clear" w:color="auto" w:fill="D0EAFF" w:themeFill="accent2" w:themeFillTint="1A"/>
            <w:noWrap/>
            <w:hideMark/>
          </w:tcPr>
          <w:p w14:paraId="20E27072" w14:textId="16685C28" w:rsidR="009055DA" w:rsidRPr="009F4847" w:rsidRDefault="009055DA" w:rsidP="009055DA">
            <w:pPr>
              <w:pStyle w:val="TableTextRight"/>
            </w:pPr>
            <w:r w:rsidRPr="00003E93">
              <w:t>1,034</w:t>
            </w:r>
          </w:p>
        </w:tc>
        <w:tc>
          <w:tcPr>
            <w:tcW w:w="1077" w:type="dxa"/>
            <w:tcBorders>
              <w:top w:val="single" w:sz="4" w:space="0" w:color="FFFFFF" w:themeColor="background1"/>
              <w:bottom w:val="single" w:sz="4" w:space="0" w:color="FFFFFF" w:themeColor="background1"/>
            </w:tcBorders>
            <w:shd w:val="clear" w:color="auto" w:fill="D0EAFF" w:themeFill="accent2" w:themeFillTint="1A"/>
            <w:noWrap/>
            <w:hideMark/>
          </w:tcPr>
          <w:p w14:paraId="2A007D50" w14:textId="003F7778" w:rsidR="009055DA" w:rsidRPr="009F4847" w:rsidRDefault="009055DA" w:rsidP="009055DA">
            <w:pPr>
              <w:pStyle w:val="TableTextRight"/>
            </w:pPr>
            <w:r w:rsidRPr="00003E93">
              <w:t>374</w:t>
            </w:r>
          </w:p>
        </w:tc>
        <w:tc>
          <w:tcPr>
            <w:tcW w:w="794" w:type="dxa"/>
            <w:tcBorders>
              <w:top w:val="single" w:sz="4" w:space="0" w:color="FFFFFF" w:themeColor="background1"/>
              <w:bottom w:val="single" w:sz="4" w:space="0" w:color="FFFFFF" w:themeColor="background1"/>
            </w:tcBorders>
            <w:shd w:val="clear" w:color="auto" w:fill="D0EAFF" w:themeFill="accent2" w:themeFillTint="1A"/>
            <w:noWrap/>
            <w:hideMark/>
          </w:tcPr>
          <w:p w14:paraId="6FD42CDE" w14:textId="5A48B5EB" w:rsidR="009055DA" w:rsidRPr="009F4847" w:rsidRDefault="009055DA" w:rsidP="009055DA">
            <w:pPr>
              <w:pStyle w:val="TableTextRight"/>
            </w:pPr>
            <w:r w:rsidRPr="00003E93">
              <w:t>12</w:t>
            </w:r>
          </w:p>
        </w:tc>
        <w:tc>
          <w:tcPr>
            <w:tcW w:w="1077" w:type="dxa"/>
            <w:tcBorders>
              <w:top w:val="single" w:sz="4" w:space="0" w:color="FFFFFF" w:themeColor="background1"/>
              <w:bottom w:val="single" w:sz="4" w:space="0" w:color="FFFFFF" w:themeColor="background1"/>
            </w:tcBorders>
            <w:shd w:val="clear" w:color="auto" w:fill="D0EAFF" w:themeFill="accent2" w:themeFillTint="1A"/>
            <w:noWrap/>
            <w:hideMark/>
          </w:tcPr>
          <w:p w14:paraId="39CA3370" w14:textId="38CB3EAC" w:rsidR="009055DA" w:rsidRPr="009F4847" w:rsidRDefault="009055DA" w:rsidP="009055DA">
            <w:pPr>
              <w:pStyle w:val="TableTextRight"/>
              <w:ind w:right="227"/>
            </w:pPr>
            <w:r w:rsidRPr="00003E93">
              <w:t>3.2</w:t>
            </w:r>
          </w:p>
        </w:tc>
      </w:tr>
      <w:tr w:rsidR="009055DA" w:rsidRPr="009F4847" w14:paraId="55CACFCA" w14:textId="77777777" w:rsidTr="0030635E">
        <w:trPr>
          <w:trHeight w:val="315"/>
        </w:trPr>
        <w:tc>
          <w:tcPr>
            <w:tcW w:w="1607" w:type="dxa"/>
            <w:tcBorders>
              <w:top w:val="single" w:sz="4" w:space="0" w:color="FFFFFF" w:themeColor="background1"/>
              <w:bottom w:val="single" w:sz="4" w:space="0" w:color="FFFFFF" w:themeColor="background1"/>
            </w:tcBorders>
            <w:shd w:val="clear" w:color="auto" w:fill="D0EAFF" w:themeFill="accent2" w:themeFillTint="1A"/>
            <w:noWrap/>
            <w:hideMark/>
          </w:tcPr>
          <w:p w14:paraId="10EC5F9D" w14:textId="79C271F4" w:rsidR="009055DA" w:rsidRPr="009F4847" w:rsidRDefault="009055DA" w:rsidP="009055DA">
            <w:pPr>
              <w:pStyle w:val="TableText"/>
            </w:pPr>
            <w:r w:rsidRPr="00003E93">
              <w:lastRenderedPageBreak/>
              <w:t>Central Murray</w:t>
            </w:r>
            <w:r w:rsidR="003C3171">
              <w:rPr>
                <w:rFonts w:cs="Calibri"/>
              </w:rPr>
              <w:t>†</w:t>
            </w:r>
          </w:p>
        </w:tc>
        <w:tc>
          <w:tcPr>
            <w:tcW w:w="4058" w:type="dxa"/>
            <w:tcBorders>
              <w:top w:val="single" w:sz="4" w:space="0" w:color="FFFFFF" w:themeColor="background1"/>
              <w:bottom w:val="single" w:sz="4" w:space="0" w:color="FFFFFF" w:themeColor="background1"/>
            </w:tcBorders>
            <w:shd w:val="clear" w:color="auto" w:fill="D0EAFF" w:themeFill="accent2" w:themeFillTint="1A"/>
            <w:noWrap/>
            <w:hideMark/>
          </w:tcPr>
          <w:p w14:paraId="571CBB90" w14:textId="4836393B" w:rsidR="009055DA" w:rsidRPr="009F4847" w:rsidRDefault="009055DA" w:rsidP="009055DA">
            <w:pPr>
              <w:pStyle w:val="TableText"/>
            </w:pPr>
            <w:r w:rsidRPr="00003E93">
              <w:t>F4: Unspecified riparian zone or floodplain</w:t>
            </w:r>
          </w:p>
        </w:tc>
        <w:tc>
          <w:tcPr>
            <w:tcW w:w="990" w:type="dxa"/>
            <w:tcBorders>
              <w:top w:val="single" w:sz="4" w:space="0" w:color="FFFFFF" w:themeColor="background1"/>
              <w:bottom w:val="single" w:sz="4" w:space="0" w:color="FFFFFF" w:themeColor="background1"/>
            </w:tcBorders>
            <w:shd w:val="clear" w:color="auto" w:fill="D0EAFF" w:themeFill="accent2" w:themeFillTint="1A"/>
            <w:noWrap/>
            <w:hideMark/>
          </w:tcPr>
          <w:p w14:paraId="04545FA1" w14:textId="6B3FA49A" w:rsidR="009055DA" w:rsidRPr="009F4847" w:rsidRDefault="009055DA" w:rsidP="009055DA">
            <w:pPr>
              <w:pStyle w:val="TableTextRight"/>
            </w:pPr>
            <w:r w:rsidRPr="00003E93">
              <w:t>7,001</w:t>
            </w:r>
          </w:p>
        </w:tc>
        <w:tc>
          <w:tcPr>
            <w:tcW w:w="1077" w:type="dxa"/>
            <w:tcBorders>
              <w:top w:val="single" w:sz="4" w:space="0" w:color="FFFFFF" w:themeColor="background1"/>
              <w:bottom w:val="single" w:sz="4" w:space="0" w:color="FFFFFF" w:themeColor="background1"/>
            </w:tcBorders>
            <w:shd w:val="clear" w:color="auto" w:fill="D0EAFF" w:themeFill="accent2" w:themeFillTint="1A"/>
            <w:noWrap/>
            <w:hideMark/>
          </w:tcPr>
          <w:p w14:paraId="33E54E93" w14:textId="5AB3BF48" w:rsidR="009055DA" w:rsidRPr="009F4847" w:rsidRDefault="009055DA" w:rsidP="009055DA">
            <w:pPr>
              <w:pStyle w:val="TableTextRight"/>
            </w:pPr>
            <w:r w:rsidRPr="00003E93">
              <w:t>836</w:t>
            </w:r>
          </w:p>
        </w:tc>
        <w:tc>
          <w:tcPr>
            <w:tcW w:w="794" w:type="dxa"/>
            <w:tcBorders>
              <w:top w:val="single" w:sz="4" w:space="0" w:color="FFFFFF" w:themeColor="background1"/>
              <w:bottom w:val="single" w:sz="4" w:space="0" w:color="FFFFFF" w:themeColor="background1"/>
            </w:tcBorders>
            <w:shd w:val="clear" w:color="auto" w:fill="D0EAFF" w:themeFill="accent2" w:themeFillTint="1A"/>
            <w:noWrap/>
            <w:hideMark/>
          </w:tcPr>
          <w:p w14:paraId="7F0421E2" w14:textId="61EB4D20" w:rsidR="009055DA" w:rsidRPr="009F4847" w:rsidRDefault="009055DA" w:rsidP="009055DA">
            <w:pPr>
              <w:pStyle w:val="TableTextRight"/>
            </w:pPr>
            <w:r w:rsidRPr="00003E93">
              <w:t>11</w:t>
            </w:r>
          </w:p>
        </w:tc>
        <w:tc>
          <w:tcPr>
            <w:tcW w:w="1077" w:type="dxa"/>
            <w:tcBorders>
              <w:top w:val="single" w:sz="4" w:space="0" w:color="FFFFFF" w:themeColor="background1"/>
              <w:bottom w:val="single" w:sz="4" w:space="0" w:color="FFFFFF" w:themeColor="background1"/>
            </w:tcBorders>
            <w:shd w:val="clear" w:color="auto" w:fill="D0EAFF" w:themeFill="accent2" w:themeFillTint="1A"/>
            <w:noWrap/>
            <w:hideMark/>
          </w:tcPr>
          <w:p w14:paraId="5C94DC0D" w14:textId="1DB1D4FB" w:rsidR="009055DA" w:rsidRPr="009F4847" w:rsidRDefault="009055DA" w:rsidP="009055DA">
            <w:pPr>
              <w:pStyle w:val="TableTextRight"/>
              <w:ind w:right="227"/>
            </w:pPr>
            <w:r w:rsidRPr="00003E93">
              <w:t>1.3</w:t>
            </w:r>
          </w:p>
        </w:tc>
      </w:tr>
      <w:tr w:rsidR="009055DA" w:rsidRPr="009F4847" w14:paraId="2F812762"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top w:val="single" w:sz="4" w:space="0" w:color="FFFFFF" w:themeColor="background1"/>
              <w:bottom w:val="single" w:sz="4" w:space="0" w:color="FFFFFF" w:themeColor="background1"/>
            </w:tcBorders>
            <w:shd w:val="clear" w:color="auto" w:fill="D0EAFF" w:themeFill="accent2" w:themeFillTint="1A"/>
            <w:noWrap/>
            <w:hideMark/>
          </w:tcPr>
          <w:p w14:paraId="609255E4" w14:textId="2431A5E9" w:rsidR="009055DA" w:rsidRPr="009F4847" w:rsidRDefault="009055DA" w:rsidP="009055DA">
            <w:pPr>
              <w:pStyle w:val="TableText"/>
            </w:pPr>
            <w:r w:rsidRPr="00003E93">
              <w:t>Central Murray</w:t>
            </w:r>
            <w:r w:rsidR="003C3171">
              <w:rPr>
                <w:rFonts w:cs="Calibri"/>
              </w:rPr>
              <w:t>†</w:t>
            </w:r>
          </w:p>
        </w:tc>
        <w:tc>
          <w:tcPr>
            <w:tcW w:w="4058" w:type="dxa"/>
            <w:tcBorders>
              <w:top w:val="single" w:sz="4" w:space="0" w:color="FFFFFF" w:themeColor="background1"/>
              <w:bottom w:val="single" w:sz="4" w:space="0" w:color="FFFFFF" w:themeColor="background1"/>
            </w:tcBorders>
            <w:shd w:val="clear" w:color="auto" w:fill="D0EAFF" w:themeFill="accent2" w:themeFillTint="1A"/>
            <w:noWrap/>
            <w:hideMark/>
          </w:tcPr>
          <w:p w14:paraId="68F6000A" w14:textId="218866DE" w:rsidR="009055DA" w:rsidRPr="009F4847" w:rsidRDefault="009055DA" w:rsidP="009055DA">
            <w:pPr>
              <w:pStyle w:val="TableText"/>
            </w:pPr>
            <w:r w:rsidRPr="00003E93">
              <w:t>F1.4: River red gum woodland riparian zone or floodplain</w:t>
            </w:r>
          </w:p>
        </w:tc>
        <w:tc>
          <w:tcPr>
            <w:tcW w:w="990" w:type="dxa"/>
            <w:tcBorders>
              <w:top w:val="single" w:sz="4" w:space="0" w:color="FFFFFF" w:themeColor="background1"/>
              <w:bottom w:val="single" w:sz="4" w:space="0" w:color="FFFFFF" w:themeColor="background1"/>
            </w:tcBorders>
            <w:shd w:val="clear" w:color="auto" w:fill="D0EAFF" w:themeFill="accent2" w:themeFillTint="1A"/>
            <w:noWrap/>
            <w:hideMark/>
          </w:tcPr>
          <w:p w14:paraId="406C7545" w14:textId="703CBCCF" w:rsidR="009055DA" w:rsidRPr="009F4847" w:rsidRDefault="009055DA" w:rsidP="009055DA">
            <w:pPr>
              <w:pStyle w:val="TableTextRight"/>
            </w:pPr>
            <w:r w:rsidRPr="00003E93">
              <w:t>18,003</w:t>
            </w:r>
          </w:p>
        </w:tc>
        <w:tc>
          <w:tcPr>
            <w:tcW w:w="1077" w:type="dxa"/>
            <w:tcBorders>
              <w:top w:val="single" w:sz="4" w:space="0" w:color="FFFFFF" w:themeColor="background1"/>
              <w:bottom w:val="single" w:sz="4" w:space="0" w:color="FFFFFF" w:themeColor="background1"/>
            </w:tcBorders>
            <w:shd w:val="clear" w:color="auto" w:fill="D0EAFF" w:themeFill="accent2" w:themeFillTint="1A"/>
            <w:noWrap/>
            <w:hideMark/>
          </w:tcPr>
          <w:p w14:paraId="1BDBB8A7" w14:textId="3D147103" w:rsidR="009055DA" w:rsidRPr="009F4847" w:rsidRDefault="009055DA" w:rsidP="009055DA">
            <w:pPr>
              <w:pStyle w:val="TableTextRight"/>
            </w:pPr>
            <w:r w:rsidRPr="00003E93">
              <w:t>7,454</w:t>
            </w:r>
          </w:p>
        </w:tc>
        <w:tc>
          <w:tcPr>
            <w:tcW w:w="794" w:type="dxa"/>
            <w:tcBorders>
              <w:top w:val="single" w:sz="4" w:space="0" w:color="FFFFFF" w:themeColor="background1"/>
              <w:bottom w:val="single" w:sz="4" w:space="0" w:color="FFFFFF" w:themeColor="background1"/>
            </w:tcBorders>
            <w:shd w:val="clear" w:color="auto" w:fill="D0EAFF" w:themeFill="accent2" w:themeFillTint="1A"/>
            <w:noWrap/>
            <w:hideMark/>
          </w:tcPr>
          <w:p w14:paraId="57479750" w14:textId="4117D00B" w:rsidR="009055DA" w:rsidRPr="009F4847" w:rsidRDefault="009055DA" w:rsidP="009055DA">
            <w:pPr>
              <w:pStyle w:val="TableTextRight"/>
            </w:pPr>
            <w:r w:rsidRPr="00003E93">
              <w:t>7</w:t>
            </w:r>
          </w:p>
        </w:tc>
        <w:tc>
          <w:tcPr>
            <w:tcW w:w="1077" w:type="dxa"/>
            <w:tcBorders>
              <w:top w:val="single" w:sz="4" w:space="0" w:color="FFFFFF" w:themeColor="background1"/>
              <w:bottom w:val="single" w:sz="4" w:space="0" w:color="FFFFFF" w:themeColor="background1"/>
            </w:tcBorders>
            <w:shd w:val="clear" w:color="auto" w:fill="D0EAFF" w:themeFill="accent2" w:themeFillTint="1A"/>
            <w:noWrap/>
            <w:hideMark/>
          </w:tcPr>
          <w:p w14:paraId="7084BE30" w14:textId="749C0CC9" w:rsidR="009055DA" w:rsidRPr="009F4847" w:rsidRDefault="009055DA" w:rsidP="009055DA">
            <w:pPr>
              <w:pStyle w:val="TableTextRight"/>
              <w:ind w:right="227"/>
            </w:pPr>
            <w:r w:rsidRPr="00003E93">
              <w:t>&lt;0.1</w:t>
            </w:r>
          </w:p>
        </w:tc>
      </w:tr>
      <w:tr w:rsidR="009055DA" w:rsidRPr="009F4847" w14:paraId="0B9825BB" w14:textId="77777777" w:rsidTr="0030635E">
        <w:trPr>
          <w:trHeight w:val="315"/>
        </w:trPr>
        <w:tc>
          <w:tcPr>
            <w:tcW w:w="1607" w:type="dxa"/>
            <w:tcBorders>
              <w:top w:val="single" w:sz="4" w:space="0" w:color="FFFFFF" w:themeColor="background1"/>
              <w:bottom w:val="single" w:sz="4" w:space="0" w:color="FFFFFF" w:themeColor="background1"/>
            </w:tcBorders>
            <w:shd w:val="clear" w:color="auto" w:fill="D0EAFF" w:themeFill="accent2" w:themeFillTint="1A"/>
            <w:noWrap/>
            <w:hideMark/>
          </w:tcPr>
          <w:p w14:paraId="08D09C78" w14:textId="349D3F32" w:rsidR="009055DA" w:rsidRPr="009F4847" w:rsidRDefault="009055DA" w:rsidP="009055DA">
            <w:pPr>
              <w:pStyle w:val="TableText"/>
            </w:pPr>
            <w:r w:rsidRPr="00003E93">
              <w:t>Central Murray</w:t>
            </w:r>
            <w:r w:rsidR="003C3171">
              <w:rPr>
                <w:rFonts w:cs="Calibri"/>
              </w:rPr>
              <w:t>†</w:t>
            </w:r>
          </w:p>
        </w:tc>
        <w:tc>
          <w:tcPr>
            <w:tcW w:w="4058" w:type="dxa"/>
            <w:tcBorders>
              <w:top w:val="single" w:sz="4" w:space="0" w:color="FFFFFF" w:themeColor="background1"/>
              <w:bottom w:val="single" w:sz="4" w:space="0" w:color="FFFFFF" w:themeColor="background1"/>
            </w:tcBorders>
            <w:shd w:val="clear" w:color="auto" w:fill="D0EAFF" w:themeFill="accent2" w:themeFillTint="1A"/>
            <w:noWrap/>
            <w:hideMark/>
          </w:tcPr>
          <w:p w14:paraId="460F4E1B" w14:textId="20558F4F" w:rsidR="009055DA" w:rsidRPr="009F4847" w:rsidRDefault="009055DA" w:rsidP="009055DA">
            <w:pPr>
              <w:pStyle w:val="TableText"/>
            </w:pPr>
            <w:r w:rsidRPr="00003E93">
              <w:t>F1.8: Black box woodland riparian zone or floodplain</w:t>
            </w:r>
          </w:p>
        </w:tc>
        <w:tc>
          <w:tcPr>
            <w:tcW w:w="990" w:type="dxa"/>
            <w:tcBorders>
              <w:top w:val="single" w:sz="4" w:space="0" w:color="FFFFFF" w:themeColor="background1"/>
              <w:bottom w:val="single" w:sz="4" w:space="0" w:color="FFFFFF" w:themeColor="background1"/>
            </w:tcBorders>
            <w:shd w:val="clear" w:color="auto" w:fill="D0EAFF" w:themeFill="accent2" w:themeFillTint="1A"/>
            <w:noWrap/>
            <w:hideMark/>
          </w:tcPr>
          <w:p w14:paraId="54344995" w14:textId="5A75A843" w:rsidR="009055DA" w:rsidRPr="009F4847" w:rsidRDefault="009055DA" w:rsidP="009055DA">
            <w:pPr>
              <w:pStyle w:val="TableTextRight"/>
            </w:pPr>
            <w:r w:rsidRPr="00003E93">
              <w:t>104,016</w:t>
            </w:r>
          </w:p>
        </w:tc>
        <w:tc>
          <w:tcPr>
            <w:tcW w:w="1077" w:type="dxa"/>
            <w:tcBorders>
              <w:top w:val="single" w:sz="4" w:space="0" w:color="FFFFFF" w:themeColor="background1"/>
              <w:bottom w:val="single" w:sz="4" w:space="0" w:color="FFFFFF" w:themeColor="background1"/>
            </w:tcBorders>
            <w:shd w:val="clear" w:color="auto" w:fill="D0EAFF" w:themeFill="accent2" w:themeFillTint="1A"/>
            <w:noWrap/>
            <w:hideMark/>
          </w:tcPr>
          <w:p w14:paraId="74F7C8EB" w14:textId="1676F1ED" w:rsidR="009055DA" w:rsidRPr="009F4847" w:rsidRDefault="009055DA" w:rsidP="009055DA">
            <w:pPr>
              <w:pStyle w:val="TableTextRight"/>
            </w:pPr>
            <w:r w:rsidRPr="00003E93">
              <w:t>15,758</w:t>
            </w:r>
          </w:p>
        </w:tc>
        <w:tc>
          <w:tcPr>
            <w:tcW w:w="794" w:type="dxa"/>
            <w:tcBorders>
              <w:top w:val="single" w:sz="4" w:space="0" w:color="FFFFFF" w:themeColor="background1"/>
              <w:bottom w:val="single" w:sz="4" w:space="0" w:color="FFFFFF" w:themeColor="background1"/>
            </w:tcBorders>
            <w:shd w:val="clear" w:color="auto" w:fill="D0EAFF" w:themeFill="accent2" w:themeFillTint="1A"/>
            <w:noWrap/>
            <w:hideMark/>
          </w:tcPr>
          <w:p w14:paraId="60E3DFDF" w14:textId="66494B43" w:rsidR="009055DA" w:rsidRPr="009F4847" w:rsidRDefault="009055DA" w:rsidP="009055DA">
            <w:pPr>
              <w:pStyle w:val="TableTextRight"/>
            </w:pPr>
            <w:r w:rsidRPr="00003E93">
              <w:t>4</w:t>
            </w:r>
          </w:p>
        </w:tc>
        <w:tc>
          <w:tcPr>
            <w:tcW w:w="1077" w:type="dxa"/>
            <w:tcBorders>
              <w:top w:val="single" w:sz="4" w:space="0" w:color="FFFFFF" w:themeColor="background1"/>
              <w:bottom w:val="single" w:sz="4" w:space="0" w:color="FFFFFF" w:themeColor="background1"/>
            </w:tcBorders>
            <w:shd w:val="clear" w:color="auto" w:fill="D0EAFF" w:themeFill="accent2" w:themeFillTint="1A"/>
            <w:noWrap/>
            <w:hideMark/>
          </w:tcPr>
          <w:p w14:paraId="21105BA2" w14:textId="3BF04D4F" w:rsidR="009055DA" w:rsidRPr="009F4847" w:rsidRDefault="009055DA" w:rsidP="009055DA">
            <w:pPr>
              <w:pStyle w:val="TableTextRight"/>
              <w:ind w:right="227"/>
            </w:pPr>
            <w:r w:rsidRPr="00003E93">
              <w:t>&lt;0.1</w:t>
            </w:r>
          </w:p>
        </w:tc>
      </w:tr>
      <w:tr w:rsidR="009055DA" w:rsidRPr="009F4847" w14:paraId="767EDF26"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top w:val="single" w:sz="4" w:space="0" w:color="FFFFFF" w:themeColor="background1"/>
              <w:bottom w:val="nil"/>
            </w:tcBorders>
            <w:shd w:val="clear" w:color="auto" w:fill="D0EAFF" w:themeFill="accent2" w:themeFillTint="1A"/>
            <w:noWrap/>
            <w:hideMark/>
          </w:tcPr>
          <w:p w14:paraId="66EC1C2C" w14:textId="444DAF31" w:rsidR="009055DA" w:rsidRPr="009F4847" w:rsidRDefault="009055DA" w:rsidP="009055DA">
            <w:pPr>
              <w:pStyle w:val="TableText"/>
            </w:pPr>
            <w:r w:rsidRPr="00003E93">
              <w:t>Central Murray</w:t>
            </w:r>
            <w:r w:rsidR="003C3171">
              <w:rPr>
                <w:rFonts w:cs="Calibri"/>
              </w:rPr>
              <w:t>†</w:t>
            </w:r>
          </w:p>
        </w:tc>
        <w:tc>
          <w:tcPr>
            <w:tcW w:w="4058" w:type="dxa"/>
            <w:tcBorders>
              <w:top w:val="single" w:sz="4" w:space="0" w:color="FFFFFF" w:themeColor="background1"/>
              <w:bottom w:val="nil"/>
            </w:tcBorders>
            <w:shd w:val="clear" w:color="auto" w:fill="D0EAFF" w:themeFill="accent2" w:themeFillTint="1A"/>
            <w:noWrap/>
            <w:hideMark/>
          </w:tcPr>
          <w:p w14:paraId="0B01A864" w14:textId="2A8C1F64" w:rsidR="009055DA" w:rsidRPr="009F4847" w:rsidRDefault="009055DA" w:rsidP="009055DA">
            <w:pPr>
              <w:pStyle w:val="TableText"/>
            </w:pPr>
            <w:r w:rsidRPr="00003E93">
              <w:t>F2.2: Lignum shrubland riparian zone or floodplain</w:t>
            </w:r>
          </w:p>
        </w:tc>
        <w:tc>
          <w:tcPr>
            <w:tcW w:w="990" w:type="dxa"/>
            <w:tcBorders>
              <w:top w:val="single" w:sz="4" w:space="0" w:color="FFFFFF" w:themeColor="background1"/>
              <w:bottom w:val="nil"/>
            </w:tcBorders>
            <w:shd w:val="clear" w:color="auto" w:fill="D0EAFF" w:themeFill="accent2" w:themeFillTint="1A"/>
            <w:noWrap/>
            <w:hideMark/>
          </w:tcPr>
          <w:p w14:paraId="59A5C717" w14:textId="0DCAC71D" w:rsidR="009055DA" w:rsidRPr="009F4847" w:rsidRDefault="009055DA" w:rsidP="009055DA">
            <w:pPr>
              <w:pStyle w:val="TableTextRight"/>
            </w:pPr>
            <w:r w:rsidRPr="00003E93">
              <w:t>7,034</w:t>
            </w:r>
          </w:p>
        </w:tc>
        <w:tc>
          <w:tcPr>
            <w:tcW w:w="1077" w:type="dxa"/>
            <w:tcBorders>
              <w:top w:val="single" w:sz="4" w:space="0" w:color="FFFFFF" w:themeColor="background1"/>
              <w:bottom w:val="nil"/>
            </w:tcBorders>
            <w:shd w:val="clear" w:color="auto" w:fill="D0EAFF" w:themeFill="accent2" w:themeFillTint="1A"/>
            <w:noWrap/>
            <w:hideMark/>
          </w:tcPr>
          <w:p w14:paraId="47D39120" w14:textId="796FE809" w:rsidR="009055DA" w:rsidRPr="009F4847" w:rsidRDefault="009055DA" w:rsidP="009055DA">
            <w:pPr>
              <w:pStyle w:val="TableTextRight"/>
            </w:pPr>
            <w:r w:rsidRPr="00003E93">
              <w:t>730</w:t>
            </w:r>
          </w:p>
        </w:tc>
        <w:tc>
          <w:tcPr>
            <w:tcW w:w="794" w:type="dxa"/>
            <w:tcBorders>
              <w:top w:val="single" w:sz="4" w:space="0" w:color="FFFFFF" w:themeColor="background1"/>
              <w:bottom w:val="nil"/>
            </w:tcBorders>
            <w:shd w:val="clear" w:color="auto" w:fill="D0EAFF" w:themeFill="accent2" w:themeFillTint="1A"/>
            <w:noWrap/>
            <w:hideMark/>
          </w:tcPr>
          <w:p w14:paraId="1A735550" w14:textId="1EE739C2" w:rsidR="009055DA" w:rsidRPr="009F4847" w:rsidRDefault="009055DA" w:rsidP="009055DA">
            <w:pPr>
              <w:pStyle w:val="TableTextRight"/>
            </w:pPr>
            <w:r w:rsidRPr="00003E93">
              <w:t>&lt;1</w:t>
            </w:r>
          </w:p>
        </w:tc>
        <w:tc>
          <w:tcPr>
            <w:tcW w:w="1077" w:type="dxa"/>
            <w:tcBorders>
              <w:top w:val="single" w:sz="4" w:space="0" w:color="FFFFFF" w:themeColor="background1"/>
              <w:bottom w:val="nil"/>
            </w:tcBorders>
            <w:shd w:val="clear" w:color="auto" w:fill="D0EAFF" w:themeFill="accent2" w:themeFillTint="1A"/>
            <w:noWrap/>
            <w:hideMark/>
          </w:tcPr>
          <w:p w14:paraId="559CABFD" w14:textId="303366A9" w:rsidR="009055DA" w:rsidRPr="009F4847" w:rsidRDefault="009055DA" w:rsidP="009055DA">
            <w:pPr>
              <w:pStyle w:val="TableTextRight"/>
              <w:ind w:right="227"/>
            </w:pPr>
            <w:r w:rsidRPr="00003E93">
              <w:t>&lt;0.1</w:t>
            </w:r>
          </w:p>
        </w:tc>
      </w:tr>
      <w:tr w:rsidR="009055DA" w:rsidRPr="009F4847" w14:paraId="5ECEF807" w14:textId="77777777" w:rsidTr="0030635E">
        <w:trPr>
          <w:trHeight w:val="315"/>
        </w:trPr>
        <w:tc>
          <w:tcPr>
            <w:tcW w:w="1607" w:type="dxa"/>
            <w:tcBorders>
              <w:top w:val="nil"/>
            </w:tcBorders>
            <w:noWrap/>
            <w:hideMark/>
          </w:tcPr>
          <w:p w14:paraId="7C43B7A0" w14:textId="07AFD9F2" w:rsidR="009055DA" w:rsidRPr="009F4847" w:rsidRDefault="009055DA" w:rsidP="009055DA">
            <w:pPr>
              <w:pStyle w:val="TableText"/>
            </w:pPr>
            <w:r w:rsidRPr="00003E93">
              <w:t>Central Murray</w:t>
            </w:r>
          </w:p>
        </w:tc>
        <w:tc>
          <w:tcPr>
            <w:tcW w:w="4058" w:type="dxa"/>
            <w:tcBorders>
              <w:top w:val="nil"/>
            </w:tcBorders>
            <w:noWrap/>
            <w:hideMark/>
          </w:tcPr>
          <w:p w14:paraId="4CE87B05" w14:textId="05263ADF" w:rsidR="009055DA" w:rsidRPr="009F4847" w:rsidRDefault="009055DA" w:rsidP="009055DA">
            <w:pPr>
              <w:pStyle w:val="TableText"/>
            </w:pPr>
            <w:r w:rsidRPr="00003E93">
              <w:t>F1.6: Black box forest riparian zone or floodplain</w:t>
            </w:r>
          </w:p>
        </w:tc>
        <w:tc>
          <w:tcPr>
            <w:tcW w:w="990" w:type="dxa"/>
            <w:tcBorders>
              <w:top w:val="nil"/>
            </w:tcBorders>
            <w:noWrap/>
            <w:hideMark/>
          </w:tcPr>
          <w:p w14:paraId="0DC45F70" w14:textId="5F940FA6" w:rsidR="009055DA" w:rsidRPr="009F4847" w:rsidRDefault="009055DA" w:rsidP="009055DA">
            <w:pPr>
              <w:pStyle w:val="TableTextRight"/>
            </w:pPr>
            <w:r w:rsidRPr="00003E93">
              <w:t>1,383</w:t>
            </w:r>
          </w:p>
        </w:tc>
        <w:tc>
          <w:tcPr>
            <w:tcW w:w="1077" w:type="dxa"/>
            <w:tcBorders>
              <w:top w:val="nil"/>
            </w:tcBorders>
            <w:noWrap/>
            <w:hideMark/>
          </w:tcPr>
          <w:p w14:paraId="418DFF63" w14:textId="1DB13AD6" w:rsidR="009055DA" w:rsidRPr="009F4847" w:rsidRDefault="009055DA" w:rsidP="009055DA">
            <w:pPr>
              <w:pStyle w:val="TableTextRight"/>
            </w:pPr>
            <w:r w:rsidRPr="00003E93">
              <w:t>510</w:t>
            </w:r>
          </w:p>
        </w:tc>
        <w:tc>
          <w:tcPr>
            <w:tcW w:w="794" w:type="dxa"/>
            <w:tcBorders>
              <w:top w:val="nil"/>
            </w:tcBorders>
            <w:noWrap/>
            <w:hideMark/>
          </w:tcPr>
          <w:p w14:paraId="7F8B5F8A" w14:textId="1177A403" w:rsidR="009055DA" w:rsidRPr="009F4847" w:rsidRDefault="009055DA" w:rsidP="009055DA">
            <w:pPr>
              <w:pStyle w:val="TableTextRight"/>
            </w:pPr>
            <w:r w:rsidRPr="00003E93">
              <w:t>0</w:t>
            </w:r>
          </w:p>
        </w:tc>
        <w:tc>
          <w:tcPr>
            <w:tcW w:w="1077" w:type="dxa"/>
            <w:tcBorders>
              <w:top w:val="nil"/>
            </w:tcBorders>
            <w:noWrap/>
            <w:hideMark/>
          </w:tcPr>
          <w:p w14:paraId="20DD2486" w14:textId="4D0C3642" w:rsidR="009055DA" w:rsidRPr="009F4847" w:rsidRDefault="009055DA" w:rsidP="009055DA">
            <w:pPr>
              <w:pStyle w:val="TableTextRight"/>
              <w:ind w:right="227"/>
            </w:pPr>
            <w:r w:rsidRPr="00003E93">
              <w:t>0</w:t>
            </w:r>
          </w:p>
        </w:tc>
      </w:tr>
      <w:tr w:rsidR="009055DA" w:rsidRPr="009F4847" w14:paraId="73E645F8"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noWrap/>
            <w:hideMark/>
          </w:tcPr>
          <w:p w14:paraId="450E0C18" w14:textId="1D25474B" w:rsidR="009055DA" w:rsidRPr="009F4847" w:rsidRDefault="009055DA" w:rsidP="009055DA">
            <w:pPr>
              <w:pStyle w:val="TableText"/>
            </w:pPr>
            <w:r w:rsidRPr="00003E93">
              <w:t>Central Murray</w:t>
            </w:r>
          </w:p>
        </w:tc>
        <w:tc>
          <w:tcPr>
            <w:tcW w:w="4058" w:type="dxa"/>
            <w:tcBorders>
              <w:bottom w:val="nil"/>
            </w:tcBorders>
            <w:noWrap/>
            <w:hideMark/>
          </w:tcPr>
          <w:p w14:paraId="46F2CF9B" w14:textId="622D2E3D" w:rsidR="009055DA" w:rsidRPr="009F4847" w:rsidRDefault="009055DA" w:rsidP="009055DA">
            <w:pPr>
              <w:pStyle w:val="TableText"/>
            </w:pPr>
            <w:r w:rsidRPr="00003E93">
              <w:t>F2.4: Shrubland riparian zone or floodplain</w:t>
            </w:r>
          </w:p>
        </w:tc>
        <w:tc>
          <w:tcPr>
            <w:tcW w:w="990" w:type="dxa"/>
            <w:tcBorders>
              <w:bottom w:val="nil"/>
            </w:tcBorders>
            <w:noWrap/>
            <w:hideMark/>
          </w:tcPr>
          <w:p w14:paraId="6C1353CF" w14:textId="7A04A076" w:rsidR="009055DA" w:rsidRPr="009F4847" w:rsidRDefault="009055DA" w:rsidP="009055DA">
            <w:pPr>
              <w:pStyle w:val="TableTextRight"/>
            </w:pPr>
            <w:r w:rsidRPr="00003E93">
              <w:t>322</w:t>
            </w:r>
          </w:p>
        </w:tc>
        <w:tc>
          <w:tcPr>
            <w:tcW w:w="1077" w:type="dxa"/>
            <w:tcBorders>
              <w:bottom w:val="nil"/>
            </w:tcBorders>
            <w:noWrap/>
            <w:hideMark/>
          </w:tcPr>
          <w:p w14:paraId="3C83189F" w14:textId="1758E0AC" w:rsidR="009055DA" w:rsidRPr="009F4847" w:rsidRDefault="009055DA" w:rsidP="009055DA">
            <w:pPr>
              <w:pStyle w:val="TableTextRight"/>
            </w:pPr>
            <w:r w:rsidRPr="00003E93">
              <w:t>26</w:t>
            </w:r>
          </w:p>
        </w:tc>
        <w:tc>
          <w:tcPr>
            <w:tcW w:w="794" w:type="dxa"/>
            <w:tcBorders>
              <w:bottom w:val="nil"/>
            </w:tcBorders>
            <w:noWrap/>
            <w:hideMark/>
          </w:tcPr>
          <w:p w14:paraId="0C545F4F" w14:textId="436B7FF5" w:rsidR="009055DA" w:rsidRPr="009F4847" w:rsidRDefault="009055DA" w:rsidP="009055DA">
            <w:pPr>
              <w:pStyle w:val="TableTextRight"/>
            </w:pPr>
            <w:r w:rsidRPr="00003E93">
              <w:t>0</w:t>
            </w:r>
          </w:p>
        </w:tc>
        <w:tc>
          <w:tcPr>
            <w:tcW w:w="1077" w:type="dxa"/>
            <w:tcBorders>
              <w:bottom w:val="nil"/>
            </w:tcBorders>
            <w:noWrap/>
            <w:hideMark/>
          </w:tcPr>
          <w:p w14:paraId="1BD9217C" w14:textId="64D215FA" w:rsidR="009055DA" w:rsidRPr="009F4847" w:rsidRDefault="009055DA" w:rsidP="009055DA">
            <w:pPr>
              <w:pStyle w:val="TableTextRight"/>
              <w:ind w:right="227"/>
            </w:pPr>
            <w:r w:rsidRPr="00003E93">
              <w:t>0</w:t>
            </w:r>
          </w:p>
        </w:tc>
      </w:tr>
      <w:tr w:rsidR="009055DA" w:rsidRPr="009F4847" w14:paraId="66A648EF" w14:textId="77777777" w:rsidTr="0030635E">
        <w:trPr>
          <w:trHeight w:val="315"/>
        </w:trPr>
        <w:tc>
          <w:tcPr>
            <w:tcW w:w="1607" w:type="dxa"/>
            <w:tcBorders>
              <w:bottom w:val="nil"/>
            </w:tcBorders>
            <w:shd w:val="clear" w:color="auto" w:fill="D0EAFF" w:themeFill="accent2" w:themeFillTint="1A"/>
            <w:noWrap/>
            <w:hideMark/>
          </w:tcPr>
          <w:p w14:paraId="64173693" w14:textId="630AFF17" w:rsidR="009055DA" w:rsidRPr="009F4847" w:rsidRDefault="009055DA" w:rsidP="009055DA">
            <w:pPr>
              <w:pStyle w:val="TableText"/>
            </w:pPr>
            <w:r w:rsidRPr="00003E93">
              <w:t>Condamine Balonne</w:t>
            </w:r>
            <w:r w:rsidR="003C3171">
              <w:rPr>
                <w:rFonts w:cs="Calibri"/>
              </w:rPr>
              <w:t>†</w:t>
            </w:r>
          </w:p>
        </w:tc>
        <w:tc>
          <w:tcPr>
            <w:tcW w:w="4058" w:type="dxa"/>
            <w:tcBorders>
              <w:bottom w:val="nil"/>
            </w:tcBorders>
            <w:shd w:val="clear" w:color="auto" w:fill="D0EAFF" w:themeFill="accent2" w:themeFillTint="1A"/>
            <w:noWrap/>
            <w:hideMark/>
          </w:tcPr>
          <w:p w14:paraId="69958C6D" w14:textId="2EB56E22" w:rsidR="009055DA" w:rsidRPr="009F4847" w:rsidRDefault="009055DA" w:rsidP="009055DA">
            <w:pPr>
              <w:pStyle w:val="TableText"/>
            </w:pPr>
            <w:r w:rsidRPr="00003E93">
              <w:t>F2.2: Lignum shrubland riparian zone or floodplain</w:t>
            </w:r>
          </w:p>
        </w:tc>
        <w:tc>
          <w:tcPr>
            <w:tcW w:w="990" w:type="dxa"/>
            <w:tcBorders>
              <w:bottom w:val="nil"/>
            </w:tcBorders>
            <w:shd w:val="clear" w:color="auto" w:fill="D0EAFF" w:themeFill="accent2" w:themeFillTint="1A"/>
            <w:noWrap/>
            <w:hideMark/>
          </w:tcPr>
          <w:p w14:paraId="29392870" w14:textId="49068A4E" w:rsidR="009055DA" w:rsidRPr="009F4847" w:rsidRDefault="009055DA" w:rsidP="009055DA">
            <w:pPr>
              <w:pStyle w:val="TableTextRight"/>
            </w:pPr>
            <w:r w:rsidRPr="00003E93">
              <w:t>58,747</w:t>
            </w:r>
          </w:p>
        </w:tc>
        <w:tc>
          <w:tcPr>
            <w:tcW w:w="1077" w:type="dxa"/>
            <w:tcBorders>
              <w:bottom w:val="nil"/>
            </w:tcBorders>
            <w:shd w:val="clear" w:color="auto" w:fill="D0EAFF" w:themeFill="accent2" w:themeFillTint="1A"/>
            <w:noWrap/>
            <w:hideMark/>
          </w:tcPr>
          <w:p w14:paraId="10D10750" w14:textId="3544F117" w:rsidR="009055DA" w:rsidRPr="009F4847" w:rsidRDefault="009055DA" w:rsidP="009055DA">
            <w:pPr>
              <w:pStyle w:val="TableTextRight"/>
            </w:pPr>
            <w:r w:rsidRPr="00003E93">
              <w:t>12,307</w:t>
            </w:r>
          </w:p>
        </w:tc>
        <w:tc>
          <w:tcPr>
            <w:tcW w:w="794" w:type="dxa"/>
            <w:tcBorders>
              <w:bottom w:val="nil"/>
            </w:tcBorders>
            <w:shd w:val="clear" w:color="auto" w:fill="D0EAFF" w:themeFill="accent2" w:themeFillTint="1A"/>
            <w:noWrap/>
            <w:hideMark/>
          </w:tcPr>
          <w:p w14:paraId="3E124B80" w14:textId="639E019A" w:rsidR="009055DA" w:rsidRPr="009F4847" w:rsidRDefault="009055DA" w:rsidP="009055DA">
            <w:pPr>
              <w:pStyle w:val="TableTextRight"/>
            </w:pPr>
            <w:r w:rsidRPr="00003E93">
              <w:t>3,542</w:t>
            </w:r>
          </w:p>
        </w:tc>
        <w:tc>
          <w:tcPr>
            <w:tcW w:w="1077" w:type="dxa"/>
            <w:tcBorders>
              <w:bottom w:val="nil"/>
            </w:tcBorders>
            <w:shd w:val="clear" w:color="auto" w:fill="D0EAFF" w:themeFill="accent2" w:themeFillTint="1A"/>
            <w:noWrap/>
            <w:hideMark/>
          </w:tcPr>
          <w:p w14:paraId="5EE73342" w14:textId="6AEF5EA5" w:rsidR="009055DA" w:rsidRPr="009F4847" w:rsidRDefault="009055DA" w:rsidP="009055DA">
            <w:pPr>
              <w:pStyle w:val="TableTextRight"/>
              <w:ind w:right="227"/>
            </w:pPr>
            <w:r w:rsidRPr="00003E93">
              <w:t>&lt;0.1</w:t>
            </w:r>
          </w:p>
        </w:tc>
      </w:tr>
      <w:tr w:rsidR="009055DA" w:rsidRPr="009F4847" w14:paraId="733B4C19"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1448F07D" w14:textId="5D8315BF" w:rsidR="009055DA" w:rsidRPr="009F4847" w:rsidRDefault="009055DA" w:rsidP="009055DA">
            <w:pPr>
              <w:pStyle w:val="TableText"/>
            </w:pPr>
            <w:r w:rsidRPr="00003E93">
              <w:t>Condamine Balonne</w:t>
            </w:r>
            <w:r w:rsidR="003C3171">
              <w:rPr>
                <w:rFonts w:cs="Calibri"/>
              </w:rPr>
              <w:t>†</w:t>
            </w:r>
          </w:p>
        </w:tc>
        <w:tc>
          <w:tcPr>
            <w:tcW w:w="4058" w:type="dxa"/>
            <w:tcBorders>
              <w:bottom w:val="nil"/>
            </w:tcBorders>
            <w:shd w:val="clear" w:color="auto" w:fill="D0EAFF" w:themeFill="accent2" w:themeFillTint="1A"/>
            <w:noWrap/>
            <w:hideMark/>
          </w:tcPr>
          <w:p w14:paraId="4D3EA1F5" w14:textId="7E082F74" w:rsidR="009055DA" w:rsidRPr="009F4847" w:rsidRDefault="009055DA" w:rsidP="009055DA">
            <w:pPr>
              <w:pStyle w:val="TableText"/>
            </w:pPr>
            <w:r w:rsidRPr="00003E93">
              <w:t>F1.10: Coolibah woodland and forest riparian zone or floodplain</w:t>
            </w:r>
          </w:p>
        </w:tc>
        <w:tc>
          <w:tcPr>
            <w:tcW w:w="990" w:type="dxa"/>
            <w:tcBorders>
              <w:bottom w:val="nil"/>
            </w:tcBorders>
            <w:shd w:val="clear" w:color="auto" w:fill="D0EAFF" w:themeFill="accent2" w:themeFillTint="1A"/>
            <w:noWrap/>
            <w:hideMark/>
          </w:tcPr>
          <w:p w14:paraId="76D816D5" w14:textId="05C45A42" w:rsidR="009055DA" w:rsidRPr="009F4847" w:rsidRDefault="009055DA" w:rsidP="009055DA">
            <w:pPr>
              <w:pStyle w:val="TableTextRight"/>
            </w:pPr>
            <w:r w:rsidRPr="00003E93">
              <w:t>789,650</w:t>
            </w:r>
          </w:p>
        </w:tc>
        <w:tc>
          <w:tcPr>
            <w:tcW w:w="1077" w:type="dxa"/>
            <w:tcBorders>
              <w:bottom w:val="nil"/>
            </w:tcBorders>
            <w:shd w:val="clear" w:color="auto" w:fill="D0EAFF" w:themeFill="accent2" w:themeFillTint="1A"/>
            <w:noWrap/>
            <w:hideMark/>
          </w:tcPr>
          <w:p w14:paraId="5AF0D99F" w14:textId="6EBEAB4E" w:rsidR="009055DA" w:rsidRPr="009F4847" w:rsidRDefault="009055DA" w:rsidP="009055DA">
            <w:pPr>
              <w:pStyle w:val="TableTextRight"/>
            </w:pPr>
            <w:r w:rsidRPr="00003E93">
              <w:t>69,164</w:t>
            </w:r>
          </w:p>
        </w:tc>
        <w:tc>
          <w:tcPr>
            <w:tcW w:w="794" w:type="dxa"/>
            <w:tcBorders>
              <w:bottom w:val="nil"/>
            </w:tcBorders>
            <w:shd w:val="clear" w:color="auto" w:fill="D0EAFF" w:themeFill="accent2" w:themeFillTint="1A"/>
            <w:noWrap/>
            <w:hideMark/>
          </w:tcPr>
          <w:p w14:paraId="64D9867F" w14:textId="666F7E05" w:rsidR="009055DA" w:rsidRPr="009F4847" w:rsidRDefault="009055DA" w:rsidP="009055DA">
            <w:pPr>
              <w:pStyle w:val="TableTextRight"/>
            </w:pPr>
            <w:r w:rsidRPr="00003E93">
              <w:t>449</w:t>
            </w:r>
          </w:p>
        </w:tc>
        <w:tc>
          <w:tcPr>
            <w:tcW w:w="1077" w:type="dxa"/>
            <w:tcBorders>
              <w:bottom w:val="nil"/>
            </w:tcBorders>
            <w:shd w:val="clear" w:color="auto" w:fill="D0EAFF" w:themeFill="accent2" w:themeFillTint="1A"/>
            <w:noWrap/>
            <w:hideMark/>
          </w:tcPr>
          <w:p w14:paraId="080998E5" w14:textId="3411998E" w:rsidR="009055DA" w:rsidRPr="009F4847" w:rsidRDefault="009055DA" w:rsidP="009055DA">
            <w:pPr>
              <w:pStyle w:val="TableTextRight"/>
              <w:ind w:right="227"/>
            </w:pPr>
            <w:r w:rsidRPr="00003E93">
              <w:t>0.6</w:t>
            </w:r>
          </w:p>
        </w:tc>
      </w:tr>
      <w:tr w:rsidR="009055DA" w:rsidRPr="009F4847" w14:paraId="34A212AB" w14:textId="77777777" w:rsidTr="0030635E">
        <w:trPr>
          <w:trHeight w:val="315"/>
        </w:trPr>
        <w:tc>
          <w:tcPr>
            <w:tcW w:w="1607" w:type="dxa"/>
            <w:tcBorders>
              <w:bottom w:val="nil"/>
            </w:tcBorders>
            <w:shd w:val="clear" w:color="auto" w:fill="D0EAFF" w:themeFill="accent2" w:themeFillTint="1A"/>
            <w:noWrap/>
            <w:hideMark/>
          </w:tcPr>
          <w:p w14:paraId="44E36327" w14:textId="2237E52C" w:rsidR="009055DA" w:rsidRPr="009F4847" w:rsidRDefault="009055DA" w:rsidP="009055DA">
            <w:pPr>
              <w:pStyle w:val="TableText"/>
            </w:pPr>
            <w:r w:rsidRPr="00003E93">
              <w:t>Condamine Balonne</w:t>
            </w:r>
            <w:r w:rsidR="003C3171">
              <w:rPr>
                <w:rFonts w:cs="Calibri"/>
              </w:rPr>
              <w:t>†</w:t>
            </w:r>
          </w:p>
        </w:tc>
        <w:tc>
          <w:tcPr>
            <w:tcW w:w="4058" w:type="dxa"/>
            <w:tcBorders>
              <w:bottom w:val="nil"/>
            </w:tcBorders>
            <w:shd w:val="clear" w:color="auto" w:fill="D0EAFF" w:themeFill="accent2" w:themeFillTint="1A"/>
            <w:noWrap/>
            <w:hideMark/>
          </w:tcPr>
          <w:p w14:paraId="625FA39C" w14:textId="5C685AA4" w:rsidR="009055DA" w:rsidRPr="009F4847" w:rsidRDefault="009055DA" w:rsidP="009055DA">
            <w:pPr>
              <w:pStyle w:val="TableText"/>
            </w:pPr>
            <w:r w:rsidRPr="00003E93">
              <w:t>F2.4: Shrubland riparian zone or floodplain</w:t>
            </w:r>
          </w:p>
        </w:tc>
        <w:tc>
          <w:tcPr>
            <w:tcW w:w="990" w:type="dxa"/>
            <w:tcBorders>
              <w:bottom w:val="nil"/>
            </w:tcBorders>
            <w:shd w:val="clear" w:color="auto" w:fill="D0EAFF" w:themeFill="accent2" w:themeFillTint="1A"/>
            <w:noWrap/>
            <w:hideMark/>
          </w:tcPr>
          <w:p w14:paraId="0A148CB7" w14:textId="45C54C37" w:rsidR="009055DA" w:rsidRPr="009F4847" w:rsidRDefault="009055DA" w:rsidP="009055DA">
            <w:pPr>
              <w:pStyle w:val="TableTextRight"/>
            </w:pPr>
            <w:r w:rsidRPr="00003E93">
              <w:t>15,153</w:t>
            </w:r>
          </w:p>
        </w:tc>
        <w:tc>
          <w:tcPr>
            <w:tcW w:w="1077" w:type="dxa"/>
            <w:tcBorders>
              <w:bottom w:val="nil"/>
            </w:tcBorders>
            <w:shd w:val="clear" w:color="auto" w:fill="D0EAFF" w:themeFill="accent2" w:themeFillTint="1A"/>
            <w:noWrap/>
            <w:hideMark/>
          </w:tcPr>
          <w:p w14:paraId="5166F151" w14:textId="35EE6BDD" w:rsidR="009055DA" w:rsidRPr="009F4847" w:rsidRDefault="009055DA" w:rsidP="009055DA">
            <w:pPr>
              <w:pStyle w:val="TableTextRight"/>
            </w:pPr>
            <w:r w:rsidRPr="00003E93">
              <w:t>3,636</w:t>
            </w:r>
          </w:p>
        </w:tc>
        <w:tc>
          <w:tcPr>
            <w:tcW w:w="794" w:type="dxa"/>
            <w:tcBorders>
              <w:bottom w:val="nil"/>
            </w:tcBorders>
            <w:shd w:val="clear" w:color="auto" w:fill="D0EAFF" w:themeFill="accent2" w:themeFillTint="1A"/>
            <w:noWrap/>
            <w:hideMark/>
          </w:tcPr>
          <w:p w14:paraId="75448A09" w14:textId="7BEEA486" w:rsidR="009055DA" w:rsidRPr="009F4847" w:rsidRDefault="009055DA" w:rsidP="009055DA">
            <w:pPr>
              <w:pStyle w:val="TableTextRight"/>
            </w:pPr>
            <w:r w:rsidRPr="00003E93">
              <w:t>153</w:t>
            </w:r>
          </w:p>
        </w:tc>
        <w:tc>
          <w:tcPr>
            <w:tcW w:w="1077" w:type="dxa"/>
            <w:tcBorders>
              <w:bottom w:val="nil"/>
            </w:tcBorders>
            <w:shd w:val="clear" w:color="auto" w:fill="D0EAFF" w:themeFill="accent2" w:themeFillTint="1A"/>
            <w:noWrap/>
            <w:hideMark/>
          </w:tcPr>
          <w:p w14:paraId="617084C3" w14:textId="370B49F4" w:rsidR="009055DA" w:rsidRPr="009F4847" w:rsidRDefault="009055DA" w:rsidP="009055DA">
            <w:pPr>
              <w:pStyle w:val="TableTextRight"/>
              <w:ind w:right="227"/>
            </w:pPr>
            <w:r w:rsidRPr="00003E93">
              <w:t>4.2</w:t>
            </w:r>
          </w:p>
        </w:tc>
      </w:tr>
      <w:tr w:rsidR="009055DA" w:rsidRPr="009F4847" w14:paraId="4A167F60"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48B2FE31" w14:textId="779968E4" w:rsidR="009055DA" w:rsidRPr="009F4847" w:rsidRDefault="009055DA" w:rsidP="009055DA">
            <w:pPr>
              <w:pStyle w:val="TableText"/>
            </w:pPr>
            <w:r w:rsidRPr="00003E93">
              <w:t>Condamine Balonne</w:t>
            </w:r>
            <w:r w:rsidR="003C3171">
              <w:rPr>
                <w:rFonts w:cs="Calibri"/>
              </w:rPr>
              <w:t>†</w:t>
            </w:r>
          </w:p>
        </w:tc>
        <w:tc>
          <w:tcPr>
            <w:tcW w:w="4058" w:type="dxa"/>
            <w:tcBorders>
              <w:bottom w:val="nil"/>
            </w:tcBorders>
            <w:shd w:val="clear" w:color="auto" w:fill="D0EAFF" w:themeFill="accent2" w:themeFillTint="1A"/>
            <w:noWrap/>
            <w:hideMark/>
          </w:tcPr>
          <w:p w14:paraId="15CE7000" w14:textId="7C3086B2" w:rsidR="009055DA" w:rsidRPr="009F4847" w:rsidRDefault="009055DA" w:rsidP="009055DA">
            <w:pPr>
              <w:pStyle w:val="TableText"/>
            </w:pPr>
            <w:r w:rsidRPr="00003E93">
              <w:t>F1.2: River red gum forest riparian zone or floodplain</w:t>
            </w:r>
          </w:p>
        </w:tc>
        <w:tc>
          <w:tcPr>
            <w:tcW w:w="990" w:type="dxa"/>
            <w:tcBorders>
              <w:bottom w:val="nil"/>
            </w:tcBorders>
            <w:shd w:val="clear" w:color="auto" w:fill="D0EAFF" w:themeFill="accent2" w:themeFillTint="1A"/>
            <w:noWrap/>
            <w:hideMark/>
          </w:tcPr>
          <w:p w14:paraId="2BAB6D71" w14:textId="2A0FF504" w:rsidR="009055DA" w:rsidRPr="009F4847" w:rsidRDefault="009055DA" w:rsidP="009055DA">
            <w:pPr>
              <w:pStyle w:val="TableTextRight"/>
            </w:pPr>
            <w:r w:rsidRPr="00003E93">
              <w:t>49,652</w:t>
            </w:r>
          </w:p>
        </w:tc>
        <w:tc>
          <w:tcPr>
            <w:tcW w:w="1077" w:type="dxa"/>
            <w:tcBorders>
              <w:bottom w:val="nil"/>
            </w:tcBorders>
            <w:shd w:val="clear" w:color="auto" w:fill="D0EAFF" w:themeFill="accent2" w:themeFillTint="1A"/>
            <w:noWrap/>
            <w:hideMark/>
          </w:tcPr>
          <w:p w14:paraId="6A925FCA" w14:textId="0627C1EC" w:rsidR="009055DA" w:rsidRPr="009F4847" w:rsidRDefault="009055DA" w:rsidP="009055DA">
            <w:pPr>
              <w:pStyle w:val="TableTextRight"/>
            </w:pPr>
            <w:r w:rsidRPr="00003E93">
              <w:t>5,866</w:t>
            </w:r>
          </w:p>
        </w:tc>
        <w:tc>
          <w:tcPr>
            <w:tcW w:w="794" w:type="dxa"/>
            <w:tcBorders>
              <w:bottom w:val="nil"/>
            </w:tcBorders>
            <w:shd w:val="clear" w:color="auto" w:fill="D0EAFF" w:themeFill="accent2" w:themeFillTint="1A"/>
            <w:noWrap/>
            <w:hideMark/>
          </w:tcPr>
          <w:p w14:paraId="0C71BD20" w14:textId="4E59C18B" w:rsidR="009055DA" w:rsidRPr="009F4847" w:rsidRDefault="009055DA" w:rsidP="009055DA">
            <w:pPr>
              <w:pStyle w:val="TableTextRight"/>
            </w:pPr>
            <w:r w:rsidRPr="00003E93">
              <w:t>53</w:t>
            </w:r>
          </w:p>
        </w:tc>
        <w:tc>
          <w:tcPr>
            <w:tcW w:w="1077" w:type="dxa"/>
            <w:tcBorders>
              <w:bottom w:val="nil"/>
            </w:tcBorders>
            <w:shd w:val="clear" w:color="auto" w:fill="D0EAFF" w:themeFill="accent2" w:themeFillTint="1A"/>
            <w:noWrap/>
            <w:hideMark/>
          </w:tcPr>
          <w:p w14:paraId="027127F4" w14:textId="3EBD614B" w:rsidR="009055DA" w:rsidRPr="009F4847" w:rsidRDefault="009055DA" w:rsidP="009055DA">
            <w:pPr>
              <w:pStyle w:val="TableTextRight"/>
              <w:ind w:right="227"/>
            </w:pPr>
            <w:r w:rsidRPr="00003E93">
              <w:t>0.9</w:t>
            </w:r>
          </w:p>
        </w:tc>
      </w:tr>
      <w:tr w:rsidR="009055DA" w:rsidRPr="009F4847" w14:paraId="29FD5D76" w14:textId="77777777" w:rsidTr="0030635E">
        <w:trPr>
          <w:trHeight w:val="315"/>
        </w:trPr>
        <w:tc>
          <w:tcPr>
            <w:tcW w:w="1607" w:type="dxa"/>
            <w:tcBorders>
              <w:bottom w:val="nil"/>
            </w:tcBorders>
            <w:shd w:val="clear" w:color="auto" w:fill="D0EAFF" w:themeFill="accent2" w:themeFillTint="1A"/>
            <w:noWrap/>
            <w:hideMark/>
          </w:tcPr>
          <w:p w14:paraId="5C216782" w14:textId="16AFFE38" w:rsidR="009055DA" w:rsidRPr="009F4847" w:rsidRDefault="009055DA" w:rsidP="009055DA">
            <w:pPr>
              <w:pStyle w:val="TableText"/>
            </w:pPr>
            <w:r w:rsidRPr="00003E93">
              <w:t>Condamine Balonne</w:t>
            </w:r>
            <w:r w:rsidR="003C3171">
              <w:rPr>
                <w:rFonts w:cs="Calibri"/>
              </w:rPr>
              <w:t>†</w:t>
            </w:r>
          </w:p>
        </w:tc>
        <w:tc>
          <w:tcPr>
            <w:tcW w:w="4058" w:type="dxa"/>
            <w:tcBorders>
              <w:bottom w:val="nil"/>
            </w:tcBorders>
            <w:shd w:val="clear" w:color="auto" w:fill="D0EAFF" w:themeFill="accent2" w:themeFillTint="1A"/>
            <w:noWrap/>
            <w:hideMark/>
          </w:tcPr>
          <w:p w14:paraId="088CCAB6" w14:textId="1E1F1528" w:rsidR="009055DA" w:rsidRPr="009F4847" w:rsidRDefault="009055DA" w:rsidP="009055DA">
            <w:pPr>
              <w:pStyle w:val="TableText"/>
            </w:pPr>
            <w:r w:rsidRPr="00003E93">
              <w:t>F1.11: River cooba woodland riparian zone or floodplain</w:t>
            </w:r>
          </w:p>
        </w:tc>
        <w:tc>
          <w:tcPr>
            <w:tcW w:w="990" w:type="dxa"/>
            <w:tcBorders>
              <w:bottom w:val="nil"/>
            </w:tcBorders>
            <w:shd w:val="clear" w:color="auto" w:fill="D0EAFF" w:themeFill="accent2" w:themeFillTint="1A"/>
            <w:noWrap/>
            <w:hideMark/>
          </w:tcPr>
          <w:p w14:paraId="1C494B7C" w14:textId="7B0CA6D1" w:rsidR="009055DA" w:rsidRPr="009F4847" w:rsidRDefault="009055DA" w:rsidP="009055DA">
            <w:pPr>
              <w:pStyle w:val="TableTextRight"/>
            </w:pPr>
            <w:r w:rsidRPr="00003E93">
              <w:t>5,206</w:t>
            </w:r>
          </w:p>
        </w:tc>
        <w:tc>
          <w:tcPr>
            <w:tcW w:w="1077" w:type="dxa"/>
            <w:tcBorders>
              <w:bottom w:val="nil"/>
            </w:tcBorders>
            <w:shd w:val="clear" w:color="auto" w:fill="D0EAFF" w:themeFill="accent2" w:themeFillTint="1A"/>
            <w:noWrap/>
            <w:hideMark/>
          </w:tcPr>
          <w:p w14:paraId="42E1A3B2" w14:textId="5CCDF88F" w:rsidR="009055DA" w:rsidRPr="009F4847" w:rsidRDefault="009055DA" w:rsidP="009055DA">
            <w:pPr>
              <w:pStyle w:val="TableTextRight"/>
            </w:pPr>
            <w:r w:rsidRPr="00003E93">
              <w:t>279</w:t>
            </w:r>
          </w:p>
        </w:tc>
        <w:tc>
          <w:tcPr>
            <w:tcW w:w="794" w:type="dxa"/>
            <w:tcBorders>
              <w:bottom w:val="nil"/>
            </w:tcBorders>
            <w:shd w:val="clear" w:color="auto" w:fill="D0EAFF" w:themeFill="accent2" w:themeFillTint="1A"/>
            <w:noWrap/>
            <w:hideMark/>
          </w:tcPr>
          <w:p w14:paraId="6551C0B9" w14:textId="030139AC" w:rsidR="009055DA" w:rsidRPr="009F4847" w:rsidRDefault="009055DA" w:rsidP="009055DA">
            <w:pPr>
              <w:pStyle w:val="TableTextRight"/>
            </w:pPr>
            <w:r w:rsidRPr="00003E93">
              <w:t>19</w:t>
            </w:r>
          </w:p>
        </w:tc>
        <w:tc>
          <w:tcPr>
            <w:tcW w:w="1077" w:type="dxa"/>
            <w:tcBorders>
              <w:bottom w:val="nil"/>
            </w:tcBorders>
            <w:shd w:val="clear" w:color="auto" w:fill="D0EAFF" w:themeFill="accent2" w:themeFillTint="1A"/>
            <w:noWrap/>
            <w:hideMark/>
          </w:tcPr>
          <w:p w14:paraId="0C5B69FA" w14:textId="7640DB27" w:rsidR="009055DA" w:rsidRPr="009F4847" w:rsidRDefault="009055DA" w:rsidP="009055DA">
            <w:pPr>
              <w:pStyle w:val="TableTextRight"/>
              <w:ind w:right="227"/>
            </w:pPr>
            <w:r w:rsidRPr="00003E93">
              <w:t>6.8</w:t>
            </w:r>
          </w:p>
        </w:tc>
      </w:tr>
      <w:tr w:rsidR="009055DA" w:rsidRPr="009F4847" w14:paraId="41047BD8"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single" w:sz="4" w:space="0" w:color="FFFFFF" w:themeColor="background1"/>
            </w:tcBorders>
            <w:shd w:val="clear" w:color="auto" w:fill="D0EAFF" w:themeFill="accent2" w:themeFillTint="1A"/>
            <w:noWrap/>
            <w:hideMark/>
          </w:tcPr>
          <w:p w14:paraId="77F72FD6" w14:textId="44FF7966" w:rsidR="009055DA" w:rsidRPr="009F4847" w:rsidRDefault="009055DA" w:rsidP="009055DA">
            <w:pPr>
              <w:pStyle w:val="TableText"/>
            </w:pPr>
            <w:r w:rsidRPr="00003E93">
              <w:t>Condamine Balonne</w:t>
            </w:r>
            <w:r w:rsidR="003C3171">
              <w:rPr>
                <w:rFonts w:cs="Calibri"/>
              </w:rPr>
              <w:t>†</w:t>
            </w:r>
          </w:p>
        </w:tc>
        <w:tc>
          <w:tcPr>
            <w:tcW w:w="4058" w:type="dxa"/>
            <w:tcBorders>
              <w:bottom w:val="single" w:sz="4" w:space="0" w:color="FFFFFF" w:themeColor="background1"/>
            </w:tcBorders>
            <w:shd w:val="clear" w:color="auto" w:fill="D0EAFF" w:themeFill="accent2" w:themeFillTint="1A"/>
            <w:noWrap/>
            <w:hideMark/>
          </w:tcPr>
          <w:p w14:paraId="60F318E1" w14:textId="09A9FDE4" w:rsidR="009055DA" w:rsidRPr="009F4847" w:rsidRDefault="009055DA" w:rsidP="009055DA">
            <w:pPr>
              <w:pStyle w:val="TableText"/>
            </w:pPr>
            <w:r w:rsidRPr="00003E93">
              <w:t>F1.12: Woodland riparian zone or floodplain</w:t>
            </w:r>
          </w:p>
        </w:tc>
        <w:tc>
          <w:tcPr>
            <w:tcW w:w="990" w:type="dxa"/>
            <w:tcBorders>
              <w:bottom w:val="single" w:sz="4" w:space="0" w:color="FFFFFF" w:themeColor="background1"/>
            </w:tcBorders>
            <w:shd w:val="clear" w:color="auto" w:fill="D0EAFF" w:themeFill="accent2" w:themeFillTint="1A"/>
            <w:noWrap/>
            <w:hideMark/>
          </w:tcPr>
          <w:p w14:paraId="690E5E8E" w14:textId="47628362" w:rsidR="009055DA" w:rsidRPr="009F4847" w:rsidRDefault="009055DA" w:rsidP="009055DA">
            <w:pPr>
              <w:pStyle w:val="TableTextRight"/>
            </w:pPr>
            <w:r w:rsidRPr="00003E93">
              <w:t>18,786</w:t>
            </w:r>
          </w:p>
        </w:tc>
        <w:tc>
          <w:tcPr>
            <w:tcW w:w="1077" w:type="dxa"/>
            <w:tcBorders>
              <w:bottom w:val="single" w:sz="4" w:space="0" w:color="FFFFFF" w:themeColor="background1"/>
            </w:tcBorders>
            <w:shd w:val="clear" w:color="auto" w:fill="D0EAFF" w:themeFill="accent2" w:themeFillTint="1A"/>
            <w:noWrap/>
            <w:hideMark/>
          </w:tcPr>
          <w:p w14:paraId="674E6039" w14:textId="0C0EDD0C" w:rsidR="009055DA" w:rsidRPr="009F4847" w:rsidRDefault="009055DA" w:rsidP="009055DA">
            <w:pPr>
              <w:pStyle w:val="TableTextRight"/>
            </w:pPr>
            <w:r w:rsidRPr="00003E93">
              <w:t>1,434</w:t>
            </w:r>
          </w:p>
        </w:tc>
        <w:tc>
          <w:tcPr>
            <w:tcW w:w="794" w:type="dxa"/>
            <w:tcBorders>
              <w:bottom w:val="single" w:sz="4" w:space="0" w:color="FFFFFF" w:themeColor="background1"/>
            </w:tcBorders>
            <w:shd w:val="clear" w:color="auto" w:fill="D0EAFF" w:themeFill="accent2" w:themeFillTint="1A"/>
            <w:noWrap/>
            <w:hideMark/>
          </w:tcPr>
          <w:p w14:paraId="44CE6776" w14:textId="6D138966" w:rsidR="009055DA" w:rsidRPr="009F4847" w:rsidRDefault="009055DA" w:rsidP="009055DA">
            <w:pPr>
              <w:pStyle w:val="TableTextRight"/>
            </w:pPr>
            <w:r w:rsidRPr="00003E93">
              <w:t>&lt;1</w:t>
            </w:r>
          </w:p>
        </w:tc>
        <w:tc>
          <w:tcPr>
            <w:tcW w:w="1077" w:type="dxa"/>
            <w:tcBorders>
              <w:bottom w:val="single" w:sz="4" w:space="0" w:color="FFFFFF" w:themeColor="background1"/>
            </w:tcBorders>
            <w:shd w:val="clear" w:color="auto" w:fill="D0EAFF" w:themeFill="accent2" w:themeFillTint="1A"/>
            <w:noWrap/>
            <w:hideMark/>
          </w:tcPr>
          <w:p w14:paraId="3D640444" w14:textId="6D2ABD1B" w:rsidR="009055DA" w:rsidRPr="009F4847" w:rsidRDefault="009055DA" w:rsidP="009055DA">
            <w:pPr>
              <w:pStyle w:val="TableTextRight"/>
              <w:ind w:right="227"/>
            </w:pPr>
            <w:r w:rsidRPr="00003E93">
              <w:t>&lt;0.1</w:t>
            </w:r>
          </w:p>
        </w:tc>
      </w:tr>
      <w:tr w:rsidR="009055DA" w:rsidRPr="009F4847" w14:paraId="7AED8C9D" w14:textId="77777777" w:rsidTr="0030635E">
        <w:trPr>
          <w:trHeight w:val="315"/>
        </w:trPr>
        <w:tc>
          <w:tcPr>
            <w:tcW w:w="1607" w:type="dxa"/>
            <w:tcBorders>
              <w:top w:val="single" w:sz="4" w:space="0" w:color="FFFFFF" w:themeColor="background1"/>
            </w:tcBorders>
            <w:noWrap/>
            <w:hideMark/>
          </w:tcPr>
          <w:p w14:paraId="640FF0D2" w14:textId="3C2FC7AB" w:rsidR="009055DA" w:rsidRPr="009F4847" w:rsidRDefault="009055DA" w:rsidP="009055DA">
            <w:pPr>
              <w:pStyle w:val="TableText"/>
            </w:pPr>
            <w:r w:rsidRPr="00003E93">
              <w:t>Condamine Balonne</w:t>
            </w:r>
          </w:p>
        </w:tc>
        <w:tc>
          <w:tcPr>
            <w:tcW w:w="4058" w:type="dxa"/>
            <w:tcBorders>
              <w:top w:val="single" w:sz="4" w:space="0" w:color="FFFFFF" w:themeColor="background1"/>
            </w:tcBorders>
            <w:noWrap/>
            <w:hideMark/>
          </w:tcPr>
          <w:p w14:paraId="5296A2F2" w14:textId="2B0C2B85" w:rsidR="009055DA" w:rsidRPr="009F4847" w:rsidRDefault="009055DA" w:rsidP="009055DA">
            <w:pPr>
              <w:pStyle w:val="TableText"/>
            </w:pPr>
            <w:r w:rsidRPr="00003E93">
              <w:t>F1.8: Black box woodland riparian zone or floodplain</w:t>
            </w:r>
          </w:p>
        </w:tc>
        <w:tc>
          <w:tcPr>
            <w:tcW w:w="990" w:type="dxa"/>
            <w:tcBorders>
              <w:top w:val="single" w:sz="4" w:space="0" w:color="FFFFFF" w:themeColor="background1"/>
            </w:tcBorders>
            <w:noWrap/>
            <w:hideMark/>
          </w:tcPr>
          <w:p w14:paraId="77F60503" w14:textId="2EBC34F1" w:rsidR="009055DA" w:rsidRPr="009F4847" w:rsidRDefault="009055DA" w:rsidP="009055DA">
            <w:pPr>
              <w:pStyle w:val="TableTextRight"/>
            </w:pPr>
            <w:r w:rsidRPr="00003E93">
              <w:t>207,679</w:t>
            </w:r>
          </w:p>
        </w:tc>
        <w:tc>
          <w:tcPr>
            <w:tcW w:w="1077" w:type="dxa"/>
            <w:tcBorders>
              <w:top w:val="single" w:sz="4" w:space="0" w:color="FFFFFF" w:themeColor="background1"/>
            </w:tcBorders>
            <w:noWrap/>
            <w:hideMark/>
          </w:tcPr>
          <w:p w14:paraId="342B41E5" w14:textId="2D122708" w:rsidR="009055DA" w:rsidRPr="009F4847" w:rsidRDefault="009055DA" w:rsidP="009055DA">
            <w:pPr>
              <w:pStyle w:val="TableTextRight"/>
            </w:pPr>
            <w:r w:rsidRPr="00003E93">
              <w:t>16,337</w:t>
            </w:r>
          </w:p>
        </w:tc>
        <w:tc>
          <w:tcPr>
            <w:tcW w:w="794" w:type="dxa"/>
            <w:tcBorders>
              <w:top w:val="single" w:sz="4" w:space="0" w:color="FFFFFF" w:themeColor="background1"/>
            </w:tcBorders>
            <w:noWrap/>
            <w:hideMark/>
          </w:tcPr>
          <w:p w14:paraId="7A8BC721" w14:textId="6784D2A7" w:rsidR="009055DA" w:rsidRPr="009F4847" w:rsidRDefault="009055DA" w:rsidP="009055DA">
            <w:pPr>
              <w:pStyle w:val="TableTextRight"/>
            </w:pPr>
            <w:r w:rsidRPr="00003E93">
              <w:t>0</w:t>
            </w:r>
          </w:p>
        </w:tc>
        <w:tc>
          <w:tcPr>
            <w:tcW w:w="1077" w:type="dxa"/>
            <w:tcBorders>
              <w:top w:val="single" w:sz="4" w:space="0" w:color="FFFFFF" w:themeColor="background1"/>
            </w:tcBorders>
            <w:noWrap/>
            <w:hideMark/>
          </w:tcPr>
          <w:p w14:paraId="5F632E21" w14:textId="1E248FFE" w:rsidR="009055DA" w:rsidRPr="009F4847" w:rsidRDefault="009055DA" w:rsidP="009055DA">
            <w:pPr>
              <w:pStyle w:val="TableTextRight"/>
              <w:ind w:right="227"/>
            </w:pPr>
            <w:r w:rsidRPr="00003E93">
              <w:t>0</w:t>
            </w:r>
          </w:p>
        </w:tc>
      </w:tr>
      <w:tr w:rsidR="009055DA" w:rsidRPr="009F4847" w14:paraId="621A0A89"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06386112" w14:textId="60A56078" w:rsidR="009055DA" w:rsidRPr="009F4847" w:rsidRDefault="009055DA" w:rsidP="009055DA">
            <w:pPr>
              <w:pStyle w:val="TableText"/>
            </w:pPr>
            <w:r w:rsidRPr="00003E93">
              <w:t>Condamine Balonne</w:t>
            </w:r>
          </w:p>
        </w:tc>
        <w:tc>
          <w:tcPr>
            <w:tcW w:w="4058" w:type="dxa"/>
            <w:noWrap/>
            <w:hideMark/>
          </w:tcPr>
          <w:p w14:paraId="3BF090BC" w14:textId="26058E33" w:rsidR="009055DA" w:rsidRPr="009F4847" w:rsidRDefault="009055DA" w:rsidP="009055DA">
            <w:pPr>
              <w:pStyle w:val="TableText"/>
            </w:pPr>
            <w:r w:rsidRPr="00003E93">
              <w:t>F3.2: Sedge/forb/grassland riparian zone or floodplain</w:t>
            </w:r>
          </w:p>
        </w:tc>
        <w:tc>
          <w:tcPr>
            <w:tcW w:w="990" w:type="dxa"/>
            <w:noWrap/>
            <w:hideMark/>
          </w:tcPr>
          <w:p w14:paraId="16ED41AF" w14:textId="61147B99" w:rsidR="009055DA" w:rsidRPr="009F4847" w:rsidRDefault="009055DA" w:rsidP="009055DA">
            <w:pPr>
              <w:pStyle w:val="TableTextRight"/>
            </w:pPr>
            <w:r w:rsidRPr="00003E93">
              <w:t>43,303</w:t>
            </w:r>
          </w:p>
        </w:tc>
        <w:tc>
          <w:tcPr>
            <w:tcW w:w="1077" w:type="dxa"/>
            <w:noWrap/>
            <w:hideMark/>
          </w:tcPr>
          <w:p w14:paraId="26FD91B2" w14:textId="6413D8B2" w:rsidR="009055DA" w:rsidRPr="009F4847" w:rsidRDefault="009055DA" w:rsidP="009055DA">
            <w:pPr>
              <w:pStyle w:val="TableTextRight"/>
            </w:pPr>
            <w:r w:rsidRPr="00003E93">
              <w:t>3,615</w:t>
            </w:r>
          </w:p>
        </w:tc>
        <w:tc>
          <w:tcPr>
            <w:tcW w:w="794" w:type="dxa"/>
            <w:noWrap/>
            <w:hideMark/>
          </w:tcPr>
          <w:p w14:paraId="68CB1933" w14:textId="3D34F571" w:rsidR="009055DA" w:rsidRPr="009F4847" w:rsidRDefault="009055DA" w:rsidP="009055DA">
            <w:pPr>
              <w:pStyle w:val="TableTextRight"/>
            </w:pPr>
            <w:r w:rsidRPr="00003E93">
              <w:t>0</w:t>
            </w:r>
          </w:p>
        </w:tc>
        <w:tc>
          <w:tcPr>
            <w:tcW w:w="1077" w:type="dxa"/>
            <w:noWrap/>
            <w:hideMark/>
          </w:tcPr>
          <w:p w14:paraId="5292BAED" w14:textId="5473727F" w:rsidR="009055DA" w:rsidRPr="009F4847" w:rsidRDefault="009055DA" w:rsidP="009055DA">
            <w:pPr>
              <w:pStyle w:val="TableTextRight"/>
              <w:ind w:right="227"/>
            </w:pPr>
            <w:r w:rsidRPr="00003E93">
              <w:t>0</w:t>
            </w:r>
          </w:p>
        </w:tc>
      </w:tr>
      <w:tr w:rsidR="009055DA" w:rsidRPr="009F4847" w14:paraId="65D8B7CB" w14:textId="77777777" w:rsidTr="0030635E">
        <w:trPr>
          <w:trHeight w:val="315"/>
        </w:trPr>
        <w:tc>
          <w:tcPr>
            <w:tcW w:w="1607" w:type="dxa"/>
            <w:noWrap/>
            <w:hideMark/>
          </w:tcPr>
          <w:p w14:paraId="1C130DF4" w14:textId="4C03A493" w:rsidR="009055DA" w:rsidRPr="009F4847" w:rsidRDefault="009055DA" w:rsidP="009055DA">
            <w:pPr>
              <w:pStyle w:val="TableText"/>
            </w:pPr>
            <w:r w:rsidRPr="00003E93">
              <w:t>Condamine Balonne</w:t>
            </w:r>
          </w:p>
        </w:tc>
        <w:tc>
          <w:tcPr>
            <w:tcW w:w="4058" w:type="dxa"/>
            <w:noWrap/>
            <w:hideMark/>
          </w:tcPr>
          <w:p w14:paraId="220AF780" w14:textId="5F009E3A" w:rsidR="009055DA" w:rsidRPr="009F4847" w:rsidRDefault="009055DA" w:rsidP="009055DA">
            <w:pPr>
              <w:pStyle w:val="TableText"/>
            </w:pPr>
            <w:r w:rsidRPr="00003E93">
              <w:t>F1.4: River red gum woodland riparian zone or floodplain</w:t>
            </w:r>
          </w:p>
        </w:tc>
        <w:tc>
          <w:tcPr>
            <w:tcW w:w="990" w:type="dxa"/>
            <w:noWrap/>
            <w:hideMark/>
          </w:tcPr>
          <w:p w14:paraId="19C5A346" w14:textId="17807431" w:rsidR="009055DA" w:rsidRPr="009F4847" w:rsidRDefault="009055DA" w:rsidP="009055DA">
            <w:pPr>
              <w:pStyle w:val="TableTextRight"/>
            </w:pPr>
            <w:r w:rsidRPr="00003E93">
              <w:t>13,508</w:t>
            </w:r>
          </w:p>
        </w:tc>
        <w:tc>
          <w:tcPr>
            <w:tcW w:w="1077" w:type="dxa"/>
            <w:noWrap/>
            <w:hideMark/>
          </w:tcPr>
          <w:p w14:paraId="4E1569A1" w14:textId="429CF027" w:rsidR="009055DA" w:rsidRPr="009F4847" w:rsidRDefault="009055DA" w:rsidP="009055DA">
            <w:pPr>
              <w:pStyle w:val="TableTextRight"/>
            </w:pPr>
            <w:r w:rsidRPr="00003E93">
              <w:t>3,175</w:t>
            </w:r>
          </w:p>
        </w:tc>
        <w:tc>
          <w:tcPr>
            <w:tcW w:w="794" w:type="dxa"/>
            <w:noWrap/>
            <w:hideMark/>
          </w:tcPr>
          <w:p w14:paraId="26821DFB" w14:textId="707B861B" w:rsidR="009055DA" w:rsidRPr="009F4847" w:rsidRDefault="009055DA" w:rsidP="009055DA">
            <w:pPr>
              <w:pStyle w:val="TableTextRight"/>
            </w:pPr>
            <w:r w:rsidRPr="00003E93">
              <w:t>0</w:t>
            </w:r>
          </w:p>
        </w:tc>
        <w:tc>
          <w:tcPr>
            <w:tcW w:w="1077" w:type="dxa"/>
            <w:noWrap/>
            <w:hideMark/>
          </w:tcPr>
          <w:p w14:paraId="68C4ED83" w14:textId="71590038" w:rsidR="009055DA" w:rsidRPr="009F4847" w:rsidRDefault="009055DA" w:rsidP="009055DA">
            <w:pPr>
              <w:pStyle w:val="TableTextRight"/>
              <w:ind w:right="227"/>
            </w:pPr>
            <w:r w:rsidRPr="00003E93">
              <w:t>0</w:t>
            </w:r>
          </w:p>
        </w:tc>
      </w:tr>
      <w:tr w:rsidR="009055DA" w:rsidRPr="009F4847" w14:paraId="44692023"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460FD497" w14:textId="50025ED0" w:rsidR="009055DA" w:rsidRPr="009F4847" w:rsidRDefault="009055DA" w:rsidP="009055DA">
            <w:pPr>
              <w:pStyle w:val="TableText"/>
            </w:pPr>
            <w:r w:rsidRPr="00003E93">
              <w:t>Condamine Balonne</w:t>
            </w:r>
          </w:p>
        </w:tc>
        <w:tc>
          <w:tcPr>
            <w:tcW w:w="4058" w:type="dxa"/>
            <w:noWrap/>
            <w:hideMark/>
          </w:tcPr>
          <w:p w14:paraId="685B89A2" w14:textId="384D46BE" w:rsidR="009055DA" w:rsidRPr="009F4847" w:rsidRDefault="009055DA" w:rsidP="009055DA">
            <w:pPr>
              <w:pStyle w:val="TableText"/>
            </w:pPr>
            <w:r w:rsidRPr="00003E93">
              <w:t>F4: Unspecified riparian zone or floodplain</w:t>
            </w:r>
          </w:p>
        </w:tc>
        <w:tc>
          <w:tcPr>
            <w:tcW w:w="990" w:type="dxa"/>
            <w:noWrap/>
            <w:hideMark/>
          </w:tcPr>
          <w:p w14:paraId="1ABBF175" w14:textId="1654F45B" w:rsidR="009055DA" w:rsidRPr="009F4847" w:rsidRDefault="009055DA" w:rsidP="009055DA">
            <w:pPr>
              <w:pStyle w:val="TableTextRight"/>
            </w:pPr>
            <w:r w:rsidRPr="00003E93">
              <w:t>267</w:t>
            </w:r>
          </w:p>
        </w:tc>
        <w:tc>
          <w:tcPr>
            <w:tcW w:w="1077" w:type="dxa"/>
            <w:noWrap/>
            <w:hideMark/>
          </w:tcPr>
          <w:p w14:paraId="372AD4AB" w14:textId="2CFD0106" w:rsidR="009055DA" w:rsidRPr="009F4847" w:rsidRDefault="009055DA" w:rsidP="009055DA">
            <w:pPr>
              <w:pStyle w:val="TableTextRight"/>
            </w:pPr>
            <w:r w:rsidRPr="00003E93">
              <w:t>78</w:t>
            </w:r>
          </w:p>
        </w:tc>
        <w:tc>
          <w:tcPr>
            <w:tcW w:w="794" w:type="dxa"/>
            <w:noWrap/>
            <w:hideMark/>
          </w:tcPr>
          <w:p w14:paraId="012D82AF" w14:textId="5384EAC8" w:rsidR="009055DA" w:rsidRPr="009F4847" w:rsidRDefault="009055DA" w:rsidP="009055DA">
            <w:pPr>
              <w:pStyle w:val="TableTextRight"/>
            </w:pPr>
            <w:r w:rsidRPr="00003E93">
              <w:t>0</w:t>
            </w:r>
          </w:p>
        </w:tc>
        <w:tc>
          <w:tcPr>
            <w:tcW w:w="1077" w:type="dxa"/>
            <w:noWrap/>
            <w:hideMark/>
          </w:tcPr>
          <w:p w14:paraId="49FB2FE4" w14:textId="21FA469E" w:rsidR="009055DA" w:rsidRPr="009F4847" w:rsidRDefault="009055DA" w:rsidP="009055DA">
            <w:pPr>
              <w:pStyle w:val="TableTextRight"/>
              <w:ind w:right="227"/>
            </w:pPr>
            <w:r w:rsidRPr="00003E93">
              <w:t>0</w:t>
            </w:r>
          </w:p>
        </w:tc>
      </w:tr>
      <w:tr w:rsidR="009055DA" w:rsidRPr="009F4847" w14:paraId="4EAF0F60" w14:textId="77777777" w:rsidTr="0030635E">
        <w:trPr>
          <w:trHeight w:val="315"/>
        </w:trPr>
        <w:tc>
          <w:tcPr>
            <w:tcW w:w="1607" w:type="dxa"/>
            <w:tcBorders>
              <w:bottom w:val="nil"/>
            </w:tcBorders>
            <w:noWrap/>
            <w:hideMark/>
          </w:tcPr>
          <w:p w14:paraId="1002A9A5" w14:textId="0AC5D9B2" w:rsidR="009055DA" w:rsidRPr="009F4847" w:rsidRDefault="009055DA" w:rsidP="009055DA">
            <w:pPr>
              <w:pStyle w:val="TableText"/>
            </w:pPr>
            <w:r w:rsidRPr="00003E93">
              <w:t>Condamine Balonne</w:t>
            </w:r>
          </w:p>
        </w:tc>
        <w:tc>
          <w:tcPr>
            <w:tcW w:w="4058" w:type="dxa"/>
            <w:tcBorders>
              <w:bottom w:val="nil"/>
            </w:tcBorders>
            <w:noWrap/>
            <w:hideMark/>
          </w:tcPr>
          <w:p w14:paraId="5132EAFE" w14:textId="4131B4F6" w:rsidR="009055DA" w:rsidRPr="009F4847" w:rsidRDefault="009055DA" w:rsidP="009055DA">
            <w:pPr>
              <w:pStyle w:val="TableText"/>
            </w:pPr>
            <w:r w:rsidRPr="00003E93">
              <w:t>F1.13: Paperbark riparian zone or floodplain</w:t>
            </w:r>
          </w:p>
        </w:tc>
        <w:tc>
          <w:tcPr>
            <w:tcW w:w="990" w:type="dxa"/>
            <w:tcBorders>
              <w:bottom w:val="nil"/>
            </w:tcBorders>
            <w:noWrap/>
            <w:hideMark/>
          </w:tcPr>
          <w:p w14:paraId="296DFA20" w14:textId="0BBFABDA" w:rsidR="009055DA" w:rsidRPr="009F4847" w:rsidRDefault="009055DA" w:rsidP="009055DA">
            <w:pPr>
              <w:pStyle w:val="TableTextRight"/>
            </w:pPr>
            <w:r w:rsidRPr="00003E93">
              <w:t>5</w:t>
            </w:r>
          </w:p>
        </w:tc>
        <w:tc>
          <w:tcPr>
            <w:tcW w:w="1077" w:type="dxa"/>
            <w:tcBorders>
              <w:bottom w:val="nil"/>
            </w:tcBorders>
            <w:noWrap/>
            <w:hideMark/>
          </w:tcPr>
          <w:p w14:paraId="7B216E05" w14:textId="05F8E52B" w:rsidR="009055DA" w:rsidRPr="009F4847" w:rsidRDefault="009055DA" w:rsidP="009055DA">
            <w:pPr>
              <w:pStyle w:val="TableTextRight"/>
            </w:pPr>
            <w:r w:rsidRPr="00003E93">
              <w:t>0</w:t>
            </w:r>
          </w:p>
        </w:tc>
        <w:tc>
          <w:tcPr>
            <w:tcW w:w="794" w:type="dxa"/>
            <w:tcBorders>
              <w:bottom w:val="nil"/>
            </w:tcBorders>
            <w:noWrap/>
            <w:hideMark/>
          </w:tcPr>
          <w:p w14:paraId="4C86B232" w14:textId="16D459AD" w:rsidR="009055DA" w:rsidRPr="009F4847" w:rsidRDefault="009055DA" w:rsidP="009055DA">
            <w:pPr>
              <w:pStyle w:val="TableTextRight"/>
            </w:pPr>
            <w:r w:rsidRPr="00003E93">
              <w:t>0</w:t>
            </w:r>
          </w:p>
        </w:tc>
        <w:tc>
          <w:tcPr>
            <w:tcW w:w="1077" w:type="dxa"/>
            <w:tcBorders>
              <w:bottom w:val="nil"/>
            </w:tcBorders>
            <w:noWrap/>
            <w:hideMark/>
          </w:tcPr>
          <w:p w14:paraId="666F1615" w14:textId="50108324" w:rsidR="009055DA" w:rsidRPr="009F4847" w:rsidRDefault="009055DA" w:rsidP="009055DA">
            <w:pPr>
              <w:pStyle w:val="TableTextRight"/>
              <w:ind w:right="227"/>
            </w:pPr>
            <w:r w:rsidRPr="00003E93">
              <w:t>0</w:t>
            </w:r>
          </w:p>
        </w:tc>
      </w:tr>
      <w:tr w:rsidR="009055DA" w:rsidRPr="009F4847" w14:paraId="562570DF"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2CEDB75C" w14:textId="086403C4" w:rsidR="009055DA" w:rsidRPr="009F4847" w:rsidRDefault="009055DA" w:rsidP="009055DA">
            <w:pPr>
              <w:pStyle w:val="TableText"/>
            </w:pPr>
            <w:r w:rsidRPr="00003E93">
              <w:t>Edward Wakool</w:t>
            </w:r>
            <w:r w:rsidR="003C3171">
              <w:rPr>
                <w:rFonts w:cs="Calibri"/>
              </w:rPr>
              <w:t>†</w:t>
            </w:r>
          </w:p>
        </w:tc>
        <w:tc>
          <w:tcPr>
            <w:tcW w:w="4058" w:type="dxa"/>
            <w:tcBorders>
              <w:bottom w:val="nil"/>
            </w:tcBorders>
            <w:shd w:val="clear" w:color="auto" w:fill="D0EAFF" w:themeFill="accent2" w:themeFillTint="1A"/>
            <w:noWrap/>
            <w:hideMark/>
          </w:tcPr>
          <w:p w14:paraId="36A003F6" w14:textId="367C5F33" w:rsidR="009055DA" w:rsidRPr="009F4847" w:rsidRDefault="009055DA" w:rsidP="009055DA">
            <w:pPr>
              <w:pStyle w:val="TableText"/>
            </w:pPr>
            <w:r w:rsidRPr="00003E93">
              <w:t>F1.2: River red gum forest riparian zone or floodplain</w:t>
            </w:r>
          </w:p>
        </w:tc>
        <w:tc>
          <w:tcPr>
            <w:tcW w:w="990" w:type="dxa"/>
            <w:tcBorders>
              <w:bottom w:val="nil"/>
            </w:tcBorders>
            <w:shd w:val="clear" w:color="auto" w:fill="D0EAFF" w:themeFill="accent2" w:themeFillTint="1A"/>
            <w:noWrap/>
            <w:hideMark/>
          </w:tcPr>
          <w:p w14:paraId="33C4CF68" w14:textId="7866152B" w:rsidR="009055DA" w:rsidRPr="00C33DDA" w:rsidRDefault="009055DA" w:rsidP="009055DA">
            <w:pPr>
              <w:pStyle w:val="TableTextRight"/>
            </w:pPr>
            <w:r w:rsidRPr="00003E93">
              <w:t>65,502</w:t>
            </w:r>
          </w:p>
        </w:tc>
        <w:tc>
          <w:tcPr>
            <w:tcW w:w="1077" w:type="dxa"/>
            <w:tcBorders>
              <w:bottom w:val="nil"/>
            </w:tcBorders>
            <w:shd w:val="clear" w:color="auto" w:fill="D0EAFF" w:themeFill="accent2" w:themeFillTint="1A"/>
            <w:noWrap/>
            <w:hideMark/>
          </w:tcPr>
          <w:p w14:paraId="205596DC" w14:textId="649B9B1E" w:rsidR="009055DA" w:rsidRPr="00C33DDA" w:rsidRDefault="009055DA" w:rsidP="009055DA">
            <w:pPr>
              <w:pStyle w:val="TableTextRight"/>
            </w:pPr>
            <w:r w:rsidRPr="00003E93">
              <w:t>32,411</w:t>
            </w:r>
          </w:p>
        </w:tc>
        <w:tc>
          <w:tcPr>
            <w:tcW w:w="794" w:type="dxa"/>
            <w:tcBorders>
              <w:bottom w:val="nil"/>
            </w:tcBorders>
            <w:shd w:val="clear" w:color="auto" w:fill="D0EAFF" w:themeFill="accent2" w:themeFillTint="1A"/>
            <w:noWrap/>
            <w:hideMark/>
          </w:tcPr>
          <w:p w14:paraId="0E8933BE" w14:textId="0D40945D" w:rsidR="009055DA" w:rsidRPr="00C33DDA" w:rsidRDefault="009055DA" w:rsidP="009055DA">
            <w:pPr>
              <w:pStyle w:val="TableTextRight"/>
            </w:pPr>
            <w:r w:rsidRPr="00003E93">
              <w:t>61</w:t>
            </w:r>
          </w:p>
        </w:tc>
        <w:tc>
          <w:tcPr>
            <w:tcW w:w="1077" w:type="dxa"/>
            <w:tcBorders>
              <w:bottom w:val="nil"/>
            </w:tcBorders>
            <w:shd w:val="clear" w:color="auto" w:fill="D0EAFF" w:themeFill="accent2" w:themeFillTint="1A"/>
            <w:noWrap/>
            <w:hideMark/>
          </w:tcPr>
          <w:p w14:paraId="4092ADE1" w14:textId="68F406C0" w:rsidR="009055DA" w:rsidRPr="00C33DDA" w:rsidRDefault="009055DA" w:rsidP="009055DA">
            <w:pPr>
              <w:pStyle w:val="TableTextRight"/>
              <w:ind w:right="227"/>
            </w:pPr>
            <w:r w:rsidRPr="00003E93">
              <w:t>&lt;0.1</w:t>
            </w:r>
          </w:p>
        </w:tc>
      </w:tr>
      <w:tr w:rsidR="009055DA" w:rsidRPr="009F4847" w14:paraId="1CAB2C75" w14:textId="77777777" w:rsidTr="0030635E">
        <w:trPr>
          <w:trHeight w:val="315"/>
        </w:trPr>
        <w:tc>
          <w:tcPr>
            <w:tcW w:w="1607" w:type="dxa"/>
            <w:tcBorders>
              <w:bottom w:val="single" w:sz="4" w:space="0" w:color="FFFFFF" w:themeColor="background1"/>
            </w:tcBorders>
            <w:shd w:val="clear" w:color="auto" w:fill="D0EAFF" w:themeFill="accent2" w:themeFillTint="1A"/>
            <w:noWrap/>
            <w:hideMark/>
          </w:tcPr>
          <w:p w14:paraId="7567F692" w14:textId="01F07270" w:rsidR="009055DA" w:rsidRPr="009F4847" w:rsidRDefault="009055DA" w:rsidP="009055DA">
            <w:pPr>
              <w:pStyle w:val="TableText"/>
            </w:pPr>
            <w:r w:rsidRPr="00003E93">
              <w:t>Edward Wakool</w:t>
            </w:r>
            <w:r w:rsidR="003C3171">
              <w:rPr>
                <w:rFonts w:cs="Calibri"/>
              </w:rPr>
              <w:t>†</w:t>
            </w:r>
          </w:p>
        </w:tc>
        <w:tc>
          <w:tcPr>
            <w:tcW w:w="4058" w:type="dxa"/>
            <w:tcBorders>
              <w:bottom w:val="single" w:sz="4" w:space="0" w:color="FFFFFF" w:themeColor="background1"/>
            </w:tcBorders>
            <w:shd w:val="clear" w:color="auto" w:fill="D0EAFF" w:themeFill="accent2" w:themeFillTint="1A"/>
            <w:noWrap/>
            <w:hideMark/>
          </w:tcPr>
          <w:p w14:paraId="306B3DE5" w14:textId="1FE770FD" w:rsidR="009055DA" w:rsidRPr="009F4847" w:rsidRDefault="009055DA" w:rsidP="009055DA">
            <w:pPr>
              <w:pStyle w:val="TableText"/>
            </w:pPr>
            <w:r w:rsidRPr="00003E93">
              <w:t>F1.8: Black box woodland riparian zone or floodplain</w:t>
            </w:r>
          </w:p>
        </w:tc>
        <w:tc>
          <w:tcPr>
            <w:tcW w:w="990" w:type="dxa"/>
            <w:tcBorders>
              <w:bottom w:val="single" w:sz="4" w:space="0" w:color="FFFFFF" w:themeColor="background1"/>
            </w:tcBorders>
            <w:shd w:val="clear" w:color="auto" w:fill="D0EAFF" w:themeFill="accent2" w:themeFillTint="1A"/>
            <w:noWrap/>
            <w:hideMark/>
          </w:tcPr>
          <w:p w14:paraId="1D32419A" w14:textId="7E0AB467" w:rsidR="009055DA" w:rsidRPr="00C33DDA" w:rsidRDefault="009055DA" w:rsidP="009055DA">
            <w:pPr>
              <w:pStyle w:val="TableTextRight"/>
            </w:pPr>
            <w:r w:rsidRPr="00003E93">
              <w:t>73,167</w:t>
            </w:r>
          </w:p>
        </w:tc>
        <w:tc>
          <w:tcPr>
            <w:tcW w:w="1077" w:type="dxa"/>
            <w:tcBorders>
              <w:bottom w:val="single" w:sz="4" w:space="0" w:color="FFFFFF" w:themeColor="background1"/>
            </w:tcBorders>
            <w:shd w:val="clear" w:color="auto" w:fill="D0EAFF" w:themeFill="accent2" w:themeFillTint="1A"/>
            <w:noWrap/>
            <w:hideMark/>
          </w:tcPr>
          <w:p w14:paraId="2C0B6865" w14:textId="57AE3BF4" w:rsidR="009055DA" w:rsidRPr="00C33DDA" w:rsidRDefault="009055DA" w:rsidP="009055DA">
            <w:pPr>
              <w:pStyle w:val="TableTextRight"/>
            </w:pPr>
            <w:r w:rsidRPr="00003E93">
              <w:t>8,219</w:t>
            </w:r>
          </w:p>
        </w:tc>
        <w:tc>
          <w:tcPr>
            <w:tcW w:w="794" w:type="dxa"/>
            <w:tcBorders>
              <w:bottom w:val="single" w:sz="4" w:space="0" w:color="FFFFFF" w:themeColor="background1"/>
            </w:tcBorders>
            <w:shd w:val="clear" w:color="auto" w:fill="D0EAFF" w:themeFill="accent2" w:themeFillTint="1A"/>
            <w:noWrap/>
            <w:hideMark/>
          </w:tcPr>
          <w:p w14:paraId="4CB0AE0D" w14:textId="5296F96C" w:rsidR="009055DA" w:rsidRPr="00C33DDA" w:rsidRDefault="009055DA" w:rsidP="009055DA">
            <w:pPr>
              <w:pStyle w:val="TableTextRight"/>
            </w:pPr>
            <w:r w:rsidRPr="00003E93">
              <w:t>&lt;1</w:t>
            </w:r>
          </w:p>
        </w:tc>
        <w:tc>
          <w:tcPr>
            <w:tcW w:w="1077" w:type="dxa"/>
            <w:tcBorders>
              <w:bottom w:val="single" w:sz="4" w:space="0" w:color="FFFFFF" w:themeColor="background1"/>
            </w:tcBorders>
            <w:shd w:val="clear" w:color="auto" w:fill="D0EAFF" w:themeFill="accent2" w:themeFillTint="1A"/>
            <w:noWrap/>
            <w:hideMark/>
          </w:tcPr>
          <w:p w14:paraId="31120DE1" w14:textId="58143ECD" w:rsidR="009055DA" w:rsidRPr="00C33DDA" w:rsidRDefault="009055DA" w:rsidP="009055DA">
            <w:pPr>
              <w:pStyle w:val="TableTextRight"/>
              <w:ind w:right="227"/>
            </w:pPr>
            <w:r w:rsidRPr="00003E93">
              <w:t>&lt;0.1</w:t>
            </w:r>
          </w:p>
        </w:tc>
      </w:tr>
      <w:tr w:rsidR="009055DA" w:rsidRPr="009F4847" w14:paraId="1291179D"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top w:val="single" w:sz="4" w:space="0" w:color="FFFFFF" w:themeColor="background1"/>
            </w:tcBorders>
            <w:noWrap/>
            <w:hideMark/>
          </w:tcPr>
          <w:p w14:paraId="6DD5556D" w14:textId="4C2413AB" w:rsidR="009055DA" w:rsidRPr="009F4847" w:rsidRDefault="009055DA" w:rsidP="009055DA">
            <w:pPr>
              <w:pStyle w:val="TableText"/>
            </w:pPr>
            <w:r w:rsidRPr="00003E93">
              <w:t>Edward Wakool</w:t>
            </w:r>
          </w:p>
        </w:tc>
        <w:tc>
          <w:tcPr>
            <w:tcW w:w="4058" w:type="dxa"/>
            <w:tcBorders>
              <w:top w:val="single" w:sz="4" w:space="0" w:color="FFFFFF" w:themeColor="background1"/>
            </w:tcBorders>
            <w:noWrap/>
            <w:hideMark/>
          </w:tcPr>
          <w:p w14:paraId="2C3B1708" w14:textId="43EEE0E3" w:rsidR="009055DA" w:rsidRPr="009F4847" w:rsidRDefault="009055DA" w:rsidP="009055DA">
            <w:pPr>
              <w:pStyle w:val="TableText"/>
            </w:pPr>
            <w:r w:rsidRPr="00003E93">
              <w:t>F2.2: Lignum shrubland riparian zone or floodplain</w:t>
            </w:r>
          </w:p>
        </w:tc>
        <w:tc>
          <w:tcPr>
            <w:tcW w:w="990" w:type="dxa"/>
            <w:tcBorders>
              <w:top w:val="single" w:sz="4" w:space="0" w:color="FFFFFF" w:themeColor="background1"/>
            </w:tcBorders>
            <w:noWrap/>
            <w:hideMark/>
          </w:tcPr>
          <w:p w14:paraId="71EF5F0D" w14:textId="40ED146C" w:rsidR="009055DA" w:rsidRPr="00C33DDA" w:rsidRDefault="009055DA" w:rsidP="009055DA">
            <w:pPr>
              <w:pStyle w:val="TableTextRight"/>
            </w:pPr>
            <w:r w:rsidRPr="00003E93">
              <w:t>3,641</w:t>
            </w:r>
          </w:p>
        </w:tc>
        <w:tc>
          <w:tcPr>
            <w:tcW w:w="1077" w:type="dxa"/>
            <w:tcBorders>
              <w:top w:val="single" w:sz="4" w:space="0" w:color="FFFFFF" w:themeColor="background1"/>
            </w:tcBorders>
            <w:noWrap/>
            <w:hideMark/>
          </w:tcPr>
          <w:p w14:paraId="071E6B10" w14:textId="33954FA9" w:rsidR="009055DA" w:rsidRPr="00C33DDA" w:rsidRDefault="009055DA" w:rsidP="009055DA">
            <w:pPr>
              <w:pStyle w:val="TableTextRight"/>
            </w:pPr>
            <w:r w:rsidRPr="00003E93">
              <w:t>266</w:t>
            </w:r>
          </w:p>
        </w:tc>
        <w:tc>
          <w:tcPr>
            <w:tcW w:w="794" w:type="dxa"/>
            <w:tcBorders>
              <w:top w:val="single" w:sz="4" w:space="0" w:color="FFFFFF" w:themeColor="background1"/>
            </w:tcBorders>
            <w:noWrap/>
            <w:hideMark/>
          </w:tcPr>
          <w:p w14:paraId="34FE09AC" w14:textId="4BFFD432" w:rsidR="009055DA" w:rsidRPr="00C33DDA" w:rsidRDefault="009055DA" w:rsidP="009055DA">
            <w:pPr>
              <w:pStyle w:val="TableTextRight"/>
            </w:pPr>
            <w:r w:rsidRPr="00003E93">
              <w:t>0</w:t>
            </w:r>
          </w:p>
        </w:tc>
        <w:tc>
          <w:tcPr>
            <w:tcW w:w="1077" w:type="dxa"/>
            <w:tcBorders>
              <w:top w:val="single" w:sz="4" w:space="0" w:color="FFFFFF" w:themeColor="background1"/>
            </w:tcBorders>
            <w:noWrap/>
            <w:hideMark/>
          </w:tcPr>
          <w:p w14:paraId="10C5E28E" w14:textId="30BC9A31" w:rsidR="009055DA" w:rsidRPr="00C33DDA" w:rsidRDefault="009055DA" w:rsidP="009055DA">
            <w:pPr>
              <w:pStyle w:val="TableTextRight"/>
              <w:ind w:right="227"/>
            </w:pPr>
            <w:r w:rsidRPr="00003E93">
              <w:t>0</w:t>
            </w:r>
          </w:p>
        </w:tc>
      </w:tr>
      <w:tr w:rsidR="009055DA" w:rsidRPr="009F4847" w14:paraId="356BCF1B" w14:textId="77777777" w:rsidTr="0030635E">
        <w:trPr>
          <w:trHeight w:val="315"/>
        </w:trPr>
        <w:tc>
          <w:tcPr>
            <w:tcW w:w="1607" w:type="dxa"/>
            <w:noWrap/>
            <w:hideMark/>
          </w:tcPr>
          <w:p w14:paraId="63439416" w14:textId="55775F8E" w:rsidR="009055DA" w:rsidRPr="009F4847" w:rsidRDefault="009055DA" w:rsidP="009055DA">
            <w:pPr>
              <w:pStyle w:val="TableText"/>
            </w:pPr>
            <w:r w:rsidRPr="00003E93">
              <w:t>Edward Wakool</w:t>
            </w:r>
          </w:p>
        </w:tc>
        <w:tc>
          <w:tcPr>
            <w:tcW w:w="4058" w:type="dxa"/>
            <w:noWrap/>
            <w:hideMark/>
          </w:tcPr>
          <w:p w14:paraId="3294F6B8" w14:textId="26148673" w:rsidR="009055DA" w:rsidRPr="009F4847" w:rsidRDefault="009055DA" w:rsidP="009055DA">
            <w:pPr>
              <w:pStyle w:val="TableText"/>
            </w:pPr>
            <w:r w:rsidRPr="00003E93">
              <w:t>F2.4: Shrubland riparian zone or floodplain</w:t>
            </w:r>
          </w:p>
        </w:tc>
        <w:tc>
          <w:tcPr>
            <w:tcW w:w="990" w:type="dxa"/>
            <w:noWrap/>
            <w:hideMark/>
          </w:tcPr>
          <w:p w14:paraId="17C9CBCF" w14:textId="71780A5F" w:rsidR="009055DA" w:rsidRPr="00C33DDA" w:rsidRDefault="009055DA" w:rsidP="009055DA">
            <w:pPr>
              <w:pStyle w:val="TableTextRight"/>
            </w:pPr>
            <w:r w:rsidRPr="00003E93">
              <w:t>48</w:t>
            </w:r>
          </w:p>
        </w:tc>
        <w:tc>
          <w:tcPr>
            <w:tcW w:w="1077" w:type="dxa"/>
            <w:noWrap/>
            <w:hideMark/>
          </w:tcPr>
          <w:p w14:paraId="339C8B4F" w14:textId="2AC22DCD" w:rsidR="009055DA" w:rsidRPr="00C33DDA" w:rsidRDefault="009055DA" w:rsidP="009055DA">
            <w:pPr>
              <w:pStyle w:val="TableTextRight"/>
            </w:pPr>
            <w:r w:rsidRPr="00003E93">
              <w:t>5</w:t>
            </w:r>
          </w:p>
        </w:tc>
        <w:tc>
          <w:tcPr>
            <w:tcW w:w="794" w:type="dxa"/>
            <w:noWrap/>
            <w:hideMark/>
          </w:tcPr>
          <w:p w14:paraId="179917A4" w14:textId="6D36C80F" w:rsidR="009055DA" w:rsidRPr="00C33DDA" w:rsidRDefault="009055DA" w:rsidP="009055DA">
            <w:pPr>
              <w:pStyle w:val="TableTextRight"/>
            </w:pPr>
            <w:r w:rsidRPr="00003E93">
              <w:t>0</w:t>
            </w:r>
          </w:p>
        </w:tc>
        <w:tc>
          <w:tcPr>
            <w:tcW w:w="1077" w:type="dxa"/>
            <w:noWrap/>
            <w:hideMark/>
          </w:tcPr>
          <w:p w14:paraId="672C9C0F" w14:textId="1978E8AA" w:rsidR="009055DA" w:rsidRPr="00C33DDA" w:rsidRDefault="009055DA" w:rsidP="009055DA">
            <w:pPr>
              <w:pStyle w:val="TableTextRight"/>
              <w:ind w:right="227"/>
            </w:pPr>
            <w:r w:rsidRPr="00003E93">
              <w:t>0</w:t>
            </w:r>
          </w:p>
        </w:tc>
      </w:tr>
      <w:tr w:rsidR="009055DA" w:rsidRPr="009F4847" w14:paraId="65AEAF67"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03F5089E" w14:textId="7E76695A" w:rsidR="009055DA" w:rsidRPr="009F4847" w:rsidRDefault="009055DA" w:rsidP="009055DA">
            <w:pPr>
              <w:pStyle w:val="TableText"/>
            </w:pPr>
            <w:r w:rsidRPr="00003E93">
              <w:t>Goulburn</w:t>
            </w:r>
          </w:p>
        </w:tc>
        <w:tc>
          <w:tcPr>
            <w:tcW w:w="4058" w:type="dxa"/>
            <w:noWrap/>
            <w:hideMark/>
          </w:tcPr>
          <w:p w14:paraId="6A5845A6" w14:textId="7029A0EC" w:rsidR="009055DA" w:rsidRPr="009F4847" w:rsidRDefault="009055DA" w:rsidP="009055DA">
            <w:pPr>
              <w:pStyle w:val="TableText"/>
            </w:pPr>
            <w:r w:rsidRPr="00003E93">
              <w:t>F1.4: River red gum woodland riparian zone or floodplain</w:t>
            </w:r>
          </w:p>
        </w:tc>
        <w:tc>
          <w:tcPr>
            <w:tcW w:w="990" w:type="dxa"/>
            <w:noWrap/>
            <w:hideMark/>
          </w:tcPr>
          <w:p w14:paraId="5774F09B" w14:textId="52FAED8E" w:rsidR="009055DA" w:rsidRPr="00C33DDA" w:rsidRDefault="009055DA" w:rsidP="009055DA">
            <w:pPr>
              <w:pStyle w:val="TableTextRight"/>
            </w:pPr>
            <w:r w:rsidRPr="00003E93">
              <w:t>11,384</w:t>
            </w:r>
          </w:p>
        </w:tc>
        <w:tc>
          <w:tcPr>
            <w:tcW w:w="1077" w:type="dxa"/>
            <w:noWrap/>
            <w:hideMark/>
          </w:tcPr>
          <w:p w14:paraId="3C3F5B73" w14:textId="43BC49E1" w:rsidR="009055DA" w:rsidRPr="00C33DDA" w:rsidRDefault="009055DA" w:rsidP="009055DA">
            <w:pPr>
              <w:pStyle w:val="TableTextRight"/>
            </w:pPr>
            <w:r w:rsidRPr="00003E93">
              <w:t>6,045</w:t>
            </w:r>
          </w:p>
        </w:tc>
        <w:tc>
          <w:tcPr>
            <w:tcW w:w="794" w:type="dxa"/>
            <w:noWrap/>
            <w:hideMark/>
          </w:tcPr>
          <w:p w14:paraId="65A42F41" w14:textId="0D7EAFBB" w:rsidR="009055DA" w:rsidRPr="00C33DDA" w:rsidRDefault="009055DA" w:rsidP="009055DA">
            <w:pPr>
              <w:pStyle w:val="TableTextRight"/>
            </w:pPr>
            <w:r w:rsidRPr="00003E93">
              <w:t>0</w:t>
            </w:r>
          </w:p>
        </w:tc>
        <w:tc>
          <w:tcPr>
            <w:tcW w:w="1077" w:type="dxa"/>
            <w:noWrap/>
            <w:hideMark/>
          </w:tcPr>
          <w:p w14:paraId="66B5C0B4" w14:textId="387D81FC" w:rsidR="009055DA" w:rsidRPr="00C33DDA" w:rsidRDefault="009055DA" w:rsidP="009055DA">
            <w:pPr>
              <w:pStyle w:val="TableTextRight"/>
              <w:ind w:right="227"/>
            </w:pPr>
            <w:r w:rsidRPr="00003E93">
              <w:t>0</w:t>
            </w:r>
          </w:p>
        </w:tc>
      </w:tr>
      <w:tr w:rsidR="009055DA" w:rsidRPr="009F4847" w14:paraId="66D848B3" w14:textId="77777777" w:rsidTr="0030635E">
        <w:trPr>
          <w:trHeight w:val="315"/>
        </w:trPr>
        <w:tc>
          <w:tcPr>
            <w:tcW w:w="1607" w:type="dxa"/>
            <w:noWrap/>
            <w:hideMark/>
          </w:tcPr>
          <w:p w14:paraId="798BDF7A" w14:textId="4104401A" w:rsidR="009055DA" w:rsidRPr="009F4847" w:rsidRDefault="009055DA" w:rsidP="009055DA">
            <w:pPr>
              <w:pStyle w:val="TableText"/>
            </w:pPr>
            <w:r w:rsidRPr="00003E93">
              <w:t>Goulburn</w:t>
            </w:r>
          </w:p>
        </w:tc>
        <w:tc>
          <w:tcPr>
            <w:tcW w:w="4058" w:type="dxa"/>
            <w:noWrap/>
            <w:hideMark/>
          </w:tcPr>
          <w:p w14:paraId="06093C17" w14:textId="5E2E4D65" w:rsidR="009055DA" w:rsidRPr="009F4847" w:rsidRDefault="009055DA" w:rsidP="009055DA">
            <w:pPr>
              <w:pStyle w:val="TableText"/>
            </w:pPr>
            <w:r w:rsidRPr="00003E93">
              <w:t>F1.2: River red gum forest riparian zone or floodplain</w:t>
            </w:r>
          </w:p>
        </w:tc>
        <w:tc>
          <w:tcPr>
            <w:tcW w:w="990" w:type="dxa"/>
            <w:noWrap/>
            <w:hideMark/>
          </w:tcPr>
          <w:p w14:paraId="2B530012" w14:textId="312EE556" w:rsidR="009055DA" w:rsidRPr="00C33DDA" w:rsidRDefault="009055DA" w:rsidP="009055DA">
            <w:pPr>
              <w:pStyle w:val="TableTextRight"/>
            </w:pPr>
            <w:r w:rsidRPr="00003E93">
              <w:t>5,800</w:t>
            </w:r>
          </w:p>
        </w:tc>
        <w:tc>
          <w:tcPr>
            <w:tcW w:w="1077" w:type="dxa"/>
            <w:noWrap/>
            <w:hideMark/>
          </w:tcPr>
          <w:p w14:paraId="2A36717B" w14:textId="5BDEFE5F" w:rsidR="009055DA" w:rsidRPr="00C33DDA" w:rsidRDefault="009055DA" w:rsidP="009055DA">
            <w:pPr>
              <w:pStyle w:val="TableTextRight"/>
            </w:pPr>
            <w:r w:rsidRPr="00003E93">
              <w:t>4,525</w:t>
            </w:r>
          </w:p>
        </w:tc>
        <w:tc>
          <w:tcPr>
            <w:tcW w:w="794" w:type="dxa"/>
            <w:noWrap/>
            <w:hideMark/>
          </w:tcPr>
          <w:p w14:paraId="05AC4558" w14:textId="3FCDAEFD" w:rsidR="009055DA" w:rsidRPr="00C33DDA" w:rsidRDefault="009055DA" w:rsidP="009055DA">
            <w:pPr>
              <w:pStyle w:val="TableTextRight"/>
            </w:pPr>
            <w:r w:rsidRPr="00003E93">
              <w:t>0</w:t>
            </w:r>
          </w:p>
        </w:tc>
        <w:tc>
          <w:tcPr>
            <w:tcW w:w="1077" w:type="dxa"/>
            <w:noWrap/>
            <w:hideMark/>
          </w:tcPr>
          <w:p w14:paraId="3CECE349" w14:textId="46D3EB34" w:rsidR="009055DA" w:rsidRPr="00C33DDA" w:rsidRDefault="009055DA" w:rsidP="009055DA">
            <w:pPr>
              <w:pStyle w:val="TableTextRight"/>
              <w:ind w:right="227"/>
            </w:pPr>
            <w:r w:rsidRPr="00003E93">
              <w:t>0</w:t>
            </w:r>
          </w:p>
        </w:tc>
      </w:tr>
      <w:tr w:rsidR="009055DA" w:rsidRPr="009F4847" w14:paraId="2BD9206B"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1269EB6C" w14:textId="65538C17" w:rsidR="009055DA" w:rsidRPr="009F4847" w:rsidRDefault="009055DA" w:rsidP="009055DA">
            <w:pPr>
              <w:pStyle w:val="TableText"/>
            </w:pPr>
            <w:r w:rsidRPr="00003E93">
              <w:t>Goulburn</w:t>
            </w:r>
          </w:p>
        </w:tc>
        <w:tc>
          <w:tcPr>
            <w:tcW w:w="4058" w:type="dxa"/>
            <w:noWrap/>
            <w:hideMark/>
          </w:tcPr>
          <w:p w14:paraId="04795366" w14:textId="0EFFF806" w:rsidR="009055DA" w:rsidRPr="009F4847" w:rsidRDefault="009055DA" w:rsidP="009055DA">
            <w:pPr>
              <w:pStyle w:val="TableText"/>
            </w:pPr>
            <w:r w:rsidRPr="00003E93">
              <w:t>F1.12: Woodland riparian zone or floodplain</w:t>
            </w:r>
          </w:p>
        </w:tc>
        <w:tc>
          <w:tcPr>
            <w:tcW w:w="990" w:type="dxa"/>
            <w:noWrap/>
            <w:hideMark/>
          </w:tcPr>
          <w:p w14:paraId="3D811645" w14:textId="401A2675" w:rsidR="009055DA" w:rsidRPr="00C33DDA" w:rsidRDefault="009055DA" w:rsidP="009055DA">
            <w:pPr>
              <w:pStyle w:val="TableTextRight"/>
            </w:pPr>
            <w:r w:rsidRPr="00003E93">
              <w:t>13,175</w:t>
            </w:r>
          </w:p>
        </w:tc>
        <w:tc>
          <w:tcPr>
            <w:tcW w:w="1077" w:type="dxa"/>
            <w:noWrap/>
            <w:hideMark/>
          </w:tcPr>
          <w:p w14:paraId="1C4020F9" w14:textId="74902E46" w:rsidR="009055DA" w:rsidRPr="00C33DDA" w:rsidRDefault="009055DA" w:rsidP="009055DA">
            <w:pPr>
              <w:pStyle w:val="TableTextRight"/>
            </w:pPr>
            <w:r w:rsidRPr="00003E93">
              <w:t>1,669</w:t>
            </w:r>
          </w:p>
        </w:tc>
        <w:tc>
          <w:tcPr>
            <w:tcW w:w="794" w:type="dxa"/>
            <w:noWrap/>
            <w:hideMark/>
          </w:tcPr>
          <w:p w14:paraId="633DA402" w14:textId="398512AB" w:rsidR="009055DA" w:rsidRPr="00C33DDA" w:rsidRDefault="009055DA" w:rsidP="009055DA">
            <w:pPr>
              <w:pStyle w:val="TableTextRight"/>
            </w:pPr>
            <w:r w:rsidRPr="00003E93">
              <w:t>0</w:t>
            </w:r>
          </w:p>
        </w:tc>
        <w:tc>
          <w:tcPr>
            <w:tcW w:w="1077" w:type="dxa"/>
            <w:noWrap/>
            <w:hideMark/>
          </w:tcPr>
          <w:p w14:paraId="4EC9B95E" w14:textId="009C8BF0" w:rsidR="009055DA" w:rsidRPr="00C33DDA" w:rsidRDefault="009055DA" w:rsidP="009055DA">
            <w:pPr>
              <w:pStyle w:val="TableTextRight"/>
              <w:ind w:right="227"/>
            </w:pPr>
            <w:r w:rsidRPr="00003E93">
              <w:t>0</w:t>
            </w:r>
          </w:p>
        </w:tc>
      </w:tr>
      <w:tr w:rsidR="009055DA" w:rsidRPr="009F4847" w14:paraId="15EE14DA" w14:textId="77777777" w:rsidTr="0030635E">
        <w:trPr>
          <w:trHeight w:val="315"/>
        </w:trPr>
        <w:tc>
          <w:tcPr>
            <w:tcW w:w="1607" w:type="dxa"/>
            <w:noWrap/>
            <w:hideMark/>
          </w:tcPr>
          <w:p w14:paraId="43BD7779" w14:textId="7481B3FE" w:rsidR="009055DA" w:rsidRPr="009F4847" w:rsidRDefault="009055DA" w:rsidP="009055DA">
            <w:pPr>
              <w:pStyle w:val="TableText"/>
            </w:pPr>
            <w:r w:rsidRPr="00003E93">
              <w:t>Goulburn</w:t>
            </w:r>
          </w:p>
        </w:tc>
        <w:tc>
          <w:tcPr>
            <w:tcW w:w="4058" w:type="dxa"/>
            <w:noWrap/>
            <w:hideMark/>
          </w:tcPr>
          <w:p w14:paraId="569D2530" w14:textId="580CF058" w:rsidR="009055DA" w:rsidRPr="009F4847" w:rsidRDefault="009055DA" w:rsidP="009055DA">
            <w:pPr>
              <w:pStyle w:val="TableText"/>
            </w:pPr>
            <w:r w:rsidRPr="00003E93">
              <w:t>F4: Unspecified riparian zone or floodplain</w:t>
            </w:r>
          </w:p>
        </w:tc>
        <w:tc>
          <w:tcPr>
            <w:tcW w:w="990" w:type="dxa"/>
            <w:noWrap/>
            <w:hideMark/>
          </w:tcPr>
          <w:p w14:paraId="65A8802C" w14:textId="130FCC30" w:rsidR="009055DA" w:rsidRPr="00C33DDA" w:rsidRDefault="009055DA" w:rsidP="009055DA">
            <w:pPr>
              <w:pStyle w:val="TableTextRight"/>
            </w:pPr>
            <w:r w:rsidRPr="00003E93">
              <w:t>507</w:t>
            </w:r>
          </w:p>
        </w:tc>
        <w:tc>
          <w:tcPr>
            <w:tcW w:w="1077" w:type="dxa"/>
            <w:noWrap/>
            <w:hideMark/>
          </w:tcPr>
          <w:p w14:paraId="0C49FABE" w14:textId="3E1ED652" w:rsidR="009055DA" w:rsidRPr="00C33DDA" w:rsidRDefault="009055DA" w:rsidP="009055DA">
            <w:pPr>
              <w:pStyle w:val="TableTextRight"/>
            </w:pPr>
            <w:r w:rsidRPr="00003E93">
              <w:t>143</w:t>
            </w:r>
          </w:p>
        </w:tc>
        <w:tc>
          <w:tcPr>
            <w:tcW w:w="794" w:type="dxa"/>
            <w:noWrap/>
            <w:hideMark/>
          </w:tcPr>
          <w:p w14:paraId="0D250DF0" w14:textId="637E85B8" w:rsidR="009055DA" w:rsidRPr="00C33DDA" w:rsidRDefault="009055DA" w:rsidP="009055DA">
            <w:pPr>
              <w:pStyle w:val="TableTextRight"/>
            </w:pPr>
            <w:r w:rsidRPr="00003E93">
              <w:t>0</w:t>
            </w:r>
          </w:p>
        </w:tc>
        <w:tc>
          <w:tcPr>
            <w:tcW w:w="1077" w:type="dxa"/>
            <w:noWrap/>
            <w:hideMark/>
          </w:tcPr>
          <w:p w14:paraId="61946B87" w14:textId="3B3D4A8C" w:rsidR="009055DA" w:rsidRPr="00C33DDA" w:rsidRDefault="009055DA" w:rsidP="009055DA">
            <w:pPr>
              <w:pStyle w:val="TableTextRight"/>
              <w:ind w:right="227"/>
            </w:pPr>
            <w:r w:rsidRPr="00003E93">
              <w:t>0</w:t>
            </w:r>
          </w:p>
        </w:tc>
      </w:tr>
      <w:tr w:rsidR="009055DA" w:rsidRPr="009F4847" w14:paraId="28EF8D27"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69A2BDDE" w14:textId="74462739" w:rsidR="009055DA" w:rsidRPr="009F4847" w:rsidRDefault="009055DA" w:rsidP="009055DA">
            <w:pPr>
              <w:pStyle w:val="TableText"/>
            </w:pPr>
            <w:r w:rsidRPr="00003E93">
              <w:t>Goulburn</w:t>
            </w:r>
          </w:p>
        </w:tc>
        <w:tc>
          <w:tcPr>
            <w:tcW w:w="4058" w:type="dxa"/>
            <w:noWrap/>
            <w:hideMark/>
          </w:tcPr>
          <w:p w14:paraId="235AE337" w14:textId="51EBAE26" w:rsidR="009055DA" w:rsidRPr="009F4847" w:rsidRDefault="009055DA" w:rsidP="009055DA">
            <w:pPr>
              <w:pStyle w:val="TableText"/>
            </w:pPr>
            <w:r w:rsidRPr="00003E93">
              <w:t>F1.8: Black box woodland riparian zone or floodplain</w:t>
            </w:r>
          </w:p>
        </w:tc>
        <w:tc>
          <w:tcPr>
            <w:tcW w:w="990" w:type="dxa"/>
            <w:noWrap/>
            <w:hideMark/>
          </w:tcPr>
          <w:p w14:paraId="70CB683B" w14:textId="56393AC6" w:rsidR="009055DA" w:rsidRPr="00C33DDA" w:rsidRDefault="009055DA" w:rsidP="009055DA">
            <w:pPr>
              <w:pStyle w:val="TableTextRight"/>
            </w:pPr>
            <w:r w:rsidRPr="00003E93">
              <w:t>129</w:t>
            </w:r>
          </w:p>
        </w:tc>
        <w:tc>
          <w:tcPr>
            <w:tcW w:w="1077" w:type="dxa"/>
            <w:noWrap/>
            <w:hideMark/>
          </w:tcPr>
          <w:p w14:paraId="466A8290" w14:textId="04F27186" w:rsidR="009055DA" w:rsidRPr="00C33DDA" w:rsidRDefault="009055DA" w:rsidP="009055DA">
            <w:pPr>
              <w:pStyle w:val="TableTextRight"/>
            </w:pPr>
            <w:r w:rsidRPr="00003E93">
              <w:t>24</w:t>
            </w:r>
          </w:p>
        </w:tc>
        <w:tc>
          <w:tcPr>
            <w:tcW w:w="794" w:type="dxa"/>
            <w:noWrap/>
            <w:hideMark/>
          </w:tcPr>
          <w:p w14:paraId="7F1FB423" w14:textId="015F3D9F" w:rsidR="009055DA" w:rsidRPr="00C33DDA" w:rsidRDefault="009055DA" w:rsidP="009055DA">
            <w:pPr>
              <w:pStyle w:val="TableTextRight"/>
            </w:pPr>
            <w:r w:rsidRPr="00003E93">
              <w:t>0</w:t>
            </w:r>
          </w:p>
        </w:tc>
        <w:tc>
          <w:tcPr>
            <w:tcW w:w="1077" w:type="dxa"/>
            <w:noWrap/>
            <w:hideMark/>
          </w:tcPr>
          <w:p w14:paraId="7E4E9D25" w14:textId="4BEF91EB" w:rsidR="009055DA" w:rsidRPr="00C33DDA" w:rsidRDefault="009055DA" w:rsidP="009055DA">
            <w:pPr>
              <w:pStyle w:val="TableTextRight"/>
              <w:ind w:right="227"/>
            </w:pPr>
            <w:r w:rsidRPr="00003E93">
              <w:t>0</w:t>
            </w:r>
          </w:p>
        </w:tc>
      </w:tr>
      <w:tr w:rsidR="009055DA" w:rsidRPr="009F4847" w14:paraId="0CEB7DCA" w14:textId="77777777" w:rsidTr="0030635E">
        <w:trPr>
          <w:trHeight w:val="315"/>
        </w:trPr>
        <w:tc>
          <w:tcPr>
            <w:tcW w:w="1607" w:type="dxa"/>
            <w:noWrap/>
            <w:hideMark/>
          </w:tcPr>
          <w:p w14:paraId="0906DCA0" w14:textId="48BE603B" w:rsidR="009055DA" w:rsidRPr="009F4847" w:rsidRDefault="009055DA" w:rsidP="009055DA">
            <w:pPr>
              <w:pStyle w:val="TableText"/>
            </w:pPr>
            <w:r w:rsidRPr="00003E93">
              <w:t>Goulburn</w:t>
            </w:r>
          </w:p>
        </w:tc>
        <w:tc>
          <w:tcPr>
            <w:tcW w:w="4058" w:type="dxa"/>
            <w:noWrap/>
            <w:hideMark/>
          </w:tcPr>
          <w:p w14:paraId="674A963A" w14:textId="74F11817" w:rsidR="009055DA" w:rsidRPr="009F4847" w:rsidRDefault="009055DA" w:rsidP="009055DA">
            <w:pPr>
              <w:pStyle w:val="TableText"/>
            </w:pPr>
            <w:r w:rsidRPr="00003E93">
              <w:t>F3.2: Sedge/forb/grassland riparian zone or floodplain</w:t>
            </w:r>
          </w:p>
        </w:tc>
        <w:tc>
          <w:tcPr>
            <w:tcW w:w="990" w:type="dxa"/>
            <w:noWrap/>
            <w:hideMark/>
          </w:tcPr>
          <w:p w14:paraId="33722070" w14:textId="17147842" w:rsidR="009055DA" w:rsidRPr="00C33DDA" w:rsidRDefault="009055DA" w:rsidP="009055DA">
            <w:pPr>
              <w:pStyle w:val="TableTextRight"/>
            </w:pPr>
            <w:r w:rsidRPr="00003E93">
              <w:t>20</w:t>
            </w:r>
          </w:p>
        </w:tc>
        <w:tc>
          <w:tcPr>
            <w:tcW w:w="1077" w:type="dxa"/>
            <w:noWrap/>
            <w:hideMark/>
          </w:tcPr>
          <w:p w14:paraId="3C533BB5" w14:textId="0F2DF4EA" w:rsidR="009055DA" w:rsidRPr="00C33DDA" w:rsidRDefault="009055DA" w:rsidP="009055DA">
            <w:pPr>
              <w:pStyle w:val="TableTextRight"/>
            </w:pPr>
            <w:r w:rsidRPr="00003E93">
              <w:t>19</w:t>
            </w:r>
          </w:p>
        </w:tc>
        <w:tc>
          <w:tcPr>
            <w:tcW w:w="794" w:type="dxa"/>
            <w:noWrap/>
            <w:hideMark/>
          </w:tcPr>
          <w:p w14:paraId="6026727B" w14:textId="750CA2C3" w:rsidR="009055DA" w:rsidRPr="00C33DDA" w:rsidRDefault="009055DA" w:rsidP="009055DA">
            <w:pPr>
              <w:pStyle w:val="TableTextRight"/>
            </w:pPr>
            <w:r w:rsidRPr="00003E93">
              <w:t>0</w:t>
            </w:r>
          </w:p>
        </w:tc>
        <w:tc>
          <w:tcPr>
            <w:tcW w:w="1077" w:type="dxa"/>
            <w:noWrap/>
            <w:hideMark/>
          </w:tcPr>
          <w:p w14:paraId="3E02CFD2" w14:textId="544F768A" w:rsidR="009055DA" w:rsidRPr="00C33DDA" w:rsidRDefault="009055DA" w:rsidP="009055DA">
            <w:pPr>
              <w:pStyle w:val="TableTextRight"/>
              <w:ind w:right="227"/>
            </w:pPr>
            <w:r w:rsidRPr="00003E93">
              <w:t>0</w:t>
            </w:r>
          </w:p>
        </w:tc>
      </w:tr>
      <w:tr w:rsidR="009055DA" w:rsidRPr="009F4847" w14:paraId="34D715BA"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noWrap/>
            <w:hideMark/>
          </w:tcPr>
          <w:p w14:paraId="41456156" w14:textId="568D02DC" w:rsidR="009055DA" w:rsidRPr="009F4847" w:rsidRDefault="009055DA" w:rsidP="009055DA">
            <w:pPr>
              <w:pStyle w:val="TableText"/>
            </w:pPr>
            <w:r w:rsidRPr="00003E93">
              <w:t>Goulburn</w:t>
            </w:r>
          </w:p>
        </w:tc>
        <w:tc>
          <w:tcPr>
            <w:tcW w:w="4058" w:type="dxa"/>
            <w:tcBorders>
              <w:bottom w:val="nil"/>
            </w:tcBorders>
            <w:noWrap/>
            <w:hideMark/>
          </w:tcPr>
          <w:p w14:paraId="1DB3E780" w14:textId="56E2B40B" w:rsidR="009055DA" w:rsidRPr="009F4847" w:rsidRDefault="009055DA" w:rsidP="009055DA">
            <w:pPr>
              <w:pStyle w:val="TableText"/>
            </w:pPr>
            <w:r w:rsidRPr="00003E93">
              <w:t>F2.2: Lignum shrubland riparian zone or floodplain</w:t>
            </w:r>
          </w:p>
        </w:tc>
        <w:tc>
          <w:tcPr>
            <w:tcW w:w="990" w:type="dxa"/>
            <w:tcBorders>
              <w:bottom w:val="nil"/>
            </w:tcBorders>
            <w:noWrap/>
            <w:hideMark/>
          </w:tcPr>
          <w:p w14:paraId="19C4E960" w14:textId="7A145011" w:rsidR="009055DA" w:rsidRPr="009F4847" w:rsidRDefault="009055DA" w:rsidP="009055DA">
            <w:pPr>
              <w:pStyle w:val="TableTextRight"/>
            </w:pPr>
            <w:r w:rsidRPr="00003E93">
              <w:t>26</w:t>
            </w:r>
          </w:p>
        </w:tc>
        <w:tc>
          <w:tcPr>
            <w:tcW w:w="1077" w:type="dxa"/>
            <w:tcBorders>
              <w:bottom w:val="nil"/>
            </w:tcBorders>
            <w:noWrap/>
            <w:hideMark/>
          </w:tcPr>
          <w:p w14:paraId="3239D37B" w14:textId="4410EF13" w:rsidR="009055DA" w:rsidRPr="009F4847" w:rsidRDefault="009055DA" w:rsidP="009055DA">
            <w:pPr>
              <w:pStyle w:val="TableTextRight"/>
            </w:pPr>
            <w:r w:rsidRPr="00003E93">
              <w:t>0</w:t>
            </w:r>
          </w:p>
        </w:tc>
        <w:tc>
          <w:tcPr>
            <w:tcW w:w="794" w:type="dxa"/>
            <w:tcBorders>
              <w:bottom w:val="nil"/>
            </w:tcBorders>
            <w:noWrap/>
            <w:hideMark/>
          </w:tcPr>
          <w:p w14:paraId="6F72D3B9" w14:textId="09BF3C67" w:rsidR="009055DA" w:rsidRPr="009F4847" w:rsidRDefault="009055DA" w:rsidP="009055DA">
            <w:pPr>
              <w:pStyle w:val="TableTextRight"/>
            </w:pPr>
            <w:r w:rsidRPr="00003E93">
              <w:t>0</w:t>
            </w:r>
          </w:p>
        </w:tc>
        <w:tc>
          <w:tcPr>
            <w:tcW w:w="1077" w:type="dxa"/>
            <w:tcBorders>
              <w:bottom w:val="nil"/>
            </w:tcBorders>
            <w:noWrap/>
            <w:hideMark/>
          </w:tcPr>
          <w:p w14:paraId="23314955" w14:textId="3BDA1962" w:rsidR="009055DA" w:rsidRPr="009F4847" w:rsidRDefault="009055DA" w:rsidP="009055DA">
            <w:pPr>
              <w:pStyle w:val="TableTextRight"/>
              <w:ind w:right="227"/>
            </w:pPr>
            <w:r w:rsidRPr="00003E93">
              <w:t>0</w:t>
            </w:r>
          </w:p>
        </w:tc>
      </w:tr>
      <w:tr w:rsidR="009055DA" w:rsidRPr="009F4847" w14:paraId="703D31A6" w14:textId="77777777" w:rsidTr="0030635E">
        <w:trPr>
          <w:trHeight w:val="315"/>
        </w:trPr>
        <w:tc>
          <w:tcPr>
            <w:tcW w:w="1607" w:type="dxa"/>
            <w:tcBorders>
              <w:bottom w:val="nil"/>
            </w:tcBorders>
            <w:shd w:val="clear" w:color="auto" w:fill="D0EAFF" w:themeFill="accent2" w:themeFillTint="1A"/>
            <w:noWrap/>
            <w:hideMark/>
          </w:tcPr>
          <w:p w14:paraId="3A693DDD" w14:textId="22ED298C" w:rsidR="009055DA" w:rsidRPr="009F4847" w:rsidRDefault="009055DA" w:rsidP="009055DA">
            <w:pPr>
              <w:pStyle w:val="TableText"/>
            </w:pPr>
            <w:r w:rsidRPr="00003E93">
              <w:t>Gwydir</w:t>
            </w:r>
            <w:r w:rsidR="003C3171">
              <w:rPr>
                <w:rFonts w:cs="Calibri"/>
              </w:rPr>
              <w:t>†</w:t>
            </w:r>
          </w:p>
        </w:tc>
        <w:tc>
          <w:tcPr>
            <w:tcW w:w="4058" w:type="dxa"/>
            <w:tcBorders>
              <w:bottom w:val="nil"/>
            </w:tcBorders>
            <w:shd w:val="clear" w:color="auto" w:fill="D0EAFF" w:themeFill="accent2" w:themeFillTint="1A"/>
            <w:noWrap/>
            <w:hideMark/>
          </w:tcPr>
          <w:p w14:paraId="72771116" w14:textId="5B823F62" w:rsidR="009055DA" w:rsidRPr="009F4847" w:rsidRDefault="009055DA" w:rsidP="009055DA">
            <w:pPr>
              <w:pStyle w:val="TableText"/>
            </w:pPr>
            <w:r w:rsidRPr="00003E93">
              <w:t>F1.10: Coolibah woodland and forest riparian zone or floodplain</w:t>
            </w:r>
          </w:p>
        </w:tc>
        <w:tc>
          <w:tcPr>
            <w:tcW w:w="990" w:type="dxa"/>
            <w:tcBorders>
              <w:bottom w:val="nil"/>
            </w:tcBorders>
            <w:shd w:val="clear" w:color="auto" w:fill="D0EAFF" w:themeFill="accent2" w:themeFillTint="1A"/>
            <w:noWrap/>
            <w:hideMark/>
          </w:tcPr>
          <w:p w14:paraId="5CD775F9" w14:textId="0D2F7D3E" w:rsidR="009055DA" w:rsidRPr="009F4847" w:rsidRDefault="009055DA" w:rsidP="009055DA">
            <w:pPr>
              <w:pStyle w:val="TableTextRight"/>
            </w:pPr>
            <w:r w:rsidRPr="00003E93">
              <w:t>157,616</w:t>
            </w:r>
          </w:p>
        </w:tc>
        <w:tc>
          <w:tcPr>
            <w:tcW w:w="1077" w:type="dxa"/>
            <w:tcBorders>
              <w:bottom w:val="nil"/>
            </w:tcBorders>
            <w:shd w:val="clear" w:color="auto" w:fill="D0EAFF" w:themeFill="accent2" w:themeFillTint="1A"/>
            <w:noWrap/>
            <w:hideMark/>
          </w:tcPr>
          <w:p w14:paraId="50D5AA65" w14:textId="64B760FF" w:rsidR="009055DA" w:rsidRPr="009F4847" w:rsidRDefault="009055DA" w:rsidP="009055DA">
            <w:pPr>
              <w:pStyle w:val="TableTextRight"/>
            </w:pPr>
            <w:r w:rsidRPr="00003E93">
              <w:t>11,988</w:t>
            </w:r>
          </w:p>
        </w:tc>
        <w:tc>
          <w:tcPr>
            <w:tcW w:w="794" w:type="dxa"/>
            <w:tcBorders>
              <w:bottom w:val="nil"/>
            </w:tcBorders>
            <w:shd w:val="clear" w:color="auto" w:fill="D0EAFF" w:themeFill="accent2" w:themeFillTint="1A"/>
            <w:noWrap/>
            <w:hideMark/>
          </w:tcPr>
          <w:p w14:paraId="2FF6D5D6" w14:textId="26E649FE" w:rsidR="009055DA" w:rsidRPr="009F4847" w:rsidRDefault="009055DA" w:rsidP="009055DA">
            <w:pPr>
              <w:pStyle w:val="TableTextRight"/>
            </w:pPr>
            <w:r w:rsidRPr="00003E93">
              <w:t>517</w:t>
            </w:r>
          </w:p>
        </w:tc>
        <w:tc>
          <w:tcPr>
            <w:tcW w:w="1077" w:type="dxa"/>
            <w:tcBorders>
              <w:bottom w:val="nil"/>
            </w:tcBorders>
            <w:shd w:val="clear" w:color="auto" w:fill="D0EAFF" w:themeFill="accent2" w:themeFillTint="1A"/>
            <w:noWrap/>
            <w:hideMark/>
          </w:tcPr>
          <w:p w14:paraId="2B7630DC" w14:textId="10EF3DFC" w:rsidR="009055DA" w:rsidRPr="009F4847" w:rsidRDefault="009055DA" w:rsidP="009055DA">
            <w:pPr>
              <w:pStyle w:val="TableTextRight"/>
              <w:ind w:right="227"/>
            </w:pPr>
            <w:r w:rsidRPr="00003E93">
              <w:t>4.3</w:t>
            </w:r>
          </w:p>
        </w:tc>
      </w:tr>
      <w:tr w:rsidR="009055DA" w:rsidRPr="009F4847" w14:paraId="4931594E"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76A6A350" w14:textId="0B51E993" w:rsidR="009055DA" w:rsidRPr="009F4847" w:rsidRDefault="009055DA" w:rsidP="009055DA">
            <w:pPr>
              <w:pStyle w:val="TableText"/>
            </w:pPr>
            <w:r w:rsidRPr="00003E93">
              <w:lastRenderedPageBreak/>
              <w:t>Gwydir</w:t>
            </w:r>
            <w:r w:rsidR="003C3171">
              <w:rPr>
                <w:rFonts w:cs="Calibri"/>
              </w:rPr>
              <w:t>†</w:t>
            </w:r>
          </w:p>
        </w:tc>
        <w:tc>
          <w:tcPr>
            <w:tcW w:w="4058" w:type="dxa"/>
            <w:tcBorders>
              <w:bottom w:val="nil"/>
            </w:tcBorders>
            <w:shd w:val="clear" w:color="auto" w:fill="D0EAFF" w:themeFill="accent2" w:themeFillTint="1A"/>
            <w:noWrap/>
            <w:hideMark/>
          </w:tcPr>
          <w:p w14:paraId="71D4378F" w14:textId="0E898D7E" w:rsidR="009055DA" w:rsidRPr="009F4847" w:rsidRDefault="009055DA" w:rsidP="009055DA">
            <w:pPr>
              <w:pStyle w:val="TableText"/>
            </w:pPr>
            <w:r w:rsidRPr="00003E93">
              <w:t>F1.11: River cooba woodland riparian zone or floodplain</w:t>
            </w:r>
          </w:p>
        </w:tc>
        <w:tc>
          <w:tcPr>
            <w:tcW w:w="990" w:type="dxa"/>
            <w:tcBorders>
              <w:bottom w:val="nil"/>
            </w:tcBorders>
            <w:shd w:val="clear" w:color="auto" w:fill="D0EAFF" w:themeFill="accent2" w:themeFillTint="1A"/>
            <w:noWrap/>
            <w:hideMark/>
          </w:tcPr>
          <w:p w14:paraId="756460C2" w14:textId="50337A02" w:rsidR="009055DA" w:rsidRPr="009F4847" w:rsidRDefault="009055DA" w:rsidP="009055DA">
            <w:pPr>
              <w:pStyle w:val="TableTextRight"/>
            </w:pPr>
            <w:r w:rsidRPr="00003E93">
              <w:t>4,429</w:t>
            </w:r>
          </w:p>
        </w:tc>
        <w:tc>
          <w:tcPr>
            <w:tcW w:w="1077" w:type="dxa"/>
            <w:tcBorders>
              <w:bottom w:val="nil"/>
            </w:tcBorders>
            <w:shd w:val="clear" w:color="auto" w:fill="D0EAFF" w:themeFill="accent2" w:themeFillTint="1A"/>
            <w:noWrap/>
            <w:hideMark/>
          </w:tcPr>
          <w:p w14:paraId="26E0DD67" w14:textId="61802A8E" w:rsidR="009055DA" w:rsidRPr="009F4847" w:rsidRDefault="009055DA" w:rsidP="009055DA">
            <w:pPr>
              <w:pStyle w:val="TableTextRight"/>
            </w:pPr>
            <w:r w:rsidRPr="00003E93">
              <w:t>1,904</w:t>
            </w:r>
          </w:p>
        </w:tc>
        <w:tc>
          <w:tcPr>
            <w:tcW w:w="794" w:type="dxa"/>
            <w:tcBorders>
              <w:bottom w:val="nil"/>
            </w:tcBorders>
            <w:shd w:val="clear" w:color="auto" w:fill="D0EAFF" w:themeFill="accent2" w:themeFillTint="1A"/>
            <w:noWrap/>
            <w:hideMark/>
          </w:tcPr>
          <w:p w14:paraId="1B9A73B0" w14:textId="0AE0D4B4" w:rsidR="009055DA" w:rsidRPr="009F4847" w:rsidRDefault="009055DA" w:rsidP="009055DA">
            <w:pPr>
              <w:pStyle w:val="TableTextRight"/>
            </w:pPr>
            <w:r w:rsidRPr="00003E93">
              <w:t>122</w:t>
            </w:r>
          </w:p>
        </w:tc>
        <w:tc>
          <w:tcPr>
            <w:tcW w:w="1077" w:type="dxa"/>
            <w:tcBorders>
              <w:bottom w:val="nil"/>
            </w:tcBorders>
            <w:shd w:val="clear" w:color="auto" w:fill="D0EAFF" w:themeFill="accent2" w:themeFillTint="1A"/>
            <w:noWrap/>
            <w:hideMark/>
          </w:tcPr>
          <w:p w14:paraId="0F54F46B" w14:textId="0F6383BD" w:rsidR="009055DA" w:rsidRPr="009F4847" w:rsidRDefault="009055DA" w:rsidP="009055DA">
            <w:pPr>
              <w:pStyle w:val="TableTextRight"/>
              <w:ind w:right="227"/>
            </w:pPr>
            <w:r w:rsidRPr="00003E93">
              <w:t>6.4</w:t>
            </w:r>
          </w:p>
        </w:tc>
      </w:tr>
      <w:tr w:rsidR="009055DA" w:rsidRPr="009F4847" w14:paraId="75770CEF" w14:textId="77777777" w:rsidTr="0030635E">
        <w:trPr>
          <w:trHeight w:val="315"/>
        </w:trPr>
        <w:tc>
          <w:tcPr>
            <w:tcW w:w="1607" w:type="dxa"/>
            <w:tcBorders>
              <w:bottom w:val="single" w:sz="4" w:space="0" w:color="FFFFFF" w:themeColor="background1"/>
            </w:tcBorders>
            <w:shd w:val="clear" w:color="auto" w:fill="D0EAFF" w:themeFill="accent2" w:themeFillTint="1A"/>
            <w:noWrap/>
            <w:hideMark/>
          </w:tcPr>
          <w:p w14:paraId="053BD42A" w14:textId="7430AD2D" w:rsidR="009055DA" w:rsidRPr="009F4847" w:rsidRDefault="009055DA" w:rsidP="009055DA">
            <w:pPr>
              <w:pStyle w:val="TableText"/>
            </w:pPr>
            <w:r w:rsidRPr="00003E93">
              <w:t>Gwydir</w:t>
            </w:r>
            <w:r w:rsidR="003C3171">
              <w:rPr>
                <w:rFonts w:cs="Calibri"/>
              </w:rPr>
              <w:t>†</w:t>
            </w:r>
          </w:p>
        </w:tc>
        <w:tc>
          <w:tcPr>
            <w:tcW w:w="4058" w:type="dxa"/>
            <w:tcBorders>
              <w:bottom w:val="single" w:sz="4" w:space="0" w:color="FFFFFF" w:themeColor="background1"/>
            </w:tcBorders>
            <w:shd w:val="clear" w:color="auto" w:fill="D0EAFF" w:themeFill="accent2" w:themeFillTint="1A"/>
            <w:noWrap/>
            <w:hideMark/>
          </w:tcPr>
          <w:p w14:paraId="63470607" w14:textId="0FBE54CF" w:rsidR="009055DA" w:rsidRPr="009F4847" w:rsidRDefault="009055DA" w:rsidP="009055DA">
            <w:pPr>
              <w:pStyle w:val="TableText"/>
            </w:pPr>
            <w:r w:rsidRPr="00003E93">
              <w:t>F2.2: Lignum shrubland riparian zone or floodplain</w:t>
            </w:r>
          </w:p>
        </w:tc>
        <w:tc>
          <w:tcPr>
            <w:tcW w:w="990" w:type="dxa"/>
            <w:tcBorders>
              <w:bottom w:val="single" w:sz="4" w:space="0" w:color="FFFFFF" w:themeColor="background1"/>
            </w:tcBorders>
            <w:shd w:val="clear" w:color="auto" w:fill="D0EAFF" w:themeFill="accent2" w:themeFillTint="1A"/>
            <w:noWrap/>
            <w:hideMark/>
          </w:tcPr>
          <w:p w14:paraId="36BF3247" w14:textId="026DDA4D" w:rsidR="009055DA" w:rsidRPr="009F4847" w:rsidRDefault="009055DA" w:rsidP="009055DA">
            <w:pPr>
              <w:pStyle w:val="TableTextRight"/>
            </w:pPr>
            <w:r w:rsidRPr="00003E93">
              <w:t>613</w:t>
            </w:r>
          </w:p>
        </w:tc>
        <w:tc>
          <w:tcPr>
            <w:tcW w:w="1077" w:type="dxa"/>
            <w:tcBorders>
              <w:bottom w:val="single" w:sz="4" w:space="0" w:color="FFFFFF" w:themeColor="background1"/>
            </w:tcBorders>
            <w:shd w:val="clear" w:color="auto" w:fill="D0EAFF" w:themeFill="accent2" w:themeFillTint="1A"/>
            <w:noWrap/>
            <w:hideMark/>
          </w:tcPr>
          <w:p w14:paraId="5FF8B1AC" w14:textId="34B65A3F" w:rsidR="009055DA" w:rsidRPr="009F4847" w:rsidRDefault="009055DA" w:rsidP="009055DA">
            <w:pPr>
              <w:pStyle w:val="TableTextRight"/>
            </w:pPr>
            <w:r w:rsidRPr="00003E93">
              <w:t>146</w:t>
            </w:r>
          </w:p>
        </w:tc>
        <w:tc>
          <w:tcPr>
            <w:tcW w:w="794" w:type="dxa"/>
            <w:tcBorders>
              <w:bottom w:val="single" w:sz="4" w:space="0" w:color="FFFFFF" w:themeColor="background1"/>
            </w:tcBorders>
            <w:shd w:val="clear" w:color="auto" w:fill="D0EAFF" w:themeFill="accent2" w:themeFillTint="1A"/>
            <w:noWrap/>
            <w:hideMark/>
          </w:tcPr>
          <w:p w14:paraId="62C4F231" w14:textId="6797C2E0" w:rsidR="009055DA" w:rsidRPr="009F4847" w:rsidRDefault="009055DA" w:rsidP="009055DA">
            <w:pPr>
              <w:pStyle w:val="TableTextRight"/>
            </w:pPr>
            <w:r w:rsidRPr="00003E93">
              <w:t>7</w:t>
            </w:r>
          </w:p>
        </w:tc>
        <w:tc>
          <w:tcPr>
            <w:tcW w:w="1077" w:type="dxa"/>
            <w:tcBorders>
              <w:bottom w:val="single" w:sz="4" w:space="0" w:color="FFFFFF" w:themeColor="background1"/>
            </w:tcBorders>
            <w:shd w:val="clear" w:color="auto" w:fill="D0EAFF" w:themeFill="accent2" w:themeFillTint="1A"/>
            <w:noWrap/>
            <w:hideMark/>
          </w:tcPr>
          <w:p w14:paraId="388C326B" w14:textId="7EA25039" w:rsidR="009055DA" w:rsidRPr="009F4847" w:rsidRDefault="009055DA" w:rsidP="009055DA">
            <w:pPr>
              <w:pStyle w:val="TableTextRight"/>
              <w:ind w:right="227"/>
            </w:pPr>
            <w:r w:rsidRPr="00003E93">
              <w:t>4.8</w:t>
            </w:r>
          </w:p>
        </w:tc>
      </w:tr>
      <w:tr w:rsidR="009055DA" w:rsidRPr="009F4847" w14:paraId="6AD96340"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top w:val="single" w:sz="4" w:space="0" w:color="FFFFFF" w:themeColor="background1"/>
            </w:tcBorders>
            <w:noWrap/>
            <w:hideMark/>
          </w:tcPr>
          <w:p w14:paraId="73381366" w14:textId="18FC776E" w:rsidR="009055DA" w:rsidRPr="009F4847" w:rsidRDefault="009055DA" w:rsidP="009055DA">
            <w:pPr>
              <w:pStyle w:val="TableText"/>
            </w:pPr>
            <w:r w:rsidRPr="00003E93">
              <w:t>Gwydir</w:t>
            </w:r>
          </w:p>
        </w:tc>
        <w:tc>
          <w:tcPr>
            <w:tcW w:w="4058" w:type="dxa"/>
            <w:tcBorders>
              <w:top w:val="single" w:sz="4" w:space="0" w:color="FFFFFF" w:themeColor="background1"/>
            </w:tcBorders>
            <w:noWrap/>
            <w:hideMark/>
          </w:tcPr>
          <w:p w14:paraId="494D2385" w14:textId="14A0BE0B" w:rsidR="009055DA" w:rsidRPr="009F4847" w:rsidRDefault="009055DA" w:rsidP="009055DA">
            <w:pPr>
              <w:pStyle w:val="TableText"/>
            </w:pPr>
            <w:r w:rsidRPr="00003E93">
              <w:t>F1.2: River red gum forest riparian zone or floodplain</w:t>
            </w:r>
          </w:p>
        </w:tc>
        <w:tc>
          <w:tcPr>
            <w:tcW w:w="990" w:type="dxa"/>
            <w:tcBorders>
              <w:top w:val="single" w:sz="4" w:space="0" w:color="FFFFFF" w:themeColor="background1"/>
            </w:tcBorders>
            <w:noWrap/>
            <w:hideMark/>
          </w:tcPr>
          <w:p w14:paraId="2F587BB6" w14:textId="333CBD27" w:rsidR="009055DA" w:rsidRPr="009F4847" w:rsidRDefault="009055DA" w:rsidP="009055DA">
            <w:pPr>
              <w:pStyle w:val="TableTextRight"/>
            </w:pPr>
            <w:r w:rsidRPr="00003E93">
              <w:t>9,653</w:t>
            </w:r>
          </w:p>
        </w:tc>
        <w:tc>
          <w:tcPr>
            <w:tcW w:w="1077" w:type="dxa"/>
            <w:tcBorders>
              <w:top w:val="single" w:sz="4" w:space="0" w:color="FFFFFF" w:themeColor="background1"/>
            </w:tcBorders>
            <w:noWrap/>
            <w:hideMark/>
          </w:tcPr>
          <w:p w14:paraId="708EB926" w14:textId="4B8038C7" w:rsidR="009055DA" w:rsidRPr="009F4847" w:rsidRDefault="009055DA" w:rsidP="009055DA">
            <w:pPr>
              <w:pStyle w:val="TableTextRight"/>
            </w:pPr>
            <w:r w:rsidRPr="00003E93">
              <w:t>6,127</w:t>
            </w:r>
          </w:p>
        </w:tc>
        <w:tc>
          <w:tcPr>
            <w:tcW w:w="794" w:type="dxa"/>
            <w:tcBorders>
              <w:top w:val="single" w:sz="4" w:space="0" w:color="FFFFFF" w:themeColor="background1"/>
            </w:tcBorders>
            <w:noWrap/>
            <w:hideMark/>
          </w:tcPr>
          <w:p w14:paraId="2E61E450" w14:textId="0AA800CD" w:rsidR="009055DA" w:rsidRPr="009F4847" w:rsidRDefault="009055DA" w:rsidP="009055DA">
            <w:pPr>
              <w:pStyle w:val="TableTextRight"/>
            </w:pPr>
            <w:r w:rsidRPr="00003E93">
              <w:t>0</w:t>
            </w:r>
          </w:p>
        </w:tc>
        <w:tc>
          <w:tcPr>
            <w:tcW w:w="1077" w:type="dxa"/>
            <w:tcBorders>
              <w:top w:val="single" w:sz="4" w:space="0" w:color="FFFFFF" w:themeColor="background1"/>
            </w:tcBorders>
            <w:noWrap/>
            <w:hideMark/>
          </w:tcPr>
          <w:p w14:paraId="7C808E20" w14:textId="5017AE17" w:rsidR="009055DA" w:rsidRPr="009F4847" w:rsidRDefault="009055DA" w:rsidP="009055DA">
            <w:pPr>
              <w:pStyle w:val="TableTextRight"/>
              <w:ind w:right="227"/>
            </w:pPr>
            <w:r w:rsidRPr="00003E93">
              <w:t>0</w:t>
            </w:r>
          </w:p>
        </w:tc>
      </w:tr>
      <w:tr w:rsidR="009055DA" w:rsidRPr="009F4847" w14:paraId="4FF5A271" w14:textId="77777777" w:rsidTr="0030635E">
        <w:trPr>
          <w:trHeight w:val="315"/>
        </w:trPr>
        <w:tc>
          <w:tcPr>
            <w:tcW w:w="1607" w:type="dxa"/>
            <w:noWrap/>
            <w:hideMark/>
          </w:tcPr>
          <w:p w14:paraId="30C17162" w14:textId="0AAED157" w:rsidR="009055DA" w:rsidRPr="009F4847" w:rsidRDefault="009055DA" w:rsidP="009055DA">
            <w:pPr>
              <w:pStyle w:val="TableText"/>
            </w:pPr>
            <w:r w:rsidRPr="00003E93">
              <w:t>Gwydir</w:t>
            </w:r>
          </w:p>
        </w:tc>
        <w:tc>
          <w:tcPr>
            <w:tcW w:w="4058" w:type="dxa"/>
            <w:noWrap/>
            <w:hideMark/>
          </w:tcPr>
          <w:p w14:paraId="08277C12" w14:textId="2948AAD1" w:rsidR="009055DA" w:rsidRPr="009F4847" w:rsidRDefault="009055DA" w:rsidP="009055DA">
            <w:pPr>
              <w:pStyle w:val="TableText"/>
            </w:pPr>
            <w:r w:rsidRPr="00003E93">
              <w:t>F1.12: Woodland riparian zone or floodplain</w:t>
            </w:r>
          </w:p>
        </w:tc>
        <w:tc>
          <w:tcPr>
            <w:tcW w:w="990" w:type="dxa"/>
            <w:noWrap/>
            <w:hideMark/>
          </w:tcPr>
          <w:p w14:paraId="6DCF6C3E" w14:textId="6DEDCC76" w:rsidR="009055DA" w:rsidRPr="009F4847" w:rsidRDefault="009055DA" w:rsidP="009055DA">
            <w:pPr>
              <w:pStyle w:val="TableTextRight"/>
            </w:pPr>
            <w:r w:rsidRPr="00003E93">
              <w:t>4,546</w:t>
            </w:r>
          </w:p>
        </w:tc>
        <w:tc>
          <w:tcPr>
            <w:tcW w:w="1077" w:type="dxa"/>
            <w:noWrap/>
            <w:hideMark/>
          </w:tcPr>
          <w:p w14:paraId="49787F15" w14:textId="1189BC73" w:rsidR="009055DA" w:rsidRPr="009F4847" w:rsidRDefault="009055DA" w:rsidP="009055DA">
            <w:pPr>
              <w:pStyle w:val="TableTextRight"/>
            </w:pPr>
            <w:r w:rsidRPr="00003E93">
              <w:t>648</w:t>
            </w:r>
          </w:p>
        </w:tc>
        <w:tc>
          <w:tcPr>
            <w:tcW w:w="794" w:type="dxa"/>
            <w:noWrap/>
            <w:hideMark/>
          </w:tcPr>
          <w:p w14:paraId="2EB02C82" w14:textId="231E3339" w:rsidR="009055DA" w:rsidRPr="009F4847" w:rsidRDefault="009055DA" w:rsidP="009055DA">
            <w:pPr>
              <w:pStyle w:val="TableTextRight"/>
            </w:pPr>
            <w:r w:rsidRPr="00003E93">
              <w:t>0</w:t>
            </w:r>
          </w:p>
        </w:tc>
        <w:tc>
          <w:tcPr>
            <w:tcW w:w="1077" w:type="dxa"/>
            <w:noWrap/>
            <w:hideMark/>
          </w:tcPr>
          <w:p w14:paraId="37A855F0" w14:textId="059E5F44" w:rsidR="009055DA" w:rsidRPr="009F4847" w:rsidRDefault="009055DA" w:rsidP="009055DA">
            <w:pPr>
              <w:pStyle w:val="TableTextRight"/>
              <w:ind w:right="227"/>
            </w:pPr>
            <w:r w:rsidRPr="00003E93">
              <w:t>0</w:t>
            </w:r>
          </w:p>
        </w:tc>
      </w:tr>
      <w:tr w:rsidR="009055DA" w:rsidRPr="009F4847" w14:paraId="60CB70F9"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1D65A31E" w14:textId="0E78E43B" w:rsidR="009055DA" w:rsidRPr="009F4847" w:rsidRDefault="009055DA" w:rsidP="009055DA">
            <w:pPr>
              <w:pStyle w:val="TableText"/>
            </w:pPr>
            <w:r w:rsidRPr="00003E93">
              <w:t>Gwydir</w:t>
            </w:r>
          </w:p>
        </w:tc>
        <w:tc>
          <w:tcPr>
            <w:tcW w:w="4058" w:type="dxa"/>
            <w:noWrap/>
            <w:hideMark/>
          </w:tcPr>
          <w:p w14:paraId="5F2F761C" w14:textId="5FC34B09" w:rsidR="009055DA" w:rsidRPr="009F4847" w:rsidRDefault="009055DA" w:rsidP="009055DA">
            <w:pPr>
              <w:pStyle w:val="TableText"/>
            </w:pPr>
            <w:r w:rsidRPr="00003E93">
              <w:t>F1.8: Black box woodland riparian zone or floodplain</w:t>
            </w:r>
          </w:p>
        </w:tc>
        <w:tc>
          <w:tcPr>
            <w:tcW w:w="990" w:type="dxa"/>
            <w:noWrap/>
            <w:hideMark/>
          </w:tcPr>
          <w:p w14:paraId="3AD30390" w14:textId="624082A6" w:rsidR="009055DA" w:rsidRPr="009F4847" w:rsidRDefault="009055DA" w:rsidP="009055DA">
            <w:pPr>
              <w:pStyle w:val="TableTextRight"/>
            </w:pPr>
            <w:r w:rsidRPr="00003E93">
              <w:t>19,280</w:t>
            </w:r>
          </w:p>
        </w:tc>
        <w:tc>
          <w:tcPr>
            <w:tcW w:w="1077" w:type="dxa"/>
            <w:noWrap/>
            <w:hideMark/>
          </w:tcPr>
          <w:p w14:paraId="4C3C7AA9" w14:textId="54A3F9DF" w:rsidR="009055DA" w:rsidRPr="009F4847" w:rsidRDefault="009055DA" w:rsidP="009055DA">
            <w:pPr>
              <w:pStyle w:val="TableTextRight"/>
            </w:pPr>
            <w:r w:rsidRPr="00003E93">
              <w:t>400</w:t>
            </w:r>
          </w:p>
        </w:tc>
        <w:tc>
          <w:tcPr>
            <w:tcW w:w="794" w:type="dxa"/>
            <w:noWrap/>
            <w:hideMark/>
          </w:tcPr>
          <w:p w14:paraId="473A8CF2" w14:textId="237F73AE" w:rsidR="009055DA" w:rsidRPr="009F4847" w:rsidRDefault="009055DA" w:rsidP="009055DA">
            <w:pPr>
              <w:pStyle w:val="TableTextRight"/>
            </w:pPr>
            <w:r w:rsidRPr="00003E93">
              <w:t>0</w:t>
            </w:r>
          </w:p>
        </w:tc>
        <w:tc>
          <w:tcPr>
            <w:tcW w:w="1077" w:type="dxa"/>
            <w:noWrap/>
            <w:hideMark/>
          </w:tcPr>
          <w:p w14:paraId="2C3DFACE" w14:textId="006DCA06" w:rsidR="009055DA" w:rsidRPr="009F4847" w:rsidRDefault="009055DA" w:rsidP="009055DA">
            <w:pPr>
              <w:pStyle w:val="TableTextRight"/>
              <w:ind w:right="227"/>
            </w:pPr>
            <w:r w:rsidRPr="00003E93">
              <w:t>0</w:t>
            </w:r>
          </w:p>
        </w:tc>
      </w:tr>
      <w:tr w:rsidR="009055DA" w:rsidRPr="009F4847" w14:paraId="212EEEB7" w14:textId="77777777" w:rsidTr="0030635E">
        <w:trPr>
          <w:trHeight w:val="315"/>
        </w:trPr>
        <w:tc>
          <w:tcPr>
            <w:tcW w:w="1607" w:type="dxa"/>
            <w:noWrap/>
            <w:hideMark/>
          </w:tcPr>
          <w:p w14:paraId="77B9ECE0" w14:textId="0DAF32E1" w:rsidR="009055DA" w:rsidRPr="009F4847" w:rsidRDefault="009055DA" w:rsidP="009055DA">
            <w:pPr>
              <w:pStyle w:val="TableText"/>
            </w:pPr>
            <w:r w:rsidRPr="00003E93">
              <w:t>Gwydir</w:t>
            </w:r>
          </w:p>
        </w:tc>
        <w:tc>
          <w:tcPr>
            <w:tcW w:w="4058" w:type="dxa"/>
            <w:noWrap/>
            <w:hideMark/>
          </w:tcPr>
          <w:p w14:paraId="32C14736" w14:textId="46A919EB" w:rsidR="009055DA" w:rsidRPr="009F4847" w:rsidRDefault="009055DA" w:rsidP="009055DA">
            <w:pPr>
              <w:pStyle w:val="TableText"/>
            </w:pPr>
            <w:r w:rsidRPr="00003E93">
              <w:t>F2.4: Shrubland riparian zone or floodplain</w:t>
            </w:r>
          </w:p>
        </w:tc>
        <w:tc>
          <w:tcPr>
            <w:tcW w:w="990" w:type="dxa"/>
            <w:noWrap/>
            <w:hideMark/>
          </w:tcPr>
          <w:p w14:paraId="3BD5A395" w14:textId="191AF271" w:rsidR="009055DA" w:rsidRPr="009F4847" w:rsidRDefault="009055DA" w:rsidP="009055DA">
            <w:pPr>
              <w:pStyle w:val="TableTextRight"/>
            </w:pPr>
            <w:r w:rsidRPr="00003E93">
              <w:t>203</w:t>
            </w:r>
          </w:p>
        </w:tc>
        <w:tc>
          <w:tcPr>
            <w:tcW w:w="1077" w:type="dxa"/>
            <w:noWrap/>
            <w:hideMark/>
          </w:tcPr>
          <w:p w14:paraId="0DF1511E" w14:textId="07F5F85A" w:rsidR="009055DA" w:rsidRPr="009F4847" w:rsidRDefault="009055DA" w:rsidP="009055DA">
            <w:pPr>
              <w:pStyle w:val="TableTextRight"/>
            </w:pPr>
            <w:r w:rsidRPr="00003E93">
              <w:t>0</w:t>
            </w:r>
          </w:p>
        </w:tc>
        <w:tc>
          <w:tcPr>
            <w:tcW w:w="794" w:type="dxa"/>
            <w:noWrap/>
            <w:hideMark/>
          </w:tcPr>
          <w:p w14:paraId="7DC19209" w14:textId="35DA9E13" w:rsidR="009055DA" w:rsidRPr="009F4847" w:rsidRDefault="009055DA" w:rsidP="009055DA">
            <w:pPr>
              <w:pStyle w:val="TableTextRight"/>
            </w:pPr>
            <w:r w:rsidRPr="00003E93">
              <w:t>0</w:t>
            </w:r>
          </w:p>
        </w:tc>
        <w:tc>
          <w:tcPr>
            <w:tcW w:w="1077" w:type="dxa"/>
            <w:noWrap/>
            <w:hideMark/>
          </w:tcPr>
          <w:p w14:paraId="060C4E92" w14:textId="519007FF" w:rsidR="009055DA" w:rsidRPr="009F4847" w:rsidRDefault="009055DA" w:rsidP="009055DA">
            <w:pPr>
              <w:pStyle w:val="TableTextRight"/>
              <w:ind w:right="227"/>
            </w:pPr>
            <w:r w:rsidRPr="00003E93">
              <w:t>0</w:t>
            </w:r>
          </w:p>
        </w:tc>
      </w:tr>
      <w:tr w:rsidR="009055DA" w:rsidRPr="009F4847" w14:paraId="5E9BB9AB"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20889463" w14:textId="2A7FFB28" w:rsidR="009055DA" w:rsidRPr="009F4847" w:rsidRDefault="009055DA" w:rsidP="009055DA">
            <w:pPr>
              <w:pStyle w:val="TableText"/>
            </w:pPr>
            <w:r w:rsidRPr="00003E93">
              <w:t>Kiewa</w:t>
            </w:r>
          </w:p>
        </w:tc>
        <w:tc>
          <w:tcPr>
            <w:tcW w:w="4058" w:type="dxa"/>
            <w:noWrap/>
            <w:hideMark/>
          </w:tcPr>
          <w:p w14:paraId="32B14C65" w14:textId="59E61AAD" w:rsidR="009055DA" w:rsidRPr="009F4847" w:rsidRDefault="009055DA" w:rsidP="009055DA">
            <w:pPr>
              <w:pStyle w:val="TableText"/>
            </w:pPr>
            <w:r w:rsidRPr="00003E93">
              <w:t>F1.4: River red gum woodland riparian zone or floodplain</w:t>
            </w:r>
          </w:p>
        </w:tc>
        <w:tc>
          <w:tcPr>
            <w:tcW w:w="990" w:type="dxa"/>
            <w:noWrap/>
            <w:hideMark/>
          </w:tcPr>
          <w:p w14:paraId="56CC7B88" w14:textId="1B2673F1" w:rsidR="009055DA" w:rsidRPr="009F4847" w:rsidRDefault="009055DA" w:rsidP="009055DA">
            <w:pPr>
              <w:pStyle w:val="TableTextRight"/>
            </w:pPr>
            <w:r w:rsidRPr="00003E93">
              <w:t>1,094</w:t>
            </w:r>
          </w:p>
        </w:tc>
        <w:tc>
          <w:tcPr>
            <w:tcW w:w="1077" w:type="dxa"/>
            <w:noWrap/>
            <w:hideMark/>
          </w:tcPr>
          <w:p w14:paraId="7DABFD20" w14:textId="3E42BB0F" w:rsidR="009055DA" w:rsidRPr="009F4847" w:rsidRDefault="009055DA" w:rsidP="009055DA">
            <w:pPr>
              <w:pStyle w:val="TableTextRight"/>
            </w:pPr>
            <w:r w:rsidRPr="00003E93">
              <w:t>949</w:t>
            </w:r>
          </w:p>
        </w:tc>
        <w:tc>
          <w:tcPr>
            <w:tcW w:w="794" w:type="dxa"/>
            <w:noWrap/>
            <w:hideMark/>
          </w:tcPr>
          <w:p w14:paraId="4A1AA3F8" w14:textId="55767651" w:rsidR="009055DA" w:rsidRPr="009F4847" w:rsidRDefault="009055DA" w:rsidP="009055DA">
            <w:pPr>
              <w:pStyle w:val="TableTextRight"/>
            </w:pPr>
            <w:r w:rsidRPr="00003E93">
              <w:t>0</w:t>
            </w:r>
          </w:p>
        </w:tc>
        <w:tc>
          <w:tcPr>
            <w:tcW w:w="1077" w:type="dxa"/>
            <w:noWrap/>
            <w:hideMark/>
          </w:tcPr>
          <w:p w14:paraId="7B1137EF" w14:textId="43E4B9D6" w:rsidR="009055DA" w:rsidRPr="009F4847" w:rsidRDefault="009055DA" w:rsidP="009055DA">
            <w:pPr>
              <w:pStyle w:val="TableTextRight"/>
              <w:ind w:right="227"/>
            </w:pPr>
            <w:r w:rsidRPr="00003E93">
              <w:t>0</w:t>
            </w:r>
          </w:p>
        </w:tc>
      </w:tr>
      <w:tr w:rsidR="009055DA" w:rsidRPr="009F4847" w14:paraId="76A36554" w14:textId="77777777" w:rsidTr="0030635E">
        <w:trPr>
          <w:trHeight w:val="315"/>
        </w:trPr>
        <w:tc>
          <w:tcPr>
            <w:tcW w:w="1607" w:type="dxa"/>
            <w:noWrap/>
            <w:hideMark/>
          </w:tcPr>
          <w:p w14:paraId="172EBA0D" w14:textId="5A04A8D5" w:rsidR="009055DA" w:rsidRPr="009F4847" w:rsidRDefault="009055DA" w:rsidP="009055DA">
            <w:pPr>
              <w:pStyle w:val="TableText"/>
            </w:pPr>
            <w:r w:rsidRPr="00003E93">
              <w:t>Kiewa</w:t>
            </w:r>
          </w:p>
        </w:tc>
        <w:tc>
          <w:tcPr>
            <w:tcW w:w="4058" w:type="dxa"/>
            <w:noWrap/>
            <w:hideMark/>
          </w:tcPr>
          <w:p w14:paraId="76A451E5" w14:textId="14D973EF" w:rsidR="009055DA" w:rsidRPr="009F4847" w:rsidRDefault="009055DA" w:rsidP="009055DA">
            <w:pPr>
              <w:pStyle w:val="TableText"/>
            </w:pPr>
            <w:r w:rsidRPr="00003E93">
              <w:t>F1.12: Woodland riparian zone or floodplain</w:t>
            </w:r>
          </w:p>
        </w:tc>
        <w:tc>
          <w:tcPr>
            <w:tcW w:w="990" w:type="dxa"/>
            <w:noWrap/>
            <w:hideMark/>
          </w:tcPr>
          <w:p w14:paraId="18E6C1D8" w14:textId="655A15FD" w:rsidR="009055DA" w:rsidRPr="009F4847" w:rsidRDefault="009055DA" w:rsidP="009055DA">
            <w:pPr>
              <w:pStyle w:val="TableTextRight"/>
            </w:pPr>
            <w:r w:rsidRPr="00003E93">
              <w:t>1,422</w:t>
            </w:r>
          </w:p>
        </w:tc>
        <w:tc>
          <w:tcPr>
            <w:tcW w:w="1077" w:type="dxa"/>
            <w:noWrap/>
            <w:hideMark/>
          </w:tcPr>
          <w:p w14:paraId="67A7347D" w14:textId="467FE325" w:rsidR="009055DA" w:rsidRPr="009F4847" w:rsidRDefault="009055DA" w:rsidP="009055DA">
            <w:pPr>
              <w:pStyle w:val="TableTextRight"/>
            </w:pPr>
            <w:r w:rsidRPr="00003E93">
              <w:t>373</w:t>
            </w:r>
          </w:p>
        </w:tc>
        <w:tc>
          <w:tcPr>
            <w:tcW w:w="794" w:type="dxa"/>
            <w:noWrap/>
            <w:hideMark/>
          </w:tcPr>
          <w:p w14:paraId="14958205" w14:textId="4E6B4054" w:rsidR="009055DA" w:rsidRPr="009F4847" w:rsidRDefault="009055DA" w:rsidP="009055DA">
            <w:pPr>
              <w:pStyle w:val="TableTextRight"/>
            </w:pPr>
            <w:r w:rsidRPr="00003E93">
              <w:t>0</w:t>
            </w:r>
          </w:p>
        </w:tc>
        <w:tc>
          <w:tcPr>
            <w:tcW w:w="1077" w:type="dxa"/>
            <w:noWrap/>
            <w:hideMark/>
          </w:tcPr>
          <w:p w14:paraId="46A9AECA" w14:textId="3908F4C5" w:rsidR="009055DA" w:rsidRPr="009F4847" w:rsidRDefault="009055DA" w:rsidP="009055DA">
            <w:pPr>
              <w:pStyle w:val="TableTextRight"/>
              <w:ind w:right="227"/>
            </w:pPr>
            <w:r w:rsidRPr="00003E93">
              <w:t>0</w:t>
            </w:r>
          </w:p>
        </w:tc>
      </w:tr>
      <w:tr w:rsidR="009055DA" w:rsidRPr="009F4847" w14:paraId="135416D4"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noWrap/>
            <w:hideMark/>
          </w:tcPr>
          <w:p w14:paraId="75734192" w14:textId="2FCCEC3C" w:rsidR="009055DA" w:rsidRPr="009F4847" w:rsidRDefault="009055DA" w:rsidP="009055DA">
            <w:pPr>
              <w:pStyle w:val="TableText"/>
            </w:pPr>
            <w:r w:rsidRPr="00003E93">
              <w:t>Kiewa</w:t>
            </w:r>
          </w:p>
        </w:tc>
        <w:tc>
          <w:tcPr>
            <w:tcW w:w="4058" w:type="dxa"/>
            <w:tcBorders>
              <w:bottom w:val="nil"/>
            </w:tcBorders>
            <w:noWrap/>
            <w:hideMark/>
          </w:tcPr>
          <w:p w14:paraId="61A77A32" w14:textId="1636A4DB" w:rsidR="009055DA" w:rsidRPr="009F4847" w:rsidRDefault="009055DA" w:rsidP="009055DA">
            <w:pPr>
              <w:pStyle w:val="TableText"/>
            </w:pPr>
            <w:r w:rsidRPr="00003E93">
              <w:t>F4: Unspecified riparian zone or floodplain</w:t>
            </w:r>
          </w:p>
        </w:tc>
        <w:tc>
          <w:tcPr>
            <w:tcW w:w="990" w:type="dxa"/>
            <w:tcBorders>
              <w:bottom w:val="nil"/>
            </w:tcBorders>
            <w:noWrap/>
            <w:hideMark/>
          </w:tcPr>
          <w:p w14:paraId="7107A940" w14:textId="610DF767" w:rsidR="009055DA" w:rsidRPr="009F4847" w:rsidRDefault="009055DA" w:rsidP="009055DA">
            <w:pPr>
              <w:pStyle w:val="TableTextRight"/>
            </w:pPr>
            <w:r w:rsidRPr="00003E93">
              <w:t>1</w:t>
            </w:r>
          </w:p>
        </w:tc>
        <w:tc>
          <w:tcPr>
            <w:tcW w:w="1077" w:type="dxa"/>
            <w:tcBorders>
              <w:bottom w:val="nil"/>
            </w:tcBorders>
            <w:noWrap/>
            <w:hideMark/>
          </w:tcPr>
          <w:p w14:paraId="4DF4FB54" w14:textId="78AF6E28" w:rsidR="009055DA" w:rsidRPr="009F4847" w:rsidRDefault="009055DA" w:rsidP="009055DA">
            <w:pPr>
              <w:pStyle w:val="TableTextRight"/>
            </w:pPr>
            <w:r w:rsidRPr="00003E93">
              <w:t>1</w:t>
            </w:r>
          </w:p>
        </w:tc>
        <w:tc>
          <w:tcPr>
            <w:tcW w:w="794" w:type="dxa"/>
            <w:tcBorders>
              <w:bottom w:val="nil"/>
            </w:tcBorders>
            <w:noWrap/>
            <w:hideMark/>
          </w:tcPr>
          <w:p w14:paraId="4A5AA1C1" w14:textId="1849BDFB" w:rsidR="009055DA" w:rsidRPr="009F4847" w:rsidRDefault="009055DA" w:rsidP="009055DA">
            <w:pPr>
              <w:pStyle w:val="TableTextRight"/>
            </w:pPr>
            <w:r w:rsidRPr="00003E93">
              <w:t>0</w:t>
            </w:r>
          </w:p>
        </w:tc>
        <w:tc>
          <w:tcPr>
            <w:tcW w:w="1077" w:type="dxa"/>
            <w:tcBorders>
              <w:bottom w:val="nil"/>
            </w:tcBorders>
            <w:noWrap/>
            <w:hideMark/>
          </w:tcPr>
          <w:p w14:paraId="11FC3398" w14:textId="7BE3813C" w:rsidR="009055DA" w:rsidRPr="009F4847" w:rsidRDefault="009055DA" w:rsidP="009055DA">
            <w:pPr>
              <w:pStyle w:val="TableTextRight"/>
              <w:ind w:right="227"/>
            </w:pPr>
            <w:r w:rsidRPr="00003E93">
              <w:t>0</w:t>
            </w:r>
          </w:p>
        </w:tc>
      </w:tr>
      <w:tr w:rsidR="009055DA" w:rsidRPr="009F4847" w14:paraId="669EBB52" w14:textId="77777777" w:rsidTr="0030635E">
        <w:trPr>
          <w:trHeight w:val="315"/>
        </w:trPr>
        <w:tc>
          <w:tcPr>
            <w:tcW w:w="1607" w:type="dxa"/>
            <w:tcBorders>
              <w:bottom w:val="nil"/>
            </w:tcBorders>
            <w:shd w:val="clear" w:color="auto" w:fill="D0EAFF" w:themeFill="accent2" w:themeFillTint="1A"/>
            <w:noWrap/>
            <w:hideMark/>
          </w:tcPr>
          <w:p w14:paraId="1BFC76DE" w14:textId="38546BED" w:rsidR="009055DA" w:rsidRPr="009F4847" w:rsidRDefault="009055DA" w:rsidP="009055DA">
            <w:pPr>
              <w:pStyle w:val="TableText"/>
            </w:pPr>
            <w:r w:rsidRPr="00003E93">
              <w:t>Lachlan</w:t>
            </w:r>
            <w:r w:rsidR="003C3171">
              <w:rPr>
                <w:rFonts w:cs="Calibri"/>
              </w:rPr>
              <w:t>†</w:t>
            </w:r>
          </w:p>
        </w:tc>
        <w:tc>
          <w:tcPr>
            <w:tcW w:w="4058" w:type="dxa"/>
            <w:tcBorders>
              <w:bottom w:val="nil"/>
            </w:tcBorders>
            <w:shd w:val="clear" w:color="auto" w:fill="D0EAFF" w:themeFill="accent2" w:themeFillTint="1A"/>
            <w:noWrap/>
            <w:hideMark/>
          </w:tcPr>
          <w:p w14:paraId="3F68F0CD" w14:textId="6EC6CA63" w:rsidR="009055DA" w:rsidRPr="009F4847" w:rsidRDefault="009055DA" w:rsidP="009055DA">
            <w:pPr>
              <w:pStyle w:val="TableText"/>
            </w:pPr>
            <w:r w:rsidRPr="00003E93">
              <w:t>F1.2: River red gum forest riparian zone or floodplain</w:t>
            </w:r>
          </w:p>
        </w:tc>
        <w:tc>
          <w:tcPr>
            <w:tcW w:w="990" w:type="dxa"/>
            <w:tcBorders>
              <w:bottom w:val="nil"/>
            </w:tcBorders>
            <w:shd w:val="clear" w:color="auto" w:fill="D0EAFF" w:themeFill="accent2" w:themeFillTint="1A"/>
            <w:noWrap/>
            <w:hideMark/>
          </w:tcPr>
          <w:p w14:paraId="37EAAD42" w14:textId="06AF5807" w:rsidR="009055DA" w:rsidRPr="009F4847" w:rsidRDefault="009055DA" w:rsidP="009055DA">
            <w:pPr>
              <w:pStyle w:val="TableTextRight"/>
            </w:pPr>
            <w:r w:rsidRPr="00003E93">
              <w:t>80,067</w:t>
            </w:r>
          </w:p>
        </w:tc>
        <w:tc>
          <w:tcPr>
            <w:tcW w:w="1077" w:type="dxa"/>
            <w:tcBorders>
              <w:bottom w:val="nil"/>
            </w:tcBorders>
            <w:shd w:val="clear" w:color="auto" w:fill="D0EAFF" w:themeFill="accent2" w:themeFillTint="1A"/>
            <w:noWrap/>
            <w:hideMark/>
          </w:tcPr>
          <w:p w14:paraId="41058D13" w14:textId="55B78369" w:rsidR="009055DA" w:rsidRPr="009F4847" w:rsidRDefault="009055DA" w:rsidP="009055DA">
            <w:pPr>
              <w:pStyle w:val="TableTextRight"/>
            </w:pPr>
            <w:r w:rsidRPr="00003E93">
              <w:t>60,976</w:t>
            </w:r>
          </w:p>
        </w:tc>
        <w:tc>
          <w:tcPr>
            <w:tcW w:w="794" w:type="dxa"/>
            <w:tcBorders>
              <w:bottom w:val="nil"/>
            </w:tcBorders>
            <w:shd w:val="clear" w:color="auto" w:fill="D0EAFF" w:themeFill="accent2" w:themeFillTint="1A"/>
            <w:noWrap/>
            <w:hideMark/>
          </w:tcPr>
          <w:p w14:paraId="0D01F26A" w14:textId="3826753B" w:rsidR="009055DA" w:rsidRPr="009F4847" w:rsidRDefault="009055DA" w:rsidP="009055DA">
            <w:pPr>
              <w:pStyle w:val="TableTextRight"/>
            </w:pPr>
            <w:r w:rsidRPr="00003E93">
              <w:t>642</w:t>
            </w:r>
          </w:p>
        </w:tc>
        <w:tc>
          <w:tcPr>
            <w:tcW w:w="1077" w:type="dxa"/>
            <w:tcBorders>
              <w:bottom w:val="nil"/>
            </w:tcBorders>
            <w:shd w:val="clear" w:color="auto" w:fill="D0EAFF" w:themeFill="accent2" w:themeFillTint="1A"/>
            <w:noWrap/>
            <w:hideMark/>
          </w:tcPr>
          <w:p w14:paraId="1EBD7E30" w14:textId="6BE9261B" w:rsidR="009055DA" w:rsidRPr="009F4847" w:rsidRDefault="009055DA" w:rsidP="009055DA">
            <w:pPr>
              <w:pStyle w:val="TableTextRight"/>
              <w:ind w:right="227"/>
            </w:pPr>
            <w:r w:rsidRPr="00003E93">
              <w:t>1.1</w:t>
            </w:r>
          </w:p>
        </w:tc>
      </w:tr>
      <w:tr w:rsidR="009055DA" w:rsidRPr="009F4847" w14:paraId="52AE10DA"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7285285B" w14:textId="6DE08B02" w:rsidR="009055DA" w:rsidRPr="009F4847" w:rsidRDefault="009055DA" w:rsidP="009055DA">
            <w:pPr>
              <w:pStyle w:val="TableText"/>
            </w:pPr>
            <w:r w:rsidRPr="00003E93">
              <w:t>Lachlan</w:t>
            </w:r>
            <w:r w:rsidR="003C3171">
              <w:rPr>
                <w:rFonts w:cs="Calibri"/>
              </w:rPr>
              <w:t>†</w:t>
            </w:r>
          </w:p>
        </w:tc>
        <w:tc>
          <w:tcPr>
            <w:tcW w:w="4058" w:type="dxa"/>
            <w:tcBorders>
              <w:bottom w:val="nil"/>
            </w:tcBorders>
            <w:shd w:val="clear" w:color="auto" w:fill="D0EAFF" w:themeFill="accent2" w:themeFillTint="1A"/>
            <w:noWrap/>
            <w:hideMark/>
          </w:tcPr>
          <w:p w14:paraId="796A16A7" w14:textId="29495E43" w:rsidR="009055DA" w:rsidRPr="009F4847" w:rsidRDefault="009055DA" w:rsidP="009055DA">
            <w:pPr>
              <w:pStyle w:val="TableText"/>
            </w:pPr>
            <w:r w:rsidRPr="00003E93">
              <w:t>F1.8: Black box woodland riparian zone or floodplain</w:t>
            </w:r>
          </w:p>
        </w:tc>
        <w:tc>
          <w:tcPr>
            <w:tcW w:w="990" w:type="dxa"/>
            <w:tcBorders>
              <w:bottom w:val="nil"/>
            </w:tcBorders>
            <w:shd w:val="clear" w:color="auto" w:fill="D0EAFF" w:themeFill="accent2" w:themeFillTint="1A"/>
            <w:noWrap/>
            <w:hideMark/>
          </w:tcPr>
          <w:p w14:paraId="75F3FE93" w14:textId="0AA5AD48" w:rsidR="009055DA" w:rsidRPr="009F4847" w:rsidRDefault="009055DA" w:rsidP="009055DA">
            <w:pPr>
              <w:pStyle w:val="TableTextRight"/>
            </w:pPr>
            <w:r w:rsidRPr="00003E93">
              <w:t>129,174</w:t>
            </w:r>
          </w:p>
        </w:tc>
        <w:tc>
          <w:tcPr>
            <w:tcW w:w="1077" w:type="dxa"/>
            <w:tcBorders>
              <w:bottom w:val="nil"/>
            </w:tcBorders>
            <w:shd w:val="clear" w:color="auto" w:fill="D0EAFF" w:themeFill="accent2" w:themeFillTint="1A"/>
            <w:noWrap/>
            <w:hideMark/>
          </w:tcPr>
          <w:p w14:paraId="2C7A3BA0" w14:textId="2E9C1B70" w:rsidR="009055DA" w:rsidRPr="009F4847" w:rsidRDefault="009055DA" w:rsidP="009055DA">
            <w:pPr>
              <w:pStyle w:val="TableTextRight"/>
            </w:pPr>
            <w:r w:rsidRPr="00003E93">
              <w:t>55,775</w:t>
            </w:r>
          </w:p>
        </w:tc>
        <w:tc>
          <w:tcPr>
            <w:tcW w:w="794" w:type="dxa"/>
            <w:tcBorders>
              <w:bottom w:val="nil"/>
            </w:tcBorders>
            <w:shd w:val="clear" w:color="auto" w:fill="D0EAFF" w:themeFill="accent2" w:themeFillTint="1A"/>
            <w:noWrap/>
            <w:hideMark/>
          </w:tcPr>
          <w:p w14:paraId="684E2417" w14:textId="58D8950F" w:rsidR="009055DA" w:rsidRPr="009F4847" w:rsidRDefault="009055DA" w:rsidP="009055DA">
            <w:pPr>
              <w:pStyle w:val="TableTextRight"/>
            </w:pPr>
            <w:r w:rsidRPr="00003E93">
              <w:t>225</w:t>
            </w:r>
          </w:p>
        </w:tc>
        <w:tc>
          <w:tcPr>
            <w:tcW w:w="1077" w:type="dxa"/>
            <w:tcBorders>
              <w:bottom w:val="nil"/>
            </w:tcBorders>
            <w:shd w:val="clear" w:color="auto" w:fill="D0EAFF" w:themeFill="accent2" w:themeFillTint="1A"/>
            <w:noWrap/>
            <w:hideMark/>
          </w:tcPr>
          <w:p w14:paraId="18CB84B0" w14:textId="010A328A" w:rsidR="009055DA" w:rsidRPr="009F4847" w:rsidRDefault="009055DA" w:rsidP="009055DA">
            <w:pPr>
              <w:pStyle w:val="TableTextRight"/>
              <w:ind w:right="227"/>
            </w:pPr>
            <w:r w:rsidRPr="00003E93">
              <w:t>0.4</w:t>
            </w:r>
          </w:p>
        </w:tc>
      </w:tr>
      <w:tr w:rsidR="009055DA" w:rsidRPr="009F4847" w14:paraId="7DDB52A6" w14:textId="77777777" w:rsidTr="0030635E">
        <w:trPr>
          <w:trHeight w:val="315"/>
        </w:trPr>
        <w:tc>
          <w:tcPr>
            <w:tcW w:w="1607" w:type="dxa"/>
            <w:tcBorders>
              <w:bottom w:val="single" w:sz="4" w:space="0" w:color="FFFFFF" w:themeColor="background1"/>
            </w:tcBorders>
            <w:shd w:val="clear" w:color="auto" w:fill="D0EAFF" w:themeFill="accent2" w:themeFillTint="1A"/>
            <w:noWrap/>
            <w:hideMark/>
          </w:tcPr>
          <w:p w14:paraId="7AC96EE2" w14:textId="3D6620B2" w:rsidR="009055DA" w:rsidRPr="009F4847" w:rsidRDefault="009055DA" w:rsidP="009055DA">
            <w:pPr>
              <w:pStyle w:val="TableText"/>
            </w:pPr>
            <w:r w:rsidRPr="00003E93">
              <w:t>Lachlan</w:t>
            </w:r>
            <w:r w:rsidR="003C3171">
              <w:rPr>
                <w:rFonts w:cs="Calibri"/>
              </w:rPr>
              <w:t>†</w:t>
            </w:r>
          </w:p>
        </w:tc>
        <w:tc>
          <w:tcPr>
            <w:tcW w:w="4058" w:type="dxa"/>
            <w:tcBorders>
              <w:bottom w:val="single" w:sz="4" w:space="0" w:color="FFFFFF" w:themeColor="background1"/>
            </w:tcBorders>
            <w:shd w:val="clear" w:color="auto" w:fill="D0EAFF" w:themeFill="accent2" w:themeFillTint="1A"/>
            <w:noWrap/>
            <w:hideMark/>
          </w:tcPr>
          <w:p w14:paraId="1CAFBF54" w14:textId="14EA23CC" w:rsidR="009055DA" w:rsidRPr="009F4847" w:rsidRDefault="009055DA" w:rsidP="009055DA">
            <w:pPr>
              <w:pStyle w:val="TableText"/>
            </w:pPr>
            <w:r w:rsidRPr="00003E93">
              <w:t>F2.2: Lignum shrubland riparian zone or floodplain</w:t>
            </w:r>
          </w:p>
        </w:tc>
        <w:tc>
          <w:tcPr>
            <w:tcW w:w="990" w:type="dxa"/>
            <w:tcBorders>
              <w:bottom w:val="single" w:sz="4" w:space="0" w:color="FFFFFF" w:themeColor="background1"/>
            </w:tcBorders>
            <w:shd w:val="clear" w:color="auto" w:fill="D0EAFF" w:themeFill="accent2" w:themeFillTint="1A"/>
            <w:noWrap/>
            <w:hideMark/>
          </w:tcPr>
          <w:p w14:paraId="1D4BAA4C" w14:textId="4E9CEBEF" w:rsidR="009055DA" w:rsidRPr="009F4847" w:rsidRDefault="009055DA" w:rsidP="009055DA">
            <w:pPr>
              <w:pStyle w:val="TableTextRight"/>
            </w:pPr>
            <w:r w:rsidRPr="00003E93">
              <w:t>10,168</w:t>
            </w:r>
          </w:p>
        </w:tc>
        <w:tc>
          <w:tcPr>
            <w:tcW w:w="1077" w:type="dxa"/>
            <w:tcBorders>
              <w:bottom w:val="single" w:sz="4" w:space="0" w:color="FFFFFF" w:themeColor="background1"/>
            </w:tcBorders>
            <w:shd w:val="clear" w:color="auto" w:fill="D0EAFF" w:themeFill="accent2" w:themeFillTint="1A"/>
            <w:noWrap/>
            <w:hideMark/>
          </w:tcPr>
          <w:p w14:paraId="7AD0E299" w14:textId="1E337FE1" w:rsidR="009055DA" w:rsidRPr="009F4847" w:rsidRDefault="009055DA" w:rsidP="009055DA">
            <w:pPr>
              <w:pStyle w:val="TableTextRight"/>
            </w:pPr>
            <w:r w:rsidRPr="00003E93">
              <w:t>2,717</w:t>
            </w:r>
          </w:p>
        </w:tc>
        <w:tc>
          <w:tcPr>
            <w:tcW w:w="794" w:type="dxa"/>
            <w:tcBorders>
              <w:bottom w:val="single" w:sz="4" w:space="0" w:color="FFFFFF" w:themeColor="background1"/>
            </w:tcBorders>
            <w:shd w:val="clear" w:color="auto" w:fill="D0EAFF" w:themeFill="accent2" w:themeFillTint="1A"/>
            <w:noWrap/>
            <w:hideMark/>
          </w:tcPr>
          <w:p w14:paraId="3A92023E" w14:textId="5C6A159D" w:rsidR="009055DA" w:rsidRPr="009F4847" w:rsidRDefault="009055DA" w:rsidP="009055DA">
            <w:pPr>
              <w:pStyle w:val="TableTextRight"/>
            </w:pPr>
            <w:r w:rsidRPr="00003E93">
              <w:t>22</w:t>
            </w:r>
          </w:p>
        </w:tc>
        <w:tc>
          <w:tcPr>
            <w:tcW w:w="1077" w:type="dxa"/>
            <w:tcBorders>
              <w:bottom w:val="single" w:sz="4" w:space="0" w:color="FFFFFF" w:themeColor="background1"/>
            </w:tcBorders>
            <w:shd w:val="clear" w:color="auto" w:fill="D0EAFF" w:themeFill="accent2" w:themeFillTint="1A"/>
            <w:noWrap/>
            <w:hideMark/>
          </w:tcPr>
          <w:p w14:paraId="0E6CC557" w14:textId="6D47D3D1" w:rsidR="009055DA" w:rsidRPr="009F4847" w:rsidRDefault="009055DA" w:rsidP="009055DA">
            <w:pPr>
              <w:pStyle w:val="TableTextRight"/>
              <w:ind w:right="227"/>
            </w:pPr>
            <w:r w:rsidRPr="00003E93">
              <w:t>0.8</w:t>
            </w:r>
          </w:p>
        </w:tc>
      </w:tr>
      <w:tr w:rsidR="009055DA" w:rsidRPr="009F4847" w14:paraId="54BDD09D"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top w:val="single" w:sz="4" w:space="0" w:color="FFFFFF" w:themeColor="background1"/>
            </w:tcBorders>
            <w:noWrap/>
            <w:hideMark/>
          </w:tcPr>
          <w:p w14:paraId="61FEA569" w14:textId="4B336A65" w:rsidR="009055DA" w:rsidRPr="009F4847" w:rsidRDefault="009055DA" w:rsidP="009055DA">
            <w:pPr>
              <w:pStyle w:val="TableText"/>
            </w:pPr>
            <w:r w:rsidRPr="00003E93">
              <w:t>Lachlan</w:t>
            </w:r>
          </w:p>
        </w:tc>
        <w:tc>
          <w:tcPr>
            <w:tcW w:w="4058" w:type="dxa"/>
            <w:tcBorders>
              <w:top w:val="single" w:sz="4" w:space="0" w:color="FFFFFF" w:themeColor="background1"/>
            </w:tcBorders>
            <w:noWrap/>
            <w:hideMark/>
          </w:tcPr>
          <w:p w14:paraId="011C97C6" w14:textId="34C0DD25" w:rsidR="009055DA" w:rsidRPr="009F4847" w:rsidRDefault="009055DA" w:rsidP="009055DA">
            <w:pPr>
              <w:pStyle w:val="TableText"/>
            </w:pPr>
            <w:r w:rsidRPr="00003E93">
              <w:t>F2.4: Shrubland riparian zone or floodplain</w:t>
            </w:r>
          </w:p>
        </w:tc>
        <w:tc>
          <w:tcPr>
            <w:tcW w:w="990" w:type="dxa"/>
            <w:tcBorders>
              <w:top w:val="single" w:sz="4" w:space="0" w:color="FFFFFF" w:themeColor="background1"/>
            </w:tcBorders>
            <w:noWrap/>
            <w:hideMark/>
          </w:tcPr>
          <w:p w14:paraId="40F72640" w14:textId="5C1EA00D" w:rsidR="009055DA" w:rsidRPr="009F4847" w:rsidRDefault="009055DA" w:rsidP="009055DA">
            <w:pPr>
              <w:pStyle w:val="TableTextRight"/>
            </w:pPr>
            <w:r w:rsidRPr="00003E93">
              <w:t>321,807</w:t>
            </w:r>
          </w:p>
        </w:tc>
        <w:tc>
          <w:tcPr>
            <w:tcW w:w="1077" w:type="dxa"/>
            <w:tcBorders>
              <w:top w:val="single" w:sz="4" w:space="0" w:color="FFFFFF" w:themeColor="background1"/>
            </w:tcBorders>
            <w:noWrap/>
            <w:hideMark/>
          </w:tcPr>
          <w:p w14:paraId="64833C3E" w14:textId="76966CB3" w:rsidR="009055DA" w:rsidRPr="009F4847" w:rsidRDefault="009055DA" w:rsidP="009055DA">
            <w:pPr>
              <w:pStyle w:val="TableTextRight"/>
            </w:pPr>
            <w:r w:rsidRPr="00003E93">
              <w:t>105,913</w:t>
            </w:r>
          </w:p>
        </w:tc>
        <w:tc>
          <w:tcPr>
            <w:tcW w:w="794" w:type="dxa"/>
            <w:tcBorders>
              <w:top w:val="single" w:sz="4" w:space="0" w:color="FFFFFF" w:themeColor="background1"/>
            </w:tcBorders>
            <w:noWrap/>
            <w:hideMark/>
          </w:tcPr>
          <w:p w14:paraId="19AAF769" w14:textId="1E296E08" w:rsidR="009055DA" w:rsidRPr="009F4847" w:rsidRDefault="009055DA" w:rsidP="009055DA">
            <w:pPr>
              <w:pStyle w:val="TableTextRight"/>
            </w:pPr>
            <w:r w:rsidRPr="00003E93">
              <w:t>0</w:t>
            </w:r>
          </w:p>
        </w:tc>
        <w:tc>
          <w:tcPr>
            <w:tcW w:w="1077" w:type="dxa"/>
            <w:tcBorders>
              <w:top w:val="single" w:sz="4" w:space="0" w:color="FFFFFF" w:themeColor="background1"/>
            </w:tcBorders>
            <w:noWrap/>
            <w:hideMark/>
          </w:tcPr>
          <w:p w14:paraId="4EE2254D" w14:textId="5600CDA9" w:rsidR="009055DA" w:rsidRPr="009F4847" w:rsidRDefault="009055DA" w:rsidP="009055DA">
            <w:pPr>
              <w:pStyle w:val="TableTextRight"/>
              <w:ind w:right="227"/>
            </w:pPr>
            <w:r w:rsidRPr="00003E93">
              <w:t>0</w:t>
            </w:r>
          </w:p>
        </w:tc>
      </w:tr>
      <w:tr w:rsidR="009055DA" w:rsidRPr="009F4847" w14:paraId="2EC0FEC7" w14:textId="77777777" w:rsidTr="0030635E">
        <w:trPr>
          <w:trHeight w:val="315"/>
        </w:trPr>
        <w:tc>
          <w:tcPr>
            <w:tcW w:w="1607" w:type="dxa"/>
            <w:noWrap/>
            <w:hideMark/>
          </w:tcPr>
          <w:p w14:paraId="10F9087B" w14:textId="356528E8" w:rsidR="009055DA" w:rsidRPr="009F4847" w:rsidRDefault="009055DA" w:rsidP="009055DA">
            <w:pPr>
              <w:pStyle w:val="TableText"/>
            </w:pPr>
            <w:r w:rsidRPr="00003E93">
              <w:t>Lachlan</w:t>
            </w:r>
          </w:p>
        </w:tc>
        <w:tc>
          <w:tcPr>
            <w:tcW w:w="4058" w:type="dxa"/>
            <w:noWrap/>
            <w:hideMark/>
          </w:tcPr>
          <w:p w14:paraId="3CC70A4F" w14:textId="7F420AE1" w:rsidR="009055DA" w:rsidRPr="009F4847" w:rsidRDefault="009055DA" w:rsidP="009055DA">
            <w:pPr>
              <w:pStyle w:val="TableText"/>
            </w:pPr>
            <w:r w:rsidRPr="00003E93">
              <w:t>F1.11: River cooba woodland riparian zone or floodplain</w:t>
            </w:r>
          </w:p>
        </w:tc>
        <w:tc>
          <w:tcPr>
            <w:tcW w:w="990" w:type="dxa"/>
            <w:noWrap/>
            <w:hideMark/>
          </w:tcPr>
          <w:p w14:paraId="3AE3584F" w14:textId="0C27C8F5" w:rsidR="009055DA" w:rsidRPr="009F4847" w:rsidRDefault="009055DA" w:rsidP="009055DA">
            <w:pPr>
              <w:pStyle w:val="TableTextRight"/>
            </w:pPr>
            <w:r w:rsidRPr="00003E93">
              <w:t>3</w:t>
            </w:r>
          </w:p>
        </w:tc>
        <w:tc>
          <w:tcPr>
            <w:tcW w:w="1077" w:type="dxa"/>
            <w:noWrap/>
            <w:hideMark/>
          </w:tcPr>
          <w:p w14:paraId="3EBF9FD9" w14:textId="73E967E5" w:rsidR="009055DA" w:rsidRPr="009F4847" w:rsidRDefault="009055DA" w:rsidP="009055DA">
            <w:pPr>
              <w:pStyle w:val="TableTextRight"/>
            </w:pPr>
            <w:r w:rsidRPr="00003E93">
              <w:t>3</w:t>
            </w:r>
          </w:p>
        </w:tc>
        <w:tc>
          <w:tcPr>
            <w:tcW w:w="794" w:type="dxa"/>
            <w:noWrap/>
            <w:hideMark/>
          </w:tcPr>
          <w:p w14:paraId="586416CE" w14:textId="2D5483CD" w:rsidR="009055DA" w:rsidRPr="009F4847" w:rsidRDefault="009055DA" w:rsidP="009055DA">
            <w:pPr>
              <w:pStyle w:val="TableTextRight"/>
            </w:pPr>
            <w:r w:rsidRPr="00003E93">
              <w:t>0</w:t>
            </w:r>
          </w:p>
        </w:tc>
        <w:tc>
          <w:tcPr>
            <w:tcW w:w="1077" w:type="dxa"/>
            <w:noWrap/>
            <w:hideMark/>
          </w:tcPr>
          <w:p w14:paraId="12CBC7E9" w14:textId="2A741631" w:rsidR="009055DA" w:rsidRPr="009F4847" w:rsidRDefault="009055DA" w:rsidP="009055DA">
            <w:pPr>
              <w:pStyle w:val="TableTextRight"/>
              <w:ind w:right="227"/>
            </w:pPr>
            <w:r w:rsidRPr="00003E93">
              <w:t>0</w:t>
            </w:r>
          </w:p>
        </w:tc>
      </w:tr>
      <w:tr w:rsidR="009055DA" w:rsidRPr="009F4847" w14:paraId="7E327064"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3CFAD68F" w14:textId="644F964F" w:rsidR="009055DA" w:rsidRPr="009F4847" w:rsidRDefault="009055DA" w:rsidP="009055DA">
            <w:pPr>
              <w:pStyle w:val="TableText"/>
            </w:pPr>
            <w:r w:rsidRPr="00003E93">
              <w:t>Lachlan</w:t>
            </w:r>
          </w:p>
        </w:tc>
        <w:tc>
          <w:tcPr>
            <w:tcW w:w="4058" w:type="dxa"/>
            <w:noWrap/>
            <w:hideMark/>
          </w:tcPr>
          <w:p w14:paraId="7E06039D" w14:textId="0D9EFCD9" w:rsidR="009055DA" w:rsidRPr="009F4847" w:rsidRDefault="009055DA" w:rsidP="009055DA">
            <w:pPr>
              <w:pStyle w:val="TableText"/>
            </w:pPr>
            <w:r w:rsidRPr="00003E93">
              <w:t>F1.12: Woodland riparian zone or floodplain</w:t>
            </w:r>
          </w:p>
        </w:tc>
        <w:tc>
          <w:tcPr>
            <w:tcW w:w="990" w:type="dxa"/>
            <w:noWrap/>
            <w:hideMark/>
          </w:tcPr>
          <w:p w14:paraId="47C58BCE" w14:textId="482E6B6E" w:rsidR="009055DA" w:rsidRPr="009F4847" w:rsidRDefault="009055DA" w:rsidP="009055DA">
            <w:pPr>
              <w:pStyle w:val="TableTextRight"/>
            </w:pPr>
            <w:r w:rsidRPr="00003E93">
              <w:t>173</w:t>
            </w:r>
          </w:p>
        </w:tc>
        <w:tc>
          <w:tcPr>
            <w:tcW w:w="1077" w:type="dxa"/>
            <w:noWrap/>
            <w:hideMark/>
          </w:tcPr>
          <w:p w14:paraId="00913BBA" w14:textId="1566D3B5" w:rsidR="009055DA" w:rsidRPr="009F4847" w:rsidRDefault="009055DA" w:rsidP="009055DA">
            <w:pPr>
              <w:pStyle w:val="TableTextRight"/>
            </w:pPr>
            <w:r w:rsidRPr="00003E93">
              <w:t>0</w:t>
            </w:r>
          </w:p>
        </w:tc>
        <w:tc>
          <w:tcPr>
            <w:tcW w:w="794" w:type="dxa"/>
            <w:noWrap/>
            <w:hideMark/>
          </w:tcPr>
          <w:p w14:paraId="5EACF289" w14:textId="09DFF2E4" w:rsidR="009055DA" w:rsidRPr="009F4847" w:rsidRDefault="009055DA" w:rsidP="009055DA">
            <w:pPr>
              <w:pStyle w:val="TableTextRight"/>
            </w:pPr>
            <w:r w:rsidRPr="00003E93">
              <w:t>0</w:t>
            </w:r>
          </w:p>
        </w:tc>
        <w:tc>
          <w:tcPr>
            <w:tcW w:w="1077" w:type="dxa"/>
            <w:noWrap/>
            <w:hideMark/>
          </w:tcPr>
          <w:p w14:paraId="2BE152CE" w14:textId="122825D1" w:rsidR="009055DA" w:rsidRPr="009F4847" w:rsidRDefault="009055DA" w:rsidP="009055DA">
            <w:pPr>
              <w:pStyle w:val="TableTextRight"/>
              <w:ind w:right="227"/>
            </w:pPr>
            <w:r w:rsidRPr="00003E93">
              <w:t>0</w:t>
            </w:r>
          </w:p>
        </w:tc>
      </w:tr>
      <w:tr w:rsidR="009055DA" w:rsidRPr="009F4847" w14:paraId="53F78EC9" w14:textId="77777777" w:rsidTr="0030635E">
        <w:trPr>
          <w:trHeight w:val="315"/>
        </w:trPr>
        <w:tc>
          <w:tcPr>
            <w:tcW w:w="1607" w:type="dxa"/>
            <w:noWrap/>
            <w:hideMark/>
          </w:tcPr>
          <w:p w14:paraId="700E9813" w14:textId="032C9967" w:rsidR="009055DA" w:rsidRPr="009F4847" w:rsidRDefault="009055DA" w:rsidP="009055DA">
            <w:pPr>
              <w:pStyle w:val="TableText"/>
            </w:pPr>
            <w:r w:rsidRPr="00003E93">
              <w:t>Loddon</w:t>
            </w:r>
          </w:p>
        </w:tc>
        <w:tc>
          <w:tcPr>
            <w:tcW w:w="4058" w:type="dxa"/>
            <w:noWrap/>
            <w:hideMark/>
          </w:tcPr>
          <w:p w14:paraId="7AECF288" w14:textId="34EDCC89" w:rsidR="009055DA" w:rsidRPr="009F4847" w:rsidRDefault="009055DA" w:rsidP="009055DA">
            <w:pPr>
              <w:pStyle w:val="TableText"/>
            </w:pPr>
            <w:r w:rsidRPr="00003E93">
              <w:t>F1.12: Woodland riparian zone or floodplain</w:t>
            </w:r>
          </w:p>
        </w:tc>
        <w:tc>
          <w:tcPr>
            <w:tcW w:w="990" w:type="dxa"/>
            <w:noWrap/>
            <w:hideMark/>
          </w:tcPr>
          <w:p w14:paraId="6F213F51" w14:textId="3E182E8A" w:rsidR="009055DA" w:rsidRPr="009F4847" w:rsidRDefault="009055DA" w:rsidP="009055DA">
            <w:pPr>
              <w:pStyle w:val="TableTextRight"/>
            </w:pPr>
            <w:r w:rsidRPr="00003E93">
              <w:t>1,827</w:t>
            </w:r>
          </w:p>
        </w:tc>
        <w:tc>
          <w:tcPr>
            <w:tcW w:w="1077" w:type="dxa"/>
            <w:noWrap/>
            <w:hideMark/>
          </w:tcPr>
          <w:p w14:paraId="698706A0" w14:textId="5F6493B8" w:rsidR="009055DA" w:rsidRPr="009F4847" w:rsidRDefault="009055DA" w:rsidP="009055DA">
            <w:pPr>
              <w:pStyle w:val="TableTextRight"/>
            </w:pPr>
            <w:r w:rsidRPr="00003E93">
              <w:t>599</w:t>
            </w:r>
          </w:p>
        </w:tc>
        <w:tc>
          <w:tcPr>
            <w:tcW w:w="794" w:type="dxa"/>
            <w:noWrap/>
            <w:hideMark/>
          </w:tcPr>
          <w:p w14:paraId="7C16203B" w14:textId="4F7EAE2A" w:rsidR="009055DA" w:rsidRPr="009F4847" w:rsidRDefault="009055DA" w:rsidP="009055DA">
            <w:pPr>
              <w:pStyle w:val="TableTextRight"/>
            </w:pPr>
            <w:r w:rsidRPr="00003E93">
              <w:t>0</w:t>
            </w:r>
          </w:p>
        </w:tc>
        <w:tc>
          <w:tcPr>
            <w:tcW w:w="1077" w:type="dxa"/>
            <w:noWrap/>
            <w:hideMark/>
          </w:tcPr>
          <w:p w14:paraId="77DF7E27" w14:textId="0B897E98" w:rsidR="009055DA" w:rsidRPr="009F4847" w:rsidRDefault="009055DA" w:rsidP="009055DA">
            <w:pPr>
              <w:pStyle w:val="TableTextRight"/>
              <w:ind w:right="227"/>
            </w:pPr>
            <w:r w:rsidRPr="00003E93">
              <w:t>0</w:t>
            </w:r>
          </w:p>
        </w:tc>
      </w:tr>
      <w:tr w:rsidR="009055DA" w:rsidRPr="009F4847" w14:paraId="0F440C8E"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5B2D8F28" w14:textId="4E405CEA" w:rsidR="009055DA" w:rsidRPr="009F4847" w:rsidRDefault="009055DA" w:rsidP="009055DA">
            <w:pPr>
              <w:pStyle w:val="TableText"/>
            </w:pPr>
            <w:r w:rsidRPr="00003E93">
              <w:t>Loddon</w:t>
            </w:r>
          </w:p>
        </w:tc>
        <w:tc>
          <w:tcPr>
            <w:tcW w:w="4058" w:type="dxa"/>
            <w:noWrap/>
            <w:hideMark/>
          </w:tcPr>
          <w:p w14:paraId="7DD9DF13" w14:textId="2FA9014F" w:rsidR="009055DA" w:rsidRPr="009F4847" w:rsidRDefault="009055DA" w:rsidP="009055DA">
            <w:pPr>
              <w:pStyle w:val="TableText"/>
            </w:pPr>
            <w:r w:rsidRPr="00003E93">
              <w:t>F1.4: River red gum woodland riparian zone or floodplain</w:t>
            </w:r>
          </w:p>
        </w:tc>
        <w:tc>
          <w:tcPr>
            <w:tcW w:w="990" w:type="dxa"/>
            <w:noWrap/>
            <w:hideMark/>
          </w:tcPr>
          <w:p w14:paraId="2A4FCB2C" w14:textId="0B7D71C5" w:rsidR="009055DA" w:rsidRPr="009F4847" w:rsidRDefault="009055DA" w:rsidP="009055DA">
            <w:pPr>
              <w:pStyle w:val="TableTextRight"/>
            </w:pPr>
            <w:r w:rsidRPr="00003E93">
              <w:t>1,744</w:t>
            </w:r>
          </w:p>
        </w:tc>
        <w:tc>
          <w:tcPr>
            <w:tcW w:w="1077" w:type="dxa"/>
            <w:noWrap/>
            <w:hideMark/>
          </w:tcPr>
          <w:p w14:paraId="523226C8" w14:textId="2D2AE3AA" w:rsidR="009055DA" w:rsidRPr="009F4847" w:rsidRDefault="009055DA" w:rsidP="009055DA">
            <w:pPr>
              <w:pStyle w:val="TableTextRight"/>
            </w:pPr>
            <w:r w:rsidRPr="00003E93">
              <w:t>453</w:t>
            </w:r>
          </w:p>
        </w:tc>
        <w:tc>
          <w:tcPr>
            <w:tcW w:w="794" w:type="dxa"/>
            <w:noWrap/>
            <w:hideMark/>
          </w:tcPr>
          <w:p w14:paraId="6906B1A7" w14:textId="241B52F9" w:rsidR="009055DA" w:rsidRPr="009F4847" w:rsidRDefault="009055DA" w:rsidP="009055DA">
            <w:pPr>
              <w:pStyle w:val="TableTextRight"/>
            </w:pPr>
            <w:r w:rsidRPr="00003E93">
              <w:t>0</w:t>
            </w:r>
          </w:p>
        </w:tc>
        <w:tc>
          <w:tcPr>
            <w:tcW w:w="1077" w:type="dxa"/>
            <w:noWrap/>
            <w:hideMark/>
          </w:tcPr>
          <w:p w14:paraId="40DA3C31" w14:textId="1FD8CCD0" w:rsidR="009055DA" w:rsidRPr="009F4847" w:rsidRDefault="009055DA" w:rsidP="009055DA">
            <w:pPr>
              <w:pStyle w:val="TableTextRight"/>
              <w:ind w:right="227"/>
            </w:pPr>
            <w:r w:rsidRPr="00003E93">
              <w:t>0</w:t>
            </w:r>
          </w:p>
        </w:tc>
      </w:tr>
      <w:tr w:rsidR="009055DA" w:rsidRPr="009F4847" w14:paraId="04FBE36E" w14:textId="77777777" w:rsidTr="0030635E">
        <w:trPr>
          <w:trHeight w:val="315"/>
        </w:trPr>
        <w:tc>
          <w:tcPr>
            <w:tcW w:w="1607" w:type="dxa"/>
            <w:noWrap/>
            <w:hideMark/>
          </w:tcPr>
          <w:p w14:paraId="40A25484" w14:textId="42201278" w:rsidR="009055DA" w:rsidRPr="009F4847" w:rsidRDefault="009055DA" w:rsidP="009055DA">
            <w:pPr>
              <w:pStyle w:val="TableText"/>
            </w:pPr>
            <w:r w:rsidRPr="00003E93">
              <w:t>Loddon</w:t>
            </w:r>
          </w:p>
        </w:tc>
        <w:tc>
          <w:tcPr>
            <w:tcW w:w="4058" w:type="dxa"/>
            <w:noWrap/>
          </w:tcPr>
          <w:p w14:paraId="2E9116E2" w14:textId="0C7E787F" w:rsidR="009055DA" w:rsidRPr="009F4847" w:rsidRDefault="009055DA" w:rsidP="009055DA">
            <w:pPr>
              <w:pStyle w:val="TableText"/>
            </w:pPr>
            <w:r w:rsidRPr="00003E93">
              <w:t>F1.8: Black box woodland riparian zone or floodplain</w:t>
            </w:r>
          </w:p>
        </w:tc>
        <w:tc>
          <w:tcPr>
            <w:tcW w:w="990" w:type="dxa"/>
            <w:noWrap/>
          </w:tcPr>
          <w:p w14:paraId="0F27A828" w14:textId="603AAC40" w:rsidR="009055DA" w:rsidRPr="001F2E33" w:rsidRDefault="009055DA" w:rsidP="009055DA">
            <w:pPr>
              <w:pStyle w:val="TableTextRight"/>
            </w:pPr>
            <w:r w:rsidRPr="00003E93">
              <w:t>6,900</w:t>
            </w:r>
          </w:p>
        </w:tc>
        <w:tc>
          <w:tcPr>
            <w:tcW w:w="1077" w:type="dxa"/>
            <w:noWrap/>
          </w:tcPr>
          <w:p w14:paraId="7F6AC804" w14:textId="7C6601DE" w:rsidR="009055DA" w:rsidRPr="001F2E33" w:rsidRDefault="009055DA" w:rsidP="009055DA">
            <w:pPr>
              <w:pStyle w:val="TableTextRight"/>
            </w:pPr>
            <w:r w:rsidRPr="00003E93">
              <w:t>282</w:t>
            </w:r>
          </w:p>
        </w:tc>
        <w:tc>
          <w:tcPr>
            <w:tcW w:w="794" w:type="dxa"/>
            <w:noWrap/>
          </w:tcPr>
          <w:p w14:paraId="3E883837" w14:textId="0FA09FB5" w:rsidR="009055DA" w:rsidRPr="001F2E33" w:rsidRDefault="009055DA" w:rsidP="009055DA">
            <w:pPr>
              <w:pStyle w:val="TableTextRight"/>
              <w:rPr>
                <w:color w:val="auto"/>
              </w:rPr>
            </w:pPr>
            <w:r w:rsidRPr="00003E93">
              <w:t>0</w:t>
            </w:r>
          </w:p>
        </w:tc>
        <w:tc>
          <w:tcPr>
            <w:tcW w:w="1077" w:type="dxa"/>
            <w:noWrap/>
          </w:tcPr>
          <w:p w14:paraId="0AE16C14" w14:textId="60788369" w:rsidR="009055DA" w:rsidRPr="001F2E33" w:rsidRDefault="009055DA" w:rsidP="009055DA">
            <w:pPr>
              <w:pStyle w:val="TableTextRight"/>
              <w:ind w:right="227"/>
              <w:rPr>
                <w:color w:val="auto"/>
              </w:rPr>
            </w:pPr>
            <w:r w:rsidRPr="00003E93">
              <w:t>0</w:t>
            </w:r>
          </w:p>
        </w:tc>
      </w:tr>
      <w:tr w:rsidR="009055DA" w:rsidRPr="009F4847" w14:paraId="0808659B"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4E50B439" w14:textId="28FCBAB8" w:rsidR="009055DA" w:rsidRPr="009F4847" w:rsidRDefault="009055DA" w:rsidP="009055DA">
            <w:pPr>
              <w:pStyle w:val="TableText"/>
            </w:pPr>
            <w:r w:rsidRPr="00003E93">
              <w:t>Loddon</w:t>
            </w:r>
          </w:p>
        </w:tc>
        <w:tc>
          <w:tcPr>
            <w:tcW w:w="4058" w:type="dxa"/>
            <w:noWrap/>
          </w:tcPr>
          <w:p w14:paraId="091ED091" w14:textId="7E937FCD" w:rsidR="009055DA" w:rsidRPr="009F4847" w:rsidRDefault="009055DA" w:rsidP="009055DA">
            <w:pPr>
              <w:pStyle w:val="TableText"/>
            </w:pPr>
            <w:r w:rsidRPr="00003E93">
              <w:t>F2.2: Lignum shrubland riparian zone or floodplain</w:t>
            </w:r>
          </w:p>
        </w:tc>
        <w:tc>
          <w:tcPr>
            <w:tcW w:w="990" w:type="dxa"/>
            <w:noWrap/>
          </w:tcPr>
          <w:p w14:paraId="7E3406B1" w14:textId="7CF63B06" w:rsidR="009055DA" w:rsidRPr="001F2E33" w:rsidRDefault="009055DA" w:rsidP="009055DA">
            <w:pPr>
              <w:pStyle w:val="TableTextRight"/>
            </w:pPr>
            <w:r w:rsidRPr="00003E93">
              <w:t>5,785</w:t>
            </w:r>
          </w:p>
        </w:tc>
        <w:tc>
          <w:tcPr>
            <w:tcW w:w="1077" w:type="dxa"/>
            <w:noWrap/>
          </w:tcPr>
          <w:p w14:paraId="2CF1A119" w14:textId="67FF0713" w:rsidR="009055DA" w:rsidRPr="001F2E33" w:rsidRDefault="009055DA" w:rsidP="009055DA">
            <w:pPr>
              <w:pStyle w:val="TableTextRight"/>
            </w:pPr>
            <w:r w:rsidRPr="00003E93">
              <w:t>116</w:t>
            </w:r>
          </w:p>
        </w:tc>
        <w:tc>
          <w:tcPr>
            <w:tcW w:w="794" w:type="dxa"/>
            <w:noWrap/>
          </w:tcPr>
          <w:p w14:paraId="4CBE0C08" w14:textId="7095E6D1" w:rsidR="009055DA" w:rsidRPr="001F2E33" w:rsidRDefault="009055DA" w:rsidP="009055DA">
            <w:pPr>
              <w:pStyle w:val="TableTextRight"/>
              <w:rPr>
                <w:color w:val="auto"/>
              </w:rPr>
            </w:pPr>
            <w:r w:rsidRPr="00003E93">
              <w:t>0</w:t>
            </w:r>
          </w:p>
        </w:tc>
        <w:tc>
          <w:tcPr>
            <w:tcW w:w="1077" w:type="dxa"/>
            <w:noWrap/>
          </w:tcPr>
          <w:p w14:paraId="31E0617A" w14:textId="373096AC" w:rsidR="009055DA" w:rsidRPr="001F2E33" w:rsidRDefault="009055DA" w:rsidP="009055DA">
            <w:pPr>
              <w:pStyle w:val="TableTextRight"/>
              <w:ind w:right="227"/>
              <w:rPr>
                <w:color w:val="auto"/>
              </w:rPr>
            </w:pPr>
            <w:r w:rsidRPr="00003E93">
              <w:t>0</w:t>
            </w:r>
          </w:p>
        </w:tc>
      </w:tr>
      <w:tr w:rsidR="009055DA" w:rsidRPr="009F4847" w14:paraId="6308240B" w14:textId="77777777" w:rsidTr="0030635E">
        <w:trPr>
          <w:trHeight w:val="315"/>
        </w:trPr>
        <w:tc>
          <w:tcPr>
            <w:tcW w:w="1607" w:type="dxa"/>
            <w:noWrap/>
            <w:hideMark/>
          </w:tcPr>
          <w:p w14:paraId="452EAE72" w14:textId="50805670" w:rsidR="009055DA" w:rsidRPr="009F4847" w:rsidRDefault="009055DA" w:rsidP="009055DA">
            <w:pPr>
              <w:pStyle w:val="TableText"/>
            </w:pPr>
            <w:r w:rsidRPr="00003E93">
              <w:t>Loddon</w:t>
            </w:r>
          </w:p>
        </w:tc>
        <w:tc>
          <w:tcPr>
            <w:tcW w:w="4058" w:type="dxa"/>
            <w:noWrap/>
          </w:tcPr>
          <w:p w14:paraId="2AE71BAA" w14:textId="79ED444E" w:rsidR="009055DA" w:rsidRPr="009F4847" w:rsidRDefault="009055DA" w:rsidP="009055DA">
            <w:pPr>
              <w:pStyle w:val="TableText"/>
            </w:pPr>
            <w:r w:rsidRPr="00003E93">
              <w:t>F1.2: River red gum forest riparian zone or floodplain</w:t>
            </w:r>
          </w:p>
        </w:tc>
        <w:tc>
          <w:tcPr>
            <w:tcW w:w="990" w:type="dxa"/>
            <w:noWrap/>
          </w:tcPr>
          <w:p w14:paraId="7F1D10D6" w14:textId="3FC07391" w:rsidR="009055DA" w:rsidRPr="001F2E33" w:rsidRDefault="009055DA" w:rsidP="009055DA">
            <w:pPr>
              <w:pStyle w:val="TableTextRight"/>
            </w:pPr>
            <w:r w:rsidRPr="00003E93">
              <w:t>77</w:t>
            </w:r>
          </w:p>
        </w:tc>
        <w:tc>
          <w:tcPr>
            <w:tcW w:w="1077" w:type="dxa"/>
            <w:noWrap/>
          </w:tcPr>
          <w:p w14:paraId="191BD7E8" w14:textId="08D4C6B0" w:rsidR="009055DA" w:rsidRPr="001F2E33" w:rsidRDefault="009055DA" w:rsidP="009055DA">
            <w:pPr>
              <w:pStyle w:val="TableTextRight"/>
            </w:pPr>
            <w:r w:rsidRPr="00003E93">
              <w:t>60</w:t>
            </w:r>
          </w:p>
        </w:tc>
        <w:tc>
          <w:tcPr>
            <w:tcW w:w="794" w:type="dxa"/>
            <w:noWrap/>
          </w:tcPr>
          <w:p w14:paraId="5C36A3FD" w14:textId="0688D839" w:rsidR="009055DA" w:rsidRPr="001F2E33" w:rsidRDefault="009055DA" w:rsidP="009055DA">
            <w:pPr>
              <w:pStyle w:val="TableTextRight"/>
              <w:rPr>
                <w:color w:val="auto"/>
              </w:rPr>
            </w:pPr>
            <w:r w:rsidRPr="00003E93">
              <w:t>0</w:t>
            </w:r>
          </w:p>
        </w:tc>
        <w:tc>
          <w:tcPr>
            <w:tcW w:w="1077" w:type="dxa"/>
            <w:noWrap/>
          </w:tcPr>
          <w:p w14:paraId="373E1068" w14:textId="6B6189CD" w:rsidR="009055DA" w:rsidRPr="001F2E33" w:rsidRDefault="009055DA" w:rsidP="009055DA">
            <w:pPr>
              <w:pStyle w:val="TableTextRight"/>
              <w:ind w:right="227"/>
              <w:rPr>
                <w:color w:val="auto"/>
              </w:rPr>
            </w:pPr>
            <w:r w:rsidRPr="00003E93">
              <w:t>0</w:t>
            </w:r>
          </w:p>
        </w:tc>
      </w:tr>
      <w:tr w:rsidR="009055DA" w:rsidRPr="009F4847" w14:paraId="51D46528"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tcPr>
          <w:p w14:paraId="2759B132" w14:textId="7F968D14" w:rsidR="009055DA" w:rsidRPr="00686235" w:rsidRDefault="009055DA" w:rsidP="009055DA">
            <w:pPr>
              <w:pStyle w:val="TableText"/>
            </w:pPr>
            <w:r w:rsidRPr="00003E93">
              <w:t>Loddon</w:t>
            </w:r>
          </w:p>
        </w:tc>
        <w:tc>
          <w:tcPr>
            <w:tcW w:w="4058" w:type="dxa"/>
            <w:noWrap/>
          </w:tcPr>
          <w:p w14:paraId="36EF8F33" w14:textId="53D45F69" w:rsidR="009055DA" w:rsidRPr="009F4847" w:rsidRDefault="009055DA" w:rsidP="009055DA">
            <w:pPr>
              <w:pStyle w:val="TableText"/>
            </w:pPr>
            <w:r w:rsidRPr="00003E93">
              <w:t>F4: Unspecified riparian zone or floodplain</w:t>
            </w:r>
          </w:p>
        </w:tc>
        <w:tc>
          <w:tcPr>
            <w:tcW w:w="990" w:type="dxa"/>
            <w:noWrap/>
          </w:tcPr>
          <w:p w14:paraId="1F556EAC" w14:textId="2F40F0F8" w:rsidR="009055DA" w:rsidRPr="001F2E33" w:rsidRDefault="009055DA" w:rsidP="009055DA">
            <w:pPr>
              <w:pStyle w:val="TableTextRight"/>
            </w:pPr>
            <w:r w:rsidRPr="00003E93">
              <w:t>124</w:t>
            </w:r>
          </w:p>
        </w:tc>
        <w:tc>
          <w:tcPr>
            <w:tcW w:w="1077" w:type="dxa"/>
            <w:noWrap/>
          </w:tcPr>
          <w:p w14:paraId="2B83797A" w14:textId="049282A5" w:rsidR="009055DA" w:rsidRPr="001F2E33" w:rsidRDefault="009055DA" w:rsidP="009055DA">
            <w:pPr>
              <w:pStyle w:val="TableTextRight"/>
            </w:pPr>
            <w:r w:rsidRPr="00003E93">
              <w:t>31</w:t>
            </w:r>
          </w:p>
        </w:tc>
        <w:tc>
          <w:tcPr>
            <w:tcW w:w="794" w:type="dxa"/>
            <w:noWrap/>
          </w:tcPr>
          <w:p w14:paraId="6DD8119D" w14:textId="46979204" w:rsidR="009055DA" w:rsidRPr="001F2E33" w:rsidRDefault="009055DA" w:rsidP="009055DA">
            <w:pPr>
              <w:pStyle w:val="TableTextRight"/>
              <w:rPr>
                <w:color w:val="auto"/>
              </w:rPr>
            </w:pPr>
            <w:r w:rsidRPr="00003E93">
              <w:t>0</w:t>
            </w:r>
          </w:p>
        </w:tc>
        <w:tc>
          <w:tcPr>
            <w:tcW w:w="1077" w:type="dxa"/>
            <w:noWrap/>
          </w:tcPr>
          <w:p w14:paraId="15289B24" w14:textId="2E82674F" w:rsidR="009055DA" w:rsidRPr="001F2E33" w:rsidRDefault="009055DA" w:rsidP="009055DA">
            <w:pPr>
              <w:pStyle w:val="TableTextRight"/>
              <w:ind w:right="227"/>
              <w:rPr>
                <w:color w:val="auto"/>
              </w:rPr>
            </w:pPr>
            <w:r w:rsidRPr="00003E93">
              <w:t>0</w:t>
            </w:r>
          </w:p>
        </w:tc>
      </w:tr>
      <w:tr w:rsidR="009055DA" w:rsidRPr="009F4847" w14:paraId="2DDBC324" w14:textId="77777777" w:rsidTr="0030635E">
        <w:trPr>
          <w:trHeight w:val="315"/>
        </w:trPr>
        <w:tc>
          <w:tcPr>
            <w:tcW w:w="1607" w:type="dxa"/>
            <w:noWrap/>
          </w:tcPr>
          <w:p w14:paraId="1D746070" w14:textId="3F56FDF0" w:rsidR="009055DA" w:rsidRPr="00686235" w:rsidRDefault="009055DA" w:rsidP="009055DA">
            <w:pPr>
              <w:pStyle w:val="TableText"/>
            </w:pPr>
            <w:r w:rsidRPr="00003E93">
              <w:t>Loddon</w:t>
            </w:r>
          </w:p>
        </w:tc>
        <w:tc>
          <w:tcPr>
            <w:tcW w:w="4058" w:type="dxa"/>
            <w:noWrap/>
          </w:tcPr>
          <w:p w14:paraId="14A46F6C" w14:textId="6F58ED92" w:rsidR="009055DA" w:rsidRPr="009F4847" w:rsidRDefault="009055DA" w:rsidP="009055DA">
            <w:pPr>
              <w:pStyle w:val="TableText"/>
            </w:pPr>
            <w:r w:rsidRPr="00003E93">
              <w:t>F1.6: Black box forest riparian zone or floodplain</w:t>
            </w:r>
          </w:p>
        </w:tc>
        <w:tc>
          <w:tcPr>
            <w:tcW w:w="990" w:type="dxa"/>
            <w:noWrap/>
          </w:tcPr>
          <w:p w14:paraId="035347B2" w14:textId="075837DD" w:rsidR="009055DA" w:rsidRPr="001F2E33" w:rsidRDefault="009055DA" w:rsidP="009055DA">
            <w:pPr>
              <w:pStyle w:val="TableTextRight"/>
            </w:pPr>
            <w:r w:rsidRPr="00003E93">
              <w:t>30</w:t>
            </w:r>
          </w:p>
        </w:tc>
        <w:tc>
          <w:tcPr>
            <w:tcW w:w="1077" w:type="dxa"/>
            <w:noWrap/>
          </w:tcPr>
          <w:p w14:paraId="2CF239C1" w14:textId="34BED181" w:rsidR="009055DA" w:rsidRPr="001F2E33" w:rsidRDefault="009055DA" w:rsidP="009055DA">
            <w:pPr>
              <w:pStyle w:val="TableTextRight"/>
            </w:pPr>
            <w:r w:rsidRPr="00003E93">
              <w:t>0</w:t>
            </w:r>
          </w:p>
        </w:tc>
        <w:tc>
          <w:tcPr>
            <w:tcW w:w="794" w:type="dxa"/>
            <w:noWrap/>
          </w:tcPr>
          <w:p w14:paraId="639E5C88" w14:textId="767AF22C" w:rsidR="009055DA" w:rsidRPr="001F2E33" w:rsidRDefault="009055DA" w:rsidP="009055DA">
            <w:pPr>
              <w:pStyle w:val="TableTextRight"/>
              <w:rPr>
                <w:color w:val="auto"/>
              </w:rPr>
            </w:pPr>
            <w:r w:rsidRPr="00003E93">
              <w:t>0</w:t>
            </w:r>
          </w:p>
        </w:tc>
        <w:tc>
          <w:tcPr>
            <w:tcW w:w="1077" w:type="dxa"/>
            <w:noWrap/>
          </w:tcPr>
          <w:p w14:paraId="4D50BFD2" w14:textId="2FB582A3" w:rsidR="009055DA" w:rsidRPr="001F2E33" w:rsidRDefault="009055DA" w:rsidP="009055DA">
            <w:pPr>
              <w:pStyle w:val="TableTextRight"/>
              <w:ind w:right="227"/>
              <w:rPr>
                <w:color w:val="auto"/>
              </w:rPr>
            </w:pPr>
            <w:r w:rsidRPr="00003E93">
              <w:t>0</w:t>
            </w:r>
          </w:p>
        </w:tc>
      </w:tr>
      <w:tr w:rsidR="009055DA" w:rsidRPr="009F4847" w14:paraId="17CE88BC"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tcPr>
          <w:p w14:paraId="62DA0C79" w14:textId="71288FB7" w:rsidR="009055DA" w:rsidRPr="00686235" w:rsidRDefault="009055DA" w:rsidP="009055DA">
            <w:pPr>
              <w:pStyle w:val="TableText"/>
            </w:pPr>
            <w:r w:rsidRPr="00003E93">
              <w:t>Loddon</w:t>
            </w:r>
          </w:p>
        </w:tc>
        <w:tc>
          <w:tcPr>
            <w:tcW w:w="4058" w:type="dxa"/>
            <w:noWrap/>
          </w:tcPr>
          <w:p w14:paraId="621D7A56" w14:textId="7554E237" w:rsidR="009055DA" w:rsidRPr="009F4847" w:rsidRDefault="009055DA" w:rsidP="009055DA">
            <w:pPr>
              <w:pStyle w:val="TableText"/>
            </w:pPr>
            <w:r w:rsidRPr="00003E93">
              <w:t>F2.4: Shrubland riparian zone or floodplain</w:t>
            </w:r>
          </w:p>
        </w:tc>
        <w:tc>
          <w:tcPr>
            <w:tcW w:w="990" w:type="dxa"/>
            <w:noWrap/>
          </w:tcPr>
          <w:p w14:paraId="1FEB232A" w14:textId="017BF508" w:rsidR="009055DA" w:rsidRPr="001F2E33" w:rsidRDefault="009055DA" w:rsidP="009055DA">
            <w:pPr>
              <w:pStyle w:val="TableTextRight"/>
            </w:pPr>
            <w:r w:rsidRPr="00003E93">
              <w:t>17</w:t>
            </w:r>
          </w:p>
        </w:tc>
        <w:tc>
          <w:tcPr>
            <w:tcW w:w="1077" w:type="dxa"/>
            <w:noWrap/>
          </w:tcPr>
          <w:p w14:paraId="1AB0C7A5" w14:textId="75643018" w:rsidR="009055DA" w:rsidRPr="001F2E33" w:rsidRDefault="009055DA" w:rsidP="009055DA">
            <w:pPr>
              <w:pStyle w:val="TableTextRight"/>
            </w:pPr>
            <w:r w:rsidRPr="00003E93">
              <w:t>0</w:t>
            </w:r>
          </w:p>
        </w:tc>
        <w:tc>
          <w:tcPr>
            <w:tcW w:w="794" w:type="dxa"/>
            <w:noWrap/>
          </w:tcPr>
          <w:p w14:paraId="0AE7C010" w14:textId="5A21C488" w:rsidR="009055DA" w:rsidRPr="001F2E33" w:rsidRDefault="009055DA" w:rsidP="009055DA">
            <w:pPr>
              <w:pStyle w:val="TableTextRight"/>
              <w:rPr>
                <w:color w:val="auto"/>
              </w:rPr>
            </w:pPr>
            <w:r w:rsidRPr="00003E93">
              <w:t>0</w:t>
            </w:r>
          </w:p>
        </w:tc>
        <w:tc>
          <w:tcPr>
            <w:tcW w:w="1077" w:type="dxa"/>
            <w:noWrap/>
          </w:tcPr>
          <w:p w14:paraId="77BFE559" w14:textId="56F009B7" w:rsidR="009055DA" w:rsidRPr="001F2E33" w:rsidRDefault="009055DA" w:rsidP="009055DA">
            <w:pPr>
              <w:pStyle w:val="TableTextRight"/>
              <w:ind w:right="227"/>
              <w:rPr>
                <w:color w:val="auto"/>
              </w:rPr>
            </w:pPr>
            <w:r w:rsidRPr="00003E93">
              <w:t>0</w:t>
            </w:r>
          </w:p>
        </w:tc>
      </w:tr>
      <w:tr w:rsidR="009055DA" w:rsidRPr="009F4847" w14:paraId="00727A5A" w14:textId="77777777" w:rsidTr="0030635E">
        <w:trPr>
          <w:trHeight w:val="315"/>
        </w:trPr>
        <w:tc>
          <w:tcPr>
            <w:tcW w:w="1607" w:type="dxa"/>
            <w:noWrap/>
            <w:hideMark/>
          </w:tcPr>
          <w:p w14:paraId="7CF2689C" w14:textId="2684D492" w:rsidR="009055DA" w:rsidRPr="009F4847" w:rsidRDefault="009055DA" w:rsidP="009055DA">
            <w:pPr>
              <w:pStyle w:val="TableText"/>
            </w:pPr>
            <w:r w:rsidRPr="00003E93">
              <w:t>Loddon</w:t>
            </w:r>
          </w:p>
        </w:tc>
        <w:tc>
          <w:tcPr>
            <w:tcW w:w="4058" w:type="dxa"/>
            <w:noWrap/>
          </w:tcPr>
          <w:p w14:paraId="7AA41889" w14:textId="166ACF9D" w:rsidR="009055DA" w:rsidRPr="009F4847" w:rsidRDefault="009055DA" w:rsidP="009055DA">
            <w:pPr>
              <w:pStyle w:val="TableText"/>
            </w:pPr>
            <w:r w:rsidRPr="00003E93">
              <w:t>F3.2: Sedge/forb/grassland riparian zone or floodplain</w:t>
            </w:r>
          </w:p>
        </w:tc>
        <w:tc>
          <w:tcPr>
            <w:tcW w:w="990" w:type="dxa"/>
            <w:noWrap/>
          </w:tcPr>
          <w:p w14:paraId="044E4752" w14:textId="41D0BB82" w:rsidR="009055DA" w:rsidRPr="001F2E33" w:rsidRDefault="009055DA" w:rsidP="009055DA">
            <w:pPr>
              <w:pStyle w:val="TableTextRight"/>
            </w:pPr>
            <w:r w:rsidRPr="00003E93">
              <w:t>1</w:t>
            </w:r>
          </w:p>
        </w:tc>
        <w:tc>
          <w:tcPr>
            <w:tcW w:w="1077" w:type="dxa"/>
            <w:noWrap/>
          </w:tcPr>
          <w:p w14:paraId="4A12B888" w14:textId="0B6FD39B" w:rsidR="009055DA" w:rsidRPr="001F2E33" w:rsidRDefault="009055DA" w:rsidP="009055DA">
            <w:pPr>
              <w:pStyle w:val="TableTextRight"/>
            </w:pPr>
            <w:r w:rsidRPr="00003E93">
              <w:t>0</w:t>
            </w:r>
          </w:p>
        </w:tc>
        <w:tc>
          <w:tcPr>
            <w:tcW w:w="794" w:type="dxa"/>
            <w:noWrap/>
          </w:tcPr>
          <w:p w14:paraId="4B3E0588" w14:textId="4321F2E2" w:rsidR="009055DA" w:rsidRPr="001F2E33" w:rsidRDefault="009055DA" w:rsidP="009055DA">
            <w:pPr>
              <w:pStyle w:val="TableTextRight"/>
              <w:rPr>
                <w:color w:val="auto"/>
              </w:rPr>
            </w:pPr>
            <w:r w:rsidRPr="00003E93">
              <w:t>0</w:t>
            </w:r>
          </w:p>
        </w:tc>
        <w:tc>
          <w:tcPr>
            <w:tcW w:w="1077" w:type="dxa"/>
            <w:noWrap/>
          </w:tcPr>
          <w:p w14:paraId="2567213A" w14:textId="3AAD8E5E" w:rsidR="009055DA" w:rsidRPr="001F2E33" w:rsidRDefault="009055DA" w:rsidP="009055DA">
            <w:pPr>
              <w:pStyle w:val="TableTextRight"/>
              <w:ind w:right="227"/>
              <w:rPr>
                <w:color w:val="auto"/>
              </w:rPr>
            </w:pPr>
            <w:r w:rsidRPr="00003E93">
              <w:t>0</w:t>
            </w:r>
          </w:p>
        </w:tc>
      </w:tr>
      <w:tr w:rsidR="009055DA" w:rsidRPr="009F4847" w14:paraId="531818C9"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42CC7EB9" w14:textId="15CFF7C8" w:rsidR="009055DA" w:rsidRPr="009F4847" w:rsidRDefault="009055DA" w:rsidP="009055DA">
            <w:pPr>
              <w:pStyle w:val="TableText"/>
            </w:pPr>
            <w:r w:rsidRPr="00003E93">
              <w:t>Lower Darling</w:t>
            </w:r>
          </w:p>
        </w:tc>
        <w:tc>
          <w:tcPr>
            <w:tcW w:w="4058" w:type="dxa"/>
            <w:noWrap/>
            <w:hideMark/>
          </w:tcPr>
          <w:p w14:paraId="3A26699B" w14:textId="40FADDD1" w:rsidR="009055DA" w:rsidRPr="009F4847" w:rsidRDefault="009055DA" w:rsidP="009055DA">
            <w:pPr>
              <w:pStyle w:val="TableText"/>
            </w:pPr>
            <w:r w:rsidRPr="00003E93">
              <w:t>F1.8: Black box woodland riparian zone or floodplain</w:t>
            </w:r>
          </w:p>
        </w:tc>
        <w:tc>
          <w:tcPr>
            <w:tcW w:w="990" w:type="dxa"/>
            <w:noWrap/>
            <w:hideMark/>
          </w:tcPr>
          <w:p w14:paraId="6EAE41E9" w14:textId="2767817A" w:rsidR="009055DA" w:rsidRPr="009F4847" w:rsidRDefault="009055DA" w:rsidP="009055DA">
            <w:pPr>
              <w:pStyle w:val="TableTextRight"/>
            </w:pPr>
            <w:r w:rsidRPr="00003E93">
              <w:t>226,762</w:t>
            </w:r>
          </w:p>
        </w:tc>
        <w:tc>
          <w:tcPr>
            <w:tcW w:w="1077" w:type="dxa"/>
            <w:noWrap/>
            <w:hideMark/>
          </w:tcPr>
          <w:p w14:paraId="2E238959" w14:textId="2D37A1D8" w:rsidR="009055DA" w:rsidRPr="009F4847" w:rsidRDefault="009055DA" w:rsidP="009055DA">
            <w:pPr>
              <w:pStyle w:val="TableTextRight"/>
            </w:pPr>
            <w:r w:rsidRPr="00003E93">
              <w:t>20,835</w:t>
            </w:r>
          </w:p>
        </w:tc>
        <w:tc>
          <w:tcPr>
            <w:tcW w:w="794" w:type="dxa"/>
            <w:noWrap/>
            <w:hideMark/>
          </w:tcPr>
          <w:p w14:paraId="2458DEFF" w14:textId="6197326C" w:rsidR="009055DA" w:rsidRPr="009F4847" w:rsidRDefault="009055DA" w:rsidP="009055DA">
            <w:pPr>
              <w:pStyle w:val="TableTextRight"/>
            </w:pPr>
            <w:r w:rsidRPr="00003E93">
              <w:t>0</w:t>
            </w:r>
          </w:p>
        </w:tc>
        <w:tc>
          <w:tcPr>
            <w:tcW w:w="1077" w:type="dxa"/>
            <w:noWrap/>
            <w:hideMark/>
          </w:tcPr>
          <w:p w14:paraId="006F90F1" w14:textId="547D8FF3" w:rsidR="009055DA" w:rsidRPr="009F4847" w:rsidRDefault="009055DA" w:rsidP="009055DA">
            <w:pPr>
              <w:pStyle w:val="TableTextRight"/>
              <w:ind w:right="227"/>
            </w:pPr>
            <w:r w:rsidRPr="00003E93">
              <w:t>0</w:t>
            </w:r>
          </w:p>
        </w:tc>
      </w:tr>
      <w:tr w:rsidR="009055DA" w:rsidRPr="009F4847" w14:paraId="208A8EE8" w14:textId="77777777" w:rsidTr="0030635E">
        <w:trPr>
          <w:trHeight w:val="315"/>
        </w:trPr>
        <w:tc>
          <w:tcPr>
            <w:tcW w:w="1607" w:type="dxa"/>
            <w:noWrap/>
            <w:hideMark/>
          </w:tcPr>
          <w:p w14:paraId="5E7BA971" w14:textId="068D9329" w:rsidR="009055DA" w:rsidRPr="009F4847" w:rsidRDefault="009055DA" w:rsidP="009055DA">
            <w:pPr>
              <w:pStyle w:val="TableText"/>
            </w:pPr>
            <w:r w:rsidRPr="00003E93">
              <w:t>Lower Darling</w:t>
            </w:r>
          </w:p>
        </w:tc>
        <w:tc>
          <w:tcPr>
            <w:tcW w:w="4058" w:type="dxa"/>
            <w:noWrap/>
            <w:hideMark/>
          </w:tcPr>
          <w:p w14:paraId="492031DC" w14:textId="12294E6A" w:rsidR="009055DA" w:rsidRPr="009F4847" w:rsidRDefault="009055DA" w:rsidP="009055DA">
            <w:pPr>
              <w:pStyle w:val="TableText"/>
            </w:pPr>
            <w:r w:rsidRPr="00003E93">
              <w:t>F1.2: River red gum forest riparian zone or floodplain</w:t>
            </w:r>
          </w:p>
        </w:tc>
        <w:tc>
          <w:tcPr>
            <w:tcW w:w="990" w:type="dxa"/>
            <w:noWrap/>
            <w:hideMark/>
          </w:tcPr>
          <w:p w14:paraId="7325AEA5" w14:textId="273DF100" w:rsidR="009055DA" w:rsidRPr="009F4847" w:rsidRDefault="009055DA" w:rsidP="009055DA">
            <w:pPr>
              <w:pStyle w:val="TableTextRight"/>
            </w:pPr>
            <w:r w:rsidRPr="00003E93">
              <w:t>16,358</w:t>
            </w:r>
          </w:p>
        </w:tc>
        <w:tc>
          <w:tcPr>
            <w:tcW w:w="1077" w:type="dxa"/>
            <w:noWrap/>
            <w:hideMark/>
          </w:tcPr>
          <w:p w14:paraId="07A9D519" w14:textId="2D80DB9A" w:rsidR="009055DA" w:rsidRPr="009F4847" w:rsidRDefault="009055DA" w:rsidP="009055DA">
            <w:pPr>
              <w:pStyle w:val="TableTextRight"/>
            </w:pPr>
            <w:r w:rsidRPr="00003E93">
              <w:t>12,094</w:t>
            </w:r>
          </w:p>
        </w:tc>
        <w:tc>
          <w:tcPr>
            <w:tcW w:w="794" w:type="dxa"/>
            <w:noWrap/>
            <w:hideMark/>
          </w:tcPr>
          <w:p w14:paraId="1960DBF4" w14:textId="0BC86DA3" w:rsidR="009055DA" w:rsidRPr="009F4847" w:rsidRDefault="009055DA" w:rsidP="009055DA">
            <w:pPr>
              <w:pStyle w:val="TableTextRight"/>
            </w:pPr>
            <w:r w:rsidRPr="00003E93">
              <w:t>0</w:t>
            </w:r>
          </w:p>
        </w:tc>
        <w:tc>
          <w:tcPr>
            <w:tcW w:w="1077" w:type="dxa"/>
            <w:noWrap/>
            <w:hideMark/>
          </w:tcPr>
          <w:p w14:paraId="33E2D823" w14:textId="0693A8F8" w:rsidR="009055DA" w:rsidRPr="009F4847" w:rsidRDefault="009055DA" w:rsidP="009055DA">
            <w:pPr>
              <w:pStyle w:val="TableTextRight"/>
              <w:ind w:right="227"/>
            </w:pPr>
            <w:r w:rsidRPr="00003E93">
              <w:t>0</w:t>
            </w:r>
          </w:p>
        </w:tc>
      </w:tr>
      <w:tr w:rsidR="009055DA" w:rsidRPr="009F4847" w14:paraId="6031D61D"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7E992C19" w14:textId="660DDA57" w:rsidR="009055DA" w:rsidRPr="009F4847" w:rsidRDefault="009055DA" w:rsidP="009055DA">
            <w:pPr>
              <w:pStyle w:val="TableText"/>
            </w:pPr>
            <w:r w:rsidRPr="00003E93">
              <w:t>Lower Darling</w:t>
            </w:r>
          </w:p>
        </w:tc>
        <w:tc>
          <w:tcPr>
            <w:tcW w:w="4058" w:type="dxa"/>
            <w:noWrap/>
            <w:hideMark/>
          </w:tcPr>
          <w:p w14:paraId="553DC8C5" w14:textId="508FF3F8" w:rsidR="009055DA" w:rsidRPr="009F4847" w:rsidRDefault="009055DA" w:rsidP="009055DA">
            <w:pPr>
              <w:pStyle w:val="TableText"/>
            </w:pPr>
            <w:r w:rsidRPr="00003E93">
              <w:t>F2.4: Shrubland riparian zone or floodplain</w:t>
            </w:r>
          </w:p>
        </w:tc>
        <w:tc>
          <w:tcPr>
            <w:tcW w:w="990" w:type="dxa"/>
            <w:noWrap/>
            <w:hideMark/>
          </w:tcPr>
          <w:p w14:paraId="3E4C19FD" w14:textId="3B7CF88B" w:rsidR="009055DA" w:rsidRPr="009F4847" w:rsidRDefault="009055DA" w:rsidP="009055DA">
            <w:pPr>
              <w:pStyle w:val="TableTextRight"/>
            </w:pPr>
            <w:r w:rsidRPr="00003E93">
              <w:t>8,918</w:t>
            </w:r>
          </w:p>
        </w:tc>
        <w:tc>
          <w:tcPr>
            <w:tcW w:w="1077" w:type="dxa"/>
            <w:noWrap/>
            <w:hideMark/>
          </w:tcPr>
          <w:p w14:paraId="088DD262" w14:textId="744CDAD6" w:rsidR="009055DA" w:rsidRPr="009F4847" w:rsidRDefault="009055DA" w:rsidP="009055DA">
            <w:pPr>
              <w:pStyle w:val="TableTextRight"/>
            </w:pPr>
            <w:r w:rsidRPr="00003E93">
              <w:t>619</w:t>
            </w:r>
          </w:p>
        </w:tc>
        <w:tc>
          <w:tcPr>
            <w:tcW w:w="794" w:type="dxa"/>
            <w:noWrap/>
            <w:hideMark/>
          </w:tcPr>
          <w:p w14:paraId="43CCBA6A" w14:textId="5D9355C4" w:rsidR="009055DA" w:rsidRPr="009F4847" w:rsidRDefault="009055DA" w:rsidP="009055DA">
            <w:pPr>
              <w:pStyle w:val="TableTextRight"/>
            </w:pPr>
            <w:r w:rsidRPr="00003E93">
              <w:t>0</w:t>
            </w:r>
          </w:p>
        </w:tc>
        <w:tc>
          <w:tcPr>
            <w:tcW w:w="1077" w:type="dxa"/>
            <w:noWrap/>
            <w:hideMark/>
          </w:tcPr>
          <w:p w14:paraId="201852EB" w14:textId="6AD360EE" w:rsidR="009055DA" w:rsidRPr="009F4847" w:rsidRDefault="009055DA" w:rsidP="009055DA">
            <w:pPr>
              <w:pStyle w:val="TableTextRight"/>
              <w:ind w:right="227"/>
            </w:pPr>
            <w:r w:rsidRPr="00003E93">
              <w:t>0</w:t>
            </w:r>
          </w:p>
        </w:tc>
      </w:tr>
      <w:tr w:rsidR="009055DA" w:rsidRPr="009F4847" w14:paraId="69B67586" w14:textId="77777777" w:rsidTr="0030635E">
        <w:trPr>
          <w:trHeight w:val="315"/>
        </w:trPr>
        <w:tc>
          <w:tcPr>
            <w:tcW w:w="1607" w:type="dxa"/>
            <w:noWrap/>
            <w:hideMark/>
          </w:tcPr>
          <w:p w14:paraId="72F00115" w14:textId="3E06E5A2" w:rsidR="009055DA" w:rsidRPr="009F4847" w:rsidRDefault="009055DA" w:rsidP="009055DA">
            <w:pPr>
              <w:pStyle w:val="TableText"/>
            </w:pPr>
            <w:r w:rsidRPr="00003E93">
              <w:t>Lower Darling</w:t>
            </w:r>
          </w:p>
        </w:tc>
        <w:tc>
          <w:tcPr>
            <w:tcW w:w="4058" w:type="dxa"/>
            <w:noWrap/>
            <w:hideMark/>
          </w:tcPr>
          <w:p w14:paraId="7C6667B4" w14:textId="1EAB32D0" w:rsidR="009055DA" w:rsidRPr="009F4847" w:rsidRDefault="009055DA" w:rsidP="009055DA">
            <w:pPr>
              <w:pStyle w:val="TableText"/>
            </w:pPr>
            <w:r w:rsidRPr="00003E93">
              <w:t>F2.2: Lignum shrubland riparian zone or floodplain</w:t>
            </w:r>
          </w:p>
        </w:tc>
        <w:tc>
          <w:tcPr>
            <w:tcW w:w="990" w:type="dxa"/>
            <w:noWrap/>
            <w:hideMark/>
          </w:tcPr>
          <w:p w14:paraId="7FA565F0" w14:textId="4632965C" w:rsidR="009055DA" w:rsidRPr="009F4847" w:rsidRDefault="009055DA" w:rsidP="009055DA">
            <w:pPr>
              <w:pStyle w:val="TableTextRight"/>
            </w:pPr>
            <w:r w:rsidRPr="00003E93">
              <w:t>1,186</w:t>
            </w:r>
          </w:p>
        </w:tc>
        <w:tc>
          <w:tcPr>
            <w:tcW w:w="1077" w:type="dxa"/>
            <w:noWrap/>
            <w:hideMark/>
          </w:tcPr>
          <w:p w14:paraId="0744AAA4" w14:textId="4B099AE1" w:rsidR="009055DA" w:rsidRPr="009F4847" w:rsidRDefault="009055DA" w:rsidP="009055DA">
            <w:pPr>
              <w:pStyle w:val="TableTextRight"/>
            </w:pPr>
            <w:r w:rsidRPr="00003E93">
              <w:t>60</w:t>
            </w:r>
          </w:p>
        </w:tc>
        <w:tc>
          <w:tcPr>
            <w:tcW w:w="794" w:type="dxa"/>
            <w:noWrap/>
            <w:hideMark/>
          </w:tcPr>
          <w:p w14:paraId="70531231" w14:textId="4B933927" w:rsidR="009055DA" w:rsidRPr="009F4847" w:rsidRDefault="009055DA" w:rsidP="009055DA">
            <w:pPr>
              <w:pStyle w:val="TableTextRight"/>
            </w:pPr>
            <w:r w:rsidRPr="00003E93">
              <w:t>0</w:t>
            </w:r>
          </w:p>
        </w:tc>
        <w:tc>
          <w:tcPr>
            <w:tcW w:w="1077" w:type="dxa"/>
            <w:noWrap/>
            <w:hideMark/>
          </w:tcPr>
          <w:p w14:paraId="3DEDDFFB" w14:textId="4757D93C" w:rsidR="009055DA" w:rsidRPr="009F4847" w:rsidRDefault="009055DA" w:rsidP="009055DA">
            <w:pPr>
              <w:pStyle w:val="TableTextRight"/>
              <w:ind w:right="227"/>
            </w:pPr>
            <w:r w:rsidRPr="00003E93">
              <w:t>0</w:t>
            </w:r>
          </w:p>
        </w:tc>
      </w:tr>
      <w:tr w:rsidR="009055DA" w:rsidRPr="009F4847" w14:paraId="36E38283"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17C7919D" w14:textId="73A5F7FB" w:rsidR="009055DA" w:rsidRPr="009F4847" w:rsidRDefault="009055DA" w:rsidP="009055DA">
            <w:pPr>
              <w:pStyle w:val="TableText"/>
            </w:pPr>
            <w:r w:rsidRPr="00003E93">
              <w:t>Lower Darling</w:t>
            </w:r>
          </w:p>
        </w:tc>
        <w:tc>
          <w:tcPr>
            <w:tcW w:w="4058" w:type="dxa"/>
            <w:noWrap/>
            <w:hideMark/>
          </w:tcPr>
          <w:p w14:paraId="5E29F825" w14:textId="1E5F752A" w:rsidR="009055DA" w:rsidRPr="009F4847" w:rsidRDefault="009055DA" w:rsidP="009055DA">
            <w:pPr>
              <w:pStyle w:val="TableText"/>
            </w:pPr>
            <w:r w:rsidRPr="00003E93">
              <w:t>F1.4: River red gum woodland riparian zone or floodplain</w:t>
            </w:r>
          </w:p>
        </w:tc>
        <w:tc>
          <w:tcPr>
            <w:tcW w:w="990" w:type="dxa"/>
            <w:noWrap/>
            <w:hideMark/>
          </w:tcPr>
          <w:p w14:paraId="0B21818E" w14:textId="61BDADF5" w:rsidR="009055DA" w:rsidRPr="009F4847" w:rsidRDefault="009055DA" w:rsidP="009055DA">
            <w:pPr>
              <w:pStyle w:val="TableTextRight"/>
            </w:pPr>
            <w:r w:rsidRPr="00003E93">
              <w:t>907</w:t>
            </w:r>
          </w:p>
        </w:tc>
        <w:tc>
          <w:tcPr>
            <w:tcW w:w="1077" w:type="dxa"/>
            <w:noWrap/>
            <w:hideMark/>
          </w:tcPr>
          <w:p w14:paraId="1F73DD75" w14:textId="3256A814" w:rsidR="009055DA" w:rsidRPr="009F4847" w:rsidRDefault="009055DA" w:rsidP="009055DA">
            <w:pPr>
              <w:pStyle w:val="TableTextRight"/>
            </w:pPr>
            <w:r w:rsidRPr="00003E93">
              <w:t>12</w:t>
            </w:r>
          </w:p>
        </w:tc>
        <w:tc>
          <w:tcPr>
            <w:tcW w:w="794" w:type="dxa"/>
            <w:noWrap/>
            <w:hideMark/>
          </w:tcPr>
          <w:p w14:paraId="3B03A62C" w14:textId="22E6B14D" w:rsidR="009055DA" w:rsidRPr="009F4847" w:rsidRDefault="009055DA" w:rsidP="009055DA">
            <w:pPr>
              <w:pStyle w:val="TableTextRight"/>
            </w:pPr>
            <w:r w:rsidRPr="00003E93">
              <w:t>0</w:t>
            </w:r>
          </w:p>
        </w:tc>
        <w:tc>
          <w:tcPr>
            <w:tcW w:w="1077" w:type="dxa"/>
            <w:noWrap/>
            <w:hideMark/>
          </w:tcPr>
          <w:p w14:paraId="160AC991" w14:textId="54DBF786" w:rsidR="009055DA" w:rsidRPr="009F4847" w:rsidRDefault="009055DA" w:rsidP="009055DA">
            <w:pPr>
              <w:pStyle w:val="TableTextRight"/>
              <w:ind w:right="227"/>
            </w:pPr>
            <w:r w:rsidRPr="00003E93">
              <w:t>0</w:t>
            </w:r>
          </w:p>
        </w:tc>
      </w:tr>
      <w:tr w:rsidR="009055DA" w:rsidRPr="009F4847" w14:paraId="792F21D7" w14:textId="77777777" w:rsidTr="0030635E">
        <w:trPr>
          <w:trHeight w:val="315"/>
        </w:trPr>
        <w:tc>
          <w:tcPr>
            <w:tcW w:w="1607" w:type="dxa"/>
            <w:tcBorders>
              <w:bottom w:val="nil"/>
            </w:tcBorders>
            <w:noWrap/>
            <w:hideMark/>
          </w:tcPr>
          <w:p w14:paraId="5112B654" w14:textId="2924BD5C" w:rsidR="009055DA" w:rsidRPr="009F4847" w:rsidRDefault="009055DA" w:rsidP="009055DA">
            <w:pPr>
              <w:pStyle w:val="TableText"/>
            </w:pPr>
            <w:r w:rsidRPr="00003E93">
              <w:t>Lower Darling</w:t>
            </w:r>
          </w:p>
        </w:tc>
        <w:tc>
          <w:tcPr>
            <w:tcW w:w="4058" w:type="dxa"/>
            <w:tcBorders>
              <w:bottom w:val="nil"/>
            </w:tcBorders>
            <w:noWrap/>
            <w:hideMark/>
          </w:tcPr>
          <w:p w14:paraId="55E98D14" w14:textId="5654EF29" w:rsidR="009055DA" w:rsidRPr="009F4847" w:rsidRDefault="009055DA" w:rsidP="009055DA">
            <w:pPr>
              <w:pStyle w:val="TableText"/>
            </w:pPr>
            <w:r w:rsidRPr="00003E93">
              <w:t>F1.12: Woodland riparian zone or floodplain</w:t>
            </w:r>
          </w:p>
        </w:tc>
        <w:tc>
          <w:tcPr>
            <w:tcW w:w="990" w:type="dxa"/>
            <w:tcBorders>
              <w:bottom w:val="nil"/>
            </w:tcBorders>
            <w:noWrap/>
            <w:hideMark/>
          </w:tcPr>
          <w:p w14:paraId="7BD62CED" w14:textId="12250815" w:rsidR="009055DA" w:rsidRPr="009F4847" w:rsidRDefault="009055DA" w:rsidP="009055DA">
            <w:pPr>
              <w:pStyle w:val="TableTextRight"/>
            </w:pPr>
            <w:r w:rsidRPr="00003E93">
              <w:t>12</w:t>
            </w:r>
          </w:p>
        </w:tc>
        <w:tc>
          <w:tcPr>
            <w:tcW w:w="1077" w:type="dxa"/>
            <w:tcBorders>
              <w:bottom w:val="nil"/>
            </w:tcBorders>
            <w:noWrap/>
            <w:hideMark/>
          </w:tcPr>
          <w:p w14:paraId="6286792E" w14:textId="572F440D" w:rsidR="009055DA" w:rsidRPr="009F4847" w:rsidRDefault="009055DA" w:rsidP="009055DA">
            <w:pPr>
              <w:pStyle w:val="TableTextRight"/>
            </w:pPr>
            <w:r w:rsidRPr="00003E93">
              <w:t>0</w:t>
            </w:r>
          </w:p>
        </w:tc>
        <w:tc>
          <w:tcPr>
            <w:tcW w:w="794" w:type="dxa"/>
            <w:tcBorders>
              <w:bottom w:val="nil"/>
            </w:tcBorders>
            <w:noWrap/>
            <w:hideMark/>
          </w:tcPr>
          <w:p w14:paraId="5BE3C7EE" w14:textId="36BEEA20" w:rsidR="009055DA" w:rsidRPr="009F4847" w:rsidRDefault="009055DA" w:rsidP="009055DA">
            <w:pPr>
              <w:pStyle w:val="TableTextRight"/>
            </w:pPr>
            <w:r w:rsidRPr="00003E93">
              <w:t>0</w:t>
            </w:r>
          </w:p>
        </w:tc>
        <w:tc>
          <w:tcPr>
            <w:tcW w:w="1077" w:type="dxa"/>
            <w:tcBorders>
              <w:bottom w:val="nil"/>
            </w:tcBorders>
            <w:noWrap/>
            <w:hideMark/>
          </w:tcPr>
          <w:p w14:paraId="4C79D6B8" w14:textId="106037ED" w:rsidR="009055DA" w:rsidRPr="009F4847" w:rsidRDefault="009055DA" w:rsidP="009055DA">
            <w:pPr>
              <w:pStyle w:val="TableTextRight"/>
              <w:ind w:right="227"/>
            </w:pPr>
            <w:r w:rsidRPr="00003E93">
              <w:t>0</w:t>
            </w:r>
          </w:p>
        </w:tc>
      </w:tr>
      <w:tr w:rsidR="009055DA" w:rsidRPr="009F4847" w14:paraId="1E40F9D6"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20321C82" w14:textId="1589B579" w:rsidR="009055DA" w:rsidRPr="009F4847" w:rsidRDefault="009055DA" w:rsidP="009055DA">
            <w:pPr>
              <w:pStyle w:val="TableText"/>
            </w:pPr>
            <w:r w:rsidRPr="00003E93">
              <w:t>Lower Murray</w:t>
            </w:r>
            <w:r w:rsidR="003C3171">
              <w:rPr>
                <w:rFonts w:cs="Calibri"/>
              </w:rPr>
              <w:t>†</w:t>
            </w:r>
          </w:p>
        </w:tc>
        <w:tc>
          <w:tcPr>
            <w:tcW w:w="4058" w:type="dxa"/>
            <w:tcBorders>
              <w:bottom w:val="nil"/>
            </w:tcBorders>
            <w:shd w:val="clear" w:color="auto" w:fill="D0EAFF" w:themeFill="accent2" w:themeFillTint="1A"/>
            <w:noWrap/>
            <w:hideMark/>
          </w:tcPr>
          <w:p w14:paraId="3D7C742E" w14:textId="736B8BAD" w:rsidR="009055DA" w:rsidRPr="009F4847" w:rsidRDefault="009055DA" w:rsidP="009055DA">
            <w:pPr>
              <w:pStyle w:val="TableText"/>
            </w:pPr>
            <w:r w:rsidRPr="00003E93">
              <w:t>F2.2: Lignum shrubland riparian zone or floodplain</w:t>
            </w:r>
          </w:p>
        </w:tc>
        <w:tc>
          <w:tcPr>
            <w:tcW w:w="990" w:type="dxa"/>
            <w:tcBorders>
              <w:bottom w:val="nil"/>
            </w:tcBorders>
            <w:shd w:val="clear" w:color="auto" w:fill="D0EAFF" w:themeFill="accent2" w:themeFillTint="1A"/>
            <w:noWrap/>
            <w:hideMark/>
          </w:tcPr>
          <w:p w14:paraId="6A81D117" w14:textId="78730BD9" w:rsidR="009055DA" w:rsidRPr="009F4847" w:rsidRDefault="009055DA" w:rsidP="009055DA">
            <w:pPr>
              <w:pStyle w:val="TableTextRight"/>
            </w:pPr>
            <w:r w:rsidRPr="00003E93">
              <w:t>19,396</w:t>
            </w:r>
          </w:p>
        </w:tc>
        <w:tc>
          <w:tcPr>
            <w:tcW w:w="1077" w:type="dxa"/>
            <w:tcBorders>
              <w:bottom w:val="nil"/>
            </w:tcBorders>
            <w:shd w:val="clear" w:color="auto" w:fill="D0EAFF" w:themeFill="accent2" w:themeFillTint="1A"/>
            <w:noWrap/>
            <w:hideMark/>
          </w:tcPr>
          <w:p w14:paraId="113F4B08" w14:textId="70A037D8" w:rsidR="009055DA" w:rsidRPr="009F4847" w:rsidRDefault="009055DA" w:rsidP="009055DA">
            <w:pPr>
              <w:pStyle w:val="TableTextRight"/>
            </w:pPr>
            <w:r w:rsidRPr="00003E93">
              <w:t>7,958</w:t>
            </w:r>
          </w:p>
        </w:tc>
        <w:tc>
          <w:tcPr>
            <w:tcW w:w="794" w:type="dxa"/>
            <w:tcBorders>
              <w:bottom w:val="nil"/>
            </w:tcBorders>
            <w:shd w:val="clear" w:color="auto" w:fill="D0EAFF" w:themeFill="accent2" w:themeFillTint="1A"/>
            <w:noWrap/>
            <w:hideMark/>
          </w:tcPr>
          <w:p w14:paraId="442E260E" w14:textId="74D0FAAE" w:rsidR="009055DA" w:rsidRPr="009F4847" w:rsidRDefault="009055DA" w:rsidP="009055DA">
            <w:pPr>
              <w:pStyle w:val="TableTextRight"/>
            </w:pPr>
            <w:r w:rsidRPr="00003E93">
              <w:t>37</w:t>
            </w:r>
          </w:p>
        </w:tc>
        <w:tc>
          <w:tcPr>
            <w:tcW w:w="1077" w:type="dxa"/>
            <w:tcBorders>
              <w:bottom w:val="nil"/>
            </w:tcBorders>
            <w:shd w:val="clear" w:color="auto" w:fill="D0EAFF" w:themeFill="accent2" w:themeFillTint="1A"/>
            <w:noWrap/>
            <w:hideMark/>
          </w:tcPr>
          <w:p w14:paraId="3976D11C" w14:textId="47FE30EA" w:rsidR="009055DA" w:rsidRPr="009F4847" w:rsidRDefault="009055DA" w:rsidP="009055DA">
            <w:pPr>
              <w:pStyle w:val="TableTextRight"/>
              <w:ind w:right="227"/>
            </w:pPr>
            <w:r w:rsidRPr="00003E93">
              <w:t>0.5</w:t>
            </w:r>
          </w:p>
        </w:tc>
      </w:tr>
      <w:tr w:rsidR="009055DA" w:rsidRPr="009F4847" w14:paraId="1848F5CF" w14:textId="77777777" w:rsidTr="0030635E">
        <w:trPr>
          <w:trHeight w:val="315"/>
        </w:trPr>
        <w:tc>
          <w:tcPr>
            <w:tcW w:w="1607" w:type="dxa"/>
            <w:tcBorders>
              <w:bottom w:val="nil"/>
            </w:tcBorders>
            <w:shd w:val="clear" w:color="auto" w:fill="D0EAFF" w:themeFill="accent2" w:themeFillTint="1A"/>
            <w:noWrap/>
            <w:hideMark/>
          </w:tcPr>
          <w:p w14:paraId="3DBD5857" w14:textId="0024814E" w:rsidR="009055DA" w:rsidRPr="009F4847" w:rsidRDefault="009055DA" w:rsidP="009055DA">
            <w:pPr>
              <w:pStyle w:val="TableText"/>
            </w:pPr>
            <w:r w:rsidRPr="00003E93">
              <w:t>Lower Murray</w:t>
            </w:r>
            <w:r w:rsidR="003C3171">
              <w:rPr>
                <w:rFonts w:cs="Calibri"/>
              </w:rPr>
              <w:t>†</w:t>
            </w:r>
          </w:p>
        </w:tc>
        <w:tc>
          <w:tcPr>
            <w:tcW w:w="4058" w:type="dxa"/>
            <w:tcBorders>
              <w:bottom w:val="nil"/>
            </w:tcBorders>
            <w:shd w:val="clear" w:color="auto" w:fill="D0EAFF" w:themeFill="accent2" w:themeFillTint="1A"/>
            <w:noWrap/>
            <w:hideMark/>
          </w:tcPr>
          <w:p w14:paraId="23F2D407" w14:textId="2305AB47" w:rsidR="009055DA" w:rsidRPr="009F4847" w:rsidRDefault="009055DA" w:rsidP="009055DA">
            <w:pPr>
              <w:pStyle w:val="TableText"/>
            </w:pPr>
            <w:r w:rsidRPr="00003E93">
              <w:t>F1.4: River red gum woodland riparian zone or floodplain</w:t>
            </w:r>
          </w:p>
        </w:tc>
        <w:tc>
          <w:tcPr>
            <w:tcW w:w="990" w:type="dxa"/>
            <w:tcBorders>
              <w:bottom w:val="nil"/>
            </w:tcBorders>
            <w:shd w:val="clear" w:color="auto" w:fill="D0EAFF" w:themeFill="accent2" w:themeFillTint="1A"/>
            <w:noWrap/>
            <w:hideMark/>
          </w:tcPr>
          <w:p w14:paraId="35BCE2E4" w14:textId="3052E287" w:rsidR="009055DA" w:rsidRPr="009F4847" w:rsidRDefault="009055DA" w:rsidP="009055DA">
            <w:pPr>
              <w:pStyle w:val="TableTextRight"/>
            </w:pPr>
            <w:r w:rsidRPr="00003E93">
              <w:t>34,349</w:t>
            </w:r>
          </w:p>
        </w:tc>
        <w:tc>
          <w:tcPr>
            <w:tcW w:w="1077" w:type="dxa"/>
            <w:tcBorders>
              <w:bottom w:val="nil"/>
            </w:tcBorders>
            <w:shd w:val="clear" w:color="auto" w:fill="D0EAFF" w:themeFill="accent2" w:themeFillTint="1A"/>
            <w:noWrap/>
            <w:hideMark/>
          </w:tcPr>
          <w:p w14:paraId="2A591035" w14:textId="1E942BBA" w:rsidR="009055DA" w:rsidRPr="009F4847" w:rsidRDefault="009055DA" w:rsidP="009055DA">
            <w:pPr>
              <w:pStyle w:val="TableTextRight"/>
            </w:pPr>
            <w:r w:rsidRPr="00003E93">
              <w:t>10,365</w:t>
            </w:r>
          </w:p>
        </w:tc>
        <w:tc>
          <w:tcPr>
            <w:tcW w:w="794" w:type="dxa"/>
            <w:tcBorders>
              <w:bottom w:val="nil"/>
            </w:tcBorders>
            <w:shd w:val="clear" w:color="auto" w:fill="D0EAFF" w:themeFill="accent2" w:themeFillTint="1A"/>
            <w:noWrap/>
            <w:hideMark/>
          </w:tcPr>
          <w:p w14:paraId="35CF90C1" w14:textId="794B4CAF" w:rsidR="009055DA" w:rsidRPr="009F4847" w:rsidRDefault="009055DA" w:rsidP="009055DA">
            <w:pPr>
              <w:pStyle w:val="TableTextRight"/>
            </w:pPr>
            <w:r w:rsidRPr="00003E93">
              <w:t>21</w:t>
            </w:r>
          </w:p>
        </w:tc>
        <w:tc>
          <w:tcPr>
            <w:tcW w:w="1077" w:type="dxa"/>
            <w:tcBorders>
              <w:bottom w:val="nil"/>
            </w:tcBorders>
            <w:shd w:val="clear" w:color="auto" w:fill="D0EAFF" w:themeFill="accent2" w:themeFillTint="1A"/>
            <w:noWrap/>
            <w:hideMark/>
          </w:tcPr>
          <w:p w14:paraId="76F10B3C" w14:textId="51464E9C" w:rsidR="009055DA" w:rsidRPr="009F4847" w:rsidRDefault="009055DA" w:rsidP="009055DA">
            <w:pPr>
              <w:pStyle w:val="TableTextRight"/>
              <w:ind w:right="227"/>
            </w:pPr>
            <w:r w:rsidRPr="00003E93">
              <w:t>0.2</w:t>
            </w:r>
          </w:p>
        </w:tc>
      </w:tr>
      <w:tr w:rsidR="009055DA" w:rsidRPr="009F4847" w14:paraId="3336B5D0"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420AC72A" w14:textId="4A812B1E" w:rsidR="009055DA" w:rsidRPr="009F4847" w:rsidRDefault="009055DA" w:rsidP="009055DA">
            <w:pPr>
              <w:pStyle w:val="TableText"/>
            </w:pPr>
            <w:r w:rsidRPr="00003E93">
              <w:t>Lower Murray</w:t>
            </w:r>
            <w:r w:rsidR="003C3171">
              <w:rPr>
                <w:rFonts w:cs="Calibri"/>
              </w:rPr>
              <w:t>†</w:t>
            </w:r>
          </w:p>
        </w:tc>
        <w:tc>
          <w:tcPr>
            <w:tcW w:w="4058" w:type="dxa"/>
            <w:tcBorders>
              <w:bottom w:val="nil"/>
            </w:tcBorders>
            <w:shd w:val="clear" w:color="auto" w:fill="D0EAFF" w:themeFill="accent2" w:themeFillTint="1A"/>
            <w:noWrap/>
            <w:hideMark/>
          </w:tcPr>
          <w:p w14:paraId="32875C3E" w14:textId="36888287" w:rsidR="009055DA" w:rsidRPr="009F4847" w:rsidRDefault="009055DA" w:rsidP="009055DA">
            <w:pPr>
              <w:pStyle w:val="TableText"/>
            </w:pPr>
            <w:r w:rsidRPr="00003E93">
              <w:t>F1.8: Black box woodland riparian zone or floodplain</w:t>
            </w:r>
          </w:p>
        </w:tc>
        <w:tc>
          <w:tcPr>
            <w:tcW w:w="990" w:type="dxa"/>
            <w:tcBorders>
              <w:bottom w:val="nil"/>
            </w:tcBorders>
            <w:shd w:val="clear" w:color="auto" w:fill="D0EAFF" w:themeFill="accent2" w:themeFillTint="1A"/>
            <w:noWrap/>
            <w:hideMark/>
          </w:tcPr>
          <w:p w14:paraId="0DEA8307" w14:textId="7683E392" w:rsidR="009055DA" w:rsidRPr="009F4847" w:rsidRDefault="009055DA" w:rsidP="009055DA">
            <w:pPr>
              <w:pStyle w:val="TableTextRight"/>
            </w:pPr>
            <w:r w:rsidRPr="00003E93">
              <w:t>57,121</w:t>
            </w:r>
          </w:p>
        </w:tc>
        <w:tc>
          <w:tcPr>
            <w:tcW w:w="1077" w:type="dxa"/>
            <w:tcBorders>
              <w:bottom w:val="nil"/>
            </w:tcBorders>
            <w:shd w:val="clear" w:color="auto" w:fill="D0EAFF" w:themeFill="accent2" w:themeFillTint="1A"/>
            <w:noWrap/>
            <w:hideMark/>
          </w:tcPr>
          <w:p w14:paraId="78B16879" w14:textId="6E3AA99C" w:rsidR="009055DA" w:rsidRPr="009F4847" w:rsidRDefault="009055DA" w:rsidP="009055DA">
            <w:pPr>
              <w:pStyle w:val="TableTextRight"/>
            </w:pPr>
            <w:r w:rsidRPr="00003E93">
              <w:t>13,282</w:t>
            </w:r>
          </w:p>
        </w:tc>
        <w:tc>
          <w:tcPr>
            <w:tcW w:w="794" w:type="dxa"/>
            <w:tcBorders>
              <w:bottom w:val="nil"/>
            </w:tcBorders>
            <w:shd w:val="clear" w:color="auto" w:fill="D0EAFF" w:themeFill="accent2" w:themeFillTint="1A"/>
            <w:noWrap/>
            <w:hideMark/>
          </w:tcPr>
          <w:p w14:paraId="4901EE5B" w14:textId="4C3A3992" w:rsidR="009055DA" w:rsidRPr="009F4847" w:rsidRDefault="009055DA" w:rsidP="009055DA">
            <w:pPr>
              <w:pStyle w:val="TableTextRight"/>
            </w:pPr>
            <w:r w:rsidRPr="00003E93">
              <w:t>8</w:t>
            </w:r>
          </w:p>
        </w:tc>
        <w:tc>
          <w:tcPr>
            <w:tcW w:w="1077" w:type="dxa"/>
            <w:tcBorders>
              <w:bottom w:val="nil"/>
            </w:tcBorders>
            <w:shd w:val="clear" w:color="auto" w:fill="D0EAFF" w:themeFill="accent2" w:themeFillTint="1A"/>
            <w:noWrap/>
            <w:hideMark/>
          </w:tcPr>
          <w:p w14:paraId="6A21F166" w14:textId="7D7B6227" w:rsidR="009055DA" w:rsidRPr="009F4847" w:rsidRDefault="009055DA" w:rsidP="009055DA">
            <w:pPr>
              <w:pStyle w:val="TableTextRight"/>
              <w:ind w:right="227"/>
            </w:pPr>
            <w:r w:rsidRPr="00003E93">
              <w:t>&lt;0.1</w:t>
            </w:r>
          </w:p>
        </w:tc>
      </w:tr>
      <w:tr w:rsidR="009055DA" w:rsidRPr="009F4847" w14:paraId="370AA31E" w14:textId="77777777" w:rsidTr="0030635E">
        <w:trPr>
          <w:trHeight w:val="315"/>
        </w:trPr>
        <w:tc>
          <w:tcPr>
            <w:tcW w:w="1607" w:type="dxa"/>
            <w:tcBorders>
              <w:bottom w:val="nil"/>
            </w:tcBorders>
            <w:shd w:val="clear" w:color="auto" w:fill="D0EAFF" w:themeFill="accent2" w:themeFillTint="1A"/>
            <w:noWrap/>
            <w:hideMark/>
          </w:tcPr>
          <w:p w14:paraId="54E9CBA5" w14:textId="462636C4" w:rsidR="009055DA" w:rsidRPr="009F4847" w:rsidRDefault="009055DA" w:rsidP="009055DA">
            <w:pPr>
              <w:pStyle w:val="TableText"/>
            </w:pPr>
            <w:r w:rsidRPr="00003E93">
              <w:t>Lower Murray</w:t>
            </w:r>
            <w:r w:rsidR="003C3171">
              <w:rPr>
                <w:rFonts w:cs="Calibri"/>
              </w:rPr>
              <w:t>†</w:t>
            </w:r>
          </w:p>
        </w:tc>
        <w:tc>
          <w:tcPr>
            <w:tcW w:w="4058" w:type="dxa"/>
            <w:tcBorders>
              <w:bottom w:val="nil"/>
            </w:tcBorders>
            <w:shd w:val="clear" w:color="auto" w:fill="D0EAFF" w:themeFill="accent2" w:themeFillTint="1A"/>
            <w:noWrap/>
            <w:hideMark/>
          </w:tcPr>
          <w:p w14:paraId="2836660A" w14:textId="5B5797F2" w:rsidR="009055DA" w:rsidRPr="009F4847" w:rsidRDefault="009055DA" w:rsidP="009055DA">
            <w:pPr>
              <w:pStyle w:val="TableText"/>
            </w:pPr>
            <w:r w:rsidRPr="00003E93">
              <w:t>F2.4: Shrubland riparian zone or floodplain</w:t>
            </w:r>
          </w:p>
        </w:tc>
        <w:tc>
          <w:tcPr>
            <w:tcW w:w="990" w:type="dxa"/>
            <w:tcBorders>
              <w:bottom w:val="nil"/>
            </w:tcBorders>
            <w:shd w:val="clear" w:color="auto" w:fill="D0EAFF" w:themeFill="accent2" w:themeFillTint="1A"/>
            <w:noWrap/>
            <w:hideMark/>
          </w:tcPr>
          <w:p w14:paraId="49F55317" w14:textId="517BB6B1" w:rsidR="009055DA" w:rsidRPr="009F4847" w:rsidRDefault="009055DA" w:rsidP="009055DA">
            <w:pPr>
              <w:pStyle w:val="TableTextRight"/>
            </w:pPr>
            <w:r w:rsidRPr="00003E93">
              <w:t>12,131</w:t>
            </w:r>
          </w:p>
        </w:tc>
        <w:tc>
          <w:tcPr>
            <w:tcW w:w="1077" w:type="dxa"/>
            <w:tcBorders>
              <w:bottom w:val="nil"/>
            </w:tcBorders>
            <w:shd w:val="clear" w:color="auto" w:fill="D0EAFF" w:themeFill="accent2" w:themeFillTint="1A"/>
            <w:noWrap/>
            <w:hideMark/>
          </w:tcPr>
          <w:p w14:paraId="638181CE" w14:textId="68A1ADF3" w:rsidR="009055DA" w:rsidRPr="009F4847" w:rsidRDefault="009055DA" w:rsidP="009055DA">
            <w:pPr>
              <w:pStyle w:val="TableTextRight"/>
            </w:pPr>
            <w:r w:rsidRPr="00003E93">
              <w:t>2,778</w:t>
            </w:r>
          </w:p>
        </w:tc>
        <w:tc>
          <w:tcPr>
            <w:tcW w:w="794" w:type="dxa"/>
            <w:tcBorders>
              <w:bottom w:val="nil"/>
            </w:tcBorders>
            <w:shd w:val="clear" w:color="auto" w:fill="D0EAFF" w:themeFill="accent2" w:themeFillTint="1A"/>
            <w:noWrap/>
            <w:hideMark/>
          </w:tcPr>
          <w:p w14:paraId="7A5D9D9D" w14:textId="644E2755" w:rsidR="009055DA" w:rsidRPr="009F4847" w:rsidRDefault="009055DA" w:rsidP="009055DA">
            <w:pPr>
              <w:pStyle w:val="TableTextRight"/>
            </w:pPr>
            <w:r w:rsidRPr="00003E93">
              <w:t>7</w:t>
            </w:r>
          </w:p>
        </w:tc>
        <w:tc>
          <w:tcPr>
            <w:tcW w:w="1077" w:type="dxa"/>
            <w:tcBorders>
              <w:bottom w:val="nil"/>
            </w:tcBorders>
            <w:shd w:val="clear" w:color="auto" w:fill="D0EAFF" w:themeFill="accent2" w:themeFillTint="1A"/>
            <w:noWrap/>
            <w:hideMark/>
          </w:tcPr>
          <w:p w14:paraId="747491CF" w14:textId="51B669C6" w:rsidR="009055DA" w:rsidRPr="009F4847" w:rsidRDefault="009055DA" w:rsidP="009055DA">
            <w:pPr>
              <w:pStyle w:val="TableTextRight"/>
              <w:ind w:right="227"/>
            </w:pPr>
            <w:r w:rsidRPr="00003E93">
              <w:t>0.3</w:t>
            </w:r>
          </w:p>
        </w:tc>
      </w:tr>
      <w:tr w:rsidR="009055DA" w:rsidRPr="009F4847" w14:paraId="07F58CDA"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single" w:sz="4" w:space="0" w:color="FFFFFF" w:themeColor="background1"/>
            </w:tcBorders>
            <w:shd w:val="clear" w:color="auto" w:fill="D0EAFF" w:themeFill="accent2" w:themeFillTint="1A"/>
            <w:noWrap/>
            <w:hideMark/>
          </w:tcPr>
          <w:p w14:paraId="2E20858C" w14:textId="30A51B32" w:rsidR="009055DA" w:rsidRPr="009F4847" w:rsidRDefault="009055DA" w:rsidP="009055DA">
            <w:pPr>
              <w:pStyle w:val="TableText"/>
            </w:pPr>
            <w:r w:rsidRPr="00003E93">
              <w:t>Lower Murray</w:t>
            </w:r>
            <w:r w:rsidR="003C3171">
              <w:rPr>
                <w:rFonts w:cs="Calibri"/>
              </w:rPr>
              <w:t>†</w:t>
            </w:r>
          </w:p>
        </w:tc>
        <w:tc>
          <w:tcPr>
            <w:tcW w:w="4058" w:type="dxa"/>
            <w:tcBorders>
              <w:bottom w:val="single" w:sz="4" w:space="0" w:color="FFFFFF" w:themeColor="background1"/>
            </w:tcBorders>
            <w:shd w:val="clear" w:color="auto" w:fill="D0EAFF" w:themeFill="accent2" w:themeFillTint="1A"/>
            <w:noWrap/>
            <w:hideMark/>
          </w:tcPr>
          <w:p w14:paraId="30B028EC" w14:textId="5A48112C" w:rsidR="009055DA" w:rsidRPr="009F4847" w:rsidRDefault="009055DA" w:rsidP="009055DA">
            <w:pPr>
              <w:pStyle w:val="TableText"/>
            </w:pPr>
            <w:r w:rsidRPr="00003E93">
              <w:t>F4: Unspecified riparian zone or floodplain</w:t>
            </w:r>
          </w:p>
        </w:tc>
        <w:tc>
          <w:tcPr>
            <w:tcW w:w="990" w:type="dxa"/>
            <w:tcBorders>
              <w:bottom w:val="single" w:sz="4" w:space="0" w:color="FFFFFF" w:themeColor="background1"/>
            </w:tcBorders>
            <w:shd w:val="clear" w:color="auto" w:fill="D0EAFF" w:themeFill="accent2" w:themeFillTint="1A"/>
            <w:noWrap/>
            <w:hideMark/>
          </w:tcPr>
          <w:p w14:paraId="711EB023" w14:textId="1D8BCF24" w:rsidR="009055DA" w:rsidRPr="009F4847" w:rsidRDefault="009055DA" w:rsidP="009055DA">
            <w:pPr>
              <w:pStyle w:val="TableTextRight"/>
            </w:pPr>
            <w:r w:rsidRPr="00003E93">
              <w:t>9,020</w:t>
            </w:r>
          </w:p>
        </w:tc>
        <w:tc>
          <w:tcPr>
            <w:tcW w:w="1077" w:type="dxa"/>
            <w:tcBorders>
              <w:bottom w:val="single" w:sz="4" w:space="0" w:color="FFFFFF" w:themeColor="background1"/>
            </w:tcBorders>
            <w:shd w:val="clear" w:color="auto" w:fill="D0EAFF" w:themeFill="accent2" w:themeFillTint="1A"/>
            <w:noWrap/>
            <w:hideMark/>
          </w:tcPr>
          <w:p w14:paraId="415816B7" w14:textId="7E641B28" w:rsidR="009055DA" w:rsidRPr="009F4847" w:rsidRDefault="009055DA" w:rsidP="009055DA">
            <w:pPr>
              <w:pStyle w:val="TableTextRight"/>
            </w:pPr>
            <w:r w:rsidRPr="00003E93">
              <w:t>3,216</w:t>
            </w:r>
          </w:p>
        </w:tc>
        <w:tc>
          <w:tcPr>
            <w:tcW w:w="794" w:type="dxa"/>
            <w:tcBorders>
              <w:bottom w:val="single" w:sz="4" w:space="0" w:color="FFFFFF" w:themeColor="background1"/>
            </w:tcBorders>
            <w:shd w:val="clear" w:color="auto" w:fill="D0EAFF" w:themeFill="accent2" w:themeFillTint="1A"/>
            <w:noWrap/>
            <w:hideMark/>
          </w:tcPr>
          <w:p w14:paraId="6B6C48D0" w14:textId="0B402326" w:rsidR="009055DA" w:rsidRPr="009F4847" w:rsidRDefault="009055DA" w:rsidP="009055DA">
            <w:pPr>
              <w:pStyle w:val="TableTextRight"/>
            </w:pPr>
            <w:r w:rsidRPr="00003E93">
              <w:t>1</w:t>
            </w:r>
          </w:p>
        </w:tc>
        <w:tc>
          <w:tcPr>
            <w:tcW w:w="1077" w:type="dxa"/>
            <w:tcBorders>
              <w:bottom w:val="single" w:sz="4" w:space="0" w:color="FFFFFF" w:themeColor="background1"/>
            </w:tcBorders>
            <w:shd w:val="clear" w:color="auto" w:fill="D0EAFF" w:themeFill="accent2" w:themeFillTint="1A"/>
            <w:noWrap/>
            <w:hideMark/>
          </w:tcPr>
          <w:p w14:paraId="343247B4" w14:textId="79EDD131" w:rsidR="009055DA" w:rsidRPr="009F4847" w:rsidRDefault="009055DA" w:rsidP="009055DA">
            <w:pPr>
              <w:pStyle w:val="TableTextRight"/>
              <w:ind w:right="227"/>
            </w:pPr>
            <w:r w:rsidRPr="00003E93">
              <w:t>&lt;0.1</w:t>
            </w:r>
          </w:p>
        </w:tc>
      </w:tr>
      <w:tr w:rsidR="009055DA" w:rsidRPr="009F4847" w14:paraId="5DD67E9A" w14:textId="77777777" w:rsidTr="0030635E">
        <w:trPr>
          <w:trHeight w:val="315"/>
        </w:trPr>
        <w:tc>
          <w:tcPr>
            <w:tcW w:w="1607" w:type="dxa"/>
            <w:tcBorders>
              <w:top w:val="single" w:sz="4" w:space="0" w:color="FFFFFF" w:themeColor="background1"/>
            </w:tcBorders>
            <w:noWrap/>
            <w:hideMark/>
          </w:tcPr>
          <w:p w14:paraId="72292D1B" w14:textId="359DDC7E" w:rsidR="009055DA" w:rsidRPr="009F4847" w:rsidRDefault="009055DA" w:rsidP="009055DA">
            <w:pPr>
              <w:pStyle w:val="TableText"/>
            </w:pPr>
            <w:r w:rsidRPr="00003E93">
              <w:lastRenderedPageBreak/>
              <w:t>Lower Murray</w:t>
            </w:r>
          </w:p>
        </w:tc>
        <w:tc>
          <w:tcPr>
            <w:tcW w:w="4058" w:type="dxa"/>
            <w:tcBorders>
              <w:top w:val="single" w:sz="4" w:space="0" w:color="FFFFFF" w:themeColor="background1"/>
            </w:tcBorders>
            <w:noWrap/>
            <w:hideMark/>
          </w:tcPr>
          <w:p w14:paraId="30B46191" w14:textId="714FC049" w:rsidR="009055DA" w:rsidRPr="009F4847" w:rsidRDefault="009055DA" w:rsidP="009055DA">
            <w:pPr>
              <w:pStyle w:val="TableText"/>
            </w:pPr>
            <w:r w:rsidRPr="00003E93">
              <w:t>F1.2: River red gum forest riparian zone or floodplain</w:t>
            </w:r>
          </w:p>
        </w:tc>
        <w:tc>
          <w:tcPr>
            <w:tcW w:w="990" w:type="dxa"/>
            <w:tcBorders>
              <w:top w:val="single" w:sz="4" w:space="0" w:color="FFFFFF" w:themeColor="background1"/>
            </w:tcBorders>
            <w:noWrap/>
            <w:hideMark/>
          </w:tcPr>
          <w:p w14:paraId="130FBBCA" w14:textId="1748ECDC" w:rsidR="009055DA" w:rsidRPr="009F4847" w:rsidRDefault="009055DA" w:rsidP="009055DA">
            <w:pPr>
              <w:pStyle w:val="TableTextRight"/>
            </w:pPr>
            <w:r w:rsidRPr="00003E93">
              <w:t>10,055</w:t>
            </w:r>
          </w:p>
        </w:tc>
        <w:tc>
          <w:tcPr>
            <w:tcW w:w="1077" w:type="dxa"/>
            <w:tcBorders>
              <w:top w:val="single" w:sz="4" w:space="0" w:color="FFFFFF" w:themeColor="background1"/>
            </w:tcBorders>
            <w:noWrap/>
            <w:hideMark/>
          </w:tcPr>
          <w:p w14:paraId="5DA3EC21" w14:textId="741CAB07" w:rsidR="009055DA" w:rsidRPr="009F4847" w:rsidRDefault="009055DA" w:rsidP="009055DA">
            <w:pPr>
              <w:pStyle w:val="TableTextRight"/>
            </w:pPr>
            <w:r w:rsidRPr="00003E93">
              <w:t>6,787</w:t>
            </w:r>
          </w:p>
        </w:tc>
        <w:tc>
          <w:tcPr>
            <w:tcW w:w="794" w:type="dxa"/>
            <w:tcBorders>
              <w:top w:val="single" w:sz="4" w:space="0" w:color="FFFFFF" w:themeColor="background1"/>
            </w:tcBorders>
            <w:noWrap/>
            <w:hideMark/>
          </w:tcPr>
          <w:p w14:paraId="74A68D38" w14:textId="6B4F1847" w:rsidR="009055DA" w:rsidRPr="009F4847" w:rsidRDefault="009055DA" w:rsidP="009055DA">
            <w:pPr>
              <w:pStyle w:val="TableTextRight"/>
            </w:pPr>
            <w:r w:rsidRPr="00003E93">
              <w:t>0</w:t>
            </w:r>
          </w:p>
        </w:tc>
        <w:tc>
          <w:tcPr>
            <w:tcW w:w="1077" w:type="dxa"/>
            <w:tcBorders>
              <w:top w:val="single" w:sz="4" w:space="0" w:color="FFFFFF" w:themeColor="background1"/>
            </w:tcBorders>
            <w:noWrap/>
            <w:hideMark/>
          </w:tcPr>
          <w:p w14:paraId="34849861" w14:textId="7F54DF6B" w:rsidR="009055DA" w:rsidRPr="009F4847" w:rsidRDefault="009055DA" w:rsidP="009055DA">
            <w:pPr>
              <w:pStyle w:val="TableTextRight"/>
              <w:ind w:right="227"/>
            </w:pPr>
            <w:r w:rsidRPr="00003E93">
              <w:t>0</w:t>
            </w:r>
          </w:p>
        </w:tc>
      </w:tr>
      <w:tr w:rsidR="009055DA" w:rsidRPr="009F4847" w14:paraId="19216345"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08C3D116" w14:textId="449A44DB" w:rsidR="009055DA" w:rsidRPr="009F4847" w:rsidRDefault="009055DA" w:rsidP="009055DA">
            <w:pPr>
              <w:pStyle w:val="TableText"/>
            </w:pPr>
            <w:r w:rsidRPr="00003E93">
              <w:t>Lower Murray</w:t>
            </w:r>
          </w:p>
        </w:tc>
        <w:tc>
          <w:tcPr>
            <w:tcW w:w="4058" w:type="dxa"/>
            <w:noWrap/>
            <w:hideMark/>
          </w:tcPr>
          <w:p w14:paraId="5B38E520" w14:textId="419C0461" w:rsidR="009055DA" w:rsidRPr="009F4847" w:rsidRDefault="009055DA" w:rsidP="009055DA">
            <w:pPr>
              <w:pStyle w:val="TableText"/>
            </w:pPr>
            <w:r w:rsidRPr="00003E93">
              <w:t>F3.2: Sedge/forb/grassland riparian zone or floodplain</w:t>
            </w:r>
          </w:p>
        </w:tc>
        <w:tc>
          <w:tcPr>
            <w:tcW w:w="990" w:type="dxa"/>
            <w:noWrap/>
            <w:hideMark/>
          </w:tcPr>
          <w:p w14:paraId="30BAD5F1" w14:textId="32CBF014" w:rsidR="009055DA" w:rsidRPr="009F4847" w:rsidRDefault="009055DA" w:rsidP="009055DA">
            <w:pPr>
              <w:pStyle w:val="TableTextRight"/>
            </w:pPr>
            <w:r w:rsidRPr="00003E93">
              <w:t>4,415</w:t>
            </w:r>
          </w:p>
        </w:tc>
        <w:tc>
          <w:tcPr>
            <w:tcW w:w="1077" w:type="dxa"/>
            <w:noWrap/>
            <w:hideMark/>
          </w:tcPr>
          <w:p w14:paraId="0AAE45D0" w14:textId="490B0881" w:rsidR="009055DA" w:rsidRPr="009F4847" w:rsidRDefault="009055DA" w:rsidP="009055DA">
            <w:pPr>
              <w:pStyle w:val="TableTextRight"/>
            </w:pPr>
            <w:r w:rsidRPr="00003E93">
              <w:t>472</w:t>
            </w:r>
          </w:p>
        </w:tc>
        <w:tc>
          <w:tcPr>
            <w:tcW w:w="794" w:type="dxa"/>
            <w:noWrap/>
            <w:hideMark/>
          </w:tcPr>
          <w:p w14:paraId="5AB8E612" w14:textId="30C56584" w:rsidR="009055DA" w:rsidRPr="009F4847" w:rsidRDefault="009055DA" w:rsidP="009055DA">
            <w:pPr>
              <w:pStyle w:val="TableTextRight"/>
            </w:pPr>
            <w:r w:rsidRPr="00003E93">
              <w:t>0</w:t>
            </w:r>
          </w:p>
        </w:tc>
        <w:tc>
          <w:tcPr>
            <w:tcW w:w="1077" w:type="dxa"/>
            <w:noWrap/>
            <w:hideMark/>
          </w:tcPr>
          <w:p w14:paraId="025F3282" w14:textId="2D4B6082" w:rsidR="009055DA" w:rsidRPr="009F4847" w:rsidRDefault="009055DA" w:rsidP="009055DA">
            <w:pPr>
              <w:pStyle w:val="TableTextRight"/>
              <w:ind w:right="227"/>
            </w:pPr>
            <w:r w:rsidRPr="00003E93">
              <w:t>0</w:t>
            </w:r>
          </w:p>
        </w:tc>
      </w:tr>
      <w:tr w:rsidR="009055DA" w:rsidRPr="009F4847" w14:paraId="0C507AAF" w14:textId="77777777" w:rsidTr="0030635E">
        <w:trPr>
          <w:trHeight w:val="315"/>
        </w:trPr>
        <w:tc>
          <w:tcPr>
            <w:tcW w:w="1607" w:type="dxa"/>
            <w:noWrap/>
            <w:hideMark/>
          </w:tcPr>
          <w:p w14:paraId="30EA10D5" w14:textId="177DAA3B" w:rsidR="009055DA" w:rsidRPr="009F4847" w:rsidRDefault="009055DA" w:rsidP="009055DA">
            <w:pPr>
              <w:pStyle w:val="TableText"/>
            </w:pPr>
            <w:r w:rsidRPr="00003E93">
              <w:t>Lower Murray</w:t>
            </w:r>
          </w:p>
        </w:tc>
        <w:tc>
          <w:tcPr>
            <w:tcW w:w="4058" w:type="dxa"/>
            <w:noWrap/>
            <w:hideMark/>
          </w:tcPr>
          <w:p w14:paraId="1E947FCA" w14:textId="3534FB17" w:rsidR="009055DA" w:rsidRPr="009F4847" w:rsidRDefault="009055DA" w:rsidP="009055DA">
            <w:pPr>
              <w:pStyle w:val="TableText"/>
            </w:pPr>
            <w:r w:rsidRPr="00003E93">
              <w:t>F1.11: River cooba woodland riparian zone or floodplain</w:t>
            </w:r>
          </w:p>
        </w:tc>
        <w:tc>
          <w:tcPr>
            <w:tcW w:w="990" w:type="dxa"/>
            <w:noWrap/>
            <w:hideMark/>
          </w:tcPr>
          <w:p w14:paraId="41F73C01" w14:textId="028691FB" w:rsidR="009055DA" w:rsidRPr="009F4847" w:rsidRDefault="009055DA" w:rsidP="009055DA">
            <w:pPr>
              <w:pStyle w:val="TableTextRight"/>
            </w:pPr>
            <w:r w:rsidRPr="00003E93">
              <w:t>278</w:t>
            </w:r>
          </w:p>
        </w:tc>
        <w:tc>
          <w:tcPr>
            <w:tcW w:w="1077" w:type="dxa"/>
            <w:noWrap/>
            <w:hideMark/>
          </w:tcPr>
          <w:p w14:paraId="44C5C11D" w14:textId="775B5591" w:rsidR="009055DA" w:rsidRPr="009F4847" w:rsidRDefault="009055DA" w:rsidP="009055DA">
            <w:pPr>
              <w:pStyle w:val="TableTextRight"/>
            </w:pPr>
            <w:r w:rsidRPr="00003E93">
              <w:t>130</w:t>
            </w:r>
          </w:p>
        </w:tc>
        <w:tc>
          <w:tcPr>
            <w:tcW w:w="794" w:type="dxa"/>
            <w:noWrap/>
            <w:hideMark/>
          </w:tcPr>
          <w:p w14:paraId="718E4BB3" w14:textId="2CD66462" w:rsidR="009055DA" w:rsidRPr="009F4847" w:rsidRDefault="009055DA" w:rsidP="009055DA">
            <w:pPr>
              <w:pStyle w:val="TableTextRight"/>
            </w:pPr>
            <w:r w:rsidRPr="00003E93">
              <w:t>0</w:t>
            </w:r>
          </w:p>
        </w:tc>
        <w:tc>
          <w:tcPr>
            <w:tcW w:w="1077" w:type="dxa"/>
            <w:noWrap/>
            <w:hideMark/>
          </w:tcPr>
          <w:p w14:paraId="7AFB0DE1" w14:textId="22EAA63C" w:rsidR="009055DA" w:rsidRPr="009F4847" w:rsidRDefault="009055DA" w:rsidP="009055DA">
            <w:pPr>
              <w:pStyle w:val="TableTextRight"/>
              <w:ind w:right="227"/>
            </w:pPr>
            <w:r w:rsidRPr="00003E93">
              <w:t>0</w:t>
            </w:r>
          </w:p>
        </w:tc>
      </w:tr>
      <w:tr w:rsidR="009055DA" w:rsidRPr="009F4847" w14:paraId="59EE6055"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067F4E7D" w14:textId="2B8A4C49" w:rsidR="009055DA" w:rsidRPr="009F4847" w:rsidRDefault="009055DA" w:rsidP="009055DA">
            <w:pPr>
              <w:pStyle w:val="TableText"/>
            </w:pPr>
            <w:r w:rsidRPr="00003E93">
              <w:t>Lower Murray</w:t>
            </w:r>
          </w:p>
        </w:tc>
        <w:tc>
          <w:tcPr>
            <w:tcW w:w="4058" w:type="dxa"/>
            <w:noWrap/>
            <w:hideMark/>
          </w:tcPr>
          <w:p w14:paraId="5CF2CCC0" w14:textId="73900117" w:rsidR="009055DA" w:rsidRPr="009F4847" w:rsidRDefault="009055DA" w:rsidP="009055DA">
            <w:pPr>
              <w:pStyle w:val="TableText"/>
            </w:pPr>
            <w:r w:rsidRPr="00003E93">
              <w:t>F1.12: Woodland riparian zone or floodplain</w:t>
            </w:r>
          </w:p>
        </w:tc>
        <w:tc>
          <w:tcPr>
            <w:tcW w:w="990" w:type="dxa"/>
            <w:noWrap/>
            <w:hideMark/>
          </w:tcPr>
          <w:p w14:paraId="69A5DC8E" w14:textId="29FB538C" w:rsidR="009055DA" w:rsidRPr="009F4847" w:rsidRDefault="009055DA" w:rsidP="009055DA">
            <w:pPr>
              <w:pStyle w:val="TableTextRight"/>
            </w:pPr>
            <w:r w:rsidRPr="00003E93">
              <w:t>1,285</w:t>
            </w:r>
          </w:p>
        </w:tc>
        <w:tc>
          <w:tcPr>
            <w:tcW w:w="1077" w:type="dxa"/>
            <w:noWrap/>
            <w:hideMark/>
          </w:tcPr>
          <w:p w14:paraId="1B0B28A0" w14:textId="6865B7A6" w:rsidR="009055DA" w:rsidRPr="009F4847" w:rsidRDefault="009055DA" w:rsidP="009055DA">
            <w:pPr>
              <w:pStyle w:val="TableTextRight"/>
            </w:pPr>
            <w:r w:rsidRPr="00003E93">
              <w:t>114</w:t>
            </w:r>
          </w:p>
        </w:tc>
        <w:tc>
          <w:tcPr>
            <w:tcW w:w="794" w:type="dxa"/>
            <w:noWrap/>
            <w:hideMark/>
          </w:tcPr>
          <w:p w14:paraId="16225154" w14:textId="2F3FE5BB" w:rsidR="009055DA" w:rsidRPr="009F4847" w:rsidRDefault="009055DA" w:rsidP="009055DA">
            <w:pPr>
              <w:pStyle w:val="TableTextRight"/>
            </w:pPr>
            <w:r w:rsidRPr="00003E93">
              <w:t>0</w:t>
            </w:r>
          </w:p>
        </w:tc>
        <w:tc>
          <w:tcPr>
            <w:tcW w:w="1077" w:type="dxa"/>
            <w:noWrap/>
            <w:hideMark/>
          </w:tcPr>
          <w:p w14:paraId="3D96B6C4" w14:textId="2579C5BB" w:rsidR="009055DA" w:rsidRPr="009F4847" w:rsidRDefault="009055DA" w:rsidP="009055DA">
            <w:pPr>
              <w:pStyle w:val="TableTextRight"/>
              <w:ind w:right="227"/>
            </w:pPr>
            <w:r w:rsidRPr="00003E93">
              <w:t>0</w:t>
            </w:r>
          </w:p>
        </w:tc>
      </w:tr>
      <w:tr w:rsidR="009055DA" w:rsidRPr="009F4847" w14:paraId="6B7178C5" w14:textId="77777777" w:rsidTr="0030635E">
        <w:trPr>
          <w:trHeight w:val="315"/>
        </w:trPr>
        <w:tc>
          <w:tcPr>
            <w:tcW w:w="1607" w:type="dxa"/>
            <w:tcBorders>
              <w:bottom w:val="nil"/>
            </w:tcBorders>
            <w:noWrap/>
            <w:hideMark/>
          </w:tcPr>
          <w:p w14:paraId="28F282A2" w14:textId="55EB4777" w:rsidR="009055DA" w:rsidRPr="009F4847" w:rsidRDefault="009055DA" w:rsidP="009055DA">
            <w:pPr>
              <w:pStyle w:val="TableText"/>
            </w:pPr>
            <w:r w:rsidRPr="00003E93">
              <w:t>Lower Murray</w:t>
            </w:r>
          </w:p>
        </w:tc>
        <w:tc>
          <w:tcPr>
            <w:tcW w:w="4058" w:type="dxa"/>
            <w:tcBorders>
              <w:bottom w:val="nil"/>
            </w:tcBorders>
            <w:noWrap/>
            <w:hideMark/>
          </w:tcPr>
          <w:p w14:paraId="7A8A4DF3" w14:textId="280C76EA" w:rsidR="009055DA" w:rsidRPr="009F4847" w:rsidRDefault="009055DA" w:rsidP="009055DA">
            <w:pPr>
              <w:pStyle w:val="TableText"/>
            </w:pPr>
            <w:r w:rsidRPr="00003E93">
              <w:t>F1.6: Black box forest riparian zone or floodplain</w:t>
            </w:r>
          </w:p>
        </w:tc>
        <w:tc>
          <w:tcPr>
            <w:tcW w:w="990" w:type="dxa"/>
            <w:tcBorders>
              <w:bottom w:val="nil"/>
            </w:tcBorders>
            <w:noWrap/>
            <w:hideMark/>
          </w:tcPr>
          <w:p w14:paraId="26DD5FF6" w14:textId="472C7F05" w:rsidR="009055DA" w:rsidRPr="009F4847" w:rsidRDefault="009055DA" w:rsidP="009055DA">
            <w:pPr>
              <w:pStyle w:val="TableTextRight"/>
            </w:pPr>
            <w:r w:rsidRPr="00003E93">
              <w:t>8</w:t>
            </w:r>
          </w:p>
        </w:tc>
        <w:tc>
          <w:tcPr>
            <w:tcW w:w="1077" w:type="dxa"/>
            <w:tcBorders>
              <w:bottom w:val="nil"/>
            </w:tcBorders>
            <w:noWrap/>
            <w:hideMark/>
          </w:tcPr>
          <w:p w14:paraId="15B71D70" w14:textId="72E67A7D" w:rsidR="009055DA" w:rsidRPr="009F4847" w:rsidRDefault="009055DA" w:rsidP="009055DA">
            <w:pPr>
              <w:pStyle w:val="TableTextRight"/>
            </w:pPr>
            <w:r w:rsidRPr="00003E93">
              <w:t>8</w:t>
            </w:r>
          </w:p>
        </w:tc>
        <w:tc>
          <w:tcPr>
            <w:tcW w:w="794" w:type="dxa"/>
            <w:tcBorders>
              <w:bottom w:val="nil"/>
            </w:tcBorders>
            <w:noWrap/>
            <w:hideMark/>
          </w:tcPr>
          <w:p w14:paraId="2CF10697" w14:textId="0F417F8C" w:rsidR="009055DA" w:rsidRPr="009F4847" w:rsidRDefault="009055DA" w:rsidP="009055DA">
            <w:pPr>
              <w:pStyle w:val="TableTextRight"/>
            </w:pPr>
            <w:r w:rsidRPr="00003E93">
              <w:t>0</w:t>
            </w:r>
          </w:p>
        </w:tc>
        <w:tc>
          <w:tcPr>
            <w:tcW w:w="1077" w:type="dxa"/>
            <w:tcBorders>
              <w:bottom w:val="nil"/>
            </w:tcBorders>
            <w:noWrap/>
            <w:hideMark/>
          </w:tcPr>
          <w:p w14:paraId="35968B79" w14:textId="0F1FA1F9" w:rsidR="009055DA" w:rsidRPr="009F4847" w:rsidRDefault="009055DA" w:rsidP="009055DA">
            <w:pPr>
              <w:pStyle w:val="TableTextRight"/>
              <w:ind w:right="227"/>
            </w:pPr>
            <w:r w:rsidRPr="00003E93">
              <w:t>0</w:t>
            </w:r>
          </w:p>
        </w:tc>
      </w:tr>
      <w:tr w:rsidR="009055DA" w:rsidRPr="009F4847" w14:paraId="28D061B2"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7B331945" w14:textId="10368B66" w:rsidR="009055DA" w:rsidRPr="009F4847" w:rsidRDefault="009055DA" w:rsidP="009055DA">
            <w:pPr>
              <w:pStyle w:val="TableText"/>
            </w:pPr>
            <w:r w:rsidRPr="00003E93">
              <w:t>Macquarie</w:t>
            </w:r>
            <w:r w:rsidR="003C3171">
              <w:rPr>
                <w:rFonts w:cs="Calibri"/>
              </w:rPr>
              <w:t>†</w:t>
            </w:r>
          </w:p>
        </w:tc>
        <w:tc>
          <w:tcPr>
            <w:tcW w:w="4058" w:type="dxa"/>
            <w:tcBorders>
              <w:bottom w:val="nil"/>
            </w:tcBorders>
            <w:shd w:val="clear" w:color="auto" w:fill="D0EAFF" w:themeFill="accent2" w:themeFillTint="1A"/>
            <w:noWrap/>
            <w:hideMark/>
          </w:tcPr>
          <w:p w14:paraId="725D6812" w14:textId="16457784" w:rsidR="009055DA" w:rsidRPr="009F4847" w:rsidRDefault="009055DA" w:rsidP="009055DA">
            <w:pPr>
              <w:pStyle w:val="TableText"/>
            </w:pPr>
            <w:r w:rsidRPr="00003E93">
              <w:t>F1.4: River red gum woodland riparian zone or floodplain</w:t>
            </w:r>
          </w:p>
        </w:tc>
        <w:tc>
          <w:tcPr>
            <w:tcW w:w="990" w:type="dxa"/>
            <w:tcBorders>
              <w:bottom w:val="nil"/>
            </w:tcBorders>
            <w:shd w:val="clear" w:color="auto" w:fill="D0EAFF" w:themeFill="accent2" w:themeFillTint="1A"/>
            <w:noWrap/>
            <w:hideMark/>
          </w:tcPr>
          <w:p w14:paraId="046E6C0F" w14:textId="57F8BB77" w:rsidR="009055DA" w:rsidRPr="009F4847" w:rsidRDefault="009055DA" w:rsidP="009055DA">
            <w:pPr>
              <w:pStyle w:val="TableTextRight"/>
            </w:pPr>
            <w:r w:rsidRPr="00003E93">
              <w:t>40,760</w:t>
            </w:r>
          </w:p>
        </w:tc>
        <w:tc>
          <w:tcPr>
            <w:tcW w:w="1077" w:type="dxa"/>
            <w:tcBorders>
              <w:bottom w:val="nil"/>
            </w:tcBorders>
            <w:shd w:val="clear" w:color="auto" w:fill="D0EAFF" w:themeFill="accent2" w:themeFillTint="1A"/>
            <w:noWrap/>
            <w:hideMark/>
          </w:tcPr>
          <w:p w14:paraId="1B34361F" w14:textId="3FC1FC19" w:rsidR="009055DA" w:rsidRPr="009F4847" w:rsidRDefault="009055DA" w:rsidP="009055DA">
            <w:pPr>
              <w:pStyle w:val="TableTextRight"/>
            </w:pPr>
            <w:r w:rsidRPr="00003E93">
              <w:t>33,070</w:t>
            </w:r>
          </w:p>
        </w:tc>
        <w:tc>
          <w:tcPr>
            <w:tcW w:w="794" w:type="dxa"/>
            <w:tcBorders>
              <w:bottom w:val="nil"/>
            </w:tcBorders>
            <w:shd w:val="clear" w:color="auto" w:fill="D0EAFF" w:themeFill="accent2" w:themeFillTint="1A"/>
            <w:noWrap/>
            <w:hideMark/>
          </w:tcPr>
          <w:p w14:paraId="3D0CFF5B" w14:textId="30AF4895" w:rsidR="009055DA" w:rsidRPr="009F4847" w:rsidRDefault="009055DA" w:rsidP="009055DA">
            <w:pPr>
              <w:pStyle w:val="TableTextRight"/>
            </w:pPr>
            <w:r w:rsidRPr="00003E93">
              <w:t>11,938</w:t>
            </w:r>
          </w:p>
        </w:tc>
        <w:tc>
          <w:tcPr>
            <w:tcW w:w="1077" w:type="dxa"/>
            <w:tcBorders>
              <w:bottom w:val="nil"/>
            </w:tcBorders>
            <w:shd w:val="clear" w:color="auto" w:fill="D0EAFF" w:themeFill="accent2" w:themeFillTint="1A"/>
            <w:noWrap/>
            <w:hideMark/>
          </w:tcPr>
          <w:p w14:paraId="36AD1376" w14:textId="0552CC1A" w:rsidR="009055DA" w:rsidRPr="009F4847" w:rsidRDefault="009055DA" w:rsidP="009055DA">
            <w:pPr>
              <w:pStyle w:val="TableTextRight"/>
              <w:ind w:right="227"/>
            </w:pPr>
            <w:r w:rsidRPr="00003E93">
              <w:t>36.1</w:t>
            </w:r>
          </w:p>
        </w:tc>
      </w:tr>
      <w:tr w:rsidR="009055DA" w:rsidRPr="009F4847" w14:paraId="088EE1A3" w14:textId="77777777" w:rsidTr="0030635E">
        <w:trPr>
          <w:trHeight w:val="315"/>
        </w:trPr>
        <w:tc>
          <w:tcPr>
            <w:tcW w:w="1607" w:type="dxa"/>
            <w:tcBorders>
              <w:bottom w:val="nil"/>
            </w:tcBorders>
            <w:shd w:val="clear" w:color="auto" w:fill="D0EAFF" w:themeFill="accent2" w:themeFillTint="1A"/>
            <w:noWrap/>
            <w:hideMark/>
          </w:tcPr>
          <w:p w14:paraId="5D40BC9C" w14:textId="46E81147" w:rsidR="009055DA" w:rsidRPr="009F4847" w:rsidRDefault="009055DA" w:rsidP="009055DA">
            <w:pPr>
              <w:pStyle w:val="TableText"/>
            </w:pPr>
            <w:r w:rsidRPr="00003E93">
              <w:t>Macquarie</w:t>
            </w:r>
            <w:r w:rsidR="003C3171">
              <w:rPr>
                <w:rFonts w:cs="Calibri"/>
              </w:rPr>
              <w:t>†</w:t>
            </w:r>
          </w:p>
        </w:tc>
        <w:tc>
          <w:tcPr>
            <w:tcW w:w="4058" w:type="dxa"/>
            <w:tcBorders>
              <w:bottom w:val="nil"/>
            </w:tcBorders>
            <w:shd w:val="clear" w:color="auto" w:fill="D0EAFF" w:themeFill="accent2" w:themeFillTint="1A"/>
            <w:noWrap/>
            <w:hideMark/>
          </w:tcPr>
          <w:p w14:paraId="17908970" w14:textId="1AAA03EB" w:rsidR="009055DA" w:rsidRPr="009F4847" w:rsidRDefault="009055DA" w:rsidP="009055DA">
            <w:pPr>
              <w:pStyle w:val="TableText"/>
            </w:pPr>
            <w:r w:rsidRPr="00003E93">
              <w:t>F1.10: Coolibah woodland and forest riparian zone or floodplain</w:t>
            </w:r>
          </w:p>
        </w:tc>
        <w:tc>
          <w:tcPr>
            <w:tcW w:w="990" w:type="dxa"/>
            <w:tcBorders>
              <w:bottom w:val="nil"/>
            </w:tcBorders>
            <w:shd w:val="clear" w:color="auto" w:fill="D0EAFF" w:themeFill="accent2" w:themeFillTint="1A"/>
            <w:noWrap/>
            <w:hideMark/>
          </w:tcPr>
          <w:p w14:paraId="1EF53C38" w14:textId="4BDBF2C9" w:rsidR="009055DA" w:rsidRPr="009F4847" w:rsidRDefault="009055DA" w:rsidP="009055DA">
            <w:pPr>
              <w:pStyle w:val="TableTextRight"/>
            </w:pPr>
            <w:r w:rsidRPr="00003E93">
              <w:t>157,953</w:t>
            </w:r>
          </w:p>
        </w:tc>
        <w:tc>
          <w:tcPr>
            <w:tcW w:w="1077" w:type="dxa"/>
            <w:tcBorders>
              <w:bottom w:val="nil"/>
            </w:tcBorders>
            <w:shd w:val="clear" w:color="auto" w:fill="D0EAFF" w:themeFill="accent2" w:themeFillTint="1A"/>
            <w:noWrap/>
            <w:hideMark/>
          </w:tcPr>
          <w:p w14:paraId="41140277" w14:textId="58DE1023" w:rsidR="009055DA" w:rsidRPr="009F4847" w:rsidRDefault="009055DA" w:rsidP="009055DA">
            <w:pPr>
              <w:pStyle w:val="TableTextRight"/>
            </w:pPr>
            <w:r w:rsidRPr="00003E93">
              <w:t>24,328</w:t>
            </w:r>
          </w:p>
        </w:tc>
        <w:tc>
          <w:tcPr>
            <w:tcW w:w="794" w:type="dxa"/>
            <w:tcBorders>
              <w:bottom w:val="nil"/>
            </w:tcBorders>
            <w:shd w:val="clear" w:color="auto" w:fill="D0EAFF" w:themeFill="accent2" w:themeFillTint="1A"/>
            <w:noWrap/>
            <w:hideMark/>
          </w:tcPr>
          <w:p w14:paraId="37AF6C11" w14:textId="4AC8263A" w:rsidR="009055DA" w:rsidRPr="009F4847" w:rsidRDefault="009055DA" w:rsidP="009055DA">
            <w:pPr>
              <w:pStyle w:val="TableTextRight"/>
            </w:pPr>
            <w:r w:rsidRPr="00003E93">
              <w:t>2,938</w:t>
            </w:r>
          </w:p>
        </w:tc>
        <w:tc>
          <w:tcPr>
            <w:tcW w:w="1077" w:type="dxa"/>
            <w:tcBorders>
              <w:bottom w:val="nil"/>
            </w:tcBorders>
            <w:shd w:val="clear" w:color="auto" w:fill="D0EAFF" w:themeFill="accent2" w:themeFillTint="1A"/>
            <w:noWrap/>
            <w:hideMark/>
          </w:tcPr>
          <w:p w14:paraId="5FD1A409" w14:textId="7CC930C0" w:rsidR="009055DA" w:rsidRPr="009F4847" w:rsidRDefault="009055DA" w:rsidP="009055DA">
            <w:pPr>
              <w:pStyle w:val="TableTextRight"/>
              <w:ind w:right="227"/>
            </w:pPr>
            <w:r w:rsidRPr="00003E93">
              <w:t>12.1</w:t>
            </w:r>
          </w:p>
        </w:tc>
      </w:tr>
      <w:tr w:rsidR="009055DA" w:rsidRPr="009F4847" w14:paraId="79661CD9"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6C72E10F" w14:textId="716CDE36" w:rsidR="009055DA" w:rsidRPr="009F4847" w:rsidRDefault="009055DA" w:rsidP="009055DA">
            <w:pPr>
              <w:pStyle w:val="TableText"/>
            </w:pPr>
            <w:r w:rsidRPr="00003E93">
              <w:t>Macquarie</w:t>
            </w:r>
            <w:r w:rsidR="003C3171">
              <w:rPr>
                <w:rFonts w:cs="Calibri"/>
              </w:rPr>
              <w:t>†</w:t>
            </w:r>
          </w:p>
        </w:tc>
        <w:tc>
          <w:tcPr>
            <w:tcW w:w="4058" w:type="dxa"/>
            <w:tcBorders>
              <w:bottom w:val="nil"/>
            </w:tcBorders>
            <w:shd w:val="clear" w:color="auto" w:fill="D0EAFF" w:themeFill="accent2" w:themeFillTint="1A"/>
            <w:noWrap/>
            <w:hideMark/>
          </w:tcPr>
          <w:p w14:paraId="0E30FB28" w14:textId="3786FA14" w:rsidR="009055DA" w:rsidRPr="009F4847" w:rsidRDefault="009055DA" w:rsidP="009055DA">
            <w:pPr>
              <w:pStyle w:val="TableText"/>
            </w:pPr>
            <w:r w:rsidRPr="00003E93">
              <w:t>F1.2: River red gum forest riparian zone or floodplain</w:t>
            </w:r>
          </w:p>
        </w:tc>
        <w:tc>
          <w:tcPr>
            <w:tcW w:w="990" w:type="dxa"/>
            <w:tcBorders>
              <w:bottom w:val="nil"/>
            </w:tcBorders>
            <w:shd w:val="clear" w:color="auto" w:fill="D0EAFF" w:themeFill="accent2" w:themeFillTint="1A"/>
            <w:noWrap/>
            <w:hideMark/>
          </w:tcPr>
          <w:p w14:paraId="081FE701" w14:textId="0CE03BA7" w:rsidR="009055DA" w:rsidRPr="009F4847" w:rsidRDefault="009055DA" w:rsidP="009055DA">
            <w:pPr>
              <w:pStyle w:val="TableTextRight"/>
            </w:pPr>
            <w:r w:rsidRPr="00003E93">
              <w:t>37,037</w:t>
            </w:r>
          </w:p>
        </w:tc>
        <w:tc>
          <w:tcPr>
            <w:tcW w:w="1077" w:type="dxa"/>
            <w:tcBorders>
              <w:bottom w:val="nil"/>
            </w:tcBorders>
            <w:shd w:val="clear" w:color="auto" w:fill="D0EAFF" w:themeFill="accent2" w:themeFillTint="1A"/>
            <w:noWrap/>
            <w:hideMark/>
          </w:tcPr>
          <w:p w14:paraId="4AEDD10D" w14:textId="3D4B2A43" w:rsidR="009055DA" w:rsidRPr="009F4847" w:rsidRDefault="009055DA" w:rsidP="009055DA">
            <w:pPr>
              <w:pStyle w:val="TableTextRight"/>
            </w:pPr>
            <w:r w:rsidRPr="00003E93">
              <w:t>21,237</w:t>
            </w:r>
          </w:p>
        </w:tc>
        <w:tc>
          <w:tcPr>
            <w:tcW w:w="794" w:type="dxa"/>
            <w:tcBorders>
              <w:bottom w:val="nil"/>
            </w:tcBorders>
            <w:shd w:val="clear" w:color="auto" w:fill="D0EAFF" w:themeFill="accent2" w:themeFillTint="1A"/>
            <w:noWrap/>
            <w:hideMark/>
          </w:tcPr>
          <w:p w14:paraId="2079C8B3" w14:textId="4ADB348C" w:rsidR="009055DA" w:rsidRPr="009F4847" w:rsidRDefault="009055DA" w:rsidP="009055DA">
            <w:pPr>
              <w:pStyle w:val="TableTextRight"/>
            </w:pPr>
            <w:r w:rsidRPr="00003E93">
              <w:t>2,711</w:t>
            </w:r>
          </w:p>
        </w:tc>
        <w:tc>
          <w:tcPr>
            <w:tcW w:w="1077" w:type="dxa"/>
            <w:tcBorders>
              <w:bottom w:val="nil"/>
            </w:tcBorders>
            <w:shd w:val="clear" w:color="auto" w:fill="D0EAFF" w:themeFill="accent2" w:themeFillTint="1A"/>
            <w:noWrap/>
            <w:hideMark/>
          </w:tcPr>
          <w:p w14:paraId="7B1540DB" w14:textId="65CDC127" w:rsidR="009055DA" w:rsidRPr="009F4847" w:rsidRDefault="009055DA" w:rsidP="009055DA">
            <w:pPr>
              <w:pStyle w:val="TableTextRight"/>
              <w:ind w:right="227"/>
            </w:pPr>
            <w:r w:rsidRPr="00003E93">
              <w:t>12.8</w:t>
            </w:r>
          </w:p>
        </w:tc>
      </w:tr>
      <w:tr w:rsidR="009055DA" w:rsidRPr="009F4847" w14:paraId="13D5CB16" w14:textId="77777777" w:rsidTr="0030635E">
        <w:trPr>
          <w:trHeight w:val="315"/>
        </w:trPr>
        <w:tc>
          <w:tcPr>
            <w:tcW w:w="1607" w:type="dxa"/>
            <w:tcBorders>
              <w:bottom w:val="nil"/>
            </w:tcBorders>
            <w:shd w:val="clear" w:color="auto" w:fill="D0EAFF" w:themeFill="accent2" w:themeFillTint="1A"/>
            <w:noWrap/>
            <w:hideMark/>
          </w:tcPr>
          <w:p w14:paraId="5D6DA472" w14:textId="58D8E8CA" w:rsidR="009055DA" w:rsidRPr="009F4847" w:rsidRDefault="009055DA" w:rsidP="009055DA">
            <w:pPr>
              <w:pStyle w:val="TableText"/>
            </w:pPr>
            <w:r w:rsidRPr="00003E93">
              <w:t>Macquarie</w:t>
            </w:r>
            <w:r w:rsidR="003C3171">
              <w:rPr>
                <w:rFonts w:cs="Calibri"/>
              </w:rPr>
              <w:t>†</w:t>
            </w:r>
          </w:p>
        </w:tc>
        <w:tc>
          <w:tcPr>
            <w:tcW w:w="4058" w:type="dxa"/>
            <w:tcBorders>
              <w:bottom w:val="nil"/>
            </w:tcBorders>
            <w:shd w:val="clear" w:color="auto" w:fill="D0EAFF" w:themeFill="accent2" w:themeFillTint="1A"/>
            <w:noWrap/>
            <w:hideMark/>
          </w:tcPr>
          <w:p w14:paraId="524A8DBE" w14:textId="034911CC" w:rsidR="009055DA" w:rsidRPr="009F4847" w:rsidRDefault="009055DA" w:rsidP="009055DA">
            <w:pPr>
              <w:pStyle w:val="TableText"/>
            </w:pPr>
            <w:r w:rsidRPr="00003E93">
              <w:t>F1.11: River cooba woodland riparian zone or floodplain</w:t>
            </w:r>
          </w:p>
        </w:tc>
        <w:tc>
          <w:tcPr>
            <w:tcW w:w="990" w:type="dxa"/>
            <w:tcBorders>
              <w:bottom w:val="nil"/>
            </w:tcBorders>
            <w:shd w:val="clear" w:color="auto" w:fill="D0EAFF" w:themeFill="accent2" w:themeFillTint="1A"/>
            <w:noWrap/>
            <w:hideMark/>
          </w:tcPr>
          <w:p w14:paraId="112C942F" w14:textId="18A071B7" w:rsidR="009055DA" w:rsidRPr="009F4847" w:rsidRDefault="009055DA" w:rsidP="009055DA">
            <w:pPr>
              <w:pStyle w:val="TableTextRight"/>
            </w:pPr>
            <w:r w:rsidRPr="00003E93">
              <w:t>2,763</w:t>
            </w:r>
          </w:p>
        </w:tc>
        <w:tc>
          <w:tcPr>
            <w:tcW w:w="1077" w:type="dxa"/>
            <w:tcBorders>
              <w:bottom w:val="nil"/>
            </w:tcBorders>
            <w:shd w:val="clear" w:color="auto" w:fill="D0EAFF" w:themeFill="accent2" w:themeFillTint="1A"/>
            <w:noWrap/>
            <w:hideMark/>
          </w:tcPr>
          <w:p w14:paraId="763D8099" w14:textId="087665A4" w:rsidR="009055DA" w:rsidRPr="009F4847" w:rsidRDefault="009055DA" w:rsidP="009055DA">
            <w:pPr>
              <w:pStyle w:val="TableTextRight"/>
            </w:pPr>
            <w:r w:rsidRPr="00003E93">
              <w:t>2,195</w:t>
            </w:r>
          </w:p>
        </w:tc>
        <w:tc>
          <w:tcPr>
            <w:tcW w:w="794" w:type="dxa"/>
            <w:tcBorders>
              <w:bottom w:val="nil"/>
            </w:tcBorders>
            <w:shd w:val="clear" w:color="auto" w:fill="D0EAFF" w:themeFill="accent2" w:themeFillTint="1A"/>
            <w:noWrap/>
            <w:hideMark/>
          </w:tcPr>
          <w:p w14:paraId="307B7042" w14:textId="69DAB50C" w:rsidR="009055DA" w:rsidRPr="009F4847" w:rsidRDefault="009055DA" w:rsidP="009055DA">
            <w:pPr>
              <w:pStyle w:val="TableTextRight"/>
            </w:pPr>
            <w:r w:rsidRPr="00003E93">
              <w:t>549</w:t>
            </w:r>
          </w:p>
        </w:tc>
        <w:tc>
          <w:tcPr>
            <w:tcW w:w="1077" w:type="dxa"/>
            <w:tcBorders>
              <w:bottom w:val="nil"/>
            </w:tcBorders>
            <w:shd w:val="clear" w:color="auto" w:fill="D0EAFF" w:themeFill="accent2" w:themeFillTint="1A"/>
            <w:noWrap/>
            <w:hideMark/>
          </w:tcPr>
          <w:p w14:paraId="0A8E656D" w14:textId="3ED9395E" w:rsidR="009055DA" w:rsidRPr="009F4847" w:rsidRDefault="009055DA" w:rsidP="009055DA">
            <w:pPr>
              <w:pStyle w:val="TableTextRight"/>
              <w:ind w:right="227"/>
            </w:pPr>
            <w:r w:rsidRPr="00003E93">
              <w:t>25.0</w:t>
            </w:r>
          </w:p>
        </w:tc>
      </w:tr>
      <w:tr w:rsidR="009055DA" w:rsidRPr="009F4847" w14:paraId="124AA383"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0BDCBF39" w14:textId="1ACC3007" w:rsidR="009055DA" w:rsidRPr="009F4847" w:rsidRDefault="009055DA" w:rsidP="009055DA">
            <w:pPr>
              <w:pStyle w:val="TableText"/>
            </w:pPr>
            <w:r w:rsidRPr="00003E93">
              <w:t>Macquarie</w:t>
            </w:r>
            <w:r w:rsidR="003C3171">
              <w:rPr>
                <w:rFonts w:cs="Calibri"/>
              </w:rPr>
              <w:t>†</w:t>
            </w:r>
          </w:p>
        </w:tc>
        <w:tc>
          <w:tcPr>
            <w:tcW w:w="4058" w:type="dxa"/>
            <w:tcBorders>
              <w:bottom w:val="nil"/>
            </w:tcBorders>
            <w:shd w:val="clear" w:color="auto" w:fill="D0EAFF" w:themeFill="accent2" w:themeFillTint="1A"/>
            <w:noWrap/>
            <w:hideMark/>
          </w:tcPr>
          <w:p w14:paraId="2EA091F9" w14:textId="43177267" w:rsidR="009055DA" w:rsidRPr="009F4847" w:rsidRDefault="009055DA" w:rsidP="009055DA">
            <w:pPr>
              <w:pStyle w:val="TableText"/>
            </w:pPr>
            <w:r w:rsidRPr="00003E93">
              <w:t>F1.8: Black box woodland riparian zone or floodplain</w:t>
            </w:r>
          </w:p>
        </w:tc>
        <w:tc>
          <w:tcPr>
            <w:tcW w:w="990" w:type="dxa"/>
            <w:tcBorders>
              <w:bottom w:val="nil"/>
            </w:tcBorders>
            <w:shd w:val="clear" w:color="auto" w:fill="D0EAFF" w:themeFill="accent2" w:themeFillTint="1A"/>
            <w:noWrap/>
            <w:hideMark/>
          </w:tcPr>
          <w:p w14:paraId="610CD3FF" w14:textId="330D6DE8" w:rsidR="009055DA" w:rsidRPr="009F4847" w:rsidRDefault="009055DA" w:rsidP="009055DA">
            <w:pPr>
              <w:pStyle w:val="TableTextRight"/>
            </w:pPr>
            <w:r w:rsidRPr="00003E93">
              <w:t>305,561</w:t>
            </w:r>
          </w:p>
        </w:tc>
        <w:tc>
          <w:tcPr>
            <w:tcW w:w="1077" w:type="dxa"/>
            <w:tcBorders>
              <w:bottom w:val="nil"/>
            </w:tcBorders>
            <w:shd w:val="clear" w:color="auto" w:fill="D0EAFF" w:themeFill="accent2" w:themeFillTint="1A"/>
            <w:noWrap/>
            <w:hideMark/>
          </w:tcPr>
          <w:p w14:paraId="442DD5F9" w14:textId="5D5A0301" w:rsidR="009055DA" w:rsidRPr="009F4847" w:rsidRDefault="009055DA" w:rsidP="009055DA">
            <w:pPr>
              <w:pStyle w:val="TableTextRight"/>
            </w:pPr>
            <w:r w:rsidRPr="00003E93">
              <w:t>33,229</w:t>
            </w:r>
          </w:p>
        </w:tc>
        <w:tc>
          <w:tcPr>
            <w:tcW w:w="794" w:type="dxa"/>
            <w:tcBorders>
              <w:bottom w:val="nil"/>
            </w:tcBorders>
            <w:shd w:val="clear" w:color="auto" w:fill="D0EAFF" w:themeFill="accent2" w:themeFillTint="1A"/>
            <w:noWrap/>
            <w:hideMark/>
          </w:tcPr>
          <w:p w14:paraId="2D76805C" w14:textId="5AA82C70" w:rsidR="009055DA" w:rsidRPr="009F4847" w:rsidRDefault="009055DA" w:rsidP="009055DA">
            <w:pPr>
              <w:pStyle w:val="TableTextRight"/>
            </w:pPr>
            <w:r w:rsidRPr="00003E93">
              <w:t>514</w:t>
            </w:r>
          </w:p>
        </w:tc>
        <w:tc>
          <w:tcPr>
            <w:tcW w:w="1077" w:type="dxa"/>
            <w:tcBorders>
              <w:bottom w:val="nil"/>
            </w:tcBorders>
            <w:shd w:val="clear" w:color="auto" w:fill="D0EAFF" w:themeFill="accent2" w:themeFillTint="1A"/>
            <w:noWrap/>
            <w:hideMark/>
          </w:tcPr>
          <w:p w14:paraId="3627072A" w14:textId="09C7410F" w:rsidR="009055DA" w:rsidRPr="009F4847" w:rsidRDefault="009055DA" w:rsidP="009055DA">
            <w:pPr>
              <w:pStyle w:val="TableTextRight"/>
              <w:ind w:right="227"/>
            </w:pPr>
            <w:r w:rsidRPr="00003E93">
              <w:t>1.5</w:t>
            </w:r>
          </w:p>
        </w:tc>
      </w:tr>
      <w:tr w:rsidR="009055DA" w:rsidRPr="009F4847" w14:paraId="319EDB60" w14:textId="77777777" w:rsidTr="0030635E">
        <w:trPr>
          <w:trHeight w:val="315"/>
        </w:trPr>
        <w:tc>
          <w:tcPr>
            <w:tcW w:w="1607" w:type="dxa"/>
            <w:tcBorders>
              <w:bottom w:val="nil"/>
            </w:tcBorders>
            <w:shd w:val="clear" w:color="auto" w:fill="D0EAFF" w:themeFill="accent2" w:themeFillTint="1A"/>
            <w:noWrap/>
            <w:hideMark/>
          </w:tcPr>
          <w:p w14:paraId="546F967B" w14:textId="14F96D48" w:rsidR="009055DA" w:rsidRPr="009F4847" w:rsidRDefault="009055DA" w:rsidP="009055DA">
            <w:pPr>
              <w:pStyle w:val="TableText"/>
            </w:pPr>
            <w:r w:rsidRPr="00003E93">
              <w:t>Macquarie</w:t>
            </w:r>
            <w:r w:rsidR="003C3171">
              <w:rPr>
                <w:rFonts w:cs="Calibri"/>
              </w:rPr>
              <w:t>†</w:t>
            </w:r>
          </w:p>
        </w:tc>
        <w:tc>
          <w:tcPr>
            <w:tcW w:w="4058" w:type="dxa"/>
            <w:tcBorders>
              <w:bottom w:val="nil"/>
            </w:tcBorders>
            <w:shd w:val="clear" w:color="auto" w:fill="D0EAFF" w:themeFill="accent2" w:themeFillTint="1A"/>
            <w:noWrap/>
            <w:hideMark/>
          </w:tcPr>
          <w:p w14:paraId="57ECC7DF" w14:textId="0CB0467E" w:rsidR="009055DA" w:rsidRPr="009F4847" w:rsidRDefault="009055DA" w:rsidP="009055DA">
            <w:pPr>
              <w:pStyle w:val="TableText"/>
            </w:pPr>
            <w:r w:rsidRPr="00003E93">
              <w:t>F2.2: Lignum shrubland riparian zone or floodplain</w:t>
            </w:r>
          </w:p>
        </w:tc>
        <w:tc>
          <w:tcPr>
            <w:tcW w:w="990" w:type="dxa"/>
            <w:tcBorders>
              <w:bottom w:val="nil"/>
            </w:tcBorders>
            <w:shd w:val="clear" w:color="auto" w:fill="D0EAFF" w:themeFill="accent2" w:themeFillTint="1A"/>
            <w:noWrap/>
            <w:hideMark/>
          </w:tcPr>
          <w:p w14:paraId="31BC9206" w14:textId="7BC508C5" w:rsidR="009055DA" w:rsidRPr="009F4847" w:rsidRDefault="009055DA" w:rsidP="009055DA">
            <w:pPr>
              <w:pStyle w:val="TableTextRight"/>
            </w:pPr>
            <w:r w:rsidRPr="00003E93">
              <w:t>11,230</w:t>
            </w:r>
          </w:p>
        </w:tc>
        <w:tc>
          <w:tcPr>
            <w:tcW w:w="1077" w:type="dxa"/>
            <w:tcBorders>
              <w:bottom w:val="nil"/>
            </w:tcBorders>
            <w:shd w:val="clear" w:color="auto" w:fill="D0EAFF" w:themeFill="accent2" w:themeFillTint="1A"/>
            <w:noWrap/>
            <w:hideMark/>
          </w:tcPr>
          <w:p w14:paraId="2A3ACC1E" w14:textId="64946025" w:rsidR="009055DA" w:rsidRPr="009F4847" w:rsidRDefault="009055DA" w:rsidP="009055DA">
            <w:pPr>
              <w:pStyle w:val="TableTextRight"/>
            </w:pPr>
            <w:r w:rsidRPr="00003E93">
              <w:t>560</w:t>
            </w:r>
          </w:p>
        </w:tc>
        <w:tc>
          <w:tcPr>
            <w:tcW w:w="794" w:type="dxa"/>
            <w:tcBorders>
              <w:bottom w:val="nil"/>
            </w:tcBorders>
            <w:shd w:val="clear" w:color="auto" w:fill="D0EAFF" w:themeFill="accent2" w:themeFillTint="1A"/>
            <w:noWrap/>
            <w:hideMark/>
          </w:tcPr>
          <w:p w14:paraId="2CB56FDE" w14:textId="504BBF82" w:rsidR="009055DA" w:rsidRPr="009F4847" w:rsidRDefault="009055DA" w:rsidP="009055DA">
            <w:pPr>
              <w:pStyle w:val="TableTextRight"/>
            </w:pPr>
            <w:r w:rsidRPr="00003E93">
              <w:t>262</w:t>
            </w:r>
          </w:p>
        </w:tc>
        <w:tc>
          <w:tcPr>
            <w:tcW w:w="1077" w:type="dxa"/>
            <w:tcBorders>
              <w:bottom w:val="nil"/>
            </w:tcBorders>
            <w:shd w:val="clear" w:color="auto" w:fill="D0EAFF" w:themeFill="accent2" w:themeFillTint="1A"/>
            <w:noWrap/>
            <w:hideMark/>
          </w:tcPr>
          <w:p w14:paraId="479170BD" w14:textId="3A781AE4" w:rsidR="009055DA" w:rsidRPr="009F4847" w:rsidRDefault="009055DA" w:rsidP="009055DA">
            <w:pPr>
              <w:pStyle w:val="TableTextRight"/>
              <w:ind w:right="227"/>
            </w:pPr>
            <w:r w:rsidRPr="00003E93">
              <w:t>46.8</w:t>
            </w:r>
          </w:p>
        </w:tc>
      </w:tr>
      <w:tr w:rsidR="009055DA" w:rsidRPr="009F4847" w14:paraId="4C1B81EE"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single" w:sz="4" w:space="0" w:color="FFFFFF" w:themeColor="background1"/>
            </w:tcBorders>
            <w:shd w:val="clear" w:color="auto" w:fill="D0EAFF" w:themeFill="accent2" w:themeFillTint="1A"/>
            <w:noWrap/>
            <w:hideMark/>
          </w:tcPr>
          <w:p w14:paraId="3652CE1D" w14:textId="5E5E24BE" w:rsidR="009055DA" w:rsidRPr="009F4847" w:rsidRDefault="009055DA" w:rsidP="009055DA">
            <w:pPr>
              <w:pStyle w:val="TableText"/>
            </w:pPr>
            <w:r w:rsidRPr="00003E93">
              <w:t>Macquarie</w:t>
            </w:r>
            <w:r w:rsidR="003C3171">
              <w:rPr>
                <w:rFonts w:cs="Calibri"/>
              </w:rPr>
              <w:t>†</w:t>
            </w:r>
          </w:p>
        </w:tc>
        <w:tc>
          <w:tcPr>
            <w:tcW w:w="4058" w:type="dxa"/>
            <w:tcBorders>
              <w:bottom w:val="single" w:sz="4" w:space="0" w:color="FFFFFF" w:themeColor="background1"/>
            </w:tcBorders>
            <w:shd w:val="clear" w:color="auto" w:fill="D0EAFF" w:themeFill="accent2" w:themeFillTint="1A"/>
            <w:noWrap/>
            <w:hideMark/>
          </w:tcPr>
          <w:p w14:paraId="21B9F904" w14:textId="7152A764" w:rsidR="009055DA" w:rsidRPr="009F4847" w:rsidRDefault="009055DA" w:rsidP="009055DA">
            <w:pPr>
              <w:pStyle w:val="TableText"/>
            </w:pPr>
            <w:r w:rsidRPr="00003E93">
              <w:t>F2.4: Shrubland riparian zone or floodplain</w:t>
            </w:r>
          </w:p>
        </w:tc>
        <w:tc>
          <w:tcPr>
            <w:tcW w:w="990" w:type="dxa"/>
            <w:tcBorders>
              <w:bottom w:val="single" w:sz="4" w:space="0" w:color="FFFFFF" w:themeColor="background1"/>
            </w:tcBorders>
            <w:shd w:val="clear" w:color="auto" w:fill="D0EAFF" w:themeFill="accent2" w:themeFillTint="1A"/>
            <w:noWrap/>
            <w:hideMark/>
          </w:tcPr>
          <w:p w14:paraId="7692D70E" w14:textId="2FBF2DF3" w:rsidR="009055DA" w:rsidRPr="009F4847" w:rsidRDefault="009055DA" w:rsidP="009055DA">
            <w:pPr>
              <w:pStyle w:val="TableTextRight"/>
            </w:pPr>
            <w:r w:rsidRPr="00003E93">
              <w:t>1,715</w:t>
            </w:r>
          </w:p>
        </w:tc>
        <w:tc>
          <w:tcPr>
            <w:tcW w:w="1077" w:type="dxa"/>
            <w:tcBorders>
              <w:bottom w:val="single" w:sz="4" w:space="0" w:color="FFFFFF" w:themeColor="background1"/>
            </w:tcBorders>
            <w:shd w:val="clear" w:color="auto" w:fill="D0EAFF" w:themeFill="accent2" w:themeFillTint="1A"/>
            <w:noWrap/>
            <w:hideMark/>
          </w:tcPr>
          <w:p w14:paraId="7A5134A9" w14:textId="0053FA39" w:rsidR="009055DA" w:rsidRPr="009F4847" w:rsidRDefault="009055DA" w:rsidP="009055DA">
            <w:pPr>
              <w:pStyle w:val="TableTextRight"/>
            </w:pPr>
            <w:r w:rsidRPr="00003E93">
              <w:t>472</w:t>
            </w:r>
          </w:p>
        </w:tc>
        <w:tc>
          <w:tcPr>
            <w:tcW w:w="794" w:type="dxa"/>
            <w:tcBorders>
              <w:bottom w:val="single" w:sz="4" w:space="0" w:color="FFFFFF" w:themeColor="background1"/>
            </w:tcBorders>
            <w:shd w:val="clear" w:color="auto" w:fill="D0EAFF" w:themeFill="accent2" w:themeFillTint="1A"/>
            <w:noWrap/>
            <w:hideMark/>
          </w:tcPr>
          <w:p w14:paraId="185E2BE9" w14:textId="5DC62C2C" w:rsidR="009055DA" w:rsidRPr="009F4847" w:rsidRDefault="009055DA" w:rsidP="009055DA">
            <w:pPr>
              <w:pStyle w:val="TableTextRight"/>
            </w:pPr>
            <w:r w:rsidRPr="00003E93">
              <w:t>15</w:t>
            </w:r>
          </w:p>
        </w:tc>
        <w:tc>
          <w:tcPr>
            <w:tcW w:w="1077" w:type="dxa"/>
            <w:tcBorders>
              <w:bottom w:val="single" w:sz="4" w:space="0" w:color="FFFFFF" w:themeColor="background1"/>
            </w:tcBorders>
            <w:shd w:val="clear" w:color="auto" w:fill="D0EAFF" w:themeFill="accent2" w:themeFillTint="1A"/>
            <w:noWrap/>
            <w:hideMark/>
          </w:tcPr>
          <w:p w14:paraId="6FC74E80" w14:textId="19C60A6B" w:rsidR="009055DA" w:rsidRPr="009F4847" w:rsidRDefault="009055DA" w:rsidP="009055DA">
            <w:pPr>
              <w:pStyle w:val="TableTextRight"/>
              <w:ind w:right="227"/>
            </w:pPr>
            <w:r w:rsidRPr="00003E93">
              <w:t>3.2</w:t>
            </w:r>
          </w:p>
        </w:tc>
      </w:tr>
      <w:tr w:rsidR="009055DA" w:rsidRPr="009F4847" w14:paraId="64576E87" w14:textId="77777777" w:rsidTr="0030635E">
        <w:trPr>
          <w:trHeight w:val="315"/>
        </w:trPr>
        <w:tc>
          <w:tcPr>
            <w:tcW w:w="1607" w:type="dxa"/>
            <w:tcBorders>
              <w:top w:val="single" w:sz="4" w:space="0" w:color="FFFFFF" w:themeColor="background1"/>
            </w:tcBorders>
            <w:noWrap/>
            <w:hideMark/>
          </w:tcPr>
          <w:p w14:paraId="565463FF" w14:textId="2221192F" w:rsidR="009055DA" w:rsidRPr="009F4847" w:rsidRDefault="009055DA" w:rsidP="009055DA">
            <w:pPr>
              <w:pStyle w:val="TableText"/>
            </w:pPr>
            <w:r w:rsidRPr="00003E93">
              <w:t>Macquarie</w:t>
            </w:r>
          </w:p>
        </w:tc>
        <w:tc>
          <w:tcPr>
            <w:tcW w:w="4058" w:type="dxa"/>
            <w:tcBorders>
              <w:top w:val="single" w:sz="4" w:space="0" w:color="FFFFFF" w:themeColor="background1"/>
            </w:tcBorders>
            <w:noWrap/>
            <w:hideMark/>
          </w:tcPr>
          <w:p w14:paraId="7E8D13FC" w14:textId="45F00BFC" w:rsidR="009055DA" w:rsidRPr="009F4847" w:rsidRDefault="009055DA" w:rsidP="009055DA">
            <w:pPr>
              <w:pStyle w:val="TableText"/>
            </w:pPr>
            <w:r w:rsidRPr="00003E93">
              <w:t>F1.12: Woodland riparian zone or floodplain</w:t>
            </w:r>
          </w:p>
        </w:tc>
        <w:tc>
          <w:tcPr>
            <w:tcW w:w="990" w:type="dxa"/>
            <w:tcBorders>
              <w:top w:val="single" w:sz="4" w:space="0" w:color="FFFFFF" w:themeColor="background1"/>
            </w:tcBorders>
            <w:noWrap/>
            <w:hideMark/>
          </w:tcPr>
          <w:p w14:paraId="0544AF66" w14:textId="558F9D35" w:rsidR="009055DA" w:rsidRPr="009F4847" w:rsidRDefault="009055DA" w:rsidP="009055DA">
            <w:pPr>
              <w:pStyle w:val="TableTextRight"/>
            </w:pPr>
            <w:r w:rsidRPr="00003E93">
              <w:t>2,542</w:t>
            </w:r>
          </w:p>
        </w:tc>
        <w:tc>
          <w:tcPr>
            <w:tcW w:w="1077" w:type="dxa"/>
            <w:tcBorders>
              <w:top w:val="single" w:sz="4" w:space="0" w:color="FFFFFF" w:themeColor="background1"/>
            </w:tcBorders>
            <w:noWrap/>
            <w:hideMark/>
          </w:tcPr>
          <w:p w14:paraId="3709917B" w14:textId="5F0F7287" w:rsidR="009055DA" w:rsidRPr="009F4847" w:rsidRDefault="009055DA" w:rsidP="009055DA">
            <w:pPr>
              <w:pStyle w:val="TableTextRight"/>
            </w:pPr>
            <w:r w:rsidRPr="00003E93">
              <w:t>10</w:t>
            </w:r>
          </w:p>
        </w:tc>
        <w:tc>
          <w:tcPr>
            <w:tcW w:w="794" w:type="dxa"/>
            <w:tcBorders>
              <w:top w:val="single" w:sz="4" w:space="0" w:color="FFFFFF" w:themeColor="background1"/>
            </w:tcBorders>
            <w:noWrap/>
            <w:hideMark/>
          </w:tcPr>
          <w:p w14:paraId="051EE2B8" w14:textId="79E8250B" w:rsidR="009055DA" w:rsidRPr="009F4847" w:rsidRDefault="009055DA" w:rsidP="009055DA">
            <w:pPr>
              <w:pStyle w:val="TableTextRight"/>
            </w:pPr>
            <w:r w:rsidRPr="00003E93">
              <w:t>0</w:t>
            </w:r>
          </w:p>
        </w:tc>
        <w:tc>
          <w:tcPr>
            <w:tcW w:w="1077" w:type="dxa"/>
            <w:tcBorders>
              <w:top w:val="single" w:sz="4" w:space="0" w:color="FFFFFF" w:themeColor="background1"/>
            </w:tcBorders>
            <w:noWrap/>
            <w:hideMark/>
          </w:tcPr>
          <w:p w14:paraId="0CEC67D1" w14:textId="4DF7BB6F" w:rsidR="009055DA" w:rsidRPr="009F4847" w:rsidRDefault="009055DA" w:rsidP="009055DA">
            <w:pPr>
              <w:pStyle w:val="TableTextRight"/>
              <w:ind w:right="227"/>
            </w:pPr>
            <w:r w:rsidRPr="00003E93">
              <w:t>0</w:t>
            </w:r>
          </w:p>
        </w:tc>
      </w:tr>
      <w:tr w:rsidR="009055DA" w:rsidRPr="009F4847" w14:paraId="6EC72BB8"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09381454" w14:textId="77D8CF62" w:rsidR="009055DA" w:rsidRPr="009F4847" w:rsidRDefault="009055DA" w:rsidP="009055DA">
            <w:pPr>
              <w:pStyle w:val="TableText"/>
            </w:pPr>
            <w:r w:rsidRPr="00003E93">
              <w:t>Mitta Mitta</w:t>
            </w:r>
          </w:p>
        </w:tc>
        <w:tc>
          <w:tcPr>
            <w:tcW w:w="4058" w:type="dxa"/>
            <w:noWrap/>
            <w:hideMark/>
          </w:tcPr>
          <w:p w14:paraId="4770817A" w14:textId="28C6873E" w:rsidR="009055DA" w:rsidRPr="009F4847" w:rsidRDefault="009055DA" w:rsidP="009055DA">
            <w:pPr>
              <w:pStyle w:val="TableText"/>
            </w:pPr>
            <w:r w:rsidRPr="00003E93">
              <w:t>F1.12: Woodland riparian zone or floodplain</w:t>
            </w:r>
          </w:p>
        </w:tc>
        <w:tc>
          <w:tcPr>
            <w:tcW w:w="990" w:type="dxa"/>
            <w:noWrap/>
            <w:hideMark/>
          </w:tcPr>
          <w:p w14:paraId="4224108B" w14:textId="04D03099" w:rsidR="009055DA" w:rsidRPr="009F4847" w:rsidRDefault="009055DA" w:rsidP="009055DA">
            <w:pPr>
              <w:pStyle w:val="TableTextRight"/>
            </w:pPr>
            <w:r w:rsidRPr="00003E93">
              <w:t>3,459</w:t>
            </w:r>
          </w:p>
        </w:tc>
        <w:tc>
          <w:tcPr>
            <w:tcW w:w="1077" w:type="dxa"/>
            <w:noWrap/>
            <w:hideMark/>
          </w:tcPr>
          <w:p w14:paraId="7C9B7B8F" w14:textId="0B732222" w:rsidR="009055DA" w:rsidRPr="009F4847" w:rsidRDefault="009055DA" w:rsidP="009055DA">
            <w:pPr>
              <w:pStyle w:val="TableTextRight"/>
            </w:pPr>
            <w:r w:rsidRPr="00003E93">
              <w:t>295</w:t>
            </w:r>
          </w:p>
        </w:tc>
        <w:tc>
          <w:tcPr>
            <w:tcW w:w="794" w:type="dxa"/>
            <w:noWrap/>
            <w:hideMark/>
          </w:tcPr>
          <w:p w14:paraId="73E01FB2" w14:textId="7219929B" w:rsidR="009055DA" w:rsidRPr="009F4847" w:rsidRDefault="009055DA" w:rsidP="009055DA">
            <w:pPr>
              <w:pStyle w:val="TableTextRight"/>
            </w:pPr>
            <w:r w:rsidRPr="00003E93">
              <w:t>0</w:t>
            </w:r>
          </w:p>
        </w:tc>
        <w:tc>
          <w:tcPr>
            <w:tcW w:w="1077" w:type="dxa"/>
            <w:noWrap/>
            <w:hideMark/>
          </w:tcPr>
          <w:p w14:paraId="782CEE84" w14:textId="39C3A9CB" w:rsidR="009055DA" w:rsidRPr="009F4847" w:rsidRDefault="009055DA" w:rsidP="009055DA">
            <w:pPr>
              <w:pStyle w:val="TableTextRight"/>
              <w:ind w:right="227"/>
            </w:pPr>
            <w:r w:rsidRPr="00003E93">
              <w:t>0</w:t>
            </w:r>
          </w:p>
        </w:tc>
      </w:tr>
      <w:tr w:rsidR="009055DA" w:rsidRPr="009F4847" w14:paraId="0AE176AB" w14:textId="77777777" w:rsidTr="0030635E">
        <w:trPr>
          <w:trHeight w:val="315"/>
        </w:trPr>
        <w:tc>
          <w:tcPr>
            <w:tcW w:w="1607" w:type="dxa"/>
            <w:noWrap/>
            <w:hideMark/>
          </w:tcPr>
          <w:p w14:paraId="69E53617" w14:textId="49984405" w:rsidR="009055DA" w:rsidRPr="009F4847" w:rsidRDefault="009055DA" w:rsidP="009055DA">
            <w:pPr>
              <w:pStyle w:val="TableText"/>
            </w:pPr>
            <w:r w:rsidRPr="00003E93">
              <w:t>Mitta Mitta</w:t>
            </w:r>
          </w:p>
        </w:tc>
        <w:tc>
          <w:tcPr>
            <w:tcW w:w="4058" w:type="dxa"/>
            <w:noWrap/>
            <w:hideMark/>
          </w:tcPr>
          <w:p w14:paraId="19590120" w14:textId="635FCE43" w:rsidR="009055DA" w:rsidRPr="009F4847" w:rsidRDefault="009055DA" w:rsidP="009055DA">
            <w:pPr>
              <w:pStyle w:val="TableText"/>
            </w:pPr>
            <w:r w:rsidRPr="00003E93">
              <w:t>F1.4: River red gum woodland riparian zone or floodplain</w:t>
            </w:r>
          </w:p>
        </w:tc>
        <w:tc>
          <w:tcPr>
            <w:tcW w:w="990" w:type="dxa"/>
            <w:noWrap/>
            <w:hideMark/>
          </w:tcPr>
          <w:p w14:paraId="068CEA44" w14:textId="4C65BE8E" w:rsidR="009055DA" w:rsidRPr="009F4847" w:rsidRDefault="009055DA" w:rsidP="009055DA">
            <w:pPr>
              <w:pStyle w:val="TableTextRight"/>
            </w:pPr>
            <w:r w:rsidRPr="00003E93">
              <w:t>82</w:t>
            </w:r>
          </w:p>
        </w:tc>
        <w:tc>
          <w:tcPr>
            <w:tcW w:w="1077" w:type="dxa"/>
            <w:noWrap/>
            <w:hideMark/>
          </w:tcPr>
          <w:p w14:paraId="6703EAAC" w14:textId="61945DA6" w:rsidR="009055DA" w:rsidRPr="009F4847" w:rsidRDefault="009055DA" w:rsidP="009055DA">
            <w:pPr>
              <w:pStyle w:val="TableTextRight"/>
            </w:pPr>
            <w:r w:rsidRPr="00003E93">
              <w:t>11</w:t>
            </w:r>
          </w:p>
        </w:tc>
        <w:tc>
          <w:tcPr>
            <w:tcW w:w="794" w:type="dxa"/>
            <w:noWrap/>
            <w:hideMark/>
          </w:tcPr>
          <w:p w14:paraId="1C4EBCA0" w14:textId="1D1856A1" w:rsidR="009055DA" w:rsidRPr="009F4847" w:rsidRDefault="009055DA" w:rsidP="009055DA">
            <w:pPr>
              <w:pStyle w:val="TableTextRight"/>
            </w:pPr>
            <w:r w:rsidRPr="00003E93">
              <w:t>0</w:t>
            </w:r>
          </w:p>
        </w:tc>
        <w:tc>
          <w:tcPr>
            <w:tcW w:w="1077" w:type="dxa"/>
            <w:noWrap/>
            <w:hideMark/>
          </w:tcPr>
          <w:p w14:paraId="13A70E6F" w14:textId="6B58218D" w:rsidR="009055DA" w:rsidRPr="009F4847" w:rsidRDefault="009055DA" w:rsidP="009055DA">
            <w:pPr>
              <w:pStyle w:val="TableTextRight"/>
              <w:ind w:right="227"/>
            </w:pPr>
            <w:r w:rsidRPr="00003E93">
              <w:t>0</w:t>
            </w:r>
          </w:p>
        </w:tc>
      </w:tr>
      <w:tr w:rsidR="009055DA" w:rsidRPr="009F4847" w14:paraId="0E133A13"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noWrap/>
            <w:hideMark/>
          </w:tcPr>
          <w:p w14:paraId="06923665" w14:textId="7D432100" w:rsidR="009055DA" w:rsidRPr="009F4847" w:rsidRDefault="009055DA" w:rsidP="009055DA">
            <w:pPr>
              <w:pStyle w:val="TableText"/>
            </w:pPr>
            <w:r w:rsidRPr="00003E93">
              <w:t>Mitta Mitta</w:t>
            </w:r>
          </w:p>
        </w:tc>
        <w:tc>
          <w:tcPr>
            <w:tcW w:w="4058" w:type="dxa"/>
            <w:tcBorders>
              <w:bottom w:val="nil"/>
            </w:tcBorders>
            <w:noWrap/>
            <w:hideMark/>
          </w:tcPr>
          <w:p w14:paraId="323D83FA" w14:textId="61FCC6F3" w:rsidR="009055DA" w:rsidRPr="009F4847" w:rsidRDefault="009055DA" w:rsidP="009055DA">
            <w:pPr>
              <w:pStyle w:val="TableText"/>
            </w:pPr>
            <w:r w:rsidRPr="00003E93">
              <w:t>F2.4: Shrubland riparian zone or floodplain</w:t>
            </w:r>
          </w:p>
        </w:tc>
        <w:tc>
          <w:tcPr>
            <w:tcW w:w="990" w:type="dxa"/>
            <w:tcBorders>
              <w:bottom w:val="nil"/>
            </w:tcBorders>
            <w:noWrap/>
            <w:hideMark/>
          </w:tcPr>
          <w:p w14:paraId="7CFCEC00" w14:textId="13781D4A" w:rsidR="009055DA" w:rsidRPr="009F4847" w:rsidRDefault="009055DA" w:rsidP="009055DA">
            <w:pPr>
              <w:pStyle w:val="TableTextRight"/>
            </w:pPr>
            <w:r w:rsidRPr="00003E93">
              <w:t>14</w:t>
            </w:r>
          </w:p>
        </w:tc>
        <w:tc>
          <w:tcPr>
            <w:tcW w:w="1077" w:type="dxa"/>
            <w:tcBorders>
              <w:bottom w:val="nil"/>
            </w:tcBorders>
            <w:noWrap/>
            <w:hideMark/>
          </w:tcPr>
          <w:p w14:paraId="0DF6C892" w14:textId="15DA11EE" w:rsidR="009055DA" w:rsidRPr="009F4847" w:rsidRDefault="009055DA" w:rsidP="009055DA">
            <w:pPr>
              <w:pStyle w:val="TableTextRight"/>
            </w:pPr>
            <w:r w:rsidRPr="00003E93">
              <w:t>0</w:t>
            </w:r>
          </w:p>
        </w:tc>
        <w:tc>
          <w:tcPr>
            <w:tcW w:w="794" w:type="dxa"/>
            <w:tcBorders>
              <w:bottom w:val="nil"/>
            </w:tcBorders>
            <w:noWrap/>
            <w:hideMark/>
          </w:tcPr>
          <w:p w14:paraId="4F793339" w14:textId="028DFCC0" w:rsidR="009055DA" w:rsidRPr="009F4847" w:rsidRDefault="009055DA" w:rsidP="009055DA">
            <w:pPr>
              <w:pStyle w:val="TableTextRight"/>
            </w:pPr>
            <w:r w:rsidRPr="00003E93">
              <w:t>0</w:t>
            </w:r>
          </w:p>
        </w:tc>
        <w:tc>
          <w:tcPr>
            <w:tcW w:w="1077" w:type="dxa"/>
            <w:tcBorders>
              <w:bottom w:val="nil"/>
            </w:tcBorders>
            <w:noWrap/>
            <w:hideMark/>
          </w:tcPr>
          <w:p w14:paraId="77AEF5A9" w14:textId="793058EA" w:rsidR="009055DA" w:rsidRPr="009F4847" w:rsidRDefault="009055DA" w:rsidP="009055DA">
            <w:pPr>
              <w:pStyle w:val="TableTextRight"/>
              <w:ind w:right="227"/>
            </w:pPr>
            <w:r w:rsidRPr="00003E93">
              <w:t>0</w:t>
            </w:r>
          </w:p>
        </w:tc>
      </w:tr>
      <w:tr w:rsidR="009055DA" w:rsidRPr="009F4847" w14:paraId="5218A9FC" w14:textId="77777777" w:rsidTr="0030635E">
        <w:trPr>
          <w:trHeight w:val="315"/>
        </w:trPr>
        <w:tc>
          <w:tcPr>
            <w:tcW w:w="1607" w:type="dxa"/>
            <w:tcBorders>
              <w:bottom w:val="nil"/>
            </w:tcBorders>
            <w:shd w:val="clear" w:color="auto" w:fill="D0EAFF" w:themeFill="accent2" w:themeFillTint="1A"/>
            <w:noWrap/>
            <w:hideMark/>
          </w:tcPr>
          <w:p w14:paraId="12A7B11D" w14:textId="2803C13D" w:rsidR="009055DA" w:rsidRPr="009F4847" w:rsidRDefault="009055DA" w:rsidP="009055DA">
            <w:pPr>
              <w:pStyle w:val="TableText"/>
            </w:pPr>
            <w:r w:rsidRPr="00003E93">
              <w:t>Murrumbidgee</w:t>
            </w:r>
            <w:r w:rsidR="003C3171">
              <w:rPr>
                <w:rFonts w:cs="Calibri"/>
              </w:rPr>
              <w:t>†</w:t>
            </w:r>
          </w:p>
        </w:tc>
        <w:tc>
          <w:tcPr>
            <w:tcW w:w="4058" w:type="dxa"/>
            <w:tcBorders>
              <w:bottom w:val="nil"/>
            </w:tcBorders>
            <w:shd w:val="clear" w:color="auto" w:fill="D0EAFF" w:themeFill="accent2" w:themeFillTint="1A"/>
            <w:noWrap/>
            <w:hideMark/>
          </w:tcPr>
          <w:p w14:paraId="46426094" w14:textId="445B1DB1" w:rsidR="009055DA" w:rsidRPr="009F4847" w:rsidRDefault="009055DA" w:rsidP="009055DA">
            <w:pPr>
              <w:pStyle w:val="TableText"/>
            </w:pPr>
            <w:r w:rsidRPr="00003E93">
              <w:t>F1.2: River red gum forest riparian zone or floodplain</w:t>
            </w:r>
          </w:p>
        </w:tc>
        <w:tc>
          <w:tcPr>
            <w:tcW w:w="990" w:type="dxa"/>
            <w:tcBorders>
              <w:bottom w:val="nil"/>
            </w:tcBorders>
            <w:shd w:val="clear" w:color="auto" w:fill="D0EAFF" w:themeFill="accent2" w:themeFillTint="1A"/>
            <w:noWrap/>
            <w:hideMark/>
          </w:tcPr>
          <w:p w14:paraId="7B7FECB2" w14:textId="63DAB884" w:rsidR="009055DA" w:rsidRPr="009F4847" w:rsidRDefault="009055DA" w:rsidP="009055DA">
            <w:pPr>
              <w:pStyle w:val="TableTextRight"/>
            </w:pPr>
            <w:r w:rsidRPr="00003E93">
              <w:t>105,109</w:t>
            </w:r>
          </w:p>
        </w:tc>
        <w:tc>
          <w:tcPr>
            <w:tcW w:w="1077" w:type="dxa"/>
            <w:tcBorders>
              <w:bottom w:val="nil"/>
            </w:tcBorders>
            <w:shd w:val="clear" w:color="auto" w:fill="D0EAFF" w:themeFill="accent2" w:themeFillTint="1A"/>
            <w:noWrap/>
            <w:hideMark/>
          </w:tcPr>
          <w:p w14:paraId="75A86E2F" w14:textId="783E9E3D" w:rsidR="009055DA" w:rsidRPr="009F4847" w:rsidRDefault="009055DA" w:rsidP="009055DA">
            <w:pPr>
              <w:pStyle w:val="TableTextRight"/>
            </w:pPr>
            <w:r w:rsidRPr="00003E93">
              <w:t>71,562</w:t>
            </w:r>
          </w:p>
        </w:tc>
        <w:tc>
          <w:tcPr>
            <w:tcW w:w="794" w:type="dxa"/>
            <w:tcBorders>
              <w:bottom w:val="nil"/>
            </w:tcBorders>
            <w:shd w:val="clear" w:color="auto" w:fill="D0EAFF" w:themeFill="accent2" w:themeFillTint="1A"/>
            <w:noWrap/>
            <w:hideMark/>
          </w:tcPr>
          <w:p w14:paraId="5997F549" w14:textId="42A11446" w:rsidR="009055DA" w:rsidRPr="009F4847" w:rsidRDefault="009055DA" w:rsidP="009055DA">
            <w:pPr>
              <w:pStyle w:val="TableTextRight"/>
            </w:pPr>
            <w:r w:rsidRPr="00003E93">
              <w:t>5,939</w:t>
            </w:r>
          </w:p>
        </w:tc>
        <w:tc>
          <w:tcPr>
            <w:tcW w:w="1077" w:type="dxa"/>
            <w:tcBorders>
              <w:bottom w:val="nil"/>
            </w:tcBorders>
            <w:shd w:val="clear" w:color="auto" w:fill="D0EAFF" w:themeFill="accent2" w:themeFillTint="1A"/>
            <w:noWrap/>
            <w:hideMark/>
          </w:tcPr>
          <w:p w14:paraId="35A9E73C" w14:textId="0ECFF93D" w:rsidR="009055DA" w:rsidRPr="009F4847" w:rsidRDefault="009055DA" w:rsidP="009055DA">
            <w:pPr>
              <w:pStyle w:val="TableTextRight"/>
              <w:ind w:right="227"/>
            </w:pPr>
            <w:r w:rsidRPr="00003E93">
              <w:t>&lt;0.1</w:t>
            </w:r>
          </w:p>
        </w:tc>
      </w:tr>
      <w:tr w:rsidR="009055DA" w:rsidRPr="009F4847" w14:paraId="2F633614"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173E0370" w14:textId="1283FDF0" w:rsidR="009055DA" w:rsidRPr="009F4847" w:rsidRDefault="009055DA" w:rsidP="009055DA">
            <w:pPr>
              <w:pStyle w:val="TableText"/>
            </w:pPr>
            <w:r w:rsidRPr="00003E93">
              <w:t>Murrumbidgee</w:t>
            </w:r>
            <w:r w:rsidR="003C3171">
              <w:rPr>
                <w:rFonts w:cs="Calibri"/>
              </w:rPr>
              <w:t>†</w:t>
            </w:r>
          </w:p>
        </w:tc>
        <w:tc>
          <w:tcPr>
            <w:tcW w:w="4058" w:type="dxa"/>
            <w:tcBorders>
              <w:bottom w:val="nil"/>
            </w:tcBorders>
            <w:shd w:val="clear" w:color="auto" w:fill="D0EAFF" w:themeFill="accent2" w:themeFillTint="1A"/>
            <w:noWrap/>
            <w:hideMark/>
          </w:tcPr>
          <w:p w14:paraId="41169FD4" w14:textId="7279AF1D" w:rsidR="009055DA" w:rsidRPr="009F4847" w:rsidRDefault="009055DA" w:rsidP="009055DA">
            <w:pPr>
              <w:pStyle w:val="TableText"/>
            </w:pPr>
            <w:r w:rsidRPr="00003E93">
              <w:t>F1.8: Black box woodland riparian zone or floodplain</w:t>
            </w:r>
          </w:p>
        </w:tc>
        <w:tc>
          <w:tcPr>
            <w:tcW w:w="990" w:type="dxa"/>
            <w:tcBorders>
              <w:bottom w:val="nil"/>
            </w:tcBorders>
            <w:shd w:val="clear" w:color="auto" w:fill="D0EAFF" w:themeFill="accent2" w:themeFillTint="1A"/>
            <w:noWrap/>
            <w:hideMark/>
          </w:tcPr>
          <w:p w14:paraId="1BFE4E13" w14:textId="499A590F" w:rsidR="009055DA" w:rsidRPr="009F4847" w:rsidRDefault="009055DA" w:rsidP="009055DA">
            <w:pPr>
              <w:pStyle w:val="TableTextRight"/>
            </w:pPr>
            <w:r w:rsidRPr="00003E93">
              <w:t>122,839</w:t>
            </w:r>
          </w:p>
        </w:tc>
        <w:tc>
          <w:tcPr>
            <w:tcW w:w="1077" w:type="dxa"/>
            <w:tcBorders>
              <w:bottom w:val="nil"/>
            </w:tcBorders>
            <w:shd w:val="clear" w:color="auto" w:fill="D0EAFF" w:themeFill="accent2" w:themeFillTint="1A"/>
            <w:noWrap/>
            <w:hideMark/>
          </w:tcPr>
          <w:p w14:paraId="06060260" w14:textId="5470A48F" w:rsidR="009055DA" w:rsidRPr="009F4847" w:rsidRDefault="009055DA" w:rsidP="009055DA">
            <w:pPr>
              <w:pStyle w:val="TableTextRight"/>
            </w:pPr>
            <w:r w:rsidRPr="00003E93">
              <w:t>31,655</w:t>
            </w:r>
          </w:p>
        </w:tc>
        <w:tc>
          <w:tcPr>
            <w:tcW w:w="794" w:type="dxa"/>
            <w:tcBorders>
              <w:bottom w:val="nil"/>
            </w:tcBorders>
            <w:shd w:val="clear" w:color="auto" w:fill="D0EAFF" w:themeFill="accent2" w:themeFillTint="1A"/>
            <w:noWrap/>
            <w:hideMark/>
          </w:tcPr>
          <w:p w14:paraId="2F95DDB0" w14:textId="60F52BCD" w:rsidR="009055DA" w:rsidRPr="009F4847" w:rsidRDefault="009055DA" w:rsidP="009055DA">
            <w:pPr>
              <w:pStyle w:val="TableTextRight"/>
            </w:pPr>
            <w:r w:rsidRPr="00003E93">
              <w:t>5,880</w:t>
            </w:r>
          </w:p>
        </w:tc>
        <w:tc>
          <w:tcPr>
            <w:tcW w:w="1077" w:type="dxa"/>
            <w:tcBorders>
              <w:bottom w:val="nil"/>
            </w:tcBorders>
            <w:shd w:val="clear" w:color="auto" w:fill="D0EAFF" w:themeFill="accent2" w:themeFillTint="1A"/>
            <w:noWrap/>
            <w:hideMark/>
          </w:tcPr>
          <w:p w14:paraId="23668759" w14:textId="28E1FE18" w:rsidR="009055DA" w:rsidRPr="009F4847" w:rsidRDefault="009055DA" w:rsidP="009055DA">
            <w:pPr>
              <w:pStyle w:val="TableTextRight"/>
              <w:ind w:right="227"/>
            </w:pPr>
            <w:r w:rsidRPr="00003E93">
              <w:t>18.6</w:t>
            </w:r>
          </w:p>
        </w:tc>
      </w:tr>
      <w:tr w:rsidR="009055DA" w:rsidRPr="009F4847" w14:paraId="0E2CAD3F" w14:textId="77777777" w:rsidTr="0030635E">
        <w:trPr>
          <w:trHeight w:val="315"/>
        </w:trPr>
        <w:tc>
          <w:tcPr>
            <w:tcW w:w="1607" w:type="dxa"/>
            <w:tcBorders>
              <w:bottom w:val="nil"/>
            </w:tcBorders>
            <w:shd w:val="clear" w:color="auto" w:fill="D0EAFF" w:themeFill="accent2" w:themeFillTint="1A"/>
            <w:noWrap/>
            <w:hideMark/>
          </w:tcPr>
          <w:p w14:paraId="0C1E6174" w14:textId="4BA96F91" w:rsidR="009055DA" w:rsidRPr="009F4847" w:rsidRDefault="009055DA" w:rsidP="009055DA">
            <w:pPr>
              <w:pStyle w:val="TableText"/>
            </w:pPr>
            <w:r w:rsidRPr="00003E93">
              <w:t>Murrumbidgee</w:t>
            </w:r>
            <w:r w:rsidR="003C3171">
              <w:rPr>
                <w:rFonts w:cs="Calibri"/>
              </w:rPr>
              <w:t>†</w:t>
            </w:r>
          </w:p>
        </w:tc>
        <w:tc>
          <w:tcPr>
            <w:tcW w:w="4058" w:type="dxa"/>
            <w:tcBorders>
              <w:bottom w:val="nil"/>
            </w:tcBorders>
            <w:shd w:val="clear" w:color="auto" w:fill="D0EAFF" w:themeFill="accent2" w:themeFillTint="1A"/>
            <w:noWrap/>
            <w:hideMark/>
          </w:tcPr>
          <w:p w14:paraId="048D5DDC" w14:textId="0E2E3CAE" w:rsidR="009055DA" w:rsidRPr="009F4847" w:rsidRDefault="009055DA" w:rsidP="009055DA">
            <w:pPr>
              <w:pStyle w:val="TableText"/>
            </w:pPr>
            <w:r w:rsidRPr="00003E93">
              <w:t>F2.2: Lignum shrubland riparian zone or floodplain</w:t>
            </w:r>
          </w:p>
        </w:tc>
        <w:tc>
          <w:tcPr>
            <w:tcW w:w="990" w:type="dxa"/>
            <w:tcBorders>
              <w:bottom w:val="nil"/>
            </w:tcBorders>
            <w:shd w:val="clear" w:color="auto" w:fill="D0EAFF" w:themeFill="accent2" w:themeFillTint="1A"/>
            <w:noWrap/>
            <w:hideMark/>
          </w:tcPr>
          <w:p w14:paraId="3E5675AC" w14:textId="447921BF" w:rsidR="009055DA" w:rsidRPr="009F4847" w:rsidRDefault="009055DA" w:rsidP="009055DA">
            <w:pPr>
              <w:pStyle w:val="TableTextRight"/>
            </w:pPr>
            <w:r w:rsidRPr="00003E93">
              <w:t>76,240</w:t>
            </w:r>
          </w:p>
        </w:tc>
        <w:tc>
          <w:tcPr>
            <w:tcW w:w="1077" w:type="dxa"/>
            <w:tcBorders>
              <w:bottom w:val="nil"/>
            </w:tcBorders>
            <w:shd w:val="clear" w:color="auto" w:fill="D0EAFF" w:themeFill="accent2" w:themeFillTint="1A"/>
            <w:noWrap/>
            <w:hideMark/>
          </w:tcPr>
          <w:p w14:paraId="15ED1C88" w14:textId="6DBA4197" w:rsidR="009055DA" w:rsidRPr="009F4847" w:rsidRDefault="009055DA" w:rsidP="009055DA">
            <w:pPr>
              <w:pStyle w:val="TableTextRight"/>
            </w:pPr>
            <w:r w:rsidRPr="00003E93">
              <w:t>18,290</w:t>
            </w:r>
          </w:p>
        </w:tc>
        <w:tc>
          <w:tcPr>
            <w:tcW w:w="794" w:type="dxa"/>
            <w:tcBorders>
              <w:bottom w:val="nil"/>
            </w:tcBorders>
            <w:shd w:val="clear" w:color="auto" w:fill="D0EAFF" w:themeFill="accent2" w:themeFillTint="1A"/>
            <w:noWrap/>
            <w:hideMark/>
          </w:tcPr>
          <w:p w14:paraId="446C471A" w14:textId="64F3474E" w:rsidR="009055DA" w:rsidRPr="009F4847" w:rsidRDefault="009055DA" w:rsidP="009055DA">
            <w:pPr>
              <w:pStyle w:val="TableTextRight"/>
            </w:pPr>
            <w:r w:rsidRPr="00003E93">
              <w:t>1,024</w:t>
            </w:r>
          </w:p>
        </w:tc>
        <w:tc>
          <w:tcPr>
            <w:tcW w:w="1077" w:type="dxa"/>
            <w:tcBorders>
              <w:bottom w:val="nil"/>
            </w:tcBorders>
            <w:shd w:val="clear" w:color="auto" w:fill="D0EAFF" w:themeFill="accent2" w:themeFillTint="1A"/>
            <w:noWrap/>
            <w:hideMark/>
          </w:tcPr>
          <w:p w14:paraId="08F0850B" w14:textId="6FA8085A" w:rsidR="009055DA" w:rsidRPr="009F4847" w:rsidRDefault="009055DA" w:rsidP="009055DA">
            <w:pPr>
              <w:pStyle w:val="TableTextRight"/>
              <w:ind w:right="227"/>
            </w:pPr>
            <w:r w:rsidRPr="00003E93">
              <w:t>5.6</w:t>
            </w:r>
          </w:p>
        </w:tc>
      </w:tr>
      <w:tr w:rsidR="009055DA" w:rsidRPr="009F4847" w14:paraId="4645CEB0"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62FF10D8" w14:textId="6F130C2F" w:rsidR="009055DA" w:rsidRPr="009F4847" w:rsidRDefault="009055DA" w:rsidP="009055DA">
            <w:pPr>
              <w:pStyle w:val="TableText"/>
            </w:pPr>
            <w:r w:rsidRPr="00003E93">
              <w:t>Murrumbidgee</w:t>
            </w:r>
            <w:r w:rsidR="003C3171">
              <w:rPr>
                <w:rFonts w:cs="Calibri"/>
              </w:rPr>
              <w:t>†</w:t>
            </w:r>
          </w:p>
        </w:tc>
        <w:tc>
          <w:tcPr>
            <w:tcW w:w="4058" w:type="dxa"/>
            <w:tcBorders>
              <w:bottom w:val="nil"/>
            </w:tcBorders>
            <w:shd w:val="clear" w:color="auto" w:fill="D0EAFF" w:themeFill="accent2" w:themeFillTint="1A"/>
            <w:noWrap/>
            <w:hideMark/>
          </w:tcPr>
          <w:p w14:paraId="6E3608D4" w14:textId="2B585E66" w:rsidR="009055DA" w:rsidRPr="009F4847" w:rsidRDefault="009055DA" w:rsidP="009055DA">
            <w:pPr>
              <w:pStyle w:val="TableText"/>
            </w:pPr>
            <w:r w:rsidRPr="00003E93">
              <w:t>F2.4: Shrubland riparian zone or floodplain</w:t>
            </w:r>
          </w:p>
        </w:tc>
        <w:tc>
          <w:tcPr>
            <w:tcW w:w="990" w:type="dxa"/>
            <w:tcBorders>
              <w:bottom w:val="nil"/>
            </w:tcBorders>
            <w:shd w:val="clear" w:color="auto" w:fill="D0EAFF" w:themeFill="accent2" w:themeFillTint="1A"/>
            <w:noWrap/>
            <w:hideMark/>
          </w:tcPr>
          <w:p w14:paraId="29FDAF78" w14:textId="06194EF3" w:rsidR="009055DA" w:rsidRPr="009F4847" w:rsidRDefault="009055DA" w:rsidP="009055DA">
            <w:pPr>
              <w:pStyle w:val="TableTextRight"/>
            </w:pPr>
            <w:r w:rsidRPr="00003E93">
              <w:t>45,248</w:t>
            </w:r>
          </w:p>
        </w:tc>
        <w:tc>
          <w:tcPr>
            <w:tcW w:w="1077" w:type="dxa"/>
            <w:tcBorders>
              <w:bottom w:val="nil"/>
            </w:tcBorders>
            <w:shd w:val="clear" w:color="auto" w:fill="D0EAFF" w:themeFill="accent2" w:themeFillTint="1A"/>
            <w:noWrap/>
            <w:hideMark/>
          </w:tcPr>
          <w:p w14:paraId="04414B37" w14:textId="708A075E" w:rsidR="009055DA" w:rsidRPr="009F4847" w:rsidRDefault="009055DA" w:rsidP="009055DA">
            <w:pPr>
              <w:pStyle w:val="TableTextRight"/>
            </w:pPr>
            <w:r w:rsidRPr="00003E93">
              <w:t>11,451</w:t>
            </w:r>
          </w:p>
        </w:tc>
        <w:tc>
          <w:tcPr>
            <w:tcW w:w="794" w:type="dxa"/>
            <w:tcBorders>
              <w:bottom w:val="nil"/>
            </w:tcBorders>
            <w:shd w:val="clear" w:color="auto" w:fill="D0EAFF" w:themeFill="accent2" w:themeFillTint="1A"/>
            <w:noWrap/>
            <w:hideMark/>
          </w:tcPr>
          <w:p w14:paraId="57EF2E6F" w14:textId="76890263" w:rsidR="009055DA" w:rsidRPr="009F4847" w:rsidRDefault="009055DA" w:rsidP="009055DA">
            <w:pPr>
              <w:pStyle w:val="TableTextRight"/>
            </w:pPr>
            <w:r w:rsidRPr="00003E93">
              <w:t>233</w:t>
            </w:r>
          </w:p>
        </w:tc>
        <w:tc>
          <w:tcPr>
            <w:tcW w:w="1077" w:type="dxa"/>
            <w:tcBorders>
              <w:bottom w:val="nil"/>
            </w:tcBorders>
            <w:shd w:val="clear" w:color="auto" w:fill="D0EAFF" w:themeFill="accent2" w:themeFillTint="1A"/>
            <w:noWrap/>
            <w:hideMark/>
          </w:tcPr>
          <w:p w14:paraId="0DD52DAC" w14:textId="4A00EA63" w:rsidR="009055DA" w:rsidRPr="009F4847" w:rsidRDefault="009055DA" w:rsidP="009055DA">
            <w:pPr>
              <w:pStyle w:val="TableTextRight"/>
              <w:ind w:right="227"/>
            </w:pPr>
            <w:r w:rsidRPr="00003E93">
              <w:t>2.0</w:t>
            </w:r>
          </w:p>
        </w:tc>
      </w:tr>
      <w:tr w:rsidR="009055DA" w:rsidRPr="009F4847" w14:paraId="30D3B8E7" w14:textId="77777777" w:rsidTr="0030635E">
        <w:trPr>
          <w:trHeight w:val="315"/>
        </w:trPr>
        <w:tc>
          <w:tcPr>
            <w:tcW w:w="1607" w:type="dxa"/>
            <w:tcBorders>
              <w:bottom w:val="single" w:sz="4" w:space="0" w:color="FFFFFF" w:themeColor="background1"/>
            </w:tcBorders>
            <w:shd w:val="clear" w:color="auto" w:fill="D0EAFF" w:themeFill="accent2" w:themeFillTint="1A"/>
            <w:noWrap/>
            <w:hideMark/>
          </w:tcPr>
          <w:p w14:paraId="7F172068" w14:textId="0DB39972" w:rsidR="009055DA" w:rsidRPr="009F4847" w:rsidRDefault="009055DA" w:rsidP="009055DA">
            <w:pPr>
              <w:pStyle w:val="TableText"/>
            </w:pPr>
            <w:r w:rsidRPr="00003E93">
              <w:t>Murrumbidgee</w:t>
            </w:r>
            <w:r w:rsidR="003C3171">
              <w:rPr>
                <w:rFonts w:cs="Calibri"/>
              </w:rPr>
              <w:t>†</w:t>
            </w:r>
          </w:p>
        </w:tc>
        <w:tc>
          <w:tcPr>
            <w:tcW w:w="4058" w:type="dxa"/>
            <w:tcBorders>
              <w:bottom w:val="single" w:sz="4" w:space="0" w:color="FFFFFF" w:themeColor="background1"/>
            </w:tcBorders>
            <w:shd w:val="clear" w:color="auto" w:fill="D0EAFF" w:themeFill="accent2" w:themeFillTint="1A"/>
            <w:noWrap/>
            <w:hideMark/>
          </w:tcPr>
          <w:p w14:paraId="35433A41" w14:textId="6A3F9C2E" w:rsidR="009055DA" w:rsidRPr="009F4847" w:rsidRDefault="009055DA" w:rsidP="009055DA">
            <w:pPr>
              <w:pStyle w:val="TableText"/>
            </w:pPr>
            <w:r w:rsidRPr="00003E93">
              <w:t>F1.4: River red gum woodland riparian zone or floodplain</w:t>
            </w:r>
          </w:p>
        </w:tc>
        <w:tc>
          <w:tcPr>
            <w:tcW w:w="990" w:type="dxa"/>
            <w:tcBorders>
              <w:bottom w:val="single" w:sz="4" w:space="0" w:color="FFFFFF" w:themeColor="background1"/>
            </w:tcBorders>
            <w:shd w:val="clear" w:color="auto" w:fill="D0EAFF" w:themeFill="accent2" w:themeFillTint="1A"/>
            <w:noWrap/>
            <w:hideMark/>
          </w:tcPr>
          <w:p w14:paraId="6F1EAED8" w14:textId="2942CAFF" w:rsidR="009055DA" w:rsidRPr="009F4847" w:rsidRDefault="009055DA" w:rsidP="009055DA">
            <w:pPr>
              <w:pStyle w:val="TableTextRight"/>
            </w:pPr>
            <w:r w:rsidRPr="00003E93">
              <w:t>2</w:t>
            </w:r>
          </w:p>
        </w:tc>
        <w:tc>
          <w:tcPr>
            <w:tcW w:w="1077" w:type="dxa"/>
            <w:tcBorders>
              <w:bottom w:val="single" w:sz="4" w:space="0" w:color="FFFFFF" w:themeColor="background1"/>
            </w:tcBorders>
            <w:shd w:val="clear" w:color="auto" w:fill="D0EAFF" w:themeFill="accent2" w:themeFillTint="1A"/>
            <w:noWrap/>
            <w:hideMark/>
          </w:tcPr>
          <w:p w14:paraId="07268F81" w14:textId="76ECFA0C" w:rsidR="009055DA" w:rsidRPr="009F4847" w:rsidRDefault="009055DA" w:rsidP="009055DA">
            <w:pPr>
              <w:pStyle w:val="TableTextRight"/>
            </w:pPr>
            <w:r w:rsidRPr="00003E93">
              <w:t>2</w:t>
            </w:r>
          </w:p>
        </w:tc>
        <w:tc>
          <w:tcPr>
            <w:tcW w:w="794" w:type="dxa"/>
            <w:tcBorders>
              <w:bottom w:val="single" w:sz="4" w:space="0" w:color="FFFFFF" w:themeColor="background1"/>
            </w:tcBorders>
            <w:shd w:val="clear" w:color="auto" w:fill="D0EAFF" w:themeFill="accent2" w:themeFillTint="1A"/>
            <w:noWrap/>
            <w:hideMark/>
          </w:tcPr>
          <w:p w14:paraId="6D5C053A" w14:textId="7BCBEA3A" w:rsidR="009055DA" w:rsidRPr="009F4847" w:rsidRDefault="009055DA" w:rsidP="009055DA">
            <w:pPr>
              <w:pStyle w:val="TableTextRight"/>
            </w:pPr>
            <w:r w:rsidRPr="00003E93">
              <w:t>&lt;1</w:t>
            </w:r>
          </w:p>
        </w:tc>
        <w:tc>
          <w:tcPr>
            <w:tcW w:w="1077" w:type="dxa"/>
            <w:tcBorders>
              <w:bottom w:val="single" w:sz="4" w:space="0" w:color="FFFFFF" w:themeColor="background1"/>
            </w:tcBorders>
            <w:shd w:val="clear" w:color="auto" w:fill="D0EAFF" w:themeFill="accent2" w:themeFillTint="1A"/>
            <w:noWrap/>
            <w:hideMark/>
          </w:tcPr>
          <w:p w14:paraId="7E417934" w14:textId="7DC8256F" w:rsidR="009055DA" w:rsidRPr="009F4847" w:rsidRDefault="009055DA" w:rsidP="009055DA">
            <w:pPr>
              <w:pStyle w:val="TableTextRight"/>
              <w:ind w:right="227"/>
            </w:pPr>
            <w:r w:rsidRPr="00003E93">
              <w:t>&lt;0.1</w:t>
            </w:r>
          </w:p>
        </w:tc>
      </w:tr>
      <w:tr w:rsidR="009055DA" w:rsidRPr="009F4847" w14:paraId="70168F1C"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top w:val="single" w:sz="4" w:space="0" w:color="FFFFFF" w:themeColor="background1"/>
            </w:tcBorders>
            <w:noWrap/>
            <w:hideMark/>
          </w:tcPr>
          <w:p w14:paraId="456936E1" w14:textId="7A83DDEE" w:rsidR="009055DA" w:rsidRPr="009F4847" w:rsidRDefault="009055DA" w:rsidP="009055DA">
            <w:pPr>
              <w:pStyle w:val="TableText"/>
            </w:pPr>
            <w:r w:rsidRPr="00003E93">
              <w:t>Murrumbidgee</w:t>
            </w:r>
          </w:p>
        </w:tc>
        <w:tc>
          <w:tcPr>
            <w:tcW w:w="4058" w:type="dxa"/>
            <w:tcBorders>
              <w:top w:val="single" w:sz="4" w:space="0" w:color="FFFFFF" w:themeColor="background1"/>
            </w:tcBorders>
            <w:noWrap/>
            <w:hideMark/>
          </w:tcPr>
          <w:p w14:paraId="706B4215" w14:textId="20BC6C4C" w:rsidR="009055DA" w:rsidRPr="009F4847" w:rsidRDefault="009055DA" w:rsidP="009055DA">
            <w:pPr>
              <w:pStyle w:val="TableText"/>
            </w:pPr>
            <w:r w:rsidRPr="00003E93">
              <w:t>F1.12: Woodland riparian zone or floodplain</w:t>
            </w:r>
          </w:p>
        </w:tc>
        <w:tc>
          <w:tcPr>
            <w:tcW w:w="990" w:type="dxa"/>
            <w:tcBorders>
              <w:top w:val="single" w:sz="4" w:space="0" w:color="FFFFFF" w:themeColor="background1"/>
            </w:tcBorders>
            <w:noWrap/>
            <w:hideMark/>
          </w:tcPr>
          <w:p w14:paraId="5DD3127E" w14:textId="6EACEDB3" w:rsidR="009055DA" w:rsidRPr="009F4847" w:rsidRDefault="009055DA" w:rsidP="009055DA">
            <w:pPr>
              <w:pStyle w:val="TableTextRight"/>
            </w:pPr>
            <w:r w:rsidRPr="00003E93">
              <w:t>115</w:t>
            </w:r>
          </w:p>
        </w:tc>
        <w:tc>
          <w:tcPr>
            <w:tcW w:w="1077" w:type="dxa"/>
            <w:tcBorders>
              <w:top w:val="single" w:sz="4" w:space="0" w:color="FFFFFF" w:themeColor="background1"/>
            </w:tcBorders>
            <w:noWrap/>
            <w:hideMark/>
          </w:tcPr>
          <w:p w14:paraId="05795726" w14:textId="41CD1127" w:rsidR="009055DA" w:rsidRPr="009F4847" w:rsidRDefault="009055DA" w:rsidP="009055DA">
            <w:pPr>
              <w:pStyle w:val="TableTextRight"/>
            </w:pPr>
            <w:r w:rsidRPr="00003E93">
              <w:t>107</w:t>
            </w:r>
          </w:p>
        </w:tc>
        <w:tc>
          <w:tcPr>
            <w:tcW w:w="794" w:type="dxa"/>
            <w:tcBorders>
              <w:top w:val="single" w:sz="4" w:space="0" w:color="FFFFFF" w:themeColor="background1"/>
            </w:tcBorders>
            <w:noWrap/>
            <w:hideMark/>
          </w:tcPr>
          <w:p w14:paraId="1B110B73" w14:textId="7412B592" w:rsidR="009055DA" w:rsidRPr="009F4847" w:rsidRDefault="009055DA" w:rsidP="009055DA">
            <w:pPr>
              <w:pStyle w:val="TableTextRight"/>
            </w:pPr>
            <w:r w:rsidRPr="00003E93">
              <w:t>0</w:t>
            </w:r>
          </w:p>
        </w:tc>
        <w:tc>
          <w:tcPr>
            <w:tcW w:w="1077" w:type="dxa"/>
            <w:tcBorders>
              <w:top w:val="single" w:sz="4" w:space="0" w:color="FFFFFF" w:themeColor="background1"/>
            </w:tcBorders>
            <w:noWrap/>
            <w:hideMark/>
          </w:tcPr>
          <w:p w14:paraId="77F0E88E" w14:textId="200906D4" w:rsidR="009055DA" w:rsidRPr="009F4847" w:rsidRDefault="009055DA" w:rsidP="009055DA">
            <w:pPr>
              <w:pStyle w:val="TableTextRight"/>
              <w:ind w:right="227"/>
            </w:pPr>
            <w:r w:rsidRPr="00003E93">
              <w:t>0</w:t>
            </w:r>
          </w:p>
        </w:tc>
      </w:tr>
      <w:tr w:rsidR="009055DA" w:rsidRPr="009F4847" w14:paraId="5C2BFDE2" w14:textId="77777777" w:rsidTr="0030635E">
        <w:trPr>
          <w:trHeight w:val="315"/>
        </w:trPr>
        <w:tc>
          <w:tcPr>
            <w:tcW w:w="1607" w:type="dxa"/>
            <w:noWrap/>
            <w:hideMark/>
          </w:tcPr>
          <w:p w14:paraId="2C7D2B5F" w14:textId="5E2526BF" w:rsidR="009055DA" w:rsidRPr="009F4847" w:rsidRDefault="009055DA" w:rsidP="009055DA">
            <w:pPr>
              <w:pStyle w:val="TableText"/>
            </w:pPr>
            <w:r w:rsidRPr="00003E93">
              <w:t>Murrumbidgee</w:t>
            </w:r>
          </w:p>
        </w:tc>
        <w:tc>
          <w:tcPr>
            <w:tcW w:w="4058" w:type="dxa"/>
            <w:noWrap/>
            <w:hideMark/>
          </w:tcPr>
          <w:p w14:paraId="58F59B46" w14:textId="559713BF" w:rsidR="009055DA" w:rsidRPr="009F4847" w:rsidRDefault="009055DA" w:rsidP="009055DA">
            <w:pPr>
              <w:pStyle w:val="TableText"/>
            </w:pPr>
            <w:r w:rsidRPr="00003E93">
              <w:t>F1.11: River cooba woodland riparian zone or floodplain</w:t>
            </w:r>
          </w:p>
        </w:tc>
        <w:tc>
          <w:tcPr>
            <w:tcW w:w="990" w:type="dxa"/>
            <w:noWrap/>
            <w:hideMark/>
          </w:tcPr>
          <w:p w14:paraId="6152BC5F" w14:textId="0D08E87E" w:rsidR="009055DA" w:rsidRPr="009F4847" w:rsidRDefault="009055DA" w:rsidP="009055DA">
            <w:pPr>
              <w:pStyle w:val="TableTextRight"/>
            </w:pPr>
            <w:r w:rsidRPr="00003E93">
              <w:t>25</w:t>
            </w:r>
          </w:p>
        </w:tc>
        <w:tc>
          <w:tcPr>
            <w:tcW w:w="1077" w:type="dxa"/>
            <w:noWrap/>
            <w:hideMark/>
          </w:tcPr>
          <w:p w14:paraId="3E117096" w14:textId="0DFF05E6" w:rsidR="009055DA" w:rsidRPr="009F4847" w:rsidRDefault="009055DA" w:rsidP="009055DA">
            <w:pPr>
              <w:pStyle w:val="TableTextRight"/>
            </w:pPr>
            <w:r w:rsidRPr="00003E93">
              <w:t>6</w:t>
            </w:r>
          </w:p>
        </w:tc>
        <w:tc>
          <w:tcPr>
            <w:tcW w:w="794" w:type="dxa"/>
            <w:noWrap/>
            <w:hideMark/>
          </w:tcPr>
          <w:p w14:paraId="3E190FCC" w14:textId="7A7BB0B4" w:rsidR="009055DA" w:rsidRPr="009F4847" w:rsidRDefault="009055DA" w:rsidP="009055DA">
            <w:pPr>
              <w:pStyle w:val="TableTextRight"/>
            </w:pPr>
            <w:r w:rsidRPr="00003E93">
              <w:t>0</w:t>
            </w:r>
          </w:p>
        </w:tc>
        <w:tc>
          <w:tcPr>
            <w:tcW w:w="1077" w:type="dxa"/>
            <w:noWrap/>
            <w:hideMark/>
          </w:tcPr>
          <w:p w14:paraId="627FCEC3" w14:textId="3439178E" w:rsidR="009055DA" w:rsidRPr="009F4847" w:rsidRDefault="009055DA" w:rsidP="009055DA">
            <w:pPr>
              <w:pStyle w:val="TableTextRight"/>
              <w:ind w:right="227"/>
            </w:pPr>
            <w:r w:rsidRPr="00003E93">
              <w:t>0</w:t>
            </w:r>
          </w:p>
        </w:tc>
      </w:tr>
      <w:tr w:rsidR="009055DA" w:rsidRPr="009F4847" w14:paraId="25AC1EEB"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1EB7A849" w14:textId="55A4C560" w:rsidR="009055DA" w:rsidRPr="009F4847" w:rsidRDefault="009055DA" w:rsidP="009055DA">
            <w:pPr>
              <w:pStyle w:val="TableText"/>
            </w:pPr>
            <w:r w:rsidRPr="00003E93">
              <w:t>Murrumbidgee</w:t>
            </w:r>
          </w:p>
        </w:tc>
        <w:tc>
          <w:tcPr>
            <w:tcW w:w="4058" w:type="dxa"/>
            <w:noWrap/>
            <w:hideMark/>
          </w:tcPr>
          <w:p w14:paraId="06BFC28D" w14:textId="5DECF557" w:rsidR="009055DA" w:rsidRPr="009F4847" w:rsidRDefault="009055DA" w:rsidP="009055DA">
            <w:pPr>
              <w:pStyle w:val="TableText"/>
            </w:pPr>
            <w:r w:rsidRPr="00003E93">
              <w:t>F1.10: Coolibah woodland and forest riparian zone or floodplain</w:t>
            </w:r>
          </w:p>
        </w:tc>
        <w:tc>
          <w:tcPr>
            <w:tcW w:w="990" w:type="dxa"/>
            <w:noWrap/>
            <w:hideMark/>
          </w:tcPr>
          <w:p w14:paraId="05976063" w14:textId="48ED9B03" w:rsidR="009055DA" w:rsidRPr="009F4847" w:rsidRDefault="009055DA" w:rsidP="009055DA">
            <w:pPr>
              <w:pStyle w:val="TableTextRight"/>
            </w:pPr>
            <w:r w:rsidRPr="00003E93">
              <w:t>23</w:t>
            </w:r>
          </w:p>
        </w:tc>
        <w:tc>
          <w:tcPr>
            <w:tcW w:w="1077" w:type="dxa"/>
            <w:noWrap/>
            <w:hideMark/>
          </w:tcPr>
          <w:p w14:paraId="1B595C2E" w14:textId="3D4A741D" w:rsidR="009055DA" w:rsidRPr="009F4847" w:rsidRDefault="009055DA" w:rsidP="009055DA">
            <w:pPr>
              <w:pStyle w:val="TableTextRight"/>
            </w:pPr>
            <w:r w:rsidRPr="00003E93">
              <w:t>0</w:t>
            </w:r>
          </w:p>
        </w:tc>
        <w:tc>
          <w:tcPr>
            <w:tcW w:w="794" w:type="dxa"/>
            <w:noWrap/>
            <w:hideMark/>
          </w:tcPr>
          <w:p w14:paraId="4E321C9D" w14:textId="201BFB58" w:rsidR="009055DA" w:rsidRPr="009F4847" w:rsidRDefault="009055DA" w:rsidP="009055DA">
            <w:pPr>
              <w:pStyle w:val="TableTextRight"/>
            </w:pPr>
            <w:r w:rsidRPr="00003E93">
              <w:t>0</w:t>
            </w:r>
          </w:p>
        </w:tc>
        <w:tc>
          <w:tcPr>
            <w:tcW w:w="1077" w:type="dxa"/>
            <w:noWrap/>
            <w:hideMark/>
          </w:tcPr>
          <w:p w14:paraId="73808CF2" w14:textId="70335D6D" w:rsidR="009055DA" w:rsidRPr="009F4847" w:rsidRDefault="009055DA" w:rsidP="009055DA">
            <w:pPr>
              <w:pStyle w:val="TableTextRight"/>
              <w:ind w:right="227"/>
            </w:pPr>
            <w:r w:rsidRPr="00003E93">
              <w:t>0</w:t>
            </w:r>
          </w:p>
        </w:tc>
      </w:tr>
      <w:tr w:rsidR="009055DA" w:rsidRPr="009F4847" w14:paraId="36120341" w14:textId="77777777" w:rsidTr="0030635E">
        <w:trPr>
          <w:trHeight w:val="315"/>
        </w:trPr>
        <w:tc>
          <w:tcPr>
            <w:tcW w:w="1607" w:type="dxa"/>
            <w:noWrap/>
            <w:hideMark/>
          </w:tcPr>
          <w:p w14:paraId="572AF2B7" w14:textId="34800677" w:rsidR="009055DA" w:rsidRPr="009F4847" w:rsidRDefault="009055DA" w:rsidP="009055DA">
            <w:pPr>
              <w:pStyle w:val="TableText"/>
            </w:pPr>
            <w:r w:rsidRPr="00003E93">
              <w:t>Namoi</w:t>
            </w:r>
          </w:p>
        </w:tc>
        <w:tc>
          <w:tcPr>
            <w:tcW w:w="4058" w:type="dxa"/>
            <w:noWrap/>
            <w:hideMark/>
          </w:tcPr>
          <w:p w14:paraId="25AE2C0D" w14:textId="381C647E" w:rsidR="009055DA" w:rsidRPr="009F4847" w:rsidRDefault="009055DA" w:rsidP="009055DA">
            <w:pPr>
              <w:pStyle w:val="TableText"/>
            </w:pPr>
            <w:r w:rsidRPr="00003E93">
              <w:t>F1.10: Coolibah woodland and forest riparian zone or floodplain</w:t>
            </w:r>
          </w:p>
        </w:tc>
        <w:tc>
          <w:tcPr>
            <w:tcW w:w="990" w:type="dxa"/>
            <w:noWrap/>
            <w:hideMark/>
          </w:tcPr>
          <w:p w14:paraId="25DCB2D6" w14:textId="47A93874" w:rsidR="009055DA" w:rsidRPr="009F4847" w:rsidRDefault="009055DA" w:rsidP="009055DA">
            <w:pPr>
              <w:pStyle w:val="TableTextRight"/>
            </w:pPr>
            <w:r w:rsidRPr="00003E93">
              <w:t>85,657</w:t>
            </w:r>
          </w:p>
        </w:tc>
        <w:tc>
          <w:tcPr>
            <w:tcW w:w="1077" w:type="dxa"/>
            <w:noWrap/>
            <w:hideMark/>
          </w:tcPr>
          <w:p w14:paraId="1EC5737E" w14:textId="6D0ACB82" w:rsidR="009055DA" w:rsidRPr="009F4847" w:rsidRDefault="009055DA" w:rsidP="009055DA">
            <w:pPr>
              <w:pStyle w:val="TableTextRight"/>
            </w:pPr>
            <w:r w:rsidRPr="00003E93">
              <w:t>4,679</w:t>
            </w:r>
          </w:p>
        </w:tc>
        <w:tc>
          <w:tcPr>
            <w:tcW w:w="794" w:type="dxa"/>
            <w:noWrap/>
            <w:hideMark/>
          </w:tcPr>
          <w:p w14:paraId="17EC61A6" w14:textId="4F0947CC" w:rsidR="009055DA" w:rsidRPr="009F4847" w:rsidRDefault="009055DA" w:rsidP="009055DA">
            <w:pPr>
              <w:pStyle w:val="TableTextRight"/>
            </w:pPr>
            <w:r w:rsidRPr="00003E93">
              <w:t>0</w:t>
            </w:r>
          </w:p>
        </w:tc>
        <w:tc>
          <w:tcPr>
            <w:tcW w:w="1077" w:type="dxa"/>
            <w:noWrap/>
            <w:hideMark/>
          </w:tcPr>
          <w:p w14:paraId="626ACB9C" w14:textId="4F419AC8" w:rsidR="009055DA" w:rsidRPr="009F4847" w:rsidRDefault="009055DA" w:rsidP="009055DA">
            <w:pPr>
              <w:pStyle w:val="TableTextRight"/>
              <w:ind w:right="227"/>
            </w:pPr>
            <w:r w:rsidRPr="00003E93">
              <w:t>0</w:t>
            </w:r>
          </w:p>
        </w:tc>
      </w:tr>
      <w:tr w:rsidR="009055DA" w:rsidRPr="009F4847" w14:paraId="367FB986"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6C139772" w14:textId="64A0A736" w:rsidR="009055DA" w:rsidRPr="009F4847" w:rsidRDefault="009055DA" w:rsidP="009055DA">
            <w:pPr>
              <w:pStyle w:val="TableText"/>
            </w:pPr>
            <w:r w:rsidRPr="00003E93">
              <w:t>Namoi</w:t>
            </w:r>
          </w:p>
        </w:tc>
        <w:tc>
          <w:tcPr>
            <w:tcW w:w="4058" w:type="dxa"/>
            <w:noWrap/>
            <w:hideMark/>
          </w:tcPr>
          <w:p w14:paraId="46A5F184" w14:textId="46DC446C" w:rsidR="009055DA" w:rsidRPr="009F4847" w:rsidRDefault="009055DA" w:rsidP="009055DA">
            <w:pPr>
              <w:pStyle w:val="TableText"/>
            </w:pPr>
            <w:r w:rsidRPr="00003E93">
              <w:t>F1.2: River red gum forest riparian zone or floodplain</w:t>
            </w:r>
          </w:p>
        </w:tc>
        <w:tc>
          <w:tcPr>
            <w:tcW w:w="990" w:type="dxa"/>
            <w:noWrap/>
            <w:hideMark/>
          </w:tcPr>
          <w:p w14:paraId="672F2D97" w14:textId="40CF8DD0" w:rsidR="009055DA" w:rsidRPr="009F4847" w:rsidRDefault="009055DA" w:rsidP="009055DA">
            <w:pPr>
              <w:pStyle w:val="TableTextRight"/>
            </w:pPr>
            <w:r w:rsidRPr="00003E93">
              <w:t>5,842</w:t>
            </w:r>
          </w:p>
        </w:tc>
        <w:tc>
          <w:tcPr>
            <w:tcW w:w="1077" w:type="dxa"/>
            <w:noWrap/>
            <w:hideMark/>
          </w:tcPr>
          <w:p w14:paraId="17F4F57D" w14:textId="50AAEC56" w:rsidR="009055DA" w:rsidRPr="009F4847" w:rsidRDefault="009055DA" w:rsidP="009055DA">
            <w:pPr>
              <w:pStyle w:val="TableTextRight"/>
            </w:pPr>
            <w:r w:rsidRPr="00003E93">
              <w:t>3,041</w:t>
            </w:r>
          </w:p>
        </w:tc>
        <w:tc>
          <w:tcPr>
            <w:tcW w:w="794" w:type="dxa"/>
            <w:noWrap/>
            <w:hideMark/>
          </w:tcPr>
          <w:p w14:paraId="2B7A8B03" w14:textId="5F7F70F4" w:rsidR="009055DA" w:rsidRPr="009F4847" w:rsidRDefault="009055DA" w:rsidP="009055DA">
            <w:pPr>
              <w:pStyle w:val="TableTextRight"/>
            </w:pPr>
            <w:r w:rsidRPr="00003E93">
              <w:t>0</w:t>
            </w:r>
          </w:p>
        </w:tc>
        <w:tc>
          <w:tcPr>
            <w:tcW w:w="1077" w:type="dxa"/>
            <w:noWrap/>
            <w:hideMark/>
          </w:tcPr>
          <w:p w14:paraId="1733BA53" w14:textId="7778B9B5" w:rsidR="009055DA" w:rsidRPr="009F4847" w:rsidRDefault="009055DA" w:rsidP="009055DA">
            <w:pPr>
              <w:pStyle w:val="TableTextRight"/>
              <w:ind w:right="227"/>
            </w:pPr>
            <w:r w:rsidRPr="00003E93">
              <w:t>0</w:t>
            </w:r>
          </w:p>
        </w:tc>
      </w:tr>
      <w:tr w:rsidR="009055DA" w:rsidRPr="009F4847" w14:paraId="142BA25C" w14:textId="77777777" w:rsidTr="0030635E">
        <w:trPr>
          <w:trHeight w:val="315"/>
        </w:trPr>
        <w:tc>
          <w:tcPr>
            <w:tcW w:w="1607" w:type="dxa"/>
            <w:noWrap/>
            <w:hideMark/>
          </w:tcPr>
          <w:p w14:paraId="5CFD2C6F" w14:textId="626110E3" w:rsidR="009055DA" w:rsidRPr="009F4847" w:rsidRDefault="009055DA" w:rsidP="009055DA">
            <w:pPr>
              <w:pStyle w:val="TableText"/>
            </w:pPr>
            <w:r w:rsidRPr="00003E93">
              <w:t>Namoi</w:t>
            </w:r>
          </w:p>
        </w:tc>
        <w:tc>
          <w:tcPr>
            <w:tcW w:w="4058" w:type="dxa"/>
            <w:noWrap/>
            <w:hideMark/>
          </w:tcPr>
          <w:p w14:paraId="779E8798" w14:textId="4A998FA8" w:rsidR="009055DA" w:rsidRPr="009F4847" w:rsidRDefault="009055DA" w:rsidP="009055DA">
            <w:pPr>
              <w:pStyle w:val="TableText"/>
            </w:pPr>
            <w:r w:rsidRPr="00003E93">
              <w:t>F1.12: Woodland riparian zone or floodplain</w:t>
            </w:r>
          </w:p>
        </w:tc>
        <w:tc>
          <w:tcPr>
            <w:tcW w:w="990" w:type="dxa"/>
            <w:noWrap/>
            <w:hideMark/>
          </w:tcPr>
          <w:p w14:paraId="17C4DA4B" w14:textId="41BE5263" w:rsidR="009055DA" w:rsidRPr="009F4847" w:rsidRDefault="009055DA" w:rsidP="009055DA">
            <w:pPr>
              <w:pStyle w:val="TableTextRight"/>
            </w:pPr>
            <w:r w:rsidRPr="00003E93">
              <w:t>7,708</w:t>
            </w:r>
          </w:p>
        </w:tc>
        <w:tc>
          <w:tcPr>
            <w:tcW w:w="1077" w:type="dxa"/>
            <w:noWrap/>
            <w:hideMark/>
          </w:tcPr>
          <w:p w14:paraId="75F71D53" w14:textId="5F213469" w:rsidR="009055DA" w:rsidRPr="009F4847" w:rsidRDefault="009055DA" w:rsidP="009055DA">
            <w:pPr>
              <w:pStyle w:val="TableTextRight"/>
            </w:pPr>
            <w:r w:rsidRPr="00003E93">
              <w:t>453</w:t>
            </w:r>
          </w:p>
        </w:tc>
        <w:tc>
          <w:tcPr>
            <w:tcW w:w="794" w:type="dxa"/>
            <w:noWrap/>
            <w:hideMark/>
          </w:tcPr>
          <w:p w14:paraId="242CEE31" w14:textId="34D7B6D2" w:rsidR="009055DA" w:rsidRPr="009F4847" w:rsidRDefault="009055DA" w:rsidP="009055DA">
            <w:pPr>
              <w:pStyle w:val="TableTextRight"/>
            </w:pPr>
            <w:r w:rsidRPr="00003E93">
              <w:t>0</w:t>
            </w:r>
          </w:p>
        </w:tc>
        <w:tc>
          <w:tcPr>
            <w:tcW w:w="1077" w:type="dxa"/>
            <w:noWrap/>
            <w:hideMark/>
          </w:tcPr>
          <w:p w14:paraId="6ABA9D26" w14:textId="165B7BF1" w:rsidR="009055DA" w:rsidRPr="009F4847" w:rsidRDefault="009055DA" w:rsidP="009055DA">
            <w:pPr>
              <w:pStyle w:val="TableTextRight"/>
              <w:ind w:right="227"/>
            </w:pPr>
            <w:r w:rsidRPr="00003E93">
              <w:t>0</w:t>
            </w:r>
          </w:p>
        </w:tc>
      </w:tr>
      <w:tr w:rsidR="009055DA" w:rsidRPr="009F4847" w14:paraId="5C16E6DE"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690057F2" w14:textId="16A92745" w:rsidR="009055DA" w:rsidRPr="009F4847" w:rsidRDefault="009055DA" w:rsidP="009055DA">
            <w:pPr>
              <w:pStyle w:val="TableText"/>
            </w:pPr>
            <w:r w:rsidRPr="00003E93">
              <w:t>Namoi</w:t>
            </w:r>
          </w:p>
        </w:tc>
        <w:tc>
          <w:tcPr>
            <w:tcW w:w="4058" w:type="dxa"/>
            <w:noWrap/>
            <w:hideMark/>
          </w:tcPr>
          <w:p w14:paraId="4D3AC56A" w14:textId="2682458C" w:rsidR="009055DA" w:rsidRPr="009F4847" w:rsidRDefault="009055DA" w:rsidP="009055DA">
            <w:pPr>
              <w:pStyle w:val="TableText"/>
            </w:pPr>
            <w:r w:rsidRPr="00003E93">
              <w:t>F1.11: River cooba woodland riparian zone or floodplain</w:t>
            </w:r>
          </w:p>
        </w:tc>
        <w:tc>
          <w:tcPr>
            <w:tcW w:w="990" w:type="dxa"/>
            <w:noWrap/>
            <w:hideMark/>
          </w:tcPr>
          <w:p w14:paraId="62B45FED" w14:textId="5ABF13C6" w:rsidR="009055DA" w:rsidRPr="009F4847" w:rsidRDefault="009055DA" w:rsidP="009055DA">
            <w:pPr>
              <w:pStyle w:val="TableTextRight"/>
            </w:pPr>
            <w:r w:rsidRPr="00003E93">
              <w:t>1,391</w:t>
            </w:r>
          </w:p>
        </w:tc>
        <w:tc>
          <w:tcPr>
            <w:tcW w:w="1077" w:type="dxa"/>
            <w:noWrap/>
            <w:hideMark/>
          </w:tcPr>
          <w:p w14:paraId="3CD100EE" w14:textId="4A97EE82" w:rsidR="009055DA" w:rsidRPr="009F4847" w:rsidRDefault="009055DA" w:rsidP="009055DA">
            <w:pPr>
              <w:pStyle w:val="TableTextRight"/>
            </w:pPr>
            <w:r w:rsidRPr="00003E93">
              <w:t>41</w:t>
            </w:r>
          </w:p>
        </w:tc>
        <w:tc>
          <w:tcPr>
            <w:tcW w:w="794" w:type="dxa"/>
            <w:noWrap/>
            <w:hideMark/>
          </w:tcPr>
          <w:p w14:paraId="391D91A3" w14:textId="1334FCC7" w:rsidR="009055DA" w:rsidRPr="009F4847" w:rsidRDefault="009055DA" w:rsidP="009055DA">
            <w:pPr>
              <w:pStyle w:val="TableTextRight"/>
            </w:pPr>
            <w:r w:rsidRPr="00003E93">
              <w:t>0</w:t>
            </w:r>
          </w:p>
        </w:tc>
        <w:tc>
          <w:tcPr>
            <w:tcW w:w="1077" w:type="dxa"/>
            <w:noWrap/>
            <w:hideMark/>
          </w:tcPr>
          <w:p w14:paraId="3E68F8A0" w14:textId="02002D39" w:rsidR="009055DA" w:rsidRPr="009F4847" w:rsidRDefault="009055DA" w:rsidP="009055DA">
            <w:pPr>
              <w:pStyle w:val="TableTextRight"/>
              <w:ind w:right="227"/>
            </w:pPr>
            <w:r w:rsidRPr="00003E93">
              <w:t>0</w:t>
            </w:r>
          </w:p>
        </w:tc>
      </w:tr>
      <w:tr w:rsidR="009055DA" w:rsidRPr="009F4847" w14:paraId="1B99AA45" w14:textId="77777777" w:rsidTr="0030635E">
        <w:trPr>
          <w:trHeight w:val="315"/>
        </w:trPr>
        <w:tc>
          <w:tcPr>
            <w:tcW w:w="1607" w:type="dxa"/>
            <w:noWrap/>
            <w:hideMark/>
          </w:tcPr>
          <w:p w14:paraId="75A3BD32" w14:textId="5E98408B" w:rsidR="009055DA" w:rsidRPr="009F4847" w:rsidRDefault="009055DA" w:rsidP="009055DA">
            <w:pPr>
              <w:pStyle w:val="TableText"/>
            </w:pPr>
            <w:r w:rsidRPr="00003E93">
              <w:t>Namoi</w:t>
            </w:r>
          </w:p>
        </w:tc>
        <w:tc>
          <w:tcPr>
            <w:tcW w:w="4058" w:type="dxa"/>
            <w:noWrap/>
            <w:hideMark/>
          </w:tcPr>
          <w:p w14:paraId="259E0C3F" w14:textId="62561206" w:rsidR="009055DA" w:rsidRPr="009F4847" w:rsidRDefault="009055DA" w:rsidP="009055DA">
            <w:pPr>
              <w:pStyle w:val="TableText"/>
            </w:pPr>
            <w:r w:rsidRPr="00003E93">
              <w:t>F2.2: Lignum shrubland riparian zone or floodplain</w:t>
            </w:r>
          </w:p>
        </w:tc>
        <w:tc>
          <w:tcPr>
            <w:tcW w:w="990" w:type="dxa"/>
            <w:noWrap/>
            <w:hideMark/>
          </w:tcPr>
          <w:p w14:paraId="3B4881B6" w14:textId="2D91D821" w:rsidR="009055DA" w:rsidRPr="009F4847" w:rsidRDefault="009055DA" w:rsidP="009055DA">
            <w:pPr>
              <w:pStyle w:val="TableTextRight"/>
            </w:pPr>
            <w:r w:rsidRPr="00003E93">
              <w:t>2,240</w:t>
            </w:r>
          </w:p>
        </w:tc>
        <w:tc>
          <w:tcPr>
            <w:tcW w:w="1077" w:type="dxa"/>
            <w:noWrap/>
            <w:hideMark/>
          </w:tcPr>
          <w:p w14:paraId="67A4FF21" w14:textId="2EEB62C5" w:rsidR="009055DA" w:rsidRPr="009F4847" w:rsidRDefault="009055DA" w:rsidP="009055DA">
            <w:pPr>
              <w:pStyle w:val="TableTextRight"/>
            </w:pPr>
            <w:r w:rsidRPr="00003E93">
              <w:t>33</w:t>
            </w:r>
          </w:p>
        </w:tc>
        <w:tc>
          <w:tcPr>
            <w:tcW w:w="794" w:type="dxa"/>
            <w:noWrap/>
            <w:hideMark/>
          </w:tcPr>
          <w:p w14:paraId="3FDC70ED" w14:textId="7CE21DB0" w:rsidR="009055DA" w:rsidRPr="009F4847" w:rsidRDefault="009055DA" w:rsidP="009055DA">
            <w:pPr>
              <w:pStyle w:val="TableTextRight"/>
            </w:pPr>
            <w:r w:rsidRPr="00003E93">
              <w:t>0</w:t>
            </w:r>
          </w:p>
        </w:tc>
        <w:tc>
          <w:tcPr>
            <w:tcW w:w="1077" w:type="dxa"/>
            <w:noWrap/>
            <w:hideMark/>
          </w:tcPr>
          <w:p w14:paraId="06E50912" w14:textId="6E3ED685" w:rsidR="009055DA" w:rsidRPr="009F4847" w:rsidRDefault="009055DA" w:rsidP="009055DA">
            <w:pPr>
              <w:pStyle w:val="TableTextRight"/>
              <w:ind w:right="227"/>
            </w:pPr>
            <w:r w:rsidRPr="00003E93">
              <w:t>0</w:t>
            </w:r>
          </w:p>
        </w:tc>
      </w:tr>
      <w:tr w:rsidR="009055DA" w:rsidRPr="009F4847" w14:paraId="23E53A87"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7125CB6A" w14:textId="724A0F7A" w:rsidR="009055DA" w:rsidRPr="009F4847" w:rsidRDefault="009055DA" w:rsidP="009055DA">
            <w:pPr>
              <w:pStyle w:val="TableText"/>
            </w:pPr>
            <w:r w:rsidRPr="00003E93">
              <w:t>Namoi</w:t>
            </w:r>
          </w:p>
        </w:tc>
        <w:tc>
          <w:tcPr>
            <w:tcW w:w="4058" w:type="dxa"/>
            <w:noWrap/>
            <w:hideMark/>
          </w:tcPr>
          <w:p w14:paraId="51F9A41B" w14:textId="3466D56D" w:rsidR="009055DA" w:rsidRPr="009F4847" w:rsidRDefault="009055DA" w:rsidP="009055DA">
            <w:pPr>
              <w:pStyle w:val="TableText"/>
            </w:pPr>
            <w:r w:rsidRPr="00003E93">
              <w:t>F1.8: Black box woodland riparian zone or floodplain</w:t>
            </w:r>
          </w:p>
        </w:tc>
        <w:tc>
          <w:tcPr>
            <w:tcW w:w="990" w:type="dxa"/>
            <w:noWrap/>
            <w:hideMark/>
          </w:tcPr>
          <w:p w14:paraId="711990B9" w14:textId="45A9FF1C" w:rsidR="009055DA" w:rsidRPr="009F4847" w:rsidRDefault="009055DA" w:rsidP="009055DA">
            <w:pPr>
              <w:pStyle w:val="TableTextRight"/>
            </w:pPr>
            <w:r w:rsidRPr="00003E93">
              <w:t>15,387</w:t>
            </w:r>
          </w:p>
        </w:tc>
        <w:tc>
          <w:tcPr>
            <w:tcW w:w="1077" w:type="dxa"/>
            <w:noWrap/>
            <w:hideMark/>
          </w:tcPr>
          <w:p w14:paraId="7CD1FF24" w14:textId="6AB4CF6D" w:rsidR="009055DA" w:rsidRPr="009F4847" w:rsidRDefault="009055DA" w:rsidP="009055DA">
            <w:pPr>
              <w:pStyle w:val="TableTextRight"/>
            </w:pPr>
            <w:r w:rsidRPr="00003E93">
              <w:t>3</w:t>
            </w:r>
          </w:p>
        </w:tc>
        <w:tc>
          <w:tcPr>
            <w:tcW w:w="794" w:type="dxa"/>
            <w:noWrap/>
            <w:hideMark/>
          </w:tcPr>
          <w:p w14:paraId="1F3604B0" w14:textId="0332A98E" w:rsidR="009055DA" w:rsidRPr="009F4847" w:rsidRDefault="009055DA" w:rsidP="009055DA">
            <w:pPr>
              <w:pStyle w:val="TableTextRight"/>
            </w:pPr>
            <w:r w:rsidRPr="00003E93">
              <w:t>0</w:t>
            </w:r>
          </w:p>
        </w:tc>
        <w:tc>
          <w:tcPr>
            <w:tcW w:w="1077" w:type="dxa"/>
            <w:noWrap/>
            <w:hideMark/>
          </w:tcPr>
          <w:p w14:paraId="765E8A1C" w14:textId="04B05AE9" w:rsidR="009055DA" w:rsidRPr="009F4847" w:rsidRDefault="009055DA" w:rsidP="009055DA">
            <w:pPr>
              <w:pStyle w:val="TableTextRight"/>
              <w:ind w:right="227"/>
            </w:pPr>
            <w:r w:rsidRPr="00003E93">
              <w:t>0</w:t>
            </w:r>
          </w:p>
        </w:tc>
      </w:tr>
      <w:tr w:rsidR="009055DA" w:rsidRPr="009F4847" w14:paraId="6ED32F1E" w14:textId="77777777" w:rsidTr="0030635E">
        <w:trPr>
          <w:trHeight w:val="315"/>
        </w:trPr>
        <w:tc>
          <w:tcPr>
            <w:tcW w:w="1607" w:type="dxa"/>
            <w:noWrap/>
            <w:hideMark/>
          </w:tcPr>
          <w:p w14:paraId="2C030551" w14:textId="12DA5106" w:rsidR="009055DA" w:rsidRPr="009F4847" w:rsidRDefault="009055DA" w:rsidP="009055DA">
            <w:pPr>
              <w:pStyle w:val="TableText"/>
            </w:pPr>
            <w:r w:rsidRPr="00003E93">
              <w:t>Namoi</w:t>
            </w:r>
          </w:p>
        </w:tc>
        <w:tc>
          <w:tcPr>
            <w:tcW w:w="4058" w:type="dxa"/>
            <w:noWrap/>
            <w:hideMark/>
          </w:tcPr>
          <w:p w14:paraId="0AEFB7B7" w14:textId="601F9463" w:rsidR="009055DA" w:rsidRPr="009F4847" w:rsidRDefault="009055DA" w:rsidP="009055DA">
            <w:pPr>
              <w:pStyle w:val="TableText"/>
            </w:pPr>
            <w:r w:rsidRPr="00003E93">
              <w:t>F2.4: Shrubland riparian zone or floodplain</w:t>
            </w:r>
          </w:p>
        </w:tc>
        <w:tc>
          <w:tcPr>
            <w:tcW w:w="990" w:type="dxa"/>
            <w:noWrap/>
            <w:hideMark/>
          </w:tcPr>
          <w:p w14:paraId="29679F4E" w14:textId="49D28300" w:rsidR="009055DA" w:rsidRPr="009F4847" w:rsidRDefault="009055DA" w:rsidP="009055DA">
            <w:pPr>
              <w:pStyle w:val="TableTextRight"/>
            </w:pPr>
            <w:r w:rsidRPr="00003E93">
              <w:t>227</w:t>
            </w:r>
          </w:p>
        </w:tc>
        <w:tc>
          <w:tcPr>
            <w:tcW w:w="1077" w:type="dxa"/>
            <w:noWrap/>
            <w:hideMark/>
          </w:tcPr>
          <w:p w14:paraId="0757332E" w14:textId="7735A0F2" w:rsidR="009055DA" w:rsidRPr="009F4847" w:rsidRDefault="009055DA" w:rsidP="009055DA">
            <w:pPr>
              <w:pStyle w:val="TableTextRight"/>
            </w:pPr>
            <w:r w:rsidRPr="00003E93">
              <w:t>0</w:t>
            </w:r>
          </w:p>
        </w:tc>
        <w:tc>
          <w:tcPr>
            <w:tcW w:w="794" w:type="dxa"/>
            <w:noWrap/>
            <w:hideMark/>
          </w:tcPr>
          <w:p w14:paraId="375315E5" w14:textId="58A08ECE" w:rsidR="009055DA" w:rsidRPr="009F4847" w:rsidRDefault="009055DA" w:rsidP="009055DA">
            <w:pPr>
              <w:pStyle w:val="TableTextRight"/>
            </w:pPr>
            <w:r w:rsidRPr="00003E93">
              <w:t>0</w:t>
            </w:r>
          </w:p>
        </w:tc>
        <w:tc>
          <w:tcPr>
            <w:tcW w:w="1077" w:type="dxa"/>
            <w:noWrap/>
            <w:hideMark/>
          </w:tcPr>
          <w:p w14:paraId="097BD626" w14:textId="0954E7FB" w:rsidR="009055DA" w:rsidRPr="009F4847" w:rsidRDefault="009055DA" w:rsidP="009055DA">
            <w:pPr>
              <w:pStyle w:val="TableTextRight"/>
              <w:ind w:right="227"/>
            </w:pPr>
            <w:r w:rsidRPr="00003E93">
              <w:t>0</w:t>
            </w:r>
          </w:p>
        </w:tc>
      </w:tr>
      <w:tr w:rsidR="009055DA" w:rsidRPr="009F4847" w14:paraId="071B4E01"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36C37E65" w14:textId="4D0650A6" w:rsidR="009055DA" w:rsidRPr="009F4847" w:rsidRDefault="009055DA" w:rsidP="009055DA">
            <w:pPr>
              <w:pStyle w:val="TableText"/>
            </w:pPr>
            <w:r w:rsidRPr="00003E93">
              <w:t>Namoi</w:t>
            </w:r>
          </w:p>
        </w:tc>
        <w:tc>
          <w:tcPr>
            <w:tcW w:w="4058" w:type="dxa"/>
            <w:noWrap/>
            <w:hideMark/>
          </w:tcPr>
          <w:p w14:paraId="04D4C322" w14:textId="62D83116" w:rsidR="009055DA" w:rsidRPr="009F4847" w:rsidRDefault="009055DA" w:rsidP="009055DA">
            <w:pPr>
              <w:pStyle w:val="TableText"/>
            </w:pPr>
            <w:r w:rsidRPr="00003E93">
              <w:t>F1.13: Paperbark riparian zone or floodplain</w:t>
            </w:r>
          </w:p>
        </w:tc>
        <w:tc>
          <w:tcPr>
            <w:tcW w:w="990" w:type="dxa"/>
            <w:noWrap/>
            <w:hideMark/>
          </w:tcPr>
          <w:p w14:paraId="714EAC0A" w14:textId="21BD8A24" w:rsidR="009055DA" w:rsidRPr="009F4847" w:rsidRDefault="009055DA" w:rsidP="009055DA">
            <w:pPr>
              <w:pStyle w:val="TableTextRight"/>
            </w:pPr>
            <w:r w:rsidRPr="00003E93">
              <w:t>14</w:t>
            </w:r>
          </w:p>
        </w:tc>
        <w:tc>
          <w:tcPr>
            <w:tcW w:w="1077" w:type="dxa"/>
            <w:noWrap/>
            <w:hideMark/>
          </w:tcPr>
          <w:p w14:paraId="722B00C7" w14:textId="0539F144" w:rsidR="009055DA" w:rsidRPr="009F4847" w:rsidRDefault="009055DA" w:rsidP="009055DA">
            <w:pPr>
              <w:pStyle w:val="TableTextRight"/>
            </w:pPr>
            <w:r w:rsidRPr="00003E93">
              <w:t>0</w:t>
            </w:r>
          </w:p>
        </w:tc>
        <w:tc>
          <w:tcPr>
            <w:tcW w:w="794" w:type="dxa"/>
            <w:noWrap/>
            <w:hideMark/>
          </w:tcPr>
          <w:p w14:paraId="76C9C9F3" w14:textId="0AF22901" w:rsidR="009055DA" w:rsidRPr="009F4847" w:rsidRDefault="009055DA" w:rsidP="009055DA">
            <w:pPr>
              <w:pStyle w:val="TableTextRight"/>
            </w:pPr>
            <w:r w:rsidRPr="00003E93">
              <w:t>0</w:t>
            </w:r>
          </w:p>
        </w:tc>
        <w:tc>
          <w:tcPr>
            <w:tcW w:w="1077" w:type="dxa"/>
            <w:noWrap/>
            <w:hideMark/>
          </w:tcPr>
          <w:p w14:paraId="365572A1" w14:textId="4EE24ADD" w:rsidR="009055DA" w:rsidRPr="009F4847" w:rsidRDefault="009055DA" w:rsidP="009055DA">
            <w:pPr>
              <w:pStyle w:val="TableTextRight"/>
              <w:ind w:right="227"/>
            </w:pPr>
            <w:r w:rsidRPr="00003E93">
              <w:t>0</w:t>
            </w:r>
          </w:p>
        </w:tc>
      </w:tr>
      <w:tr w:rsidR="009055DA" w:rsidRPr="009F4847" w14:paraId="20E60937" w14:textId="77777777" w:rsidTr="0030635E">
        <w:trPr>
          <w:trHeight w:val="315"/>
        </w:trPr>
        <w:tc>
          <w:tcPr>
            <w:tcW w:w="1607" w:type="dxa"/>
            <w:noWrap/>
            <w:hideMark/>
          </w:tcPr>
          <w:p w14:paraId="3D8C22BA" w14:textId="0358D582" w:rsidR="009055DA" w:rsidRPr="009F4847" w:rsidRDefault="009055DA" w:rsidP="009055DA">
            <w:pPr>
              <w:pStyle w:val="TableText"/>
            </w:pPr>
            <w:r w:rsidRPr="00003E93">
              <w:lastRenderedPageBreak/>
              <w:t>Ovens</w:t>
            </w:r>
          </w:p>
        </w:tc>
        <w:tc>
          <w:tcPr>
            <w:tcW w:w="4058" w:type="dxa"/>
            <w:noWrap/>
            <w:hideMark/>
          </w:tcPr>
          <w:p w14:paraId="441D1369" w14:textId="5E81747E" w:rsidR="009055DA" w:rsidRPr="009F4847" w:rsidRDefault="009055DA" w:rsidP="009055DA">
            <w:pPr>
              <w:pStyle w:val="TableText"/>
            </w:pPr>
            <w:r w:rsidRPr="00003E93">
              <w:t>F1.4: River red gum woodland riparian zone or floodplain</w:t>
            </w:r>
          </w:p>
        </w:tc>
        <w:tc>
          <w:tcPr>
            <w:tcW w:w="990" w:type="dxa"/>
            <w:noWrap/>
            <w:hideMark/>
          </w:tcPr>
          <w:p w14:paraId="2A7E74D1" w14:textId="7DEEF01F" w:rsidR="009055DA" w:rsidRPr="009F4847" w:rsidRDefault="009055DA" w:rsidP="009055DA">
            <w:pPr>
              <w:pStyle w:val="TableTextRight"/>
            </w:pPr>
            <w:r w:rsidRPr="00003E93">
              <w:t>4,621</w:t>
            </w:r>
          </w:p>
        </w:tc>
        <w:tc>
          <w:tcPr>
            <w:tcW w:w="1077" w:type="dxa"/>
            <w:noWrap/>
            <w:hideMark/>
          </w:tcPr>
          <w:p w14:paraId="50544F51" w14:textId="64888227" w:rsidR="009055DA" w:rsidRPr="009F4847" w:rsidRDefault="009055DA" w:rsidP="009055DA">
            <w:pPr>
              <w:pStyle w:val="TableTextRight"/>
            </w:pPr>
            <w:r w:rsidRPr="00003E93">
              <w:t>3,714</w:t>
            </w:r>
          </w:p>
        </w:tc>
        <w:tc>
          <w:tcPr>
            <w:tcW w:w="794" w:type="dxa"/>
            <w:noWrap/>
            <w:hideMark/>
          </w:tcPr>
          <w:p w14:paraId="4D73A4A7" w14:textId="70FDC5C3" w:rsidR="009055DA" w:rsidRPr="009F4847" w:rsidRDefault="009055DA" w:rsidP="009055DA">
            <w:pPr>
              <w:pStyle w:val="TableTextRight"/>
            </w:pPr>
            <w:r w:rsidRPr="00003E93">
              <w:t>0</w:t>
            </w:r>
          </w:p>
        </w:tc>
        <w:tc>
          <w:tcPr>
            <w:tcW w:w="1077" w:type="dxa"/>
            <w:noWrap/>
            <w:hideMark/>
          </w:tcPr>
          <w:p w14:paraId="6880666B" w14:textId="4655EA2A" w:rsidR="009055DA" w:rsidRPr="009F4847" w:rsidRDefault="009055DA" w:rsidP="009055DA">
            <w:pPr>
              <w:pStyle w:val="TableTextRight"/>
              <w:ind w:right="227"/>
            </w:pPr>
            <w:r w:rsidRPr="00003E93">
              <w:t>0</w:t>
            </w:r>
          </w:p>
        </w:tc>
      </w:tr>
      <w:tr w:rsidR="009055DA" w:rsidRPr="009F4847" w14:paraId="676D0835"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33FC3D80" w14:textId="074949C8" w:rsidR="009055DA" w:rsidRPr="009F4847" w:rsidRDefault="009055DA" w:rsidP="009055DA">
            <w:pPr>
              <w:pStyle w:val="TableText"/>
            </w:pPr>
            <w:r w:rsidRPr="00003E93">
              <w:t>Ovens</w:t>
            </w:r>
          </w:p>
        </w:tc>
        <w:tc>
          <w:tcPr>
            <w:tcW w:w="4058" w:type="dxa"/>
            <w:noWrap/>
            <w:hideMark/>
          </w:tcPr>
          <w:p w14:paraId="6ED02C04" w14:textId="19DD1347" w:rsidR="009055DA" w:rsidRPr="009F4847" w:rsidRDefault="009055DA" w:rsidP="009055DA">
            <w:pPr>
              <w:pStyle w:val="TableText"/>
            </w:pPr>
            <w:r w:rsidRPr="00003E93">
              <w:t>F1.12: Woodland riparian zone or floodplain</w:t>
            </w:r>
          </w:p>
        </w:tc>
        <w:tc>
          <w:tcPr>
            <w:tcW w:w="990" w:type="dxa"/>
            <w:noWrap/>
            <w:hideMark/>
          </w:tcPr>
          <w:p w14:paraId="43359176" w14:textId="1B5BD726" w:rsidR="009055DA" w:rsidRPr="009F4847" w:rsidRDefault="009055DA" w:rsidP="009055DA">
            <w:pPr>
              <w:pStyle w:val="TableTextRight"/>
            </w:pPr>
            <w:r w:rsidRPr="00003E93">
              <w:t>5,982</w:t>
            </w:r>
          </w:p>
        </w:tc>
        <w:tc>
          <w:tcPr>
            <w:tcW w:w="1077" w:type="dxa"/>
            <w:noWrap/>
            <w:hideMark/>
          </w:tcPr>
          <w:p w14:paraId="791A2704" w14:textId="5D6FFDC4" w:rsidR="009055DA" w:rsidRPr="009F4847" w:rsidRDefault="009055DA" w:rsidP="009055DA">
            <w:pPr>
              <w:pStyle w:val="TableTextRight"/>
            </w:pPr>
            <w:r w:rsidRPr="00003E93">
              <w:t>2,490</w:t>
            </w:r>
          </w:p>
        </w:tc>
        <w:tc>
          <w:tcPr>
            <w:tcW w:w="794" w:type="dxa"/>
            <w:noWrap/>
            <w:hideMark/>
          </w:tcPr>
          <w:p w14:paraId="7B57CBC5" w14:textId="0F0449F8" w:rsidR="009055DA" w:rsidRPr="009F4847" w:rsidRDefault="009055DA" w:rsidP="009055DA">
            <w:pPr>
              <w:pStyle w:val="TableTextRight"/>
            </w:pPr>
            <w:r w:rsidRPr="00003E93">
              <w:t>0</w:t>
            </w:r>
          </w:p>
        </w:tc>
        <w:tc>
          <w:tcPr>
            <w:tcW w:w="1077" w:type="dxa"/>
            <w:noWrap/>
            <w:hideMark/>
          </w:tcPr>
          <w:p w14:paraId="72314690" w14:textId="4E5EAC10" w:rsidR="009055DA" w:rsidRPr="009F4847" w:rsidRDefault="009055DA" w:rsidP="009055DA">
            <w:pPr>
              <w:pStyle w:val="TableTextRight"/>
              <w:ind w:right="227"/>
            </w:pPr>
            <w:r w:rsidRPr="00003E93">
              <w:t>0</w:t>
            </w:r>
          </w:p>
        </w:tc>
      </w:tr>
      <w:tr w:rsidR="009055DA" w:rsidRPr="009F4847" w14:paraId="2364348C" w14:textId="77777777" w:rsidTr="0030635E">
        <w:trPr>
          <w:trHeight w:val="315"/>
        </w:trPr>
        <w:tc>
          <w:tcPr>
            <w:tcW w:w="1607" w:type="dxa"/>
            <w:noWrap/>
            <w:hideMark/>
          </w:tcPr>
          <w:p w14:paraId="5CE0C9DF" w14:textId="76F2C976" w:rsidR="009055DA" w:rsidRPr="009F4847" w:rsidRDefault="009055DA" w:rsidP="009055DA">
            <w:pPr>
              <w:pStyle w:val="TableText"/>
            </w:pPr>
            <w:r w:rsidRPr="00003E93">
              <w:t>Ovens</w:t>
            </w:r>
          </w:p>
        </w:tc>
        <w:tc>
          <w:tcPr>
            <w:tcW w:w="4058" w:type="dxa"/>
            <w:noWrap/>
            <w:hideMark/>
          </w:tcPr>
          <w:p w14:paraId="36AD4A14" w14:textId="1E33BCB4" w:rsidR="009055DA" w:rsidRPr="009F4847" w:rsidRDefault="009055DA" w:rsidP="009055DA">
            <w:pPr>
              <w:pStyle w:val="TableText"/>
            </w:pPr>
            <w:r w:rsidRPr="00003E93">
              <w:t>F1.2: River red gum forest riparian zone or floodplain</w:t>
            </w:r>
          </w:p>
        </w:tc>
        <w:tc>
          <w:tcPr>
            <w:tcW w:w="990" w:type="dxa"/>
            <w:noWrap/>
            <w:hideMark/>
          </w:tcPr>
          <w:p w14:paraId="30FFA17B" w14:textId="0AFFB200" w:rsidR="009055DA" w:rsidRPr="009F4847" w:rsidRDefault="009055DA" w:rsidP="009055DA">
            <w:pPr>
              <w:pStyle w:val="TableTextRight"/>
            </w:pPr>
            <w:r w:rsidRPr="00003E93">
              <w:t>1,921</w:t>
            </w:r>
          </w:p>
        </w:tc>
        <w:tc>
          <w:tcPr>
            <w:tcW w:w="1077" w:type="dxa"/>
            <w:noWrap/>
            <w:hideMark/>
          </w:tcPr>
          <w:p w14:paraId="59E2B8B5" w14:textId="0B242458" w:rsidR="009055DA" w:rsidRPr="009F4847" w:rsidRDefault="009055DA" w:rsidP="009055DA">
            <w:pPr>
              <w:pStyle w:val="TableTextRight"/>
            </w:pPr>
            <w:r w:rsidRPr="00003E93">
              <w:t>1,748</w:t>
            </w:r>
          </w:p>
        </w:tc>
        <w:tc>
          <w:tcPr>
            <w:tcW w:w="794" w:type="dxa"/>
            <w:noWrap/>
            <w:hideMark/>
          </w:tcPr>
          <w:p w14:paraId="69D4ED77" w14:textId="18369F0B" w:rsidR="009055DA" w:rsidRPr="009F4847" w:rsidRDefault="009055DA" w:rsidP="009055DA">
            <w:pPr>
              <w:pStyle w:val="TableTextRight"/>
            </w:pPr>
            <w:r w:rsidRPr="00003E93">
              <w:t>0</w:t>
            </w:r>
          </w:p>
        </w:tc>
        <w:tc>
          <w:tcPr>
            <w:tcW w:w="1077" w:type="dxa"/>
            <w:noWrap/>
            <w:hideMark/>
          </w:tcPr>
          <w:p w14:paraId="28A6D5C8" w14:textId="071C07C8" w:rsidR="009055DA" w:rsidRPr="009F4847" w:rsidRDefault="009055DA" w:rsidP="009055DA">
            <w:pPr>
              <w:pStyle w:val="TableTextRight"/>
              <w:ind w:right="227"/>
            </w:pPr>
            <w:r w:rsidRPr="00003E93">
              <w:t>0</w:t>
            </w:r>
          </w:p>
        </w:tc>
      </w:tr>
      <w:tr w:rsidR="009055DA" w:rsidRPr="009F4847" w14:paraId="5E680CD2"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56409EFF" w14:textId="4CDFAC2F" w:rsidR="009055DA" w:rsidRPr="009F4847" w:rsidRDefault="009055DA" w:rsidP="009055DA">
            <w:pPr>
              <w:pStyle w:val="TableText"/>
            </w:pPr>
            <w:r w:rsidRPr="00003E93">
              <w:t>Ovens</w:t>
            </w:r>
          </w:p>
        </w:tc>
        <w:tc>
          <w:tcPr>
            <w:tcW w:w="4058" w:type="dxa"/>
            <w:noWrap/>
            <w:hideMark/>
          </w:tcPr>
          <w:p w14:paraId="08208910" w14:textId="3599D12A" w:rsidR="009055DA" w:rsidRPr="009F4847" w:rsidRDefault="009055DA" w:rsidP="009055DA">
            <w:pPr>
              <w:pStyle w:val="TableText"/>
            </w:pPr>
            <w:r w:rsidRPr="00003E93">
              <w:t>F4: Unspecified riparian zone or floodplain</w:t>
            </w:r>
          </w:p>
        </w:tc>
        <w:tc>
          <w:tcPr>
            <w:tcW w:w="990" w:type="dxa"/>
            <w:noWrap/>
            <w:hideMark/>
          </w:tcPr>
          <w:p w14:paraId="6336D7EB" w14:textId="5CB1D976" w:rsidR="009055DA" w:rsidRPr="009F4847" w:rsidRDefault="009055DA" w:rsidP="009055DA">
            <w:pPr>
              <w:pStyle w:val="TableTextRight"/>
            </w:pPr>
            <w:r w:rsidRPr="00003E93">
              <w:t>92</w:t>
            </w:r>
          </w:p>
        </w:tc>
        <w:tc>
          <w:tcPr>
            <w:tcW w:w="1077" w:type="dxa"/>
            <w:noWrap/>
            <w:hideMark/>
          </w:tcPr>
          <w:p w14:paraId="4A06398C" w14:textId="78C9401D" w:rsidR="009055DA" w:rsidRPr="009F4847" w:rsidRDefault="009055DA" w:rsidP="009055DA">
            <w:pPr>
              <w:pStyle w:val="TableTextRight"/>
            </w:pPr>
            <w:r w:rsidRPr="00003E93">
              <w:t>33</w:t>
            </w:r>
          </w:p>
        </w:tc>
        <w:tc>
          <w:tcPr>
            <w:tcW w:w="794" w:type="dxa"/>
            <w:noWrap/>
            <w:hideMark/>
          </w:tcPr>
          <w:p w14:paraId="6BDA8E44" w14:textId="2C25AF4A" w:rsidR="009055DA" w:rsidRPr="009F4847" w:rsidRDefault="009055DA" w:rsidP="009055DA">
            <w:pPr>
              <w:pStyle w:val="TableTextRight"/>
            </w:pPr>
            <w:r w:rsidRPr="00003E93">
              <w:t>0</w:t>
            </w:r>
          </w:p>
        </w:tc>
        <w:tc>
          <w:tcPr>
            <w:tcW w:w="1077" w:type="dxa"/>
            <w:noWrap/>
            <w:hideMark/>
          </w:tcPr>
          <w:p w14:paraId="3A90C1D0" w14:textId="0C6C8B95" w:rsidR="009055DA" w:rsidRPr="009F4847" w:rsidRDefault="009055DA" w:rsidP="009055DA">
            <w:pPr>
              <w:pStyle w:val="TableTextRight"/>
              <w:ind w:right="227"/>
            </w:pPr>
            <w:r w:rsidRPr="00003E93">
              <w:t>0</w:t>
            </w:r>
          </w:p>
        </w:tc>
      </w:tr>
      <w:tr w:rsidR="009055DA" w:rsidRPr="009F4847" w14:paraId="7F68B74B" w14:textId="77777777" w:rsidTr="0030635E">
        <w:trPr>
          <w:trHeight w:val="315"/>
        </w:trPr>
        <w:tc>
          <w:tcPr>
            <w:tcW w:w="1607" w:type="dxa"/>
            <w:noWrap/>
            <w:hideMark/>
          </w:tcPr>
          <w:p w14:paraId="58C0C056" w14:textId="4301D702" w:rsidR="009055DA" w:rsidRPr="009F4847" w:rsidRDefault="009055DA" w:rsidP="009055DA">
            <w:pPr>
              <w:pStyle w:val="TableText"/>
            </w:pPr>
            <w:r w:rsidRPr="00003E93">
              <w:t>Paroo</w:t>
            </w:r>
          </w:p>
        </w:tc>
        <w:tc>
          <w:tcPr>
            <w:tcW w:w="4058" w:type="dxa"/>
            <w:noWrap/>
            <w:hideMark/>
          </w:tcPr>
          <w:p w14:paraId="759F7A3B" w14:textId="40F4294B" w:rsidR="009055DA" w:rsidRPr="009F4847" w:rsidRDefault="009055DA" w:rsidP="009055DA">
            <w:pPr>
              <w:pStyle w:val="TableText"/>
            </w:pPr>
            <w:r w:rsidRPr="00003E93">
              <w:t>F1.10: Coolibah woodland and forest riparian zone or floodplain</w:t>
            </w:r>
          </w:p>
        </w:tc>
        <w:tc>
          <w:tcPr>
            <w:tcW w:w="990" w:type="dxa"/>
            <w:noWrap/>
            <w:hideMark/>
          </w:tcPr>
          <w:p w14:paraId="02212538" w14:textId="5C736959" w:rsidR="009055DA" w:rsidRPr="009F4847" w:rsidRDefault="009055DA" w:rsidP="009055DA">
            <w:pPr>
              <w:pStyle w:val="TableTextRight"/>
            </w:pPr>
            <w:r w:rsidRPr="00003E93">
              <w:t>132,400</w:t>
            </w:r>
          </w:p>
        </w:tc>
        <w:tc>
          <w:tcPr>
            <w:tcW w:w="1077" w:type="dxa"/>
            <w:noWrap/>
            <w:hideMark/>
          </w:tcPr>
          <w:p w14:paraId="4C9D8B84" w14:textId="7A9F7638" w:rsidR="009055DA" w:rsidRPr="009F4847" w:rsidRDefault="009055DA" w:rsidP="009055DA">
            <w:pPr>
              <w:pStyle w:val="TableTextRight"/>
            </w:pPr>
            <w:r w:rsidRPr="00003E93">
              <w:t>114,116</w:t>
            </w:r>
          </w:p>
        </w:tc>
        <w:tc>
          <w:tcPr>
            <w:tcW w:w="794" w:type="dxa"/>
            <w:noWrap/>
            <w:hideMark/>
          </w:tcPr>
          <w:p w14:paraId="52FE2D4F" w14:textId="2A27C593" w:rsidR="009055DA" w:rsidRPr="009F4847" w:rsidRDefault="009055DA" w:rsidP="009055DA">
            <w:pPr>
              <w:pStyle w:val="TableTextRight"/>
            </w:pPr>
            <w:r w:rsidRPr="00003E93">
              <w:t>0</w:t>
            </w:r>
          </w:p>
        </w:tc>
        <w:tc>
          <w:tcPr>
            <w:tcW w:w="1077" w:type="dxa"/>
            <w:noWrap/>
            <w:hideMark/>
          </w:tcPr>
          <w:p w14:paraId="7C1CFED2" w14:textId="10DBD3DA" w:rsidR="009055DA" w:rsidRPr="009F4847" w:rsidRDefault="009055DA" w:rsidP="009055DA">
            <w:pPr>
              <w:pStyle w:val="TableTextRight"/>
              <w:ind w:right="227"/>
            </w:pPr>
            <w:r w:rsidRPr="00003E93">
              <w:t>0</w:t>
            </w:r>
          </w:p>
        </w:tc>
      </w:tr>
      <w:tr w:rsidR="009055DA" w:rsidRPr="009F4847" w14:paraId="34D801C2"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6F4CC5EF" w14:textId="2A6E4F3C" w:rsidR="009055DA" w:rsidRPr="009F4847" w:rsidRDefault="009055DA" w:rsidP="009055DA">
            <w:pPr>
              <w:pStyle w:val="TableText"/>
            </w:pPr>
            <w:r w:rsidRPr="00003E93">
              <w:t>Paroo</w:t>
            </w:r>
          </w:p>
        </w:tc>
        <w:tc>
          <w:tcPr>
            <w:tcW w:w="4058" w:type="dxa"/>
            <w:noWrap/>
            <w:hideMark/>
          </w:tcPr>
          <w:p w14:paraId="6F524E3E" w14:textId="6223FE6D" w:rsidR="009055DA" w:rsidRPr="009F4847" w:rsidRDefault="009055DA" w:rsidP="009055DA">
            <w:pPr>
              <w:pStyle w:val="TableText"/>
            </w:pPr>
            <w:r w:rsidRPr="00003E93">
              <w:t>F1.8: Black box woodland riparian zone or floodplain</w:t>
            </w:r>
          </w:p>
        </w:tc>
        <w:tc>
          <w:tcPr>
            <w:tcW w:w="990" w:type="dxa"/>
            <w:noWrap/>
            <w:hideMark/>
          </w:tcPr>
          <w:p w14:paraId="43909A6F" w14:textId="71EC3CA2" w:rsidR="009055DA" w:rsidRPr="009F4847" w:rsidRDefault="009055DA" w:rsidP="009055DA">
            <w:pPr>
              <w:pStyle w:val="TableTextRight"/>
            </w:pPr>
            <w:r w:rsidRPr="00003E93">
              <w:t>97,104</w:t>
            </w:r>
          </w:p>
        </w:tc>
        <w:tc>
          <w:tcPr>
            <w:tcW w:w="1077" w:type="dxa"/>
            <w:noWrap/>
            <w:hideMark/>
          </w:tcPr>
          <w:p w14:paraId="1D815C2F" w14:textId="1E46F948" w:rsidR="009055DA" w:rsidRPr="009F4847" w:rsidRDefault="009055DA" w:rsidP="009055DA">
            <w:pPr>
              <w:pStyle w:val="TableTextRight"/>
            </w:pPr>
            <w:r w:rsidRPr="00003E93">
              <w:t>49,058</w:t>
            </w:r>
          </w:p>
        </w:tc>
        <w:tc>
          <w:tcPr>
            <w:tcW w:w="794" w:type="dxa"/>
            <w:noWrap/>
            <w:hideMark/>
          </w:tcPr>
          <w:p w14:paraId="06BA31F9" w14:textId="64848318" w:rsidR="009055DA" w:rsidRPr="009F4847" w:rsidRDefault="009055DA" w:rsidP="009055DA">
            <w:pPr>
              <w:pStyle w:val="TableTextRight"/>
            </w:pPr>
            <w:r w:rsidRPr="00003E93">
              <w:t>0</w:t>
            </w:r>
          </w:p>
        </w:tc>
        <w:tc>
          <w:tcPr>
            <w:tcW w:w="1077" w:type="dxa"/>
            <w:noWrap/>
            <w:hideMark/>
          </w:tcPr>
          <w:p w14:paraId="301BC818" w14:textId="63DFAA09" w:rsidR="009055DA" w:rsidRPr="009F4847" w:rsidRDefault="009055DA" w:rsidP="009055DA">
            <w:pPr>
              <w:pStyle w:val="TableTextRight"/>
              <w:ind w:right="227"/>
            </w:pPr>
            <w:r w:rsidRPr="00003E93">
              <w:t>0</w:t>
            </w:r>
          </w:p>
        </w:tc>
      </w:tr>
      <w:tr w:rsidR="009055DA" w:rsidRPr="009F4847" w14:paraId="0117E698" w14:textId="77777777" w:rsidTr="0030635E">
        <w:trPr>
          <w:trHeight w:val="315"/>
        </w:trPr>
        <w:tc>
          <w:tcPr>
            <w:tcW w:w="1607" w:type="dxa"/>
            <w:noWrap/>
            <w:hideMark/>
          </w:tcPr>
          <w:p w14:paraId="5DC83C6D" w14:textId="6DCA0F3E" w:rsidR="009055DA" w:rsidRPr="009F4847" w:rsidRDefault="009055DA" w:rsidP="009055DA">
            <w:pPr>
              <w:pStyle w:val="TableText"/>
            </w:pPr>
            <w:r w:rsidRPr="00003E93">
              <w:t>Paroo</w:t>
            </w:r>
          </w:p>
        </w:tc>
        <w:tc>
          <w:tcPr>
            <w:tcW w:w="4058" w:type="dxa"/>
            <w:noWrap/>
            <w:hideMark/>
          </w:tcPr>
          <w:p w14:paraId="65C31057" w14:textId="533E3702" w:rsidR="009055DA" w:rsidRPr="009F4847" w:rsidRDefault="009055DA" w:rsidP="009055DA">
            <w:pPr>
              <w:pStyle w:val="TableText"/>
            </w:pPr>
            <w:r w:rsidRPr="00003E93">
              <w:t>F1.4: River red gum woodland riparian zone or floodplain</w:t>
            </w:r>
          </w:p>
        </w:tc>
        <w:tc>
          <w:tcPr>
            <w:tcW w:w="990" w:type="dxa"/>
            <w:noWrap/>
            <w:hideMark/>
          </w:tcPr>
          <w:p w14:paraId="0756C548" w14:textId="37C1F52C" w:rsidR="009055DA" w:rsidRPr="009F4847" w:rsidRDefault="009055DA" w:rsidP="009055DA">
            <w:pPr>
              <w:pStyle w:val="TableTextRight"/>
            </w:pPr>
            <w:r w:rsidRPr="00003E93">
              <w:t>99,862</w:t>
            </w:r>
          </w:p>
        </w:tc>
        <w:tc>
          <w:tcPr>
            <w:tcW w:w="1077" w:type="dxa"/>
            <w:noWrap/>
            <w:hideMark/>
          </w:tcPr>
          <w:p w14:paraId="26DB0F4F" w14:textId="19800B11" w:rsidR="009055DA" w:rsidRPr="009F4847" w:rsidRDefault="009055DA" w:rsidP="009055DA">
            <w:pPr>
              <w:pStyle w:val="TableTextRight"/>
            </w:pPr>
            <w:r w:rsidRPr="00003E93">
              <w:t>41,703</w:t>
            </w:r>
          </w:p>
        </w:tc>
        <w:tc>
          <w:tcPr>
            <w:tcW w:w="794" w:type="dxa"/>
            <w:noWrap/>
            <w:hideMark/>
          </w:tcPr>
          <w:p w14:paraId="3CE70D5C" w14:textId="777D49A5" w:rsidR="009055DA" w:rsidRPr="009F4847" w:rsidRDefault="009055DA" w:rsidP="009055DA">
            <w:pPr>
              <w:pStyle w:val="TableTextRight"/>
            </w:pPr>
            <w:r w:rsidRPr="00003E93">
              <w:t>0</w:t>
            </w:r>
          </w:p>
        </w:tc>
        <w:tc>
          <w:tcPr>
            <w:tcW w:w="1077" w:type="dxa"/>
            <w:noWrap/>
            <w:hideMark/>
          </w:tcPr>
          <w:p w14:paraId="06F85D17" w14:textId="57810D61" w:rsidR="009055DA" w:rsidRPr="009F4847" w:rsidRDefault="009055DA" w:rsidP="009055DA">
            <w:pPr>
              <w:pStyle w:val="TableTextRight"/>
              <w:ind w:right="227"/>
            </w:pPr>
            <w:r w:rsidRPr="00003E93">
              <w:t>0</w:t>
            </w:r>
          </w:p>
        </w:tc>
      </w:tr>
      <w:tr w:rsidR="009055DA" w:rsidRPr="009F4847" w14:paraId="52292D60"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0CF60148" w14:textId="335BD488" w:rsidR="009055DA" w:rsidRPr="009F4847" w:rsidRDefault="009055DA" w:rsidP="009055DA">
            <w:pPr>
              <w:pStyle w:val="TableText"/>
            </w:pPr>
            <w:r w:rsidRPr="00003E93">
              <w:t>Paroo</w:t>
            </w:r>
          </w:p>
        </w:tc>
        <w:tc>
          <w:tcPr>
            <w:tcW w:w="4058" w:type="dxa"/>
            <w:noWrap/>
            <w:hideMark/>
          </w:tcPr>
          <w:p w14:paraId="549BD324" w14:textId="2F90C52C" w:rsidR="009055DA" w:rsidRPr="009F4847" w:rsidRDefault="009055DA" w:rsidP="009055DA">
            <w:pPr>
              <w:pStyle w:val="TableText"/>
            </w:pPr>
            <w:r w:rsidRPr="00003E93">
              <w:t>F2.2: Lignum shrubland riparian zone or floodplain</w:t>
            </w:r>
          </w:p>
        </w:tc>
        <w:tc>
          <w:tcPr>
            <w:tcW w:w="990" w:type="dxa"/>
            <w:noWrap/>
            <w:hideMark/>
          </w:tcPr>
          <w:p w14:paraId="78FFE2F4" w14:textId="0732A071" w:rsidR="009055DA" w:rsidRPr="009F4847" w:rsidRDefault="009055DA" w:rsidP="009055DA">
            <w:pPr>
              <w:pStyle w:val="TableTextRight"/>
            </w:pPr>
            <w:r w:rsidRPr="00003E93">
              <w:t>58,163</w:t>
            </w:r>
          </w:p>
        </w:tc>
        <w:tc>
          <w:tcPr>
            <w:tcW w:w="1077" w:type="dxa"/>
            <w:noWrap/>
            <w:hideMark/>
          </w:tcPr>
          <w:p w14:paraId="0BB2AF1E" w14:textId="43DE8F0C" w:rsidR="009055DA" w:rsidRPr="009F4847" w:rsidRDefault="009055DA" w:rsidP="009055DA">
            <w:pPr>
              <w:pStyle w:val="TableTextRight"/>
            </w:pPr>
            <w:r w:rsidRPr="00003E93">
              <w:t>35,279</w:t>
            </w:r>
          </w:p>
        </w:tc>
        <w:tc>
          <w:tcPr>
            <w:tcW w:w="794" w:type="dxa"/>
            <w:noWrap/>
            <w:hideMark/>
          </w:tcPr>
          <w:p w14:paraId="60F4CAC4" w14:textId="6841D557" w:rsidR="009055DA" w:rsidRPr="009F4847" w:rsidRDefault="009055DA" w:rsidP="009055DA">
            <w:pPr>
              <w:pStyle w:val="TableTextRight"/>
            </w:pPr>
            <w:r w:rsidRPr="00003E93">
              <w:t>0</w:t>
            </w:r>
          </w:p>
        </w:tc>
        <w:tc>
          <w:tcPr>
            <w:tcW w:w="1077" w:type="dxa"/>
            <w:noWrap/>
            <w:hideMark/>
          </w:tcPr>
          <w:p w14:paraId="2A13BC3D" w14:textId="30F403DD" w:rsidR="009055DA" w:rsidRPr="009F4847" w:rsidRDefault="009055DA" w:rsidP="009055DA">
            <w:pPr>
              <w:pStyle w:val="TableTextRight"/>
              <w:ind w:right="227"/>
            </w:pPr>
            <w:r w:rsidRPr="00003E93">
              <w:t>0</w:t>
            </w:r>
          </w:p>
        </w:tc>
      </w:tr>
      <w:tr w:rsidR="009055DA" w:rsidRPr="009F4847" w14:paraId="5A5DD72F" w14:textId="77777777" w:rsidTr="0030635E">
        <w:trPr>
          <w:trHeight w:val="315"/>
        </w:trPr>
        <w:tc>
          <w:tcPr>
            <w:tcW w:w="1607" w:type="dxa"/>
            <w:noWrap/>
            <w:hideMark/>
          </w:tcPr>
          <w:p w14:paraId="10BEA514" w14:textId="21116869" w:rsidR="009055DA" w:rsidRPr="009F4847" w:rsidRDefault="009055DA" w:rsidP="009055DA">
            <w:pPr>
              <w:pStyle w:val="TableText"/>
            </w:pPr>
            <w:r w:rsidRPr="00003E93">
              <w:t>Paroo</w:t>
            </w:r>
          </w:p>
        </w:tc>
        <w:tc>
          <w:tcPr>
            <w:tcW w:w="4058" w:type="dxa"/>
            <w:noWrap/>
            <w:hideMark/>
          </w:tcPr>
          <w:p w14:paraId="7CCFA4A3" w14:textId="17E6A399" w:rsidR="009055DA" w:rsidRPr="009F4847" w:rsidRDefault="009055DA" w:rsidP="009055DA">
            <w:pPr>
              <w:pStyle w:val="TableText"/>
            </w:pPr>
            <w:r w:rsidRPr="00003E93">
              <w:t>F1.12: Woodland riparian zone or floodplain</w:t>
            </w:r>
          </w:p>
        </w:tc>
        <w:tc>
          <w:tcPr>
            <w:tcW w:w="990" w:type="dxa"/>
            <w:noWrap/>
            <w:hideMark/>
          </w:tcPr>
          <w:p w14:paraId="44EC0025" w14:textId="688466EC" w:rsidR="009055DA" w:rsidRPr="009F4847" w:rsidRDefault="009055DA" w:rsidP="009055DA">
            <w:pPr>
              <w:pStyle w:val="TableTextRight"/>
            </w:pPr>
            <w:r w:rsidRPr="00003E93">
              <w:t>40,896</w:t>
            </w:r>
          </w:p>
        </w:tc>
        <w:tc>
          <w:tcPr>
            <w:tcW w:w="1077" w:type="dxa"/>
            <w:noWrap/>
            <w:hideMark/>
          </w:tcPr>
          <w:p w14:paraId="2CCE59E5" w14:textId="0E017F58" w:rsidR="009055DA" w:rsidRPr="009F4847" w:rsidRDefault="009055DA" w:rsidP="009055DA">
            <w:pPr>
              <w:pStyle w:val="TableTextRight"/>
            </w:pPr>
            <w:r w:rsidRPr="00003E93">
              <w:t>26,553</w:t>
            </w:r>
          </w:p>
        </w:tc>
        <w:tc>
          <w:tcPr>
            <w:tcW w:w="794" w:type="dxa"/>
            <w:noWrap/>
            <w:hideMark/>
          </w:tcPr>
          <w:p w14:paraId="035B607D" w14:textId="2691704D" w:rsidR="009055DA" w:rsidRPr="009F4847" w:rsidRDefault="009055DA" w:rsidP="009055DA">
            <w:pPr>
              <w:pStyle w:val="TableTextRight"/>
            </w:pPr>
            <w:r w:rsidRPr="00003E93">
              <w:t>0</w:t>
            </w:r>
          </w:p>
        </w:tc>
        <w:tc>
          <w:tcPr>
            <w:tcW w:w="1077" w:type="dxa"/>
            <w:noWrap/>
            <w:hideMark/>
          </w:tcPr>
          <w:p w14:paraId="63915B06" w14:textId="49AF0354" w:rsidR="009055DA" w:rsidRPr="009F4847" w:rsidRDefault="009055DA" w:rsidP="009055DA">
            <w:pPr>
              <w:pStyle w:val="TableTextRight"/>
              <w:ind w:right="227"/>
            </w:pPr>
            <w:r w:rsidRPr="00003E93">
              <w:t>0</w:t>
            </w:r>
          </w:p>
        </w:tc>
      </w:tr>
      <w:tr w:rsidR="009055DA" w:rsidRPr="009F4847" w14:paraId="7BB1546E"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5D151664" w14:textId="07F45016" w:rsidR="009055DA" w:rsidRPr="009F4847" w:rsidRDefault="009055DA" w:rsidP="009055DA">
            <w:pPr>
              <w:pStyle w:val="TableText"/>
            </w:pPr>
            <w:r w:rsidRPr="00003E93">
              <w:t>Paroo</w:t>
            </w:r>
          </w:p>
        </w:tc>
        <w:tc>
          <w:tcPr>
            <w:tcW w:w="4058" w:type="dxa"/>
            <w:noWrap/>
            <w:hideMark/>
          </w:tcPr>
          <w:p w14:paraId="0D08DEE3" w14:textId="1D9CE0EA" w:rsidR="009055DA" w:rsidRPr="009F4847" w:rsidRDefault="009055DA" w:rsidP="009055DA">
            <w:pPr>
              <w:pStyle w:val="TableText"/>
            </w:pPr>
            <w:r w:rsidRPr="00003E93">
              <w:t>F2.4: Shrubland riparian zone or floodplain</w:t>
            </w:r>
          </w:p>
        </w:tc>
        <w:tc>
          <w:tcPr>
            <w:tcW w:w="990" w:type="dxa"/>
            <w:noWrap/>
            <w:hideMark/>
          </w:tcPr>
          <w:p w14:paraId="285B54CD" w14:textId="4722B7EE" w:rsidR="009055DA" w:rsidRPr="009F4847" w:rsidRDefault="009055DA" w:rsidP="009055DA">
            <w:pPr>
              <w:pStyle w:val="TableTextRight"/>
            </w:pPr>
            <w:r w:rsidRPr="00003E93">
              <w:t>18,863</w:t>
            </w:r>
          </w:p>
        </w:tc>
        <w:tc>
          <w:tcPr>
            <w:tcW w:w="1077" w:type="dxa"/>
            <w:noWrap/>
            <w:hideMark/>
          </w:tcPr>
          <w:p w14:paraId="52D10800" w14:textId="34341891" w:rsidR="009055DA" w:rsidRPr="009F4847" w:rsidRDefault="009055DA" w:rsidP="009055DA">
            <w:pPr>
              <w:pStyle w:val="TableTextRight"/>
            </w:pPr>
            <w:r w:rsidRPr="00003E93">
              <w:t>14,383</w:t>
            </w:r>
          </w:p>
        </w:tc>
        <w:tc>
          <w:tcPr>
            <w:tcW w:w="794" w:type="dxa"/>
            <w:noWrap/>
            <w:hideMark/>
          </w:tcPr>
          <w:p w14:paraId="382CC570" w14:textId="72EE19A2" w:rsidR="009055DA" w:rsidRPr="009F4847" w:rsidRDefault="009055DA" w:rsidP="009055DA">
            <w:pPr>
              <w:pStyle w:val="TableTextRight"/>
            </w:pPr>
            <w:r w:rsidRPr="00003E93">
              <w:t>0</w:t>
            </w:r>
          </w:p>
        </w:tc>
        <w:tc>
          <w:tcPr>
            <w:tcW w:w="1077" w:type="dxa"/>
            <w:noWrap/>
            <w:hideMark/>
          </w:tcPr>
          <w:p w14:paraId="289F2092" w14:textId="289F240B" w:rsidR="009055DA" w:rsidRPr="009F4847" w:rsidRDefault="009055DA" w:rsidP="009055DA">
            <w:pPr>
              <w:pStyle w:val="TableTextRight"/>
              <w:ind w:right="227"/>
            </w:pPr>
            <w:r w:rsidRPr="00003E93">
              <w:t>0</w:t>
            </w:r>
          </w:p>
        </w:tc>
      </w:tr>
      <w:tr w:rsidR="009055DA" w:rsidRPr="009F4847" w14:paraId="7CC3F979" w14:textId="77777777" w:rsidTr="0030635E">
        <w:trPr>
          <w:trHeight w:val="315"/>
        </w:trPr>
        <w:tc>
          <w:tcPr>
            <w:tcW w:w="1607" w:type="dxa"/>
            <w:noWrap/>
            <w:hideMark/>
          </w:tcPr>
          <w:p w14:paraId="5D010688" w14:textId="53E974E3" w:rsidR="009055DA" w:rsidRPr="009F4847" w:rsidRDefault="009055DA" w:rsidP="009055DA">
            <w:pPr>
              <w:pStyle w:val="TableText"/>
            </w:pPr>
            <w:r w:rsidRPr="00003E93">
              <w:t>Paroo</w:t>
            </w:r>
          </w:p>
        </w:tc>
        <w:tc>
          <w:tcPr>
            <w:tcW w:w="4058" w:type="dxa"/>
            <w:noWrap/>
            <w:hideMark/>
          </w:tcPr>
          <w:p w14:paraId="0B6471F1" w14:textId="3CFCCE3A" w:rsidR="009055DA" w:rsidRPr="009F4847" w:rsidRDefault="009055DA" w:rsidP="009055DA">
            <w:pPr>
              <w:pStyle w:val="TableText"/>
            </w:pPr>
            <w:r w:rsidRPr="00003E93">
              <w:t>F1.2: River red gum forest riparian zone or floodplain</w:t>
            </w:r>
          </w:p>
        </w:tc>
        <w:tc>
          <w:tcPr>
            <w:tcW w:w="990" w:type="dxa"/>
            <w:noWrap/>
            <w:hideMark/>
          </w:tcPr>
          <w:p w14:paraId="2773D88F" w14:textId="5CD91EE7" w:rsidR="009055DA" w:rsidRPr="009F4847" w:rsidRDefault="009055DA" w:rsidP="009055DA">
            <w:pPr>
              <w:pStyle w:val="TableTextRight"/>
            </w:pPr>
            <w:r w:rsidRPr="00003E93">
              <w:t>4,359</w:t>
            </w:r>
          </w:p>
        </w:tc>
        <w:tc>
          <w:tcPr>
            <w:tcW w:w="1077" w:type="dxa"/>
            <w:noWrap/>
            <w:hideMark/>
          </w:tcPr>
          <w:p w14:paraId="2247ADA8" w14:textId="1B79E419" w:rsidR="009055DA" w:rsidRPr="009F4847" w:rsidRDefault="009055DA" w:rsidP="009055DA">
            <w:pPr>
              <w:pStyle w:val="TableTextRight"/>
            </w:pPr>
            <w:r w:rsidRPr="00003E93">
              <w:t>2,762</w:t>
            </w:r>
          </w:p>
        </w:tc>
        <w:tc>
          <w:tcPr>
            <w:tcW w:w="794" w:type="dxa"/>
            <w:noWrap/>
            <w:hideMark/>
          </w:tcPr>
          <w:p w14:paraId="32DDD95A" w14:textId="0FC18E96" w:rsidR="009055DA" w:rsidRPr="009F4847" w:rsidRDefault="009055DA" w:rsidP="009055DA">
            <w:pPr>
              <w:pStyle w:val="TableTextRight"/>
            </w:pPr>
            <w:r w:rsidRPr="00003E93">
              <w:t>0</w:t>
            </w:r>
          </w:p>
        </w:tc>
        <w:tc>
          <w:tcPr>
            <w:tcW w:w="1077" w:type="dxa"/>
            <w:noWrap/>
            <w:hideMark/>
          </w:tcPr>
          <w:p w14:paraId="03E82AF0" w14:textId="67A6850E" w:rsidR="009055DA" w:rsidRPr="009F4847" w:rsidRDefault="009055DA" w:rsidP="009055DA">
            <w:pPr>
              <w:pStyle w:val="TableTextRight"/>
              <w:ind w:right="227"/>
            </w:pPr>
            <w:r w:rsidRPr="00003E93">
              <w:t>0</w:t>
            </w:r>
          </w:p>
        </w:tc>
      </w:tr>
      <w:tr w:rsidR="009055DA" w:rsidRPr="009F4847" w14:paraId="06E9D21D"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05469152" w14:textId="37EF04F0" w:rsidR="009055DA" w:rsidRPr="009F4847" w:rsidRDefault="009055DA" w:rsidP="009055DA">
            <w:pPr>
              <w:pStyle w:val="TableText"/>
            </w:pPr>
            <w:r w:rsidRPr="00003E93">
              <w:t>Paroo</w:t>
            </w:r>
          </w:p>
        </w:tc>
        <w:tc>
          <w:tcPr>
            <w:tcW w:w="4058" w:type="dxa"/>
            <w:noWrap/>
            <w:hideMark/>
          </w:tcPr>
          <w:p w14:paraId="7F419BBA" w14:textId="16E3F56D" w:rsidR="009055DA" w:rsidRPr="009F4847" w:rsidRDefault="009055DA" w:rsidP="009055DA">
            <w:pPr>
              <w:pStyle w:val="TableText"/>
            </w:pPr>
            <w:r w:rsidRPr="00003E93">
              <w:t>F4: Unspecified riparian zone or floodplain</w:t>
            </w:r>
          </w:p>
        </w:tc>
        <w:tc>
          <w:tcPr>
            <w:tcW w:w="990" w:type="dxa"/>
            <w:noWrap/>
            <w:hideMark/>
          </w:tcPr>
          <w:p w14:paraId="13001D78" w14:textId="54A30301" w:rsidR="009055DA" w:rsidRPr="009F4847" w:rsidRDefault="009055DA" w:rsidP="009055DA">
            <w:pPr>
              <w:pStyle w:val="TableTextRight"/>
            </w:pPr>
            <w:r w:rsidRPr="00003E93">
              <w:t>1,197</w:t>
            </w:r>
          </w:p>
        </w:tc>
        <w:tc>
          <w:tcPr>
            <w:tcW w:w="1077" w:type="dxa"/>
            <w:noWrap/>
            <w:hideMark/>
          </w:tcPr>
          <w:p w14:paraId="0677317B" w14:textId="673B74F9" w:rsidR="009055DA" w:rsidRPr="009F4847" w:rsidRDefault="009055DA" w:rsidP="009055DA">
            <w:pPr>
              <w:pStyle w:val="TableTextRight"/>
            </w:pPr>
            <w:r w:rsidRPr="00003E93">
              <w:t>805</w:t>
            </w:r>
          </w:p>
        </w:tc>
        <w:tc>
          <w:tcPr>
            <w:tcW w:w="794" w:type="dxa"/>
            <w:noWrap/>
            <w:hideMark/>
          </w:tcPr>
          <w:p w14:paraId="25B1E798" w14:textId="71B393AB" w:rsidR="009055DA" w:rsidRPr="009F4847" w:rsidRDefault="009055DA" w:rsidP="009055DA">
            <w:pPr>
              <w:pStyle w:val="TableTextRight"/>
            </w:pPr>
            <w:r w:rsidRPr="00003E93">
              <w:t>0</w:t>
            </w:r>
          </w:p>
        </w:tc>
        <w:tc>
          <w:tcPr>
            <w:tcW w:w="1077" w:type="dxa"/>
            <w:noWrap/>
            <w:hideMark/>
          </w:tcPr>
          <w:p w14:paraId="350E76A1" w14:textId="393BDA5A" w:rsidR="009055DA" w:rsidRPr="009F4847" w:rsidRDefault="009055DA" w:rsidP="009055DA">
            <w:pPr>
              <w:pStyle w:val="TableTextRight"/>
              <w:ind w:right="227"/>
            </w:pPr>
            <w:r w:rsidRPr="00003E93">
              <w:t>0</w:t>
            </w:r>
          </w:p>
        </w:tc>
      </w:tr>
      <w:tr w:rsidR="009055DA" w:rsidRPr="009F4847" w14:paraId="5CCBC7AD" w14:textId="77777777" w:rsidTr="0030635E">
        <w:trPr>
          <w:trHeight w:val="315"/>
        </w:trPr>
        <w:tc>
          <w:tcPr>
            <w:tcW w:w="1607" w:type="dxa"/>
            <w:noWrap/>
            <w:hideMark/>
          </w:tcPr>
          <w:p w14:paraId="532E4AEC" w14:textId="1E9E0D07" w:rsidR="009055DA" w:rsidRPr="009F4847" w:rsidRDefault="009055DA" w:rsidP="009055DA">
            <w:pPr>
              <w:pStyle w:val="TableText"/>
            </w:pPr>
            <w:r w:rsidRPr="00003E93">
              <w:t>Paroo</w:t>
            </w:r>
          </w:p>
        </w:tc>
        <w:tc>
          <w:tcPr>
            <w:tcW w:w="4058" w:type="dxa"/>
            <w:noWrap/>
            <w:hideMark/>
          </w:tcPr>
          <w:p w14:paraId="31FD15E7" w14:textId="675459F1" w:rsidR="009055DA" w:rsidRPr="009F4847" w:rsidRDefault="009055DA" w:rsidP="009055DA">
            <w:pPr>
              <w:pStyle w:val="TableText"/>
            </w:pPr>
            <w:r w:rsidRPr="00003E93">
              <w:t>F1.13: Paperbark riparian zone or floodplain</w:t>
            </w:r>
          </w:p>
        </w:tc>
        <w:tc>
          <w:tcPr>
            <w:tcW w:w="990" w:type="dxa"/>
            <w:noWrap/>
            <w:hideMark/>
          </w:tcPr>
          <w:p w14:paraId="553E1469" w14:textId="11C2E45F" w:rsidR="009055DA" w:rsidRPr="009F4847" w:rsidRDefault="009055DA" w:rsidP="009055DA">
            <w:pPr>
              <w:pStyle w:val="TableTextRight"/>
            </w:pPr>
            <w:r w:rsidRPr="00003E93">
              <w:t>871</w:t>
            </w:r>
          </w:p>
        </w:tc>
        <w:tc>
          <w:tcPr>
            <w:tcW w:w="1077" w:type="dxa"/>
            <w:noWrap/>
            <w:hideMark/>
          </w:tcPr>
          <w:p w14:paraId="49A1E3A6" w14:textId="623F048E" w:rsidR="009055DA" w:rsidRPr="009F4847" w:rsidRDefault="009055DA" w:rsidP="009055DA">
            <w:pPr>
              <w:pStyle w:val="TableTextRight"/>
            </w:pPr>
            <w:r w:rsidRPr="00003E93">
              <w:t>267</w:t>
            </w:r>
          </w:p>
        </w:tc>
        <w:tc>
          <w:tcPr>
            <w:tcW w:w="794" w:type="dxa"/>
            <w:noWrap/>
            <w:hideMark/>
          </w:tcPr>
          <w:p w14:paraId="62A73989" w14:textId="32240B3B" w:rsidR="009055DA" w:rsidRPr="009F4847" w:rsidRDefault="009055DA" w:rsidP="009055DA">
            <w:pPr>
              <w:pStyle w:val="TableTextRight"/>
            </w:pPr>
            <w:r w:rsidRPr="00003E93">
              <w:t>0</w:t>
            </w:r>
          </w:p>
        </w:tc>
        <w:tc>
          <w:tcPr>
            <w:tcW w:w="1077" w:type="dxa"/>
            <w:noWrap/>
            <w:hideMark/>
          </w:tcPr>
          <w:p w14:paraId="44571BA1" w14:textId="558E2E6F" w:rsidR="009055DA" w:rsidRPr="009F4847" w:rsidRDefault="009055DA" w:rsidP="009055DA">
            <w:pPr>
              <w:pStyle w:val="TableTextRight"/>
              <w:ind w:right="227"/>
            </w:pPr>
            <w:r w:rsidRPr="00003E93">
              <w:t>0</w:t>
            </w:r>
          </w:p>
        </w:tc>
      </w:tr>
      <w:tr w:rsidR="009055DA" w:rsidRPr="009F4847" w14:paraId="72B62AE0"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10B83009" w14:textId="4D89B2C1" w:rsidR="009055DA" w:rsidRPr="009F4847" w:rsidRDefault="009055DA" w:rsidP="009055DA">
            <w:pPr>
              <w:pStyle w:val="TableText"/>
            </w:pPr>
            <w:r w:rsidRPr="00003E93">
              <w:t>Paroo</w:t>
            </w:r>
          </w:p>
        </w:tc>
        <w:tc>
          <w:tcPr>
            <w:tcW w:w="4058" w:type="dxa"/>
            <w:noWrap/>
            <w:hideMark/>
          </w:tcPr>
          <w:p w14:paraId="05178A3C" w14:textId="0575E60E" w:rsidR="009055DA" w:rsidRPr="009F4847" w:rsidRDefault="009055DA" w:rsidP="009055DA">
            <w:pPr>
              <w:pStyle w:val="TableText"/>
            </w:pPr>
            <w:r w:rsidRPr="00003E93">
              <w:t>F1.11: River cooba woodland riparian zone or floodplain</w:t>
            </w:r>
          </w:p>
        </w:tc>
        <w:tc>
          <w:tcPr>
            <w:tcW w:w="990" w:type="dxa"/>
            <w:noWrap/>
            <w:hideMark/>
          </w:tcPr>
          <w:p w14:paraId="731EE5C7" w14:textId="11F6034C" w:rsidR="009055DA" w:rsidRPr="009F4847" w:rsidRDefault="009055DA" w:rsidP="009055DA">
            <w:pPr>
              <w:pStyle w:val="TableTextRight"/>
            </w:pPr>
            <w:r w:rsidRPr="00003E93">
              <w:t>30</w:t>
            </w:r>
          </w:p>
        </w:tc>
        <w:tc>
          <w:tcPr>
            <w:tcW w:w="1077" w:type="dxa"/>
            <w:noWrap/>
            <w:hideMark/>
          </w:tcPr>
          <w:p w14:paraId="0361F629" w14:textId="7C74A0DA" w:rsidR="009055DA" w:rsidRPr="009F4847" w:rsidRDefault="009055DA" w:rsidP="009055DA">
            <w:pPr>
              <w:pStyle w:val="TableTextRight"/>
            </w:pPr>
            <w:r w:rsidRPr="00003E93">
              <w:t>22</w:t>
            </w:r>
          </w:p>
        </w:tc>
        <w:tc>
          <w:tcPr>
            <w:tcW w:w="794" w:type="dxa"/>
            <w:noWrap/>
            <w:hideMark/>
          </w:tcPr>
          <w:p w14:paraId="602D47E7" w14:textId="73765D6B" w:rsidR="009055DA" w:rsidRPr="009F4847" w:rsidRDefault="009055DA" w:rsidP="009055DA">
            <w:pPr>
              <w:pStyle w:val="TableTextRight"/>
            </w:pPr>
            <w:r w:rsidRPr="00003E93">
              <w:t>0</w:t>
            </w:r>
          </w:p>
        </w:tc>
        <w:tc>
          <w:tcPr>
            <w:tcW w:w="1077" w:type="dxa"/>
            <w:noWrap/>
            <w:hideMark/>
          </w:tcPr>
          <w:p w14:paraId="442C4DEC" w14:textId="328F88F5" w:rsidR="009055DA" w:rsidRPr="009F4847" w:rsidRDefault="009055DA" w:rsidP="009055DA">
            <w:pPr>
              <w:pStyle w:val="TableTextRight"/>
              <w:ind w:right="227"/>
            </w:pPr>
            <w:r w:rsidRPr="00003E93">
              <w:t>0</w:t>
            </w:r>
          </w:p>
        </w:tc>
      </w:tr>
      <w:tr w:rsidR="009055DA" w:rsidRPr="009F4847" w14:paraId="1884B620" w14:textId="77777777" w:rsidTr="0030635E">
        <w:trPr>
          <w:trHeight w:val="315"/>
        </w:trPr>
        <w:tc>
          <w:tcPr>
            <w:tcW w:w="1607" w:type="dxa"/>
            <w:noWrap/>
            <w:hideMark/>
          </w:tcPr>
          <w:p w14:paraId="5197D2E7" w14:textId="77388434" w:rsidR="009055DA" w:rsidRPr="009F4847" w:rsidRDefault="009055DA" w:rsidP="009055DA">
            <w:pPr>
              <w:pStyle w:val="TableText"/>
            </w:pPr>
            <w:r w:rsidRPr="00003E93">
              <w:t>Upper Murray</w:t>
            </w:r>
          </w:p>
        </w:tc>
        <w:tc>
          <w:tcPr>
            <w:tcW w:w="4058" w:type="dxa"/>
            <w:noWrap/>
            <w:hideMark/>
          </w:tcPr>
          <w:p w14:paraId="4882C7C0" w14:textId="548BDBD1" w:rsidR="009055DA" w:rsidRPr="009F4847" w:rsidRDefault="009055DA" w:rsidP="009055DA">
            <w:pPr>
              <w:pStyle w:val="TableText"/>
            </w:pPr>
            <w:r w:rsidRPr="00003E93">
              <w:t>F1.2: River red gum forest riparian zone or floodplain</w:t>
            </w:r>
          </w:p>
        </w:tc>
        <w:tc>
          <w:tcPr>
            <w:tcW w:w="990" w:type="dxa"/>
            <w:noWrap/>
            <w:hideMark/>
          </w:tcPr>
          <w:p w14:paraId="5C35F6CD" w14:textId="13433E47" w:rsidR="009055DA" w:rsidRPr="009F4847" w:rsidRDefault="009055DA" w:rsidP="009055DA">
            <w:pPr>
              <w:pStyle w:val="TableTextRight"/>
            </w:pPr>
            <w:r w:rsidRPr="00003E93">
              <w:t>1,583</w:t>
            </w:r>
          </w:p>
        </w:tc>
        <w:tc>
          <w:tcPr>
            <w:tcW w:w="1077" w:type="dxa"/>
            <w:noWrap/>
            <w:hideMark/>
          </w:tcPr>
          <w:p w14:paraId="1D49FF73" w14:textId="736EAACF" w:rsidR="009055DA" w:rsidRPr="009F4847" w:rsidRDefault="009055DA" w:rsidP="009055DA">
            <w:pPr>
              <w:pStyle w:val="TableTextRight"/>
            </w:pPr>
            <w:r w:rsidRPr="00003E93">
              <w:t>919</w:t>
            </w:r>
          </w:p>
        </w:tc>
        <w:tc>
          <w:tcPr>
            <w:tcW w:w="794" w:type="dxa"/>
            <w:noWrap/>
            <w:hideMark/>
          </w:tcPr>
          <w:p w14:paraId="3AD9A49C" w14:textId="2C40C322" w:rsidR="009055DA" w:rsidRPr="009F4847" w:rsidRDefault="009055DA" w:rsidP="009055DA">
            <w:pPr>
              <w:pStyle w:val="TableTextRight"/>
            </w:pPr>
            <w:r w:rsidRPr="00003E93">
              <w:t>0</w:t>
            </w:r>
          </w:p>
        </w:tc>
        <w:tc>
          <w:tcPr>
            <w:tcW w:w="1077" w:type="dxa"/>
            <w:noWrap/>
            <w:hideMark/>
          </w:tcPr>
          <w:p w14:paraId="4A8CD99A" w14:textId="22B1D860" w:rsidR="009055DA" w:rsidRPr="009F4847" w:rsidRDefault="009055DA" w:rsidP="009055DA">
            <w:pPr>
              <w:pStyle w:val="TableTextRight"/>
              <w:ind w:right="227"/>
            </w:pPr>
            <w:r w:rsidRPr="00003E93">
              <w:t>0</w:t>
            </w:r>
          </w:p>
        </w:tc>
      </w:tr>
      <w:tr w:rsidR="009055DA" w:rsidRPr="009F4847" w14:paraId="5D1706E3"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364BA08C" w14:textId="2FDEEFDD" w:rsidR="009055DA" w:rsidRPr="009F4847" w:rsidRDefault="009055DA" w:rsidP="009055DA">
            <w:pPr>
              <w:pStyle w:val="TableText"/>
            </w:pPr>
            <w:r w:rsidRPr="00003E93">
              <w:t>Upper Murray</w:t>
            </w:r>
          </w:p>
        </w:tc>
        <w:tc>
          <w:tcPr>
            <w:tcW w:w="4058" w:type="dxa"/>
            <w:noWrap/>
            <w:hideMark/>
          </w:tcPr>
          <w:p w14:paraId="0E5AFA2C" w14:textId="477985AE" w:rsidR="009055DA" w:rsidRPr="009F4847" w:rsidRDefault="009055DA" w:rsidP="009055DA">
            <w:pPr>
              <w:pStyle w:val="TableText"/>
            </w:pPr>
            <w:r w:rsidRPr="00003E93">
              <w:t>F1.12: Woodland riparian zone or floodplain</w:t>
            </w:r>
          </w:p>
        </w:tc>
        <w:tc>
          <w:tcPr>
            <w:tcW w:w="990" w:type="dxa"/>
            <w:noWrap/>
            <w:hideMark/>
          </w:tcPr>
          <w:p w14:paraId="533C1F42" w14:textId="5211F257" w:rsidR="009055DA" w:rsidRPr="009F4847" w:rsidRDefault="009055DA" w:rsidP="009055DA">
            <w:pPr>
              <w:pStyle w:val="TableTextRight"/>
            </w:pPr>
            <w:r w:rsidRPr="00003E93">
              <w:t>1,229</w:t>
            </w:r>
          </w:p>
        </w:tc>
        <w:tc>
          <w:tcPr>
            <w:tcW w:w="1077" w:type="dxa"/>
            <w:noWrap/>
            <w:hideMark/>
          </w:tcPr>
          <w:p w14:paraId="4488066F" w14:textId="0903DF93" w:rsidR="009055DA" w:rsidRPr="009F4847" w:rsidRDefault="009055DA" w:rsidP="009055DA">
            <w:pPr>
              <w:pStyle w:val="TableTextRight"/>
            </w:pPr>
            <w:r w:rsidRPr="00003E93">
              <w:t>383</w:t>
            </w:r>
          </w:p>
        </w:tc>
        <w:tc>
          <w:tcPr>
            <w:tcW w:w="794" w:type="dxa"/>
            <w:noWrap/>
            <w:hideMark/>
          </w:tcPr>
          <w:p w14:paraId="316BB9E6" w14:textId="6C8B8FA3" w:rsidR="009055DA" w:rsidRPr="009F4847" w:rsidRDefault="009055DA" w:rsidP="009055DA">
            <w:pPr>
              <w:pStyle w:val="TableTextRight"/>
            </w:pPr>
            <w:r w:rsidRPr="00003E93">
              <w:t>0</w:t>
            </w:r>
          </w:p>
        </w:tc>
        <w:tc>
          <w:tcPr>
            <w:tcW w:w="1077" w:type="dxa"/>
            <w:noWrap/>
            <w:hideMark/>
          </w:tcPr>
          <w:p w14:paraId="0CC783C6" w14:textId="74D0EB3E" w:rsidR="009055DA" w:rsidRPr="009F4847" w:rsidRDefault="009055DA" w:rsidP="009055DA">
            <w:pPr>
              <w:pStyle w:val="TableTextRight"/>
              <w:ind w:right="227"/>
            </w:pPr>
            <w:r w:rsidRPr="00003E93">
              <w:t>0</w:t>
            </w:r>
          </w:p>
        </w:tc>
      </w:tr>
      <w:tr w:rsidR="009055DA" w:rsidRPr="009F4847" w14:paraId="70551705" w14:textId="77777777" w:rsidTr="0030635E">
        <w:trPr>
          <w:trHeight w:val="315"/>
        </w:trPr>
        <w:tc>
          <w:tcPr>
            <w:tcW w:w="1607" w:type="dxa"/>
            <w:noWrap/>
            <w:hideMark/>
          </w:tcPr>
          <w:p w14:paraId="57702900" w14:textId="093E537E" w:rsidR="009055DA" w:rsidRPr="009F4847" w:rsidRDefault="009055DA" w:rsidP="009055DA">
            <w:pPr>
              <w:pStyle w:val="TableText"/>
            </w:pPr>
            <w:r w:rsidRPr="00003E93">
              <w:t>Upper Murray</w:t>
            </w:r>
          </w:p>
        </w:tc>
        <w:tc>
          <w:tcPr>
            <w:tcW w:w="4058" w:type="dxa"/>
            <w:noWrap/>
            <w:hideMark/>
          </w:tcPr>
          <w:p w14:paraId="04E1CC7B" w14:textId="5AE33264" w:rsidR="009055DA" w:rsidRPr="009F4847" w:rsidRDefault="009055DA" w:rsidP="009055DA">
            <w:pPr>
              <w:pStyle w:val="TableText"/>
            </w:pPr>
            <w:r w:rsidRPr="00003E93">
              <w:t>F1.4: River red gum woodland riparian zone or floodplain</w:t>
            </w:r>
          </w:p>
        </w:tc>
        <w:tc>
          <w:tcPr>
            <w:tcW w:w="990" w:type="dxa"/>
            <w:noWrap/>
            <w:hideMark/>
          </w:tcPr>
          <w:p w14:paraId="656E383D" w14:textId="7E038EFC" w:rsidR="009055DA" w:rsidRPr="009F4847" w:rsidRDefault="009055DA" w:rsidP="009055DA">
            <w:pPr>
              <w:pStyle w:val="TableTextRight"/>
            </w:pPr>
            <w:r w:rsidRPr="00003E93">
              <w:t>569</w:t>
            </w:r>
          </w:p>
        </w:tc>
        <w:tc>
          <w:tcPr>
            <w:tcW w:w="1077" w:type="dxa"/>
            <w:noWrap/>
            <w:hideMark/>
          </w:tcPr>
          <w:p w14:paraId="507066C8" w14:textId="08E2046E" w:rsidR="009055DA" w:rsidRPr="009F4847" w:rsidRDefault="009055DA" w:rsidP="009055DA">
            <w:pPr>
              <w:pStyle w:val="TableTextRight"/>
            </w:pPr>
            <w:r w:rsidRPr="00003E93">
              <w:t>143</w:t>
            </w:r>
          </w:p>
        </w:tc>
        <w:tc>
          <w:tcPr>
            <w:tcW w:w="794" w:type="dxa"/>
            <w:noWrap/>
            <w:hideMark/>
          </w:tcPr>
          <w:p w14:paraId="0323F2B5" w14:textId="19B68CE9" w:rsidR="009055DA" w:rsidRPr="009F4847" w:rsidRDefault="009055DA" w:rsidP="009055DA">
            <w:pPr>
              <w:pStyle w:val="TableTextRight"/>
            </w:pPr>
            <w:r w:rsidRPr="00003E93">
              <w:t>0</w:t>
            </w:r>
          </w:p>
        </w:tc>
        <w:tc>
          <w:tcPr>
            <w:tcW w:w="1077" w:type="dxa"/>
            <w:noWrap/>
            <w:hideMark/>
          </w:tcPr>
          <w:p w14:paraId="1522BA63" w14:textId="75C13198" w:rsidR="009055DA" w:rsidRPr="009F4847" w:rsidRDefault="009055DA" w:rsidP="009055DA">
            <w:pPr>
              <w:pStyle w:val="TableTextRight"/>
              <w:ind w:right="227"/>
            </w:pPr>
            <w:r w:rsidRPr="00003E93">
              <w:t>0</w:t>
            </w:r>
          </w:p>
        </w:tc>
      </w:tr>
      <w:tr w:rsidR="009055DA" w:rsidRPr="009F4847" w14:paraId="723BD155"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0B610E5C" w14:textId="6C93D8C5" w:rsidR="009055DA" w:rsidRPr="009F4847" w:rsidRDefault="009055DA" w:rsidP="009055DA">
            <w:pPr>
              <w:pStyle w:val="TableText"/>
            </w:pPr>
            <w:r w:rsidRPr="00003E93">
              <w:t>Upper Murray</w:t>
            </w:r>
          </w:p>
        </w:tc>
        <w:tc>
          <w:tcPr>
            <w:tcW w:w="4058" w:type="dxa"/>
            <w:noWrap/>
            <w:hideMark/>
          </w:tcPr>
          <w:p w14:paraId="2570967F" w14:textId="52FF18E7" w:rsidR="009055DA" w:rsidRPr="009F4847" w:rsidRDefault="009055DA" w:rsidP="009055DA">
            <w:pPr>
              <w:pStyle w:val="TableText"/>
            </w:pPr>
            <w:r w:rsidRPr="00003E93">
              <w:t>F4: Unspecified riparian zone or floodplain</w:t>
            </w:r>
          </w:p>
        </w:tc>
        <w:tc>
          <w:tcPr>
            <w:tcW w:w="990" w:type="dxa"/>
            <w:noWrap/>
            <w:hideMark/>
          </w:tcPr>
          <w:p w14:paraId="6B4A4D04" w14:textId="6FC8E37D" w:rsidR="009055DA" w:rsidRPr="009F4847" w:rsidRDefault="009055DA" w:rsidP="009055DA">
            <w:pPr>
              <w:pStyle w:val="TableTextRight"/>
            </w:pPr>
            <w:r w:rsidRPr="00003E93">
              <w:t>54</w:t>
            </w:r>
          </w:p>
        </w:tc>
        <w:tc>
          <w:tcPr>
            <w:tcW w:w="1077" w:type="dxa"/>
            <w:noWrap/>
            <w:hideMark/>
          </w:tcPr>
          <w:p w14:paraId="1C798C37" w14:textId="1ACA594A" w:rsidR="009055DA" w:rsidRPr="009F4847" w:rsidRDefault="009055DA" w:rsidP="009055DA">
            <w:pPr>
              <w:pStyle w:val="TableTextRight"/>
            </w:pPr>
            <w:r w:rsidRPr="00003E93">
              <w:t>24</w:t>
            </w:r>
          </w:p>
        </w:tc>
        <w:tc>
          <w:tcPr>
            <w:tcW w:w="794" w:type="dxa"/>
            <w:noWrap/>
            <w:hideMark/>
          </w:tcPr>
          <w:p w14:paraId="7E04D3E6" w14:textId="4D83C746" w:rsidR="009055DA" w:rsidRPr="009F4847" w:rsidRDefault="009055DA" w:rsidP="009055DA">
            <w:pPr>
              <w:pStyle w:val="TableTextRight"/>
            </w:pPr>
            <w:r w:rsidRPr="00003E93">
              <w:t>0</w:t>
            </w:r>
          </w:p>
        </w:tc>
        <w:tc>
          <w:tcPr>
            <w:tcW w:w="1077" w:type="dxa"/>
            <w:noWrap/>
            <w:hideMark/>
          </w:tcPr>
          <w:p w14:paraId="1A42080E" w14:textId="0C677A01" w:rsidR="009055DA" w:rsidRPr="009F4847" w:rsidRDefault="009055DA" w:rsidP="009055DA">
            <w:pPr>
              <w:pStyle w:val="TableTextRight"/>
              <w:ind w:right="227"/>
            </w:pPr>
            <w:r w:rsidRPr="00003E93">
              <w:t>0</w:t>
            </w:r>
          </w:p>
        </w:tc>
      </w:tr>
      <w:tr w:rsidR="009055DA" w:rsidRPr="009F4847" w14:paraId="2C7F2CE0" w14:textId="77777777" w:rsidTr="0030635E">
        <w:trPr>
          <w:trHeight w:val="315"/>
        </w:trPr>
        <w:tc>
          <w:tcPr>
            <w:tcW w:w="1607" w:type="dxa"/>
            <w:noWrap/>
            <w:hideMark/>
          </w:tcPr>
          <w:p w14:paraId="7BDA9852" w14:textId="003BFED3" w:rsidR="009055DA" w:rsidRPr="009F4847" w:rsidRDefault="009055DA" w:rsidP="009055DA">
            <w:pPr>
              <w:pStyle w:val="TableText"/>
            </w:pPr>
            <w:r w:rsidRPr="00003E93">
              <w:t>Upper Murray</w:t>
            </w:r>
          </w:p>
        </w:tc>
        <w:tc>
          <w:tcPr>
            <w:tcW w:w="4058" w:type="dxa"/>
            <w:noWrap/>
            <w:hideMark/>
          </w:tcPr>
          <w:p w14:paraId="0C12781B" w14:textId="085A0E4A" w:rsidR="009055DA" w:rsidRPr="009F4847" w:rsidRDefault="009055DA" w:rsidP="009055DA">
            <w:pPr>
              <w:pStyle w:val="TableText"/>
            </w:pPr>
            <w:r w:rsidRPr="00003E93">
              <w:t>F2.4: Shrubland riparian zone or floodplain</w:t>
            </w:r>
          </w:p>
        </w:tc>
        <w:tc>
          <w:tcPr>
            <w:tcW w:w="990" w:type="dxa"/>
            <w:noWrap/>
            <w:hideMark/>
          </w:tcPr>
          <w:p w14:paraId="3B965018" w14:textId="76CE0E3F" w:rsidR="009055DA" w:rsidRPr="009F4847" w:rsidRDefault="009055DA" w:rsidP="009055DA">
            <w:pPr>
              <w:pStyle w:val="TableTextRight"/>
            </w:pPr>
            <w:r w:rsidRPr="00003E93">
              <w:t>349</w:t>
            </w:r>
          </w:p>
        </w:tc>
        <w:tc>
          <w:tcPr>
            <w:tcW w:w="1077" w:type="dxa"/>
            <w:noWrap/>
            <w:hideMark/>
          </w:tcPr>
          <w:p w14:paraId="108B699C" w14:textId="1E418F02" w:rsidR="009055DA" w:rsidRPr="009F4847" w:rsidRDefault="009055DA" w:rsidP="009055DA">
            <w:pPr>
              <w:pStyle w:val="TableTextRight"/>
            </w:pPr>
            <w:r w:rsidRPr="00003E93">
              <w:t>19</w:t>
            </w:r>
          </w:p>
        </w:tc>
        <w:tc>
          <w:tcPr>
            <w:tcW w:w="794" w:type="dxa"/>
            <w:noWrap/>
            <w:hideMark/>
          </w:tcPr>
          <w:p w14:paraId="4F5F44B0" w14:textId="3786304B" w:rsidR="009055DA" w:rsidRPr="009F4847" w:rsidRDefault="009055DA" w:rsidP="009055DA">
            <w:pPr>
              <w:pStyle w:val="TableTextRight"/>
            </w:pPr>
            <w:r w:rsidRPr="00003E93">
              <w:t>0</w:t>
            </w:r>
          </w:p>
        </w:tc>
        <w:tc>
          <w:tcPr>
            <w:tcW w:w="1077" w:type="dxa"/>
            <w:noWrap/>
            <w:hideMark/>
          </w:tcPr>
          <w:p w14:paraId="14DAE490" w14:textId="7FEC49D3" w:rsidR="009055DA" w:rsidRPr="009F4847" w:rsidRDefault="009055DA" w:rsidP="009055DA">
            <w:pPr>
              <w:pStyle w:val="TableTextRight"/>
              <w:ind w:right="227"/>
            </w:pPr>
            <w:r w:rsidRPr="00003E93">
              <w:t>0</w:t>
            </w:r>
          </w:p>
        </w:tc>
      </w:tr>
      <w:tr w:rsidR="009055DA" w:rsidRPr="009F4847" w14:paraId="3AFC16B7"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noWrap/>
            <w:hideMark/>
          </w:tcPr>
          <w:p w14:paraId="25E94892" w14:textId="72FF3D34" w:rsidR="009055DA" w:rsidRPr="009F4847" w:rsidRDefault="009055DA" w:rsidP="009055DA">
            <w:pPr>
              <w:pStyle w:val="TableText"/>
            </w:pPr>
            <w:r w:rsidRPr="00003E93">
              <w:t>Upper Murray</w:t>
            </w:r>
          </w:p>
        </w:tc>
        <w:tc>
          <w:tcPr>
            <w:tcW w:w="4058" w:type="dxa"/>
            <w:tcBorders>
              <w:bottom w:val="nil"/>
            </w:tcBorders>
            <w:noWrap/>
            <w:hideMark/>
          </w:tcPr>
          <w:p w14:paraId="0191CF8D" w14:textId="4213D25D" w:rsidR="009055DA" w:rsidRPr="009F4847" w:rsidRDefault="009055DA" w:rsidP="009055DA">
            <w:pPr>
              <w:pStyle w:val="TableText"/>
            </w:pPr>
            <w:r w:rsidRPr="00003E93">
              <w:t>F2.2: Lignum shrubland riparian zone or floodplain</w:t>
            </w:r>
          </w:p>
        </w:tc>
        <w:tc>
          <w:tcPr>
            <w:tcW w:w="990" w:type="dxa"/>
            <w:tcBorders>
              <w:bottom w:val="nil"/>
            </w:tcBorders>
            <w:noWrap/>
            <w:hideMark/>
          </w:tcPr>
          <w:p w14:paraId="51D404C7" w14:textId="1FEDCBB0" w:rsidR="009055DA" w:rsidRPr="009F4847" w:rsidRDefault="009055DA" w:rsidP="009055DA">
            <w:pPr>
              <w:pStyle w:val="TableTextRight"/>
            </w:pPr>
            <w:r w:rsidRPr="00003E93">
              <w:t>9</w:t>
            </w:r>
          </w:p>
        </w:tc>
        <w:tc>
          <w:tcPr>
            <w:tcW w:w="1077" w:type="dxa"/>
            <w:tcBorders>
              <w:bottom w:val="nil"/>
            </w:tcBorders>
            <w:noWrap/>
            <w:hideMark/>
          </w:tcPr>
          <w:p w14:paraId="4DC814BE" w14:textId="5B29D8E0" w:rsidR="009055DA" w:rsidRPr="009F4847" w:rsidRDefault="009055DA" w:rsidP="009055DA">
            <w:pPr>
              <w:pStyle w:val="TableTextRight"/>
            </w:pPr>
            <w:r w:rsidRPr="00003E93">
              <w:t>0</w:t>
            </w:r>
          </w:p>
        </w:tc>
        <w:tc>
          <w:tcPr>
            <w:tcW w:w="794" w:type="dxa"/>
            <w:tcBorders>
              <w:bottom w:val="nil"/>
            </w:tcBorders>
            <w:noWrap/>
            <w:hideMark/>
          </w:tcPr>
          <w:p w14:paraId="0FD0A926" w14:textId="02820B74" w:rsidR="009055DA" w:rsidRPr="009F4847" w:rsidRDefault="009055DA" w:rsidP="009055DA">
            <w:pPr>
              <w:pStyle w:val="TableTextRight"/>
            </w:pPr>
            <w:r w:rsidRPr="00003E93">
              <w:t>0</w:t>
            </w:r>
          </w:p>
        </w:tc>
        <w:tc>
          <w:tcPr>
            <w:tcW w:w="1077" w:type="dxa"/>
            <w:tcBorders>
              <w:bottom w:val="nil"/>
            </w:tcBorders>
            <w:noWrap/>
            <w:hideMark/>
          </w:tcPr>
          <w:p w14:paraId="52F5CE67" w14:textId="197B5952" w:rsidR="009055DA" w:rsidRPr="009F4847" w:rsidRDefault="009055DA" w:rsidP="009055DA">
            <w:pPr>
              <w:pStyle w:val="TableTextRight"/>
              <w:ind w:right="227"/>
            </w:pPr>
            <w:r w:rsidRPr="00003E93">
              <w:t>0</w:t>
            </w:r>
          </w:p>
        </w:tc>
      </w:tr>
      <w:tr w:rsidR="009055DA" w:rsidRPr="009F4847" w14:paraId="4AECD1D3" w14:textId="77777777" w:rsidTr="0030635E">
        <w:trPr>
          <w:trHeight w:val="315"/>
        </w:trPr>
        <w:tc>
          <w:tcPr>
            <w:tcW w:w="1607" w:type="dxa"/>
            <w:tcBorders>
              <w:bottom w:val="nil"/>
            </w:tcBorders>
            <w:shd w:val="clear" w:color="auto" w:fill="D0EAFF" w:themeFill="accent2" w:themeFillTint="1A"/>
            <w:noWrap/>
            <w:hideMark/>
          </w:tcPr>
          <w:p w14:paraId="74004764" w14:textId="5D9E14FD" w:rsidR="009055DA" w:rsidRPr="009F4847" w:rsidRDefault="009055DA" w:rsidP="009055DA">
            <w:pPr>
              <w:pStyle w:val="TableText"/>
            </w:pPr>
            <w:r w:rsidRPr="00003E93">
              <w:t>Warrego</w:t>
            </w:r>
            <w:r w:rsidR="003C3171">
              <w:rPr>
                <w:rFonts w:cs="Calibri"/>
              </w:rPr>
              <w:t>†</w:t>
            </w:r>
          </w:p>
        </w:tc>
        <w:tc>
          <w:tcPr>
            <w:tcW w:w="4058" w:type="dxa"/>
            <w:tcBorders>
              <w:bottom w:val="nil"/>
            </w:tcBorders>
            <w:shd w:val="clear" w:color="auto" w:fill="D0EAFF" w:themeFill="accent2" w:themeFillTint="1A"/>
            <w:noWrap/>
            <w:hideMark/>
          </w:tcPr>
          <w:p w14:paraId="49BFAA29" w14:textId="4DEC4D9E" w:rsidR="009055DA" w:rsidRPr="009F4847" w:rsidRDefault="009055DA" w:rsidP="009055DA">
            <w:pPr>
              <w:pStyle w:val="TableText"/>
            </w:pPr>
            <w:r w:rsidRPr="00003E93">
              <w:t>F1.10: Coolibah woodland and forest riparian zone or floodplain</w:t>
            </w:r>
          </w:p>
        </w:tc>
        <w:tc>
          <w:tcPr>
            <w:tcW w:w="990" w:type="dxa"/>
            <w:tcBorders>
              <w:bottom w:val="nil"/>
            </w:tcBorders>
            <w:shd w:val="clear" w:color="auto" w:fill="D0EAFF" w:themeFill="accent2" w:themeFillTint="1A"/>
            <w:noWrap/>
            <w:hideMark/>
          </w:tcPr>
          <w:p w14:paraId="58EFB0D9" w14:textId="7D3EADDE" w:rsidR="009055DA" w:rsidRPr="009F4847" w:rsidRDefault="009055DA" w:rsidP="009055DA">
            <w:pPr>
              <w:pStyle w:val="TableTextRight"/>
            </w:pPr>
            <w:r w:rsidRPr="00003E93">
              <w:t>374,028</w:t>
            </w:r>
          </w:p>
        </w:tc>
        <w:tc>
          <w:tcPr>
            <w:tcW w:w="1077" w:type="dxa"/>
            <w:tcBorders>
              <w:bottom w:val="nil"/>
            </w:tcBorders>
            <w:shd w:val="clear" w:color="auto" w:fill="D0EAFF" w:themeFill="accent2" w:themeFillTint="1A"/>
            <w:noWrap/>
            <w:hideMark/>
          </w:tcPr>
          <w:p w14:paraId="7E605962" w14:textId="06D81365" w:rsidR="009055DA" w:rsidRPr="009F4847" w:rsidRDefault="009055DA" w:rsidP="009055DA">
            <w:pPr>
              <w:pStyle w:val="TableTextRight"/>
            </w:pPr>
            <w:r w:rsidRPr="00003E93">
              <w:t>207,160</w:t>
            </w:r>
          </w:p>
        </w:tc>
        <w:tc>
          <w:tcPr>
            <w:tcW w:w="794" w:type="dxa"/>
            <w:tcBorders>
              <w:bottom w:val="nil"/>
            </w:tcBorders>
            <w:shd w:val="clear" w:color="auto" w:fill="D0EAFF" w:themeFill="accent2" w:themeFillTint="1A"/>
            <w:noWrap/>
            <w:hideMark/>
          </w:tcPr>
          <w:p w14:paraId="5151FBA9" w14:textId="2A98F5AA" w:rsidR="009055DA" w:rsidRPr="009F4847" w:rsidRDefault="009055DA" w:rsidP="009055DA">
            <w:pPr>
              <w:pStyle w:val="TableTextRight"/>
            </w:pPr>
            <w:r w:rsidRPr="00003E93">
              <w:t>48</w:t>
            </w:r>
          </w:p>
        </w:tc>
        <w:tc>
          <w:tcPr>
            <w:tcW w:w="1077" w:type="dxa"/>
            <w:tcBorders>
              <w:bottom w:val="nil"/>
            </w:tcBorders>
            <w:shd w:val="clear" w:color="auto" w:fill="D0EAFF" w:themeFill="accent2" w:themeFillTint="1A"/>
            <w:noWrap/>
            <w:hideMark/>
          </w:tcPr>
          <w:p w14:paraId="5130745C" w14:textId="4DB258EC" w:rsidR="009055DA" w:rsidRPr="009F4847" w:rsidRDefault="009055DA" w:rsidP="009055DA">
            <w:pPr>
              <w:pStyle w:val="TableTextRight"/>
              <w:ind w:right="227"/>
            </w:pPr>
            <w:r w:rsidRPr="00003E93">
              <w:t>&lt;0.1</w:t>
            </w:r>
          </w:p>
        </w:tc>
      </w:tr>
      <w:tr w:rsidR="009055DA" w:rsidRPr="009F4847" w14:paraId="2ECAF395"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nil"/>
            </w:tcBorders>
            <w:shd w:val="clear" w:color="auto" w:fill="D0EAFF" w:themeFill="accent2" w:themeFillTint="1A"/>
            <w:noWrap/>
            <w:hideMark/>
          </w:tcPr>
          <w:p w14:paraId="7A3A74C6" w14:textId="29526227" w:rsidR="009055DA" w:rsidRPr="009F4847" w:rsidRDefault="009055DA" w:rsidP="009055DA">
            <w:pPr>
              <w:pStyle w:val="TableText"/>
            </w:pPr>
            <w:r w:rsidRPr="00003E93">
              <w:t>Warrego</w:t>
            </w:r>
            <w:r w:rsidR="003C3171">
              <w:rPr>
                <w:rFonts w:cs="Calibri"/>
              </w:rPr>
              <w:t>†</w:t>
            </w:r>
          </w:p>
        </w:tc>
        <w:tc>
          <w:tcPr>
            <w:tcW w:w="4058" w:type="dxa"/>
            <w:tcBorders>
              <w:bottom w:val="nil"/>
            </w:tcBorders>
            <w:shd w:val="clear" w:color="auto" w:fill="D0EAFF" w:themeFill="accent2" w:themeFillTint="1A"/>
            <w:noWrap/>
            <w:hideMark/>
          </w:tcPr>
          <w:p w14:paraId="2F9ECA10" w14:textId="2B732C7A" w:rsidR="009055DA" w:rsidRPr="009F4847" w:rsidRDefault="009055DA" w:rsidP="009055DA">
            <w:pPr>
              <w:pStyle w:val="TableText"/>
            </w:pPr>
            <w:r w:rsidRPr="00003E93">
              <w:t>F1.2: River red gum forest riparian zone or floodplain</w:t>
            </w:r>
          </w:p>
        </w:tc>
        <w:tc>
          <w:tcPr>
            <w:tcW w:w="990" w:type="dxa"/>
            <w:tcBorders>
              <w:bottom w:val="nil"/>
            </w:tcBorders>
            <w:shd w:val="clear" w:color="auto" w:fill="D0EAFF" w:themeFill="accent2" w:themeFillTint="1A"/>
            <w:noWrap/>
            <w:hideMark/>
          </w:tcPr>
          <w:p w14:paraId="79BAA4A5" w14:textId="0CE201DF" w:rsidR="009055DA" w:rsidRPr="009F4847" w:rsidRDefault="009055DA" w:rsidP="009055DA">
            <w:pPr>
              <w:pStyle w:val="TableTextRight"/>
            </w:pPr>
            <w:r w:rsidRPr="00003E93">
              <w:t>5,958</w:t>
            </w:r>
          </w:p>
        </w:tc>
        <w:tc>
          <w:tcPr>
            <w:tcW w:w="1077" w:type="dxa"/>
            <w:tcBorders>
              <w:bottom w:val="nil"/>
            </w:tcBorders>
            <w:shd w:val="clear" w:color="auto" w:fill="D0EAFF" w:themeFill="accent2" w:themeFillTint="1A"/>
            <w:noWrap/>
            <w:hideMark/>
          </w:tcPr>
          <w:p w14:paraId="084B502C" w14:textId="0CC8E1F6" w:rsidR="009055DA" w:rsidRPr="009F4847" w:rsidRDefault="009055DA" w:rsidP="009055DA">
            <w:pPr>
              <w:pStyle w:val="TableTextRight"/>
            </w:pPr>
            <w:r w:rsidRPr="00003E93">
              <w:t>4,950</w:t>
            </w:r>
          </w:p>
        </w:tc>
        <w:tc>
          <w:tcPr>
            <w:tcW w:w="794" w:type="dxa"/>
            <w:tcBorders>
              <w:bottom w:val="nil"/>
            </w:tcBorders>
            <w:shd w:val="clear" w:color="auto" w:fill="D0EAFF" w:themeFill="accent2" w:themeFillTint="1A"/>
            <w:noWrap/>
            <w:hideMark/>
          </w:tcPr>
          <w:p w14:paraId="4C4F4FC5" w14:textId="100D9601" w:rsidR="009055DA" w:rsidRPr="009F4847" w:rsidRDefault="009055DA" w:rsidP="009055DA">
            <w:pPr>
              <w:pStyle w:val="TableTextRight"/>
            </w:pPr>
            <w:r w:rsidRPr="00003E93">
              <w:t>10</w:t>
            </w:r>
          </w:p>
        </w:tc>
        <w:tc>
          <w:tcPr>
            <w:tcW w:w="1077" w:type="dxa"/>
            <w:tcBorders>
              <w:bottom w:val="nil"/>
            </w:tcBorders>
            <w:shd w:val="clear" w:color="auto" w:fill="D0EAFF" w:themeFill="accent2" w:themeFillTint="1A"/>
            <w:noWrap/>
            <w:hideMark/>
          </w:tcPr>
          <w:p w14:paraId="19B423B7" w14:textId="63FADED4" w:rsidR="009055DA" w:rsidRPr="009F4847" w:rsidRDefault="009055DA" w:rsidP="009055DA">
            <w:pPr>
              <w:pStyle w:val="TableTextRight"/>
              <w:ind w:right="227"/>
            </w:pPr>
            <w:r w:rsidRPr="00003E93">
              <w:t>0.2</w:t>
            </w:r>
          </w:p>
        </w:tc>
      </w:tr>
      <w:tr w:rsidR="009055DA" w:rsidRPr="009F4847" w14:paraId="01CD7335" w14:textId="77777777" w:rsidTr="0030635E">
        <w:trPr>
          <w:trHeight w:val="315"/>
        </w:trPr>
        <w:tc>
          <w:tcPr>
            <w:tcW w:w="1607" w:type="dxa"/>
            <w:tcBorders>
              <w:bottom w:val="nil"/>
            </w:tcBorders>
            <w:shd w:val="clear" w:color="auto" w:fill="D0EAFF" w:themeFill="accent2" w:themeFillTint="1A"/>
            <w:noWrap/>
            <w:hideMark/>
          </w:tcPr>
          <w:p w14:paraId="3AEF5546" w14:textId="5D07677E" w:rsidR="009055DA" w:rsidRPr="009F4847" w:rsidRDefault="009055DA" w:rsidP="009055DA">
            <w:pPr>
              <w:pStyle w:val="TableText"/>
            </w:pPr>
            <w:r w:rsidRPr="00003E93">
              <w:t>Warrego</w:t>
            </w:r>
            <w:r w:rsidR="003C3171">
              <w:rPr>
                <w:rFonts w:cs="Calibri"/>
              </w:rPr>
              <w:t>†</w:t>
            </w:r>
          </w:p>
        </w:tc>
        <w:tc>
          <w:tcPr>
            <w:tcW w:w="4058" w:type="dxa"/>
            <w:tcBorders>
              <w:bottom w:val="nil"/>
            </w:tcBorders>
            <w:shd w:val="clear" w:color="auto" w:fill="D0EAFF" w:themeFill="accent2" w:themeFillTint="1A"/>
            <w:noWrap/>
            <w:hideMark/>
          </w:tcPr>
          <w:p w14:paraId="0AA73679" w14:textId="0AF130D3" w:rsidR="009055DA" w:rsidRPr="009F4847" w:rsidRDefault="009055DA" w:rsidP="009055DA">
            <w:pPr>
              <w:pStyle w:val="TableText"/>
            </w:pPr>
            <w:r w:rsidRPr="00003E93">
              <w:t>F1.11: River cooba woodland riparian zone or floodplain</w:t>
            </w:r>
          </w:p>
        </w:tc>
        <w:tc>
          <w:tcPr>
            <w:tcW w:w="990" w:type="dxa"/>
            <w:tcBorders>
              <w:bottom w:val="nil"/>
            </w:tcBorders>
            <w:shd w:val="clear" w:color="auto" w:fill="D0EAFF" w:themeFill="accent2" w:themeFillTint="1A"/>
            <w:noWrap/>
            <w:hideMark/>
          </w:tcPr>
          <w:p w14:paraId="4BE183D7" w14:textId="03EA3766" w:rsidR="009055DA" w:rsidRPr="009F4847" w:rsidRDefault="009055DA" w:rsidP="009055DA">
            <w:pPr>
              <w:pStyle w:val="TableTextRight"/>
            </w:pPr>
            <w:r w:rsidRPr="00003E93">
              <w:t>394</w:t>
            </w:r>
          </w:p>
        </w:tc>
        <w:tc>
          <w:tcPr>
            <w:tcW w:w="1077" w:type="dxa"/>
            <w:tcBorders>
              <w:bottom w:val="nil"/>
            </w:tcBorders>
            <w:shd w:val="clear" w:color="auto" w:fill="D0EAFF" w:themeFill="accent2" w:themeFillTint="1A"/>
            <w:noWrap/>
            <w:hideMark/>
          </w:tcPr>
          <w:p w14:paraId="258BBEAD" w14:textId="244D75E5" w:rsidR="009055DA" w:rsidRPr="009F4847" w:rsidRDefault="009055DA" w:rsidP="009055DA">
            <w:pPr>
              <w:pStyle w:val="TableTextRight"/>
            </w:pPr>
            <w:r w:rsidRPr="00003E93">
              <w:t>343</w:t>
            </w:r>
          </w:p>
        </w:tc>
        <w:tc>
          <w:tcPr>
            <w:tcW w:w="794" w:type="dxa"/>
            <w:tcBorders>
              <w:bottom w:val="nil"/>
            </w:tcBorders>
            <w:shd w:val="clear" w:color="auto" w:fill="D0EAFF" w:themeFill="accent2" w:themeFillTint="1A"/>
            <w:noWrap/>
            <w:hideMark/>
          </w:tcPr>
          <w:p w14:paraId="7D1EB814" w14:textId="7631E72C" w:rsidR="009055DA" w:rsidRPr="009F4847" w:rsidRDefault="009055DA" w:rsidP="009055DA">
            <w:pPr>
              <w:pStyle w:val="TableTextRight"/>
            </w:pPr>
            <w:r w:rsidRPr="00003E93">
              <w:t>7</w:t>
            </w:r>
          </w:p>
        </w:tc>
        <w:tc>
          <w:tcPr>
            <w:tcW w:w="1077" w:type="dxa"/>
            <w:tcBorders>
              <w:bottom w:val="nil"/>
            </w:tcBorders>
            <w:shd w:val="clear" w:color="auto" w:fill="D0EAFF" w:themeFill="accent2" w:themeFillTint="1A"/>
            <w:noWrap/>
            <w:hideMark/>
          </w:tcPr>
          <w:p w14:paraId="1E88D12D" w14:textId="546ADD90" w:rsidR="009055DA" w:rsidRPr="009F4847" w:rsidRDefault="009055DA" w:rsidP="009055DA">
            <w:pPr>
              <w:pStyle w:val="TableTextRight"/>
              <w:ind w:right="227"/>
            </w:pPr>
            <w:r w:rsidRPr="00003E93">
              <w:t>2.0</w:t>
            </w:r>
          </w:p>
        </w:tc>
      </w:tr>
      <w:tr w:rsidR="009055DA" w:rsidRPr="009F4847" w14:paraId="48161314"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tcBorders>
              <w:bottom w:val="single" w:sz="4" w:space="0" w:color="FFFFFF" w:themeColor="background1"/>
            </w:tcBorders>
            <w:shd w:val="clear" w:color="auto" w:fill="D0EAFF" w:themeFill="accent2" w:themeFillTint="1A"/>
            <w:noWrap/>
            <w:hideMark/>
          </w:tcPr>
          <w:p w14:paraId="41C97326" w14:textId="232D91F4" w:rsidR="009055DA" w:rsidRPr="009F4847" w:rsidRDefault="009055DA" w:rsidP="009055DA">
            <w:pPr>
              <w:pStyle w:val="TableText"/>
            </w:pPr>
            <w:r w:rsidRPr="00003E93">
              <w:t>Warrego</w:t>
            </w:r>
            <w:r w:rsidR="003C3171">
              <w:rPr>
                <w:rFonts w:cs="Calibri"/>
              </w:rPr>
              <w:t>†</w:t>
            </w:r>
          </w:p>
        </w:tc>
        <w:tc>
          <w:tcPr>
            <w:tcW w:w="4058" w:type="dxa"/>
            <w:tcBorders>
              <w:bottom w:val="single" w:sz="4" w:space="0" w:color="FFFFFF" w:themeColor="background1"/>
            </w:tcBorders>
            <w:shd w:val="clear" w:color="auto" w:fill="D0EAFF" w:themeFill="accent2" w:themeFillTint="1A"/>
            <w:noWrap/>
            <w:hideMark/>
          </w:tcPr>
          <w:p w14:paraId="685349CD" w14:textId="67F34DEC" w:rsidR="009055DA" w:rsidRPr="009F4847" w:rsidRDefault="009055DA" w:rsidP="009055DA">
            <w:pPr>
              <w:pStyle w:val="TableText"/>
            </w:pPr>
            <w:r w:rsidRPr="00003E93">
              <w:t>F1.8: Black box woodland riparian zone or floodplain</w:t>
            </w:r>
          </w:p>
        </w:tc>
        <w:tc>
          <w:tcPr>
            <w:tcW w:w="990" w:type="dxa"/>
            <w:tcBorders>
              <w:bottom w:val="single" w:sz="4" w:space="0" w:color="FFFFFF" w:themeColor="background1"/>
            </w:tcBorders>
            <w:shd w:val="clear" w:color="auto" w:fill="D0EAFF" w:themeFill="accent2" w:themeFillTint="1A"/>
            <w:noWrap/>
            <w:hideMark/>
          </w:tcPr>
          <w:p w14:paraId="5E433BE0" w14:textId="58A51B8D" w:rsidR="009055DA" w:rsidRPr="009F4847" w:rsidRDefault="009055DA" w:rsidP="009055DA">
            <w:pPr>
              <w:pStyle w:val="TableTextRight"/>
            </w:pPr>
            <w:r w:rsidRPr="00003E93">
              <w:t>46,974</w:t>
            </w:r>
          </w:p>
        </w:tc>
        <w:tc>
          <w:tcPr>
            <w:tcW w:w="1077" w:type="dxa"/>
            <w:tcBorders>
              <w:bottom w:val="single" w:sz="4" w:space="0" w:color="FFFFFF" w:themeColor="background1"/>
            </w:tcBorders>
            <w:shd w:val="clear" w:color="auto" w:fill="D0EAFF" w:themeFill="accent2" w:themeFillTint="1A"/>
            <w:noWrap/>
            <w:hideMark/>
          </w:tcPr>
          <w:p w14:paraId="545CEA9F" w14:textId="26430D97" w:rsidR="009055DA" w:rsidRPr="009F4847" w:rsidRDefault="009055DA" w:rsidP="009055DA">
            <w:pPr>
              <w:pStyle w:val="TableTextRight"/>
            </w:pPr>
            <w:r w:rsidRPr="00003E93">
              <w:t>28,905</w:t>
            </w:r>
          </w:p>
        </w:tc>
        <w:tc>
          <w:tcPr>
            <w:tcW w:w="794" w:type="dxa"/>
            <w:tcBorders>
              <w:bottom w:val="single" w:sz="4" w:space="0" w:color="FFFFFF" w:themeColor="background1"/>
            </w:tcBorders>
            <w:shd w:val="clear" w:color="auto" w:fill="D0EAFF" w:themeFill="accent2" w:themeFillTint="1A"/>
            <w:noWrap/>
            <w:hideMark/>
          </w:tcPr>
          <w:p w14:paraId="0BA1C555" w14:textId="74408090" w:rsidR="009055DA" w:rsidRPr="009F4847" w:rsidRDefault="009055DA" w:rsidP="009055DA">
            <w:pPr>
              <w:pStyle w:val="TableTextRight"/>
            </w:pPr>
            <w:r w:rsidRPr="00003E93">
              <w:t>&lt;1</w:t>
            </w:r>
          </w:p>
        </w:tc>
        <w:tc>
          <w:tcPr>
            <w:tcW w:w="1077" w:type="dxa"/>
            <w:tcBorders>
              <w:bottom w:val="single" w:sz="4" w:space="0" w:color="FFFFFF" w:themeColor="background1"/>
            </w:tcBorders>
            <w:shd w:val="clear" w:color="auto" w:fill="D0EAFF" w:themeFill="accent2" w:themeFillTint="1A"/>
            <w:noWrap/>
            <w:hideMark/>
          </w:tcPr>
          <w:p w14:paraId="581C131D" w14:textId="7EE0D148" w:rsidR="009055DA" w:rsidRPr="009F4847" w:rsidRDefault="009055DA" w:rsidP="009055DA">
            <w:pPr>
              <w:pStyle w:val="TableTextRight"/>
              <w:ind w:right="227"/>
            </w:pPr>
            <w:r w:rsidRPr="00003E93">
              <w:t>&lt;0.1</w:t>
            </w:r>
          </w:p>
        </w:tc>
      </w:tr>
      <w:tr w:rsidR="009055DA" w:rsidRPr="009F4847" w14:paraId="047024BE" w14:textId="77777777" w:rsidTr="0030635E">
        <w:trPr>
          <w:trHeight w:val="315"/>
        </w:trPr>
        <w:tc>
          <w:tcPr>
            <w:tcW w:w="1607" w:type="dxa"/>
            <w:tcBorders>
              <w:top w:val="single" w:sz="4" w:space="0" w:color="FFFFFF" w:themeColor="background1"/>
            </w:tcBorders>
            <w:noWrap/>
            <w:hideMark/>
          </w:tcPr>
          <w:p w14:paraId="11E6D46A" w14:textId="01BA3FB0" w:rsidR="009055DA" w:rsidRPr="009F4847" w:rsidRDefault="009055DA" w:rsidP="009055DA">
            <w:pPr>
              <w:pStyle w:val="TableText"/>
            </w:pPr>
            <w:r w:rsidRPr="00003E93">
              <w:t>Warrego</w:t>
            </w:r>
          </w:p>
        </w:tc>
        <w:tc>
          <w:tcPr>
            <w:tcW w:w="4058" w:type="dxa"/>
            <w:tcBorders>
              <w:top w:val="single" w:sz="4" w:space="0" w:color="FFFFFF" w:themeColor="background1"/>
            </w:tcBorders>
            <w:noWrap/>
            <w:hideMark/>
          </w:tcPr>
          <w:p w14:paraId="5F6F9A6E" w14:textId="22FBA561" w:rsidR="009055DA" w:rsidRPr="009F4847" w:rsidRDefault="009055DA" w:rsidP="009055DA">
            <w:pPr>
              <w:pStyle w:val="TableText"/>
            </w:pPr>
            <w:r w:rsidRPr="00003E93">
              <w:t>F1.4: River red gum woodland riparian zone or floodplain</w:t>
            </w:r>
          </w:p>
        </w:tc>
        <w:tc>
          <w:tcPr>
            <w:tcW w:w="990" w:type="dxa"/>
            <w:tcBorders>
              <w:top w:val="single" w:sz="4" w:space="0" w:color="FFFFFF" w:themeColor="background1"/>
            </w:tcBorders>
            <w:noWrap/>
            <w:hideMark/>
          </w:tcPr>
          <w:p w14:paraId="57846971" w14:textId="5FD5580A" w:rsidR="009055DA" w:rsidRPr="009F4847" w:rsidRDefault="009055DA" w:rsidP="009055DA">
            <w:pPr>
              <w:pStyle w:val="TableTextRight"/>
            </w:pPr>
            <w:r w:rsidRPr="00003E93">
              <w:t>59,817</w:t>
            </w:r>
          </w:p>
        </w:tc>
        <w:tc>
          <w:tcPr>
            <w:tcW w:w="1077" w:type="dxa"/>
            <w:tcBorders>
              <w:top w:val="single" w:sz="4" w:space="0" w:color="FFFFFF" w:themeColor="background1"/>
            </w:tcBorders>
            <w:noWrap/>
            <w:hideMark/>
          </w:tcPr>
          <w:p w14:paraId="0DCDFB15" w14:textId="7C46FB1F" w:rsidR="009055DA" w:rsidRPr="009F4847" w:rsidRDefault="009055DA" w:rsidP="009055DA">
            <w:pPr>
              <w:pStyle w:val="TableTextRight"/>
            </w:pPr>
            <w:r w:rsidRPr="00003E93">
              <w:t>35,237</w:t>
            </w:r>
          </w:p>
        </w:tc>
        <w:tc>
          <w:tcPr>
            <w:tcW w:w="794" w:type="dxa"/>
            <w:tcBorders>
              <w:top w:val="single" w:sz="4" w:space="0" w:color="FFFFFF" w:themeColor="background1"/>
            </w:tcBorders>
            <w:noWrap/>
            <w:hideMark/>
          </w:tcPr>
          <w:p w14:paraId="3225FEBD" w14:textId="4E1E35D7" w:rsidR="009055DA" w:rsidRPr="009F4847" w:rsidRDefault="009055DA" w:rsidP="009055DA">
            <w:pPr>
              <w:pStyle w:val="TableTextRight"/>
            </w:pPr>
            <w:r w:rsidRPr="00003E93">
              <w:t>0</w:t>
            </w:r>
          </w:p>
        </w:tc>
        <w:tc>
          <w:tcPr>
            <w:tcW w:w="1077" w:type="dxa"/>
            <w:tcBorders>
              <w:top w:val="single" w:sz="4" w:space="0" w:color="FFFFFF" w:themeColor="background1"/>
            </w:tcBorders>
            <w:noWrap/>
            <w:hideMark/>
          </w:tcPr>
          <w:p w14:paraId="76AA75A5" w14:textId="5A0B72C8" w:rsidR="009055DA" w:rsidRPr="009F4847" w:rsidRDefault="009055DA" w:rsidP="009055DA">
            <w:pPr>
              <w:pStyle w:val="TableTextRight"/>
              <w:ind w:right="227"/>
            </w:pPr>
            <w:r w:rsidRPr="00003E93">
              <w:t>0</w:t>
            </w:r>
          </w:p>
        </w:tc>
      </w:tr>
      <w:tr w:rsidR="009055DA" w:rsidRPr="009F4847" w14:paraId="2D967A96"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5D3E52C8" w14:textId="0B0BCE46" w:rsidR="009055DA" w:rsidRPr="009F4847" w:rsidRDefault="009055DA" w:rsidP="009055DA">
            <w:pPr>
              <w:pStyle w:val="TableText"/>
            </w:pPr>
            <w:r w:rsidRPr="00003E93">
              <w:t>Warrego</w:t>
            </w:r>
          </w:p>
        </w:tc>
        <w:tc>
          <w:tcPr>
            <w:tcW w:w="4058" w:type="dxa"/>
            <w:noWrap/>
            <w:hideMark/>
          </w:tcPr>
          <w:p w14:paraId="3AFAA09E" w14:textId="7B9AA6FB" w:rsidR="009055DA" w:rsidRPr="009F4847" w:rsidRDefault="009055DA" w:rsidP="009055DA">
            <w:pPr>
              <w:pStyle w:val="TableText"/>
            </w:pPr>
            <w:r w:rsidRPr="00003E93">
              <w:t>F2.2: Lignum shrubland riparian zone or floodplain</w:t>
            </w:r>
          </w:p>
        </w:tc>
        <w:tc>
          <w:tcPr>
            <w:tcW w:w="990" w:type="dxa"/>
            <w:noWrap/>
            <w:hideMark/>
          </w:tcPr>
          <w:p w14:paraId="3BF09EB2" w14:textId="1259CBA1" w:rsidR="009055DA" w:rsidRPr="009F4847" w:rsidRDefault="009055DA" w:rsidP="009055DA">
            <w:pPr>
              <w:pStyle w:val="TableTextRight"/>
            </w:pPr>
            <w:r w:rsidRPr="00003E93">
              <w:t>13,759</w:t>
            </w:r>
          </w:p>
        </w:tc>
        <w:tc>
          <w:tcPr>
            <w:tcW w:w="1077" w:type="dxa"/>
            <w:noWrap/>
            <w:hideMark/>
          </w:tcPr>
          <w:p w14:paraId="1904EF94" w14:textId="18B98E98" w:rsidR="009055DA" w:rsidRPr="009F4847" w:rsidRDefault="009055DA" w:rsidP="009055DA">
            <w:pPr>
              <w:pStyle w:val="TableTextRight"/>
            </w:pPr>
            <w:r w:rsidRPr="00003E93">
              <w:t>3,888</w:t>
            </w:r>
          </w:p>
        </w:tc>
        <w:tc>
          <w:tcPr>
            <w:tcW w:w="794" w:type="dxa"/>
            <w:noWrap/>
            <w:hideMark/>
          </w:tcPr>
          <w:p w14:paraId="6D67BD3B" w14:textId="14CFCCC9" w:rsidR="009055DA" w:rsidRPr="009F4847" w:rsidRDefault="009055DA" w:rsidP="009055DA">
            <w:pPr>
              <w:pStyle w:val="TableTextRight"/>
            </w:pPr>
            <w:r w:rsidRPr="00003E93">
              <w:t>0</w:t>
            </w:r>
          </w:p>
        </w:tc>
        <w:tc>
          <w:tcPr>
            <w:tcW w:w="1077" w:type="dxa"/>
            <w:noWrap/>
            <w:hideMark/>
          </w:tcPr>
          <w:p w14:paraId="3FD370AD" w14:textId="4DA26182" w:rsidR="009055DA" w:rsidRPr="009F4847" w:rsidRDefault="009055DA" w:rsidP="009055DA">
            <w:pPr>
              <w:pStyle w:val="TableTextRight"/>
              <w:ind w:right="227"/>
            </w:pPr>
            <w:r w:rsidRPr="00003E93">
              <w:t>0</w:t>
            </w:r>
          </w:p>
        </w:tc>
      </w:tr>
      <w:tr w:rsidR="009055DA" w:rsidRPr="009F4847" w14:paraId="0758010A" w14:textId="77777777" w:rsidTr="0030635E">
        <w:trPr>
          <w:trHeight w:val="315"/>
        </w:trPr>
        <w:tc>
          <w:tcPr>
            <w:tcW w:w="1607" w:type="dxa"/>
            <w:noWrap/>
            <w:hideMark/>
          </w:tcPr>
          <w:p w14:paraId="00E988E3" w14:textId="7A955BAC" w:rsidR="009055DA" w:rsidRPr="009F4847" w:rsidRDefault="009055DA" w:rsidP="009055DA">
            <w:pPr>
              <w:pStyle w:val="TableText"/>
            </w:pPr>
            <w:r w:rsidRPr="00003E93">
              <w:t>Warrego</w:t>
            </w:r>
          </w:p>
        </w:tc>
        <w:tc>
          <w:tcPr>
            <w:tcW w:w="4058" w:type="dxa"/>
            <w:noWrap/>
            <w:hideMark/>
          </w:tcPr>
          <w:p w14:paraId="1A352F61" w14:textId="1F659185" w:rsidR="009055DA" w:rsidRPr="009F4847" w:rsidRDefault="009055DA" w:rsidP="009055DA">
            <w:pPr>
              <w:pStyle w:val="TableText"/>
            </w:pPr>
            <w:r w:rsidRPr="00003E93">
              <w:t>F1.12: Woodland riparian zone or floodplain</w:t>
            </w:r>
          </w:p>
        </w:tc>
        <w:tc>
          <w:tcPr>
            <w:tcW w:w="990" w:type="dxa"/>
            <w:noWrap/>
            <w:hideMark/>
          </w:tcPr>
          <w:p w14:paraId="05675796" w14:textId="23860794" w:rsidR="009055DA" w:rsidRPr="009F4847" w:rsidRDefault="009055DA" w:rsidP="009055DA">
            <w:pPr>
              <w:pStyle w:val="TableTextRight"/>
            </w:pPr>
            <w:r w:rsidRPr="00003E93">
              <w:t>17,528</w:t>
            </w:r>
          </w:p>
        </w:tc>
        <w:tc>
          <w:tcPr>
            <w:tcW w:w="1077" w:type="dxa"/>
            <w:noWrap/>
            <w:hideMark/>
          </w:tcPr>
          <w:p w14:paraId="6897CF13" w14:textId="37D8924E" w:rsidR="009055DA" w:rsidRPr="009F4847" w:rsidRDefault="009055DA" w:rsidP="009055DA">
            <w:pPr>
              <w:pStyle w:val="TableTextRight"/>
            </w:pPr>
            <w:r w:rsidRPr="00003E93">
              <w:t>3,182</w:t>
            </w:r>
          </w:p>
        </w:tc>
        <w:tc>
          <w:tcPr>
            <w:tcW w:w="794" w:type="dxa"/>
            <w:noWrap/>
            <w:hideMark/>
          </w:tcPr>
          <w:p w14:paraId="22EFE93A" w14:textId="3F829439" w:rsidR="009055DA" w:rsidRPr="009F4847" w:rsidRDefault="009055DA" w:rsidP="009055DA">
            <w:pPr>
              <w:pStyle w:val="TableTextRight"/>
            </w:pPr>
            <w:r w:rsidRPr="00003E93">
              <w:t>0</w:t>
            </w:r>
          </w:p>
        </w:tc>
        <w:tc>
          <w:tcPr>
            <w:tcW w:w="1077" w:type="dxa"/>
            <w:noWrap/>
            <w:hideMark/>
          </w:tcPr>
          <w:p w14:paraId="68D325A4" w14:textId="4E0545FD" w:rsidR="009055DA" w:rsidRPr="009F4847" w:rsidRDefault="009055DA" w:rsidP="009055DA">
            <w:pPr>
              <w:pStyle w:val="TableTextRight"/>
              <w:ind w:right="227"/>
            </w:pPr>
            <w:r w:rsidRPr="00003E93">
              <w:t>0</w:t>
            </w:r>
          </w:p>
        </w:tc>
      </w:tr>
      <w:tr w:rsidR="009055DA" w:rsidRPr="009F4847" w14:paraId="609283A8"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562C84CB" w14:textId="29721AF6" w:rsidR="009055DA" w:rsidRPr="009F4847" w:rsidRDefault="009055DA" w:rsidP="009055DA">
            <w:pPr>
              <w:pStyle w:val="TableText"/>
            </w:pPr>
            <w:r w:rsidRPr="00003E93">
              <w:t>Warrego</w:t>
            </w:r>
          </w:p>
        </w:tc>
        <w:tc>
          <w:tcPr>
            <w:tcW w:w="4058" w:type="dxa"/>
            <w:noWrap/>
            <w:hideMark/>
          </w:tcPr>
          <w:p w14:paraId="04EF4760" w14:textId="0B3C0640" w:rsidR="009055DA" w:rsidRPr="009F4847" w:rsidRDefault="009055DA" w:rsidP="009055DA">
            <w:pPr>
              <w:pStyle w:val="TableText"/>
            </w:pPr>
            <w:r w:rsidRPr="00003E93">
              <w:t>F4: Unspecified riparian zone or floodplain</w:t>
            </w:r>
          </w:p>
        </w:tc>
        <w:tc>
          <w:tcPr>
            <w:tcW w:w="990" w:type="dxa"/>
            <w:noWrap/>
            <w:hideMark/>
          </w:tcPr>
          <w:p w14:paraId="6A91E95E" w14:textId="5B738445" w:rsidR="009055DA" w:rsidRPr="009F4847" w:rsidRDefault="009055DA" w:rsidP="009055DA">
            <w:pPr>
              <w:pStyle w:val="TableTextRight"/>
            </w:pPr>
            <w:r w:rsidRPr="00003E93">
              <w:t>514</w:t>
            </w:r>
          </w:p>
        </w:tc>
        <w:tc>
          <w:tcPr>
            <w:tcW w:w="1077" w:type="dxa"/>
            <w:noWrap/>
            <w:hideMark/>
          </w:tcPr>
          <w:p w14:paraId="7AB29D87" w14:textId="78696CDA" w:rsidR="009055DA" w:rsidRPr="009F4847" w:rsidRDefault="009055DA" w:rsidP="009055DA">
            <w:pPr>
              <w:pStyle w:val="TableTextRight"/>
            </w:pPr>
            <w:r w:rsidRPr="00003E93">
              <w:t>31</w:t>
            </w:r>
          </w:p>
        </w:tc>
        <w:tc>
          <w:tcPr>
            <w:tcW w:w="794" w:type="dxa"/>
            <w:noWrap/>
            <w:hideMark/>
          </w:tcPr>
          <w:p w14:paraId="315230D7" w14:textId="348E91B3" w:rsidR="009055DA" w:rsidRPr="009F4847" w:rsidRDefault="009055DA" w:rsidP="009055DA">
            <w:pPr>
              <w:pStyle w:val="TableTextRight"/>
            </w:pPr>
            <w:r w:rsidRPr="00003E93">
              <w:t>0</w:t>
            </w:r>
          </w:p>
        </w:tc>
        <w:tc>
          <w:tcPr>
            <w:tcW w:w="1077" w:type="dxa"/>
            <w:noWrap/>
            <w:hideMark/>
          </w:tcPr>
          <w:p w14:paraId="3928780E" w14:textId="106CE7B4" w:rsidR="009055DA" w:rsidRPr="009F4847" w:rsidRDefault="009055DA" w:rsidP="009055DA">
            <w:pPr>
              <w:pStyle w:val="TableTextRight"/>
              <w:ind w:right="227"/>
            </w:pPr>
            <w:r w:rsidRPr="00003E93">
              <w:t>0</w:t>
            </w:r>
          </w:p>
        </w:tc>
      </w:tr>
      <w:tr w:rsidR="009055DA" w:rsidRPr="009F4847" w14:paraId="7967102C" w14:textId="77777777" w:rsidTr="0030635E">
        <w:trPr>
          <w:trHeight w:val="315"/>
        </w:trPr>
        <w:tc>
          <w:tcPr>
            <w:tcW w:w="1607" w:type="dxa"/>
            <w:noWrap/>
            <w:hideMark/>
          </w:tcPr>
          <w:p w14:paraId="6FD1A450" w14:textId="010F329E" w:rsidR="009055DA" w:rsidRPr="009F4847" w:rsidRDefault="009055DA" w:rsidP="009055DA">
            <w:pPr>
              <w:pStyle w:val="TableText"/>
            </w:pPr>
            <w:r w:rsidRPr="00003E93">
              <w:t>Warrego</w:t>
            </w:r>
          </w:p>
        </w:tc>
        <w:tc>
          <w:tcPr>
            <w:tcW w:w="4058" w:type="dxa"/>
            <w:noWrap/>
            <w:hideMark/>
          </w:tcPr>
          <w:p w14:paraId="58997A8F" w14:textId="38D980E9" w:rsidR="009055DA" w:rsidRPr="009F4847" w:rsidRDefault="009055DA" w:rsidP="009055DA">
            <w:pPr>
              <w:pStyle w:val="TableText"/>
            </w:pPr>
            <w:r w:rsidRPr="00003E93">
              <w:t>F2.4: Shrubland riparian zone or floodplain</w:t>
            </w:r>
          </w:p>
        </w:tc>
        <w:tc>
          <w:tcPr>
            <w:tcW w:w="990" w:type="dxa"/>
            <w:noWrap/>
            <w:hideMark/>
          </w:tcPr>
          <w:p w14:paraId="12FFB690" w14:textId="47F9C4AD" w:rsidR="009055DA" w:rsidRPr="009F4847" w:rsidRDefault="009055DA" w:rsidP="009055DA">
            <w:pPr>
              <w:pStyle w:val="TableTextRight"/>
            </w:pPr>
            <w:r w:rsidRPr="00003E93">
              <w:t>137</w:t>
            </w:r>
          </w:p>
        </w:tc>
        <w:tc>
          <w:tcPr>
            <w:tcW w:w="1077" w:type="dxa"/>
            <w:noWrap/>
            <w:hideMark/>
          </w:tcPr>
          <w:p w14:paraId="770B7A64" w14:textId="5FEE5268" w:rsidR="009055DA" w:rsidRPr="009F4847" w:rsidRDefault="009055DA" w:rsidP="009055DA">
            <w:pPr>
              <w:pStyle w:val="TableTextRight"/>
            </w:pPr>
            <w:r w:rsidRPr="00003E93">
              <w:t>14</w:t>
            </w:r>
          </w:p>
        </w:tc>
        <w:tc>
          <w:tcPr>
            <w:tcW w:w="794" w:type="dxa"/>
            <w:noWrap/>
            <w:hideMark/>
          </w:tcPr>
          <w:p w14:paraId="0E63447E" w14:textId="23A34C02" w:rsidR="009055DA" w:rsidRPr="009F4847" w:rsidRDefault="009055DA" w:rsidP="009055DA">
            <w:pPr>
              <w:pStyle w:val="TableTextRight"/>
            </w:pPr>
            <w:r w:rsidRPr="00003E93">
              <w:t>0</w:t>
            </w:r>
          </w:p>
        </w:tc>
        <w:tc>
          <w:tcPr>
            <w:tcW w:w="1077" w:type="dxa"/>
            <w:noWrap/>
            <w:hideMark/>
          </w:tcPr>
          <w:p w14:paraId="11475A7C" w14:textId="1D900C80" w:rsidR="009055DA" w:rsidRPr="009F4847" w:rsidRDefault="009055DA" w:rsidP="009055DA">
            <w:pPr>
              <w:pStyle w:val="TableTextRight"/>
              <w:ind w:right="227"/>
            </w:pPr>
            <w:r w:rsidRPr="00003E93">
              <w:t>0</w:t>
            </w:r>
          </w:p>
        </w:tc>
      </w:tr>
      <w:tr w:rsidR="009055DA" w:rsidRPr="009F4847" w14:paraId="494EBC7B"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01E472FB" w14:textId="3807E49E" w:rsidR="009055DA" w:rsidRPr="009F4847" w:rsidRDefault="009055DA" w:rsidP="009055DA">
            <w:pPr>
              <w:pStyle w:val="TableText"/>
            </w:pPr>
            <w:r w:rsidRPr="00003E93">
              <w:t>Warrego</w:t>
            </w:r>
          </w:p>
        </w:tc>
        <w:tc>
          <w:tcPr>
            <w:tcW w:w="4058" w:type="dxa"/>
            <w:noWrap/>
            <w:hideMark/>
          </w:tcPr>
          <w:p w14:paraId="341BB890" w14:textId="4F4477D8" w:rsidR="009055DA" w:rsidRPr="009F4847" w:rsidRDefault="009055DA" w:rsidP="009055DA">
            <w:pPr>
              <w:pStyle w:val="TableText"/>
            </w:pPr>
            <w:r w:rsidRPr="00003E93">
              <w:t>F1.13: Paperbark riparian zone or floodplain</w:t>
            </w:r>
          </w:p>
        </w:tc>
        <w:tc>
          <w:tcPr>
            <w:tcW w:w="990" w:type="dxa"/>
            <w:noWrap/>
            <w:hideMark/>
          </w:tcPr>
          <w:p w14:paraId="26843AB1" w14:textId="412D9DFC" w:rsidR="009055DA" w:rsidRPr="009F4847" w:rsidRDefault="009055DA" w:rsidP="009055DA">
            <w:pPr>
              <w:pStyle w:val="TableTextRight"/>
            </w:pPr>
            <w:r w:rsidRPr="00003E93">
              <w:t>7</w:t>
            </w:r>
          </w:p>
        </w:tc>
        <w:tc>
          <w:tcPr>
            <w:tcW w:w="1077" w:type="dxa"/>
            <w:noWrap/>
            <w:hideMark/>
          </w:tcPr>
          <w:p w14:paraId="39CC62A1" w14:textId="7D40CD3A" w:rsidR="009055DA" w:rsidRPr="009F4847" w:rsidRDefault="009055DA" w:rsidP="009055DA">
            <w:pPr>
              <w:pStyle w:val="TableTextRight"/>
            </w:pPr>
            <w:r w:rsidRPr="00003E93">
              <w:t>3</w:t>
            </w:r>
          </w:p>
        </w:tc>
        <w:tc>
          <w:tcPr>
            <w:tcW w:w="794" w:type="dxa"/>
            <w:noWrap/>
            <w:hideMark/>
          </w:tcPr>
          <w:p w14:paraId="70F09B85" w14:textId="4C8130DD" w:rsidR="009055DA" w:rsidRPr="009F4847" w:rsidRDefault="009055DA" w:rsidP="009055DA">
            <w:pPr>
              <w:pStyle w:val="TableTextRight"/>
            </w:pPr>
            <w:r w:rsidRPr="00003E93">
              <w:t>0</w:t>
            </w:r>
          </w:p>
        </w:tc>
        <w:tc>
          <w:tcPr>
            <w:tcW w:w="1077" w:type="dxa"/>
            <w:noWrap/>
            <w:hideMark/>
          </w:tcPr>
          <w:p w14:paraId="598B1FC5" w14:textId="0F9E835C" w:rsidR="009055DA" w:rsidRPr="009F4847" w:rsidRDefault="009055DA" w:rsidP="009055DA">
            <w:pPr>
              <w:pStyle w:val="TableTextRight"/>
              <w:ind w:right="227"/>
            </w:pPr>
            <w:r w:rsidRPr="00003E93">
              <w:t>0</w:t>
            </w:r>
          </w:p>
        </w:tc>
      </w:tr>
      <w:tr w:rsidR="009055DA" w:rsidRPr="009F4847" w14:paraId="0D71808D" w14:textId="77777777" w:rsidTr="0030635E">
        <w:trPr>
          <w:trHeight w:val="315"/>
        </w:trPr>
        <w:tc>
          <w:tcPr>
            <w:tcW w:w="1607" w:type="dxa"/>
            <w:noWrap/>
            <w:hideMark/>
          </w:tcPr>
          <w:p w14:paraId="6CA19472" w14:textId="6B8CF744" w:rsidR="009055DA" w:rsidRPr="009F4847" w:rsidRDefault="009055DA" w:rsidP="009055DA">
            <w:pPr>
              <w:pStyle w:val="TableText"/>
            </w:pPr>
            <w:r w:rsidRPr="00003E93">
              <w:t>Warrego</w:t>
            </w:r>
          </w:p>
        </w:tc>
        <w:tc>
          <w:tcPr>
            <w:tcW w:w="4058" w:type="dxa"/>
            <w:noWrap/>
            <w:hideMark/>
          </w:tcPr>
          <w:p w14:paraId="0DC8CA7C" w14:textId="2C7DC661" w:rsidR="009055DA" w:rsidRPr="009F4847" w:rsidRDefault="009055DA" w:rsidP="009055DA">
            <w:pPr>
              <w:pStyle w:val="TableText"/>
            </w:pPr>
            <w:r w:rsidRPr="00003E93">
              <w:t>F3.2: Sedge/forb/grassland riparian zone or floodplain</w:t>
            </w:r>
          </w:p>
        </w:tc>
        <w:tc>
          <w:tcPr>
            <w:tcW w:w="990" w:type="dxa"/>
            <w:noWrap/>
            <w:hideMark/>
          </w:tcPr>
          <w:p w14:paraId="6B0CAE44" w14:textId="047E8DAA" w:rsidR="009055DA" w:rsidRPr="009F4847" w:rsidRDefault="009055DA" w:rsidP="009055DA">
            <w:pPr>
              <w:pStyle w:val="TableTextRight"/>
            </w:pPr>
            <w:r w:rsidRPr="00003E93">
              <w:t>1,260</w:t>
            </w:r>
          </w:p>
        </w:tc>
        <w:tc>
          <w:tcPr>
            <w:tcW w:w="1077" w:type="dxa"/>
            <w:noWrap/>
            <w:hideMark/>
          </w:tcPr>
          <w:p w14:paraId="608661E2" w14:textId="48F5B60A" w:rsidR="009055DA" w:rsidRPr="009F4847" w:rsidRDefault="009055DA" w:rsidP="009055DA">
            <w:pPr>
              <w:pStyle w:val="TableTextRight"/>
            </w:pPr>
            <w:r w:rsidRPr="00003E93">
              <w:t>0</w:t>
            </w:r>
          </w:p>
        </w:tc>
        <w:tc>
          <w:tcPr>
            <w:tcW w:w="794" w:type="dxa"/>
            <w:noWrap/>
            <w:hideMark/>
          </w:tcPr>
          <w:p w14:paraId="1E660C9F" w14:textId="0D1F9440" w:rsidR="009055DA" w:rsidRPr="009F4847" w:rsidRDefault="009055DA" w:rsidP="009055DA">
            <w:pPr>
              <w:pStyle w:val="TableTextRight"/>
            </w:pPr>
            <w:r w:rsidRPr="00003E93">
              <w:t>0</w:t>
            </w:r>
          </w:p>
        </w:tc>
        <w:tc>
          <w:tcPr>
            <w:tcW w:w="1077" w:type="dxa"/>
            <w:noWrap/>
            <w:hideMark/>
          </w:tcPr>
          <w:p w14:paraId="4BFEEA5B" w14:textId="4BBA0254" w:rsidR="009055DA" w:rsidRPr="009F4847" w:rsidRDefault="009055DA" w:rsidP="009055DA">
            <w:pPr>
              <w:pStyle w:val="TableTextRight"/>
              <w:ind w:right="227"/>
            </w:pPr>
            <w:r w:rsidRPr="00003E93">
              <w:t>0</w:t>
            </w:r>
          </w:p>
        </w:tc>
      </w:tr>
      <w:tr w:rsidR="009055DA" w:rsidRPr="009F4847" w14:paraId="2507D679"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565D4C61" w14:textId="7FF3BCEF" w:rsidR="009055DA" w:rsidRPr="009F4847" w:rsidRDefault="009055DA" w:rsidP="009055DA">
            <w:pPr>
              <w:pStyle w:val="TableText"/>
            </w:pPr>
            <w:r w:rsidRPr="00003E93">
              <w:t>Wimmera</w:t>
            </w:r>
          </w:p>
        </w:tc>
        <w:tc>
          <w:tcPr>
            <w:tcW w:w="4058" w:type="dxa"/>
            <w:noWrap/>
            <w:hideMark/>
          </w:tcPr>
          <w:p w14:paraId="5448170E" w14:textId="67CF1DB8" w:rsidR="009055DA" w:rsidRPr="009F4847" w:rsidRDefault="009055DA" w:rsidP="009055DA">
            <w:pPr>
              <w:pStyle w:val="TableText"/>
            </w:pPr>
            <w:r w:rsidRPr="00003E93">
              <w:t>F1.12: Woodland riparian zone or floodplain</w:t>
            </w:r>
          </w:p>
        </w:tc>
        <w:tc>
          <w:tcPr>
            <w:tcW w:w="990" w:type="dxa"/>
            <w:noWrap/>
            <w:hideMark/>
          </w:tcPr>
          <w:p w14:paraId="6CA94A8D" w14:textId="0729DDA3" w:rsidR="009055DA" w:rsidRPr="009F4847" w:rsidRDefault="009055DA" w:rsidP="009055DA">
            <w:pPr>
              <w:pStyle w:val="TableTextRight"/>
            </w:pPr>
            <w:r w:rsidRPr="00003E93">
              <w:t>13,281</w:t>
            </w:r>
          </w:p>
        </w:tc>
        <w:tc>
          <w:tcPr>
            <w:tcW w:w="1077" w:type="dxa"/>
            <w:noWrap/>
            <w:hideMark/>
          </w:tcPr>
          <w:p w14:paraId="359DF497" w14:textId="648E26EE" w:rsidR="009055DA" w:rsidRPr="009F4847" w:rsidRDefault="009055DA" w:rsidP="009055DA">
            <w:pPr>
              <w:pStyle w:val="TableTextRight"/>
            </w:pPr>
            <w:r w:rsidRPr="00003E93">
              <w:t>1,590</w:t>
            </w:r>
          </w:p>
        </w:tc>
        <w:tc>
          <w:tcPr>
            <w:tcW w:w="794" w:type="dxa"/>
            <w:noWrap/>
            <w:hideMark/>
          </w:tcPr>
          <w:p w14:paraId="07BD17F4" w14:textId="707B5450" w:rsidR="009055DA" w:rsidRPr="009F4847" w:rsidRDefault="009055DA" w:rsidP="009055DA">
            <w:pPr>
              <w:pStyle w:val="TableTextRight"/>
            </w:pPr>
            <w:r w:rsidRPr="00003E93">
              <w:t>0</w:t>
            </w:r>
          </w:p>
        </w:tc>
        <w:tc>
          <w:tcPr>
            <w:tcW w:w="1077" w:type="dxa"/>
            <w:noWrap/>
            <w:hideMark/>
          </w:tcPr>
          <w:p w14:paraId="7C4CAFF9" w14:textId="303BFA5A" w:rsidR="009055DA" w:rsidRPr="009F4847" w:rsidRDefault="009055DA" w:rsidP="009055DA">
            <w:pPr>
              <w:pStyle w:val="TableTextRight"/>
              <w:ind w:right="227"/>
            </w:pPr>
            <w:r w:rsidRPr="00003E93">
              <w:t>0</w:t>
            </w:r>
          </w:p>
        </w:tc>
      </w:tr>
      <w:tr w:rsidR="009055DA" w:rsidRPr="009F4847" w14:paraId="18A4DEF6" w14:textId="77777777" w:rsidTr="0030635E">
        <w:trPr>
          <w:trHeight w:val="315"/>
        </w:trPr>
        <w:tc>
          <w:tcPr>
            <w:tcW w:w="1607" w:type="dxa"/>
            <w:noWrap/>
            <w:hideMark/>
          </w:tcPr>
          <w:p w14:paraId="38BBB2E7" w14:textId="065421A6" w:rsidR="009055DA" w:rsidRPr="009F4847" w:rsidRDefault="009055DA" w:rsidP="009055DA">
            <w:pPr>
              <w:pStyle w:val="TableText"/>
            </w:pPr>
            <w:r w:rsidRPr="00003E93">
              <w:t>Wimmera</w:t>
            </w:r>
          </w:p>
        </w:tc>
        <w:tc>
          <w:tcPr>
            <w:tcW w:w="4058" w:type="dxa"/>
            <w:noWrap/>
            <w:hideMark/>
          </w:tcPr>
          <w:p w14:paraId="13CB24AF" w14:textId="3D8A0BCA" w:rsidR="009055DA" w:rsidRPr="009F4847" w:rsidRDefault="009055DA" w:rsidP="009055DA">
            <w:pPr>
              <w:pStyle w:val="TableText"/>
            </w:pPr>
            <w:r w:rsidRPr="00003E93">
              <w:t>F1.4: River red gum woodland riparian zone or floodplain</w:t>
            </w:r>
          </w:p>
        </w:tc>
        <w:tc>
          <w:tcPr>
            <w:tcW w:w="990" w:type="dxa"/>
            <w:noWrap/>
            <w:hideMark/>
          </w:tcPr>
          <w:p w14:paraId="734AFC1A" w14:textId="4DED0422" w:rsidR="009055DA" w:rsidRPr="009F4847" w:rsidRDefault="009055DA" w:rsidP="009055DA">
            <w:pPr>
              <w:pStyle w:val="TableTextRight"/>
            </w:pPr>
            <w:r w:rsidRPr="00003E93">
              <w:t>4,186</w:t>
            </w:r>
          </w:p>
        </w:tc>
        <w:tc>
          <w:tcPr>
            <w:tcW w:w="1077" w:type="dxa"/>
            <w:noWrap/>
            <w:hideMark/>
          </w:tcPr>
          <w:p w14:paraId="1EB669EF" w14:textId="41B975AA" w:rsidR="009055DA" w:rsidRPr="009F4847" w:rsidRDefault="009055DA" w:rsidP="009055DA">
            <w:pPr>
              <w:pStyle w:val="TableTextRight"/>
            </w:pPr>
            <w:r w:rsidRPr="00003E93">
              <w:t>1,079</w:t>
            </w:r>
          </w:p>
        </w:tc>
        <w:tc>
          <w:tcPr>
            <w:tcW w:w="794" w:type="dxa"/>
            <w:noWrap/>
            <w:hideMark/>
          </w:tcPr>
          <w:p w14:paraId="570AAC4C" w14:textId="7668E565" w:rsidR="009055DA" w:rsidRPr="009F4847" w:rsidRDefault="009055DA" w:rsidP="009055DA">
            <w:pPr>
              <w:pStyle w:val="TableTextRight"/>
            </w:pPr>
            <w:r w:rsidRPr="00003E93">
              <w:t>0</w:t>
            </w:r>
          </w:p>
        </w:tc>
        <w:tc>
          <w:tcPr>
            <w:tcW w:w="1077" w:type="dxa"/>
            <w:noWrap/>
            <w:hideMark/>
          </w:tcPr>
          <w:p w14:paraId="4F80BB79" w14:textId="62204C0F" w:rsidR="009055DA" w:rsidRPr="009F4847" w:rsidRDefault="009055DA" w:rsidP="009055DA">
            <w:pPr>
              <w:pStyle w:val="TableTextRight"/>
              <w:ind w:right="227"/>
            </w:pPr>
            <w:r w:rsidRPr="00003E93">
              <w:t>0</w:t>
            </w:r>
          </w:p>
        </w:tc>
      </w:tr>
      <w:tr w:rsidR="009055DA" w:rsidRPr="009F4847" w14:paraId="023FAA5E"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080A3A38" w14:textId="48621FC8" w:rsidR="009055DA" w:rsidRPr="009F4847" w:rsidRDefault="009055DA" w:rsidP="009055DA">
            <w:pPr>
              <w:pStyle w:val="TableText"/>
            </w:pPr>
            <w:r w:rsidRPr="00003E93">
              <w:lastRenderedPageBreak/>
              <w:t>Wimmera</w:t>
            </w:r>
          </w:p>
        </w:tc>
        <w:tc>
          <w:tcPr>
            <w:tcW w:w="4058" w:type="dxa"/>
            <w:noWrap/>
            <w:hideMark/>
          </w:tcPr>
          <w:p w14:paraId="0B682853" w14:textId="3D73C78A" w:rsidR="009055DA" w:rsidRPr="009F4847" w:rsidRDefault="009055DA" w:rsidP="009055DA">
            <w:pPr>
              <w:pStyle w:val="TableText"/>
            </w:pPr>
            <w:r w:rsidRPr="00003E93">
              <w:t>F1.8: Black box woodland riparian zone or floodplain</w:t>
            </w:r>
          </w:p>
        </w:tc>
        <w:tc>
          <w:tcPr>
            <w:tcW w:w="990" w:type="dxa"/>
            <w:noWrap/>
            <w:hideMark/>
          </w:tcPr>
          <w:p w14:paraId="35DFB18C" w14:textId="23256D2A" w:rsidR="009055DA" w:rsidRPr="009F4847" w:rsidRDefault="009055DA" w:rsidP="009055DA">
            <w:pPr>
              <w:pStyle w:val="TableTextRight"/>
            </w:pPr>
            <w:r w:rsidRPr="00003E93">
              <w:t>4,221</w:t>
            </w:r>
          </w:p>
        </w:tc>
        <w:tc>
          <w:tcPr>
            <w:tcW w:w="1077" w:type="dxa"/>
            <w:noWrap/>
            <w:hideMark/>
          </w:tcPr>
          <w:p w14:paraId="61AB26F1" w14:textId="547E60D7" w:rsidR="009055DA" w:rsidRPr="009F4847" w:rsidRDefault="009055DA" w:rsidP="009055DA">
            <w:pPr>
              <w:pStyle w:val="TableTextRight"/>
            </w:pPr>
            <w:r w:rsidRPr="00003E93">
              <w:t>386</w:t>
            </w:r>
          </w:p>
        </w:tc>
        <w:tc>
          <w:tcPr>
            <w:tcW w:w="794" w:type="dxa"/>
            <w:noWrap/>
            <w:hideMark/>
          </w:tcPr>
          <w:p w14:paraId="7E01D8A5" w14:textId="714C0A45" w:rsidR="009055DA" w:rsidRPr="009F4847" w:rsidRDefault="009055DA" w:rsidP="009055DA">
            <w:pPr>
              <w:pStyle w:val="TableTextRight"/>
            </w:pPr>
            <w:r w:rsidRPr="00003E93">
              <w:t>0</w:t>
            </w:r>
          </w:p>
        </w:tc>
        <w:tc>
          <w:tcPr>
            <w:tcW w:w="1077" w:type="dxa"/>
            <w:noWrap/>
            <w:hideMark/>
          </w:tcPr>
          <w:p w14:paraId="27E11DC4" w14:textId="7660EB85" w:rsidR="009055DA" w:rsidRPr="009F4847" w:rsidRDefault="009055DA" w:rsidP="009055DA">
            <w:pPr>
              <w:pStyle w:val="TableTextRight"/>
              <w:ind w:right="227"/>
            </w:pPr>
            <w:r w:rsidRPr="00003E93">
              <w:t>0</w:t>
            </w:r>
          </w:p>
        </w:tc>
      </w:tr>
      <w:tr w:rsidR="009055DA" w:rsidRPr="009F4847" w14:paraId="4A154FE4" w14:textId="77777777" w:rsidTr="0030635E">
        <w:trPr>
          <w:trHeight w:val="315"/>
        </w:trPr>
        <w:tc>
          <w:tcPr>
            <w:tcW w:w="1607" w:type="dxa"/>
            <w:noWrap/>
            <w:hideMark/>
          </w:tcPr>
          <w:p w14:paraId="5F779A89" w14:textId="2B763659" w:rsidR="009055DA" w:rsidRPr="009F4847" w:rsidRDefault="009055DA" w:rsidP="009055DA">
            <w:pPr>
              <w:pStyle w:val="TableText"/>
            </w:pPr>
            <w:r w:rsidRPr="00003E93">
              <w:t>Wimmera</w:t>
            </w:r>
          </w:p>
        </w:tc>
        <w:tc>
          <w:tcPr>
            <w:tcW w:w="4058" w:type="dxa"/>
            <w:noWrap/>
            <w:hideMark/>
          </w:tcPr>
          <w:p w14:paraId="0A705111" w14:textId="02CD690B" w:rsidR="009055DA" w:rsidRPr="009F4847" w:rsidRDefault="009055DA" w:rsidP="009055DA">
            <w:pPr>
              <w:pStyle w:val="TableText"/>
            </w:pPr>
            <w:r w:rsidRPr="00003E93">
              <w:t>F1.6: Black box forest riparian zone or floodplain</w:t>
            </w:r>
          </w:p>
        </w:tc>
        <w:tc>
          <w:tcPr>
            <w:tcW w:w="990" w:type="dxa"/>
            <w:noWrap/>
            <w:hideMark/>
          </w:tcPr>
          <w:p w14:paraId="11E2B4BF" w14:textId="43742151" w:rsidR="009055DA" w:rsidRPr="009F4847" w:rsidRDefault="009055DA" w:rsidP="009055DA">
            <w:pPr>
              <w:pStyle w:val="TableTextRight"/>
            </w:pPr>
            <w:r w:rsidRPr="00003E93">
              <w:t>502</w:t>
            </w:r>
          </w:p>
        </w:tc>
        <w:tc>
          <w:tcPr>
            <w:tcW w:w="1077" w:type="dxa"/>
            <w:noWrap/>
            <w:hideMark/>
          </w:tcPr>
          <w:p w14:paraId="413CC65F" w14:textId="7C859A61" w:rsidR="009055DA" w:rsidRPr="009F4847" w:rsidRDefault="009055DA" w:rsidP="009055DA">
            <w:pPr>
              <w:pStyle w:val="TableTextRight"/>
            </w:pPr>
            <w:r w:rsidRPr="00003E93">
              <w:t>77</w:t>
            </w:r>
          </w:p>
        </w:tc>
        <w:tc>
          <w:tcPr>
            <w:tcW w:w="794" w:type="dxa"/>
            <w:noWrap/>
            <w:hideMark/>
          </w:tcPr>
          <w:p w14:paraId="53931330" w14:textId="549437D5" w:rsidR="009055DA" w:rsidRPr="009F4847" w:rsidRDefault="009055DA" w:rsidP="009055DA">
            <w:pPr>
              <w:pStyle w:val="TableTextRight"/>
            </w:pPr>
            <w:r w:rsidRPr="00003E93">
              <w:t>0</w:t>
            </w:r>
          </w:p>
        </w:tc>
        <w:tc>
          <w:tcPr>
            <w:tcW w:w="1077" w:type="dxa"/>
            <w:noWrap/>
            <w:hideMark/>
          </w:tcPr>
          <w:p w14:paraId="4C53E8C3" w14:textId="00B2F1F0" w:rsidR="009055DA" w:rsidRPr="009F4847" w:rsidRDefault="009055DA" w:rsidP="009055DA">
            <w:pPr>
              <w:pStyle w:val="TableTextRight"/>
              <w:ind w:right="227"/>
            </w:pPr>
            <w:r w:rsidRPr="00003E93">
              <w:t>0</w:t>
            </w:r>
          </w:p>
        </w:tc>
      </w:tr>
      <w:tr w:rsidR="009055DA" w:rsidRPr="009F4847" w14:paraId="045062ED"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2EA6A982" w14:textId="2C962545" w:rsidR="009055DA" w:rsidRPr="009F4847" w:rsidRDefault="009055DA" w:rsidP="009055DA">
            <w:pPr>
              <w:pStyle w:val="TableText"/>
            </w:pPr>
            <w:r w:rsidRPr="00003E93">
              <w:t>Wimmera</w:t>
            </w:r>
          </w:p>
        </w:tc>
        <w:tc>
          <w:tcPr>
            <w:tcW w:w="4058" w:type="dxa"/>
            <w:noWrap/>
            <w:hideMark/>
          </w:tcPr>
          <w:p w14:paraId="4AC1A53C" w14:textId="560D7FB3" w:rsidR="009055DA" w:rsidRPr="009F4847" w:rsidRDefault="009055DA" w:rsidP="009055DA">
            <w:pPr>
              <w:pStyle w:val="TableText"/>
            </w:pPr>
            <w:r w:rsidRPr="00003E93">
              <w:t>F4: Unspecified riparian zone or floodplain</w:t>
            </w:r>
          </w:p>
        </w:tc>
        <w:tc>
          <w:tcPr>
            <w:tcW w:w="990" w:type="dxa"/>
            <w:noWrap/>
            <w:hideMark/>
          </w:tcPr>
          <w:p w14:paraId="01ECD3CE" w14:textId="25613EFA" w:rsidR="009055DA" w:rsidRPr="009F4847" w:rsidRDefault="009055DA" w:rsidP="009055DA">
            <w:pPr>
              <w:pStyle w:val="TableTextRight"/>
            </w:pPr>
            <w:r w:rsidRPr="00003E93">
              <w:t>539</w:t>
            </w:r>
          </w:p>
        </w:tc>
        <w:tc>
          <w:tcPr>
            <w:tcW w:w="1077" w:type="dxa"/>
            <w:noWrap/>
            <w:hideMark/>
          </w:tcPr>
          <w:p w14:paraId="7586339D" w14:textId="56F1CB28" w:rsidR="009055DA" w:rsidRPr="009F4847" w:rsidRDefault="009055DA" w:rsidP="009055DA">
            <w:pPr>
              <w:pStyle w:val="TableTextRight"/>
            </w:pPr>
            <w:r w:rsidRPr="00003E93">
              <w:t>69</w:t>
            </w:r>
          </w:p>
        </w:tc>
        <w:tc>
          <w:tcPr>
            <w:tcW w:w="794" w:type="dxa"/>
            <w:noWrap/>
            <w:hideMark/>
          </w:tcPr>
          <w:p w14:paraId="38770D91" w14:textId="7A64560A" w:rsidR="009055DA" w:rsidRPr="009F4847" w:rsidRDefault="009055DA" w:rsidP="009055DA">
            <w:pPr>
              <w:pStyle w:val="TableTextRight"/>
            </w:pPr>
            <w:r w:rsidRPr="00003E93">
              <w:t>0</w:t>
            </w:r>
          </w:p>
        </w:tc>
        <w:tc>
          <w:tcPr>
            <w:tcW w:w="1077" w:type="dxa"/>
            <w:noWrap/>
            <w:hideMark/>
          </w:tcPr>
          <w:p w14:paraId="4A504413" w14:textId="6D14C68A" w:rsidR="009055DA" w:rsidRPr="009F4847" w:rsidRDefault="009055DA" w:rsidP="009055DA">
            <w:pPr>
              <w:pStyle w:val="TableTextRight"/>
              <w:ind w:right="227"/>
            </w:pPr>
            <w:r w:rsidRPr="00003E93">
              <w:t>0</w:t>
            </w:r>
          </w:p>
        </w:tc>
      </w:tr>
      <w:tr w:rsidR="009055DA" w:rsidRPr="009F4847" w14:paraId="606A1A1D" w14:textId="77777777" w:rsidTr="0030635E">
        <w:trPr>
          <w:trHeight w:val="315"/>
        </w:trPr>
        <w:tc>
          <w:tcPr>
            <w:tcW w:w="1607" w:type="dxa"/>
            <w:noWrap/>
            <w:hideMark/>
          </w:tcPr>
          <w:p w14:paraId="1AEFBF4B" w14:textId="273AD3F2" w:rsidR="009055DA" w:rsidRPr="009F4847" w:rsidRDefault="009055DA" w:rsidP="009055DA">
            <w:pPr>
              <w:pStyle w:val="TableText"/>
            </w:pPr>
            <w:r w:rsidRPr="00003E93">
              <w:t>Wimmera</w:t>
            </w:r>
          </w:p>
        </w:tc>
        <w:tc>
          <w:tcPr>
            <w:tcW w:w="4058" w:type="dxa"/>
            <w:noWrap/>
            <w:hideMark/>
          </w:tcPr>
          <w:p w14:paraId="7A8A65A0" w14:textId="6B5D7347" w:rsidR="009055DA" w:rsidRPr="009F4847" w:rsidRDefault="009055DA" w:rsidP="009055DA">
            <w:pPr>
              <w:pStyle w:val="TableText"/>
            </w:pPr>
            <w:r w:rsidRPr="00003E93">
              <w:t>F2.4: Shrubland riparian zone or floodplain</w:t>
            </w:r>
          </w:p>
        </w:tc>
        <w:tc>
          <w:tcPr>
            <w:tcW w:w="990" w:type="dxa"/>
            <w:noWrap/>
            <w:hideMark/>
          </w:tcPr>
          <w:p w14:paraId="2A69B2F9" w14:textId="0B2AB702" w:rsidR="009055DA" w:rsidRPr="009F4847" w:rsidRDefault="009055DA" w:rsidP="009055DA">
            <w:pPr>
              <w:pStyle w:val="TableTextRight"/>
            </w:pPr>
            <w:r w:rsidRPr="00003E93">
              <w:t>615</w:t>
            </w:r>
          </w:p>
        </w:tc>
        <w:tc>
          <w:tcPr>
            <w:tcW w:w="1077" w:type="dxa"/>
            <w:noWrap/>
            <w:hideMark/>
          </w:tcPr>
          <w:p w14:paraId="3403BA12" w14:textId="3224DA91" w:rsidR="009055DA" w:rsidRPr="009F4847" w:rsidRDefault="009055DA" w:rsidP="009055DA">
            <w:pPr>
              <w:pStyle w:val="TableTextRight"/>
            </w:pPr>
            <w:r w:rsidRPr="00003E93">
              <w:t>0</w:t>
            </w:r>
          </w:p>
        </w:tc>
        <w:tc>
          <w:tcPr>
            <w:tcW w:w="794" w:type="dxa"/>
            <w:noWrap/>
            <w:hideMark/>
          </w:tcPr>
          <w:p w14:paraId="0E06268C" w14:textId="4F5EF799" w:rsidR="009055DA" w:rsidRPr="009F4847" w:rsidRDefault="009055DA" w:rsidP="009055DA">
            <w:pPr>
              <w:pStyle w:val="TableTextRight"/>
            </w:pPr>
            <w:r w:rsidRPr="00003E93">
              <w:t>0</w:t>
            </w:r>
          </w:p>
        </w:tc>
        <w:tc>
          <w:tcPr>
            <w:tcW w:w="1077" w:type="dxa"/>
            <w:noWrap/>
            <w:hideMark/>
          </w:tcPr>
          <w:p w14:paraId="1D0192D1" w14:textId="7B9FF147" w:rsidR="009055DA" w:rsidRPr="009F4847" w:rsidRDefault="009055DA" w:rsidP="009055DA">
            <w:pPr>
              <w:pStyle w:val="TableTextRight"/>
              <w:ind w:right="227"/>
            </w:pPr>
            <w:r w:rsidRPr="00003E93">
              <w:t>0</w:t>
            </w:r>
          </w:p>
        </w:tc>
      </w:tr>
      <w:tr w:rsidR="009055DA" w:rsidRPr="009F4847" w14:paraId="0F3B6BD4" w14:textId="77777777" w:rsidTr="0030635E">
        <w:trPr>
          <w:cnfStyle w:val="000000100000" w:firstRow="0" w:lastRow="0" w:firstColumn="0" w:lastColumn="0" w:oddVBand="0" w:evenVBand="0" w:oddHBand="1" w:evenHBand="0" w:firstRowFirstColumn="0" w:firstRowLastColumn="0" w:lastRowFirstColumn="0" w:lastRowLastColumn="0"/>
          <w:trHeight w:val="315"/>
        </w:trPr>
        <w:tc>
          <w:tcPr>
            <w:tcW w:w="1607" w:type="dxa"/>
            <w:noWrap/>
            <w:hideMark/>
          </w:tcPr>
          <w:p w14:paraId="6178C198" w14:textId="6706F4A1" w:rsidR="009055DA" w:rsidRPr="009F4847" w:rsidRDefault="009055DA" w:rsidP="009055DA">
            <w:pPr>
              <w:pStyle w:val="TableText"/>
            </w:pPr>
            <w:r w:rsidRPr="00003E93">
              <w:t>Wimmera</w:t>
            </w:r>
          </w:p>
        </w:tc>
        <w:tc>
          <w:tcPr>
            <w:tcW w:w="4058" w:type="dxa"/>
            <w:noWrap/>
            <w:hideMark/>
          </w:tcPr>
          <w:p w14:paraId="70A7D61B" w14:textId="0A31CC2E" w:rsidR="009055DA" w:rsidRPr="009F4847" w:rsidRDefault="009055DA" w:rsidP="009055DA">
            <w:pPr>
              <w:pStyle w:val="TableText"/>
            </w:pPr>
            <w:r w:rsidRPr="00003E93">
              <w:t>F2.2: Lignum shrubland riparian zone or floodplain</w:t>
            </w:r>
          </w:p>
        </w:tc>
        <w:tc>
          <w:tcPr>
            <w:tcW w:w="990" w:type="dxa"/>
            <w:noWrap/>
            <w:hideMark/>
          </w:tcPr>
          <w:p w14:paraId="71CDCD9B" w14:textId="50F35891" w:rsidR="009055DA" w:rsidRPr="009F4847" w:rsidRDefault="009055DA" w:rsidP="009055DA">
            <w:pPr>
              <w:pStyle w:val="TableTextRight"/>
            </w:pPr>
            <w:r w:rsidRPr="00003E93">
              <w:t>142</w:t>
            </w:r>
          </w:p>
        </w:tc>
        <w:tc>
          <w:tcPr>
            <w:tcW w:w="1077" w:type="dxa"/>
            <w:noWrap/>
            <w:hideMark/>
          </w:tcPr>
          <w:p w14:paraId="7F55A0A0" w14:textId="7A81F529" w:rsidR="009055DA" w:rsidRPr="009F4847" w:rsidRDefault="009055DA" w:rsidP="009055DA">
            <w:pPr>
              <w:pStyle w:val="TableTextRight"/>
            </w:pPr>
            <w:r w:rsidRPr="00003E93">
              <w:t>0</w:t>
            </w:r>
          </w:p>
        </w:tc>
        <w:tc>
          <w:tcPr>
            <w:tcW w:w="794" w:type="dxa"/>
            <w:noWrap/>
            <w:hideMark/>
          </w:tcPr>
          <w:p w14:paraId="13001AEE" w14:textId="3592BD13" w:rsidR="009055DA" w:rsidRPr="009F4847" w:rsidRDefault="009055DA" w:rsidP="009055DA">
            <w:pPr>
              <w:pStyle w:val="TableTextRight"/>
            </w:pPr>
            <w:r w:rsidRPr="00003E93">
              <w:t>0</w:t>
            </w:r>
          </w:p>
        </w:tc>
        <w:tc>
          <w:tcPr>
            <w:tcW w:w="1077" w:type="dxa"/>
            <w:noWrap/>
            <w:hideMark/>
          </w:tcPr>
          <w:p w14:paraId="0615D93B" w14:textId="2AAF94BA" w:rsidR="009055DA" w:rsidRPr="009F4847" w:rsidRDefault="009055DA" w:rsidP="009055DA">
            <w:pPr>
              <w:pStyle w:val="TableTextRight"/>
              <w:ind w:right="227"/>
            </w:pPr>
            <w:r w:rsidRPr="00003E93">
              <w:t>0</w:t>
            </w:r>
          </w:p>
        </w:tc>
      </w:tr>
      <w:tr w:rsidR="009055DA" w:rsidRPr="009F4847" w14:paraId="50A4594B" w14:textId="77777777" w:rsidTr="0030635E">
        <w:trPr>
          <w:trHeight w:val="315"/>
        </w:trPr>
        <w:tc>
          <w:tcPr>
            <w:tcW w:w="1607" w:type="dxa"/>
            <w:noWrap/>
            <w:hideMark/>
          </w:tcPr>
          <w:p w14:paraId="75A44AC0" w14:textId="1143FBF0" w:rsidR="009055DA" w:rsidRPr="009F4847" w:rsidRDefault="009055DA" w:rsidP="009055DA">
            <w:pPr>
              <w:pStyle w:val="TableText"/>
            </w:pPr>
            <w:r w:rsidRPr="00003E93">
              <w:t>Wimmera</w:t>
            </w:r>
          </w:p>
        </w:tc>
        <w:tc>
          <w:tcPr>
            <w:tcW w:w="4058" w:type="dxa"/>
            <w:noWrap/>
            <w:hideMark/>
          </w:tcPr>
          <w:p w14:paraId="3AD4A46E" w14:textId="37B3CC75" w:rsidR="009055DA" w:rsidRPr="009F4847" w:rsidRDefault="009055DA" w:rsidP="009055DA">
            <w:pPr>
              <w:pStyle w:val="TableText"/>
            </w:pPr>
            <w:r w:rsidRPr="00003E93">
              <w:t>F3.2: Sedge/forb/grassland riparian zone or floodplain</w:t>
            </w:r>
          </w:p>
        </w:tc>
        <w:tc>
          <w:tcPr>
            <w:tcW w:w="990" w:type="dxa"/>
            <w:noWrap/>
            <w:hideMark/>
          </w:tcPr>
          <w:p w14:paraId="0AB4F365" w14:textId="255A08F0" w:rsidR="009055DA" w:rsidRPr="009F4847" w:rsidRDefault="009055DA" w:rsidP="009055DA">
            <w:pPr>
              <w:pStyle w:val="TableTextRight"/>
            </w:pPr>
            <w:r w:rsidRPr="00003E93">
              <w:t>1</w:t>
            </w:r>
          </w:p>
        </w:tc>
        <w:tc>
          <w:tcPr>
            <w:tcW w:w="1077" w:type="dxa"/>
            <w:noWrap/>
            <w:hideMark/>
          </w:tcPr>
          <w:p w14:paraId="5AEA1E97" w14:textId="7904514A" w:rsidR="009055DA" w:rsidRPr="009F4847" w:rsidRDefault="009055DA" w:rsidP="009055DA">
            <w:pPr>
              <w:pStyle w:val="TableTextRight"/>
            </w:pPr>
            <w:r w:rsidRPr="00003E93">
              <w:t>0</w:t>
            </w:r>
          </w:p>
        </w:tc>
        <w:tc>
          <w:tcPr>
            <w:tcW w:w="794" w:type="dxa"/>
            <w:noWrap/>
          </w:tcPr>
          <w:p w14:paraId="62A469D5" w14:textId="26D5EF7C" w:rsidR="009055DA" w:rsidRPr="009F4847" w:rsidRDefault="009055DA" w:rsidP="009055DA">
            <w:pPr>
              <w:pStyle w:val="TableTextRight"/>
            </w:pPr>
            <w:r w:rsidRPr="00003E93">
              <w:t>0</w:t>
            </w:r>
          </w:p>
        </w:tc>
        <w:tc>
          <w:tcPr>
            <w:tcW w:w="1077" w:type="dxa"/>
            <w:noWrap/>
          </w:tcPr>
          <w:p w14:paraId="587D0E8F" w14:textId="5FA45B48" w:rsidR="009055DA" w:rsidRPr="009F4847" w:rsidRDefault="009055DA" w:rsidP="009055DA">
            <w:pPr>
              <w:pStyle w:val="TableTextRight"/>
              <w:ind w:right="227"/>
            </w:pPr>
            <w:r w:rsidRPr="00003E93">
              <w:t>0</w:t>
            </w:r>
          </w:p>
        </w:tc>
      </w:tr>
    </w:tbl>
    <w:p w14:paraId="5EBCAD24" w14:textId="0C88D3A0" w:rsidR="00CA6E42" w:rsidRPr="00106CBC" w:rsidRDefault="00CA6E42" w:rsidP="006E2D3E">
      <w:pPr>
        <w:pStyle w:val="AppendixHeading2"/>
      </w:pPr>
      <w:bookmarkStart w:id="492" w:name="_Toc201837288"/>
      <w:bookmarkStart w:id="493" w:name="_Toc201840082"/>
      <w:bookmarkStart w:id="494" w:name="_Toc201840216"/>
      <w:bookmarkStart w:id="495" w:name="_Toc201843022"/>
      <w:bookmarkStart w:id="496" w:name="_Toc201843642"/>
      <w:bookmarkStart w:id="497" w:name="_Toc201846664"/>
      <w:bookmarkStart w:id="498" w:name="_Toc201849316"/>
      <w:bookmarkStart w:id="499" w:name="_Toc201854444"/>
      <w:bookmarkStart w:id="500" w:name="_Toc201862444"/>
      <w:bookmarkStart w:id="501" w:name="_Toc201867267"/>
      <w:bookmarkStart w:id="502" w:name="_Toc13239888"/>
      <w:bookmarkStart w:id="503" w:name="_Toc43474659"/>
      <w:bookmarkStart w:id="504" w:name="_Ref68795140"/>
      <w:bookmarkStart w:id="505" w:name="_Toc69477507"/>
      <w:bookmarkStart w:id="506" w:name="_Toc69477536"/>
      <w:bookmarkStart w:id="507" w:name="_Toc80971123"/>
      <w:bookmarkStart w:id="508" w:name="_Ref99985121"/>
      <w:bookmarkStart w:id="509" w:name="_Ref100105109"/>
      <w:bookmarkStart w:id="510" w:name="_Toc138971696"/>
      <w:bookmarkStart w:id="511" w:name="_Toc201854445"/>
      <w:bookmarkStart w:id="512" w:name="_Toc201867268"/>
      <w:bookmarkEnd w:id="492"/>
      <w:bookmarkEnd w:id="493"/>
      <w:bookmarkEnd w:id="494"/>
      <w:bookmarkEnd w:id="495"/>
      <w:bookmarkEnd w:id="496"/>
      <w:bookmarkEnd w:id="497"/>
      <w:bookmarkEnd w:id="498"/>
      <w:bookmarkEnd w:id="499"/>
      <w:bookmarkEnd w:id="500"/>
      <w:bookmarkEnd w:id="501"/>
      <w:r w:rsidRPr="00106CBC">
        <w:t xml:space="preserve">ANAE river channel types by valley influenced by </w:t>
      </w:r>
      <w:bookmarkEnd w:id="502"/>
      <w:bookmarkEnd w:id="503"/>
      <w:bookmarkEnd w:id="504"/>
      <w:bookmarkEnd w:id="505"/>
      <w:bookmarkEnd w:id="506"/>
      <w:bookmarkEnd w:id="507"/>
      <w:bookmarkEnd w:id="508"/>
      <w:bookmarkEnd w:id="509"/>
      <w:r w:rsidR="001F55A3" w:rsidRPr="00106CBC">
        <w:t>C</w:t>
      </w:r>
      <w:r w:rsidR="00AF7FCA">
        <w:t>EW</w:t>
      </w:r>
      <w:r w:rsidR="009A7253">
        <w:t>,</w:t>
      </w:r>
      <w:r w:rsidR="006A1D41" w:rsidRPr="00106CBC">
        <w:t xml:space="preserve"> </w:t>
      </w:r>
      <w:r w:rsidR="001A7904">
        <w:t>2023–24</w:t>
      </w:r>
      <w:bookmarkEnd w:id="510"/>
      <w:bookmarkEnd w:id="511"/>
      <w:bookmarkEnd w:id="512"/>
    </w:p>
    <w:p w14:paraId="7629F41A" w14:textId="5C992C97" w:rsidR="00EF3F36" w:rsidRPr="00090B38" w:rsidRDefault="009055DA" w:rsidP="001913D3">
      <w:pPr>
        <w:pStyle w:val="BodyText"/>
      </w:pPr>
      <w:r>
        <w:t>L</w:t>
      </w:r>
      <w:r w:rsidR="00CA6E42" w:rsidRPr="00090B38">
        <w:t xml:space="preserve">engths of river and stream channels of differing ANAE type with </w:t>
      </w:r>
      <w:r w:rsidR="009A7253">
        <w:t>CEW</w:t>
      </w:r>
      <w:r w:rsidR="00CA6E42" w:rsidRPr="00090B38">
        <w:t xml:space="preserve"> in </w:t>
      </w:r>
      <w:r w:rsidR="001A7904">
        <w:t>2023–24</w:t>
      </w:r>
      <w:r w:rsidR="00CA6E42" w:rsidRPr="00090B38">
        <w:t xml:space="preserve"> are presented in </w:t>
      </w:r>
      <w:r w:rsidR="000177F9">
        <w:fldChar w:fldCharType="begin" w:fldLock="1"/>
      </w:r>
      <w:r w:rsidR="000177F9">
        <w:instrText xml:space="preserve"> REF _Ref133935219 \h </w:instrText>
      </w:r>
      <w:r w:rsidR="000177F9">
        <w:fldChar w:fldCharType="separate"/>
      </w:r>
      <w:r w:rsidR="009B47F6">
        <w:t>Table </w:t>
      </w:r>
      <w:r w:rsidR="009B47F6">
        <w:rPr>
          <w:noProof/>
        </w:rPr>
        <w:t>A</w:t>
      </w:r>
      <w:r w:rsidR="009B47F6">
        <w:t>.</w:t>
      </w:r>
      <w:r w:rsidR="009B47F6">
        <w:rPr>
          <w:noProof/>
        </w:rPr>
        <w:t>3</w:t>
      </w:r>
      <w:r w:rsidR="000177F9">
        <w:fldChar w:fldCharType="end"/>
      </w:r>
      <w:r w:rsidR="00EB3CD3">
        <w:t xml:space="preserve"> </w:t>
      </w:r>
      <w:r w:rsidR="00CA6E42" w:rsidRPr="00090B38">
        <w:t xml:space="preserve">as an indicator of the contribution of </w:t>
      </w:r>
      <w:r w:rsidR="009A7253">
        <w:t>CEW</w:t>
      </w:r>
      <w:r w:rsidR="00CA6E42" w:rsidRPr="00090B38">
        <w:t xml:space="preserve"> towards riverine ecosystem diversity within each valley. River length measurement is highly dependent on the resolution of the mapping</w:t>
      </w:r>
      <w:r w:rsidR="00146487">
        <w:t xml:space="preserve"> –</w:t>
      </w:r>
      <w:r w:rsidR="00CA6E42" w:rsidRPr="00090B38">
        <w:t xml:space="preserve"> higher resolution captur</w:t>
      </w:r>
      <w:r w:rsidR="00146487">
        <w:t>es</w:t>
      </w:r>
      <w:r w:rsidR="00CA6E42" w:rsidRPr="00090B38">
        <w:t xml:space="preserve"> more twists and turns in the river</w:t>
      </w:r>
      <w:r w:rsidR="00174E6C">
        <w:t>,</w:t>
      </w:r>
      <w:r w:rsidR="00CA6E42" w:rsidRPr="00090B38">
        <w:t xml:space="preserve"> </w:t>
      </w:r>
      <w:r w:rsidR="00174E6C">
        <w:t>which</w:t>
      </w:r>
      <w:r w:rsidR="00174E6C" w:rsidRPr="00090B38">
        <w:t xml:space="preserve"> </w:t>
      </w:r>
      <w:r w:rsidR="00CA6E42" w:rsidRPr="00090B38">
        <w:t>increase</w:t>
      </w:r>
      <w:r w:rsidR="00174E6C">
        <w:t>s</w:t>
      </w:r>
      <w:r w:rsidR="00CA6E42" w:rsidRPr="00090B38">
        <w:t xml:space="preserve"> the measured river length along the flow path.</w:t>
      </w:r>
      <w:r w:rsidR="00CA6E42" w:rsidRPr="00090B38" w:rsidDel="0052284C">
        <w:t xml:space="preserve"> </w:t>
      </w:r>
      <w:r w:rsidR="00CA6E42" w:rsidRPr="00090B38">
        <w:t>ANAE river mapping is based on the Geofabric v3.2 Network Streams</w:t>
      </w:r>
      <w:r w:rsidR="00C84E01">
        <w:t>,</w:t>
      </w:r>
      <w:r w:rsidR="00CA6E42" w:rsidRPr="00090B38">
        <w:t xml:space="preserve"> which are derived from a 1</w:t>
      </w:r>
      <w:r w:rsidR="00EE58CF">
        <w:t> </w:t>
      </w:r>
      <w:r w:rsidR="00CA6E42" w:rsidRPr="00090B38">
        <w:t xml:space="preserve">arc-second </w:t>
      </w:r>
      <w:r w:rsidR="00A17451" w:rsidRPr="00090B38">
        <w:t>digital elevation model (</w:t>
      </w:r>
      <w:r w:rsidR="00CA6E42" w:rsidRPr="00090B38">
        <w:t>DEM</w:t>
      </w:r>
      <w:r w:rsidR="00A17451" w:rsidRPr="00090B38">
        <w:t>)</w:t>
      </w:r>
      <w:r w:rsidR="00CA6E42" w:rsidRPr="00090B38">
        <w:t xml:space="preserve"> with an approximate resolution of 30</w:t>
      </w:r>
      <w:r w:rsidR="001B3BCC" w:rsidRPr="00090B38">
        <w:t> </w:t>
      </w:r>
      <w:r w:rsidR="00CA6E42" w:rsidRPr="00090B38">
        <w:t>m</w:t>
      </w:r>
      <w:r w:rsidR="00277464" w:rsidRPr="00090B38">
        <w:t xml:space="preserve"> (BOM 2020).</w:t>
      </w:r>
    </w:p>
    <w:p w14:paraId="6ACCD047" w14:textId="5DF89EB5" w:rsidR="00796145" w:rsidRDefault="00090B38" w:rsidP="00512200">
      <w:pPr>
        <w:pStyle w:val="CaptionWithNote"/>
      </w:pPr>
      <w:bookmarkStart w:id="513" w:name="_Ref133935219"/>
      <w:bookmarkStart w:id="514" w:name="_Toc16675614"/>
      <w:bookmarkStart w:id="515" w:name="_Toc80971138"/>
      <w:bookmarkStart w:id="516" w:name="_Ref100528467"/>
      <w:bookmarkStart w:id="517" w:name="_Toc201867435"/>
      <w:r>
        <w:t>Table</w:t>
      </w:r>
      <w:r w:rsidR="00B77CD2">
        <w:t> </w:t>
      </w:r>
      <w:r>
        <w:fldChar w:fldCharType="begin" w:fldLock="1"/>
      </w:r>
      <w:r>
        <w:instrText>STYLEREF 9 \s</w:instrText>
      </w:r>
      <w:r>
        <w:fldChar w:fldCharType="separate"/>
      </w:r>
      <w:r w:rsidR="009B47F6">
        <w:rPr>
          <w:noProof/>
        </w:rPr>
        <w:t>A</w:t>
      </w:r>
      <w:r>
        <w:fldChar w:fldCharType="end"/>
      </w:r>
      <w:r>
        <w:t>.</w:t>
      </w:r>
      <w:r>
        <w:fldChar w:fldCharType="begin"/>
      </w:r>
      <w:r>
        <w:instrText>SEQ ApxTable \* ARABIC \s 9</w:instrText>
      </w:r>
      <w:r>
        <w:fldChar w:fldCharType="separate"/>
      </w:r>
      <w:r w:rsidR="0000560C">
        <w:rPr>
          <w:noProof/>
        </w:rPr>
        <w:t>3</w:t>
      </w:r>
      <w:r>
        <w:fldChar w:fldCharType="end"/>
      </w:r>
      <w:bookmarkEnd w:id="513"/>
      <w:r>
        <w:t xml:space="preserve"> </w:t>
      </w:r>
      <w:r w:rsidR="00CA6E42" w:rsidRPr="00357367">
        <w:t>Length of</w:t>
      </w:r>
      <w:r w:rsidR="005D336D">
        <w:t xml:space="preserve"> </w:t>
      </w:r>
      <w:r w:rsidR="005D336D" w:rsidRPr="00FE02D0">
        <w:t>A</w:t>
      </w:r>
      <w:r w:rsidR="009A2A75">
        <w:t>NAE</w:t>
      </w:r>
      <w:r w:rsidR="00CA6E42" w:rsidRPr="00357367">
        <w:t xml:space="preserve"> </w:t>
      </w:r>
      <w:r w:rsidR="0079763B">
        <w:t xml:space="preserve">river </w:t>
      </w:r>
      <w:r w:rsidR="00CA6E42" w:rsidRPr="00357367">
        <w:t xml:space="preserve">and stream ecosystem types </w:t>
      </w:r>
      <w:r w:rsidR="00910D9E">
        <w:t xml:space="preserve">influenced by </w:t>
      </w:r>
      <w:r w:rsidR="00CA6E42">
        <w:t>C</w:t>
      </w:r>
      <w:r w:rsidR="009A2A75">
        <w:t>EW</w:t>
      </w:r>
      <w:r w:rsidR="00D27491">
        <w:t xml:space="preserve"> </w:t>
      </w:r>
      <w:r w:rsidR="00CA6E42">
        <w:t>within each valley</w:t>
      </w:r>
      <w:r w:rsidR="00174554">
        <w:t>,</w:t>
      </w:r>
      <w:r w:rsidR="00CA6E42">
        <w:t xml:space="preserve"> </w:t>
      </w:r>
      <w:r w:rsidR="001A7904">
        <w:t>2023–24</w:t>
      </w:r>
      <w:bookmarkEnd w:id="514"/>
      <w:bookmarkEnd w:id="515"/>
      <w:bookmarkEnd w:id="516"/>
      <w:bookmarkEnd w:id="517"/>
    </w:p>
    <w:p w14:paraId="2E9B84DF" w14:textId="5EFF1313" w:rsidR="00C23490" w:rsidRPr="00C23490" w:rsidRDefault="00C23490" w:rsidP="00512200">
      <w:pPr>
        <w:pStyle w:val="CaptionNote"/>
      </w:pPr>
      <w:r>
        <w:t xml:space="preserve">ANAE = Australian National Aquatic Ecosystem. </w:t>
      </w:r>
      <w:r w:rsidR="00F060FA">
        <w:t xml:space="preserve">River and </w:t>
      </w:r>
      <w:r w:rsidR="0079763B">
        <w:t xml:space="preserve">stream </w:t>
      </w:r>
      <w:r w:rsidR="00F060FA">
        <w:t xml:space="preserve">ecosystem types influenced are identified by </w:t>
      </w:r>
      <w:r w:rsidR="004A5167">
        <w:rPr>
          <w:rFonts w:cs="Calibri"/>
        </w:rPr>
        <w:t>†</w:t>
      </w:r>
      <w:r w:rsidR="00F060FA">
        <w:t xml:space="preserve"> </w:t>
      </w:r>
      <w:r w:rsidR="004A5167">
        <w:t xml:space="preserve">after </w:t>
      </w:r>
      <w:r w:rsidR="005D3E4C">
        <w:t xml:space="preserve">the </w:t>
      </w:r>
      <w:r w:rsidR="004A5167">
        <w:t xml:space="preserve">Valley name (column 1) </w:t>
      </w:r>
      <w:r w:rsidR="00F060FA">
        <w:t xml:space="preserve">and </w:t>
      </w:r>
      <w:r w:rsidR="00F060FA" w:rsidRPr="009C25AF">
        <w:rPr>
          <w:shd w:val="clear" w:color="auto" w:fill="D0EAFF" w:themeFill="accent2" w:themeFillTint="1A"/>
        </w:rPr>
        <w:t>blue</w:t>
      </w:r>
      <w:r w:rsidR="00F060FA">
        <w:t xml:space="preserve"> shading</w:t>
      </w:r>
      <w:r w:rsidR="005D3E4C">
        <w:t xml:space="preserve"> of the row.</w:t>
      </w:r>
    </w:p>
    <w:tbl>
      <w:tblPr>
        <w:tblStyle w:val="TableFlow-MER"/>
        <w:tblW w:w="9590" w:type="dxa"/>
        <w:tblLook w:val="0420" w:firstRow="1" w:lastRow="0" w:firstColumn="0" w:lastColumn="0" w:noHBand="0" w:noVBand="1"/>
      </w:tblPr>
      <w:tblGrid>
        <w:gridCol w:w="1814"/>
        <w:gridCol w:w="3636"/>
        <w:gridCol w:w="964"/>
        <w:gridCol w:w="1191"/>
        <w:gridCol w:w="794"/>
        <w:gridCol w:w="1191"/>
      </w:tblGrid>
      <w:tr w:rsidR="00CA6E42" w:rsidRPr="00265788" w14:paraId="6DBD9082" w14:textId="77777777" w:rsidTr="00446D37">
        <w:trPr>
          <w:cnfStyle w:val="100000000000" w:firstRow="1" w:lastRow="0" w:firstColumn="0" w:lastColumn="0" w:oddVBand="0" w:evenVBand="0" w:oddHBand="0" w:evenHBand="0" w:firstRowFirstColumn="0" w:firstRowLastColumn="0" w:lastRowFirstColumn="0" w:lastRowLastColumn="0"/>
        </w:trPr>
        <w:tc>
          <w:tcPr>
            <w:tcW w:w="1814" w:type="dxa"/>
            <w:noWrap/>
            <w:hideMark/>
          </w:tcPr>
          <w:p w14:paraId="45A2C991" w14:textId="369B8512" w:rsidR="00CA6E42" w:rsidRPr="00265788" w:rsidRDefault="00CA6E42" w:rsidP="00265788">
            <w:pPr>
              <w:pStyle w:val="ColumnHeading"/>
            </w:pPr>
            <w:r w:rsidRPr="00265788">
              <w:t>Valley</w:t>
            </w:r>
          </w:p>
        </w:tc>
        <w:tc>
          <w:tcPr>
            <w:tcW w:w="3636" w:type="dxa"/>
            <w:hideMark/>
          </w:tcPr>
          <w:p w14:paraId="111BA79B" w14:textId="0B6AFA2C" w:rsidR="00CA6E42" w:rsidRPr="00265788" w:rsidRDefault="00CA6E42" w:rsidP="00265788">
            <w:pPr>
              <w:pStyle w:val="ColumnHeading"/>
            </w:pPr>
            <w:r w:rsidRPr="00265788">
              <w:t xml:space="preserve">ANAE </w:t>
            </w:r>
            <w:r w:rsidR="003D04FB" w:rsidRPr="00265788">
              <w:t>river</w:t>
            </w:r>
            <w:r w:rsidRPr="00265788">
              <w:t xml:space="preserve"> </w:t>
            </w:r>
            <w:r w:rsidR="003D04FB" w:rsidRPr="00265788">
              <w:t xml:space="preserve">and stream </w:t>
            </w:r>
            <w:r w:rsidRPr="00265788">
              <w:t>types</w:t>
            </w:r>
          </w:p>
        </w:tc>
        <w:tc>
          <w:tcPr>
            <w:tcW w:w="964" w:type="dxa"/>
            <w:hideMark/>
          </w:tcPr>
          <w:p w14:paraId="6CF9964F" w14:textId="4B07534A" w:rsidR="00CA6E42" w:rsidRPr="00265788" w:rsidRDefault="00CA6E42" w:rsidP="00265788">
            <w:pPr>
              <w:pStyle w:val="ColumnHeading"/>
            </w:pPr>
            <w:r w:rsidRPr="00265788">
              <w:t xml:space="preserve">Total </w:t>
            </w:r>
            <w:r w:rsidR="00D27491" w:rsidRPr="00265788">
              <w:t>l</w:t>
            </w:r>
            <w:r w:rsidRPr="00265788">
              <w:t>ength (km)</w:t>
            </w:r>
          </w:p>
        </w:tc>
        <w:tc>
          <w:tcPr>
            <w:tcW w:w="1191" w:type="dxa"/>
            <w:hideMark/>
          </w:tcPr>
          <w:p w14:paraId="3E084CF6" w14:textId="18EF74C6" w:rsidR="00CA6E42" w:rsidRPr="00265788" w:rsidRDefault="00CA6E42" w:rsidP="00265788">
            <w:pPr>
              <w:pStyle w:val="ColumnHeading"/>
            </w:pPr>
            <w:r w:rsidRPr="00265788">
              <w:t xml:space="preserve">Length </w:t>
            </w:r>
            <w:r w:rsidR="00404FF4" w:rsidRPr="00265788">
              <w:t xml:space="preserve">on </w:t>
            </w:r>
            <w:r w:rsidR="00D27491" w:rsidRPr="00265788">
              <w:t xml:space="preserve">managed floodplain </w:t>
            </w:r>
            <w:r w:rsidR="003D04FB" w:rsidRPr="00265788">
              <w:br/>
            </w:r>
            <w:r w:rsidRPr="00265788">
              <w:t>(km)</w:t>
            </w:r>
          </w:p>
        </w:tc>
        <w:tc>
          <w:tcPr>
            <w:tcW w:w="794" w:type="dxa"/>
            <w:hideMark/>
          </w:tcPr>
          <w:p w14:paraId="5F7D415F" w14:textId="0DE4B702" w:rsidR="00CA6E42" w:rsidRPr="00265788" w:rsidRDefault="00D726E9" w:rsidP="00265788">
            <w:pPr>
              <w:pStyle w:val="ColumnHeading"/>
            </w:pPr>
            <w:r w:rsidRPr="00265788">
              <w:t>CEW</w:t>
            </w:r>
            <w:r w:rsidR="00CA6E42" w:rsidRPr="00265788">
              <w:t xml:space="preserve"> </w:t>
            </w:r>
            <w:r w:rsidR="00D27491" w:rsidRPr="00265788">
              <w:t>l</w:t>
            </w:r>
            <w:r w:rsidR="00CA6E42" w:rsidRPr="00265788">
              <w:t>ength (km)</w:t>
            </w:r>
          </w:p>
        </w:tc>
        <w:tc>
          <w:tcPr>
            <w:tcW w:w="1191" w:type="dxa"/>
            <w:hideMark/>
          </w:tcPr>
          <w:p w14:paraId="6341C8B4" w14:textId="720782CC" w:rsidR="00CA6E42" w:rsidRPr="00265788" w:rsidRDefault="003D04FB" w:rsidP="00265788">
            <w:pPr>
              <w:pStyle w:val="ColumnHeading"/>
            </w:pPr>
            <w:r w:rsidRPr="00265788">
              <w:t xml:space="preserve">Percentage </w:t>
            </w:r>
            <w:r w:rsidR="00CA6E42" w:rsidRPr="00265788">
              <w:t xml:space="preserve">of </w:t>
            </w:r>
            <w:r w:rsidR="00D27491" w:rsidRPr="00265788">
              <w:t>managed fl</w:t>
            </w:r>
            <w:r w:rsidR="00CA6E42" w:rsidRPr="00265788">
              <w:t>oodplain</w:t>
            </w:r>
            <w:r w:rsidRPr="00265788">
              <w:br/>
              <w:t>(%)</w:t>
            </w:r>
          </w:p>
        </w:tc>
      </w:tr>
      <w:tr w:rsidR="009055DA" w:rsidRPr="00FE02D0" w14:paraId="3BEAA66F"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1C5DB361" w14:textId="54CCA2C2" w:rsidR="009055DA" w:rsidRPr="00FE02D0" w:rsidRDefault="009055DA" w:rsidP="009055DA">
            <w:pPr>
              <w:pStyle w:val="TableText"/>
            </w:pPr>
            <w:r w:rsidRPr="00867806">
              <w:t>Avoca</w:t>
            </w:r>
          </w:p>
        </w:tc>
        <w:tc>
          <w:tcPr>
            <w:tcW w:w="3636" w:type="dxa"/>
            <w:noWrap/>
            <w:hideMark/>
          </w:tcPr>
          <w:p w14:paraId="51B7564C" w14:textId="38E5DFFF" w:rsidR="009055DA" w:rsidRPr="00FE02D0" w:rsidRDefault="009055DA" w:rsidP="009055DA">
            <w:pPr>
              <w:pStyle w:val="TableText"/>
            </w:pPr>
            <w:r w:rsidRPr="00867806">
              <w:t>Rt1.4: Temporary lowland stream</w:t>
            </w:r>
          </w:p>
        </w:tc>
        <w:tc>
          <w:tcPr>
            <w:tcW w:w="964" w:type="dxa"/>
            <w:noWrap/>
            <w:hideMark/>
          </w:tcPr>
          <w:p w14:paraId="01767515" w14:textId="50C6E80C" w:rsidR="009055DA" w:rsidRPr="00FE02D0" w:rsidRDefault="009055DA" w:rsidP="009055DA">
            <w:pPr>
              <w:pStyle w:val="TableTextRight"/>
            </w:pPr>
            <w:r w:rsidRPr="00867806">
              <w:t>1,370</w:t>
            </w:r>
          </w:p>
        </w:tc>
        <w:tc>
          <w:tcPr>
            <w:tcW w:w="1191" w:type="dxa"/>
            <w:noWrap/>
            <w:hideMark/>
          </w:tcPr>
          <w:p w14:paraId="38766771" w14:textId="7BF74FBF" w:rsidR="009055DA" w:rsidRPr="00FE02D0" w:rsidRDefault="009055DA" w:rsidP="009055DA">
            <w:pPr>
              <w:pStyle w:val="TableTextRight"/>
            </w:pPr>
            <w:r w:rsidRPr="00867806">
              <w:t>346</w:t>
            </w:r>
          </w:p>
        </w:tc>
        <w:tc>
          <w:tcPr>
            <w:tcW w:w="794" w:type="dxa"/>
            <w:noWrap/>
            <w:hideMark/>
          </w:tcPr>
          <w:p w14:paraId="316B3876" w14:textId="7EAD6705" w:rsidR="009055DA" w:rsidRPr="00FE02D0" w:rsidRDefault="009055DA" w:rsidP="009055DA">
            <w:pPr>
              <w:pStyle w:val="TableTextRight"/>
            </w:pPr>
            <w:r w:rsidRPr="00867806">
              <w:t>0</w:t>
            </w:r>
          </w:p>
        </w:tc>
        <w:tc>
          <w:tcPr>
            <w:tcW w:w="1191" w:type="dxa"/>
            <w:noWrap/>
            <w:hideMark/>
          </w:tcPr>
          <w:p w14:paraId="7961E712" w14:textId="20E6A9CD" w:rsidR="009055DA" w:rsidRPr="00FE02D0" w:rsidRDefault="009055DA" w:rsidP="009055DA">
            <w:pPr>
              <w:pStyle w:val="TableTextRight"/>
              <w:ind w:right="227"/>
            </w:pPr>
            <w:r w:rsidRPr="00F51A6E">
              <w:t>0</w:t>
            </w:r>
          </w:p>
        </w:tc>
      </w:tr>
      <w:tr w:rsidR="009055DA" w:rsidRPr="00FE02D0" w14:paraId="79582B80" w14:textId="77777777" w:rsidTr="00446D37">
        <w:trPr>
          <w:trHeight w:val="300"/>
        </w:trPr>
        <w:tc>
          <w:tcPr>
            <w:tcW w:w="1814" w:type="dxa"/>
            <w:noWrap/>
            <w:hideMark/>
          </w:tcPr>
          <w:p w14:paraId="33FFC4C5" w14:textId="1A3840A3" w:rsidR="009055DA" w:rsidRPr="00FE02D0" w:rsidRDefault="009055DA" w:rsidP="009055DA">
            <w:pPr>
              <w:pStyle w:val="TableText"/>
            </w:pPr>
            <w:r w:rsidRPr="00867806">
              <w:t>Avoca</w:t>
            </w:r>
          </w:p>
        </w:tc>
        <w:tc>
          <w:tcPr>
            <w:tcW w:w="3636" w:type="dxa"/>
            <w:noWrap/>
            <w:hideMark/>
          </w:tcPr>
          <w:p w14:paraId="762C883D" w14:textId="5B8B6CE8" w:rsidR="009055DA" w:rsidRPr="00FE02D0" w:rsidRDefault="009055DA" w:rsidP="009055DA">
            <w:pPr>
              <w:pStyle w:val="TableText"/>
            </w:pPr>
            <w:r w:rsidRPr="00867806">
              <w:t>Rt1.2: Temporary transitional zone stream</w:t>
            </w:r>
          </w:p>
        </w:tc>
        <w:tc>
          <w:tcPr>
            <w:tcW w:w="964" w:type="dxa"/>
            <w:noWrap/>
            <w:hideMark/>
          </w:tcPr>
          <w:p w14:paraId="257381B9" w14:textId="71479A72" w:rsidR="009055DA" w:rsidRPr="00FE02D0" w:rsidRDefault="009055DA" w:rsidP="009055DA">
            <w:pPr>
              <w:pStyle w:val="TableTextRight"/>
            </w:pPr>
            <w:r w:rsidRPr="00867806">
              <w:t>1,950</w:t>
            </w:r>
          </w:p>
        </w:tc>
        <w:tc>
          <w:tcPr>
            <w:tcW w:w="1191" w:type="dxa"/>
            <w:noWrap/>
            <w:hideMark/>
          </w:tcPr>
          <w:p w14:paraId="5B446FE5" w14:textId="1FDACCFE" w:rsidR="009055DA" w:rsidRPr="00FE02D0" w:rsidRDefault="009055DA" w:rsidP="009055DA">
            <w:pPr>
              <w:pStyle w:val="TableTextRight"/>
            </w:pPr>
            <w:r w:rsidRPr="00867806">
              <w:t>18</w:t>
            </w:r>
          </w:p>
        </w:tc>
        <w:tc>
          <w:tcPr>
            <w:tcW w:w="794" w:type="dxa"/>
            <w:noWrap/>
            <w:hideMark/>
          </w:tcPr>
          <w:p w14:paraId="6B858E4A" w14:textId="4803571E" w:rsidR="009055DA" w:rsidRPr="00FE02D0" w:rsidRDefault="009055DA" w:rsidP="009055DA">
            <w:pPr>
              <w:pStyle w:val="TableTextRight"/>
            </w:pPr>
            <w:r w:rsidRPr="00867806">
              <w:t>0</w:t>
            </w:r>
          </w:p>
        </w:tc>
        <w:tc>
          <w:tcPr>
            <w:tcW w:w="1191" w:type="dxa"/>
            <w:noWrap/>
            <w:hideMark/>
          </w:tcPr>
          <w:p w14:paraId="7DB08E83" w14:textId="27A9930C" w:rsidR="009055DA" w:rsidRPr="00FE02D0" w:rsidRDefault="009055DA" w:rsidP="009055DA">
            <w:pPr>
              <w:pStyle w:val="TableTextRight"/>
              <w:ind w:right="227"/>
            </w:pPr>
            <w:r w:rsidRPr="00F51A6E">
              <w:t>0</w:t>
            </w:r>
          </w:p>
        </w:tc>
      </w:tr>
      <w:tr w:rsidR="009055DA" w:rsidRPr="00FE02D0" w14:paraId="0B9B0BA0" w14:textId="77777777" w:rsidTr="00117202">
        <w:trPr>
          <w:cnfStyle w:val="000000100000" w:firstRow="0" w:lastRow="0" w:firstColumn="0" w:lastColumn="0" w:oddVBand="0" w:evenVBand="0" w:oddHBand="1" w:evenHBand="0" w:firstRowFirstColumn="0" w:firstRowLastColumn="0" w:lastRowFirstColumn="0" w:lastRowLastColumn="0"/>
          <w:trHeight w:val="300"/>
        </w:trPr>
        <w:tc>
          <w:tcPr>
            <w:tcW w:w="1814" w:type="dxa"/>
            <w:tcBorders>
              <w:bottom w:val="nil"/>
            </w:tcBorders>
            <w:noWrap/>
            <w:hideMark/>
          </w:tcPr>
          <w:p w14:paraId="4689CDB4" w14:textId="32C77337" w:rsidR="009055DA" w:rsidRPr="00FE02D0" w:rsidRDefault="009055DA" w:rsidP="009055DA">
            <w:pPr>
              <w:pStyle w:val="TableText"/>
            </w:pPr>
            <w:r w:rsidRPr="00867806">
              <w:t>Avoca</w:t>
            </w:r>
          </w:p>
        </w:tc>
        <w:tc>
          <w:tcPr>
            <w:tcW w:w="3636" w:type="dxa"/>
            <w:tcBorders>
              <w:bottom w:val="nil"/>
            </w:tcBorders>
            <w:noWrap/>
            <w:hideMark/>
          </w:tcPr>
          <w:p w14:paraId="2FA54424" w14:textId="7BF71008" w:rsidR="009055DA" w:rsidRPr="00FE02D0" w:rsidRDefault="009055DA" w:rsidP="009055DA">
            <w:pPr>
              <w:pStyle w:val="TableText"/>
            </w:pPr>
            <w:r w:rsidRPr="00867806">
              <w:t>Rt1.1: Temporary high energy upland stream</w:t>
            </w:r>
          </w:p>
        </w:tc>
        <w:tc>
          <w:tcPr>
            <w:tcW w:w="964" w:type="dxa"/>
            <w:tcBorders>
              <w:bottom w:val="nil"/>
            </w:tcBorders>
            <w:noWrap/>
            <w:hideMark/>
          </w:tcPr>
          <w:p w14:paraId="7233D312" w14:textId="3474F37E" w:rsidR="009055DA" w:rsidRPr="00FE02D0" w:rsidRDefault="009055DA" w:rsidP="009055DA">
            <w:pPr>
              <w:pStyle w:val="TableTextRight"/>
            </w:pPr>
            <w:r w:rsidRPr="00867806">
              <w:t>139</w:t>
            </w:r>
          </w:p>
        </w:tc>
        <w:tc>
          <w:tcPr>
            <w:tcW w:w="1191" w:type="dxa"/>
            <w:tcBorders>
              <w:bottom w:val="nil"/>
            </w:tcBorders>
            <w:noWrap/>
            <w:hideMark/>
          </w:tcPr>
          <w:p w14:paraId="49354A02" w14:textId="7D3D0E82" w:rsidR="009055DA" w:rsidRPr="00FE02D0" w:rsidRDefault="009055DA" w:rsidP="009055DA">
            <w:pPr>
              <w:pStyle w:val="TableTextRight"/>
            </w:pPr>
            <w:r w:rsidRPr="00867806">
              <w:t>0</w:t>
            </w:r>
          </w:p>
        </w:tc>
        <w:tc>
          <w:tcPr>
            <w:tcW w:w="794" w:type="dxa"/>
            <w:tcBorders>
              <w:bottom w:val="nil"/>
            </w:tcBorders>
            <w:noWrap/>
            <w:hideMark/>
          </w:tcPr>
          <w:p w14:paraId="1C64FAEE" w14:textId="22ED9539" w:rsidR="009055DA" w:rsidRPr="00FE02D0" w:rsidRDefault="009055DA" w:rsidP="009055DA">
            <w:pPr>
              <w:pStyle w:val="TableTextRight"/>
            </w:pPr>
            <w:r w:rsidRPr="00867806">
              <w:t>0</w:t>
            </w:r>
          </w:p>
        </w:tc>
        <w:tc>
          <w:tcPr>
            <w:tcW w:w="1191" w:type="dxa"/>
            <w:tcBorders>
              <w:bottom w:val="nil"/>
            </w:tcBorders>
            <w:noWrap/>
            <w:hideMark/>
          </w:tcPr>
          <w:p w14:paraId="68FB4BE2" w14:textId="1D1E0191" w:rsidR="009055DA" w:rsidRPr="00FE02D0" w:rsidRDefault="009055DA" w:rsidP="009055DA">
            <w:pPr>
              <w:pStyle w:val="TableTextRight"/>
              <w:ind w:right="227"/>
            </w:pPr>
            <w:r w:rsidRPr="00F51A6E">
              <w:t>0</w:t>
            </w:r>
          </w:p>
        </w:tc>
      </w:tr>
      <w:tr w:rsidR="009055DA" w:rsidRPr="00FE02D0" w14:paraId="1E413CF5" w14:textId="77777777" w:rsidTr="00117202">
        <w:trPr>
          <w:trHeight w:val="300"/>
        </w:trPr>
        <w:tc>
          <w:tcPr>
            <w:tcW w:w="1814" w:type="dxa"/>
            <w:tcBorders>
              <w:bottom w:val="nil"/>
            </w:tcBorders>
            <w:shd w:val="clear" w:color="auto" w:fill="D0EAFF" w:themeFill="accent2" w:themeFillTint="1A"/>
            <w:noWrap/>
            <w:hideMark/>
          </w:tcPr>
          <w:p w14:paraId="5619A987" w14:textId="17602804" w:rsidR="009055DA" w:rsidRPr="00FE02D0" w:rsidRDefault="009055DA" w:rsidP="009055DA">
            <w:pPr>
              <w:pStyle w:val="TableText"/>
            </w:pPr>
            <w:r w:rsidRPr="00867806">
              <w:t>Barwon Darling</w:t>
            </w:r>
            <w:r w:rsidR="004A5167">
              <w:t>†</w:t>
            </w:r>
          </w:p>
        </w:tc>
        <w:tc>
          <w:tcPr>
            <w:tcW w:w="3636" w:type="dxa"/>
            <w:tcBorders>
              <w:bottom w:val="nil"/>
            </w:tcBorders>
            <w:shd w:val="clear" w:color="auto" w:fill="D0EAFF" w:themeFill="accent2" w:themeFillTint="1A"/>
            <w:noWrap/>
            <w:hideMark/>
          </w:tcPr>
          <w:p w14:paraId="318986EC" w14:textId="25B29995" w:rsidR="009055DA" w:rsidRPr="00FE02D0" w:rsidRDefault="009055DA" w:rsidP="009055DA">
            <w:pPr>
              <w:pStyle w:val="TableText"/>
            </w:pPr>
            <w:r w:rsidRPr="00867806">
              <w:t>Rp1.4: Permanent lowland stream</w:t>
            </w:r>
          </w:p>
        </w:tc>
        <w:tc>
          <w:tcPr>
            <w:tcW w:w="964" w:type="dxa"/>
            <w:tcBorders>
              <w:bottom w:val="nil"/>
            </w:tcBorders>
            <w:shd w:val="clear" w:color="auto" w:fill="D0EAFF" w:themeFill="accent2" w:themeFillTint="1A"/>
            <w:noWrap/>
          </w:tcPr>
          <w:p w14:paraId="0409CE46" w14:textId="4A049F35" w:rsidR="009055DA" w:rsidRPr="00FE02D0" w:rsidRDefault="009055DA" w:rsidP="009055DA">
            <w:pPr>
              <w:pStyle w:val="TableTextRight"/>
            </w:pPr>
            <w:r w:rsidRPr="00867806">
              <w:t>3,438</w:t>
            </w:r>
          </w:p>
        </w:tc>
        <w:tc>
          <w:tcPr>
            <w:tcW w:w="1191" w:type="dxa"/>
            <w:tcBorders>
              <w:bottom w:val="nil"/>
            </w:tcBorders>
            <w:shd w:val="clear" w:color="auto" w:fill="D0EAFF" w:themeFill="accent2" w:themeFillTint="1A"/>
            <w:noWrap/>
          </w:tcPr>
          <w:p w14:paraId="073B124C" w14:textId="2EC9EBA5" w:rsidR="009055DA" w:rsidRPr="00FE02D0" w:rsidRDefault="009055DA" w:rsidP="009055DA">
            <w:pPr>
              <w:pStyle w:val="TableTextRight"/>
            </w:pPr>
            <w:r w:rsidRPr="00867806">
              <w:t>2,319</w:t>
            </w:r>
          </w:p>
        </w:tc>
        <w:tc>
          <w:tcPr>
            <w:tcW w:w="794" w:type="dxa"/>
            <w:tcBorders>
              <w:bottom w:val="nil"/>
            </w:tcBorders>
            <w:shd w:val="clear" w:color="auto" w:fill="D0EAFF" w:themeFill="accent2" w:themeFillTint="1A"/>
            <w:noWrap/>
          </w:tcPr>
          <w:p w14:paraId="0039B04D" w14:textId="2BD7806E" w:rsidR="009055DA" w:rsidRPr="00FE02D0" w:rsidRDefault="009055DA" w:rsidP="009055DA">
            <w:pPr>
              <w:pStyle w:val="TableTextRight"/>
            </w:pPr>
            <w:r w:rsidRPr="00867806">
              <w:t>1,859</w:t>
            </w:r>
          </w:p>
        </w:tc>
        <w:tc>
          <w:tcPr>
            <w:tcW w:w="1191" w:type="dxa"/>
            <w:tcBorders>
              <w:bottom w:val="nil"/>
            </w:tcBorders>
            <w:shd w:val="clear" w:color="auto" w:fill="D0EAFF" w:themeFill="accent2" w:themeFillTint="1A"/>
            <w:noWrap/>
          </w:tcPr>
          <w:p w14:paraId="402D2069" w14:textId="5698D8CD" w:rsidR="009055DA" w:rsidRPr="00FE02D0" w:rsidRDefault="009055DA" w:rsidP="009055DA">
            <w:pPr>
              <w:pStyle w:val="TableTextRight"/>
              <w:ind w:right="227"/>
            </w:pPr>
            <w:r w:rsidRPr="00F51A6E">
              <w:t>80.2</w:t>
            </w:r>
          </w:p>
        </w:tc>
      </w:tr>
      <w:tr w:rsidR="009055DA" w:rsidRPr="00FE02D0" w14:paraId="026E3CBD" w14:textId="77777777" w:rsidTr="00117202">
        <w:trPr>
          <w:cnfStyle w:val="000000100000" w:firstRow="0" w:lastRow="0" w:firstColumn="0" w:lastColumn="0" w:oddVBand="0" w:evenVBand="0" w:oddHBand="1" w:evenHBand="0" w:firstRowFirstColumn="0" w:firstRowLastColumn="0" w:lastRowFirstColumn="0" w:lastRowLastColumn="0"/>
          <w:trHeight w:val="300"/>
        </w:trPr>
        <w:tc>
          <w:tcPr>
            <w:tcW w:w="1814" w:type="dxa"/>
            <w:tcBorders>
              <w:bottom w:val="nil"/>
            </w:tcBorders>
            <w:shd w:val="clear" w:color="auto" w:fill="D0EAFF" w:themeFill="accent2" w:themeFillTint="1A"/>
            <w:noWrap/>
            <w:hideMark/>
          </w:tcPr>
          <w:p w14:paraId="47CC3894" w14:textId="1812631C" w:rsidR="009055DA" w:rsidRPr="00FE02D0" w:rsidRDefault="009055DA" w:rsidP="009055DA">
            <w:pPr>
              <w:pStyle w:val="TableText"/>
            </w:pPr>
            <w:r w:rsidRPr="00867806">
              <w:t>Barwon Darling</w:t>
            </w:r>
            <w:r w:rsidR="004A5167">
              <w:t>†</w:t>
            </w:r>
          </w:p>
        </w:tc>
        <w:tc>
          <w:tcPr>
            <w:tcW w:w="3636" w:type="dxa"/>
            <w:tcBorders>
              <w:bottom w:val="nil"/>
            </w:tcBorders>
            <w:shd w:val="clear" w:color="auto" w:fill="D0EAFF" w:themeFill="accent2" w:themeFillTint="1A"/>
            <w:noWrap/>
            <w:hideMark/>
          </w:tcPr>
          <w:p w14:paraId="00A35ABD" w14:textId="1B037909" w:rsidR="009055DA" w:rsidRPr="00FE02D0" w:rsidRDefault="009055DA" w:rsidP="009055DA">
            <w:pPr>
              <w:pStyle w:val="TableText"/>
            </w:pPr>
            <w:r w:rsidRPr="00867806">
              <w:t>Rt1.4: Temporary lowland stream</w:t>
            </w:r>
          </w:p>
        </w:tc>
        <w:tc>
          <w:tcPr>
            <w:tcW w:w="964" w:type="dxa"/>
            <w:tcBorders>
              <w:bottom w:val="nil"/>
            </w:tcBorders>
            <w:shd w:val="clear" w:color="auto" w:fill="D0EAFF" w:themeFill="accent2" w:themeFillTint="1A"/>
            <w:noWrap/>
          </w:tcPr>
          <w:p w14:paraId="15DCB764" w14:textId="15E94238" w:rsidR="009055DA" w:rsidRPr="00FE02D0" w:rsidRDefault="009055DA" w:rsidP="009055DA">
            <w:pPr>
              <w:pStyle w:val="TableTextRight"/>
            </w:pPr>
            <w:r w:rsidRPr="00867806">
              <w:t>16,242</w:t>
            </w:r>
          </w:p>
        </w:tc>
        <w:tc>
          <w:tcPr>
            <w:tcW w:w="1191" w:type="dxa"/>
            <w:tcBorders>
              <w:bottom w:val="nil"/>
            </w:tcBorders>
            <w:shd w:val="clear" w:color="auto" w:fill="D0EAFF" w:themeFill="accent2" w:themeFillTint="1A"/>
            <w:noWrap/>
          </w:tcPr>
          <w:p w14:paraId="4F7429AE" w14:textId="3E6B90F1" w:rsidR="009055DA" w:rsidRPr="00FE02D0" w:rsidRDefault="009055DA" w:rsidP="009055DA">
            <w:pPr>
              <w:pStyle w:val="TableTextRight"/>
            </w:pPr>
            <w:r w:rsidRPr="00867806">
              <w:t>559</w:t>
            </w:r>
          </w:p>
        </w:tc>
        <w:tc>
          <w:tcPr>
            <w:tcW w:w="794" w:type="dxa"/>
            <w:tcBorders>
              <w:bottom w:val="nil"/>
            </w:tcBorders>
            <w:shd w:val="clear" w:color="auto" w:fill="D0EAFF" w:themeFill="accent2" w:themeFillTint="1A"/>
            <w:noWrap/>
          </w:tcPr>
          <w:p w14:paraId="366FDFF3" w14:textId="18E9C051" w:rsidR="009055DA" w:rsidRPr="00FE02D0" w:rsidRDefault="009055DA" w:rsidP="009055DA">
            <w:pPr>
              <w:pStyle w:val="TableTextRight"/>
            </w:pPr>
            <w:r w:rsidRPr="00867806">
              <w:t>33</w:t>
            </w:r>
          </w:p>
        </w:tc>
        <w:tc>
          <w:tcPr>
            <w:tcW w:w="1191" w:type="dxa"/>
            <w:tcBorders>
              <w:bottom w:val="nil"/>
            </w:tcBorders>
            <w:shd w:val="clear" w:color="auto" w:fill="D0EAFF" w:themeFill="accent2" w:themeFillTint="1A"/>
            <w:noWrap/>
          </w:tcPr>
          <w:p w14:paraId="7CEF4670" w14:textId="72E98481" w:rsidR="009055DA" w:rsidRPr="00FE02D0" w:rsidRDefault="009055DA" w:rsidP="009055DA">
            <w:pPr>
              <w:pStyle w:val="TableTextRight"/>
              <w:ind w:right="227"/>
            </w:pPr>
            <w:r w:rsidRPr="00F51A6E">
              <w:t>5.9</w:t>
            </w:r>
          </w:p>
        </w:tc>
      </w:tr>
      <w:tr w:rsidR="009055DA" w:rsidRPr="00FE02D0" w14:paraId="52A8C08C" w14:textId="77777777" w:rsidTr="00117202">
        <w:trPr>
          <w:trHeight w:val="300"/>
        </w:trPr>
        <w:tc>
          <w:tcPr>
            <w:tcW w:w="1814" w:type="dxa"/>
            <w:tcBorders>
              <w:bottom w:val="nil"/>
            </w:tcBorders>
            <w:shd w:val="clear" w:color="auto" w:fill="D0EAFF" w:themeFill="accent2" w:themeFillTint="1A"/>
            <w:noWrap/>
            <w:hideMark/>
          </w:tcPr>
          <w:p w14:paraId="5A1CD07C" w14:textId="4B711F96" w:rsidR="009055DA" w:rsidRPr="00FE02D0" w:rsidRDefault="009055DA" w:rsidP="009055DA">
            <w:pPr>
              <w:pStyle w:val="TableText"/>
            </w:pPr>
            <w:r w:rsidRPr="00867806">
              <w:t>Barwon Darling</w:t>
            </w:r>
            <w:r w:rsidR="004A5167">
              <w:t>†</w:t>
            </w:r>
          </w:p>
        </w:tc>
        <w:tc>
          <w:tcPr>
            <w:tcW w:w="3636" w:type="dxa"/>
            <w:tcBorders>
              <w:bottom w:val="nil"/>
            </w:tcBorders>
            <w:shd w:val="clear" w:color="auto" w:fill="D0EAFF" w:themeFill="accent2" w:themeFillTint="1A"/>
            <w:noWrap/>
            <w:hideMark/>
          </w:tcPr>
          <w:p w14:paraId="1E771D3D" w14:textId="57D48BFC" w:rsidR="009055DA" w:rsidRPr="00FE02D0" w:rsidRDefault="009055DA" w:rsidP="009055DA">
            <w:pPr>
              <w:pStyle w:val="TableText"/>
            </w:pPr>
            <w:r w:rsidRPr="00867806">
              <w:t>Rp1.2: Permanent transitional zone stream</w:t>
            </w:r>
          </w:p>
        </w:tc>
        <w:tc>
          <w:tcPr>
            <w:tcW w:w="964" w:type="dxa"/>
            <w:tcBorders>
              <w:bottom w:val="nil"/>
            </w:tcBorders>
            <w:shd w:val="clear" w:color="auto" w:fill="D0EAFF" w:themeFill="accent2" w:themeFillTint="1A"/>
            <w:noWrap/>
            <w:hideMark/>
          </w:tcPr>
          <w:p w14:paraId="5AA95EC3" w14:textId="1701BFFB" w:rsidR="009055DA" w:rsidRPr="00FE02D0" w:rsidRDefault="009055DA" w:rsidP="009055DA">
            <w:pPr>
              <w:pStyle w:val="TableTextRight"/>
            </w:pPr>
            <w:r w:rsidRPr="00867806">
              <w:t>85</w:t>
            </w:r>
          </w:p>
        </w:tc>
        <w:tc>
          <w:tcPr>
            <w:tcW w:w="1191" w:type="dxa"/>
            <w:tcBorders>
              <w:bottom w:val="nil"/>
            </w:tcBorders>
            <w:shd w:val="clear" w:color="auto" w:fill="D0EAFF" w:themeFill="accent2" w:themeFillTint="1A"/>
            <w:noWrap/>
            <w:hideMark/>
          </w:tcPr>
          <w:p w14:paraId="2EA5421F" w14:textId="537AC05A" w:rsidR="009055DA" w:rsidRPr="00FE02D0" w:rsidRDefault="009055DA" w:rsidP="009055DA">
            <w:pPr>
              <w:pStyle w:val="TableTextRight"/>
            </w:pPr>
            <w:r w:rsidRPr="00867806">
              <w:t>13</w:t>
            </w:r>
          </w:p>
        </w:tc>
        <w:tc>
          <w:tcPr>
            <w:tcW w:w="794" w:type="dxa"/>
            <w:tcBorders>
              <w:bottom w:val="nil"/>
            </w:tcBorders>
            <w:shd w:val="clear" w:color="auto" w:fill="D0EAFF" w:themeFill="accent2" w:themeFillTint="1A"/>
            <w:noWrap/>
            <w:hideMark/>
          </w:tcPr>
          <w:p w14:paraId="14E66C97" w14:textId="4B7FAA70" w:rsidR="009055DA" w:rsidRPr="00FE02D0" w:rsidRDefault="009055DA" w:rsidP="009055DA">
            <w:pPr>
              <w:pStyle w:val="TableTextRight"/>
            </w:pPr>
            <w:r w:rsidRPr="00867806">
              <w:t>13</w:t>
            </w:r>
          </w:p>
        </w:tc>
        <w:tc>
          <w:tcPr>
            <w:tcW w:w="1191" w:type="dxa"/>
            <w:tcBorders>
              <w:bottom w:val="nil"/>
            </w:tcBorders>
            <w:shd w:val="clear" w:color="auto" w:fill="D0EAFF" w:themeFill="accent2" w:themeFillTint="1A"/>
            <w:noWrap/>
            <w:hideMark/>
          </w:tcPr>
          <w:p w14:paraId="66E0A1B6" w14:textId="59E91495" w:rsidR="009055DA" w:rsidRPr="00FE02D0" w:rsidRDefault="009055DA" w:rsidP="009055DA">
            <w:pPr>
              <w:pStyle w:val="TableTextRight"/>
              <w:ind w:right="227"/>
            </w:pPr>
            <w:r w:rsidRPr="00F51A6E">
              <w:t>100.0</w:t>
            </w:r>
          </w:p>
        </w:tc>
      </w:tr>
      <w:tr w:rsidR="009055DA" w:rsidRPr="00FE02D0" w14:paraId="27CA82FB" w14:textId="77777777" w:rsidTr="00117202">
        <w:trPr>
          <w:cnfStyle w:val="000000100000" w:firstRow="0" w:lastRow="0" w:firstColumn="0" w:lastColumn="0" w:oddVBand="0" w:evenVBand="0" w:oddHBand="1" w:evenHBand="0" w:firstRowFirstColumn="0" w:firstRowLastColumn="0" w:lastRowFirstColumn="0" w:lastRowLastColumn="0"/>
          <w:trHeight w:val="300"/>
        </w:trPr>
        <w:tc>
          <w:tcPr>
            <w:tcW w:w="1814" w:type="dxa"/>
            <w:tcBorders>
              <w:bottom w:val="single" w:sz="4" w:space="0" w:color="FFFFFF" w:themeColor="background1"/>
            </w:tcBorders>
            <w:shd w:val="clear" w:color="auto" w:fill="D0EAFF" w:themeFill="accent2" w:themeFillTint="1A"/>
            <w:noWrap/>
            <w:hideMark/>
          </w:tcPr>
          <w:p w14:paraId="2EEF973F" w14:textId="14A2DA7F" w:rsidR="009055DA" w:rsidRPr="00FE02D0" w:rsidRDefault="009055DA" w:rsidP="009055DA">
            <w:pPr>
              <w:pStyle w:val="TableText"/>
            </w:pPr>
            <w:r w:rsidRPr="00867806">
              <w:t>Barwon Darling</w:t>
            </w:r>
            <w:r w:rsidR="004A5167">
              <w:t>†</w:t>
            </w:r>
          </w:p>
        </w:tc>
        <w:tc>
          <w:tcPr>
            <w:tcW w:w="3636" w:type="dxa"/>
            <w:tcBorders>
              <w:bottom w:val="single" w:sz="4" w:space="0" w:color="FFFFFF" w:themeColor="background1"/>
            </w:tcBorders>
            <w:shd w:val="clear" w:color="auto" w:fill="D0EAFF" w:themeFill="accent2" w:themeFillTint="1A"/>
            <w:noWrap/>
            <w:hideMark/>
          </w:tcPr>
          <w:p w14:paraId="388A244E" w14:textId="44CF5EF6" w:rsidR="009055DA" w:rsidRPr="00FE02D0" w:rsidRDefault="009055DA" w:rsidP="009055DA">
            <w:pPr>
              <w:pStyle w:val="TableText"/>
            </w:pPr>
            <w:r w:rsidRPr="00867806">
              <w:t>Rp1.1: Permanent high energy upland stream</w:t>
            </w:r>
          </w:p>
        </w:tc>
        <w:tc>
          <w:tcPr>
            <w:tcW w:w="964" w:type="dxa"/>
            <w:tcBorders>
              <w:bottom w:val="single" w:sz="4" w:space="0" w:color="FFFFFF" w:themeColor="background1"/>
            </w:tcBorders>
            <w:shd w:val="clear" w:color="auto" w:fill="D0EAFF" w:themeFill="accent2" w:themeFillTint="1A"/>
            <w:noWrap/>
            <w:hideMark/>
          </w:tcPr>
          <w:p w14:paraId="269F84B4" w14:textId="1BA80CE8" w:rsidR="009055DA" w:rsidRPr="00FE02D0" w:rsidRDefault="009055DA" w:rsidP="009055DA">
            <w:pPr>
              <w:pStyle w:val="TableTextRight"/>
            </w:pPr>
            <w:r w:rsidRPr="00867806">
              <w:t>4</w:t>
            </w:r>
          </w:p>
        </w:tc>
        <w:tc>
          <w:tcPr>
            <w:tcW w:w="1191" w:type="dxa"/>
            <w:tcBorders>
              <w:bottom w:val="single" w:sz="4" w:space="0" w:color="FFFFFF" w:themeColor="background1"/>
            </w:tcBorders>
            <w:shd w:val="clear" w:color="auto" w:fill="D0EAFF" w:themeFill="accent2" w:themeFillTint="1A"/>
            <w:noWrap/>
            <w:hideMark/>
          </w:tcPr>
          <w:p w14:paraId="50B2A1FD" w14:textId="451011EE" w:rsidR="009055DA" w:rsidRPr="00FE02D0" w:rsidRDefault="009055DA" w:rsidP="009055DA">
            <w:pPr>
              <w:pStyle w:val="TableTextRight"/>
            </w:pPr>
            <w:r w:rsidRPr="00867806">
              <w:t>4</w:t>
            </w:r>
          </w:p>
        </w:tc>
        <w:tc>
          <w:tcPr>
            <w:tcW w:w="794" w:type="dxa"/>
            <w:tcBorders>
              <w:bottom w:val="single" w:sz="4" w:space="0" w:color="FFFFFF" w:themeColor="background1"/>
            </w:tcBorders>
            <w:shd w:val="clear" w:color="auto" w:fill="D0EAFF" w:themeFill="accent2" w:themeFillTint="1A"/>
            <w:noWrap/>
            <w:hideMark/>
          </w:tcPr>
          <w:p w14:paraId="6FFD5461" w14:textId="74B705ED" w:rsidR="009055DA" w:rsidRPr="00FE02D0" w:rsidRDefault="009055DA" w:rsidP="009055DA">
            <w:pPr>
              <w:pStyle w:val="TableTextRight"/>
            </w:pPr>
            <w:r w:rsidRPr="00867806">
              <w:t>4</w:t>
            </w:r>
          </w:p>
        </w:tc>
        <w:tc>
          <w:tcPr>
            <w:tcW w:w="1191" w:type="dxa"/>
            <w:tcBorders>
              <w:bottom w:val="single" w:sz="4" w:space="0" w:color="FFFFFF" w:themeColor="background1"/>
            </w:tcBorders>
            <w:shd w:val="clear" w:color="auto" w:fill="D0EAFF" w:themeFill="accent2" w:themeFillTint="1A"/>
            <w:noWrap/>
            <w:hideMark/>
          </w:tcPr>
          <w:p w14:paraId="649AF589" w14:textId="49D60CF6" w:rsidR="009055DA" w:rsidRPr="00FE02D0" w:rsidRDefault="009055DA" w:rsidP="009055DA">
            <w:pPr>
              <w:pStyle w:val="TableTextRight"/>
              <w:ind w:right="227"/>
            </w:pPr>
            <w:r w:rsidRPr="00F51A6E">
              <w:t>100.0</w:t>
            </w:r>
          </w:p>
        </w:tc>
      </w:tr>
      <w:tr w:rsidR="009055DA" w:rsidRPr="00FE02D0" w14:paraId="0671F6BB" w14:textId="77777777" w:rsidTr="00117202">
        <w:trPr>
          <w:trHeight w:val="300"/>
        </w:trPr>
        <w:tc>
          <w:tcPr>
            <w:tcW w:w="1814" w:type="dxa"/>
            <w:tcBorders>
              <w:top w:val="single" w:sz="4" w:space="0" w:color="FFFFFF" w:themeColor="background1"/>
            </w:tcBorders>
            <w:noWrap/>
            <w:hideMark/>
          </w:tcPr>
          <w:p w14:paraId="1F0F947A" w14:textId="1216F61C" w:rsidR="009055DA" w:rsidRPr="00FE02D0" w:rsidRDefault="009055DA" w:rsidP="009055DA">
            <w:pPr>
              <w:pStyle w:val="TableText"/>
            </w:pPr>
            <w:r w:rsidRPr="00867806">
              <w:t>Barwon Darling</w:t>
            </w:r>
          </w:p>
        </w:tc>
        <w:tc>
          <w:tcPr>
            <w:tcW w:w="3636" w:type="dxa"/>
            <w:tcBorders>
              <w:top w:val="single" w:sz="4" w:space="0" w:color="FFFFFF" w:themeColor="background1"/>
            </w:tcBorders>
            <w:noWrap/>
            <w:hideMark/>
          </w:tcPr>
          <w:p w14:paraId="33BFD620" w14:textId="253C59D9" w:rsidR="009055DA" w:rsidRPr="00FE02D0" w:rsidRDefault="009055DA" w:rsidP="009055DA">
            <w:pPr>
              <w:pStyle w:val="TableText"/>
            </w:pPr>
            <w:r w:rsidRPr="00867806">
              <w:t>Rt1.2: Temporary transitional zone stream</w:t>
            </w:r>
          </w:p>
        </w:tc>
        <w:tc>
          <w:tcPr>
            <w:tcW w:w="964" w:type="dxa"/>
            <w:tcBorders>
              <w:top w:val="single" w:sz="4" w:space="0" w:color="FFFFFF" w:themeColor="background1"/>
            </w:tcBorders>
            <w:noWrap/>
            <w:hideMark/>
          </w:tcPr>
          <w:p w14:paraId="6186603E" w14:textId="6456E590" w:rsidR="009055DA" w:rsidRPr="00FE02D0" w:rsidRDefault="009055DA" w:rsidP="009055DA">
            <w:pPr>
              <w:pStyle w:val="TableTextRight"/>
            </w:pPr>
            <w:r w:rsidRPr="00867806">
              <w:t>11,089</w:t>
            </w:r>
          </w:p>
        </w:tc>
        <w:tc>
          <w:tcPr>
            <w:tcW w:w="1191" w:type="dxa"/>
            <w:tcBorders>
              <w:top w:val="single" w:sz="4" w:space="0" w:color="FFFFFF" w:themeColor="background1"/>
            </w:tcBorders>
            <w:noWrap/>
            <w:hideMark/>
          </w:tcPr>
          <w:p w14:paraId="7B270376" w14:textId="625511BC" w:rsidR="009055DA" w:rsidRPr="00FE02D0" w:rsidRDefault="009055DA" w:rsidP="009055DA">
            <w:pPr>
              <w:pStyle w:val="TableTextRight"/>
            </w:pPr>
            <w:r w:rsidRPr="00867806">
              <w:t>8</w:t>
            </w:r>
          </w:p>
        </w:tc>
        <w:tc>
          <w:tcPr>
            <w:tcW w:w="794" w:type="dxa"/>
            <w:tcBorders>
              <w:top w:val="single" w:sz="4" w:space="0" w:color="FFFFFF" w:themeColor="background1"/>
            </w:tcBorders>
            <w:noWrap/>
            <w:hideMark/>
          </w:tcPr>
          <w:p w14:paraId="22BCB703" w14:textId="465EDBE6" w:rsidR="009055DA" w:rsidRPr="00FE02D0" w:rsidRDefault="009055DA" w:rsidP="009055DA">
            <w:pPr>
              <w:pStyle w:val="TableTextRight"/>
            </w:pPr>
            <w:r w:rsidRPr="00867806">
              <w:t>0</w:t>
            </w:r>
          </w:p>
        </w:tc>
        <w:tc>
          <w:tcPr>
            <w:tcW w:w="1191" w:type="dxa"/>
            <w:tcBorders>
              <w:top w:val="single" w:sz="4" w:space="0" w:color="FFFFFF" w:themeColor="background1"/>
            </w:tcBorders>
            <w:noWrap/>
            <w:hideMark/>
          </w:tcPr>
          <w:p w14:paraId="3CC5AC5B" w14:textId="509B910A" w:rsidR="009055DA" w:rsidRPr="00FE02D0" w:rsidRDefault="009055DA" w:rsidP="009055DA">
            <w:pPr>
              <w:pStyle w:val="TableTextRight"/>
              <w:ind w:right="227"/>
            </w:pPr>
            <w:r w:rsidRPr="00F51A6E">
              <w:t>0</w:t>
            </w:r>
          </w:p>
        </w:tc>
      </w:tr>
      <w:tr w:rsidR="009055DA" w:rsidRPr="00FE02D0" w14:paraId="5551FB81" w14:textId="77777777" w:rsidTr="00117202">
        <w:trPr>
          <w:cnfStyle w:val="000000100000" w:firstRow="0" w:lastRow="0" w:firstColumn="0" w:lastColumn="0" w:oddVBand="0" w:evenVBand="0" w:oddHBand="1" w:evenHBand="0" w:firstRowFirstColumn="0" w:firstRowLastColumn="0" w:lastRowFirstColumn="0" w:lastRowLastColumn="0"/>
          <w:trHeight w:val="300"/>
        </w:trPr>
        <w:tc>
          <w:tcPr>
            <w:tcW w:w="1814" w:type="dxa"/>
            <w:tcBorders>
              <w:bottom w:val="nil"/>
            </w:tcBorders>
            <w:noWrap/>
            <w:hideMark/>
          </w:tcPr>
          <w:p w14:paraId="5D1304FA" w14:textId="5D19D9C6" w:rsidR="009055DA" w:rsidRPr="00FE02D0" w:rsidRDefault="009055DA" w:rsidP="009055DA">
            <w:pPr>
              <w:pStyle w:val="TableText"/>
            </w:pPr>
            <w:r w:rsidRPr="00867806">
              <w:t>Barwon Darling</w:t>
            </w:r>
          </w:p>
        </w:tc>
        <w:tc>
          <w:tcPr>
            <w:tcW w:w="3636" w:type="dxa"/>
            <w:tcBorders>
              <w:bottom w:val="nil"/>
            </w:tcBorders>
            <w:noWrap/>
            <w:hideMark/>
          </w:tcPr>
          <w:p w14:paraId="3DB2C8A2" w14:textId="61816AB7" w:rsidR="009055DA" w:rsidRPr="00FE02D0" w:rsidRDefault="009055DA" w:rsidP="009055DA">
            <w:pPr>
              <w:pStyle w:val="TableText"/>
            </w:pPr>
            <w:r w:rsidRPr="00867806">
              <w:t>Rt1.1: Temporary high energy upland stream</w:t>
            </w:r>
          </w:p>
        </w:tc>
        <w:tc>
          <w:tcPr>
            <w:tcW w:w="964" w:type="dxa"/>
            <w:tcBorders>
              <w:bottom w:val="nil"/>
            </w:tcBorders>
            <w:noWrap/>
            <w:hideMark/>
          </w:tcPr>
          <w:p w14:paraId="0EC7B237" w14:textId="26A5D94D" w:rsidR="009055DA" w:rsidRPr="00FE02D0" w:rsidRDefault="009055DA" w:rsidP="009055DA">
            <w:pPr>
              <w:pStyle w:val="TableTextRight"/>
            </w:pPr>
            <w:r w:rsidRPr="00867806">
              <w:t>12</w:t>
            </w:r>
          </w:p>
        </w:tc>
        <w:tc>
          <w:tcPr>
            <w:tcW w:w="1191" w:type="dxa"/>
            <w:tcBorders>
              <w:bottom w:val="nil"/>
            </w:tcBorders>
            <w:noWrap/>
            <w:hideMark/>
          </w:tcPr>
          <w:p w14:paraId="1E0CA6C6" w14:textId="41F8574E" w:rsidR="009055DA" w:rsidRPr="00FE02D0" w:rsidRDefault="009055DA" w:rsidP="009055DA">
            <w:pPr>
              <w:pStyle w:val="TableTextRight"/>
            </w:pPr>
            <w:r w:rsidRPr="00867806">
              <w:t>0</w:t>
            </w:r>
          </w:p>
        </w:tc>
        <w:tc>
          <w:tcPr>
            <w:tcW w:w="794" w:type="dxa"/>
            <w:tcBorders>
              <w:bottom w:val="nil"/>
            </w:tcBorders>
            <w:noWrap/>
            <w:hideMark/>
          </w:tcPr>
          <w:p w14:paraId="6666B5A5" w14:textId="2301D46C" w:rsidR="009055DA" w:rsidRPr="00FE02D0" w:rsidRDefault="009055DA" w:rsidP="009055DA">
            <w:pPr>
              <w:pStyle w:val="TableTextRight"/>
            </w:pPr>
            <w:r w:rsidRPr="00867806">
              <w:t>0</w:t>
            </w:r>
          </w:p>
        </w:tc>
        <w:tc>
          <w:tcPr>
            <w:tcW w:w="1191" w:type="dxa"/>
            <w:tcBorders>
              <w:bottom w:val="nil"/>
            </w:tcBorders>
            <w:noWrap/>
            <w:hideMark/>
          </w:tcPr>
          <w:p w14:paraId="0D53723B" w14:textId="6324C87B" w:rsidR="009055DA" w:rsidRPr="00FE02D0" w:rsidRDefault="009055DA" w:rsidP="009055DA">
            <w:pPr>
              <w:pStyle w:val="TableTextRight"/>
              <w:ind w:right="227"/>
            </w:pPr>
            <w:r w:rsidRPr="00F51A6E">
              <w:t>0</w:t>
            </w:r>
          </w:p>
        </w:tc>
      </w:tr>
      <w:tr w:rsidR="009055DA" w:rsidRPr="00FE02D0" w14:paraId="2569E684" w14:textId="77777777" w:rsidTr="00117202">
        <w:trPr>
          <w:trHeight w:val="300"/>
        </w:trPr>
        <w:tc>
          <w:tcPr>
            <w:tcW w:w="1814" w:type="dxa"/>
            <w:tcBorders>
              <w:bottom w:val="nil"/>
            </w:tcBorders>
            <w:shd w:val="clear" w:color="auto" w:fill="D0EAFF" w:themeFill="accent2" w:themeFillTint="1A"/>
            <w:noWrap/>
            <w:hideMark/>
          </w:tcPr>
          <w:p w14:paraId="452A54F0" w14:textId="40958DB3" w:rsidR="009055DA" w:rsidRPr="00FE02D0" w:rsidRDefault="009055DA" w:rsidP="009055DA">
            <w:pPr>
              <w:pStyle w:val="TableText"/>
            </w:pPr>
            <w:r w:rsidRPr="00867806">
              <w:t>Border Rivers</w:t>
            </w:r>
            <w:r w:rsidR="004A5167">
              <w:t>†</w:t>
            </w:r>
          </w:p>
        </w:tc>
        <w:tc>
          <w:tcPr>
            <w:tcW w:w="3636" w:type="dxa"/>
            <w:tcBorders>
              <w:bottom w:val="nil"/>
            </w:tcBorders>
            <w:shd w:val="clear" w:color="auto" w:fill="D0EAFF" w:themeFill="accent2" w:themeFillTint="1A"/>
            <w:noWrap/>
            <w:hideMark/>
          </w:tcPr>
          <w:p w14:paraId="04094333" w14:textId="3B7ECAA2" w:rsidR="009055DA" w:rsidRPr="00FE02D0" w:rsidRDefault="009055DA" w:rsidP="009055DA">
            <w:pPr>
              <w:pStyle w:val="TableText"/>
            </w:pPr>
            <w:r w:rsidRPr="00867806">
              <w:t>Rp1.4: Permanent lowland stream</w:t>
            </w:r>
          </w:p>
        </w:tc>
        <w:tc>
          <w:tcPr>
            <w:tcW w:w="964" w:type="dxa"/>
            <w:tcBorders>
              <w:bottom w:val="nil"/>
            </w:tcBorders>
            <w:shd w:val="clear" w:color="auto" w:fill="D0EAFF" w:themeFill="accent2" w:themeFillTint="1A"/>
            <w:noWrap/>
          </w:tcPr>
          <w:p w14:paraId="72639DFE" w14:textId="007A6457" w:rsidR="009055DA" w:rsidRPr="00FE02D0" w:rsidRDefault="009055DA" w:rsidP="009055DA">
            <w:pPr>
              <w:pStyle w:val="TableTextRight"/>
            </w:pPr>
            <w:r w:rsidRPr="00867806">
              <w:t>1,135</w:t>
            </w:r>
          </w:p>
        </w:tc>
        <w:tc>
          <w:tcPr>
            <w:tcW w:w="1191" w:type="dxa"/>
            <w:tcBorders>
              <w:bottom w:val="nil"/>
            </w:tcBorders>
            <w:shd w:val="clear" w:color="auto" w:fill="D0EAFF" w:themeFill="accent2" w:themeFillTint="1A"/>
            <w:noWrap/>
          </w:tcPr>
          <w:p w14:paraId="72B10864" w14:textId="1EC89445" w:rsidR="009055DA" w:rsidRPr="00FE02D0" w:rsidRDefault="009055DA" w:rsidP="009055DA">
            <w:pPr>
              <w:pStyle w:val="TableTextRight"/>
            </w:pPr>
            <w:r w:rsidRPr="00867806">
              <w:t>863</w:t>
            </w:r>
          </w:p>
        </w:tc>
        <w:tc>
          <w:tcPr>
            <w:tcW w:w="794" w:type="dxa"/>
            <w:tcBorders>
              <w:bottom w:val="nil"/>
            </w:tcBorders>
            <w:shd w:val="clear" w:color="auto" w:fill="D0EAFF" w:themeFill="accent2" w:themeFillTint="1A"/>
            <w:noWrap/>
          </w:tcPr>
          <w:p w14:paraId="0C9BCC8F" w14:textId="0A8E7E3E" w:rsidR="009055DA" w:rsidRPr="00FE02D0" w:rsidRDefault="009055DA" w:rsidP="009055DA">
            <w:pPr>
              <w:pStyle w:val="TableTextRight"/>
            </w:pPr>
            <w:r w:rsidRPr="00867806">
              <w:t>689</w:t>
            </w:r>
          </w:p>
        </w:tc>
        <w:tc>
          <w:tcPr>
            <w:tcW w:w="1191" w:type="dxa"/>
            <w:tcBorders>
              <w:bottom w:val="nil"/>
            </w:tcBorders>
            <w:shd w:val="clear" w:color="auto" w:fill="D0EAFF" w:themeFill="accent2" w:themeFillTint="1A"/>
            <w:noWrap/>
          </w:tcPr>
          <w:p w14:paraId="50033089" w14:textId="55A52916" w:rsidR="009055DA" w:rsidRPr="00FE02D0" w:rsidRDefault="009055DA" w:rsidP="009055DA">
            <w:pPr>
              <w:pStyle w:val="TableTextRight"/>
              <w:ind w:right="227"/>
            </w:pPr>
            <w:r w:rsidRPr="00F51A6E">
              <w:t>79.8</w:t>
            </w:r>
          </w:p>
        </w:tc>
      </w:tr>
      <w:tr w:rsidR="009055DA" w:rsidRPr="00FE02D0" w14:paraId="2EAF48F4" w14:textId="77777777" w:rsidTr="00117202">
        <w:trPr>
          <w:cnfStyle w:val="000000100000" w:firstRow="0" w:lastRow="0" w:firstColumn="0" w:lastColumn="0" w:oddVBand="0" w:evenVBand="0" w:oddHBand="1" w:evenHBand="0" w:firstRowFirstColumn="0" w:firstRowLastColumn="0" w:lastRowFirstColumn="0" w:lastRowLastColumn="0"/>
          <w:trHeight w:val="300"/>
        </w:trPr>
        <w:tc>
          <w:tcPr>
            <w:tcW w:w="1814" w:type="dxa"/>
            <w:tcBorders>
              <w:bottom w:val="nil"/>
            </w:tcBorders>
            <w:shd w:val="clear" w:color="auto" w:fill="D0EAFF" w:themeFill="accent2" w:themeFillTint="1A"/>
            <w:noWrap/>
            <w:hideMark/>
          </w:tcPr>
          <w:p w14:paraId="6ABD1B42" w14:textId="2BAD3DF4" w:rsidR="009055DA" w:rsidRPr="00FE02D0" w:rsidRDefault="009055DA" w:rsidP="009055DA">
            <w:pPr>
              <w:pStyle w:val="TableText"/>
            </w:pPr>
            <w:r w:rsidRPr="00867806">
              <w:t>Border Rivers</w:t>
            </w:r>
            <w:r w:rsidR="004A5167">
              <w:t>†</w:t>
            </w:r>
          </w:p>
        </w:tc>
        <w:tc>
          <w:tcPr>
            <w:tcW w:w="3636" w:type="dxa"/>
            <w:tcBorders>
              <w:bottom w:val="nil"/>
            </w:tcBorders>
            <w:shd w:val="clear" w:color="auto" w:fill="D0EAFF" w:themeFill="accent2" w:themeFillTint="1A"/>
            <w:noWrap/>
            <w:hideMark/>
          </w:tcPr>
          <w:p w14:paraId="73CBB3DA" w14:textId="139F350B" w:rsidR="009055DA" w:rsidRPr="00FE02D0" w:rsidRDefault="009055DA" w:rsidP="009055DA">
            <w:pPr>
              <w:pStyle w:val="TableText"/>
            </w:pPr>
            <w:r w:rsidRPr="00867806">
              <w:t>Rt1.4: Temporary lowland stream</w:t>
            </w:r>
          </w:p>
        </w:tc>
        <w:tc>
          <w:tcPr>
            <w:tcW w:w="964" w:type="dxa"/>
            <w:tcBorders>
              <w:bottom w:val="nil"/>
            </w:tcBorders>
            <w:shd w:val="clear" w:color="auto" w:fill="D0EAFF" w:themeFill="accent2" w:themeFillTint="1A"/>
            <w:noWrap/>
            <w:hideMark/>
          </w:tcPr>
          <w:p w14:paraId="68BF9C37" w14:textId="0CDE05F2" w:rsidR="009055DA" w:rsidRPr="00FE02D0" w:rsidRDefault="009055DA" w:rsidP="009055DA">
            <w:pPr>
              <w:pStyle w:val="TableTextRight"/>
            </w:pPr>
            <w:r w:rsidRPr="00867806">
              <w:t>10,767</w:t>
            </w:r>
          </w:p>
        </w:tc>
        <w:tc>
          <w:tcPr>
            <w:tcW w:w="1191" w:type="dxa"/>
            <w:tcBorders>
              <w:bottom w:val="nil"/>
            </w:tcBorders>
            <w:shd w:val="clear" w:color="auto" w:fill="D0EAFF" w:themeFill="accent2" w:themeFillTint="1A"/>
            <w:noWrap/>
            <w:hideMark/>
          </w:tcPr>
          <w:p w14:paraId="19D8EB16" w14:textId="025E35CD" w:rsidR="009055DA" w:rsidRPr="00FE02D0" w:rsidRDefault="009055DA" w:rsidP="009055DA">
            <w:pPr>
              <w:pStyle w:val="TableTextRight"/>
            </w:pPr>
            <w:r w:rsidRPr="00867806">
              <w:t>1,945</w:t>
            </w:r>
          </w:p>
        </w:tc>
        <w:tc>
          <w:tcPr>
            <w:tcW w:w="794" w:type="dxa"/>
            <w:tcBorders>
              <w:bottom w:val="nil"/>
            </w:tcBorders>
            <w:shd w:val="clear" w:color="auto" w:fill="D0EAFF" w:themeFill="accent2" w:themeFillTint="1A"/>
            <w:noWrap/>
            <w:hideMark/>
          </w:tcPr>
          <w:p w14:paraId="31BF5D32" w14:textId="6153480B" w:rsidR="009055DA" w:rsidRPr="00FE02D0" w:rsidRDefault="009055DA" w:rsidP="009055DA">
            <w:pPr>
              <w:pStyle w:val="TableTextRight"/>
            </w:pPr>
            <w:r w:rsidRPr="00867806">
              <w:t>390</w:t>
            </w:r>
          </w:p>
        </w:tc>
        <w:tc>
          <w:tcPr>
            <w:tcW w:w="1191" w:type="dxa"/>
            <w:tcBorders>
              <w:bottom w:val="nil"/>
            </w:tcBorders>
            <w:shd w:val="clear" w:color="auto" w:fill="D0EAFF" w:themeFill="accent2" w:themeFillTint="1A"/>
            <w:noWrap/>
            <w:hideMark/>
          </w:tcPr>
          <w:p w14:paraId="15671578" w14:textId="1CB94530" w:rsidR="009055DA" w:rsidRPr="00FE02D0" w:rsidRDefault="009055DA" w:rsidP="009055DA">
            <w:pPr>
              <w:pStyle w:val="TableTextRight"/>
              <w:ind w:right="227"/>
            </w:pPr>
            <w:r w:rsidRPr="00F51A6E">
              <w:t>20.1</w:t>
            </w:r>
          </w:p>
        </w:tc>
      </w:tr>
      <w:tr w:rsidR="009055DA" w:rsidRPr="00FE02D0" w14:paraId="58362156" w14:textId="77777777" w:rsidTr="00117202">
        <w:trPr>
          <w:trHeight w:val="300"/>
        </w:trPr>
        <w:tc>
          <w:tcPr>
            <w:tcW w:w="1814" w:type="dxa"/>
            <w:tcBorders>
              <w:bottom w:val="nil"/>
            </w:tcBorders>
            <w:shd w:val="clear" w:color="auto" w:fill="D0EAFF" w:themeFill="accent2" w:themeFillTint="1A"/>
            <w:noWrap/>
            <w:hideMark/>
          </w:tcPr>
          <w:p w14:paraId="158E8080" w14:textId="04A35575" w:rsidR="009055DA" w:rsidRPr="00FE02D0" w:rsidRDefault="009055DA" w:rsidP="009055DA">
            <w:pPr>
              <w:pStyle w:val="TableText"/>
            </w:pPr>
            <w:r w:rsidRPr="00867806">
              <w:t>Border Rivers</w:t>
            </w:r>
            <w:r w:rsidR="004A5167">
              <w:t>†</w:t>
            </w:r>
          </w:p>
        </w:tc>
        <w:tc>
          <w:tcPr>
            <w:tcW w:w="3636" w:type="dxa"/>
            <w:tcBorders>
              <w:bottom w:val="nil"/>
            </w:tcBorders>
            <w:shd w:val="clear" w:color="auto" w:fill="D0EAFF" w:themeFill="accent2" w:themeFillTint="1A"/>
            <w:noWrap/>
            <w:hideMark/>
          </w:tcPr>
          <w:p w14:paraId="16E46965" w14:textId="2971AC29" w:rsidR="009055DA" w:rsidRPr="00FE02D0" w:rsidRDefault="009055DA" w:rsidP="009055DA">
            <w:pPr>
              <w:pStyle w:val="TableText"/>
            </w:pPr>
            <w:r w:rsidRPr="00867806">
              <w:t>Rp1.2: Permanent transitional zone stream</w:t>
            </w:r>
          </w:p>
        </w:tc>
        <w:tc>
          <w:tcPr>
            <w:tcW w:w="964" w:type="dxa"/>
            <w:tcBorders>
              <w:bottom w:val="nil"/>
            </w:tcBorders>
            <w:shd w:val="clear" w:color="auto" w:fill="D0EAFF" w:themeFill="accent2" w:themeFillTint="1A"/>
            <w:noWrap/>
            <w:hideMark/>
          </w:tcPr>
          <w:p w14:paraId="53AC18B0" w14:textId="0A75AD33" w:rsidR="009055DA" w:rsidRPr="00FE02D0" w:rsidRDefault="009055DA" w:rsidP="009055DA">
            <w:pPr>
              <w:pStyle w:val="TableTextRight"/>
            </w:pPr>
            <w:r w:rsidRPr="00867806">
              <w:t>675</w:t>
            </w:r>
          </w:p>
        </w:tc>
        <w:tc>
          <w:tcPr>
            <w:tcW w:w="1191" w:type="dxa"/>
            <w:tcBorders>
              <w:bottom w:val="nil"/>
            </w:tcBorders>
            <w:shd w:val="clear" w:color="auto" w:fill="D0EAFF" w:themeFill="accent2" w:themeFillTint="1A"/>
            <w:noWrap/>
            <w:hideMark/>
          </w:tcPr>
          <w:p w14:paraId="0C3BFF58" w14:textId="2225B373" w:rsidR="009055DA" w:rsidRPr="00FE02D0" w:rsidRDefault="009055DA" w:rsidP="009055DA">
            <w:pPr>
              <w:pStyle w:val="TableTextRight"/>
            </w:pPr>
            <w:r w:rsidRPr="00867806">
              <w:t>236</w:t>
            </w:r>
          </w:p>
        </w:tc>
        <w:tc>
          <w:tcPr>
            <w:tcW w:w="794" w:type="dxa"/>
            <w:tcBorders>
              <w:bottom w:val="nil"/>
            </w:tcBorders>
            <w:shd w:val="clear" w:color="auto" w:fill="D0EAFF" w:themeFill="accent2" w:themeFillTint="1A"/>
            <w:noWrap/>
            <w:hideMark/>
          </w:tcPr>
          <w:p w14:paraId="74BF798E" w14:textId="1A5E9433" w:rsidR="009055DA" w:rsidRPr="00FE02D0" w:rsidRDefault="009055DA" w:rsidP="009055DA">
            <w:pPr>
              <w:pStyle w:val="TableTextRight"/>
            </w:pPr>
            <w:r w:rsidRPr="00867806">
              <w:t>16</w:t>
            </w:r>
          </w:p>
        </w:tc>
        <w:tc>
          <w:tcPr>
            <w:tcW w:w="1191" w:type="dxa"/>
            <w:tcBorders>
              <w:bottom w:val="nil"/>
            </w:tcBorders>
            <w:shd w:val="clear" w:color="auto" w:fill="D0EAFF" w:themeFill="accent2" w:themeFillTint="1A"/>
            <w:noWrap/>
            <w:hideMark/>
          </w:tcPr>
          <w:p w14:paraId="70A72B54" w14:textId="388F8250" w:rsidR="009055DA" w:rsidRPr="00FE02D0" w:rsidRDefault="009055DA" w:rsidP="009055DA">
            <w:pPr>
              <w:pStyle w:val="TableTextRight"/>
              <w:ind w:right="227"/>
            </w:pPr>
            <w:r w:rsidRPr="00F51A6E">
              <w:t>6.8</w:t>
            </w:r>
          </w:p>
        </w:tc>
      </w:tr>
      <w:tr w:rsidR="009055DA" w:rsidRPr="00FE02D0" w14:paraId="5F636291" w14:textId="77777777" w:rsidTr="00117202">
        <w:trPr>
          <w:cnfStyle w:val="000000100000" w:firstRow="0" w:lastRow="0" w:firstColumn="0" w:lastColumn="0" w:oddVBand="0" w:evenVBand="0" w:oddHBand="1" w:evenHBand="0" w:firstRowFirstColumn="0" w:firstRowLastColumn="0" w:lastRowFirstColumn="0" w:lastRowLastColumn="0"/>
          <w:trHeight w:val="300"/>
        </w:trPr>
        <w:tc>
          <w:tcPr>
            <w:tcW w:w="1814" w:type="dxa"/>
            <w:tcBorders>
              <w:bottom w:val="nil"/>
            </w:tcBorders>
            <w:shd w:val="clear" w:color="auto" w:fill="D0EAFF" w:themeFill="accent2" w:themeFillTint="1A"/>
            <w:noWrap/>
            <w:hideMark/>
          </w:tcPr>
          <w:p w14:paraId="2FA9C8C5" w14:textId="15310EE7" w:rsidR="009055DA" w:rsidRPr="00FE02D0" w:rsidRDefault="009055DA" w:rsidP="009055DA">
            <w:pPr>
              <w:pStyle w:val="TableText"/>
            </w:pPr>
            <w:r w:rsidRPr="00867806">
              <w:t>Border Rivers</w:t>
            </w:r>
            <w:r w:rsidR="004A5167">
              <w:t>†</w:t>
            </w:r>
          </w:p>
        </w:tc>
        <w:tc>
          <w:tcPr>
            <w:tcW w:w="3636" w:type="dxa"/>
            <w:tcBorders>
              <w:bottom w:val="nil"/>
            </w:tcBorders>
            <w:shd w:val="clear" w:color="auto" w:fill="D0EAFF" w:themeFill="accent2" w:themeFillTint="1A"/>
            <w:noWrap/>
            <w:hideMark/>
          </w:tcPr>
          <w:p w14:paraId="1F87EFF5" w14:textId="2DA1C495" w:rsidR="009055DA" w:rsidRPr="00FE02D0" w:rsidRDefault="009055DA" w:rsidP="009055DA">
            <w:pPr>
              <w:pStyle w:val="TableText"/>
            </w:pPr>
            <w:r w:rsidRPr="00867806">
              <w:t>Rt1.2: Temporary transitional zone stream</w:t>
            </w:r>
          </w:p>
        </w:tc>
        <w:tc>
          <w:tcPr>
            <w:tcW w:w="964" w:type="dxa"/>
            <w:tcBorders>
              <w:bottom w:val="nil"/>
            </w:tcBorders>
            <w:shd w:val="clear" w:color="auto" w:fill="D0EAFF" w:themeFill="accent2" w:themeFillTint="1A"/>
            <w:noWrap/>
            <w:hideMark/>
          </w:tcPr>
          <w:p w14:paraId="3D0D3AEF" w14:textId="2C334638" w:rsidR="009055DA" w:rsidRPr="00FE02D0" w:rsidRDefault="009055DA" w:rsidP="009055DA">
            <w:pPr>
              <w:pStyle w:val="TableTextRight"/>
            </w:pPr>
            <w:r w:rsidRPr="00867806">
              <w:t>12,764</w:t>
            </w:r>
          </w:p>
        </w:tc>
        <w:tc>
          <w:tcPr>
            <w:tcW w:w="1191" w:type="dxa"/>
            <w:tcBorders>
              <w:bottom w:val="nil"/>
            </w:tcBorders>
            <w:shd w:val="clear" w:color="auto" w:fill="D0EAFF" w:themeFill="accent2" w:themeFillTint="1A"/>
            <w:noWrap/>
            <w:hideMark/>
          </w:tcPr>
          <w:p w14:paraId="3F9AADC1" w14:textId="5D1B505B" w:rsidR="009055DA" w:rsidRPr="00FE02D0" w:rsidRDefault="009055DA" w:rsidP="009055DA">
            <w:pPr>
              <w:pStyle w:val="TableTextRight"/>
            </w:pPr>
            <w:r w:rsidRPr="00867806">
              <w:t>342</w:t>
            </w:r>
          </w:p>
        </w:tc>
        <w:tc>
          <w:tcPr>
            <w:tcW w:w="794" w:type="dxa"/>
            <w:tcBorders>
              <w:bottom w:val="nil"/>
            </w:tcBorders>
            <w:shd w:val="clear" w:color="auto" w:fill="D0EAFF" w:themeFill="accent2" w:themeFillTint="1A"/>
            <w:noWrap/>
            <w:hideMark/>
          </w:tcPr>
          <w:p w14:paraId="2C08912B" w14:textId="57C09954" w:rsidR="009055DA" w:rsidRPr="00FE02D0" w:rsidRDefault="009055DA" w:rsidP="009055DA">
            <w:pPr>
              <w:pStyle w:val="TableTextRight"/>
            </w:pPr>
            <w:r w:rsidRPr="00867806">
              <w:t>8</w:t>
            </w:r>
          </w:p>
        </w:tc>
        <w:tc>
          <w:tcPr>
            <w:tcW w:w="1191" w:type="dxa"/>
            <w:tcBorders>
              <w:bottom w:val="nil"/>
            </w:tcBorders>
            <w:shd w:val="clear" w:color="auto" w:fill="D0EAFF" w:themeFill="accent2" w:themeFillTint="1A"/>
            <w:noWrap/>
            <w:hideMark/>
          </w:tcPr>
          <w:p w14:paraId="5FB5E01B" w14:textId="7E32AD7B" w:rsidR="009055DA" w:rsidRPr="00FE02D0" w:rsidRDefault="009055DA" w:rsidP="009055DA">
            <w:pPr>
              <w:pStyle w:val="TableTextRight"/>
              <w:ind w:right="227"/>
            </w:pPr>
            <w:r w:rsidRPr="00F51A6E">
              <w:t>2.3</w:t>
            </w:r>
          </w:p>
        </w:tc>
      </w:tr>
      <w:tr w:rsidR="009055DA" w:rsidRPr="00FE02D0" w14:paraId="54367E4C" w14:textId="77777777" w:rsidTr="00117202">
        <w:trPr>
          <w:trHeight w:val="300"/>
        </w:trPr>
        <w:tc>
          <w:tcPr>
            <w:tcW w:w="1814" w:type="dxa"/>
            <w:tcBorders>
              <w:bottom w:val="nil"/>
            </w:tcBorders>
            <w:shd w:val="clear" w:color="auto" w:fill="D0EAFF" w:themeFill="accent2" w:themeFillTint="1A"/>
            <w:noWrap/>
            <w:hideMark/>
          </w:tcPr>
          <w:p w14:paraId="02C95110" w14:textId="51D85513" w:rsidR="009055DA" w:rsidRPr="00FE02D0" w:rsidRDefault="009055DA" w:rsidP="009055DA">
            <w:pPr>
              <w:pStyle w:val="TableText"/>
            </w:pPr>
            <w:r w:rsidRPr="00867806">
              <w:t>Border Rivers</w:t>
            </w:r>
            <w:r w:rsidR="004A5167">
              <w:t>†</w:t>
            </w:r>
          </w:p>
        </w:tc>
        <w:tc>
          <w:tcPr>
            <w:tcW w:w="3636" w:type="dxa"/>
            <w:tcBorders>
              <w:bottom w:val="nil"/>
            </w:tcBorders>
            <w:shd w:val="clear" w:color="auto" w:fill="D0EAFF" w:themeFill="accent2" w:themeFillTint="1A"/>
            <w:noWrap/>
            <w:hideMark/>
          </w:tcPr>
          <w:p w14:paraId="00377403" w14:textId="6B09CAE6" w:rsidR="009055DA" w:rsidRPr="00FE02D0" w:rsidRDefault="009055DA" w:rsidP="009055DA">
            <w:pPr>
              <w:pStyle w:val="TableText"/>
            </w:pPr>
            <w:r w:rsidRPr="00867806">
              <w:t>Rp1.3: Permanent low energy upland stream</w:t>
            </w:r>
          </w:p>
        </w:tc>
        <w:tc>
          <w:tcPr>
            <w:tcW w:w="964" w:type="dxa"/>
            <w:tcBorders>
              <w:bottom w:val="nil"/>
            </w:tcBorders>
            <w:shd w:val="clear" w:color="auto" w:fill="D0EAFF" w:themeFill="accent2" w:themeFillTint="1A"/>
            <w:noWrap/>
            <w:hideMark/>
          </w:tcPr>
          <w:p w14:paraId="6A6A361C" w14:textId="01795E16" w:rsidR="009055DA" w:rsidRPr="00FE02D0" w:rsidRDefault="009055DA" w:rsidP="009055DA">
            <w:pPr>
              <w:pStyle w:val="TableTextRight"/>
            </w:pPr>
            <w:r w:rsidRPr="00867806">
              <w:t>708</w:t>
            </w:r>
          </w:p>
        </w:tc>
        <w:tc>
          <w:tcPr>
            <w:tcW w:w="1191" w:type="dxa"/>
            <w:tcBorders>
              <w:bottom w:val="nil"/>
            </w:tcBorders>
            <w:shd w:val="clear" w:color="auto" w:fill="D0EAFF" w:themeFill="accent2" w:themeFillTint="1A"/>
            <w:noWrap/>
            <w:hideMark/>
          </w:tcPr>
          <w:p w14:paraId="07AAC8A8" w14:textId="365C288A" w:rsidR="009055DA" w:rsidRPr="00FE02D0" w:rsidRDefault="009055DA" w:rsidP="009055DA">
            <w:pPr>
              <w:pStyle w:val="TableTextRight"/>
            </w:pPr>
            <w:r w:rsidRPr="00867806">
              <w:t>109</w:t>
            </w:r>
          </w:p>
        </w:tc>
        <w:tc>
          <w:tcPr>
            <w:tcW w:w="794" w:type="dxa"/>
            <w:tcBorders>
              <w:bottom w:val="nil"/>
            </w:tcBorders>
            <w:shd w:val="clear" w:color="auto" w:fill="D0EAFF" w:themeFill="accent2" w:themeFillTint="1A"/>
            <w:noWrap/>
            <w:hideMark/>
          </w:tcPr>
          <w:p w14:paraId="3DE07B3F" w14:textId="01B09533" w:rsidR="009055DA" w:rsidRPr="00FE02D0" w:rsidRDefault="009055DA" w:rsidP="009055DA">
            <w:pPr>
              <w:pStyle w:val="TableTextRight"/>
            </w:pPr>
            <w:r w:rsidRPr="00867806">
              <w:t>0</w:t>
            </w:r>
          </w:p>
        </w:tc>
        <w:tc>
          <w:tcPr>
            <w:tcW w:w="1191" w:type="dxa"/>
            <w:tcBorders>
              <w:bottom w:val="nil"/>
            </w:tcBorders>
            <w:shd w:val="clear" w:color="auto" w:fill="D0EAFF" w:themeFill="accent2" w:themeFillTint="1A"/>
            <w:noWrap/>
            <w:hideMark/>
          </w:tcPr>
          <w:p w14:paraId="67E4EBC9" w14:textId="322BA451" w:rsidR="009055DA" w:rsidRPr="00FE02D0" w:rsidRDefault="009055DA" w:rsidP="009055DA">
            <w:pPr>
              <w:pStyle w:val="TableTextRight"/>
              <w:ind w:right="227"/>
            </w:pPr>
            <w:r w:rsidRPr="00F51A6E">
              <w:t>0</w:t>
            </w:r>
          </w:p>
        </w:tc>
      </w:tr>
      <w:tr w:rsidR="009055DA" w:rsidRPr="00FE02D0" w14:paraId="1BEBCC02" w14:textId="77777777" w:rsidTr="00117202">
        <w:trPr>
          <w:cnfStyle w:val="000000100000" w:firstRow="0" w:lastRow="0" w:firstColumn="0" w:lastColumn="0" w:oddVBand="0" w:evenVBand="0" w:oddHBand="1" w:evenHBand="0" w:firstRowFirstColumn="0" w:firstRowLastColumn="0" w:lastRowFirstColumn="0" w:lastRowLastColumn="0"/>
          <w:trHeight w:val="300"/>
        </w:trPr>
        <w:tc>
          <w:tcPr>
            <w:tcW w:w="1814" w:type="dxa"/>
            <w:tcBorders>
              <w:bottom w:val="single" w:sz="4" w:space="0" w:color="FFFFFF" w:themeColor="background1"/>
            </w:tcBorders>
            <w:shd w:val="clear" w:color="auto" w:fill="D0EAFF" w:themeFill="accent2" w:themeFillTint="1A"/>
            <w:noWrap/>
            <w:hideMark/>
          </w:tcPr>
          <w:p w14:paraId="49980240" w14:textId="28189AE1" w:rsidR="009055DA" w:rsidRPr="00FE02D0" w:rsidRDefault="009055DA" w:rsidP="009055DA">
            <w:pPr>
              <w:pStyle w:val="TableText"/>
            </w:pPr>
            <w:r w:rsidRPr="00867806">
              <w:t>Border Rivers</w:t>
            </w:r>
            <w:r w:rsidR="004A5167">
              <w:t>†</w:t>
            </w:r>
          </w:p>
        </w:tc>
        <w:tc>
          <w:tcPr>
            <w:tcW w:w="3636" w:type="dxa"/>
            <w:tcBorders>
              <w:bottom w:val="single" w:sz="4" w:space="0" w:color="FFFFFF" w:themeColor="background1"/>
            </w:tcBorders>
            <w:shd w:val="clear" w:color="auto" w:fill="D0EAFF" w:themeFill="accent2" w:themeFillTint="1A"/>
            <w:noWrap/>
            <w:hideMark/>
          </w:tcPr>
          <w:p w14:paraId="679B2684" w14:textId="4F461E5D" w:rsidR="009055DA" w:rsidRPr="00FE02D0" w:rsidRDefault="009055DA" w:rsidP="009055DA">
            <w:pPr>
              <w:pStyle w:val="TableText"/>
            </w:pPr>
            <w:r w:rsidRPr="00867806">
              <w:t>Rt1.1: Temporary high energy upland stream</w:t>
            </w:r>
          </w:p>
        </w:tc>
        <w:tc>
          <w:tcPr>
            <w:tcW w:w="964" w:type="dxa"/>
            <w:tcBorders>
              <w:bottom w:val="single" w:sz="4" w:space="0" w:color="FFFFFF" w:themeColor="background1"/>
            </w:tcBorders>
            <w:shd w:val="clear" w:color="auto" w:fill="D0EAFF" w:themeFill="accent2" w:themeFillTint="1A"/>
            <w:noWrap/>
            <w:hideMark/>
          </w:tcPr>
          <w:p w14:paraId="46218AEB" w14:textId="5331100E" w:rsidR="009055DA" w:rsidRPr="00FE02D0" w:rsidRDefault="009055DA" w:rsidP="009055DA">
            <w:pPr>
              <w:pStyle w:val="TableTextRight"/>
            </w:pPr>
            <w:r w:rsidRPr="00867806">
              <w:t>10,265</w:t>
            </w:r>
          </w:p>
        </w:tc>
        <w:tc>
          <w:tcPr>
            <w:tcW w:w="1191" w:type="dxa"/>
            <w:tcBorders>
              <w:bottom w:val="single" w:sz="4" w:space="0" w:color="FFFFFF" w:themeColor="background1"/>
            </w:tcBorders>
            <w:shd w:val="clear" w:color="auto" w:fill="D0EAFF" w:themeFill="accent2" w:themeFillTint="1A"/>
            <w:noWrap/>
            <w:hideMark/>
          </w:tcPr>
          <w:p w14:paraId="0FDB219B" w14:textId="206460D8" w:rsidR="009055DA" w:rsidRPr="00FE02D0" w:rsidRDefault="009055DA" w:rsidP="009055DA">
            <w:pPr>
              <w:pStyle w:val="TableTextRight"/>
            </w:pPr>
            <w:r w:rsidRPr="00867806">
              <w:t>56</w:t>
            </w:r>
          </w:p>
        </w:tc>
        <w:tc>
          <w:tcPr>
            <w:tcW w:w="794" w:type="dxa"/>
            <w:tcBorders>
              <w:bottom w:val="single" w:sz="4" w:space="0" w:color="FFFFFF" w:themeColor="background1"/>
            </w:tcBorders>
            <w:shd w:val="clear" w:color="auto" w:fill="D0EAFF" w:themeFill="accent2" w:themeFillTint="1A"/>
            <w:noWrap/>
            <w:hideMark/>
          </w:tcPr>
          <w:p w14:paraId="64A4EEAE" w14:textId="55BCD776" w:rsidR="009055DA" w:rsidRPr="00FE02D0" w:rsidRDefault="009055DA" w:rsidP="009055DA">
            <w:pPr>
              <w:pStyle w:val="TableTextRight"/>
            </w:pPr>
            <w:r w:rsidRPr="00867806">
              <w:t>0</w:t>
            </w:r>
          </w:p>
        </w:tc>
        <w:tc>
          <w:tcPr>
            <w:tcW w:w="1191" w:type="dxa"/>
            <w:tcBorders>
              <w:bottom w:val="single" w:sz="4" w:space="0" w:color="FFFFFF" w:themeColor="background1"/>
            </w:tcBorders>
            <w:shd w:val="clear" w:color="auto" w:fill="D0EAFF" w:themeFill="accent2" w:themeFillTint="1A"/>
            <w:noWrap/>
            <w:hideMark/>
          </w:tcPr>
          <w:p w14:paraId="26656BF8" w14:textId="1FA0BFEE" w:rsidR="009055DA" w:rsidRPr="00FE02D0" w:rsidRDefault="009055DA" w:rsidP="009055DA">
            <w:pPr>
              <w:pStyle w:val="TableTextRight"/>
              <w:ind w:right="227"/>
            </w:pPr>
            <w:r w:rsidRPr="00F51A6E">
              <w:t>0</w:t>
            </w:r>
          </w:p>
        </w:tc>
      </w:tr>
      <w:tr w:rsidR="009055DA" w:rsidRPr="00FE02D0" w14:paraId="635B436E" w14:textId="77777777" w:rsidTr="00117202">
        <w:trPr>
          <w:trHeight w:val="300"/>
        </w:trPr>
        <w:tc>
          <w:tcPr>
            <w:tcW w:w="1814" w:type="dxa"/>
            <w:tcBorders>
              <w:top w:val="single" w:sz="4" w:space="0" w:color="FFFFFF" w:themeColor="background1"/>
            </w:tcBorders>
            <w:noWrap/>
            <w:hideMark/>
          </w:tcPr>
          <w:p w14:paraId="3FFE2412" w14:textId="2DE72400" w:rsidR="009055DA" w:rsidRPr="00FE02D0" w:rsidRDefault="009055DA" w:rsidP="009055DA">
            <w:pPr>
              <w:pStyle w:val="TableText"/>
            </w:pPr>
            <w:r w:rsidRPr="00867806">
              <w:t>Border Rivers</w:t>
            </w:r>
          </w:p>
        </w:tc>
        <w:tc>
          <w:tcPr>
            <w:tcW w:w="3636" w:type="dxa"/>
            <w:tcBorders>
              <w:top w:val="single" w:sz="4" w:space="0" w:color="FFFFFF" w:themeColor="background1"/>
            </w:tcBorders>
            <w:noWrap/>
            <w:hideMark/>
          </w:tcPr>
          <w:p w14:paraId="13BA9AFC" w14:textId="5F90CBA5" w:rsidR="009055DA" w:rsidRPr="00FE02D0" w:rsidRDefault="009055DA" w:rsidP="009055DA">
            <w:pPr>
              <w:pStyle w:val="TableText"/>
            </w:pPr>
            <w:r w:rsidRPr="00867806">
              <w:t>Rp1.1: Permanent high energy upland stream</w:t>
            </w:r>
          </w:p>
        </w:tc>
        <w:tc>
          <w:tcPr>
            <w:tcW w:w="964" w:type="dxa"/>
            <w:tcBorders>
              <w:top w:val="single" w:sz="4" w:space="0" w:color="FFFFFF" w:themeColor="background1"/>
            </w:tcBorders>
            <w:noWrap/>
            <w:hideMark/>
          </w:tcPr>
          <w:p w14:paraId="78D88438" w14:textId="6ECFD8B9" w:rsidR="009055DA" w:rsidRPr="00FE02D0" w:rsidRDefault="009055DA" w:rsidP="009055DA">
            <w:pPr>
              <w:pStyle w:val="TableTextRight"/>
            </w:pPr>
            <w:r w:rsidRPr="00867806">
              <w:t>1,151</w:t>
            </w:r>
          </w:p>
        </w:tc>
        <w:tc>
          <w:tcPr>
            <w:tcW w:w="1191" w:type="dxa"/>
            <w:tcBorders>
              <w:top w:val="single" w:sz="4" w:space="0" w:color="FFFFFF" w:themeColor="background1"/>
            </w:tcBorders>
            <w:noWrap/>
            <w:hideMark/>
          </w:tcPr>
          <w:p w14:paraId="25554DE8" w14:textId="1DF572B1" w:rsidR="009055DA" w:rsidRPr="00FE02D0" w:rsidRDefault="009055DA" w:rsidP="009055DA">
            <w:pPr>
              <w:pStyle w:val="TableTextRight"/>
            </w:pPr>
            <w:r w:rsidRPr="00867806">
              <w:t>45</w:t>
            </w:r>
          </w:p>
        </w:tc>
        <w:tc>
          <w:tcPr>
            <w:tcW w:w="794" w:type="dxa"/>
            <w:tcBorders>
              <w:top w:val="single" w:sz="4" w:space="0" w:color="FFFFFF" w:themeColor="background1"/>
            </w:tcBorders>
            <w:noWrap/>
            <w:hideMark/>
          </w:tcPr>
          <w:p w14:paraId="549A96F8" w14:textId="1361FF3C" w:rsidR="009055DA" w:rsidRPr="00FE02D0" w:rsidRDefault="009055DA" w:rsidP="009055DA">
            <w:pPr>
              <w:pStyle w:val="TableTextRight"/>
            </w:pPr>
            <w:r w:rsidRPr="00867806">
              <w:t>0</w:t>
            </w:r>
          </w:p>
        </w:tc>
        <w:tc>
          <w:tcPr>
            <w:tcW w:w="1191" w:type="dxa"/>
            <w:tcBorders>
              <w:top w:val="single" w:sz="4" w:space="0" w:color="FFFFFF" w:themeColor="background1"/>
            </w:tcBorders>
            <w:noWrap/>
            <w:hideMark/>
          </w:tcPr>
          <w:p w14:paraId="499E9231" w14:textId="310817FA" w:rsidR="009055DA" w:rsidRPr="00FE02D0" w:rsidRDefault="009055DA" w:rsidP="009055DA">
            <w:pPr>
              <w:pStyle w:val="TableTextRight"/>
              <w:ind w:right="227"/>
            </w:pPr>
            <w:r w:rsidRPr="00F51A6E">
              <w:t>0</w:t>
            </w:r>
          </w:p>
        </w:tc>
      </w:tr>
      <w:tr w:rsidR="009055DA" w:rsidRPr="00FE02D0" w14:paraId="3C31EDF0" w14:textId="77777777" w:rsidTr="00117202">
        <w:trPr>
          <w:cnfStyle w:val="000000100000" w:firstRow="0" w:lastRow="0" w:firstColumn="0" w:lastColumn="0" w:oddVBand="0" w:evenVBand="0" w:oddHBand="1" w:evenHBand="0" w:firstRowFirstColumn="0" w:firstRowLastColumn="0" w:lastRowFirstColumn="0" w:lastRowLastColumn="0"/>
          <w:trHeight w:val="300"/>
        </w:trPr>
        <w:tc>
          <w:tcPr>
            <w:tcW w:w="1814" w:type="dxa"/>
            <w:tcBorders>
              <w:bottom w:val="nil"/>
            </w:tcBorders>
            <w:noWrap/>
            <w:hideMark/>
          </w:tcPr>
          <w:p w14:paraId="3F36C6CD" w14:textId="5D126899" w:rsidR="009055DA" w:rsidRPr="00FE02D0" w:rsidRDefault="009055DA" w:rsidP="009055DA">
            <w:pPr>
              <w:pStyle w:val="TableText"/>
            </w:pPr>
            <w:r w:rsidRPr="00867806">
              <w:t>Border Rivers</w:t>
            </w:r>
          </w:p>
        </w:tc>
        <w:tc>
          <w:tcPr>
            <w:tcW w:w="3636" w:type="dxa"/>
            <w:tcBorders>
              <w:bottom w:val="nil"/>
            </w:tcBorders>
            <w:noWrap/>
            <w:hideMark/>
          </w:tcPr>
          <w:p w14:paraId="33757945" w14:textId="0CB06811" w:rsidR="009055DA" w:rsidRPr="00FE02D0" w:rsidRDefault="009055DA" w:rsidP="009055DA">
            <w:pPr>
              <w:pStyle w:val="TableText"/>
            </w:pPr>
            <w:r w:rsidRPr="00867806">
              <w:t>Rt1.3: Temporary low energy upland stream</w:t>
            </w:r>
          </w:p>
        </w:tc>
        <w:tc>
          <w:tcPr>
            <w:tcW w:w="964" w:type="dxa"/>
            <w:tcBorders>
              <w:bottom w:val="nil"/>
            </w:tcBorders>
            <w:noWrap/>
            <w:hideMark/>
          </w:tcPr>
          <w:p w14:paraId="3CBA1AE4" w14:textId="019D9D74" w:rsidR="009055DA" w:rsidRPr="00FE02D0" w:rsidRDefault="009055DA" w:rsidP="009055DA">
            <w:pPr>
              <w:pStyle w:val="TableTextRight"/>
            </w:pPr>
            <w:r w:rsidRPr="00867806">
              <w:t>310</w:t>
            </w:r>
          </w:p>
        </w:tc>
        <w:tc>
          <w:tcPr>
            <w:tcW w:w="1191" w:type="dxa"/>
            <w:tcBorders>
              <w:bottom w:val="nil"/>
            </w:tcBorders>
            <w:noWrap/>
            <w:hideMark/>
          </w:tcPr>
          <w:p w14:paraId="4AA679F7" w14:textId="2E0DA546" w:rsidR="009055DA" w:rsidRPr="00FE02D0" w:rsidRDefault="009055DA" w:rsidP="009055DA">
            <w:pPr>
              <w:pStyle w:val="TableTextRight"/>
            </w:pPr>
            <w:r w:rsidRPr="00867806">
              <w:t>18</w:t>
            </w:r>
          </w:p>
        </w:tc>
        <w:tc>
          <w:tcPr>
            <w:tcW w:w="794" w:type="dxa"/>
            <w:tcBorders>
              <w:bottom w:val="nil"/>
            </w:tcBorders>
            <w:noWrap/>
            <w:hideMark/>
          </w:tcPr>
          <w:p w14:paraId="6FA1CA1A" w14:textId="40387E59" w:rsidR="009055DA" w:rsidRPr="00FE02D0" w:rsidRDefault="009055DA" w:rsidP="009055DA">
            <w:pPr>
              <w:pStyle w:val="TableTextRight"/>
            </w:pPr>
            <w:r w:rsidRPr="00867806">
              <w:t>0</w:t>
            </w:r>
          </w:p>
        </w:tc>
        <w:tc>
          <w:tcPr>
            <w:tcW w:w="1191" w:type="dxa"/>
            <w:tcBorders>
              <w:bottom w:val="nil"/>
            </w:tcBorders>
            <w:noWrap/>
            <w:hideMark/>
          </w:tcPr>
          <w:p w14:paraId="2CD32B54" w14:textId="1215ECF0" w:rsidR="009055DA" w:rsidRPr="00FE02D0" w:rsidRDefault="009055DA" w:rsidP="009055DA">
            <w:pPr>
              <w:pStyle w:val="TableTextRight"/>
              <w:ind w:right="227"/>
            </w:pPr>
            <w:r w:rsidRPr="00F51A6E">
              <w:t>0</w:t>
            </w:r>
          </w:p>
        </w:tc>
      </w:tr>
      <w:tr w:rsidR="009055DA" w:rsidRPr="00FE02D0" w14:paraId="37F9412B" w14:textId="77777777" w:rsidTr="00117202">
        <w:trPr>
          <w:trHeight w:val="300"/>
        </w:trPr>
        <w:tc>
          <w:tcPr>
            <w:tcW w:w="1814" w:type="dxa"/>
            <w:tcBorders>
              <w:bottom w:val="nil"/>
            </w:tcBorders>
            <w:shd w:val="clear" w:color="auto" w:fill="D0EAFF" w:themeFill="accent2" w:themeFillTint="1A"/>
            <w:noWrap/>
            <w:hideMark/>
          </w:tcPr>
          <w:p w14:paraId="6281E168" w14:textId="6D632FC8" w:rsidR="009055DA" w:rsidRPr="00FE02D0" w:rsidRDefault="009055DA" w:rsidP="009055DA">
            <w:pPr>
              <w:pStyle w:val="TableText"/>
            </w:pPr>
            <w:r w:rsidRPr="00867806">
              <w:t>Broken</w:t>
            </w:r>
            <w:r w:rsidR="004A5167">
              <w:t>†</w:t>
            </w:r>
          </w:p>
        </w:tc>
        <w:tc>
          <w:tcPr>
            <w:tcW w:w="3636" w:type="dxa"/>
            <w:tcBorders>
              <w:bottom w:val="nil"/>
            </w:tcBorders>
            <w:shd w:val="clear" w:color="auto" w:fill="D0EAFF" w:themeFill="accent2" w:themeFillTint="1A"/>
            <w:noWrap/>
            <w:hideMark/>
          </w:tcPr>
          <w:p w14:paraId="2BB14F17" w14:textId="7A775A60" w:rsidR="009055DA" w:rsidRPr="00FE02D0" w:rsidRDefault="009055DA" w:rsidP="009055DA">
            <w:pPr>
              <w:pStyle w:val="TableText"/>
            </w:pPr>
            <w:r w:rsidRPr="00867806">
              <w:t>Rp1.4: Permanent lowland stream</w:t>
            </w:r>
          </w:p>
        </w:tc>
        <w:tc>
          <w:tcPr>
            <w:tcW w:w="964" w:type="dxa"/>
            <w:tcBorders>
              <w:bottom w:val="nil"/>
            </w:tcBorders>
            <w:shd w:val="clear" w:color="auto" w:fill="D0EAFF" w:themeFill="accent2" w:themeFillTint="1A"/>
            <w:noWrap/>
            <w:hideMark/>
          </w:tcPr>
          <w:p w14:paraId="4C33E5F1" w14:textId="6E6F70BF" w:rsidR="009055DA" w:rsidRPr="00FE02D0" w:rsidRDefault="009055DA" w:rsidP="009055DA">
            <w:pPr>
              <w:pStyle w:val="TableTextRight"/>
            </w:pPr>
            <w:r w:rsidRPr="00867806">
              <w:t>338</w:t>
            </w:r>
          </w:p>
        </w:tc>
        <w:tc>
          <w:tcPr>
            <w:tcW w:w="1191" w:type="dxa"/>
            <w:tcBorders>
              <w:bottom w:val="nil"/>
            </w:tcBorders>
            <w:shd w:val="clear" w:color="auto" w:fill="D0EAFF" w:themeFill="accent2" w:themeFillTint="1A"/>
            <w:noWrap/>
            <w:hideMark/>
          </w:tcPr>
          <w:p w14:paraId="7E093E6A" w14:textId="2F33E666" w:rsidR="009055DA" w:rsidRPr="00FE02D0" w:rsidRDefault="009055DA" w:rsidP="009055DA">
            <w:pPr>
              <w:pStyle w:val="TableTextRight"/>
            </w:pPr>
            <w:r w:rsidRPr="00867806">
              <w:t>297</w:t>
            </w:r>
          </w:p>
        </w:tc>
        <w:tc>
          <w:tcPr>
            <w:tcW w:w="794" w:type="dxa"/>
            <w:tcBorders>
              <w:bottom w:val="nil"/>
            </w:tcBorders>
            <w:shd w:val="clear" w:color="auto" w:fill="D0EAFF" w:themeFill="accent2" w:themeFillTint="1A"/>
            <w:noWrap/>
            <w:hideMark/>
          </w:tcPr>
          <w:p w14:paraId="43AC6FFA" w14:textId="194C5209" w:rsidR="009055DA" w:rsidRPr="00FE02D0" w:rsidRDefault="009055DA" w:rsidP="009055DA">
            <w:pPr>
              <w:pStyle w:val="TableTextRight"/>
            </w:pPr>
            <w:r w:rsidRPr="00867806">
              <w:t>284</w:t>
            </w:r>
          </w:p>
        </w:tc>
        <w:tc>
          <w:tcPr>
            <w:tcW w:w="1191" w:type="dxa"/>
            <w:tcBorders>
              <w:bottom w:val="nil"/>
            </w:tcBorders>
            <w:shd w:val="clear" w:color="auto" w:fill="D0EAFF" w:themeFill="accent2" w:themeFillTint="1A"/>
            <w:noWrap/>
            <w:hideMark/>
          </w:tcPr>
          <w:p w14:paraId="4950B33F" w14:textId="2B209DD4" w:rsidR="009055DA" w:rsidRPr="00FE02D0" w:rsidRDefault="009055DA" w:rsidP="009055DA">
            <w:pPr>
              <w:pStyle w:val="TableTextRight"/>
              <w:ind w:right="227"/>
            </w:pPr>
            <w:r w:rsidRPr="00F51A6E">
              <w:t>95.6</w:t>
            </w:r>
          </w:p>
        </w:tc>
      </w:tr>
      <w:tr w:rsidR="009055DA" w:rsidRPr="00FE02D0" w14:paraId="18A3B350" w14:textId="77777777" w:rsidTr="00117202">
        <w:trPr>
          <w:cnfStyle w:val="000000100000" w:firstRow="0" w:lastRow="0" w:firstColumn="0" w:lastColumn="0" w:oddVBand="0" w:evenVBand="0" w:oddHBand="1" w:evenHBand="0" w:firstRowFirstColumn="0" w:firstRowLastColumn="0" w:lastRowFirstColumn="0" w:lastRowLastColumn="0"/>
          <w:trHeight w:val="300"/>
        </w:trPr>
        <w:tc>
          <w:tcPr>
            <w:tcW w:w="1814" w:type="dxa"/>
            <w:tcBorders>
              <w:bottom w:val="nil"/>
            </w:tcBorders>
            <w:shd w:val="clear" w:color="auto" w:fill="D0EAFF" w:themeFill="accent2" w:themeFillTint="1A"/>
            <w:noWrap/>
            <w:hideMark/>
          </w:tcPr>
          <w:p w14:paraId="7045DAD2" w14:textId="086C05D4" w:rsidR="009055DA" w:rsidRPr="00FE02D0" w:rsidRDefault="009055DA" w:rsidP="009055DA">
            <w:pPr>
              <w:pStyle w:val="TableText"/>
            </w:pPr>
            <w:r w:rsidRPr="00867806">
              <w:t>Broken</w:t>
            </w:r>
            <w:r w:rsidR="004A5167">
              <w:t>†</w:t>
            </w:r>
          </w:p>
        </w:tc>
        <w:tc>
          <w:tcPr>
            <w:tcW w:w="3636" w:type="dxa"/>
            <w:tcBorders>
              <w:bottom w:val="nil"/>
            </w:tcBorders>
            <w:shd w:val="clear" w:color="auto" w:fill="D0EAFF" w:themeFill="accent2" w:themeFillTint="1A"/>
            <w:noWrap/>
            <w:hideMark/>
          </w:tcPr>
          <w:p w14:paraId="42E8A014" w14:textId="6FDBD3A0" w:rsidR="009055DA" w:rsidRPr="00FE02D0" w:rsidRDefault="009055DA" w:rsidP="009055DA">
            <w:pPr>
              <w:pStyle w:val="TableText"/>
            </w:pPr>
            <w:r w:rsidRPr="00867806">
              <w:t>Rt1.4: Temporary lowland stream</w:t>
            </w:r>
          </w:p>
        </w:tc>
        <w:tc>
          <w:tcPr>
            <w:tcW w:w="964" w:type="dxa"/>
            <w:tcBorders>
              <w:bottom w:val="nil"/>
            </w:tcBorders>
            <w:shd w:val="clear" w:color="auto" w:fill="D0EAFF" w:themeFill="accent2" w:themeFillTint="1A"/>
            <w:noWrap/>
            <w:hideMark/>
          </w:tcPr>
          <w:p w14:paraId="7151E76B" w14:textId="00E9DAEC" w:rsidR="009055DA" w:rsidRPr="00FE02D0" w:rsidRDefault="009055DA" w:rsidP="009055DA">
            <w:pPr>
              <w:pStyle w:val="TableTextRight"/>
            </w:pPr>
            <w:r w:rsidRPr="00867806">
              <w:t>984</w:t>
            </w:r>
          </w:p>
        </w:tc>
        <w:tc>
          <w:tcPr>
            <w:tcW w:w="1191" w:type="dxa"/>
            <w:tcBorders>
              <w:bottom w:val="nil"/>
            </w:tcBorders>
            <w:shd w:val="clear" w:color="auto" w:fill="D0EAFF" w:themeFill="accent2" w:themeFillTint="1A"/>
            <w:noWrap/>
            <w:hideMark/>
          </w:tcPr>
          <w:p w14:paraId="6E27F100" w14:textId="1F2F7C5B" w:rsidR="009055DA" w:rsidRPr="00FE02D0" w:rsidRDefault="009055DA" w:rsidP="009055DA">
            <w:pPr>
              <w:pStyle w:val="TableTextRight"/>
            </w:pPr>
            <w:r w:rsidRPr="00867806">
              <w:t>147</w:t>
            </w:r>
          </w:p>
        </w:tc>
        <w:tc>
          <w:tcPr>
            <w:tcW w:w="794" w:type="dxa"/>
            <w:tcBorders>
              <w:bottom w:val="nil"/>
            </w:tcBorders>
            <w:shd w:val="clear" w:color="auto" w:fill="D0EAFF" w:themeFill="accent2" w:themeFillTint="1A"/>
            <w:noWrap/>
            <w:hideMark/>
          </w:tcPr>
          <w:p w14:paraId="0D557408" w14:textId="6EBBFBCD" w:rsidR="009055DA" w:rsidRPr="00FE02D0" w:rsidRDefault="009055DA" w:rsidP="009055DA">
            <w:pPr>
              <w:pStyle w:val="TableTextRight"/>
            </w:pPr>
            <w:r w:rsidRPr="00867806">
              <w:t>121</w:t>
            </w:r>
          </w:p>
        </w:tc>
        <w:tc>
          <w:tcPr>
            <w:tcW w:w="1191" w:type="dxa"/>
            <w:tcBorders>
              <w:bottom w:val="nil"/>
            </w:tcBorders>
            <w:shd w:val="clear" w:color="auto" w:fill="D0EAFF" w:themeFill="accent2" w:themeFillTint="1A"/>
            <w:noWrap/>
            <w:hideMark/>
          </w:tcPr>
          <w:p w14:paraId="22510118" w14:textId="2B4A6607" w:rsidR="009055DA" w:rsidRPr="00FE02D0" w:rsidRDefault="009055DA" w:rsidP="009055DA">
            <w:pPr>
              <w:pStyle w:val="TableTextRight"/>
              <w:ind w:right="227"/>
            </w:pPr>
            <w:r w:rsidRPr="00F51A6E">
              <w:t>82.3</w:t>
            </w:r>
          </w:p>
        </w:tc>
      </w:tr>
      <w:tr w:rsidR="009055DA" w:rsidRPr="00FE02D0" w14:paraId="10D7AD21" w14:textId="77777777" w:rsidTr="00117202">
        <w:trPr>
          <w:trHeight w:val="300"/>
        </w:trPr>
        <w:tc>
          <w:tcPr>
            <w:tcW w:w="1814" w:type="dxa"/>
            <w:tcBorders>
              <w:bottom w:val="nil"/>
            </w:tcBorders>
            <w:shd w:val="clear" w:color="auto" w:fill="D0EAFF" w:themeFill="accent2" w:themeFillTint="1A"/>
            <w:noWrap/>
            <w:hideMark/>
          </w:tcPr>
          <w:p w14:paraId="5B22C360" w14:textId="2A7BA540" w:rsidR="009055DA" w:rsidRPr="00FE02D0" w:rsidRDefault="009055DA" w:rsidP="009055DA">
            <w:pPr>
              <w:pStyle w:val="TableText"/>
            </w:pPr>
            <w:r w:rsidRPr="00867806">
              <w:lastRenderedPageBreak/>
              <w:t>Broken</w:t>
            </w:r>
            <w:r w:rsidR="004A5167">
              <w:t>†</w:t>
            </w:r>
          </w:p>
        </w:tc>
        <w:tc>
          <w:tcPr>
            <w:tcW w:w="3636" w:type="dxa"/>
            <w:tcBorders>
              <w:bottom w:val="nil"/>
            </w:tcBorders>
            <w:shd w:val="clear" w:color="auto" w:fill="D0EAFF" w:themeFill="accent2" w:themeFillTint="1A"/>
            <w:noWrap/>
            <w:hideMark/>
          </w:tcPr>
          <w:p w14:paraId="5FAE265F" w14:textId="44494E4E" w:rsidR="009055DA" w:rsidRPr="00FE02D0" w:rsidRDefault="009055DA" w:rsidP="009055DA">
            <w:pPr>
              <w:pStyle w:val="TableText"/>
            </w:pPr>
            <w:r w:rsidRPr="00867806">
              <w:t>Rp1.2: Permanent transitional zone stream</w:t>
            </w:r>
          </w:p>
        </w:tc>
        <w:tc>
          <w:tcPr>
            <w:tcW w:w="964" w:type="dxa"/>
            <w:tcBorders>
              <w:bottom w:val="nil"/>
            </w:tcBorders>
            <w:shd w:val="clear" w:color="auto" w:fill="D0EAFF" w:themeFill="accent2" w:themeFillTint="1A"/>
            <w:noWrap/>
            <w:hideMark/>
          </w:tcPr>
          <w:p w14:paraId="3702E4F3" w14:textId="04843CB3" w:rsidR="009055DA" w:rsidRPr="00FE02D0" w:rsidRDefault="009055DA" w:rsidP="009055DA">
            <w:pPr>
              <w:pStyle w:val="TableTextRight"/>
            </w:pPr>
            <w:r w:rsidRPr="00867806">
              <w:t>33</w:t>
            </w:r>
          </w:p>
        </w:tc>
        <w:tc>
          <w:tcPr>
            <w:tcW w:w="1191" w:type="dxa"/>
            <w:tcBorders>
              <w:bottom w:val="nil"/>
            </w:tcBorders>
            <w:shd w:val="clear" w:color="auto" w:fill="D0EAFF" w:themeFill="accent2" w:themeFillTint="1A"/>
            <w:noWrap/>
            <w:hideMark/>
          </w:tcPr>
          <w:p w14:paraId="05162156" w14:textId="43B6109C" w:rsidR="009055DA" w:rsidRPr="00FE02D0" w:rsidRDefault="009055DA" w:rsidP="009055DA">
            <w:pPr>
              <w:pStyle w:val="TableTextRight"/>
            </w:pPr>
            <w:r w:rsidRPr="00867806">
              <w:t>33</w:t>
            </w:r>
          </w:p>
        </w:tc>
        <w:tc>
          <w:tcPr>
            <w:tcW w:w="794" w:type="dxa"/>
            <w:tcBorders>
              <w:bottom w:val="nil"/>
            </w:tcBorders>
            <w:shd w:val="clear" w:color="auto" w:fill="D0EAFF" w:themeFill="accent2" w:themeFillTint="1A"/>
            <w:noWrap/>
            <w:hideMark/>
          </w:tcPr>
          <w:p w14:paraId="3D0998AA" w14:textId="5985EDD5" w:rsidR="009055DA" w:rsidRPr="00FE02D0" w:rsidRDefault="009055DA" w:rsidP="009055DA">
            <w:pPr>
              <w:pStyle w:val="TableTextRight"/>
            </w:pPr>
            <w:r w:rsidRPr="00867806">
              <w:t>3</w:t>
            </w:r>
          </w:p>
        </w:tc>
        <w:tc>
          <w:tcPr>
            <w:tcW w:w="1191" w:type="dxa"/>
            <w:tcBorders>
              <w:bottom w:val="nil"/>
            </w:tcBorders>
            <w:shd w:val="clear" w:color="auto" w:fill="D0EAFF" w:themeFill="accent2" w:themeFillTint="1A"/>
            <w:noWrap/>
            <w:hideMark/>
          </w:tcPr>
          <w:p w14:paraId="343282FB" w14:textId="0299F593" w:rsidR="009055DA" w:rsidRPr="00FE02D0" w:rsidRDefault="009055DA" w:rsidP="009055DA">
            <w:pPr>
              <w:pStyle w:val="TableTextRight"/>
              <w:ind w:right="227"/>
            </w:pPr>
            <w:r w:rsidRPr="00F51A6E">
              <w:t>9.1</w:t>
            </w:r>
          </w:p>
        </w:tc>
      </w:tr>
      <w:tr w:rsidR="009055DA" w:rsidRPr="00FE02D0" w14:paraId="05136CFA" w14:textId="77777777" w:rsidTr="00117202">
        <w:trPr>
          <w:cnfStyle w:val="000000100000" w:firstRow="0" w:lastRow="0" w:firstColumn="0" w:lastColumn="0" w:oddVBand="0" w:evenVBand="0" w:oddHBand="1" w:evenHBand="0" w:firstRowFirstColumn="0" w:firstRowLastColumn="0" w:lastRowFirstColumn="0" w:lastRowLastColumn="0"/>
          <w:trHeight w:val="300"/>
        </w:trPr>
        <w:tc>
          <w:tcPr>
            <w:tcW w:w="1814" w:type="dxa"/>
            <w:tcBorders>
              <w:bottom w:val="single" w:sz="4" w:space="0" w:color="FFFFFF" w:themeColor="background1"/>
            </w:tcBorders>
            <w:shd w:val="clear" w:color="auto" w:fill="D0EAFF" w:themeFill="accent2" w:themeFillTint="1A"/>
            <w:noWrap/>
            <w:hideMark/>
          </w:tcPr>
          <w:p w14:paraId="3D198B94" w14:textId="03B816FE" w:rsidR="009055DA" w:rsidRPr="00FE02D0" w:rsidRDefault="009055DA" w:rsidP="009055DA">
            <w:pPr>
              <w:pStyle w:val="TableText"/>
            </w:pPr>
            <w:r w:rsidRPr="00867806">
              <w:t>Broken</w:t>
            </w:r>
            <w:r w:rsidR="004A5167">
              <w:t>†</w:t>
            </w:r>
          </w:p>
        </w:tc>
        <w:tc>
          <w:tcPr>
            <w:tcW w:w="3636" w:type="dxa"/>
            <w:tcBorders>
              <w:bottom w:val="single" w:sz="4" w:space="0" w:color="FFFFFF" w:themeColor="background1"/>
            </w:tcBorders>
            <w:shd w:val="clear" w:color="auto" w:fill="D0EAFF" w:themeFill="accent2" w:themeFillTint="1A"/>
            <w:noWrap/>
            <w:hideMark/>
          </w:tcPr>
          <w:p w14:paraId="180C7646" w14:textId="4A461C32" w:rsidR="009055DA" w:rsidRPr="00FE02D0" w:rsidRDefault="009055DA" w:rsidP="009055DA">
            <w:pPr>
              <w:pStyle w:val="TableText"/>
            </w:pPr>
            <w:r w:rsidRPr="00867806">
              <w:t>Rp1.1: Permanent high energy upland stream</w:t>
            </w:r>
          </w:p>
        </w:tc>
        <w:tc>
          <w:tcPr>
            <w:tcW w:w="964" w:type="dxa"/>
            <w:tcBorders>
              <w:bottom w:val="single" w:sz="4" w:space="0" w:color="FFFFFF" w:themeColor="background1"/>
            </w:tcBorders>
            <w:shd w:val="clear" w:color="auto" w:fill="D0EAFF" w:themeFill="accent2" w:themeFillTint="1A"/>
            <w:noWrap/>
            <w:hideMark/>
          </w:tcPr>
          <w:p w14:paraId="3122162D" w14:textId="6F0DA276" w:rsidR="009055DA" w:rsidRPr="00FE02D0" w:rsidRDefault="009055DA" w:rsidP="009055DA">
            <w:pPr>
              <w:pStyle w:val="TableTextRight"/>
            </w:pPr>
            <w:r w:rsidRPr="00867806">
              <w:t>9</w:t>
            </w:r>
          </w:p>
        </w:tc>
        <w:tc>
          <w:tcPr>
            <w:tcW w:w="1191" w:type="dxa"/>
            <w:tcBorders>
              <w:bottom w:val="single" w:sz="4" w:space="0" w:color="FFFFFF" w:themeColor="background1"/>
            </w:tcBorders>
            <w:shd w:val="clear" w:color="auto" w:fill="D0EAFF" w:themeFill="accent2" w:themeFillTint="1A"/>
            <w:noWrap/>
            <w:hideMark/>
          </w:tcPr>
          <w:p w14:paraId="03B97F6A" w14:textId="23B6C6B4" w:rsidR="009055DA" w:rsidRPr="00FE02D0" w:rsidRDefault="009055DA" w:rsidP="009055DA">
            <w:pPr>
              <w:pStyle w:val="TableTextRight"/>
            </w:pPr>
            <w:r w:rsidRPr="00867806">
              <w:t>3</w:t>
            </w:r>
          </w:p>
        </w:tc>
        <w:tc>
          <w:tcPr>
            <w:tcW w:w="794" w:type="dxa"/>
            <w:tcBorders>
              <w:bottom w:val="single" w:sz="4" w:space="0" w:color="FFFFFF" w:themeColor="background1"/>
            </w:tcBorders>
            <w:shd w:val="clear" w:color="auto" w:fill="D0EAFF" w:themeFill="accent2" w:themeFillTint="1A"/>
            <w:noWrap/>
            <w:hideMark/>
          </w:tcPr>
          <w:p w14:paraId="7E59A86C" w14:textId="10F186C6" w:rsidR="009055DA" w:rsidRPr="00FE02D0" w:rsidRDefault="009055DA" w:rsidP="009055DA">
            <w:pPr>
              <w:pStyle w:val="TableTextRight"/>
            </w:pPr>
            <w:r w:rsidRPr="00867806">
              <w:t>&lt;1</w:t>
            </w:r>
          </w:p>
        </w:tc>
        <w:tc>
          <w:tcPr>
            <w:tcW w:w="1191" w:type="dxa"/>
            <w:tcBorders>
              <w:bottom w:val="single" w:sz="4" w:space="0" w:color="FFFFFF" w:themeColor="background1"/>
            </w:tcBorders>
            <w:shd w:val="clear" w:color="auto" w:fill="D0EAFF" w:themeFill="accent2" w:themeFillTint="1A"/>
            <w:noWrap/>
            <w:hideMark/>
          </w:tcPr>
          <w:p w14:paraId="509F29CD" w14:textId="1B6D17F8" w:rsidR="009055DA" w:rsidRPr="00FE02D0" w:rsidRDefault="009055DA" w:rsidP="009055DA">
            <w:pPr>
              <w:pStyle w:val="TableTextRight"/>
              <w:ind w:right="227"/>
            </w:pPr>
            <w:r w:rsidRPr="00F51A6E">
              <w:t>&lt;0.1</w:t>
            </w:r>
          </w:p>
        </w:tc>
      </w:tr>
      <w:tr w:rsidR="009055DA" w:rsidRPr="00FE02D0" w14:paraId="362DD979" w14:textId="77777777" w:rsidTr="00117202">
        <w:trPr>
          <w:trHeight w:val="300"/>
        </w:trPr>
        <w:tc>
          <w:tcPr>
            <w:tcW w:w="1814" w:type="dxa"/>
            <w:tcBorders>
              <w:top w:val="single" w:sz="4" w:space="0" w:color="FFFFFF" w:themeColor="background1"/>
            </w:tcBorders>
            <w:noWrap/>
            <w:hideMark/>
          </w:tcPr>
          <w:p w14:paraId="55485B95" w14:textId="41727F68" w:rsidR="009055DA" w:rsidRPr="00FE02D0" w:rsidRDefault="009055DA" w:rsidP="009055DA">
            <w:pPr>
              <w:pStyle w:val="TableText"/>
            </w:pPr>
            <w:r w:rsidRPr="00867806">
              <w:t>Broken</w:t>
            </w:r>
          </w:p>
        </w:tc>
        <w:tc>
          <w:tcPr>
            <w:tcW w:w="3636" w:type="dxa"/>
            <w:tcBorders>
              <w:top w:val="single" w:sz="4" w:space="0" w:color="FFFFFF" w:themeColor="background1"/>
            </w:tcBorders>
            <w:noWrap/>
            <w:hideMark/>
          </w:tcPr>
          <w:p w14:paraId="53EE35C6" w14:textId="57487EB1" w:rsidR="009055DA" w:rsidRPr="00FE02D0" w:rsidRDefault="009055DA" w:rsidP="009055DA">
            <w:pPr>
              <w:pStyle w:val="TableText"/>
            </w:pPr>
            <w:r w:rsidRPr="00867806">
              <w:t>Rt1.2: Temporary transitional zone stream</w:t>
            </w:r>
          </w:p>
        </w:tc>
        <w:tc>
          <w:tcPr>
            <w:tcW w:w="964" w:type="dxa"/>
            <w:tcBorders>
              <w:top w:val="single" w:sz="4" w:space="0" w:color="FFFFFF" w:themeColor="background1"/>
            </w:tcBorders>
            <w:noWrap/>
            <w:hideMark/>
          </w:tcPr>
          <w:p w14:paraId="7491D42E" w14:textId="636258C7" w:rsidR="009055DA" w:rsidRPr="00FE02D0" w:rsidRDefault="009055DA" w:rsidP="009055DA">
            <w:pPr>
              <w:pStyle w:val="TableTextRight"/>
            </w:pPr>
            <w:r w:rsidRPr="00867806">
              <w:t>1,056</w:t>
            </w:r>
          </w:p>
        </w:tc>
        <w:tc>
          <w:tcPr>
            <w:tcW w:w="1191" w:type="dxa"/>
            <w:tcBorders>
              <w:top w:val="single" w:sz="4" w:space="0" w:color="FFFFFF" w:themeColor="background1"/>
            </w:tcBorders>
            <w:noWrap/>
            <w:hideMark/>
          </w:tcPr>
          <w:p w14:paraId="1985CE17" w14:textId="1CF59F3F" w:rsidR="009055DA" w:rsidRPr="00FE02D0" w:rsidRDefault="009055DA" w:rsidP="009055DA">
            <w:pPr>
              <w:pStyle w:val="TableTextRight"/>
            </w:pPr>
            <w:r w:rsidRPr="00867806">
              <w:t>8</w:t>
            </w:r>
          </w:p>
        </w:tc>
        <w:tc>
          <w:tcPr>
            <w:tcW w:w="794" w:type="dxa"/>
            <w:tcBorders>
              <w:top w:val="single" w:sz="4" w:space="0" w:color="FFFFFF" w:themeColor="background1"/>
            </w:tcBorders>
            <w:noWrap/>
            <w:hideMark/>
          </w:tcPr>
          <w:p w14:paraId="3D40190E" w14:textId="72279085" w:rsidR="009055DA" w:rsidRPr="00FE02D0" w:rsidRDefault="009055DA" w:rsidP="009055DA">
            <w:pPr>
              <w:pStyle w:val="TableTextRight"/>
            </w:pPr>
            <w:r w:rsidRPr="00867806">
              <w:t>0</w:t>
            </w:r>
          </w:p>
        </w:tc>
        <w:tc>
          <w:tcPr>
            <w:tcW w:w="1191" w:type="dxa"/>
            <w:tcBorders>
              <w:top w:val="single" w:sz="4" w:space="0" w:color="FFFFFF" w:themeColor="background1"/>
            </w:tcBorders>
            <w:noWrap/>
            <w:hideMark/>
          </w:tcPr>
          <w:p w14:paraId="5F0DF99D" w14:textId="2347B5D2" w:rsidR="009055DA" w:rsidRPr="00FE02D0" w:rsidRDefault="009055DA" w:rsidP="009055DA">
            <w:pPr>
              <w:pStyle w:val="TableTextRight"/>
              <w:ind w:right="227"/>
            </w:pPr>
            <w:r w:rsidRPr="00F51A6E">
              <w:t>0</w:t>
            </w:r>
          </w:p>
        </w:tc>
      </w:tr>
      <w:tr w:rsidR="009055DA" w:rsidRPr="00FE02D0" w14:paraId="53A34517"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17FCBDD8" w14:textId="0C842FA9" w:rsidR="009055DA" w:rsidRPr="00FE02D0" w:rsidRDefault="009055DA" w:rsidP="009055DA">
            <w:pPr>
              <w:pStyle w:val="TableText"/>
            </w:pPr>
            <w:r w:rsidRPr="00867806">
              <w:t>Broken</w:t>
            </w:r>
          </w:p>
        </w:tc>
        <w:tc>
          <w:tcPr>
            <w:tcW w:w="3636" w:type="dxa"/>
            <w:noWrap/>
            <w:hideMark/>
          </w:tcPr>
          <w:p w14:paraId="560BB480" w14:textId="1641EA00" w:rsidR="009055DA" w:rsidRPr="00FE02D0" w:rsidRDefault="009055DA" w:rsidP="009055DA">
            <w:pPr>
              <w:pStyle w:val="TableText"/>
            </w:pPr>
            <w:r w:rsidRPr="00867806">
              <w:t>Rt1.1: Temporary high energy upland stream</w:t>
            </w:r>
          </w:p>
        </w:tc>
        <w:tc>
          <w:tcPr>
            <w:tcW w:w="964" w:type="dxa"/>
            <w:noWrap/>
            <w:hideMark/>
          </w:tcPr>
          <w:p w14:paraId="1A1872B6" w14:textId="0BDF0ED7" w:rsidR="009055DA" w:rsidRPr="00FE02D0" w:rsidRDefault="009055DA" w:rsidP="009055DA">
            <w:pPr>
              <w:pStyle w:val="TableTextRight"/>
            </w:pPr>
            <w:r w:rsidRPr="00867806">
              <w:t>439</w:t>
            </w:r>
          </w:p>
        </w:tc>
        <w:tc>
          <w:tcPr>
            <w:tcW w:w="1191" w:type="dxa"/>
            <w:noWrap/>
            <w:hideMark/>
          </w:tcPr>
          <w:p w14:paraId="36F56C49" w14:textId="162D8A0C" w:rsidR="009055DA" w:rsidRPr="00FE02D0" w:rsidRDefault="009055DA" w:rsidP="009055DA">
            <w:pPr>
              <w:pStyle w:val="TableTextRight"/>
            </w:pPr>
            <w:r w:rsidRPr="00867806">
              <w:t>2</w:t>
            </w:r>
          </w:p>
        </w:tc>
        <w:tc>
          <w:tcPr>
            <w:tcW w:w="794" w:type="dxa"/>
            <w:noWrap/>
            <w:hideMark/>
          </w:tcPr>
          <w:p w14:paraId="004800E5" w14:textId="14F42029" w:rsidR="009055DA" w:rsidRPr="00FE02D0" w:rsidRDefault="009055DA" w:rsidP="009055DA">
            <w:pPr>
              <w:pStyle w:val="TableTextRight"/>
            </w:pPr>
            <w:r w:rsidRPr="00867806">
              <w:t>0</w:t>
            </w:r>
          </w:p>
        </w:tc>
        <w:tc>
          <w:tcPr>
            <w:tcW w:w="1191" w:type="dxa"/>
            <w:noWrap/>
            <w:hideMark/>
          </w:tcPr>
          <w:p w14:paraId="6556F288" w14:textId="37D38962" w:rsidR="009055DA" w:rsidRPr="00FE02D0" w:rsidRDefault="009055DA" w:rsidP="009055DA">
            <w:pPr>
              <w:pStyle w:val="TableTextRight"/>
              <w:ind w:right="227"/>
            </w:pPr>
            <w:r w:rsidRPr="00F51A6E">
              <w:t>0</w:t>
            </w:r>
          </w:p>
        </w:tc>
      </w:tr>
      <w:tr w:rsidR="009055DA" w:rsidRPr="00FE02D0" w14:paraId="31E6DE8D" w14:textId="77777777" w:rsidTr="00446D37">
        <w:trPr>
          <w:trHeight w:val="300"/>
        </w:trPr>
        <w:tc>
          <w:tcPr>
            <w:tcW w:w="1814" w:type="dxa"/>
            <w:noWrap/>
            <w:hideMark/>
          </w:tcPr>
          <w:p w14:paraId="399E6AFB" w14:textId="368235AD" w:rsidR="009055DA" w:rsidRPr="00FE02D0" w:rsidRDefault="009055DA" w:rsidP="009055DA">
            <w:pPr>
              <w:pStyle w:val="TableText"/>
            </w:pPr>
            <w:r w:rsidRPr="00867806">
              <w:t>Broken</w:t>
            </w:r>
          </w:p>
        </w:tc>
        <w:tc>
          <w:tcPr>
            <w:tcW w:w="3636" w:type="dxa"/>
            <w:noWrap/>
            <w:hideMark/>
          </w:tcPr>
          <w:p w14:paraId="0D7B010B" w14:textId="325F7837" w:rsidR="009055DA" w:rsidRPr="00FE02D0" w:rsidRDefault="009055DA" w:rsidP="009055DA">
            <w:pPr>
              <w:pStyle w:val="TableText"/>
            </w:pPr>
            <w:r w:rsidRPr="00867806">
              <w:t>Rt1.3: Temporary low energy upland stream</w:t>
            </w:r>
          </w:p>
        </w:tc>
        <w:tc>
          <w:tcPr>
            <w:tcW w:w="964" w:type="dxa"/>
            <w:noWrap/>
            <w:hideMark/>
          </w:tcPr>
          <w:p w14:paraId="42E3BF04" w14:textId="1FFB88EF" w:rsidR="009055DA" w:rsidRPr="00FE02D0" w:rsidRDefault="009055DA" w:rsidP="009055DA">
            <w:pPr>
              <w:pStyle w:val="TableTextRight"/>
            </w:pPr>
            <w:r w:rsidRPr="00867806">
              <w:t>1</w:t>
            </w:r>
          </w:p>
        </w:tc>
        <w:tc>
          <w:tcPr>
            <w:tcW w:w="1191" w:type="dxa"/>
            <w:noWrap/>
            <w:hideMark/>
          </w:tcPr>
          <w:p w14:paraId="3623C2E3" w14:textId="7A2735C2" w:rsidR="009055DA" w:rsidRPr="00FE02D0" w:rsidRDefault="009055DA" w:rsidP="009055DA">
            <w:pPr>
              <w:pStyle w:val="TableTextRight"/>
            </w:pPr>
            <w:r w:rsidRPr="00867806">
              <w:t>0</w:t>
            </w:r>
          </w:p>
        </w:tc>
        <w:tc>
          <w:tcPr>
            <w:tcW w:w="794" w:type="dxa"/>
            <w:noWrap/>
            <w:hideMark/>
          </w:tcPr>
          <w:p w14:paraId="14F84E6B" w14:textId="1D1F164E" w:rsidR="009055DA" w:rsidRPr="00FE02D0" w:rsidRDefault="009055DA" w:rsidP="009055DA">
            <w:pPr>
              <w:pStyle w:val="TableTextRight"/>
            </w:pPr>
            <w:r w:rsidRPr="00867806">
              <w:t>0</w:t>
            </w:r>
          </w:p>
        </w:tc>
        <w:tc>
          <w:tcPr>
            <w:tcW w:w="1191" w:type="dxa"/>
            <w:noWrap/>
            <w:hideMark/>
          </w:tcPr>
          <w:p w14:paraId="14E50B15" w14:textId="433170E7" w:rsidR="009055DA" w:rsidRPr="00FE02D0" w:rsidRDefault="009055DA" w:rsidP="009055DA">
            <w:pPr>
              <w:pStyle w:val="TableTextRight"/>
              <w:ind w:right="227"/>
            </w:pPr>
            <w:r w:rsidRPr="00F51A6E">
              <w:t>0</w:t>
            </w:r>
          </w:p>
        </w:tc>
      </w:tr>
      <w:tr w:rsidR="009055DA" w:rsidRPr="00FE02D0" w14:paraId="3EF04308"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00F48A5D" w14:textId="41B8A6EA" w:rsidR="009055DA" w:rsidRPr="00FE02D0" w:rsidRDefault="009055DA" w:rsidP="009055DA">
            <w:pPr>
              <w:pStyle w:val="TableText"/>
            </w:pPr>
            <w:r w:rsidRPr="00867806">
              <w:t>Campaspe</w:t>
            </w:r>
            <w:r w:rsidR="004A5167">
              <w:t>†</w:t>
            </w:r>
          </w:p>
        </w:tc>
        <w:tc>
          <w:tcPr>
            <w:tcW w:w="3636" w:type="dxa"/>
            <w:shd w:val="clear" w:color="auto" w:fill="D0EAFF" w:themeFill="accent2" w:themeFillTint="1A"/>
            <w:noWrap/>
            <w:hideMark/>
          </w:tcPr>
          <w:p w14:paraId="406CBBAC" w14:textId="1FB672FD"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26687D92" w14:textId="2B3DF8B3" w:rsidR="009055DA" w:rsidRPr="00FE02D0" w:rsidRDefault="009055DA" w:rsidP="009055DA">
            <w:pPr>
              <w:pStyle w:val="TableTextRight"/>
            </w:pPr>
            <w:r w:rsidRPr="00867806">
              <w:t>130</w:t>
            </w:r>
          </w:p>
        </w:tc>
        <w:tc>
          <w:tcPr>
            <w:tcW w:w="1191" w:type="dxa"/>
            <w:shd w:val="clear" w:color="auto" w:fill="D0EAFF" w:themeFill="accent2" w:themeFillTint="1A"/>
            <w:noWrap/>
            <w:hideMark/>
          </w:tcPr>
          <w:p w14:paraId="11A5FEF1" w14:textId="17161360" w:rsidR="009055DA" w:rsidRPr="00FE02D0" w:rsidRDefault="009055DA" w:rsidP="009055DA">
            <w:pPr>
              <w:pStyle w:val="TableTextRight"/>
            </w:pPr>
            <w:r w:rsidRPr="00867806">
              <w:t>110</w:t>
            </w:r>
          </w:p>
        </w:tc>
        <w:tc>
          <w:tcPr>
            <w:tcW w:w="794" w:type="dxa"/>
            <w:shd w:val="clear" w:color="auto" w:fill="D0EAFF" w:themeFill="accent2" w:themeFillTint="1A"/>
            <w:noWrap/>
            <w:hideMark/>
          </w:tcPr>
          <w:p w14:paraId="2832202B" w14:textId="157C95BF" w:rsidR="009055DA" w:rsidRPr="00FE02D0" w:rsidRDefault="009055DA" w:rsidP="009055DA">
            <w:pPr>
              <w:pStyle w:val="TableTextRight"/>
            </w:pPr>
            <w:r w:rsidRPr="00867806">
              <w:t>110</w:t>
            </w:r>
          </w:p>
        </w:tc>
        <w:tc>
          <w:tcPr>
            <w:tcW w:w="1191" w:type="dxa"/>
            <w:shd w:val="clear" w:color="auto" w:fill="D0EAFF" w:themeFill="accent2" w:themeFillTint="1A"/>
            <w:noWrap/>
            <w:hideMark/>
          </w:tcPr>
          <w:p w14:paraId="2608E970" w14:textId="597624EE" w:rsidR="009055DA" w:rsidRPr="00FE02D0" w:rsidRDefault="009055DA" w:rsidP="009055DA">
            <w:pPr>
              <w:pStyle w:val="TableTextRight"/>
              <w:ind w:right="227"/>
            </w:pPr>
            <w:r w:rsidRPr="00F51A6E">
              <w:t>100.0</w:t>
            </w:r>
          </w:p>
        </w:tc>
      </w:tr>
      <w:tr w:rsidR="009055DA" w:rsidRPr="00FE02D0" w14:paraId="7491ECD6" w14:textId="77777777" w:rsidTr="00446D37">
        <w:trPr>
          <w:trHeight w:val="300"/>
        </w:trPr>
        <w:tc>
          <w:tcPr>
            <w:tcW w:w="1814" w:type="dxa"/>
            <w:shd w:val="clear" w:color="auto" w:fill="D0EAFF" w:themeFill="accent2" w:themeFillTint="1A"/>
            <w:noWrap/>
            <w:hideMark/>
          </w:tcPr>
          <w:p w14:paraId="22485F7A" w14:textId="60DC375A" w:rsidR="009055DA" w:rsidRPr="00FE02D0" w:rsidRDefault="009055DA" w:rsidP="009055DA">
            <w:pPr>
              <w:pStyle w:val="TableText"/>
            </w:pPr>
            <w:r w:rsidRPr="00867806">
              <w:t>Campaspe</w:t>
            </w:r>
            <w:r w:rsidR="004A5167">
              <w:t>†</w:t>
            </w:r>
          </w:p>
        </w:tc>
        <w:tc>
          <w:tcPr>
            <w:tcW w:w="3636" w:type="dxa"/>
            <w:shd w:val="clear" w:color="auto" w:fill="D0EAFF" w:themeFill="accent2" w:themeFillTint="1A"/>
            <w:noWrap/>
            <w:hideMark/>
          </w:tcPr>
          <w:p w14:paraId="4D838F6E" w14:textId="01E45BE0"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4B224D12" w14:textId="50948F1F" w:rsidR="009055DA" w:rsidRPr="00FE02D0" w:rsidRDefault="009055DA" w:rsidP="009055DA">
            <w:pPr>
              <w:pStyle w:val="TableTextRight"/>
            </w:pPr>
            <w:r w:rsidRPr="00867806">
              <w:t>50</w:t>
            </w:r>
          </w:p>
        </w:tc>
        <w:tc>
          <w:tcPr>
            <w:tcW w:w="1191" w:type="dxa"/>
            <w:shd w:val="clear" w:color="auto" w:fill="D0EAFF" w:themeFill="accent2" w:themeFillTint="1A"/>
            <w:noWrap/>
            <w:hideMark/>
          </w:tcPr>
          <w:p w14:paraId="7DF38AC5" w14:textId="2C1B6584" w:rsidR="009055DA" w:rsidRPr="00FE02D0" w:rsidRDefault="009055DA" w:rsidP="009055DA">
            <w:pPr>
              <w:pStyle w:val="TableTextRight"/>
            </w:pPr>
            <w:r w:rsidRPr="00867806">
              <w:t>4</w:t>
            </w:r>
          </w:p>
        </w:tc>
        <w:tc>
          <w:tcPr>
            <w:tcW w:w="794" w:type="dxa"/>
            <w:shd w:val="clear" w:color="auto" w:fill="D0EAFF" w:themeFill="accent2" w:themeFillTint="1A"/>
            <w:noWrap/>
            <w:hideMark/>
          </w:tcPr>
          <w:p w14:paraId="031FA29A" w14:textId="01EE1F38" w:rsidR="009055DA" w:rsidRPr="00FE02D0" w:rsidRDefault="009055DA" w:rsidP="009055DA">
            <w:pPr>
              <w:pStyle w:val="TableTextRight"/>
            </w:pPr>
            <w:r w:rsidRPr="00867806">
              <w:t>2</w:t>
            </w:r>
          </w:p>
        </w:tc>
        <w:tc>
          <w:tcPr>
            <w:tcW w:w="1191" w:type="dxa"/>
            <w:shd w:val="clear" w:color="auto" w:fill="D0EAFF" w:themeFill="accent2" w:themeFillTint="1A"/>
            <w:noWrap/>
            <w:hideMark/>
          </w:tcPr>
          <w:p w14:paraId="6FADAB4F" w14:textId="04895269" w:rsidR="009055DA" w:rsidRPr="00FE02D0" w:rsidRDefault="009055DA" w:rsidP="009055DA">
            <w:pPr>
              <w:pStyle w:val="TableTextRight"/>
              <w:ind w:right="227"/>
            </w:pPr>
            <w:r w:rsidRPr="00F51A6E">
              <w:t>50.0</w:t>
            </w:r>
          </w:p>
        </w:tc>
      </w:tr>
      <w:tr w:rsidR="009055DA" w:rsidRPr="00FE02D0" w14:paraId="4A405923"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1D37B752" w14:textId="780C1072" w:rsidR="009055DA" w:rsidRPr="00FE02D0" w:rsidRDefault="009055DA" w:rsidP="009055DA">
            <w:pPr>
              <w:pStyle w:val="TableText"/>
            </w:pPr>
            <w:r w:rsidRPr="00867806">
              <w:t>Campaspe</w:t>
            </w:r>
          </w:p>
        </w:tc>
        <w:tc>
          <w:tcPr>
            <w:tcW w:w="3636" w:type="dxa"/>
            <w:noWrap/>
            <w:hideMark/>
          </w:tcPr>
          <w:p w14:paraId="7D8075B7" w14:textId="06BD8176" w:rsidR="009055DA" w:rsidRPr="00FE02D0" w:rsidRDefault="009055DA" w:rsidP="009055DA">
            <w:pPr>
              <w:pStyle w:val="TableText"/>
            </w:pPr>
            <w:r w:rsidRPr="00867806">
              <w:t>Rt1.2: Temporary transitional zone stream</w:t>
            </w:r>
          </w:p>
        </w:tc>
        <w:tc>
          <w:tcPr>
            <w:tcW w:w="964" w:type="dxa"/>
            <w:noWrap/>
            <w:hideMark/>
          </w:tcPr>
          <w:p w14:paraId="4430DEC6" w14:textId="68D9A597" w:rsidR="009055DA" w:rsidRPr="00FE02D0" w:rsidRDefault="009055DA" w:rsidP="009055DA">
            <w:pPr>
              <w:pStyle w:val="TableTextRight"/>
            </w:pPr>
            <w:r w:rsidRPr="00867806">
              <w:t>1,915</w:t>
            </w:r>
          </w:p>
        </w:tc>
        <w:tc>
          <w:tcPr>
            <w:tcW w:w="1191" w:type="dxa"/>
            <w:noWrap/>
            <w:hideMark/>
          </w:tcPr>
          <w:p w14:paraId="21DF1DFC" w14:textId="5B73A3D9" w:rsidR="009055DA" w:rsidRPr="00FE02D0" w:rsidRDefault="009055DA" w:rsidP="009055DA">
            <w:pPr>
              <w:pStyle w:val="TableTextRight"/>
            </w:pPr>
            <w:r w:rsidRPr="00867806">
              <w:t>50</w:t>
            </w:r>
          </w:p>
        </w:tc>
        <w:tc>
          <w:tcPr>
            <w:tcW w:w="794" w:type="dxa"/>
            <w:noWrap/>
            <w:hideMark/>
          </w:tcPr>
          <w:p w14:paraId="078E0E0A" w14:textId="0369A596" w:rsidR="009055DA" w:rsidRPr="00FE02D0" w:rsidRDefault="009055DA" w:rsidP="009055DA">
            <w:pPr>
              <w:pStyle w:val="TableTextRight"/>
            </w:pPr>
            <w:r w:rsidRPr="00867806">
              <w:t>0</w:t>
            </w:r>
          </w:p>
        </w:tc>
        <w:tc>
          <w:tcPr>
            <w:tcW w:w="1191" w:type="dxa"/>
            <w:noWrap/>
            <w:hideMark/>
          </w:tcPr>
          <w:p w14:paraId="6FBD3FAA" w14:textId="4E7EE137" w:rsidR="009055DA" w:rsidRPr="00FE02D0" w:rsidRDefault="009055DA" w:rsidP="009055DA">
            <w:pPr>
              <w:pStyle w:val="TableTextRight"/>
              <w:ind w:right="227"/>
            </w:pPr>
            <w:r w:rsidRPr="00F51A6E">
              <w:t>0</w:t>
            </w:r>
          </w:p>
        </w:tc>
      </w:tr>
      <w:tr w:rsidR="009055DA" w:rsidRPr="00FE02D0" w14:paraId="3ACB2461" w14:textId="77777777" w:rsidTr="00446D37">
        <w:trPr>
          <w:trHeight w:val="300"/>
        </w:trPr>
        <w:tc>
          <w:tcPr>
            <w:tcW w:w="1814" w:type="dxa"/>
            <w:noWrap/>
            <w:hideMark/>
          </w:tcPr>
          <w:p w14:paraId="21A881A3" w14:textId="47D19685" w:rsidR="009055DA" w:rsidRPr="00FE02D0" w:rsidRDefault="009055DA" w:rsidP="009055DA">
            <w:pPr>
              <w:pStyle w:val="TableText"/>
            </w:pPr>
            <w:r w:rsidRPr="00867806">
              <w:t>Campaspe</w:t>
            </w:r>
          </w:p>
        </w:tc>
        <w:tc>
          <w:tcPr>
            <w:tcW w:w="3636" w:type="dxa"/>
            <w:noWrap/>
            <w:hideMark/>
          </w:tcPr>
          <w:p w14:paraId="58820F99" w14:textId="5BE72A7D" w:rsidR="009055DA" w:rsidRPr="00FE02D0" w:rsidRDefault="009055DA" w:rsidP="009055DA">
            <w:pPr>
              <w:pStyle w:val="TableText"/>
            </w:pPr>
            <w:r w:rsidRPr="00867806">
              <w:t>Rt1.3: Temporary low energy upland stream</w:t>
            </w:r>
          </w:p>
        </w:tc>
        <w:tc>
          <w:tcPr>
            <w:tcW w:w="964" w:type="dxa"/>
            <w:noWrap/>
            <w:hideMark/>
          </w:tcPr>
          <w:p w14:paraId="109D4211" w14:textId="4F4C171E" w:rsidR="009055DA" w:rsidRPr="00FE02D0" w:rsidRDefault="009055DA" w:rsidP="009055DA">
            <w:pPr>
              <w:pStyle w:val="TableTextRight"/>
            </w:pPr>
            <w:r w:rsidRPr="00867806">
              <w:t>63</w:t>
            </w:r>
          </w:p>
        </w:tc>
        <w:tc>
          <w:tcPr>
            <w:tcW w:w="1191" w:type="dxa"/>
            <w:noWrap/>
            <w:hideMark/>
          </w:tcPr>
          <w:p w14:paraId="7BFC45B6" w14:textId="1E4773ED" w:rsidR="009055DA" w:rsidRPr="00FE02D0" w:rsidRDefault="009055DA" w:rsidP="009055DA">
            <w:pPr>
              <w:pStyle w:val="TableTextRight"/>
            </w:pPr>
            <w:r w:rsidRPr="00867806">
              <w:t>25</w:t>
            </w:r>
          </w:p>
        </w:tc>
        <w:tc>
          <w:tcPr>
            <w:tcW w:w="794" w:type="dxa"/>
            <w:noWrap/>
            <w:hideMark/>
          </w:tcPr>
          <w:p w14:paraId="180B5885" w14:textId="79F31AFD" w:rsidR="009055DA" w:rsidRPr="00FE02D0" w:rsidRDefault="009055DA" w:rsidP="009055DA">
            <w:pPr>
              <w:pStyle w:val="TableTextRight"/>
            </w:pPr>
            <w:r w:rsidRPr="00867806">
              <w:t>0</w:t>
            </w:r>
          </w:p>
        </w:tc>
        <w:tc>
          <w:tcPr>
            <w:tcW w:w="1191" w:type="dxa"/>
            <w:noWrap/>
            <w:hideMark/>
          </w:tcPr>
          <w:p w14:paraId="064FB478" w14:textId="4037AB3F" w:rsidR="009055DA" w:rsidRPr="00FE02D0" w:rsidRDefault="009055DA" w:rsidP="009055DA">
            <w:pPr>
              <w:pStyle w:val="TableTextRight"/>
              <w:ind w:right="227"/>
            </w:pPr>
            <w:r w:rsidRPr="00F51A6E">
              <w:t>0</w:t>
            </w:r>
          </w:p>
        </w:tc>
      </w:tr>
      <w:tr w:rsidR="009055DA" w:rsidRPr="00FE02D0" w14:paraId="3C11518E"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1E3F6D57" w14:textId="339961DD" w:rsidR="009055DA" w:rsidRPr="00FE02D0" w:rsidRDefault="009055DA" w:rsidP="009055DA">
            <w:pPr>
              <w:pStyle w:val="TableText"/>
            </w:pPr>
            <w:r w:rsidRPr="00867806">
              <w:t>Campaspe</w:t>
            </w:r>
          </w:p>
        </w:tc>
        <w:tc>
          <w:tcPr>
            <w:tcW w:w="3636" w:type="dxa"/>
            <w:noWrap/>
            <w:hideMark/>
          </w:tcPr>
          <w:p w14:paraId="02525CC1" w14:textId="6AE43236" w:rsidR="009055DA" w:rsidRPr="00FE02D0" w:rsidRDefault="009055DA" w:rsidP="009055DA">
            <w:pPr>
              <w:pStyle w:val="TableText"/>
            </w:pPr>
            <w:r w:rsidRPr="00867806">
              <w:t>Rt1.4: Temporary lowland stream</w:t>
            </w:r>
          </w:p>
        </w:tc>
        <w:tc>
          <w:tcPr>
            <w:tcW w:w="964" w:type="dxa"/>
            <w:noWrap/>
            <w:hideMark/>
          </w:tcPr>
          <w:p w14:paraId="2CBD09CB" w14:textId="44A30613" w:rsidR="009055DA" w:rsidRPr="00FE02D0" w:rsidRDefault="009055DA" w:rsidP="009055DA">
            <w:pPr>
              <w:pStyle w:val="TableTextRight"/>
            </w:pPr>
            <w:r w:rsidRPr="00867806">
              <w:t>566</w:t>
            </w:r>
          </w:p>
        </w:tc>
        <w:tc>
          <w:tcPr>
            <w:tcW w:w="1191" w:type="dxa"/>
            <w:noWrap/>
            <w:hideMark/>
          </w:tcPr>
          <w:p w14:paraId="6B2D74A2" w14:textId="7D6ECDED" w:rsidR="009055DA" w:rsidRPr="00FE02D0" w:rsidRDefault="009055DA" w:rsidP="009055DA">
            <w:pPr>
              <w:pStyle w:val="TableTextRight"/>
            </w:pPr>
            <w:r w:rsidRPr="00867806">
              <w:t>23</w:t>
            </w:r>
          </w:p>
        </w:tc>
        <w:tc>
          <w:tcPr>
            <w:tcW w:w="794" w:type="dxa"/>
            <w:noWrap/>
            <w:hideMark/>
          </w:tcPr>
          <w:p w14:paraId="49E04B0F" w14:textId="69C83A3D" w:rsidR="009055DA" w:rsidRPr="00FE02D0" w:rsidRDefault="009055DA" w:rsidP="009055DA">
            <w:pPr>
              <w:pStyle w:val="TableTextRight"/>
            </w:pPr>
            <w:r w:rsidRPr="00867806">
              <w:t>0</w:t>
            </w:r>
          </w:p>
        </w:tc>
        <w:tc>
          <w:tcPr>
            <w:tcW w:w="1191" w:type="dxa"/>
            <w:noWrap/>
            <w:hideMark/>
          </w:tcPr>
          <w:p w14:paraId="3CAC60FB" w14:textId="59AAE7D4" w:rsidR="009055DA" w:rsidRPr="00FE02D0" w:rsidRDefault="009055DA" w:rsidP="009055DA">
            <w:pPr>
              <w:pStyle w:val="TableTextRight"/>
              <w:ind w:right="227"/>
            </w:pPr>
            <w:r w:rsidRPr="00F51A6E">
              <w:t>0</w:t>
            </w:r>
          </w:p>
        </w:tc>
      </w:tr>
      <w:tr w:rsidR="009055DA" w:rsidRPr="00FE02D0" w14:paraId="32BEDB83" w14:textId="77777777" w:rsidTr="00446D37">
        <w:trPr>
          <w:trHeight w:val="300"/>
        </w:trPr>
        <w:tc>
          <w:tcPr>
            <w:tcW w:w="1814" w:type="dxa"/>
            <w:noWrap/>
            <w:hideMark/>
          </w:tcPr>
          <w:p w14:paraId="7F727C4A" w14:textId="30715BEA" w:rsidR="009055DA" w:rsidRPr="00FE02D0" w:rsidRDefault="009055DA" w:rsidP="009055DA">
            <w:pPr>
              <w:pStyle w:val="TableText"/>
            </w:pPr>
            <w:r w:rsidRPr="00867806">
              <w:t>Campaspe</w:t>
            </w:r>
          </w:p>
        </w:tc>
        <w:tc>
          <w:tcPr>
            <w:tcW w:w="3636" w:type="dxa"/>
            <w:noWrap/>
            <w:hideMark/>
          </w:tcPr>
          <w:p w14:paraId="66171C90" w14:textId="36ABE991" w:rsidR="009055DA" w:rsidRPr="00FE02D0" w:rsidRDefault="009055DA" w:rsidP="009055DA">
            <w:pPr>
              <w:pStyle w:val="TableText"/>
            </w:pPr>
            <w:r w:rsidRPr="00867806">
              <w:t>Rt1.1: Temporary high energy upland stream</w:t>
            </w:r>
          </w:p>
        </w:tc>
        <w:tc>
          <w:tcPr>
            <w:tcW w:w="964" w:type="dxa"/>
            <w:noWrap/>
            <w:hideMark/>
          </w:tcPr>
          <w:p w14:paraId="1FAFBFEB" w14:textId="441257E1" w:rsidR="009055DA" w:rsidRPr="00FE02D0" w:rsidRDefault="009055DA" w:rsidP="009055DA">
            <w:pPr>
              <w:pStyle w:val="TableTextRight"/>
            </w:pPr>
            <w:r w:rsidRPr="00867806">
              <w:t>570</w:t>
            </w:r>
          </w:p>
        </w:tc>
        <w:tc>
          <w:tcPr>
            <w:tcW w:w="1191" w:type="dxa"/>
            <w:noWrap/>
            <w:hideMark/>
          </w:tcPr>
          <w:p w14:paraId="34625AA9" w14:textId="4BB06A5E" w:rsidR="009055DA" w:rsidRPr="00FE02D0" w:rsidRDefault="009055DA" w:rsidP="009055DA">
            <w:pPr>
              <w:pStyle w:val="TableTextRight"/>
            </w:pPr>
            <w:r w:rsidRPr="00867806">
              <w:t>6</w:t>
            </w:r>
          </w:p>
        </w:tc>
        <w:tc>
          <w:tcPr>
            <w:tcW w:w="794" w:type="dxa"/>
            <w:noWrap/>
            <w:hideMark/>
          </w:tcPr>
          <w:p w14:paraId="3C3CD964" w14:textId="34211542" w:rsidR="009055DA" w:rsidRPr="00FE02D0" w:rsidRDefault="009055DA" w:rsidP="009055DA">
            <w:pPr>
              <w:pStyle w:val="TableTextRight"/>
            </w:pPr>
            <w:r w:rsidRPr="00867806">
              <w:t>0</w:t>
            </w:r>
          </w:p>
        </w:tc>
        <w:tc>
          <w:tcPr>
            <w:tcW w:w="1191" w:type="dxa"/>
            <w:noWrap/>
            <w:hideMark/>
          </w:tcPr>
          <w:p w14:paraId="056C9C8F" w14:textId="0A0100A9" w:rsidR="009055DA" w:rsidRPr="00FE02D0" w:rsidRDefault="009055DA" w:rsidP="009055DA">
            <w:pPr>
              <w:pStyle w:val="TableTextRight"/>
              <w:ind w:right="227"/>
            </w:pPr>
            <w:r w:rsidRPr="00F51A6E">
              <w:t>0</w:t>
            </w:r>
          </w:p>
        </w:tc>
      </w:tr>
      <w:tr w:rsidR="009055DA" w:rsidRPr="00FE02D0" w14:paraId="2FFEA7F8"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5EF807F4" w14:textId="2DBA6B24" w:rsidR="009055DA" w:rsidRPr="00FE02D0" w:rsidRDefault="009055DA" w:rsidP="009055DA">
            <w:pPr>
              <w:pStyle w:val="TableText"/>
            </w:pPr>
            <w:r w:rsidRPr="00867806">
              <w:t>Campaspe</w:t>
            </w:r>
          </w:p>
        </w:tc>
        <w:tc>
          <w:tcPr>
            <w:tcW w:w="3636" w:type="dxa"/>
            <w:noWrap/>
            <w:hideMark/>
          </w:tcPr>
          <w:p w14:paraId="6C5613E6" w14:textId="7EB5C7D7" w:rsidR="009055DA" w:rsidRPr="00FE02D0" w:rsidRDefault="009055DA" w:rsidP="009055DA">
            <w:pPr>
              <w:pStyle w:val="TableText"/>
            </w:pPr>
            <w:r w:rsidRPr="00867806">
              <w:t>Rp1.3: Permanent low energy upland stream</w:t>
            </w:r>
          </w:p>
        </w:tc>
        <w:tc>
          <w:tcPr>
            <w:tcW w:w="964" w:type="dxa"/>
            <w:noWrap/>
            <w:hideMark/>
          </w:tcPr>
          <w:p w14:paraId="3D464CDA" w14:textId="589D14EA" w:rsidR="009055DA" w:rsidRPr="00FE02D0" w:rsidRDefault="009055DA" w:rsidP="009055DA">
            <w:pPr>
              <w:pStyle w:val="TableTextRight"/>
            </w:pPr>
            <w:r w:rsidRPr="00867806">
              <w:t>3</w:t>
            </w:r>
          </w:p>
        </w:tc>
        <w:tc>
          <w:tcPr>
            <w:tcW w:w="1191" w:type="dxa"/>
            <w:noWrap/>
            <w:hideMark/>
          </w:tcPr>
          <w:p w14:paraId="4CFF090F" w14:textId="0F6CEC61" w:rsidR="009055DA" w:rsidRPr="00FE02D0" w:rsidRDefault="009055DA" w:rsidP="009055DA">
            <w:pPr>
              <w:pStyle w:val="TableTextRight"/>
            </w:pPr>
            <w:r w:rsidRPr="00867806">
              <w:t>0</w:t>
            </w:r>
          </w:p>
        </w:tc>
        <w:tc>
          <w:tcPr>
            <w:tcW w:w="794" w:type="dxa"/>
            <w:noWrap/>
            <w:hideMark/>
          </w:tcPr>
          <w:p w14:paraId="6F0B5153" w14:textId="1906FE0B" w:rsidR="009055DA" w:rsidRPr="00FE02D0" w:rsidRDefault="009055DA" w:rsidP="009055DA">
            <w:pPr>
              <w:pStyle w:val="TableTextRight"/>
            </w:pPr>
            <w:r w:rsidRPr="00867806">
              <w:t>0</w:t>
            </w:r>
          </w:p>
        </w:tc>
        <w:tc>
          <w:tcPr>
            <w:tcW w:w="1191" w:type="dxa"/>
            <w:noWrap/>
            <w:hideMark/>
          </w:tcPr>
          <w:p w14:paraId="203BC4EE" w14:textId="3557E2ED" w:rsidR="009055DA" w:rsidRPr="00FE02D0" w:rsidRDefault="009055DA" w:rsidP="009055DA">
            <w:pPr>
              <w:pStyle w:val="TableTextRight"/>
              <w:ind w:right="227"/>
            </w:pPr>
            <w:r w:rsidRPr="00F51A6E">
              <w:t>0</w:t>
            </w:r>
          </w:p>
        </w:tc>
      </w:tr>
      <w:tr w:rsidR="009055DA" w:rsidRPr="00FE02D0" w14:paraId="63223760" w14:textId="77777777" w:rsidTr="00446D37">
        <w:trPr>
          <w:trHeight w:val="300"/>
        </w:trPr>
        <w:tc>
          <w:tcPr>
            <w:tcW w:w="1814" w:type="dxa"/>
            <w:noWrap/>
            <w:hideMark/>
          </w:tcPr>
          <w:p w14:paraId="577E8FD6" w14:textId="0E90A922" w:rsidR="009055DA" w:rsidRPr="00FE02D0" w:rsidRDefault="009055DA" w:rsidP="009055DA">
            <w:pPr>
              <w:pStyle w:val="TableText"/>
            </w:pPr>
            <w:r w:rsidRPr="00867806">
              <w:t>Campaspe</w:t>
            </w:r>
          </w:p>
        </w:tc>
        <w:tc>
          <w:tcPr>
            <w:tcW w:w="3636" w:type="dxa"/>
            <w:noWrap/>
            <w:hideMark/>
          </w:tcPr>
          <w:p w14:paraId="2D60EE2B" w14:textId="694CD91B" w:rsidR="009055DA" w:rsidRPr="00FE02D0" w:rsidRDefault="009055DA" w:rsidP="009055DA">
            <w:pPr>
              <w:pStyle w:val="TableText"/>
            </w:pPr>
            <w:r w:rsidRPr="00867806">
              <w:t>Rp1.1: Permanent high energy upland stream</w:t>
            </w:r>
          </w:p>
        </w:tc>
        <w:tc>
          <w:tcPr>
            <w:tcW w:w="964" w:type="dxa"/>
            <w:noWrap/>
            <w:hideMark/>
          </w:tcPr>
          <w:p w14:paraId="7A9DB0E6" w14:textId="46E5B508" w:rsidR="009055DA" w:rsidRPr="00FE02D0" w:rsidRDefault="009055DA" w:rsidP="009055DA">
            <w:pPr>
              <w:pStyle w:val="TableTextRight"/>
            </w:pPr>
            <w:r w:rsidRPr="00867806">
              <w:t>2</w:t>
            </w:r>
          </w:p>
        </w:tc>
        <w:tc>
          <w:tcPr>
            <w:tcW w:w="1191" w:type="dxa"/>
            <w:noWrap/>
            <w:hideMark/>
          </w:tcPr>
          <w:p w14:paraId="0E985A20" w14:textId="50FF4A72" w:rsidR="009055DA" w:rsidRPr="00FE02D0" w:rsidRDefault="009055DA" w:rsidP="009055DA">
            <w:pPr>
              <w:pStyle w:val="TableTextRight"/>
            </w:pPr>
            <w:r w:rsidRPr="00867806">
              <w:t>0</w:t>
            </w:r>
          </w:p>
        </w:tc>
        <w:tc>
          <w:tcPr>
            <w:tcW w:w="794" w:type="dxa"/>
            <w:noWrap/>
            <w:hideMark/>
          </w:tcPr>
          <w:p w14:paraId="05C626C4" w14:textId="304F6798" w:rsidR="009055DA" w:rsidRPr="00FE02D0" w:rsidRDefault="009055DA" w:rsidP="009055DA">
            <w:pPr>
              <w:pStyle w:val="TableTextRight"/>
            </w:pPr>
            <w:r w:rsidRPr="00867806">
              <w:t>0</w:t>
            </w:r>
          </w:p>
        </w:tc>
        <w:tc>
          <w:tcPr>
            <w:tcW w:w="1191" w:type="dxa"/>
            <w:noWrap/>
            <w:hideMark/>
          </w:tcPr>
          <w:p w14:paraId="1DC9D5F7" w14:textId="08CA6220" w:rsidR="009055DA" w:rsidRPr="00FE02D0" w:rsidRDefault="009055DA" w:rsidP="009055DA">
            <w:pPr>
              <w:pStyle w:val="TableTextRight"/>
              <w:ind w:right="227"/>
            </w:pPr>
            <w:r w:rsidRPr="00F51A6E">
              <w:t>0</w:t>
            </w:r>
          </w:p>
        </w:tc>
      </w:tr>
      <w:tr w:rsidR="009055DA" w:rsidRPr="00FE02D0" w14:paraId="122D84C5"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32B34521" w14:textId="208A9B5C" w:rsidR="009055DA" w:rsidRPr="00FE02D0" w:rsidRDefault="009055DA" w:rsidP="009055DA">
            <w:pPr>
              <w:pStyle w:val="TableText"/>
            </w:pPr>
            <w:r w:rsidRPr="00867806">
              <w:t>Castlereagh</w:t>
            </w:r>
          </w:p>
        </w:tc>
        <w:tc>
          <w:tcPr>
            <w:tcW w:w="3636" w:type="dxa"/>
            <w:noWrap/>
            <w:hideMark/>
          </w:tcPr>
          <w:p w14:paraId="226FC201" w14:textId="6BE8A0A7" w:rsidR="009055DA" w:rsidRPr="00FE02D0" w:rsidRDefault="009055DA" w:rsidP="009055DA">
            <w:pPr>
              <w:pStyle w:val="TableText"/>
            </w:pPr>
            <w:r w:rsidRPr="00867806">
              <w:t>Rp1.4: Permanent lowland stream</w:t>
            </w:r>
          </w:p>
        </w:tc>
        <w:tc>
          <w:tcPr>
            <w:tcW w:w="964" w:type="dxa"/>
            <w:noWrap/>
            <w:hideMark/>
          </w:tcPr>
          <w:p w14:paraId="347270FD" w14:textId="6F94D0C0" w:rsidR="009055DA" w:rsidRPr="00FE02D0" w:rsidRDefault="009055DA" w:rsidP="009055DA">
            <w:pPr>
              <w:pStyle w:val="TableTextRight"/>
            </w:pPr>
            <w:r w:rsidRPr="00867806">
              <w:t>488</w:t>
            </w:r>
          </w:p>
        </w:tc>
        <w:tc>
          <w:tcPr>
            <w:tcW w:w="1191" w:type="dxa"/>
            <w:noWrap/>
            <w:hideMark/>
          </w:tcPr>
          <w:p w14:paraId="25655E79" w14:textId="5445B75B" w:rsidR="009055DA" w:rsidRPr="00FE02D0" w:rsidRDefault="009055DA" w:rsidP="009055DA">
            <w:pPr>
              <w:pStyle w:val="TableTextRight"/>
            </w:pPr>
            <w:r w:rsidRPr="00867806">
              <w:t>354</w:t>
            </w:r>
          </w:p>
        </w:tc>
        <w:tc>
          <w:tcPr>
            <w:tcW w:w="794" w:type="dxa"/>
            <w:noWrap/>
            <w:hideMark/>
          </w:tcPr>
          <w:p w14:paraId="3CE60327" w14:textId="11B9F9F1" w:rsidR="009055DA" w:rsidRPr="00FE02D0" w:rsidRDefault="009055DA" w:rsidP="009055DA">
            <w:pPr>
              <w:pStyle w:val="TableTextRight"/>
            </w:pPr>
            <w:r w:rsidRPr="00867806">
              <w:t>0</w:t>
            </w:r>
          </w:p>
        </w:tc>
        <w:tc>
          <w:tcPr>
            <w:tcW w:w="1191" w:type="dxa"/>
            <w:noWrap/>
            <w:hideMark/>
          </w:tcPr>
          <w:p w14:paraId="5F13B5AD" w14:textId="793EC3D6" w:rsidR="009055DA" w:rsidRPr="00FE02D0" w:rsidRDefault="009055DA" w:rsidP="009055DA">
            <w:pPr>
              <w:pStyle w:val="TableTextRight"/>
              <w:ind w:right="227"/>
            </w:pPr>
            <w:r w:rsidRPr="00F51A6E">
              <w:t>0</w:t>
            </w:r>
          </w:p>
        </w:tc>
      </w:tr>
      <w:tr w:rsidR="009055DA" w:rsidRPr="00FE02D0" w14:paraId="0A69F595" w14:textId="77777777" w:rsidTr="00446D37">
        <w:trPr>
          <w:trHeight w:val="300"/>
        </w:trPr>
        <w:tc>
          <w:tcPr>
            <w:tcW w:w="1814" w:type="dxa"/>
            <w:noWrap/>
            <w:hideMark/>
          </w:tcPr>
          <w:p w14:paraId="774B21A6" w14:textId="200CD358" w:rsidR="009055DA" w:rsidRPr="00FE02D0" w:rsidRDefault="009055DA" w:rsidP="009055DA">
            <w:pPr>
              <w:pStyle w:val="TableText"/>
            </w:pPr>
            <w:r w:rsidRPr="00867806">
              <w:t>Castlereagh</w:t>
            </w:r>
          </w:p>
        </w:tc>
        <w:tc>
          <w:tcPr>
            <w:tcW w:w="3636" w:type="dxa"/>
            <w:noWrap/>
            <w:hideMark/>
          </w:tcPr>
          <w:p w14:paraId="1856E454" w14:textId="5AED5F20" w:rsidR="009055DA" w:rsidRPr="00FE02D0" w:rsidRDefault="009055DA" w:rsidP="009055DA">
            <w:pPr>
              <w:pStyle w:val="TableText"/>
            </w:pPr>
            <w:r w:rsidRPr="00867806">
              <w:t>Rp1.2: Permanent transitional zone stream</w:t>
            </w:r>
          </w:p>
        </w:tc>
        <w:tc>
          <w:tcPr>
            <w:tcW w:w="964" w:type="dxa"/>
            <w:noWrap/>
            <w:hideMark/>
          </w:tcPr>
          <w:p w14:paraId="58822A47" w14:textId="17A71F71" w:rsidR="009055DA" w:rsidRPr="00FE02D0" w:rsidRDefault="009055DA" w:rsidP="009055DA">
            <w:pPr>
              <w:pStyle w:val="TableTextRight"/>
            </w:pPr>
            <w:r w:rsidRPr="00867806">
              <w:t>449</w:t>
            </w:r>
          </w:p>
        </w:tc>
        <w:tc>
          <w:tcPr>
            <w:tcW w:w="1191" w:type="dxa"/>
            <w:noWrap/>
            <w:hideMark/>
          </w:tcPr>
          <w:p w14:paraId="149CD5BD" w14:textId="7349F856" w:rsidR="009055DA" w:rsidRPr="00FE02D0" w:rsidRDefault="009055DA" w:rsidP="009055DA">
            <w:pPr>
              <w:pStyle w:val="TableTextRight"/>
            </w:pPr>
            <w:r w:rsidRPr="00867806">
              <w:t>174</w:t>
            </w:r>
          </w:p>
        </w:tc>
        <w:tc>
          <w:tcPr>
            <w:tcW w:w="794" w:type="dxa"/>
            <w:noWrap/>
            <w:hideMark/>
          </w:tcPr>
          <w:p w14:paraId="5FC0755F" w14:textId="740FC55F" w:rsidR="009055DA" w:rsidRPr="00FE02D0" w:rsidRDefault="009055DA" w:rsidP="009055DA">
            <w:pPr>
              <w:pStyle w:val="TableTextRight"/>
            </w:pPr>
            <w:r w:rsidRPr="00867806">
              <w:t>0</w:t>
            </w:r>
          </w:p>
        </w:tc>
        <w:tc>
          <w:tcPr>
            <w:tcW w:w="1191" w:type="dxa"/>
            <w:noWrap/>
            <w:hideMark/>
          </w:tcPr>
          <w:p w14:paraId="7563A2D0" w14:textId="30FB1629" w:rsidR="009055DA" w:rsidRPr="00FE02D0" w:rsidRDefault="009055DA" w:rsidP="009055DA">
            <w:pPr>
              <w:pStyle w:val="TableTextRight"/>
              <w:ind w:right="227"/>
            </w:pPr>
            <w:r w:rsidRPr="00F51A6E">
              <w:t>0</w:t>
            </w:r>
          </w:p>
        </w:tc>
      </w:tr>
      <w:tr w:rsidR="009055DA" w:rsidRPr="00FE02D0" w14:paraId="5844FB66"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1DFF1DE3" w14:textId="6F4F2A2C" w:rsidR="009055DA" w:rsidRPr="00FE02D0" w:rsidRDefault="009055DA" w:rsidP="009055DA">
            <w:pPr>
              <w:pStyle w:val="TableText"/>
            </w:pPr>
            <w:r w:rsidRPr="00867806">
              <w:t>Castlereagh</w:t>
            </w:r>
          </w:p>
        </w:tc>
        <w:tc>
          <w:tcPr>
            <w:tcW w:w="3636" w:type="dxa"/>
            <w:noWrap/>
            <w:hideMark/>
          </w:tcPr>
          <w:p w14:paraId="5F2A4F40" w14:textId="06C1170E" w:rsidR="009055DA" w:rsidRPr="00FE02D0" w:rsidRDefault="009055DA" w:rsidP="009055DA">
            <w:pPr>
              <w:pStyle w:val="TableText"/>
            </w:pPr>
            <w:r w:rsidRPr="00867806">
              <w:t>Rt1.4: Temporary lowland stream</w:t>
            </w:r>
          </w:p>
        </w:tc>
        <w:tc>
          <w:tcPr>
            <w:tcW w:w="964" w:type="dxa"/>
            <w:noWrap/>
            <w:hideMark/>
          </w:tcPr>
          <w:p w14:paraId="752F3685" w14:textId="24134B80" w:rsidR="009055DA" w:rsidRPr="00FE02D0" w:rsidRDefault="009055DA" w:rsidP="009055DA">
            <w:pPr>
              <w:pStyle w:val="TableTextRight"/>
            </w:pPr>
            <w:r w:rsidRPr="00867806">
              <w:t>2,726</w:t>
            </w:r>
          </w:p>
        </w:tc>
        <w:tc>
          <w:tcPr>
            <w:tcW w:w="1191" w:type="dxa"/>
            <w:noWrap/>
            <w:hideMark/>
          </w:tcPr>
          <w:p w14:paraId="2F4B7837" w14:textId="37C047D9" w:rsidR="009055DA" w:rsidRPr="00FE02D0" w:rsidRDefault="009055DA" w:rsidP="009055DA">
            <w:pPr>
              <w:pStyle w:val="TableTextRight"/>
            </w:pPr>
            <w:r w:rsidRPr="00867806">
              <w:t>77</w:t>
            </w:r>
          </w:p>
        </w:tc>
        <w:tc>
          <w:tcPr>
            <w:tcW w:w="794" w:type="dxa"/>
            <w:noWrap/>
            <w:hideMark/>
          </w:tcPr>
          <w:p w14:paraId="7D4F9F08" w14:textId="66D0C17F" w:rsidR="009055DA" w:rsidRPr="00FE02D0" w:rsidRDefault="009055DA" w:rsidP="009055DA">
            <w:pPr>
              <w:pStyle w:val="TableTextRight"/>
            </w:pPr>
            <w:r w:rsidRPr="00867806">
              <w:t>0</w:t>
            </w:r>
          </w:p>
        </w:tc>
        <w:tc>
          <w:tcPr>
            <w:tcW w:w="1191" w:type="dxa"/>
            <w:noWrap/>
            <w:hideMark/>
          </w:tcPr>
          <w:p w14:paraId="7294F9ED" w14:textId="00CF4DDA" w:rsidR="009055DA" w:rsidRPr="00FE02D0" w:rsidRDefault="009055DA" w:rsidP="009055DA">
            <w:pPr>
              <w:pStyle w:val="TableTextRight"/>
              <w:ind w:right="227"/>
            </w:pPr>
            <w:r w:rsidRPr="00F51A6E">
              <w:t>0</w:t>
            </w:r>
          </w:p>
        </w:tc>
      </w:tr>
      <w:tr w:rsidR="009055DA" w:rsidRPr="00FE02D0" w14:paraId="0CD30DBA" w14:textId="77777777" w:rsidTr="00446D37">
        <w:trPr>
          <w:trHeight w:val="300"/>
        </w:trPr>
        <w:tc>
          <w:tcPr>
            <w:tcW w:w="1814" w:type="dxa"/>
            <w:noWrap/>
            <w:hideMark/>
          </w:tcPr>
          <w:p w14:paraId="696D4D19" w14:textId="73054866" w:rsidR="009055DA" w:rsidRPr="00FE02D0" w:rsidRDefault="009055DA" w:rsidP="009055DA">
            <w:pPr>
              <w:pStyle w:val="TableText"/>
            </w:pPr>
            <w:r w:rsidRPr="00867806">
              <w:t>Castlereagh</w:t>
            </w:r>
          </w:p>
        </w:tc>
        <w:tc>
          <w:tcPr>
            <w:tcW w:w="3636" w:type="dxa"/>
            <w:noWrap/>
            <w:hideMark/>
          </w:tcPr>
          <w:p w14:paraId="21339824" w14:textId="10CC2D67" w:rsidR="009055DA" w:rsidRPr="00FE02D0" w:rsidRDefault="009055DA" w:rsidP="009055DA">
            <w:pPr>
              <w:pStyle w:val="TableText"/>
            </w:pPr>
            <w:r w:rsidRPr="00867806">
              <w:t>Rt1.2: Temporary transitional zone stream</w:t>
            </w:r>
          </w:p>
        </w:tc>
        <w:tc>
          <w:tcPr>
            <w:tcW w:w="964" w:type="dxa"/>
            <w:noWrap/>
            <w:hideMark/>
          </w:tcPr>
          <w:p w14:paraId="536071AC" w14:textId="258B08DE" w:rsidR="009055DA" w:rsidRPr="00FE02D0" w:rsidRDefault="009055DA" w:rsidP="009055DA">
            <w:pPr>
              <w:pStyle w:val="TableTextRight"/>
            </w:pPr>
            <w:r w:rsidRPr="00867806">
              <w:t>4,204</w:t>
            </w:r>
          </w:p>
        </w:tc>
        <w:tc>
          <w:tcPr>
            <w:tcW w:w="1191" w:type="dxa"/>
            <w:noWrap/>
            <w:hideMark/>
          </w:tcPr>
          <w:p w14:paraId="35F5B019" w14:textId="6A06DF59" w:rsidR="009055DA" w:rsidRPr="00FE02D0" w:rsidRDefault="009055DA" w:rsidP="009055DA">
            <w:pPr>
              <w:pStyle w:val="TableTextRight"/>
            </w:pPr>
            <w:r w:rsidRPr="00867806">
              <w:t>34</w:t>
            </w:r>
          </w:p>
        </w:tc>
        <w:tc>
          <w:tcPr>
            <w:tcW w:w="794" w:type="dxa"/>
            <w:noWrap/>
            <w:hideMark/>
          </w:tcPr>
          <w:p w14:paraId="2D71760A" w14:textId="0CCFAD5B" w:rsidR="009055DA" w:rsidRPr="00FE02D0" w:rsidRDefault="009055DA" w:rsidP="009055DA">
            <w:pPr>
              <w:pStyle w:val="TableTextRight"/>
            </w:pPr>
            <w:r w:rsidRPr="00867806">
              <w:t>0</w:t>
            </w:r>
          </w:p>
        </w:tc>
        <w:tc>
          <w:tcPr>
            <w:tcW w:w="1191" w:type="dxa"/>
            <w:noWrap/>
            <w:hideMark/>
          </w:tcPr>
          <w:p w14:paraId="74CA37FE" w14:textId="5968A530" w:rsidR="009055DA" w:rsidRPr="00FE02D0" w:rsidRDefault="009055DA" w:rsidP="009055DA">
            <w:pPr>
              <w:pStyle w:val="TableTextRight"/>
              <w:ind w:right="227"/>
            </w:pPr>
            <w:r w:rsidRPr="00F51A6E">
              <w:t>0</w:t>
            </w:r>
          </w:p>
        </w:tc>
      </w:tr>
      <w:tr w:rsidR="009055DA" w:rsidRPr="00FE02D0" w14:paraId="72429C0B"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17C25531" w14:textId="19CBFE33" w:rsidR="009055DA" w:rsidRPr="00FE02D0" w:rsidRDefault="009055DA" w:rsidP="009055DA">
            <w:pPr>
              <w:pStyle w:val="TableText"/>
            </w:pPr>
            <w:r w:rsidRPr="00867806">
              <w:t>Castlereagh</w:t>
            </w:r>
          </w:p>
        </w:tc>
        <w:tc>
          <w:tcPr>
            <w:tcW w:w="3636" w:type="dxa"/>
            <w:noWrap/>
            <w:hideMark/>
          </w:tcPr>
          <w:p w14:paraId="154AEA42" w14:textId="57255C05" w:rsidR="009055DA" w:rsidRPr="00FE02D0" w:rsidRDefault="009055DA" w:rsidP="009055DA">
            <w:pPr>
              <w:pStyle w:val="TableText"/>
            </w:pPr>
            <w:r w:rsidRPr="00867806">
              <w:t>Rt1.1: Temporary high energy upland stream</w:t>
            </w:r>
          </w:p>
        </w:tc>
        <w:tc>
          <w:tcPr>
            <w:tcW w:w="964" w:type="dxa"/>
            <w:noWrap/>
            <w:hideMark/>
          </w:tcPr>
          <w:p w14:paraId="760994F4" w14:textId="1D497EF3" w:rsidR="009055DA" w:rsidRPr="00FE02D0" w:rsidRDefault="009055DA" w:rsidP="009055DA">
            <w:pPr>
              <w:pStyle w:val="TableTextRight"/>
            </w:pPr>
            <w:r w:rsidRPr="00867806">
              <w:t>2,346</w:t>
            </w:r>
          </w:p>
        </w:tc>
        <w:tc>
          <w:tcPr>
            <w:tcW w:w="1191" w:type="dxa"/>
            <w:noWrap/>
            <w:hideMark/>
          </w:tcPr>
          <w:p w14:paraId="68A45092" w14:textId="0BDAB454" w:rsidR="009055DA" w:rsidRPr="00FE02D0" w:rsidRDefault="009055DA" w:rsidP="009055DA">
            <w:pPr>
              <w:pStyle w:val="TableTextRight"/>
            </w:pPr>
            <w:r w:rsidRPr="00867806">
              <w:t>0</w:t>
            </w:r>
          </w:p>
        </w:tc>
        <w:tc>
          <w:tcPr>
            <w:tcW w:w="794" w:type="dxa"/>
            <w:noWrap/>
            <w:hideMark/>
          </w:tcPr>
          <w:p w14:paraId="02B3DBAB" w14:textId="45F91944" w:rsidR="009055DA" w:rsidRPr="00FE02D0" w:rsidRDefault="009055DA" w:rsidP="009055DA">
            <w:pPr>
              <w:pStyle w:val="TableTextRight"/>
            </w:pPr>
            <w:r w:rsidRPr="00867806">
              <w:t>0</w:t>
            </w:r>
          </w:p>
        </w:tc>
        <w:tc>
          <w:tcPr>
            <w:tcW w:w="1191" w:type="dxa"/>
            <w:noWrap/>
            <w:hideMark/>
          </w:tcPr>
          <w:p w14:paraId="48FECE71" w14:textId="7EEE640A" w:rsidR="009055DA" w:rsidRPr="00FE02D0" w:rsidRDefault="009055DA" w:rsidP="009055DA">
            <w:pPr>
              <w:pStyle w:val="TableTextRight"/>
              <w:ind w:right="227"/>
            </w:pPr>
            <w:r w:rsidRPr="00F51A6E">
              <w:t>0</w:t>
            </w:r>
          </w:p>
        </w:tc>
      </w:tr>
      <w:tr w:rsidR="009055DA" w:rsidRPr="00FE02D0" w14:paraId="75A0C049" w14:textId="77777777" w:rsidTr="00446D37">
        <w:trPr>
          <w:trHeight w:val="300"/>
        </w:trPr>
        <w:tc>
          <w:tcPr>
            <w:tcW w:w="1814" w:type="dxa"/>
            <w:noWrap/>
            <w:hideMark/>
          </w:tcPr>
          <w:p w14:paraId="00693E6C" w14:textId="5A8D0552" w:rsidR="009055DA" w:rsidRPr="00FE02D0" w:rsidRDefault="009055DA" w:rsidP="009055DA">
            <w:pPr>
              <w:pStyle w:val="TableText"/>
            </w:pPr>
            <w:r w:rsidRPr="00867806">
              <w:t>Castlereagh</w:t>
            </w:r>
          </w:p>
        </w:tc>
        <w:tc>
          <w:tcPr>
            <w:tcW w:w="3636" w:type="dxa"/>
            <w:noWrap/>
            <w:hideMark/>
          </w:tcPr>
          <w:p w14:paraId="608C626A" w14:textId="22DF0840" w:rsidR="009055DA" w:rsidRPr="00FE02D0" w:rsidRDefault="009055DA" w:rsidP="009055DA">
            <w:pPr>
              <w:pStyle w:val="TableText"/>
            </w:pPr>
            <w:r w:rsidRPr="00867806">
              <w:t>Rt1.3: Temporary low energy upland stream</w:t>
            </w:r>
          </w:p>
        </w:tc>
        <w:tc>
          <w:tcPr>
            <w:tcW w:w="964" w:type="dxa"/>
            <w:noWrap/>
            <w:hideMark/>
          </w:tcPr>
          <w:p w14:paraId="04A86AA8" w14:textId="482DE299" w:rsidR="009055DA" w:rsidRPr="00FE02D0" w:rsidRDefault="009055DA" w:rsidP="009055DA">
            <w:pPr>
              <w:pStyle w:val="TableTextRight"/>
            </w:pPr>
            <w:r w:rsidRPr="00867806">
              <w:t>85</w:t>
            </w:r>
          </w:p>
        </w:tc>
        <w:tc>
          <w:tcPr>
            <w:tcW w:w="1191" w:type="dxa"/>
            <w:noWrap/>
            <w:hideMark/>
          </w:tcPr>
          <w:p w14:paraId="4C107158" w14:textId="702AC20B" w:rsidR="009055DA" w:rsidRPr="00FE02D0" w:rsidRDefault="009055DA" w:rsidP="009055DA">
            <w:pPr>
              <w:pStyle w:val="TableTextRight"/>
            </w:pPr>
            <w:r w:rsidRPr="00867806">
              <w:t>0</w:t>
            </w:r>
          </w:p>
        </w:tc>
        <w:tc>
          <w:tcPr>
            <w:tcW w:w="794" w:type="dxa"/>
            <w:noWrap/>
            <w:hideMark/>
          </w:tcPr>
          <w:p w14:paraId="2DD90D4B" w14:textId="7989FC4B" w:rsidR="009055DA" w:rsidRPr="00FE02D0" w:rsidRDefault="009055DA" w:rsidP="009055DA">
            <w:pPr>
              <w:pStyle w:val="TableTextRight"/>
            </w:pPr>
            <w:r w:rsidRPr="00867806">
              <w:t>0</w:t>
            </w:r>
          </w:p>
        </w:tc>
        <w:tc>
          <w:tcPr>
            <w:tcW w:w="1191" w:type="dxa"/>
            <w:noWrap/>
            <w:hideMark/>
          </w:tcPr>
          <w:p w14:paraId="7ADFC54B" w14:textId="5D22F547" w:rsidR="009055DA" w:rsidRPr="00FE02D0" w:rsidRDefault="009055DA" w:rsidP="009055DA">
            <w:pPr>
              <w:pStyle w:val="TableTextRight"/>
              <w:ind w:right="227"/>
            </w:pPr>
            <w:r w:rsidRPr="00F51A6E">
              <w:t>0</w:t>
            </w:r>
          </w:p>
        </w:tc>
      </w:tr>
      <w:tr w:rsidR="009055DA" w:rsidRPr="00FE02D0" w14:paraId="1853B2AA"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32FD9C0B" w14:textId="72A03918" w:rsidR="009055DA" w:rsidRPr="00FE02D0" w:rsidRDefault="009055DA" w:rsidP="009055DA">
            <w:pPr>
              <w:pStyle w:val="TableText"/>
            </w:pPr>
            <w:r w:rsidRPr="00867806">
              <w:t>Castlereagh</w:t>
            </w:r>
          </w:p>
        </w:tc>
        <w:tc>
          <w:tcPr>
            <w:tcW w:w="3636" w:type="dxa"/>
            <w:noWrap/>
            <w:hideMark/>
          </w:tcPr>
          <w:p w14:paraId="46581EA6" w14:textId="3395B75A" w:rsidR="009055DA" w:rsidRPr="00FE02D0" w:rsidRDefault="009055DA" w:rsidP="009055DA">
            <w:pPr>
              <w:pStyle w:val="TableText"/>
            </w:pPr>
            <w:r w:rsidRPr="00867806">
              <w:t>Rp1.1: Permanent high energy upland stream</w:t>
            </w:r>
          </w:p>
        </w:tc>
        <w:tc>
          <w:tcPr>
            <w:tcW w:w="964" w:type="dxa"/>
            <w:noWrap/>
            <w:hideMark/>
          </w:tcPr>
          <w:p w14:paraId="3D9C992D" w14:textId="6E04679A" w:rsidR="009055DA" w:rsidRPr="00FE02D0" w:rsidRDefault="009055DA" w:rsidP="009055DA">
            <w:pPr>
              <w:pStyle w:val="TableTextRight"/>
            </w:pPr>
            <w:r w:rsidRPr="00867806">
              <w:t>25</w:t>
            </w:r>
          </w:p>
        </w:tc>
        <w:tc>
          <w:tcPr>
            <w:tcW w:w="1191" w:type="dxa"/>
            <w:noWrap/>
            <w:hideMark/>
          </w:tcPr>
          <w:p w14:paraId="3BAD2924" w14:textId="4C638973" w:rsidR="009055DA" w:rsidRPr="00FE02D0" w:rsidRDefault="009055DA" w:rsidP="009055DA">
            <w:pPr>
              <w:pStyle w:val="TableTextRight"/>
            </w:pPr>
            <w:r w:rsidRPr="00867806">
              <w:t>0</w:t>
            </w:r>
          </w:p>
        </w:tc>
        <w:tc>
          <w:tcPr>
            <w:tcW w:w="794" w:type="dxa"/>
            <w:noWrap/>
            <w:hideMark/>
          </w:tcPr>
          <w:p w14:paraId="7D102317" w14:textId="1C1F32AE" w:rsidR="009055DA" w:rsidRPr="00FE02D0" w:rsidRDefault="009055DA" w:rsidP="009055DA">
            <w:pPr>
              <w:pStyle w:val="TableTextRight"/>
            </w:pPr>
            <w:r w:rsidRPr="00867806">
              <w:t>0</w:t>
            </w:r>
          </w:p>
        </w:tc>
        <w:tc>
          <w:tcPr>
            <w:tcW w:w="1191" w:type="dxa"/>
            <w:noWrap/>
            <w:hideMark/>
          </w:tcPr>
          <w:p w14:paraId="6F1F2177" w14:textId="2CBC59ED" w:rsidR="009055DA" w:rsidRPr="00FE02D0" w:rsidRDefault="009055DA" w:rsidP="009055DA">
            <w:pPr>
              <w:pStyle w:val="TableTextRight"/>
              <w:ind w:right="227"/>
            </w:pPr>
            <w:r w:rsidRPr="00F51A6E">
              <w:t>0</w:t>
            </w:r>
          </w:p>
        </w:tc>
      </w:tr>
      <w:tr w:rsidR="009055DA" w:rsidRPr="00FE02D0" w14:paraId="5E5F0A45" w14:textId="77777777" w:rsidTr="00446D37">
        <w:trPr>
          <w:trHeight w:val="300"/>
        </w:trPr>
        <w:tc>
          <w:tcPr>
            <w:tcW w:w="1814" w:type="dxa"/>
            <w:noWrap/>
            <w:hideMark/>
          </w:tcPr>
          <w:p w14:paraId="5DF9F4E7" w14:textId="5764AC29" w:rsidR="009055DA" w:rsidRPr="00FE02D0" w:rsidRDefault="009055DA" w:rsidP="009055DA">
            <w:pPr>
              <w:pStyle w:val="TableText"/>
            </w:pPr>
            <w:r w:rsidRPr="00867806">
              <w:t>Castlereagh</w:t>
            </w:r>
          </w:p>
        </w:tc>
        <w:tc>
          <w:tcPr>
            <w:tcW w:w="3636" w:type="dxa"/>
            <w:noWrap/>
            <w:hideMark/>
          </w:tcPr>
          <w:p w14:paraId="59353741" w14:textId="0AF4EB81" w:rsidR="009055DA" w:rsidRPr="00FE02D0" w:rsidRDefault="009055DA" w:rsidP="009055DA">
            <w:pPr>
              <w:pStyle w:val="TableText"/>
            </w:pPr>
            <w:r w:rsidRPr="00867806">
              <w:t>Rp1.3: Permanent low energy upland stream</w:t>
            </w:r>
          </w:p>
        </w:tc>
        <w:tc>
          <w:tcPr>
            <w:tcW w:w="964" w:type="dxa"/>
            <w:noWrap/>
            <w:hideMark/>
          </w:tcPr>
          <w:p w14:paraId="6995A3AF" w14:textId="75F7DA73" w:rsidR="009055DA" w:rsidRPr="00FE02D0" w:rsidRDefault="009055DA" w:rsidP="009055DA">
            <w:pPr>
              <w:pStyle w:val="TableTextRight"/>
            </w:pPr>
            <w:r w:rsidRPr="00867806">
              <w:t>20</w:t>
            </w:r>
          </w:p>
        </w:tc>
        <w:tc>
          <w:tcPr>
            <w:tcW w:w="1191" w:type="dxa"/>
            <w:noWrap/>
            <w:hideMark/>
          </w:tcPr>
          <w:p w14:paraId="2CB56012" w14:textId="320C187C" w:rsidR="009055DA" w:rsidRPr="00FE02D0" w:rsidRDefault="009055DA" w:rsidP="009055DA">
            <w:pPr>
              <w:pStyle w:val="TableTextRight"/>
            </w:pPr>
            <w:r w:rsidRPr="00867806">
              <w:t>0</w:t>
            </w:r>
          </w:p>
        </w:tc>
        <w:tc>
          <w:tcPr>
            <w:tcW w:w="794" w:type="dxa"/>
            <w:noWrap/>
            <w:hideMark/>
          </w:tcPr>
          <w:p w14:paraId="453350CE" w14:textId="40AEC970" w:rsidR="009055DA" w:rsidRPr="00FE02D0" w:rsidRDefault="009055DA" w:rsidP="009055DA">
            <w:pPr>
              <w:pStyle w:val="TableTextRight"/>
            </w:pPr>
            <w:r w:rsidRPr="00867806">
              <w:t>0</w:t>
            </w:r>
          </w:p>
        </w:tc>
        <w:tc>
          <w:tcPr>
            <w:tcW w:w="1191" w:type="dxa"/>
            <w:noWrap/>
            <w:hideMark/>
          </w:tcPr>
          <w:p w14:paraId="5CAFC680" w14:textId="3BC8EE26" w:rsidR="009055DA" w:rsidRPr="00FE02D0" w:rsidRDefault="009055DA" w:rsidP="009055DA">
            <w:pPr>
              <w:pStyle w:val="TableTextRight"/>
              <w:ind w:right="227"/>
            </w:pPr>
            <w:r w:rsidRPr="00F51A6E">
              <w:t>0</w:t>
            </w:r>
          </w:p>
        </w:tc>
      </w:tr>
      <w:tr w:rsidR="009055DA" w:rsidRPr="00FE02D0" w14:paraId="0529C076"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7F19D6E0" w14:textId="0B56F423" w:rsidR="009055DA" w:rsidRPr="00FE02D0" w:rsidRDefault="009055DA" w:rsidP="009055DA">
            <w:pPr>
              <w:pStyle w:val="TableText"/>
            </w:pPr>
            <w:r w:rsidRPr="00867806">
              <w:t>Central Murray</w:t>
            </w:r>
            <w:r w:rsidR="004A5167">
              <w:t>†</w:t>
            </w:r>
          </w:p>
        </w:tc>
        <w:tc>
          <w:tcPr>
            <w:tcW w:w="3636" w:type="dxa"/>
            <w:shd w:val="clear" w:color="auto" w:fill="D0EAFF" w:themeFill="accent2" w:themeFillTint="1A"/>
            <w:noWrap/>
            <w:hideMark/>
          </w:tcPr>
          <w:p w14:paraId="1D55391A" w14:textId="1397990E"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697C594F" w14:textId="1625AA3B" w:rsidR="009055DA" w:rsidRPr="00FE02D0" w:rsidRDefault="009055DA" w:rsidP="009055DA">
            <w:pPr>
              <w:pStyle w:val="TableTextRight"/>
            </w:pPr>
            <w:r w:rsidRPr="00867806">
              <w:t>2,714</w:t>
            </w:r>
          </w:p>
        </w:tc>
        <w:tc>
          <w:tcPr>
            <w:tcW w:w="1191" w:type="dxa"/>
            <w:shd w:val="clear" w:color="auto" w:fill="D0EAFF" w:themeFill="accent2" w:themeFillTint="1A"/>
            <w:noWrap/>
            <w:hideMark/>
          </w:tcPr>
          <w:p w14:paraId="627B14BF" w14:textId="2C99180F" w:rsidR="009055DA" w:rsidRPr="00FE02D0" w:rsidRDefault="009055DA" w:rsidP="009055DA">
            <w:pPr>
              <w:pStyle w:val="TableTextRight"/>
            </w:pPr>
            <w:r w:rsidRPr="00867806">
              <w:t>2,419</w:t>
            </w:r>
          </w:p>
        </w:tc>
        <w:tc>
          <w:tcPr>
            <w:tcW w:w="794" w:type="dxa"/>
            <w:shd w:val="clear" w:color="auto" w:fill="D0EAFF" w:themeFill="accent2" w:themeFillTint="1A"/>
            <w:noWrap/>
            <w:hideMark/>
          </w:tcPr>
          <w:p w14:paraId="26D7D68E" w14:textId="1EE8648F" w:rsidR="009055DA" w:rsidRPr="00FE02D0" w:rsidRDefault="009055DA" w:rsidP="009055DA">
            <w:pPr>
              <w:pStyle w:val="TableTextRight"/>
            </w:pPr>
            <w:r w:rsidRPr="00867806">
              <w:t>1,769</w:t>
            </w:r>
          </w:p>
        </w:tc>
        <w:tc>
          <w:tcPr>
            <w:tcW w:w="1191" w:type="dxa"/>
            <w:shd w:val="clear" w:color="auto" w:fill="D0EAFF" w:themeFill="accent2" w:themeFillTint="1A"/>
            <w:noWrap/>
            <w:hideMark/>
          </w:tcPr>
          <w:p w14:paraId="414EC008" w14:textId="0A001F82" w:rsidR="009055DA" w:rsidRPr="00FE02D0" w:rsidRDefault="009055DA" w:rsidP="009055DA">
            <w:pPr>
              <w:pStyle w:val="TableTextRight"/>
              <w:ind w:right="227"/>
            </w:pPr>
            <w:r w:rsidRPr="00F51A6E">
              <w:t>73.1</w:t>
            </w:r>
          </w:p>
        </w:tc>
      </w:tr>
      <w:tr w:rsidR="009055DA" w:rsidRPr="00FE02D0" w14:paraId="0D0222B0" w14:textId="77777777" w:rsidTr="00446D37">
        <w:trPr>
          <w:trHeight w:val="300"/>
        </w:trPr>
        <w:tc>
          <w:tcPr>
            <w:tcW w:w="1814" w:type="dxa"/>
            <w:shd w:val="clear" w:color="auto" w:fill="D0EAFF" w:themeFill="accent2" w:themeFillTint="1A"/>
            <w:noWrap/>
            <w:hideMark/>
          </w:tcPr>
          <w:p w14:paraId="2DC92245" w14:textId="41199A06" w:rsidR="009055DA" w:rsidRPr="00FE02D0" w:rsidRDefault="009055DA" w:rsidP="009055DA">
            <w:pPr>
              <w:pStyle w:val="TableText"/>
            </w:pPr>
            <w:r w:rsidRPr="00867806">
              <w:t>Central Murray</w:t>
            </w:r>
            <w:r w:rsidR="004A5167">
              <w:t>†</w:t>
            </w:r>
          </w:p>
        </w:tc>
        <w:tc>
          <w:tcPr>
            <w:tcW w:w="3636" w:type="dxa"/>
            <w:shd w:val="clear" w:color="auto" w:fill="D0EAFF" w:themeFill="accent2" w:themeFillTint="1A"/>
            <w:noWrap/>
            <w:hideMark/>
          </w:tcPr>
          <w:p w14:paraId="18347BC6" w14:textId="35AF3D4A" w:rsidR="009055DA" w:rsidRPr="00FE02D0" w:rsidRDefault="009055DA" w:rsidP="009055DA">
            <w:pPr>
              <w:pStyle w:val="TableText"/>
            </w:pPr>
            <w:r w:rsidRPr="00867806">
              <w:t>Rt1.4: Temporary lowland stream</w:t>
            </w:r>
          </w:p>
        </w:tc>
        <w:tc>
          <w:tcPr>
            <w:tcW w:w="964" w:type="dxa"/>
            <w:shd w:val="clear" w:color="auto" w:fill="D0EAFF" w:themeFill="accent2" w:themeFillTint="1A"/>
            <w:noWrap/>
            <w:hideMark/>
          </w:tcPr>
          <w:p w14:paraId="307D1214" w14:textId="06CAA609" w:rsidR="009055DA" w:rsidRPr="00FE02D0" w:rsidRDefault="009055DA" w:rsidP="009055DA">
            <w:pPr>
              <w:pStyle w:val="TableTextRight"/>
            </w:pPr>
            <w:r w:rsidRPr="00867806">
              <w:t>3,658</w:t>
            </w:r>
          </w:p>
        </w:tc>
        <w:tc>
          <w:tcPr>
            <w:tcW w:w="1191" w:type="dxa"/>
            <w:shd w:val="clear" w:color="auto" w:fill="D0EAFF" w:themeFill="accent2" w:themeFillTint="1A"/>
            <w:noWrap/>
            <w:hideMark/>
          </w:tcPr>
          <w:p w14:paraId="492B571E" w14:textId="4EDBD866" w:rsidR="009055DA" w:rsidRPr="00FE02D0" w:rsidRDefault="009055DA" w:rsidP="009055DA">
            <w:pPr>
              <w:pStyle w:val="TableTextRight"/>
            </w:pPr>
            <w:r w:rsidRPr="00867806">
              <w:t>1,148</w:t>
            </w:r>
          </w:p>
        </w:tc>
        <w:tc>
          <w:tcPr>
            <w:tcW w:w="794" w:type="dxa"/>
            <w:shd w:val="clear" w:color="auto" w:fill="D0EAFF" w:themeFill="accent2" w:themeFillTint="1A"/>
            <w:noWrap/>
            <w:hideMark/>
          </w:tcPr>
          <w:p w14:paraId="1EB9E92D" w14:textId="00E187E1" w:rsidR="009055DA" w:rsidRPr="00FE02D0" w:rsidRDefault="009055DA" w:rsidP="009055DA">
            <w:pPr>
              <w:pStyle w:val="TableTextRight"/>
            </w:pPr>
            <w:r w:rsidRPr="00867806">
              <w:t>454</w:t>
            </w:r>
          </w:p>
        </w:tc>
        <w:tc>
          <w:tcPr>
            <w:tcW w:w="1191" w:type="dxa"/>
            <w:shd w:val="clear" w:color="auto" w:fill="D0EAFF" w:themeFill="accent2" w:themeFillTint="1A"/>
            <w:noWrap/>
            <w:hideMark/>
          </w:tcPr>
          <w:p w14:paraId="5D331D91" w14:textId="4EAAB7EF" w:rsidR="009055DA" w:rsidRPr="00FE02D0" w:rsidRDefault="009055DA" w:rsidP="009055DA">
            <w:pPr>
              <w:pStyle w:val="TableTextRight"/>
              <w:ind w:right="227"/>
            </w:pPr>
            <w:r w:rsidRPr="00F51A6E">
              <w:t>39.5</w:t>
            </w:r>
          </w:p>
        </w:tc>
      </w:tr>
      <w:tr w:rsidR="009055DA" w:rsidRPr="00FE02D0" w14:paraId="36BE4122"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25F979B4" w14:textId="624A07A5" w:rsidR="009055DA" w:rsidRPr="00FE02D0" w:rsidRDefault="009055DA" w:rsidP="009055DA">
            <w:pPr>
              <w:pStyle w:val="TableText"/>
            </w:pPr>
            <w:r w:rsidRPr="00867806">
              <w:t>Central Murray</w:t>
            </w:r>
            <w:r w:rsidR="004A5167">
              <w:t>†</w:t>
            </w:r>
          </w:p>
        </w:tc>
        <w:tc>
          <w:tcPr>
            <w:tcW w:w="3636" w:type="dxa"/>
            <w:shd w:val="clear" w:color="auto" w:fill="D0EAFF" w:themeFill="accent2" w:themeFillTint="1A"/>
            <w:noWrap/>
            <w:hideMark/>
          </w:tcPr>
          <w:p w14:paraId="6EBEB7F8" w14:textId="6EA23097" w:rsidR="009055DA" w:rsidRPr="00FE02D0" w:rsidRDefault="009055DA" w:rsidP="009055DA">
            <w:pPr>
              <w:pStyle w:val="TableText"/>
            </w:pPr>
            <w:r w:rsidRPr="00867806">
              <w:t>Rt1.2: Temporary transitional zone stream</w:t>
            </w:r>
          </w:p>
        </w:tc>
        <w:tc>
          <w:tcPr>
            <w:tcW w:w="964" w:type="dxa"/>
            <w:shd w:val="clear" w:color="auto" w:fill="D0EAFF" w:themeFill="accent2" w:themeFillTint="1A"/>
            <w:noWrap/>
            <w:hideMark/>
          </w:tcPr>
          <w:p w14:paraId="25A48D2C" w14:textId="2A8BEB56" w:rsidR="009055DA" w:rsidRPr="00FE02D0" w:rsidRDefault="009055DA" w:rsidP="009055DA">
            <w:pPr>
              <w:pStyle w:val="TableTextRight"/>
            </w:pPr>
            <w:r w:rsidRPr="00867806">
              <w:t>2,720</w:t>
            </w:r>
          </w:p>
        </w:tc>
        <w:tc>
          <w:tcPr>
            <w:tcW w:w="1191" w:type="dxa"/>
            <w:shd w:val="clear" w:color="auto" w:fill="D0EAFF" w:themeFill="accent2" w:themeFillTint="1A"/>
            <w:noWrap/>
            <w:hideMark/>
          </w:tcPr>
          <w:p w14:paraId="34C89000" w14:textId="4A3A7832" w:rsidR="009055DA" w:rsidRPr="00FE02D0" w:rsidRDefault="009055DA" w:rsidP="009055DA">
            <w:pPr>
              <w:pStyle w:val="TableTextRight"/>
            </w:pPr>
            <w:r w:rsidRPr="00867806">
              <w:t>33</w:t>
            </w:r>
          </w:p>
        </w:tc>
        <w:tc>
          <w:tcPr>
            <w:tcW w:w="794" w:type="dxa"/>
            <w:shd w:val="clear" w:color="auto" w:fill="D0EAFF" w:themeFill="accent2" w:themeFillTint="1A"/>
            <w:noWrap/>
            <w:hideMark/>
          </w:tcPr>
          <w:p w14:paraId="0D4920A0" w14:textId="70910D14" w:rsidR="009055DA" w:rsidRPr="00FE02D0" w:rsidRDefault="009055DA" w:rsidP="009055DA">
            <w:pPr>
              <w:pStyle w:val="TableTextRight"/>
            </w:pPr>
            <w:r w:rsidRPr="00867806">
              <w:t>10</w:t>
            </w:r>
          </w:p>
        </w:tc>
        <w:tc>
          <w:tcPr>
            <w:tcW w:w="1191" w:type="dxa"/>
            <w:shd w:val="clear" w:color="auto" w:fill="D0EAFF" w:themeFill="accent2" w:themeFillTint="1A"/>
            <w:noWrap/>
            <w:hideMark/>
          </w:tcPr>
          <w:p w14:paraId="49755EAF" w14:textId="0A856452" w:rsidR="009055DA" w:rsidRPr="00FE02D0" w:rsidRDefault="009055DA" w:rsidP="009055DA">
            <w:pPr>
              <w:pStyle w:val="TableTextRight"/>
              <w:ind w:right="227"/>
            </w:pPr>
            <w:r w:rsidRPr="00F51A6E">
              <w:t>30.3</w:t>
            </w:r>
          </w:p>
        </w:tc>
      </w:tr>
      <w:tr w:rsidR="009055DA" w:rsidRPr="00FE02D0" w14:paraId="6D912C2E" w14:textId="77777777" w:rsidTr="00446D37">
        <w:trPr>
          <w:trHeight w:val="300"/>
        </w:trPr>
        <w:tc>
          <w:tcPr>
            <w:tcW w:w="1814" w:type="dxa"/>
            <w:shd w:val="clear" w:color="auto" w:fill="D0EAFF" w:themeFill="accent2" w:themeFillTint="1A"/>
            <w:noWrap/>
            <w:hideMark/>
          </w:tcPr>
          <w:p w14:paraId="3BD57BDC" w14:textId="186C2AA4" w:rsidR="009055DA" w:rsidRPr="00FE02D0" w:rsidRDefault="009055DA" w:rsidP="009055DA">
            <w:pPr>
              <w:pStyle w:val="TableText"/>
            </w:pPr>
            <w:r w:rsidRPr="00867806">
              <w:t>Central Murray</w:t>
            </w:r>
            <w:r w:rsidR="004A5167">
              <w:t>†</w:t>
            </w:r>
          </w:p>
        </w:tc>
        <w:tc>
          <w:tcPr>
            <w:tcW w:w="3636" w:type="dxa"/>
            <w:shd w:val="clear" w:color="auto" w:fill="D0EAFF" w:themeFill="accent2" w:themeFillTint="1A"/>
            <w:noWrap/>
            <w:hideMark/>
          </w:tcPr>
          <w:p w14:paraId="07FD7DD8" w14:textId="39B45702"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22D16F8F" w14:textId="3BEB25AC" w:rsidR="009055DA" w:rsidRPr="00FE02D0" w:rsidRDefault="009055DA" w:rsidP="009055DA">
            <w:pPr>
              <w:pStyle w:val="TableTextRight"/>
            </w:pPr>
            <w:r w:rsidRPr="00867806">
              <w:t>120</w:t>
            </w:r>
          </w:p>
        </w:tc>
        <w:tc>
          <w:tcPr>
            <w:tcW w:w="1191" w:type="dxa"/>
            <w:shd w:val="clear" w:color="auto" w:fill="D0EAFF" w:themeFill="accent2" w:themeFillTint="1A"/>
            <w:noWrap/>
            <w:hideMark/>
          </w:tcPr>
          <w:p w14:paraId="57B17B3E" w14:textId="7206AF06" w:rsidR="009055DA" w:rsidRPr="00FE02D0" w:rsidRDefault="009055DA" w:rsidP="009055DA">
            <w:pPr>
              <w:pStyle w:val="TableTextRight"/>
            </w:pPr>
            <w:r w:rsidRPr="00867806">
              <w:t>18</w:t>
            </w:r>
          </w:p>
        </w:tc>
        <w:tc>
          <w:tcPr>
            <w:tcW w:w="794" w:type="dxa"/>
            <w:shd w:val="clear" w:color="auto" w:fill="D0EAFF" w:themeFill="accent2" w:themeFillTint="1A"/>
            <w:noWrap/>
            <w:hideMark/>
          </w:tcPr>
          <w:p w14:paraId="4ED1DF80" w14:textId="053A67BC" w:rsidR="009055DA" w:rsidRPr="00FE02D0" w:rsidRDefault="009055DA" w:rsidP="009055DA">
            <w:pPr>
              <w:pStyle w:val="TableTextRight"/>
            </w:pPr>
            <w:r w:rsidRPr="00867806">
              <w:t>8</w:t>
            </w:r>
          </w:p>
        </w:tc>
        <w:tc>
          <w:tcPr>
            <w:tcW w:w="1191" w:type="dxa"/>
            <w:shd w:val="clear" w:color="auto" w:fill="D0EAFF" w:themeFill="accent2" w:themeFillTint="1A"/>
            <w:noWrap/>
            <w:hideMark/>
          </w:tcPr>
          <w:p w14:paraId="64781381" w14:textId="0564AB8E" w:rsidR="009055DA" w:rsidRPr="00FE02D0" w:rsidRDefault="009055DA" w:rsidP="009055DA">
            <w:pPr>
              <w:pStyle w:val="TableTextRight"/>
              <w:ind w:right="227"/>
            </w:pPr>
            <w:r w:rsidRPr="00F51A6E">
              <w:t>44.4</w:t>
            </w:r>
          </w:p>
        </w:tc>
      </w:tr>
      <w:tr w:rsidR="009055DA" w:rsidRPr="00FE02D0" w14:paraId="58558348"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7558C543" w14:textId="64F0045C" w:rsidR="009055DA" w:rsidRPr="00FE02D0" w:rsidRDefault="009055DA" w:rsidP="009055DA">
            <w:pPr>
              <w:pStyle w:val="TableText"/>
            </w:pPr>
            <w:r w:rsidRPr="00867806">
              <w:t>Central Murray</w:t>
            </w:r>
          </w:p>
        </w:tc>
        <w:tc>
          <w:tcPr>
            <w:tcW w:w="3636" w:type="dxa"/>
            <w:noWrap/>
            <w:hideMark/>
          </w:tcPr>
          <w:p w14:paraId="6994928C" w14:textId="5AC42FD3" w:rsidR="009055DA" w:rsidRPr="00FE02D0" w:rsidRDefault="009055DA" w:rsidP="009055DA">
            <w:pPr>
              <w:pStyle w:val="TableText"/>
            </w:pPr>
            <w:r w:rsidRPr="00867806">
              <w:t>Rt1.1: Temporary high energy upland stream</w:t>
            </w:r>
          </w:p>
        </w:tc>
        <w:tc>
          <w:tcPr>
            <w:tcW w:w="964" w:type="dxa"/>
            <w:noWrap/>
            <w:hideMark/>
          </w:tcPr>
          <w:p w14:paraId="03C704C4" w14:textId="4259F559" w:rsidR="009055DA" w:rsidRPr="00FE02D0" w:rsidRDefault="009055DA" w:rsidP="009055DA">
            <w:pPr>
              <w:pStyle w:val="TableTextRight"/>
            </w:pPr>
            <w:r w:rsidRPr="00867806">
              <w:t>493</w:t>
            </w:r>
          </w:p>
        </w:tc>
        <w:tc>
          <w:tcPr>
            <w:tcW w:w="1191" w:type="dxa"/>
            <w:noWrap/>
            <w:hideMark/>
          </w:tcPr>
          <w:p w14:paraId="050E8901" w14:textId="232DE2B0" w:rsidR="009055DA" w:rsidRPr="00FE02D0" w:rsidRDefault="009055DA" w:rsidP="009055DA">
            <w:pPr>
              <w:pStyle w:val="TableTextRight"/>
            </w:pPr>
            <w:r w:rsidRPr="00867806">
              <w:t>1</w:t>
            </w:r>
          </w:p>
        </w:tc>
        <w:tc>
          <w:tcPr>
            <w:tcW w:w="794" w:type="dxa"/>
            <w:noWrap/>
            <w:hideMark/>
          </w:tcPr>
          <w:p w14:paraId="19AAAEE0" w14:textId="61E16E9A" w:rsidR="009055DA" w:rsidRPr="00FE02D0" w:rsidRDefault="009055DA" w:rsidP="009055DA">
            <w:pPr>
              <w:pStyle w:val="TableTextRight"/>
            </w:pPr>
            <w:r w:rsidRPr="00867806">
              <w:t>0</w:t>
            </w:r>
          </w:p>
        </w:tc>
        <w:tc>
          <w:tcPr>
            <w:tcW w:w="1191" w:type="dxa"/>
            <w:noWrap/>
            <w:hideMark/>
          </w:tcPr>
          <w:p w14:paraId="4403941A" w14:textId="2648BA19" w:rsidR="009055DA" w:rsidRPr="00FE02D0" w:rsidRDefault="009055DA" w:rsidP="009055DA">
            <w:pPr>
              <w:pStyle w:val="TableTextRight"/>
              <w:ind w:right="227"/>
            </w:pPr>
            <w:r w:rsidRPr="00F51A6E">
              <w:t>0</w:t>
            </w:r>
          </w:p>
        </w:tc>
      </w:tr>
      <w:tr w:rsidR="009055DA" w:rsidRPr="00FE02D0" w14:paraId="403DE349" w14:textId="77777777" w:rsidTr="00446D37">
        <w:trPr>
          <w:trHeight w:val="300"/>
        </w:trPr>
        <w:tc>
          <w:tcPr>
            <w:tcW w:w="1814" w:type="dxa"/>
            <w:noWrap/>
            <w:hideMark/>
          </w:tcPr>
          <w:p w14:paraId="639A5931" w14:textId="538CF82A" w:rsidR="009055DA" w:rsidRPr="00FE02D0" w:rsidRDefault="009055DA" w:rsidP="009055DA">
            <w:pPr>
              <w:pStyle w:val="TableText"/>
            </w:pPr>
            <w:r w:rsidRPr="00867806">
              <w:t>Central Murray</w:t>
            </w:r>
          </w:p>
        </w:tc>
        <w:tc>
          <w:tcPr>
            <w:tcW w:w="3636" w:type="dxa"/>
            <w:noWrap/>
            <w:hideMark/>
          </w:tcPr>
          <w:p w14:paraId="335C8631" w14:textId="01012EF4" w:rsidR="009055DA" w:rsidRPr="00FE02D0" w:rsidRDefault="009055DA" w:rsidP="009055DA">
            <w:pPr>
              <w:pStyle w:val="TableText"/>
            </w:pPr>
            <w:r w:rsidRPr="00867806">
              <w:t>Rp1.1: Permanent high energy upland stream</w:t>
            </w:r>
          </w:p>
        </w:tc>
        <w:tc>
          <w:tcPr>
            <w:tcW w:w="964" w:type="dxa"/>
            <w:noWrap/>
            <w:hideMark/>
          </w:tcPr>
          <w:p w14:paraId="7F94D406" w14:textId="43ADA835" w:rsidR="009055DA" w:rsidRPr="00FE02D0" w:rsidRDefault="009055DA" w:rsidP="009055DA">
            <w:pPr>
              <w:pStyle w:val="TableTextRight"/>
            </w:pPr>
            <w:r w:rsidRPr="00867806">
              <w:t>1</w:t>
            </w:r>
          </w:p>
        </w:tc>
        <w:tc>
          <w:tcPr>
            <w:tcW w:w="1191" w:type="dxa"/>
            <w:noWrap/>
            <w:hideMark/>
          </w:tcPr>
          <w:p w14:paraId="0B96DC4D" w14:textId="35879F4B" w:rsidR="009055DA" w:rsidRPr="00FE02D0" w:rsidRDefault="009055DA" w:rsidP="009055DA">
            <w:pPr>
              <w:pStyle w:val="TableTextRight"/>
            </w:pPr>
            <w:r w:rsidRPr="00867806">
              <w:t>0</w:t>
            </w:r>
          </w:p>
        </w:tc>
        <w:tc>
          <w:tcPr>
            <w:tcW w:w="794" w:type="dxa"/>
            <w:noWrap/>
            <w:hideMark/>
          </w:tcPr>
          <w:p w14:paraId="358E1BAA" w14:textId="4DC05F2F" w:rsidR="009055DA" w:rsidRPr="00FE02D0" w:rsidRDefault="009055DA" w:rsidP="009055DA">
            <w:pPr>
              <w:pStyle w:val="TableTextRight"/>
            </w:pPr>
            <w:r w:rsidRPr="00867806">
              <w:t>0</w:t>
            </w:r>
          </w:p>
        </w:tc>
        <w:tc>
          <w:tcPr>
            <w:tcW w:w="1191" w:type="dxa"/>
            <w:noWrap/>
            <w:hideMark/>
          </w:tcPr>
          <w:p w14:paraId="27C80A3F" w14:textId="68A19D0B" w:rsidR="009055DA" w:rsidRPr="00FE02D0" w:rsidRDefault="009055DA" w:rsidP="009055DA">
            <w:pPr>
              <w:pStyle w:val="TableTextRight"/>
              <w:ind w:right="227"/>
            </w:pPr>
            <w:r w:rsidRPr="00F51A6E">
              <w:t>0</w:t>
            </w:r>
          </w:p>
        </w:tc>
      </w:tr>
      <w:tr w:rsidR="009055DA" w:rsidRPr="00FE02D0" w14:paraId="76F382C1"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21453D8A" w14:textId="0110A69A" w:rsidR="009055DA" w:rsidRPr="00FE02D0" w:rsidRDefault="009055DA" w:rsidP="009055DA">
            <w:pPr>
              <w:pStyle w:val="TableText"/>
            </w:pPr>
            <w:r w:rsidRPr="00867806">
              <w:t>Central Murray</w:t>
            </w:r>
          </w:p>
        </w:tc>
        <w:tc>
          <w:tcPr>
            <w:tcW w:w="3636" w:type="dxa"/>
            <w:noWrap/>
            <w:hideMark/>
          </w:tcPr>
          <w:p w14:paraId="78569EB0" w14:textId="4323CC70" w:rsidR="009055DA" w:rsidRPr="00FE02D0" w:rsidRDefault="009055DA" w:rsidP="009055DA">
            <w:pPr>
              <w:pStyle w:val="TableText"/>
            </w:pPr>
            <w:r w:rsidRPr="00867806">
              <w:t>Rt1.3: Temporary low energy upland stream</w:t>
            </w:r>
          </w:p>
        </w:tc>
        <w:tc>
          <w:tcPr>
            <w:tcW w:w="964" w:type="dxa"/>
            <w:noWrap/>
            <w:hideMark/>
          </w:tcPr>
          <w:p w14:paraId="2E12B1B0" w14:textId="3648B474" w:rsidR="009055DA" w:rsidRPr="00FE02D0" w:rsidRDefault="009055DA" w:rsidP="009055DA">
            <w:pPr>
              <w:pStyle w:val="TableTextRight"/>
            </w:pPr>
            <w:r w:rsidRPr="00867806">
              <w:t>0</w:t>
            </w:r>
          </w:p>
        </w:tc>
        <w:tc>
          <w:tcPr>
            <w:tcW w:w="1191" w:type="dxa"/>
            <w:noWrap/>
            <w:hideMark/>
          </w:tcPr>
          <w:p w14:paraId="1E376835" w14:textId="090EBBB0" w:rsidR="009055DA" w:rsidRPr="00FE02D0" w:rsidRDefault="009055DA" w:rsidP="009055DA">
            <w:pPr>
              <w:pStyle w:val="TableTextRight"/>
            </w:pPr>
            <w:r w:rsidRPr="00867806">
              <w:t>0</w:t>
            </w:r>
          </w:p>
        </w:tc>
        <w:tc>
          <w:tcPr>
            <w:tcW w:w="794" w:type="dxa"/>
            <w:noWrap/>
            <w:hideMark/>
          </w:tcPr>
          <w:p w14:paraId="4EA586BB" w14:textId="47A0A418" w:rsidR="009055DA" w:rsidRPr="00FE02D0" w:rsidRDefault="009055DA" w:rsidP="009055DA">
            <w:pPr>
              <w:pStyle w:val="TableTextRight"/>
            </w:pPr>
            <w:r w:rsidRPr="00867806">
              <w:t>0</w:t>
            </w:r>
          </w:p>
        </w:tc>
        <w:tc>
          <w:tcPr>
            <w:tcW w:w="1191" w:type="dxa"/>
            <w:noWrap/>
            <w:hideMark/>
          </w:tcPr>
          <w:p w14:paraId="3F2E86BB" w14:textId="33CFEC1E" w:rsidR="009055DA" w:rsidRPr="00FE02D0" w:rsidRDefault="009055DA" w:rsidP="009055DA">
            <w:pPr>
              <w:pStyle w:val="TableTextRight"/>
              <w:ind w:right="227"/>
            </w:pPr>
            <w:r w:rsidRPr="00F51A6E">
              <w:t>0</w:t>
            </w:r>
          </w:p>
        </w:tc>
      </w:tr>
      <w:tr w:rsidR="009055DA" w:rsidRPr="00FE02D0" w14:paraId="12B1B73B" w14:textId="77777777" w:rsidTr="00446D37">
        <w:trPr>
          <w:trHeight w:val="300"/>
        </w:trPr>
        <w:tc>
          <w:tcPr>
            <w:tcW w:w="1814" w:type="dxa"/>
            <w:shd w:val="clear" w:color="auto" w:fill="D0EAFF" w:themeFill="accent2" w:themeFillTint="1A"/>
            <w:noWrap/>
            <w:hideMark/>
          </w:tcPr>
          <w:p w14:paraId="76EC299C" w14:textId="5F93DE6D" w:rsidR="009055DA" w:rsidRPr="00FE02D0" w:rsidRDefault="009055DA" w:rsidP="009055DA">
            <w:pPr>
              <w:pStyle w:val="TableText"/>
            </w:pPr>
            <w:r w:rsidRPr="00867806">
              <w:t>Condamine Balonne</w:t>
            </w:r>
            <w:r w:rsidR="004A5167">
              <w:t>†</w:t>
            </w:r>
          </w:p>
        </w:tc>
        <w:tc>
          <w:tcPr>
            <w:tcW w:w="3636" w:type="dxa"/>
            <w:shd w:val="clear" w:color="auto" w:fill="D0EAFF" w:themeFill="accent2" w:themeFillTint="1A"/>
            <w:noWrap/>
            <w:hideMark/>
          </w:tcPr>
          <w:p w14:paraId="5D053D7B" w14:textId="5A8D6682"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2D14829C" w14:textId="5B184554" w:rsidR="009055DA" w:rsidRPr="00FE02D0" w:rsidRDefault="009055DA" w:rsidP="009055DA">
            <w:pPr>
              <w:pStyle w:val="TableTextRight"/>
            </w:pPr>
            <w:r w:rsidRPr="00867806">
              <w:t>1,563</w:t>
            </w:r>
          </w:p>
        </w:tc>
        <w:tc>
          <w:tcPr>
            <w:tcW w:w="1191" w:type="dxa"/>
            <w:shd w:val="clear" w:color="auto" w:fill="D0EAFF" w:themeFill="accent2" w:themeFillTint="1A"/>
            <w:noWrap/>
            <w:hideMark/>
          </w:tcPr>
          <w:p w14:paraId="06E355DE" w14:textId="268CCB02" w:rsidR="009055DA" w:rsidRPr="00FE02D0" w:rsidRDefault="009055DA" w:rsidP="009055DA">
            <w:pPr>
              <w:pStyle w:val="TableTextRight"/>
            </w:pPr>
            <w:r w:rsidRPr="00867806">
              <w:t>1,377</w:t>
            </w:r>
          </w:p>
        </w:tc>
        <w:tc>
          <w:tcPr>
            <w:tcW w:w="794" w:type="dxa"/>
            <w:shd w:val="clear" w:color="auto" w:fill="D0EAFF" w:themeFill="accent2" w:themeFillTint="1A"/>
            <w:noWrap/>
            <w:hideMark/>
          </w:tcPr>
          <w:p w14:paraId="5A61EC28" w14:textId="0A8824ED" w:rsidR="009055DA" w:rsidRPr="00FE02D0" w:rsidRDefault="009055DA" w:rsidP="009055DA">
            <w:pPr>
              <w:pStyle w:val="TableTextRight"/>
            </w:pPr>
            <w:r w:rsidRPr="00867806">
              <w:t>887</w:t>
            </w:r>
          </w:p>
        </w:tc>
        <w:tc>
          <w:tcPr>
            <w:tcW w:w="1191" w:type="dxa"/>
            <w:shd w:val="clear" w:color="auto" w:fill="D0EAFF" w:themeFill="accent2" w:themeFillTint="1A"/>
            <w:noWrap/>
            <w:hideMark/>
          </w:tcPr>
          <w:p w14:paraId="79AD9172" w14:textId="46F6E8D9" w:rsidR="009055DA" w:rsidRPr="00FE02D0" w:rsidRDefault="009055DA" w:rsidP="009055DA">
            <w:pPr>
              <w:pStyle w:val="TableTextRight"/>
              <w:ind w:right="227"/>
            </w:pPr>
            <w:r w:rsidRPr="00F51A6E">
              <w:t>64.4</w:t>
            </w:r>
          </w:p>
        </w:tc>
      </w:tr>
      <w:tr w:rsidR="009055DA" w:rsidRPr="00FE02D0" w14:paraId="445CDA15"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46CF0CCD" w14:textId="251AD40C" w:rsidR="009055DA" w:rsidRPr="00FE02D0" w:rsidRDefault="009055DA" w:rsidP="009055DA">
            <w:pPr>
              <w:pStyle w:val="TableText"/>
            </w:pPr>
            <w:r w:rsidRPr="00867806">
              <w:t>Condamine Balonne</w:t>
            </w:r>
            <w:r w:rsidR="004A5167">
              <w:t>†</w:t>
            </w:r>
          </w:p>
        </w:tc>
        <w:tc>
          <w:tcPr>
            <w:tcW w:w="3636" w:type="dxa"/>
            <w:shd w:val="clear" w:color="auto" w:fill="D0EAFF" w:themeFill="accent2" w:themeFillTint="1A"/>
            <w:noWrap/>
            <w:hideMark/>
          </w:tcPr>
          <w:p w14:paraId="102B016C" w14:textId="201CF92A" w:rsidR="009055DA" w:rsidRPr="00FE02D0" w:rsidRDefault="009055DA" w:rsidP="009055DA">
            <w:pPr>
              <w:pStyle w:val="TableText"/>
            </w:pPr>
            <w:r w:rsidRPr="00867806">
              <w:t>Rt1.4: Temporary lowland stream</w:t>
            </w:r>
          </w:p>
        </w:tc>
        <w:tc>
          <w:tcPr>
            <w:tcW w:w="964" w:type="dxa"/>
            <w:shd w:val="clear" w:color="auto" w:fill="D0EAFF" w:themeFill="accent2" w:themeFillTint="1A"/>
            <w:noWrap/>
            <w:hideMark/>
          </w:tcPr>
          <w:p w14:paraId="5CE243C1" w14:textId="26FE2673" w:rsidR="009055DA" w:rsidRPr="00FE02D0" w:rsidRDefault="009055DA" w:rsidP="009055DA">
            <w:pPr>
              <w:pStyle w:val="TableTextRight"/>
            </w:pPr>
            <w:r w:rsidRPr="00867806">
              <w:t>14,853</w:t>
            </w:r>
          </w:p>
        </w:tc>
        <w:tc>
          <w:tcPr>
            <w:tcW w:w="1191" w:type="dxa"/>
            <w:shd w:val="clear" w:color="auto" w:fill="D0EAFF" w:themeFill="accent2" w:themeFillTint="1A"/>
            <w:noWrap/>
            <w:hideMark/>
          </w:tcPr>
          <w:p w14:paraId="6F4E33CE" w14:textId="03B34E21" w:rsidR="009055DA" w:rsidRPr="00FE02D0" w:rsidRDefault="009055DA" w:rsidP="009055DA">
            <w:pPr>
              <w:pStyle w:val="TableTextRight"/>
            </w:pPr>
            <w:r w:rsidRPr="00867806">
              <w:t>1,860</w:t>
            </w:r>
          </w:p>
        </w:tc>
        <w:tc>
          <w:tcPr>
            <w:tcW w:w="794" w:type="dxa"/>
            <w:shd w:val="clear" w:color="auto" w:fill="D0EAFF" w:themeFill="accent2" w:themeFillTint="1A"/>
            <w:noWrap/>
            <w:hideMark/>
          </w:tcPr>
          <w:p w14:paraId="262646DF" w14:textId="0935D7FA" w:rsidR="009055DA" w:rsidRPr="00FE02D0" w:rsidRDefault="009055DA" w:rsidP="009055DA">
            <w:pPr>
              <w:pStyle w:val="TableTextRight"/>
            </w:pPr>
            <w:r w:rsidRPr="00867806">
              <w:t>856</w:t>
            </w:r>
          </w:p>
        </w:tc>
        <w:tc>
          <w:tcPr>
            <w:tcW w:w="1191" w:type="dxa"/>
            <w:shd w:val="clear" w:color="auto" w:fill="D0EAFF" w:themeFill="accent2" w:themeFillTint="1A"/>
            <w:noWrap/>
            <w:hideMark/>
          </w:tcPr>
          <w:p w14:paraId="2579952E" w14:textId="52210A7B" w:rsidR="009055DA" w:rsidRPr="00FE02D0" w:rsidRDefault="009055DA" w:rsidP="009055DA">
            <w:pPr>
              <w:pStyle w:val="TableTextRight"/>
              <w:ind w:right="227"/>
            </w:pPr>
            <w:r w:rsidRPr="00F51A6E">
              <w:t>46.0</w:t>
            </w:r>
          </w:p>
        </w:tc>
      </w:tr>
      <w:tr w:rsidR="009055DA" w:rsidRPr="00FE02D0" w14:paraId="1292B797" w14:textId="77777777" w:rsidTr="00446D37">
        <w:trPr>
          <w:trHeight w:val="300"/>
        </w:trPr>
        <w:tc>
          <w:tcPr>
            <w:tcW w:w="1814" w:type="dxa"/>
            <w:shd w:val="clear" w:color="auto" w:fill="D0EAFF" w:themeFill="accent2" w:themeFillTint="1A"/>
            <w:noWrap/>
            <w:hideMark/>
          </w:tcPr>
          <w:p w14:paraId="39271F56" w14:textId="34C8246E" w:rsidR="009055DA" w:rsidRPr="00FE02D0" w:rsidRDefault="009055DA" w:rsidP="009055DA">
            <w:pPr>
              <w:pStyle w:val="TableText"/>
            </w:pPr>
            <w:r w:rsidRPr="00867806">
              <w:t>Condamine Balonne</w:t>
            </w:r>
            <w:r w:rsidR="004A5167">
              <w:t>†</w:t>
            </w:r>
          </w:p>
        </w:tc>
        <w:tc>
          <w:tcPr>
            <w:tcW w:w="3636" w:type="dxa"/>
            <w:shd w:val="clear" w:color="auto" w:fill="D0EAFF" w:themeFill="accent2" w:themeFillTint="1A"/>
            <w:noWrap/>
            <w:hideMark/>
          </w:tcPr>
          <w:p w14:paraId="2CE9F990" w14:textId="598BB866" w:rsidR="009055DA" w:rsidRPr="00FE02D0" w:rsidRDefault="009055DA" w:rsidP="009055DA">
            <w:pPr>
              <w:pStyle w:val="TableText"/>
            </w:pPr>
            <w:r w:rsidRPr="00867806">
              <w:t>Rt1.2: Temporary transitional zone stream</w:t>
            </w:r>
          </w:p>
        </w:tc>
        <w:tc>
          <w:tcPr>
            <w:tcW w:w="964" w:type="dxa"/>
            <w:shd w:val="clear" w:color="auto" w:fill="D0EAFF" w:themeFill="accent2" w:themeFillTint="1A"/>
            <w:noWrap/>
            <w:hideMark/>
          </w:tcPr>
          <w:p w14:paraId="2717E28E" w14:textId="5E2FFE2C" w:rsidR="009055DA" w:rsidRPr="00FE02D0" w:rsidRDefault="009055DA" w:rsidP="009055DA">
            <w:pPr>
              <w:pStyle w:val="TableTextRight"/>
            </w:pPr>
            <w:r w:rsidRPr="00867806">
              <w:t>29,029</w:t>
            </w:r>
          </w:p>
        </w:tc>
        <w:tc>
          <w:tcPr>
            <w:tcW w:w="1191" w:type="dxa"/>
            <w:shd w:val="clear" w:color="auto" w:fill="D0EAFF" w:themeFill="accent2" w:themeFillTint="1A"/>
            <w:noWrap/>
            <w:hideMark/>
          </w:tcPr>
          <w:p w14:paraId="5A5B21E0" w14:textId="3C5E7B79" w:rsidR="009055DA" w:rsidRPr="00FE02D0" w:rsidRDefault="009055DA" w:rsidP="009055DA">
            <w:pPr>
              <w:pStyle w:val="TableTextRight"/>
            </w:pPr>
            <w:r w:rsidRPr="00867806">
              <w:t>663</w:t>
            </w:r>
          </w:p>
        </w:tc>
        <w:tc>
          <w:tcPr>
            <w:tcW w:w="794" w:type="dxa"/>
            <w:shd w:val="clear" w:color="auto" w:fill="D0EAFF" w:themeFill="accent2" w:themeFillTint="1A"/>
            <w:noWrap/>
            <w:hideMark/>
          </w:tcPr>
          <w:p w14:paraId="752F625E" w14:textId="7C1095BE" w:rsidR="009055DA" w:rsidRPr="00FE02D0" w:rsidRDefault="009055DA" w:rsidP="009055DA">
            <w:pPr>
              <w:pStyle w:val="TableTextRight"/>
            </w:pPr>
            <w:r w:rsidRPr="00867806">
              <w:t>13</w:t>
            </w:r>
          </w:p>
        </w:tc>
        <w:tc>
          <w:tcPr>
            <w:tcW w:w="1191" w:type="dxa"/>
            <w:shd w:val="clear" w:color="auto" w:fill="D0EAFF" w:themeFill="accent2" w:themeFillTint="1A"/>
            <w:noWrap/>
            <w:hideMark/>
          </w:tcPr>
          <w:p w14:paraId="35DDA1BE" w14:textId="7080E859" w:rsidR="009055DA" w:rsidRPr="00FE02D0" w:rsidRDefault="009055DA" w:rsidP="009055DA">
            <w:pPr>
              <w:pStyle w:val="TableTextRight"/>
              <w:ind w:right="227"/>
            </w:pPr>
            <w:r w:rsidRPr="00F51A6E">
              <w:t>2.0</w:t>
            </w:r>
          </w:p>
        </w:tc>
      </w:tr>
      <w:tr w:rsidR="009055DA" w:rsidRPr="00FE02D0" w14:paraId="01C99274"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2199CCDC" w14:textId="5D974140" w:rsidR="009055DA" w:rsidRPr="00FE02D0" w:rsidRDefault="009055DA" w:rsidP="009055DA">
            <w:pPr>
              <w:pStyle w:val="TableText"/>
            </w:pPr>
            <w:r w:rsidRPr="00867806">
              <w:t>Condamine Balonne</w:t>
            </w:r>
            <w:r w:rsidR="004A5167">
              <w:t>†</w:t>
            </w:r>
          </w:p>
        </w:tc>
        <w:tc>
          <w:tcPr>
            <w:tcW w:w="3636" w:type="dxa"/>
            <w:shd w:val="clear" w:color="auto" w:fill="D0EAFF" w:themeFill="accent2" w:themeFillTint="1A"/>
            <w:noWrap/>
            <w:hideMark/>
          </w:tcPr>
          <w:p w14:paraId="2454E5D2" w14:textId="099ABDFA"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68017138" w14:textId="3B91A564" w:rsidR="009055DA" w:rsidRPr="00FE02D0" w:rsidRDefault="009055DA" w:rsidP="009055DA">
            <w:pPr>
              <w:pStyle w:val="TableTextRight"/>
            </w:pPr>
            <w:r w:rsidRPr="00867806">
              <w:t>467</w:t>
            </w:r>
          </w:p>
        </w:tc>
        <w:tc>
          <w:tcPr>
            <w:tcW w:w="1191" w:type="dxa"/>
            <w:shd w:val="clear" w:color="auto" w:fill="D0EAFF" w:themeFill="accent2" w:themeFillTint="1A"/>
            <w:noWrap/>
            <w:hideMark/>
          </w:tcPr>
          <w:p w14:paraId="1A615992" w14:textId="7CFA2FF9" w:rsidR="009055DA" w:rsidRPr="00FE02D0" w:rsidRDefault="009055DA" w:rsidP="009055DA">
            <w:pPr>
              <w:pStyle w:val="TableTextRight"/>
            </w:pPr>
            <w:r w:rsidRPr="00867806">
              <w:t>465</w:t>
            </w:r>
          </w:p>
        </w:tc>
        <w:tc>
          <w:tcPr>
            <w:tcW w:w="794" w:type="dxa"/>
            <w:shd w:val="clear" w:color="auto" w:fill="D0EAFF" w:themeFill="accent2" w:themeFillTint="1A"/>
            <w:noWrap/>
            <w:hideMark/>
          </w:tcPr>
          <w:p w14:paraId="23B602EB" w14:textId="56E5A4CE" w:rsidR="009055DA" w:rsidRPr="00FE02D0" w:rsidRDefault="009055DA" w:rsidP="009055DA">
            <w:pPr>
              <w:pStyle w:val="TableTextRight"/>
            </w:pPr>
            <w:r w:rsidRPr="00867806">
              <w:t>5</w:t>
            </w:r>
          </w:p>
        </w:tc>
        <w:tc>
          <w:tcPr>
            <w:tcW w:w="1191" w:type="dxa"/>
            <w:shd w:val="clear" w:color="auto" w:fill="D0EAFF" w:themeFill="accent2" w:themeFillTint="1A"/>
            <w:noWrap/>
            <w:hideMark/>
          </w:tcPr>
          <w:p w14:paraId="189AB2C9" w14:textId="74E3804A" w:rsidR="009055DA" w:rsidRPr="00FE02D0" w:rsidRDefault="009055DA" w:rsidP="009055DA">
            <w:pPr>
              <w:pStyle w:val="TableTextRight"/>
              <w:ind w:right="227"/>
            </w:pPr>
            <w:r w:rsidRPr="00F51A6E">
              <w:t>1.1</w:t>
            </w:r>
          </w:p>
        </w:tc>
      </w:tr>
      <w:tr w:rsidR="009055DA" w:rsidRPr="00FE02D0" w14:paraId="1F3B8565" w14:textId="77777777" w:rsidTr="00446D37">
        <w:trPr>
          <w:trHeight w:val="300"/>
        </w:trPr>
        <w:tc>
          <w:tcPr>
            <w:tcW w:w="1814" w:type="dxa"/>
            <w:noWrap/>
            <w:hideMark/>
          </w:tcPr>
          <w:p w14:paraId="2D041FEB" w14:textId="09D500F0" w:rsidR="009055DA" w:rsidRPr="00FE02D0" w:rsidRDefault="009055DA" w:rsidP="009055DA">
            <w:pPr>
              <w:pStyle w:val="TableText"/>
            </w:pPr>
            <w:r w:rsidRPr="00867806">
              <w:t>Condamine Balonne</w:t>
            </w:r>
          </w:p>
        </w:tc>
        <w:tc>
          <w:tcPr>
            <w:tcW w:w="3636" w:type="dxa"/>
            <w:noWrap/>
            <w:hideMark/>
          </w:tcPr>
          <w:p w14:paraId="1249418F" w14:textId="2D2ABA7E" w:rsidR="009055DA" w:rsidRPr="00FE02D0" w:rsidRDefault="009055DA" w:rsidP="009055DA">
            <w:pPr>
              <w:pStyle w:val="TableText"/>
            </w:pPr>
            <w:r w:rsidRPr="00867806">
              <w:t>Rt1.3: Temporary low energy upland stream</w:t>
            </w:r>
          </w:p>
        </w:tc>
        <w:tc>
          <w:tcPr>
            <w:tcW w:w="964" w:type="dxa"/>
            <w:noWrap/>
            <w:hideMark/>
          </w:tcPr>
          <w:p w14:paraId="1F64C47F" w14:textId="725CBC70" w:rsidR="009055DA" w:rsidRPr="00FE02D0" w:rsidRDefault="009055DA" w:rsidP="009055DA">
            <w:pPr>
              <w:pStyle w:val="TableTextRight"/>
            </w:pPr>
            <w:r w:rsidRPr="00867806">
              <w:t>963</w:t>
            </w:r>
          </w:p>
        </w:tc>
        <w:tc>
          <w:tcPr>
            <w:tcW w:w="1191" w:type="dxa"/>
            <w:noWrap/>
            <w:hideMark/>
          </w:tcPr>
          <w:p w14:paraId="77D302CB" w14:textId="65BF66FC" w:rsidR="009055DA" w:rsidRPr="00FE02D0" w:rsidRDefault="009055DA" w:rsidP="009055DA">
            <w:pPr>
              <w:pStyle w:val="TableTextRight"/>
            </w:pPr>
            <w:r w:rsidRPr="00867806">
              <w:t>89</w:t>
            </w:r>
          </w:p>
        </w:tc>
        <w:tc>
          <w:tcPr>
            <w:tcW w:w="794" w:type="dxa"/>
            <w:noWrap/>
            <w:hideMark/>
          </w:tcPr>
          <w:p w14:paraId="751F0A99" w14:textId="4EEB3DE6" w:rsidR="009055DA" w:rsidRPr="00FE02D0" w:rsidRDefault="009055DA" w:rsidP="009055DA">
            <w:pPr>
              <w:pStyle w:val="TableTextRight"/>
            </w:pPr>
            <w:r w:rsidRPr="00867806">
              <w:t>0</w:t>
            </w:r>
          </w:p>
        </w:tc>
        <w:tc>
          <w:tcPr>
            <w:tcW w:w="1191" w:type="dxa"/>
            <w:noWrap/>
            <w:hideMark/>
          </w:tcPr>
          <w:p w14:paraId="42E67C4E" w14:textId="4148E4F3" w:rsidR="009055DA" w:rsidRPr="00FE02D0" w:rsidRDefault="009055DA" w:rsidP="009055DA">
            <w:pPr>
              <w:pStyle w:val="TableTextRight"/>
              <w:ind w:right="227"/>
            </w:pPr>
            <w:r w:rsidRPr="00F51A6E">
              <w:t>0</w:t>
            </w:r>
          </w:p>
        </w:tc>
      </w:tr>
      <w:tr w:rsidR="009055DA" w:rsidRPr="00FE02D0" w14:paraId="593A7D36"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49792AFD" w14:textId="5CC7F763" w:rsidR="009055DA" w:rsidRPr="00FE02D0" w:rsidRDefault="009055DA" w:rsidP="009055DA">
            <w:pPr>
              <w:pStyle w:val="TableText"/>
            </w:pPr>
            <w:r w:rsidRPr="00867806">
              <w:t>Condamine Balonne</w:t>
            </w:r>
          </w:p>
        </w:tc>
        <w:tc>
          <w:tcPr>
            <w:tcW w:w="3636" w:type="dxa"/>
            <w:noWrap/>
            <w:hideMark/>
          </w:tcPr>
          <w:p w14:paraId="487307B2" w14:textId="5647EA36" w:rsidR="009055DA" w:rsidRPr="00FE02D0" w:rsidRDefault="009055DA" w:rsidP="009055DA">
            <w:pPr>
              <w:pStyle w:val="TableText"/>
            </w:pPr>
            <w:r w:rsidRPr="00867806">
              <w:t>Rt1.1: Temporary high energy upland stream</w:t>
            </w:r>
          </w:p>
        </w:tc>
        <w:tc>
          <w:tcPr>
            <w:tcW w:w="964" w:type="dxa"/>
            <w:noWrap/>
            <w:hideMark/>
          </w:tcPr>
          <w:p w14:paraId="7FFB250E" w14:textId="7E13EEFE" w:rsidR="009055DA" w:rsidRPr="00FE02D0" w:rsidRDefault="009055DA" w:rsidP="009055DA">
            <w:pPr>
              <w:pStyle w:val="TableTextRight"/>
            </w:pPr>
            <w:r w:rsidRPr="00867806">
              <w:t>8,197</w:t>
            </w:r>
          </w:p>
        </w:tc>
        <w:tc>
          <w:tcPr>
            <w:tcW w:w="1191" w:type="dxa"/>
            <w:noWrap/>
            <w:hideMark/>
          </w:tcPr>
          <w:p w14:paraId="60C991C8" w14:textId="592DF3A2" w:rsidR="009055DA" w:rsidRPr="00FE02D0" w:rsidRDefault="009055DA" w:rsidP="009055DA">
            <w:pPr>
              <w:pStyle w:val="TableTextRight"/>
            </w:pPr>
            <w:r w:rsidRPr="00867806">
              <w:t>32</w:t>
            </w:r>
          </w:p>
        </w:tc>
        <w:tc>
          <w:tcPr>
            <w:tcW w:w="794" w:type="dxa"/>
            <w:noWrap/>
            <w:hideMark/>
          </w:tcPr>
          <w:p w14:paraId="2FEA7DB3" w14:textId="3A0115E9" w:rsidR="009055DA" w:rsidRPr="00FE02D0" w:rsidRDefault="009055DA" w:rsidP="009055DA">
            <w:pPr>
              <w:pStyle w:val="TableTextRight"/>
            </w:pPr>
            <w:r w:rsidRPr="00867806">
              <w:t>0</w:t>
            </w:r>
          </w:p>
        </w:tc>
        <w:tc>
          <w:tcPr>
            <w:tcW w:w="1191" w:type="dxa"/>
            <w:noWrap/>
            <w:hideMark/>
          </w:tcPr>
          <w:p w14:paraId="51E4FFE9" w14:textId="7BBA9BC4" w:rsidR="009055DA" w:rsidRPr="00FE02D0" w:rsidRDefault="009055DA" w:rsidP="009055DA">
            <w:pPr>
              <w:pStyle w:val="TableTextRight"/>
              <w:ind w:right="227"/>
            </w:pPr>
            <w:r w:rsidRPr="00F51A6E">
              <w:t>0</w:t>
            </w:r>
          </w:p>
        </w:tc>
      </w:tr>
      <w:tr w:rsidR="009055DA" w:rsidRPr="00FE02D0" w14:paraId="536BD247" w14:textId="77777777" w:rsidTr="00446D37">
        <w:trPr>
          <w:trHeight w:val="300"/>
        </w:trPr>
        <w:tc>
          <w:tcPr>
            <w:tcW w:w="1814" w:type="dxa"/>
            <w:noWrap/>
            <w:hideMark/>
          </w:tcPr>
          <w:p w14:paraId="33E26C37" w14:textId="4650556B" w:rsidR="009055DA" w:rsidRPr="00FE02D0" w:rsidRDefault="009055DA" w:rsidP="009055DA">
            <w:pPr>
              <w:pStyle w:val="TableText"/>
            </w:pPr>
            <w:r w:rsidRPr="00867806">
              <w:t>Condamine Balonne</w:t>
            </w:r>
          </w:p>
        </w:tc>
        <w:tc>
          <w:tcPr>
            <w:tcW w:w="3636" w:type="dxa"/>
            <w:noWrap/>
            <w:hideMark/>
          </w:tcPr>
          <w:p w14:paraId="105E4D87" w14:textId="2DAF8729" w:rsidR="009055DA" w:rsidRPr="00FE02D0" w:rsidRDefault="009055DA" w:rsidP="009055DA">
            <w:pPr>
              <w:pStyle w:val="TableText"/>
            </w:pPr>
            <w:r w:rsidRPr="00867806">
              <w:t>Rp1.1: Permanent high energy upland stream</w:t>
            </w:r>
          </w:p>
        </w:tc>
        <w:tc>
          <w:tcPr>
            <w:tcW w:w="964" w:type="dxa"/>
            <w:noWrap/>
            <w:hideMark/>
          </w:tcPr>
          <w:p w14:paraId="0CD0FBD4" w14:textId="6F3CBA1E" w:rsidR="009055DA" w:rsidRPr="00FE02D0" w:rsidRDefault="009055DA" w:rsidP="009055DA">
            <w:pPr>
              <w:pStyle w:val="TableTextRight"/>
            </w:pPr>
            <w:r w:rsidRPr="00867806">
              <w:t>25</w:t>
            </w:r>
          </w:p>
        </w:tc>
        <w:tc>
          <w:tcPr>
            <w:tcW w:w="1191" w:type="dxa"/>
            <w:noWrap/>
            <w:hideMark/>
          </w:tcPr>
          <w:p w14:paraId="4859A7F1" w14:textId="76C53820" w:rsidR="009055DA" w:rsidRPr="00FE02D0" w:rsidRDefault="009055DA" w:rsidP="009055DA">
            <w:pPr>
              <w:pStyle w:val="TableTextRight"/>
            </w:pPr>
            <w:r w:rsidRPr="00867806">
              <w:t>25</w:t>
            </w:r>
          </w:p>
        </w:tc>
        <w:tc>
          <w:tcPr>
            <w:tcW w:w="794" w:type="dxa"/>
            <w:noWrap/>
            <w:hideMark/>
          </w:tcPr>
          <w:p w14:paraId="328C9DAC" w14:textId="34AC13BB" w:rsidR="009055DA" w:rsidRPr="00FE02D0" w:rsidRDefault="009055DA" w:rsidP="009055DA">
            <w:pPr>
              <w:pStyle w:val="TableTextRight"/>
            </w:pPr>
            <w:r w:rsidRPr="00867806">
              <w:t>0</w:t>
            </w:r>
          </w:p>
        </w:tc>
        <w:tc>
          <w:tcPr>
            <w:tcW w:w="1191" w:type="dxa"/>
            <w:noWrap/>
            <w:hideMark/>
          </w:tcPr>
          <w:p w14:paraId="57899025" w14:textId="4ED62842" w:rsidR="009055DA" w:rsidRPr="00FE02D0" w:rsidRDefault="009055DA" w:rsidP="009055DA">
            <w:pPr>
              <w:pStyle w:val="TableTextRight"/>
              <w:ind w:right="227"/>
            </w:pPr>
            <w:r w:rsidRPr="00F51A6E">
              <w:t>0</w:t>
            </w:r>
          </w:p>
        </w:tc>
      </w:tr>
      <w:tr w:rsidR="009055DA" w:rsidRPr="00FE02D0" w14:paraId="1369AD8E"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6A6ECAC7" w14:textId="7B96EB6B" w:rsidR="009055DA" w:rsidRPr="00FE02D0" w:rsidRDefault="009055DA" w:rsidP="009055DA">
            <w:pPr>
              <w:pStyle w:val="TableText"/>
            </w:pPr>
            <w:r w:rsidRPr="00867806">
              <w:t>Condamine Balonne</w:t>
            </w:r>
          </w:p>
        </w:tc>
        <w:tc>
          <w:tcPr>
            <w:tcW w:w="3636" w:type="dxa"/>
            <w:noWrap/>
            <w:hideMark/>
          </w:tcPr>
          <w:p w14:paraId="37661E18" w14:textId="0CCFFF96" w:rsidR="009055DA" w:rsidRPr="00FE02D0" w:rsidRDefault="009055DA" w:rsidP="009055DA">
            <w:pPr>
              <w:pStyle w:val="TableText"/>
            </w:pPr>
            <w:r w:rsidRPr="00867806">
              <w:t>Rp1.3: Permanent low energy upland stream</w:t>
            </w:r>
          </w:p>
        </w:tc>
        <w:tc>
          <w:tcPr>
            <w:tcW w:w="964" w:type="dxa"/>
            <w:noWrap/>
            <w:hideMark/>
          </w:tcPr>
          <w:p w14:paraId="639D447A" w14:textId="0EB83197" w:rsidR="009055DA" w:rsidRPr="00FE02D0" w:rsidRDefault="009055DA" w:rsidP="009055DA">
            <w:pPr>
              <w:pStyle w:val="TableTextRight"/>
            </w:pPr>
            <w:r w:rsidRPr="00867806">
              <w:t>16</w:t>
            </w:r>
          </w:p>
        </w:tc>
        <w:tc>
          <w:tcPr>
            <w:tcW w:w="1191" w:type="dxa"/>
            <w:noWrap/>
            <w:hideMark/>
          </w:tcPr>
          <w:p w14:paraId="2358DA48" w14:textId="4E2CF752" w:rsidR="009055DA" w:rsidRPr="00FE02D0" w:rsidRDefault="009055DA" w:rsidP="009055DA">
            <w:pPr>
              <w:pStyle w:val="TableTextRight"/>
            </w:pPr>
            <w:r w:rsidRPr="00867806">
              <w:t>16</w:t>
            </w:r>
          </w:p>
        </w:tc>
        <w:tc>
          <w:tcPr>
            <w:tcW w:w="794" w:type="dxa"/>
            <w:noWrap/>
            <w:hideMark/>
          </w:tcPr>
          <w:p w14:paraId="22BACD75" w14:textId="09C5C7D0" w:rsidR="009055DA" w:rsidRPr="00FE02D0" w:rsidRDefault="009055DA" w:rsidP="009055DA">
            <w:pPr>
              <w:pStyle w:val="TableTextRight"/>
            </w:pPr>
            <w:r w:rsidRPr="00867806">
              <w:t>0</w:t>
            </w:r>
          </w:p>
        </w:tc>
        <w:tc>
          <w:tcPr>
            <w:tcW w:w="1191" w:type="dxa"/>
            <w:noWrap/>
            <w:hideMark/>
          </w:tcPr>
          <w:p w14:paraId="7368B80D" w14:textId="2F4C3084" w:rsidR="009055DA" w:rsidRPr="00FE02D0" w:rsidRDefault="009055DA" w:rsidP="009055DA">
            <w:pPr>
              <w:pStyle w:val="TableTextRight"/>
              <w:ind w:right="227"/>
            </w:pPr>
            <w:r w:rsidRPr="00F51A6E">
              <w:t>0</w:t>
            </w:r>
          </w:p>
        </w:tc>
      </w:tr>
      <w:tr w:rsidR="009055DA" w:rsidRPr="00FE02D0" w14:paraId="0DD3CC05" w14:textId="77777777" w:rsidTr="00446D37">
        <w:trPr>
          <w:trHeight w:val="300"/>
        </w:trPr>
        <w:tc>
          <w:tcPr>
            <w:tcW w:w="1814" w:type="dxa"/>
            <w:shd w:val="clear" w:color="auto" w:fill="D0EAFF" w:themeFill="accent2" w:themeFillTint="1A"/>
            <w:noWrap/>
            <w:hideMark/>
          </w:tcPr>
          <w:p w14:paraId="5833EA8A" w14:textId="6CEA57F5" w:rsidR="009055DA" w:rsidRPr="00FE02D0" w:rsidRDefault="009055DA" w:rsidP="009055DA">
            <w:pPr>
              <w:pStyle w:val="TableText"/>
            </w:pPr>
            <w:r w:rsidRPr="00867806">
              <w:t>Edward Wakool</w:t>
            </w:r>
            <w:r w:rsidR="004A5167">
              <w:t>†</w:t>
            </w:r>
          </w:p>
        </w:tc>
        <w:tc>
          <w:tcPr>
            <w:tcW w:w="3636" w:type="dxa"/>
            <w:shd w:val="clear" w:color="auto" w:fill="D0EAFF" w:themeFill="accent2" w:themeFillTint="1A"/>
            <w:noWrap/>
            <w:hideMark/>
          </w:tcPr>
          <w:p w14:paraId="5AB994AF" w14:textId="6DC563EA"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1C89F4A3" w14:textId="6439FBEA" w:rsidR="009055DA" w:rsidRPr="00FE02D0" w:rsidRDefault="009055DA" w:rsidP="009055DA">
            <w:pPr>
              <w:pStyle w:val="TableTextRight"/>
            </w:pPr>
            <w:r w:rsidRPr="00867806">
              <w:t>1,642</w:t>
            </w:r>
          </w:p>
        </w:tc>
        <w:tc>
          <w:tcPr>
            <w:tcW w:w="1191" w:type="dxa"/>
            <w:shd w:val="clear" w:color="auto" w:fill="D0EAFF" w:themeFill="accent2" w:themeFillTint="1A"/>
            <w:noWrap/>
            <w:hideMark/>
          </w:tcPr>
          <w:p w14:paraId="737ADCBD" w14:textId="5D740803" w:rsidR="009055DA" w:rsidRPr="00FE02D0" w:rsidRDefault="009055DA" w:rsidP="009055DA">
            <w:pPr>
              <w:pStyle w:val="TableTextRight"/>
            </w:pPr>
            <w:r w:rsidRPr="00867806">
              <w:t>1,392</w:t>
            </w:r>
          </w:p>
        </w:tc>
        <w:tc>
          <w:tcPr>
            <w:tcW w:w="794" w:type="dxa"/>
            <w:shd w:val="clear" w:color="auto" w:fill="D0EAFF" w:themeFill="accent2" w:themeFillTint="1A"/>
            <w:noWrap/>
            <w:hideMark/>
          </w:tcPr>
          <w:p w14:paraId="4B734275" w14:textId="6AD0BA50" w:rsidR="009055DA" w:rsidRPr="00FE02D0" w:rsidRDefault="009055DA" w:rsidP="009055DA">
            <w:pPr>
              <w:pStyle w:val="TableTextRight"/>
            </w:pPr>
            <w:r w:rsidRPr="00867806">
              <w:t>1,159</w:t>
            </w:r>
          </w:p>
        </w:tc>
        <w:tc>
          <w:tcPr>
            <w:tcW w:w="1191" w:type="dxa"/>
            <w:shd w:val="clear" w:color="auto" w:fill="D0EAFF" w:themeFill="accent2" w:themeFillTint="1A"/>
            <w:noWrap/>
            <w:hideMark/>
          </w:tcPr>
          <w:p w14:paraId="1FC96FD4" w14:textId="00474942" w:rsidR="009055DA" w:rsidRPr="00FE02D0" w:rsidRDefault="009055DA" w:rsidP="009055DA">
            <w:pPr>
              <w:pStyle w:val="TableTextRight"/>
              <w:ind w:right="227"/>
            </w:pPr>
            <w:r w:rsidRPr="00F51A6E">
              <w:t>83.3</w:t>
            </w:r>
          </w:p>
        </w:tc>
      </w:tr>
      <w:tr w:rsidR="009055DA" w:rsidRPr="00FE02D0" w14:paraId="52897B34"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1146918B" w14:textId="48547D5E" w:rsidR="009055DA" w:rsidRPr="00FE02D0" w:rsidRDefault="009055DA" w:rsidP="009055DA">
            <w:pPr>
              <w:pStyle w:val="TableText"/>
            </w:pPr>
            <w:r w:rsidRPr="00867806">
              <w:t>Edward Wakool</w:t>
            </w:r>
            <w:r w:rsidR="004A5167">
              <w:t>†</w:t>
            </w:r>
          </w:p>
        </w:tc>
        <w:tc>
          <w:tcPr>
            <w:tcW w:w="3636" w:type="dxa"/>
            <w:shd w:val="clear" w:color="auto" w:fill="D0EAFF" w:themeFill="accent2" w:themeFillTint="1A"/>
            <w:noWrap/>
            <w:hideMark/>
          </w:tcPr>
          <w:p w14:paraId="5B4A3E09" w14:textId="75810B34" w:rsidR="009055DA" w:rsidRPr="00FE02D0" w:rsidRDefault="009055DA" w:rsidP="009055DA">
            <w:pPr>
              <w:pStyle w:val="TableText"/>
            </w:pPr>
            <w:r w:rsidRPr="00867806">
              <w:t>Rt1.4: Temporary lowland stream</w:t>
            </w:r>
          </w:p>
        </w:tc>
        <w:tc>
          <w:tcPr>
            <w:tcW w:w="964" w:type="dxa"/>
            <w:shd w:val="clear" w:color="auto" w:fill="D0EAFF" w:themeFill="accent2" w:themeFillTint="1A"/>
            <w:noWrap/>
            <w:hideMark/>
          </w:tcPr>
          <w:p w14:paraId="4A3AD67B" w14:textId="43FFEEBD" w:rsidR="009055DA" w:rsidRPr="00FE02D0" w:rsidRDefault="009055DA" w:rsidP="009055DA">
            <w:pPr>
              <w:pStyle w:val="TableTextRight"/>
            </w:pPr>
            <w:r w:rsidRPr="00867806">
              <w:t>1,554</w:t>
            </w:r>
          </w:p>
        </w:tc>
        <w:tc>
          <w:tcPr>
            <w:tcW w:w="1191" w:type="dxa"/>
            <w:shd w:val="clear" w:color="auto" w:fill="D0EAFF" w:themeFill="accent2" w:themeFillTint="1A"/>
            <w:noWrap/>
            <w:hideMark/>
          </w:tcPr>
          <w:p w14:paraId="4E430626" w14:textId="7F4D4E45" w:rsidR="009055DA" w:rsidRPr="00FE02D0" w:rsidRDefault="009055DA" w:rsidP="009055DA">
            <w:pPr>
              <w:pStyle w:val="TableTextRight"/>
            </w:pPr>
            <w:r w:rsidRPr="00867806">
              <w:t>437</w:t>
            </w:r>
          </w:p>
        </w:tc>
        <w:tc>
          <w:tcPr>
            <w:tcW w:w="794" w:type="dxa"/>
            <w:shd w:val="clear" w:color="auto" w:fill="D0EAFF" w:themeFill="accent2" w:themeFillTint="1A"/>
            <w:noWrap/>
            <w:hideMark/>
          </w:tcPr>
          <w:p w14:paraId="7C4FB4FF" w14:textId="225F3AD5" w:rsidR="009055DA" w:rsidRPr="00FE02D0" w:rsidRDefault="009055DA" w:rsidP="009055DA">
            <w:pPr>
              <w:pStyle w:val="TableTextRight"/>
            </w:pPr>
            <w:r w:rsidRPr="00867806">
              <w:t>220</w:t>
            </w:r>
          </w:p>
        </w:tc>
        <w:tc>
          <w:tcPr>
            <w:tcW w:w="1191" w:type="dxa"/>
            <w:shd w:val="clear" w:color="auto" w:fill="D0EAFF" w:themeFill="accent2" w:themeFillTint="1A"/>
            <w:noWrap/>
            <w:hideMark/>
          </w:tcPr>
          <w:p w14:paraId="18DF88A2" w14:textId="1CB9FE65" w:rsidR="009055DA" w:rsidRPr="00FE02D0" w:rsidRDefault="009055DA" w:rsidP="009055DA">
            <w:pPr>
              <w:pStyle w:val="TableTextRight"/>
              <w:ind w:right="227"/>
            </w:pPr>
            <w:r w:rsidRPr="00F51A6E">
              <w:t>50.3</w:t>
            </w:r>
          </w:p>
        </w:tc>
      </w:tr>
      <w:tr w:rsidR="009055DA" w:rsidRPr="00FE02D0" w14:paraId="01824424" w14:textId="77777777" w:rsidTr="00446D37">
        <w:trPr>
          <w:trHeight w:val="300"/>
        </w:trPr>
        <w:tc>
          <w:tcPr>
            <w:tcW w:w="1814" w:type="dxa"/>
            <w:shd w:val="clear" w:color="auto" w:fill="D0EAFF" w:themeFill="accent2" w:themeFillTint="1A"/>
            <w:noWrap/>
            <w:hideMark/>
          </w:tcPr>
          <w:p w14:paraId="7F48573F" w14:textId="63145C8F" w:rsidR="009055DA" w:rsidRPr="00FE02D0" w:rsidRDefault="009055DA" w:rsidP="009055DA">
            <w:pPr>
              <w:pStyle w:val="TableText"/>
            </w:pPr>
            <w:r w:rsidRPr="00867806">
              <w:t>Edward Wakool</w:t>
            </w:r>
            <w:r w:rsidR="004A5167">
              <w:t>†</w:t>
            </w:r>
          </w:p>
        </w:tc>
        <w:tc>
          <w:tcPr>
            <w:tcW w:w="3636" w:type="dxa"/>
            <w:shd w:val="clear" w:color="auto" w:fill="D0EAFF" w:themeFill="accent2" w:themeFillTint="1A"/>
            <w:noWrap/>
            <w:hideMark/>
          </w:tcPr>
          <w:p w14:paraId="15481888" w14:textId="2E19E912"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09E1CAA3" w14:textId="6584EED6" w:rsidR="009055DA" w:rsidRPr="00FE02D0" w:rsidRDefault="009055DA" w:rsidP="009055DA">
            <w:pPr>
              <w:pStyle w:val="TableTextRight"/>
            </w:pPr>
            <w:r w:rsidRPr="00867806">
              <w:t>6</w:t>
            </w:r>
          </w:p>
        </w:tc>
        <w:tc>
          <w:tcPr>
            <w:tcW w:w="1191" w:type="dxa"/>
            <w:shd w:val="clear" w:color="auto" w:fill="D0EAFF" w:themeFill="accent2" w:themeFillTint="1A"/>
            <w:noWrap/>
            <w:hideMark/>
          </w:tcPr>
          <w:p w14:paraId="36278FA7" w14:textId="1245AD77" w:rsidR="009055DA" w:rsidRPr="00FE02D0" w:rsidRDefault="009055DA" w:rsidP="009055DA">
            <w:pPr>
              <w:pStyle w:val="TableTextRight"/>
            </w:pPr>
            <w:r w:rsidRPr="00867806">
              <w:t>5</w:t>
            </w:r>
          </w:p>
        </w:tc>
        <w:tc>
          <w:tcPr>
            <w:tcW w:w="794" w:type="dxa"/>
            <w:shd w:val="clear" w:color="auto" w:fill="D0EAFF" w:themeFill="accent2" w:themeFillTint="1A"/>
            <w:noWrap/>
            <w:hideMark/>
          </w:tcPr>
          <w:p w14:paraId="26BEDB9A" w14:textId="5B613CF7" w:rsidR="009055DA" w:rsidRPr="00FE02D0" w:rsidRDefault="009055DA" w:rsidP="009055DA">
            <w:pPr>
              <w:pStyle w:val="TableTextRight"/>
            </w:pPr>
            <w:r w:rsidRPr="00867806">
              <w:t>4</w:t>
            </w:r>
          </w:p>
        </w:tc>
        <w:tc>
          <w:tcPr>
            <w:tcW w:w="1191" w:type="dxa"/>
            <w:shd w:val="clear" w:color="auto" w:fill="D0EAFF" w:themeFill="accent2" w:themeFillTint="1A"/>
            <w:noWrap/>
            <w:hideMark/>
          </w:tcPr>
          <w:p w14:paraId="02FB65EF" w14:textId="778DC343" w:rsidR="009055DA" w:rsidRPr="00FE02D0" w:rsidRDefault="009055DA" w:rsidP="009055DA">
            <w:pPr>
              <w:pStyle w:val="TableTextRight"/>
              <w:ind w:right="227"/>
            </w:pPr>
            <w:r w:rsidRPr="00F51A6E">
              <w:t>80.0</w:t>
            </w:r>
          </w:p>
        </w:tc>
      </w:tr>
      <w:tr w:rsidR="009055DA" w:rsidRPr="00FE02D0" w14:paraId="2F0EDE20"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7D7CC309" w14:textId="090D64A3" w:rsidR="009055DA" w:rsidRPr="00FE02D0" w:rsidRDefault="009055DA" w:rsidP="009055DA">
            <w:pPr>
              <w:pStyle w:val="TableText"/>
            </w:pPr>
            <w:r w:rsidRPr="00867806">
              <w:t>Edward Wakool</w:t>
            </w:r>
            <w:r w:rsidR="004A5167">
              <w:t>†</w:t>
            </w:r>
          </w:p>
        </w:tc>
        <w:tc>
          <w:tcPr>
            <w:tcW w:w="3636" w:type="dxa"/>
            <w:shd w:val="clear" w:color="auto" w:fill="D0EAFF" w:themeFill="accent2" w:themeFillTint="1A"/>
            <w:noWrap/>
            <w:hideMark/>
          </w:tcPr>
          <w:p w14:paraId="36533CAE" w14:textId="592F3CDF" w:rsidR="009055DA" w:rsidRPr="00FE02D0" w:rsidRDefault="009055DA" w:rsidP="009055DA">
            <w:pPr>
              <w:pStyle w:val="TableText"/>
            </w:pPr>
            <w:r w:rsidRPr="00867806">
              <w:t>Rt1.2: Temporary transitional zone stream</w:t>
            </w:r>
          </w:p>
        </w:tc>
        <w:tc>
          <w:tcPr>
            <w:tcW w:w="964" w:type="dxa"/>
            <w:shd w:val="clear" w:color="auto" w:fill="D0EAFF" w:themeFill="accent2" w:themeFillTint="1A"/>
            <w:noWrap/>
            <w:hideMark/>
          </w:tcPr>
          <w:p w14:paraId="324BB528" w14:textId="046D563D" w:rsidR="009055DA" w:rsidRPr="00FE02D0" w:rsidRDefault="009055DA" w:rsidP="009055DA">
            <w:pPr>
              <w:pStyle w:val="TableTextRight"/>
            </w:pPr>
            <w:r w:rsidRPr="00867806">
              <w:t>8</w:t>
            </w:r>
          </w:p>
        </w:tc>
        <w:tc>
          <w:tcPr>
            <w:tcW w:w="1191" w:type="dxa"/>
            <w:shd w:val="clear" w:color="auto" w:fill="D0EAFF" w:themeFill="accent2" w:themeFillTint="1A"/>
            <w:noWrap/>
            <w:hideMark/>
          </w:tcPr>
          <w:p w14:paraId="1D71801F" w14:textId="0D6BB358" w:rsidR="009055DA" w:rsidRPr="00FE02D0" w:rsidRDefault="009055DA" w:rsidP="009055DA">
            <w:pPr>
              <w:pStyle w:val="TableTextRight"/>
            </w:pPr>
            <w:r w:rsidRPr="00867806">
              <w:t>3</w:t>
            </w:r>
          </w:p>
        </w:tc>
        <w:tc>
          <w:tcPr>
            <w:tcW w:w="794" w:type="dxa"/>
            <w:shd w:val="clear" w:color="auto" w:fill="D0EAFF" w:themeFill="accent2" w:themeFillTint="1A"/>
            <w:noWrap/>
            <w:hideMark/>
          </w:tcPr>
          <w:p w14:paraId="264CEEC5" w14:textId="68354352" w:rsidR="009055DA" w:rsidRPr="00FE02D0" w:rsidRDefault="009055DA" w:rsidP="009055DA">
            <w:pPr>
              <w:pStyle w:val="TableTextRight"/>
            </w:pPr>
            <w:r w:rsidRPr="00867806">
              <w:t>0</w:t>
            </w:r>
          </w:p>
        </w:tc>
        <w:tc>
          <w:tcPr>
            <w:tcW w:w="1191" w:type="dxa"/>
            <w:shd w:val="clear" w:color="auto" w:fill="D0EAFF" w:themeFill="accent2" w:themeFillTint="1A"/>
            <w:noWrap/>
            <w:hideMark/>
          </w:tcPr>
          <w:p w14:paraId="7070B64F" w14:textId="623E8372" w:rsidR="009055DA" w:rsidRPr="00FE02D0" w:rsidRDefault="009055DA" w:rsidP="009055DA">
            <w:pPr>
              <w:pStyle w:val="TableTextRight"/>
              <w:ind w:right="227"/>
            </w:pPr>
            <w:r w:rsidRPr="00F51A6E">
              <w:t>0</w:t>
            </w:r>
          </w:p>
        </w:tc>
      </w:tr>
      <w:tr w:rsidR="009055DA" w:rsidRPr="00FE02D0" w14:paraId="1EB7D4C2" w14:textId="77777777" w:rsidTr="00446D37">
        <w:trPr>
          <w:trHeight w:val="300"/>
        </w:trPr>
        <w:tc>
          <w:tcPr>
            <w:tcW w:w="1814" w:type="dxa"/>
            <w:shd w:val="clear" w:color="auto" w:fill="D0EAFF" w:themeFill="accent2" w:themeFillTint="1A"/>
            <w:noWrap/>
            <w:hideMark/>
          </w:tcPr>
          <w:p w14:paraId="686C3AFA" w14:textId="166AA894" w:rsidR="009055DA" w:rsidRPr="00FE02D0" w:rsidRDefault="009055DA" w:rsidP="009055DA">
            <w:pPr>
              <w:pStyle w:val="TableText"/>
            </w:pPr>
            <w:r w:rsidRPr="00867806">
              <w:t>Goulburn</w:t>
            </w:r>
            <w:r w:rsidR="004A5167">
              <w:t>†</w:t>
            </w:r>
          </w:p>
        </w:tc>
        <w:tc>
          <w:tcPr>
            <w:tcW w:w="3636" w:type="dxa"/>
            <w:shd w:val="clear" w:color="auto" w:fill="D0EAFF" w:themeFill="accent2" w:themeFillTint="1A"/>
            <w:noWrap/>
            <w:hideMark/>
          </w:tcPr>
          <w:p w14:paraId="1B1F825B" w14:textId="44B15A31"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22D8A85D" w14:textId="75647CE5" w:rsidR="009055DA" w:rsidRPr="00FE02D0" w:rsidRDefault="009055DA" w:rsidP="009055DA">
            <w:pPr>
              <w:pStyle w:val="TableTextRight"/>
            </w:pPr>
            <w:r w:rsidRPr="00867806">
              <w:t>868</w:t>
            </w:r>
          </w:p>
        </w:tc>
        <w:tc>
          <w:tcPr>
            <w:tcW w:w="1191" w:type="dxa"/>
            <w:shd w:val="clear" w:color="auto" w:fill="D0EAFF" w:themeFill="accent2" w:themeFillTint="1A"/>
            <w:noWrap/>
            <w:hideMark/>
          </w:tcPr>
          <w:p w14:paraId="6CBFC050" w14:textId="5E093CCA" w:rsidR="009055DA" w:rsidRPr="00FE02D0" w:rsidRDefault="009055DA" w:rsidP="009055DA">
            <w:pPr>
              <w:pStyle w:val="TableTextRight"/>
            </w:pPr>
            <w:r w:rsidRPr="00867806">
              <w:t>437</w:t>
            </w:r>
          </w:p>
        </w:tc>
        <w:tc>
          <w:tcPr>
            <w:tcW w:w="794" w:type="dxa"/>
            <w:shd w:val="clear" w:color="auto" w:fill="D0EAFF" w:themeFill="accent2" w:themeFillTint="1A"/>
            <w:noWrap/>
            <w:hideMark/>
          </w:tcPr>
          <w:p w14:paraId="1341B6AD" w14:textId="4B6CD54D" w:rsidR="009055DA" w:rsidRPr="00FE02D0" w:rsidRDefault="009055DA" w:rsidP="009055DA">
            <w:pPr>
              <w:pStyle w:val="TableTextRight"/>
            </w:pPr>
            <w:r w:rsidRPr="00867806">
              <w:t>411</w:t>
            </w:r>
          </w:p>
        </w:tc>
        <w:tc>
          <w:tcPr>
            <w:tcW w:w="1191" w:type="dxa"/>
            <w:shd w:val="clear" w:color="auto" w:fill="D0EAFF" w:themeFill="accent2" w:themeFillTint="1A"/>
            <w:noWrap/>
            <w:hideMark/>
          </w:tcPr>
          <w:p w14:paraId="5B09B6D4" w14:textId="6FDFBEE4" w:rsidR="009055DA" w:rsidRPr="00FE02D0" w:rsidRDefault="009055DA" w:rsidP="009055DA">
            <w:pPr>
              <w:pStyle w:val="TableTextRight"/>
              <w:ind w:right="227"/>
            </w:pPr>
            <w:r w:rsidRPr="00F51A6E">
              <w:t>94.1</w:t>
            </w:r>
          </w:p>
        </w:tc>
      </w:tr>
      <w:tr w:rsidR="009055DA" w:rsidRPr="00FE02D0" w14:paraId="1B559ACA"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0D69E5FB" w14:textId="5335C979" w:rsidR="009055DA" w:rsidRPr="00FE02D0" w:rsidRDefault="009055DA" w:rsidP="009055DA">
            <w:pPr>
              <w:pStyle w:val="TableText"/>
            </w:pPr>
            <w:r w:rsidRPr="00867806">
              <w:lastRenderedPageBreak/>
              <w:t>Goulburn</w:t>
            </w:r>
            <w:r w:rsidR="004A5167">
              <w:t>†</w:t>
            </w:r>
          </w:p>
        </w:tc>
        <w:tc>
          <w:tcPr>
            <w:tcW w:w="3636" w:type="dxa"/>
            <w:shd w:val="clear" w:color="auto" w:fill="D0EAFF" w:themeFill="accent2" w:themeFillTint="1A"/>
            <w:noWrap/>
            <w:hideMark/>
          </w:tcPr>
          <w:p w14:paraId="32A876F2" w14:textId="32EBCF78"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03E7F490" w14:textId="0B0191DB" w:rsidR="009055DA" w:rsidRPr="00FE02D0" w:rsidRDefault="009055DA" w:rsidP="009055DA">
            <w:pPr>
              <w:pStyle w:val="TableTextRight"/>
            </w:pPr>
            <w:r w:rsidRPr="00867806">
              <w:t>397</w:t>
            </w:r>
          </w:p>
        </w:tc>
        <w:tc>
          <w:tcPr>
            <w:tcW w:w="1191" w:type="dxa"/>
            <w:shd w:val="clear" w:color="auto" w:fill="D0EAFF" w:themeFill="accent2" w:themeFillTint="1A"/>
            <w:noWrap/>
            <w:hideMark/>
          </w:tcPr>
          <w:p w14:paraId="749DF933" w14:textId="386F2B80" w:rsidR="009055DA" w:rsidRPr="00FE02D0" w:rsidRDefault="009055DA" w:rsidP="009055DA">
            <w:pPr>
              <w:pStyle w:val="TableTextRight"/>
            </w:pPr>
            <w:r w:rsidRPr="00867806">
              <w:t>60</w:t>
            </w:r>
          </w:p>
        </w:tc>
        <w:tc>
          <w:tcPr>
            <w:tcW w:w="794" w:type="dxa"/>
            <w:shd w:val="clear" w:color="auto" w:fill="D0EAFF" w:themeFill="accent2" w:themeFillTint="1A"/>
            <w:noWrap/>
            <w:hideMark/>
          </w:tcPr>
          <w:p w14:paraId="6B6DFEE7" w14:textId="2ECC1C94" w:rsidR="009055DA" w:rsidRPr="00FE02D0" w:rsidRDefault="009055DA" w:rsidP="009055DA">
            <w:pPr>
              <w:pStyle w:val="TableTextRight"/>
            </w:pPr>
            <w:r w:rsidRPr="00867806">
              <w:t>3</w:t>
            </w:r>
          </w:p>
        </w:tc>
        <w:tc>
          <w:tcPr>
            <w:tcW w:w="1191" w:type="dxa"/>
            <w:shd w:val="clear" w:color="auto" w:fill="D0EAFF" w:themeFill="accent2" w:themeFillTint="1A"/>
            <w:noWrap/>
            <w:hideMark/>
          </w:tcPr>
          <w:p w14:paraId="75D8DAFA" w14:textId="420C4285" w:rsidR="009055DA" w:rsidRPr="00FE02D0" w:rsidRDefault="009055DA" w:rsidP="009055DA">
            <w:pPr>
              <w:pStyle w:val="TableTextRight"/>
              <w:ind w:right="227"/>
            </w:pPr>
            <w:r w:rsidRPr="00F51A6E">
              <w:t>5.0</w:t>
            </w:r>
          </w:p>
        </w:tc>
      </w:tr>
      <w:tr w:rsidR="009055DA" w:rsidRPr="00FE02D0" w14:paraId="48DE9DDE" w14:textId="77777777" w:rsidTr="00446D37">
        <w:trPr>
          <w:trHeight w:val="300"/>
        </w:trPr>
        <w:tc>
          <w:tcPr>
            <w:tcW w:w="1814" w:type="dxa"/>
            <w:shd w:val="clear" w:color="auto" w:fill="D0EAFF" w:themeFill="accent2" w:themeFillTint="1A"/>
            <w:noWrap/>
            <w:hideMark/>
          </w:tcPr>
          <w:p w14:paraId="3E1FF580" w14:textId="0F852CD6" w:rsidR="009055DA" w:rsidRPr="00FE02D0" w:rsidRDefault="009055DA" w:rsidP="009055DA">
            <w:pPr>
              <w:pStyle w:val="TableText"/>
            </w:pPr>
            <w:r w:rsidRPr="00867806">
              <w:t>Goulburn</w:t>
            </w:r>
            <w:r w:rsidR="004A5167">
              <w:t>†</w:t>
            </w:r>
          </w:p>
        </w:tc>
        <w:tc>
          <w:tcPr>
            <w:tcW w:w="3636" w:type="dxa"/>
            <w:shd w:val="clear" w:color="auto" w:fill="D0EAFF" w:themeFill="accent2" w:themeFillTint="1A"/>
            <w:noWrap/>
            <w:hideMark/>
          </w:tcPr>
          <w:p w14:paraId="6B19F93A" w14:textId="27FA3D8F" w:rsidR="009055DA" w:rsidRPr="00FE02D0" w:rsidRDefault="009055DA" w:rsidP="009055DA">
            <w:pPr>
              <w:pStyle w:val="TableText"/>
            </w:pPr>
            <w:r w:rsidRPr="00867806">
              <w:t>Rp1.1: Permanent high energy upland stream</w:t>
            </w:r>
          </w:p>
        </w:tc>
        <w:tc>
          <w:tcPr>
            <w:tcW w:w="964" w:type="dxa"/>
            <w:shd w:val="clear" w:color="auto" w:fill="D0EAFF" w:themeFill="accent2" w:themeFillTint="1A"/>
            <w:noWrap/>
            <w:hideMark/>
          </w:tcPr>
          <w:p w14:paraId="5E7B1C15" w14:textId="2FC3540E" w:rsidR="009055DA" w:rsidRPr="00FE02D0" w:rsidRDefault="009055DA" w:rsidP="009055DA">
            <w:pPr>
              <w:pStyle w:val="TableTextRight"/>
            </w:pPr>
            <w:r w:rsidRPr="00867806">
              <w:t>113</w:t>
            </w:r>
          </w:p>
        </w:tc>
        <w:tc>
          <w:tcPr>
            <w:tcW w:w="1191" w:type="dxa"/>
            <w:shd w:val="clear" w:color="auto" w:fill="D0EAFF" w:themeFill="accent2" w:themeFillTint="1A"/>
            <w:noWrap/>
            <w:hideMark/>
          </w:tcPr>
          <w:p w14:paraId="33F12EC4" w14:textId="0448092F" w:rsidR="009055DA" w:rsidRPr="00FE02D0" w:rsidRDefault="009055DA" w:rsidP="009055DA">
            <w:pPr>
              <w:pStyle w:val="TableTextRight"/>
            </w:pPr>
            <w:r w:rsidRPr="00867806">
              <w:t>1</w:t>
            </w:r>
          </w:p>
        </w:tc>
        <w:tc>
          <w:tcPr>
            <w:tcW w:w="794" w:type="dxa"/>
            <w:shd w:val="clear" w:color="auto" w:fill="D0EAFF" w:themeFill="accent2" w:themeFillTint="1A"/>
            <w:noWrap/>
            <w:hideMark/>
          </w:tcPr>
          <w:p w14:paraId="469BE693" w14:textId="23C1325C" w:rsidR="009055DA" w:rsidRPr="00FE02D0" w:rsidRDefault="009055DA" w:rsidP="009055DA">
            <w:pPr>
              <w:pStyle w:val="TableTextRight"/>
            </w:pPr>
            <w:r w:rsidRPr="00867806">
              <w:t>1</w:t>
            </w:r>
          </w:p>
        </w:tc>
        <w:tc>
          <w:tcPr>
            <w:tcW w:w="1191" w:type="dxa"/>
            <w:shd w:val="clear" w:color="auto" w:fill="D0EAFF" w:themeFill="accent2" w:themeFillTint="1A"/>
            <w:noWrap/>
            <w:hideMark/>
          </w:tcPr>
          <w:p w14:paraId="65E97948" w14:textId="7A614610" w:rsidR="009055DA" w:rsidRPr="00FE02D0" w:rsidRDefault="009055DA" w:rsidP="009055DA">
            <w:pPr>
              <w:pStyle w:val="TableTextRight"/>
              <w:ind w:right="227"/>
            </w:pPr>
            <w:r w:rsidRPr="00F51A6E">
              <w:t>100.0</w:t>
            </w:r>
          </w:p>
        </w:tc>
      </w:tr>
      <w:tr w:rsidR="009055DA" w:rsidRPr="00FE02D0" w14:paraId="6AE45353"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1F5B17E8" w14:textId="57755B83" w:rsidR="009055DA" w:rsidRPr="00FE02D0" w:rsidRDefault="009055DA" w:rsidP="009055DA">
            <w:pPr>
              <w:pStyle w:val="TableText"/>
            </w:pPr>
            <w:r w:rsidRPr="00867806">
              <w:t>Goulburn</w:t>
            </w:r>
          </w:p>
        </w:tc>
        <w:tc>
          <w:tcPr>
            <w:tcW w:w="3636" w:type="dxa"/>
            <w:noWrap/>
            <w:hideMark/>
          </w:tcPr>
          <w:p w14:paraId="04B0D2FC" w14:textId="7CE6EAF9" w:rsidR="009055DA" w:rsidRPr="00FE02D0" w:rsidRDefault="009055DA" w:rsidP="009055DA">
            <w:pPr>
              <w:pStyle w:val="TableText"/>
            </w:pPr>
            <w:r w:rsidRPr="00867806">
              <w:t>Rt1.4: Temporary lowland stream</w:t>
            </w:r>
          </w:p>
        </w:tc>
        <w:tc>
          <w:tcPr>
            <w:tcW w:w="964" w:type="dxa"/>
            <w:noWrap/>
            <w:hideMark/>
          </w:tcPr>
          <w:p w14:paraId="0E9ACDC4" w14:textId="170F2720" w:rsidR="009055DA" w:rsidRPr="00FE02D0" w:rsidRDefault="009055DA" w:rsidP="009055DA">
            <w:pPr>
              <w:pStyle w:val="TableTextRight"/>
            </w:pPr>
            <w:r w:rsidRPr="00867806">
              <w:t>2,168</w:t>
            </w:r>
          </w:p>
        </w:tc>
        <w:tc>
          <w:tcPr>
            <w:tcW w:w="1191" w:type="dxa"/>
            <w:noWrap/>
            <w:hideMark/>
          </w:tcPr>
          <w:p w14:paraId="63D47EDD" w14:textId="6FE4B75C" w:rsidR="009055DA" w:rsidRPr="00FE02D0" w:rsidRDefault="009055DA" w:rsidP="009055DA">
            <w:pPr>
              <w:pStyle w:val="TableTextRight"/>
            </w:pPr>
            <w:r w:rsidRPr="00867806">
              <w:t>96</w:t>
            </w:r>
          </w:p>
        </w:tc>
        <w:tc>
          <w:tcPr>
            <w:tcW w:w="794" w:type="dxa"/>
            <w:noWrap/>
            <w:hideMark/>
          </w:tcPr>
          <w:p w14:paraId="6A13D9FF" w14:textId="2C1CA32E" w:rsidR="009055DA" w:rsidRPr="00FE02D0" w:rsidRDefault="009055DA" w:rsidP="009055DA">
            <w:pPr>
              <w:pStyle w:val="TableTextRight"/>
            </w:pPr>
            <w:r w:rsidRPr="00867806">
              <w:t>0</w:t>
            </w:r>
          </w:p>
        </w:tc>
        <w:tc>
          <w:tcPr>
            <w:tcW w:w="1191" w:type="dxa"/>
            <w:noWrap/>
            <w:hideMark/>
          </w:tcPr>
          <w:p w14:paraId="169EF331" w14:textId="57480CAF" w:rsidR="009055DA" w:rsidRPr="00FE02D0" w:rsidRDefault="009055DA" w:rsidP="009055DA">
            <w:pPr>
              <w:pStyle w:val="TableTextRight"/>
              <w:ind w:right="227"/>
            </w:pPr>
            <w:r w:rsidRPr="00F51A6E">
              <w:t>0</w:t>
            </w:r>
          </w:p>
        </w:tc>
      </w:tr>
      <w:tr w:rsidR="009055DA" w:rsidRPr="00FE02D0" w14:paraId="316A4B28" w14:textId="77777777" w:rsidTr="00446D37">
        <w:trPr>
          <w:trHeight w:val="300"/>
        </w:trPr>
        <w:tc>
          <w:tcPr>
            <w:tcW w:w="1814" w:type="dxa"/>
            <w:noWrap/>
            <w:hideMark/>
          </w:tcPr>
          <w:p w14:paraId="545D7DA7" w14:textId="1C452336" w:rsidR="009055DA" w:rsidRPr="00FE02D0" w:rsidRDefault="009055DA" w:rsidP="009055DA">
            <w:pPr>
              <w:pStyle w:val="TableText"/>
            </w:pPr>
            <w:r w:rsidRPr="00867806">
              <w:t>Goulburn</w:t>
            </w:r>
          </w:p>
        </w:tc>
        <w:tc>
          <w:tcPr>
            <w:tcW w:w="3636" w:type="dxa"/>
            <w:noWrap/>
            <w:hideMark/>
          </w:tcPr>
          <w:p w14:paraId="21AA5C17" w14:textId="613BCBC3" w:rsidR="009055DA" w:rsidRPr="00FE02D0" w:rsidRDefault="009055DA" w:rsidP="009055DA">
            <w:pPr>
              <w:pStyle w:val="TableText"/>
            </w:pPr>
            <w:r w:rsidRPr="00867806">
              <w:t>Rt1.2: Temporary transitional zone stream</w:t>
            </w:r>
          </w:p>
        </w:tc>
        <w:tc>
          <w:tcPr>
            <w:tcW w:w="964" w:type="dxa"/>
            <w:noWrap/>
            <w:hideMark/>
          </w:tcPr>
          <w:p w14:paraId="1F9BB1D4" w14:textId="2A90AA83" w:rsidR="009055DA" w:rsidRPr="00FE02D0" w:rsidRDefault="009055DA" w:rsidP="009055DA">
            <w:pPr>
              <w:pStyle w:val="TableTextRight"/>
            </w:pPr>
            <w:r w:rsidRPr="00867806">
              <w:t>5,887</w:t>
            </w:r>
          </w:p>
        </w:tc>
        <w:tc>
          <w:tcPr>
            <w:tcW w:w="1191" w:type="dxa"/>
            <w:noWrap/>
            <w:hideMark/>
          </w:tcPr>
          <w:p w14:paraId="3301D2D4" w14:textId="567D1F8E" w:rsidR="009055DA" w:rsidRPr="00FE02D0" w:rsidRDefault="009055DA" w:rsidP="009055DA">
            <w:pPr>
              <w:pStyle w:val="TableTextRight"/>
            </w:pPr>
            <w:r w:rsidRPr="00867806">
              <w:t>18</w:t>
            </w:r>
          </w:p>
        </w:tc>
        <w:tc>
          <w:tcPr>
            <w:tcW w:w="794" w:type="dxa"/>
            <w:noWrap/>
            <w:hideMark/>
          </w:tcPr>
          <w:p w14:paraId="6801ED6C" w14:textId="72D6C0C1" w:rsidR="009055DA" w:rsidRPr="00FE02D0" w:rsidRDefault="009055DA" w:rsidP="009055DA">
            <w:pPr>
              <w:pStyle w:val="TableTextRight"/>
            </w:pPr>
            <w:r w:rsidRPr="00867806">
              <w:t>0</w:t>
            </w:r>
          </w:p>
        </w:tc>
        <w:tc>
          <w:tcPr>
            <w:tcW w:w="1191" w:type="dxa"/>
            <w:noWrap/>
            <w:hideMark/>
          </w:tcPr>
          <w:p w14:paraId="2CFE4358" w14:textId="755C86CD" w:rsidR="009055DA" w:rsidRPr="00FE02D0" w:rsidRDefault="009055DA" w:rsidP="009055DA">
            <w:pPr>
              <w:pStyle w:val="TableTextRight"/>
              <w:ind w:right="227"/>
            </w:pPr>
            <w:r w:rsidRPr="00F51A6E">
              <w:t>0</w:t>
            </w:r>
          </w:p>
        </w:tc>
      </w:tr>
      <w:tr w:rsidR="009055DA" w:rsidRPr="00FE02D0" w14:paraId="10A418D1"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55D1FC3F" w14:textId="7E6F6183" w:rsidR="009055DA" w:rsidRPr="00FE02D0" w:rsidRDefault="009055DA" w:rsidP="009055DA">
            <w:pPr>
              <w:pStyle w:val="TableText"/>
            </w:pPr>
            <w:r w:rsidRPr="00867806">
              <w:t>Goulburn</w:t>
            </w:r>
          </w:p>
        </w:tc>
        <w:tc>
          <w:tcPr>
            <w:tcW w:w="3636" w:type="dxa"/>
            <w:noWrap/>
            <w:hideMark/>
          </w:tcPr>
          <w:p w14:paraId="73C6D7FF" w14:textId="2E381545" w:rsidR="009055DA" w:rsidRPr="00FE02D0" w:rsidRDefault="009055DA" w:rsidP="009055DA">
            <w:pPr>
              <w:pStyle w:val="TableText"/>
            </w:pPr>
            <w:r w:rsidRPr="00867806">
              <w:t>Rt1.1: Temporary high energy upland stream</w:t>
            </w:r>
          </w:p>
        </w:tc>
        <w:tc>
          <w:tcPr>
            <w:tcW w:w="964" w:type="dxa"/>
            <w:noWrap/>
            <w:hideMark/>
          </w:tcPr>
          <w:p w14:paraId="2E594D0C" w14:textId="3C8E0DC3" w:rsidR="009055DA" w:rsidRPr="00FE02D0" w:rsidRDefault="009055DA" w:rsidP="009055DA">
            <w:pPr>
              <w:pStyle w:val="TableTextRight"/>
            </w:pPr>
            <w:r w:rsidRPr="00867806">
              <w:t>4,527</w:t>
            </w:r>
          </w:p>
        </w:tc>
        <w:tc>
          <w:tcPr>
            <w:tcW w:w="1191" w:type="dxa"/>
            <w:noWrap/>
            <w:hideMark/>
          </w:tcPr>
          <w:p w14:paraId="32ED7F21" w14:textId="539EE204" w:rsidR="009055DA" w:rsidRPr="00FE02D0" w:rsidRDefault="009055DA" w:rsidP="009055DA">
            <w:pPr>
              <w:pStyle w:val="TableTextRight"/>
            </w:pPr>
            <w:r w:rsidRPr="00867806">
              <w:t>9</w:t>
            </w:r>
          </w:p>
        </w:tc>
        <w:tc>
          <w:tcPr>
            <w:tcW w:w="794" w:type="dxa"/>
            <w:noWrap/>
            <w:hideMark/>
          </w:tcPr>
          <w:p w14:paraId="5C32F08D" w14:textId="00C026C2" w:rsidR="009055DA" w:rsidRPr="00FE02D0" w:rsidRDefault="009055DA" w:rsidP="009055DA">
            <w:pPr>
              <w:pStyle w:val="TableTextRight"/>
            </w:pPr>
            <w:r w:rsidRPr="00867806">
              <w:t>0</w:t>
            </w:r>
          </w:p>
        </w:tc>
        <w:tc>
          <w:tcPr>
            <w:tcW w:w="1191" w:type="dxa"/>
            <w:noWrap/>
            <w:hideMark/>
          </w:tcPr>
          <w:p w14:paraId="294329B7" w14:textId="6242CDAE" w:rsidR="009055DA" w:rsidRPr="00FE02D0" w:rsidRDefault="009055DA" w:rsidP="009055DA">
            <w:pPr>
              <w:pStyle w:val="TableTextRight"/>
              <w:ind w:right="227"/>
            </w:pPr>
            <w:r w:rsidRPr="00F51A6E">
              <w:t>0</w:t>
            </w:r>
          </w:p>
        </w:tc>
      </w:tr>
      <w:tr w:rsidR="009055DA" w:rsidRPr="00FE02D0" w14:paraId="342A5F60" w14:textId="77777777" w:rsidTr="00446D37">
        <w:trPr>
          <w:trHeight w:val="300"/>
        </w:trPr>
        <w:tc>
          <w:tcPr>
            <w:tcW w:w="1814" w:type="dxa"/>
            <w:noWrap/>
            <w:hideMark/>
          </w:tcPr>
          <w:p w14:paraId="0258BA69" w14:textId="6AE8FDE2" w:rsidR="009055DA" w:rsidRPr="00FE02D0" w:rsidRDefault="009055DA" w:rsidP="009055DA">
            <w:pPr>
              <w:pStyle w:val="TableText"/>
            </w:pPr>
            <w:r w:rsidRPr="00867806">
              <w:t>Goulburn</w:t>
            </w:r>
          </w:p>
        </w:tc>
        <w:tc>
          <w:tcPr>
            <w:tcW w:w="3636" w:type="dxa"/>
            <w:noWrap/>
            <w:hideMark/>
          </w:tcPr>
          <w:p w14:paraId="20F3EF44" w14:textId="232A56C8" w:rsidR="009055DA" w:rsidRPr="00FE02D0" w:rsidRDefault="009055DA" w:rsidP="009055DA">
            <w:pPr>
              <w:pStyle w:val="TableText"/>
            </w:pPr>
            <w:r w:rsidRPr="00867806">
              <w:t>Rt1.3: Temporary low energy upland stream</w:t>
            </w:r>
          </w:p>
        </w:tc>
        <w:tc>
          <w:tcPr>
            <w:tcW w:w="964" w:type="dxa"/>
            <w:noWrap/>
            <w:hideMark/>
          </w:tcPr>
          <w:p w14:paraId="492EC21F" w14:textId="5AC6DEA1" w:rsidR="009055DA" w:rsidRPr="00FE02D0" w:rsidRDefault="009055DA" w:rsidP="009055DA">
            <w:pPr>
              <w:pStyle w:val="TableTextRight"/>
            </w:pPr>
            <w:r w:rsidRPr="00867806">
              <w:t>24</w:t>
            </w:r>
          </w:p>
        </w:tc>
        <w:tc>
          <w:tcPr>
            <w:tcW w:w="1191" w:type="dxa"/>
            <w:noWrap/>
            <w:hideMark/>
          </w:tcPr>
          <w:p w14:paraId="21D9F582" w14:textId="304F5570" w:rsidR="009055DA" w:rsidRPr="00FE02D0" w:rsidRDefault="009055DA" w:rsidP="009055DA">
            <w:pPr>
              <w:pStyle w:val="TableTextRight"/>
            </w:pPr>
            <w:r w:rsidRPr="00867806">
              <w:t>0</w:t>
            </w:r>
          </w:p>
        </w:tc>
        <w:tc>
          <w:tcPr>
            <w:tcW w:w="794" w:type="dxa"/>
            <w:noWrap/>
            <w:hideMark/>
          </w:tcPr>
          <w:p w14:paraId="41AC3253" w14:textId="429A6AA4" w:rsidR="009055DA" w:rsidRPr="00FE02D0" w:rsidRDefault="009055DA" w:rsidP="009055DA">
            <w:pPr>
              <w:pStyle w:val="TableTextRight"/>
            </w:pPr>
            <w:r w:rsidRPr="00867806">
              <w:t>0</w:t>
            </w:r>
          </w:p>
        </w:tc>
        <w:tc>
          <w:tcPr>
            <w:tcW w:w="1191" w:type="dxa"/>
            <w:noWrap/>
            <w:hideMark/>
          </w:tcPr>
          <w:p w14:paraId="0613798A" w14:textId="2E9F1F2F" w:rsidR="009055DA" w:rsidRPr="00FE02D0" w:rsidRDefault="009055DA" w:rsidP="009055DA">
            <w:pPr>
              <w:pStyle w:val="TableTextRight"/>
              <w:ind w:right="227"/>
            </w:pPr>
            <w:r w:rsidRPr="00F51A6E">
              <w:t>0</w:t>
            </w:r>
          </w:p>
        </w:tc>
      </w:tr>
      <w:tr w:rsidR="009055DA" w:rsidRPr="00FE02D0" w14:paraId="4A4D7435"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5899C136" w14:textId="32C7825A" w:rsidR="009055DA" w:rsidRPr="00FE02D0" w:rsidRDefault="009055DA" w:rsidP="009055DA">
            <w:pPr>
              <w:pStyle w:val="TableText"/>
            </w:pPr>
            <w:r w:rsidRPr="00867806">
              <w:t>Goulburn</w:t>
            </w:r>
          </w:p>
        </w:tc>
        <w:tc>
          <w:tcPr>
            <w:tcW w:w="3636" w:type="dxa"/>
            <w:noWrap/>
            <w:hideMark/>
          </w:tcPr>
          <w:p w14:paraId="1D961E91" w14:textId="009A9189" w:rsidR="009055DA" w:rsidRPr="00FE02D0" w:rsidRDefault="009055DA" w:rsidP="009055DA">
            <w:pPr>
              <w:pStyle w:val="TableText"/>
            </w:pPr>
            <w:r w:rsidRPr="00867806">
              <w:t>Rp1.3: Permanent low energy upland stream</w:t>
            </w:r>
          </w:p>
        </w:tc>
        <w:tc>
          <w:tcPr>
            <w:tcW w:w="964" w:type="dxa"/>
            <w:noWrap/>
            <w:hideMark/>
          </w:tcPr>
          <w:p w14:paraId="231F745F" w14:textId="2BFCF76C" w:rsidR="009055DA" w:rsidRPr="00FE02D0" w:rsidRDefault="009055DA" w:rsidP="009055DA">
            <w:pPr>
              <w:pStyle w:val="TableTextRight"/>
            </w:pPr>
            <w:r w:rsidRPr="00867806">
              <w:t>23</w:t>
            </w:r>
          </w:p>
        </w:tc>
        <w:tc>
          <w:tcPr>
            <w:tcW w:w="1191" w:type="dxa"/>
            <w:noWrap/>
            <w:hideMark/>
          </w:tcPr>
          <w:p w14:paraId="08C0363C" w14:textId="5567270D" w:rsidR="009055DA" w:rsidRPr="00FE02D0" w:rsidRDefault="009055DA" w:rsidP="009055DA">
            <w:pPr>
              <w:pStyle w:val="TableTextRight"/>
            </w:pPr>
            <w:r w:rsidRPr="00867806">
              <w:t>0</w:t>
            </w:r>
          </w:p>
        </w:tc>
        <w:tc>
          <w:tcPr>
            <w:tcW w:w="794" w:type="dxa"/>
            <w:noWrap/>
            <w:hideMark/>
          </w:tcPr>
          <w:p w14:paraId="50ED477B" w14:textId="7416D881" w:rsidR="009055DA" w:rsidRPr="00FE02D0" w:rsidRDefault="009055DA" w:rsidP="009055DA">
            <w:pPr>
              <w:pStyle w:val="TableTextRight"/>
            </w:pPr>
            <w:r w:rsidRPr="00867806">
              <w:t>0</w:t>
            </w:r>
          </w:p>
        </w:tc>
        <w:tc>
          <w:tcPr>
            <w:tcW w:w="1191" w:type="dxa"/>
            <w:noWrap/>
            <w:hideMark/>
          </w:tcPr>
          <w:p w14:paraId="39DC0F8D" w14:textId="17E97227" w:rsidR="009055DA" w:rsidRPr="00FE02D0" w:rsidRDefault="009055DA" w:rsidP="009055DA">
            <w:pPr>
              <w:pStyle w:val="TableTextRight"/>
              <w:ind w:right="227"/>
            </w:pPr>
            <w:r w:rsidRPr="00F51A6E">
              <w:t>0</w:t>
            </w:r>
          </w:p>
        </w:tc>
      </w:tr>
      <w:tr w:rsidR="009055DA" w:rsidRPr="00FE02D0" w14:paraId="7A468869" w14:textId="77777777" w:rsidTr="00446D37">
        <w:trPr>
          <w:trHeight w:val="300"/>
        </w:trPr>
        <w:tc>
          <w:tcPr>
            <w:tcW w:w="1814" w:type="dxa"/>
            <w:shd w:val="clear" w:color="auto" w:fill="D0EAFF" w:themeFill="accent2" w:themeFillTint="1A"/>
            <w:noWrap/>
            <w:hideMark/>
          </w:tcPr>
          <w:p w14:paraId="186FE2E2" w14:textId="778DB163" w:rsidR="009055DA" w:rsidRPr="00FE02D0" w:rsidRDefault="009055DA" w:rsidP="009055DA">
            <w:pPr>
              <w:pStyle w:val="TableText"/>
            </w:pPr>
            <w:r w:rsidRPr="00867806">
              <w:t>Gwydir</w:t>
            </w:r>
            <w:r w:rsidR="004A5167">
              <w:t>†</w:t>
            </w:r>
          </w:p>
        </w:tc>
        <w:tc>
          <w:tcPr>
            <w:tcW w:w="3636" w:type="dxa"/>
            <w:shd w:val="clear" w:color="auto" w:fill="D0EAFF" w:themeFill="accent2" w:themeFillTint="1A"/>
            <w:noWrap/>
            <w:hideMark/>
          </w:tcPr>
          <w:p w14:paraId="175FB279" w14:textId="5E40736C" w:rsidR="009055DA" w:rsidRPr="00FE02D0" w:rsidRDefault="009055DA" w:rsidP="009055DA">
            <w:pPr>
              <w:pStyle w:val="TableText"/>
            </w:pPr>
            <w:r w:rsidRPr="00867806">
              <w:t>Rp1.4: Permanent lowland stream</w:t>
            </w:r>
          </w:p>
        </w:tc>
        <w:tc>
          <w:tcPr>
            <w:tcW w:w="964" w:type="dxa"/>
            <w:shd w:val="clear" w:color="auto" w:fill="D0EAFF" w:themeFill="accent2" w:themeFillTint="1A"/>
            <w:noWrap/>
          </w:tcPr>
          <w:p w14:paraId="4D4E928A" w14:textId="2B3323DF" w:rsidR="009055DA" w:rsidRPr="0025429D" w:rsidRDefault="009055DA" w:rsidP="009055DA">
            <w:pPr>
              <w:pStyle w:val="TableTextRight"/>
              <w:rPr>
                <w:color w:val="auto"/>
              </w:rPr>
            </w:pPr>
            <w:r w:rsidRPr="00867806">
              <w:t>1,206</w:t>
            </w:r>
          </w:p>
        </w:tc>
        <w:tc>
          <w:tcPr>
            <w:tcW w:w="1191" w:type="dxa"/>
            <w:shd w:val="clear" w:color="auto" w:fill="D0EAFF" w:themeFill="accent2" w:themeFillTint="1A"/>
            <w:noWrap/>
          </w:tcPr>
          <w:p w14:paraId="5A589604" w14:textId="1F79A9BE" w:rsidR="009055DA" w:rsidRPr="0025429D" w:rsidRDefault="009055DA" w:rsidP="009055DA">
            <w:pPr>
              <w:pStyle w:val="TableTextRight"/>
              <w:rPr>
                <w:color w:val="auto"/>
              </w:rPr>
            </w:pPr>
            <w:r w:rsidRPr="00867806">
              <w:t>968</w:t>
            </w:r>
          </w:p>
        </w:tc>
        <w:tc>
          <w:tcPr>
            <w:tcW w:w="794" w:type="dxa"/>
            <w:shd w:val="clear" w:color="auto" w:fill="D0EAFF" w:themeFill="accent2" w:themeFillTint="1A"/>
            <w:noWrap/>
          </w:tcPr>
          <w:p w14:paraId="13800826" w14:textId="39851805" w:rsidR="009055DA" w:rsidRPr="0025429D" w:rsidRDefault="009055DA" w:rsidP="009055DA">
            <w:pPr>
              <w:pStyle w:val="TableTextRight"/>
              <w:rPr>
                <w:color w:val="auto"/>
              </w:rPr>
            </w:pPr>
            <w:r w:rsidRPr="00867806">
              <w:t>681</w:t>
            </w:r>
          </w:p>
        </w:tc>
        <w:tc>
          <w:tcPr>
            <w:tcW w:w="1191" w:type="dxa"/>
            <w:shd w:val="clear" w:color="auto" w:fill="D0EAFF" w:themeFill="accent2" w:themeFillTint="1A"/>
            <w:noWrap/>
          </w:tcPr>
          <w:p w14:paraId="31C5547A" w14:textId="609679FD" w:rsidR="009055DA" w:rsidRPr="0025429D" w:rsidRDefault="009055DA" w:rsidP="009055DA">
            <w:pPr>
              <w:pStyle w:val="TableTextRight"/>
              <w:ind w:right="227"/>
              <w:rPr>
                <w:color w:val="auto"/>
              </w:rPr>
            </w:pPr>
            <w:r w:rsidRPr="00F51A6E">
              <w:t>70.4</w:t>
            </w:r>
          </w:p>
        </w:tc>
      </w:tr>
      <w:tr w:rsidR="009055DA" w:rsidRPr="00FE02D0" w14:paraId="3C3A65B9"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7EEC17E8" w14:textId="1F374D6B" w:rsidR="009055DA" w:rsidRPr="00FE02D0" w:rsidRDefault="009055DA" w:rsidP="009055DA">
            <w:pPr>
              <w:pStyle w:val="TableText"/>
            </w:pPr>
            <w:r w:rsidRPr="00867806">
              <w:t>Gwydir</w:t>
            </w:r>
            <w:r w:rsidR="004A5167">
              <w:t>†</w:t>
            </w:r>
          </w:p>
        </w:tc>
        <w:tc>
          <w:tcPr>
            <w:tcW w:w="3636" w:type="dxa"/>
            <w:shd w:val="clear" w:color="auto" w:fill="D0EAFF" w:themeFill="accent2" w:themeFillTint="1A"/>
            <w:noWrap/>
            <w:hideMark/>
          </w:tcPr>
          <w:p w14:paraId="425E118C" w14:textId="3E523C4D" w:rsidR="009055DA" w:rsidRPr="00FE02D0" w:rsidRDefault="009055DA" w:rsidP="009055DA">
            <w:pPr>
              <w:pStyle w:val="TableText"/>
            </w:pPr>
            <w:r w:rsidRPr="00867806">
              <w:t>Rt1.4: Temporary lowland stream</w:t>
            </w:r>
          </w:p>
        </w:tc>
        <w:tc>
          <w:tcPr>
            <w:tcW w:w="964" w:type="dxa"/>
            <w:shd w:val="clear" w:color="auto" w:fill="D0EAFF" w:themeFill="accent2" w:themeFillTint="1A"/>
            <w:noWrap/>
          </w:tcPr>
          <w:p w14:paraId="2DD401DA" w14:textId="7B57A791" w:rsidR="009055DA" w:rsidRPr="0025429D" w:rsidRDefault="009055DA" w:rsidP="009055DA">
            <w:pPr>
              <w:pStyle w:val="TableTextRight"/>
              <w:rPr>
                <w:color w:val="auto"/>
              </w:rPr>
            </w:pPr>
            <w:r w:rsidRPr="00867806">
              <w:t>3,513</w:t>
            </w:r>
          </w:p>
        </w:tc>
        <w:tc>
          <w:tcPr>
            <w:tcW w:w="1191" w:type="dxa"/>
            <w:shd w:val="clear" w:color="auto" w:fill="D0EAFF" w:themeFill="accent2" w:themeFillTint="1A"/>
            <w:noWrap/>
          </w:tcPr>
          <w:p w14:paraId="3957C171" w14:textId="44548832" w:rsidR="009055DA" w:rsidRPr="0025429D" w:rsidRDefault="009055DA" w:rsidP="009055DA">
            <w:pPr>
              <w:pStyle w:val="TableTextRight"/>
              <w:rPr>
                <w:color w:val="auto"/>
              </w:rPr>
            </w:pPr>
            <w:r w:rsidRPr="00867806">
              <w:t>270</w:t>
            </w:r>
          </w:p>
        </w:tc>
        <w:tc>
          <w:tcPr>
            <w:tcW w:w="794" w:type="dxa"/>
            <w:shd w:val="clear" w:color="auto" w:fill="D0EAFF" w:themeFill="accent2" w:themeFillTint="1A"/>
            <w:noWrap/>
          </w:tcPr>
          <w:p w14:paraId="76A4DD32" w14:textId="7ABE1542" w:rsidR="009055DA" w:rsidRPr="0025429D" w:rsidRDefault="009055DA" w:rsidP="009055DA">
            <w:pPr>
              <w:pStyle w:val="TableTextRight"/>
              <w:rPr>
                <w:color w:val="auto"/>
              </w:rPr>
            </w:pPr>
            <w:r w:rsidRPr="00867806">
              <w:t>140</w:t>
            </w:r>
          </w:p>
        </w:tc>
        <w:tc>
          <w:tcPr>
            <w:tcW w:w="1191" w:type="dxa"/>
            <w:shd w:val="clear" w:color="auto" w:fill="D0EAFF" w:themeFill="accent2" w:themeFillTint="1A"/>
            <w:noWrap/>
          </w:tcPr>
          <w:p w14:paraId="2DC6BC81" w14:textId="3D08CCC3" w:rsidR="009055DA" w:rsidRPr="0025429D" w:rsidRDefault="009055DA" w:rsidP="009055DA">
            <w:pPr>
              <w:pStyle w:val="TableTextRight"/>
              <w:ind w:right="227"/>
              <w:rPr>
                <w:color w:val="auto"/>
              </w:rPr>
            </w:pPr>
            <w:r w:rsidRPr="00F51A6E">
              <w:t>51.9</w:t>
            </w:r>
          </w:p>
        </w:tc>
      </w:tr>
      <w:tr w:rsidR="009055DA" w:rsidRPr="00FE02D0" w14:paraId="6B74A7C6" w14:textId="77777777" w:rsidTr="00446D37">
        <w:trPr>
          <w:trHeight w:val="300"/>
        </w:trPr>
        <w:tc>
          <w:tcPr>
            <w:tcW w:w="1814" w:type="dxa"/>
            <w:shd w:val="clear" w:color="auto" w:fill="D0EAFF" w:themeFill="accent2" w:themeFillTint="1A"/>
            <w:noWrap/>
            <w:hideMark/>
          </w:tcPr>
          <w:p w14:paraId="275D4147" w14:textId="04C1E5F6" w:rsidR="009055DA" w:rsidRPr="00FE02D0" w:rsidRDefault="009055DA" w:rsidP="009055DA">
            <w:pPr>
              <w:pStyle w:val="TableText"/>
            </w:pPr>
            <w:r w:rsidRPr="00867806">
              <w:t>Gwydir</w:t>
            </w:r>
            <w:r w:rsidR="004A5167">
              <w:t>†</w:t>
            </w:r>
          </w:p>
        </w:tc>
        <w:tc>
          <w:tcPr>
            <w:tcW w:w="3636" w:type="dxa"/>
            <w:shd w:val="clear" w:color="auto" w:fill="D0EAFF" w:themeFill="accent2" w:themeFillTint="1A"/>
            <w:noWrap/>
            <w:hideMark/>
          </w:tcPr>
          <w:p w14:paraId="3F9DF6D1" w14:textId="59FA4B2E"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tcPr>
          <w:p w14:paraId="2A128858" w14:textId="4579A3F8" w:rsidR="009055DA" w:rsidRPr="0025429D" w:rsidRDefault="009055DA" w:rsidP="009055DA">
            <w:pPr>
              <w:pStyle w:val="TableTextRight"/>
              <w:rPr>
                <w:color w:val="auto"/>
              </w:rPr>
            </w:pPr>
            <w:r w:rsidRPr="00867806">
              <w:t>855</w:t>
            </w:r>
          </w:p>
        </w:tc>
        <w:tc>
          <w:tcPr>
            <w:tcW w:w="1191" w:type="dxa"/>
            <w:shd w:val="clear" w:color="auto" w:fill="D0EAFF" w:themeFill="accent2" w:themeFillTint="1A"/>
            <w:noWrap/>
          </w:tcPr>
          <w:p w14:paraId="24055856" w14:textId="60522CBC" w:rsidR="009055DA" w:rsidRPr="0025429D" w:rsidRDefault="009055DA" w:rsidP="009055DA">
            <w:pPr>
              <w:pStyle w:val="TableTextRight"/>
              <w:rPr>
                <w:color w:val="auto"/>
              </w:rPr>
            </w:pPr>
            <w:r w:rsidRPr="00867806">
              <w:t>61</w:t>
            </w:r>
          </w:p>
        </w:tc>
        <w:tc>
          <w:tcPr>
            <w:tcW w:w="794" w:type="dxa"/>
            <w:shd w:val="clear" w:color="auto" w:fill="D0EAFF" w:themeFill="accent2" w:themeFillTint="1A"/>
            <w:noWrap/>
          </w:tcPr>
          <w:p w14:paraId="7C1A8FD7" w14:textId="31FCE66F" w:rsidR="009055DA" w:rsidRPr="0025429D" w:rsidRDefault="009055DA" w:rsidP="009055DA">
            <w:pPr>
              <w:pStyle w:val="TableTextRight"/>
              <w:rPr>
                <w:color w:val="auto"/>
              </w:rPr>
            </w:pPr>
            <w:r w:rsidRPr="00867806">
              <w:t>53</w:t>
            </w:r>
          </w:p>
        </w:tc>
        <w:tc>
          <w:tcPr>
            <w:tcW w:w="1191" w:type="dxa"/>
            <w:shd w:val="clear" w:color="auto" w:fill="D0EAFF" w:themeFill="accent2" w:themeFillTint="1A"/>
            <w:noWrap/>
          </w:tcPr>
          <w:p w14:paraId="220D1894" w14:textId="57C4CDB1" w:rsidR="009055DA" w:rsidRPr="0025429D" w:rsidRDefault="009055DA" w:rsidP="009055DA">
            <w:pPr>
              <w:pStyle w:val="TableTextRight"/>
              <w:ind w:right="227"/>
              <w:rPr>
                <w:color w:val="auto"/>
              </w:rPr>
            </w:pPr>
            <w:r w:rsidRPr="00F51A6E">
              <w:t>86.9</w:t>
            </w:r>
          </w:p>
        </w:tc>
      </w:tr>
      <w:tr w:rsidR="009055DA" w:rsidRPr="00FE02D0" w14:paraId="1B4CC3F2"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7555581A" w14:textId="1427354B" w:rsidR="009055DA" w:rsidRPr="00FE02D0" w:rsidRDefault="009055DA" w:rsidP="009055DA">
            <w:pPr>
              <w:pStyle w:val="TableText"/>
            </w:pPr>
            <w:r w:rsidRPr="00867806">
              <w:t>Gwydir</w:t>
            </w:r>
            <w:r w:rsidR="004A5167">
              <w:t>†</w:t>
            </w:r>
          </w:p>
        </w:tc>
        <w:tc>
          <w:tcPr>
            <w:tcW w:w="3636" w:type="dxa"/>
            <w:shd w:val="clear" w:color="auto" w:fill="D0EAFF" w:themeFill="accent2" w:themeFillTint="1A"/>
            <w:noWrap/>
            <w:hideMark/>
          </w:tcPr>
          <w:p w14:paraId="6621E357" w14:textId="2185EFE7" w:rsidR="009055DA" w:rsidRPr="00FE02D0" w:rsidRDefault="009055DA" w:rsidP="009055DA">
            <w:pPr>
              <w:pStyle w:val="TableText"/>
            </w:pPr>
            <w:r w:rsidRPr="00867806">
              <w:t>Rp1.1: Permanent high energy upland stream</w:t>
            </w:r>
          </w:p>
        </w:tc>
        <w:tc>
          <w:tcPr>
            <w:tcW w:w="964" w:type="dxa"/>
            <w:shd w:val="clear" w:color="auto" w:fill="D0EAFF" w:themeFill="accent2" w:themeFillTint="1A"/>
            <w:noWrap/>
          </w:tcPr>
          <w:p w14:paraId="3D1B7139" w14:textId="07B433EF" w:rsidR="009055DA" w:rsidRPr="0025429D" w:rsidRDefault="009055DA" w:rsidP="009055DA">
            <w:pPr>
              <w:pStyle w:val="TableTextRight"/>
              <w:rPr>
                <w:color w:val="auto"/>
              </w:rPr>
            </w:pPr>
            <w:r w:rsidRPr="00867806">
              <w:t>1,028</w:t>
            </w:r>
          </w:p>
        </w:tc>
        <w:tc>
          <w:tcPr>
            <w:tcW w:w="1191" w:type="dxa"/>
            <w:shd w:val="clear" w:color="auto" w:fill="D0EAFF" w:themeFill="accent2" w:themeFillTint="1A"/>
            <w:noWrap/>
          </w:tcPr>
          <w:p w14:paraId="60D371C5" w14:textId="528A599C" w:rsidR="009055DA" w:rsidRPr="0025429D" w:rsidRDefault="009055DA" w:rsidP="009055DA">
            <w:pPr>
              <w:pStyle w:val="TableTextRight"/>
              <w:rPr>
                <w:color w:val="auto"/>
              </w:rPr>
            </w:pPr>
            <w:r w:rsidRPr="00867806">
              <w:t>14</w:t>
            </w:r>
          </w:p>
        </w:tc>
        <w:tc>
          <w:tcPr>
            <w:tcW w:w="794" w:type="dxa"/>
            <w:shd w:val="clear" w:color="auto" w:fill="D0EAFF" w:themeFill="accent2" w:themeFillTint="1A"/>
            <w:noWrap/>
          </w:tcPr>
          <w:p w14:paraId="2AC07925" w14:textId="31F81DBA" w:rsidR="009055DA" w:rsidRPr="0025429D" w:rsidRDefault="009055DA" w:rsidP="009055DA">
            <w:pPr>
              <w:pStyle w:val="TableTextRight"/>
              <w:rPr>
                <w:color w:val="auto"/>
              </w:rPr>
            </w:pPr>
            <w:r w:rsidRPr="00867806">
              <w:t>2</w:t>
            </w:r>
          </w:p>
        </w:tc>
        <w:tc>
          <w:tcPr>
            <w:tcW w:w="1191" w:type="dxa"/>
            <w:shd w:val="clear" w:color="auto" w:fill="D0EAFF" w:themeFill="accent2" w:themeFillTint="1A"/>
            <w:noWrap/>
          </w:tcPr>
          <w:p w14:paraId="34F44D78" w14:textId="78AC09AD" w:rsidR="009055DA" w:rsidRPr="0025429D" w:rsidRDefault="009055DA" w:rsidP="009055DA">
            <w:pPr>
              <w:pStyle w:val="TableTextRight"/>
              <w:ind w:right="227"/>
              <w:rPr>
                <w:color w:val="auto"/>
              </w:rPr>
            </w:pPr>
            <w:r w:rsidRPr="00F51A6E">
              <w:t>14.3</w:t>
            </w:r>
          </w:p>
        </w:tc>
      </w:tr>
      <w:tr w:rsidR="009055DA" w:rsidRPr="00FE02D0" w14:paraId="437FA3A5" w14:textId="77777777" w:rsidTr="00446D37">
        <w:trPr>
          <w:trHeight w:val="300"/>
        </w:trPr>
        <w:tc>
          <w:tcPr>
            <w:tcW w:w="1814" w:type="dxa"/>
            <w:shd w:val="clear" w:color="auto" w:fill="D0EAFF" w:themeFill="accent2" w:themeFillTint="1A"/>
            <w:noWrap/>
            <w:hideMark/>
          </w:tcPr>
          <w:p w14:paraId="6B05DC19" w14:textId="4EFD080B" w:rsidR="009055DA" w:rsidRPr="00FE02D0" w:rsidRDefault="009055DA" w:rsidP="009055DA">
            <w:pPr>
              <w:pStyle w:val="TableText"/>
            </w:pPr>
            <w:r w:rsidRPr="00867806">
              <w:t>Gwydir</w:t>
            </w:r>
            <w:r w:rsidR="004A5167">
              <w:t>†</w:t>
            </w:r>
          </w:p>
        </w:tc>
        <w:tc>
          <w:tcPr>
            <w:tcW w:w="3636" w:type="dxa"/>
            <w:shd w:val="clear" w:color="auto" w:fill="D0EAFF" w:themeFill="accent2" w:themeFillTint="1A"/>
            <w:noWrap/>
            <w:hideMark/>
          </w:tcPr>
          <w:p w14:paraId="5AD9AC55" w14:textId="6D9BF513" w:rsidR="009055DA" w:rsidRPr="00FE02D0" w:rsidRDefault="009055DA" w:rsidP="009055DA">
            <w:pPr>
              <w:pStyle w:val="TableText"/>
            </w:pPr>
            <w:r w:rsidRPr="00867806">
              <w:t>Rt1.2: Temporary transitional zone stream</w:t>
            </w:r>
          </w:p>
        </w:tc>
        <w:tc>
          <w:tcPr>
            <w:tcW w:w="964" w:type="dxa"/>
            <w:shd w:val="clear" w:color="auto" w:fill="D0EAFF" w:themeFill="accent2" w:themeFillTint="1A"/>
            <w:noWrap/>
          </w:tcPr>
          <w:p w14:paraId="6BB51F74" w14:textId="485D0F8E" w:rsidR="009055DA" w:rsidRPr="0025429D" w:rsidRDefault="009055DA" w:rsidP="009055DA">
            <w:pPr>
              <w:pStyle w:val="TableTextRight"/>
              <w:rPr>
                <w:color w:val="auto"/>
              </w:rPr>
            </w:pPr>
            <w:r w:rsidRPr="00867806">
              <w:t>3,296</w:t>
            </w:r>
          </w:p>
        </w:tc>
        <w:tc>
          <w:tcPr>
            <w:tcW w:w="1191" w:type="dxa"/>
            <w:shd w:val="clear" w:color="auto" w:fill="D0EAFF" w:themeFill="accent2" w:themeFillTint="1A"/>
            <w:noWrap/>
          </w:tcPr>
          <w:p w14:paraId="1E849888" w14:textId="3E870005" w:rsidR="009055DA" w:rsidRPr="0025429D" w:rsidRDefault="009055DA" w:rsidP="009055DA">
            <w:pPr>
              <w:pStyle w:val="TableTextRight"/>
              <w:rPr>
                <w:color w:val="auto"/>
              </w:rPr>
            </w:pPr>
            <w:r w:rsidRPr="00867806">
              <w:t>20</w:t>
            </w:r>
          </w:p>
        </w:tc>
        <w:tc>
          <w:tcPr>
            <w:tcW w:w="794" w:type="dxa"/>
            <w:shd w:val="clear" w:color="auto" w:fill="D0EAFF" w:themeFill="accent2" w:themeFillTint="1A"/>
            <w:noWrap/>
          </w:tcPr>
          <w:p w14:paraId="5FDC68C1" w14:textId="34BD8B5F" w:rsidR="009055DA" w:rsidRPr="0025429D" w:rsidRDefault="009055DA" w:rsidP="009055DA">
            <w:pPr>
              <w:pStyle w:val="TableTextRight"/>
              <w:rPr>
                <w:color w:val="auto"/>
              </w:rPr>
            </w:pPr>
            <w:r w:rsidRPr="00867806">
              <w:t>1</w:t>
            </w:r>
          </w:p>
        </w:tc>
        <w:tc>
          <w:tcPr>
            <w:tcW w:w="1191" w:type="dxa"/>
            <w:shd w:val="clear" w:color="auto" w:fill="D0EAFF" w:themeFill="accent2" w:themeFillTint="1A"/>
            <w:noWrap/>
          </w:tcPr>
          <w:p w14:paraId="25AB9BAB" w14:textId="39A59CA0" w:rsidR="009055DA" w:rsidRPr="0025429D" w:rsidRDefault="009055DA" w:rsidP="009055DA">
            <w:pPr>
              <w:pStyle w:val="TableTextRight"/>
              <w:ind w:right="227"/>
              <w:rPr>
                <w:color w:val="auto"/>
              </w:rPr>
            </w:pPr>
            <w:r w:rsidRPr="00F51A6E">
              <w:t>5.0</w:t>
            </w:r>
          </w:p>
        </w:tc>
      </w:tr>
      <w:tr w:rsidR="009055DA" w:rsidRPr="00FE02D0" w14:paraId="2EF12FE2"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12B5D772" w14:textId="080FC1A9" w:rsidR="009055DA" w:rsidRPr="00FE02D0" w:rsidRDefault="009055DA" w:rsidP="009055DA">
            <w:pPr>
              <w:pStyle w:val="TableText"/>
            </w:pPr>
            <w:r w:rsidRPr="00867806">
              <w:t>Gwydir</w:t>
            </w:r>
          </w:p>
        </w:tc>
        <w:tc>
          <w:tcPr>
            <w:tcW w:w="3636" w:type="dxa"/>
            <w:noWrap/>
            <w:hideMark/>
          </w:tcPr>
          <w:p w14:paraId="6516F678" w14:textId="132B0343" w:rsidR="009055DA" w:rsidRPr="00FE02D0" w:rsidRDefault="009055DA" w:rsidP="009055DA">
            <w:pPr>
              <w:pStyle w:val="TableText"/>
            </w:pPr>
            <w:r w:rsidRPr="00867806">
              <w:t>Rp1.3: Permanent low energy upland stream</w:t>
            </w:r>
          </w:p>
        </w:tc>
        <w:tc>
          <w:tcPr>
            <w:tcW w:w="964" w:type="dxa"/>
            <w:noWrap/>
          </w:tcPr>
          <w:p w14:paraId="3CFA536D" w14:textId="5F75F0B5" w:rsidR="009055DA" w:rsidRPr="0025429D" w:rsidRDefault="009055DA" w:rsidP="009055DA">
            <w:pPr>
              <w:pStyle w:val="TableTextRight"/>
              <w:rPr>
                <w:color w:val="auto"/>
              </w:rPr>
            </w:pPr>
            <w:r w:rsidRPr="00867806">
              <w:t>637</w:t>
            </w:r>
          </w:p>
        </w:tc>
        <w:tc>
          <w:tcPr>
            <w:tcW w:w="1191" w:type="dxa"/>
            <w:noWrap/>
          </w:tcPr>
          <w:p w14:paraId="6A5F63C6" w14:textId="7D45FF70" w:rsidR="009055DA" w:rsidRPr="0025429D" w:rsidRDefault="009055DA" w:rsidP="009055DA">
            <w:pPr>
              <w:pStyle w:val="TableTextRight"/>
              <w:rPr>
                <w:color w:val="auto"/>
              </w:rPr>
            </w:pPr>
            <w:r w:rsidRPr="00867806">
              <w:t>113</w:t>
            </w:r>
          </w:p>
        </w:tc>
        <w:tc>
          <w:tcPr>
            <w:tcW w:w="794" w:type="dxa"/>
            <w:noWrap/>
          </w:tcPr>
          <w:p w14:paraId="68838156" w14:textId="2C810936" w:rsidR="009055DA" w:rsidRPr="0025429D" w:rsidRDefault="009055DA" w:rsidP="009055DA">
            <w:pPr>
              <w:pStyle w:val="TableTextRight"/>
              <w:rPr>
                <w:color w:val="auto"/>
              </w:rPr>
            </w:pPr>
            <w:r w:rsidRPr="00867806">
              <w:t>0</w:t>
            </w:r>
          </w:p>
        </w:tc>
        <w:tc>
          <w:tcPr>
            <w:tcW w:w="1191" w:type="dxa"/>
            <w:noWrap/>
          </w:tcPr>
          <w:p w14:paraId="1805BB5A" w14:textId="5657E399" w:rsidR="009055DA" w:rsidRPr="0025429D" w:rsidRDefault="009055DA" w:rsidP="009055DA">
            <w:pPr>
              <w:pStyle w:val="TableTextRight"/>
              <w:ind w:right="227"/>
              <w:rPr>
                <w:color w:val="auto"/>
              </w:rPr>
            </w:pPr>
            <w:r w:rsidRPr="00F51A6E">
              <w:t>0</w:t>
            </w:r>
          </w:p>
        </w:tc>
      </w:tr>
      <w:tr w:rsidR="009055DA" w:rsidRPr="00FE02D0" w14:paraId="20FDF1DF" w14:textId="77777777" w:rsidTr="00446D37">
        <w:trPr>
          <w:trHeight w:val="300"/>
        </w:trPr>
        <w:tc>
          <w:tcPr>
            <w:tcW w:w="1814" w:type="dxa"/>
            <w:noWrap/>
            <w:hideMark/>
          </w:tcPr>
          <w:p w14:paraId="75C6AFD0" w14:textId="2B0B0944" w:rsidR="009055DA" w:rsidRPr="00FE02D0" w:rsidRDefault="009055DA" w:rsidP="009055DA">
            <w:pPr>
              <w:pStyle w:val="TableText"/>
            </w:pPr>
            <w:r w:rsidRPr="00867806">
              <w:t>Gwydir</w:t>
            </w:r>
          </w:p>
        </w:tc>
        <w:tc>
          <w:tcPr>
            <w:tcW w:w="3636" w:type="dxa"/>
            <w:noWrap/>
            <w:hideMark/>
          </w:tcPr>
          <w:p w14:paraId="6253C009" w14:textId="03FE13AF" w:rsidR="009055DA" w:rsidRPr="00FE02D0" w:rsidRDefault="009055DA" w:rsidP="009055DA">
            <w:pPr>
              <w:pStyle w:val="TableText"/>
            </w:pPr>
            <w:r w:rsidRPr="00867806">
              <w:t>Rt1.1: Temporary high energy upland stream</w:t>
            </w:r>
          </w:p>
        </w:tc>
        <w:tc>
          <w:tcPr>
            <w:tcW w:w="964" w:type="dxa"/>
            <w:noWrap/>
          </w:tcPr>
          <w:p w14:paraId="41FB14AD" w14:textId="22F327C0" w:rsidR="009055DA" w:rsidRPr="0025429D" w:rsidRDefault="009055DA" w:rsidP="009055DA">
            <w:pPr>
              <w:pStyle w:val="TableTextRight"/>
              <w:rPr>
                <w:color w:val="auto"/>
              </w:rPr>
            </w:pPr>
            <w:r w:rsidRPr="00867806">
              <w:t>6,935</w:t>
            </w:r>
          </w:p>
        </w:tc>
        <w:tc>
          <w:tcPr>
            <w:tcW w:w="1191" w:type="dxa"/>
            <w:noWrap/>
          </w:tcPr>
          <w:p w14:paraId="585510E8" w14:textId="316918DE" w:rsidR="009055DA" w:rsidRPr="0025429D" w:rsidRDefault="009055DA" w:rsidP="009055DA">
            <w:pPr>
              <w:pStyle w:val="TableTextRight"/>
              <w:rPr>
                <w:color w:val="auto"/>
              </w:rPr>
            </w:pPr>
            <w:r w:rsidRPr="00867806">
              <w:t>16</w:t>
            </w:r>
          </w:p>
        </w:tc>
        <w:tc>
          <w:tcPr>
            <w:tcW w:w="794" w:type="dxa"/>
            <w:noWrap/>
          </w:tcPr>
          <w:p w14:paraId="527668E0" w14:textId="1E901F93" w:rsidR="009055DA" w:rsidRPr="0025429D" w:rsidRDefault="009055DA" w:rsidP="009055DA">
            <w:pPr>
              <w:pStyle w:val="TableTextRight"/>
              <w:rPr>
                <w:color w:val="auto"/>
              </w:rPr>
            </w:pPr>
            <w:r w:rsidRPr="00867806">
              <w:t>0</w:t>
            </w:r>
          </w:p>
        </w:tc>
        <w:tc>
          <w:tcPr>
            <w:tcW w:w="1191" w:type="dxa"/>
            <w:noWrap/>
          </w:tcPr>
          <w:p w14:paraId="23A235FD" w14:textId="507B0FB3" w:rsidR="009055DA" w:rsidRPr="0025429D" w:rsidRDefault="009055DA" w:rsidP="009055DA">
            <w:pPr>
              <w:pStyle w:val="TableTextRight"/>
              <w:ind w:right="227"/>
              <w:rPr>
                <w:color w:val="auto"/>
              </w:rPr>
            </w:pPr>
            <w:r w:rsidRPr="00F51A6E">
              <w:t>0</w:t>
            </w:r>
          </w:p>
        </w:tc>
      </w:tr>
      <w:tr w:rsidR="009055DA" w:rsidRPr="00FE02D0" w14:paraId="2ECF9889"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4934AC03" w14:textId="35B89567" w:rsidR="009055DA" w:rsidRPr="00FE02D0" w:rsidRDefault="009055DA" w:rsidP="009055DA">
            <w:pPr>
              <w:pStyle w:val="TableText"/>
            </w:pPr>
            <w:r w:rsidRPr="00867806">
              <w:t>Gwydir</w:t>
            </w:r>
          </w:p>
        </w:tc>
        <w:tc>
          <w:tcPr>
            <w:tcW w:w="3636" w:type="dxa"/>
            <w:noWrap/>
            <w:hideMark/>
          </w:tcPr>
          <w:p w14:paraId="04B7CB2E" w14:textId="436C76D1" w:rsidR="009055DA" w:rsidRPr="00FE02D0" w:rsidRDefault="009055DA" w:rsidP="009055DA">
            <w:pPr>
              <w:pStyle w:val="TableText"/>
            </w:pPr>
            <w:r w:rsidRPr="00867806">
              <w:t>Rt1.3: Temporary low energy upland stream</w:t>
            </w:r>
          </w:p>
        </w:tc>
        <w:tc>
          <w:tcPr>
            <w:tcW w:w="964" w:type="dxa"/>
            <w:noWrap/>
          </w:tcPr>
          <w:p w14:paraId="19FA6041" w14:textId="15295E07" w:rsidR="009055DA" w:rsidRPr="0025429D" w:rsidRDefault="009055DA" w:rsidP="009055DA">
            <w:pPr>
              <w:pStyle w:val="TableTextRight"/>
              <w:rPr>
                <w:color w:val="auto"/>
              </w:rPr>
            </w:pPr>
            <w:r w:rsidRPr="00867806">
              <w:t>68</w:t>
            </w:r>
          </w:p>
        </w:tc>
        <w:tc>
          <w:tcPr>
            <w:tcW w:w="1191" w:type="dxa"/>
            <w:noWrap/>
          </w:tcPr>
          <w:p w14:paraId="354B6E76" w14:textId="4205CFA7" w:rsidR="009055DA" w:rsidRPr="0025429D" w:rsidRDefault="009055DA" w:rsidP="009055DA">
            <w:pPr>
              <w:pStyle w:val="TableTextRight"/>
              <w:rPr>
                <w:color w:val="auto"/>
              </w:rPr>
            </w:pPr>
            <w:r w:rsidRPr="00867806">
              <w:t>0</w:t>
            </w:r>
          </w:p>
        </w:tc>
        <w:tc>
          <w:tcPr>
            <w:tcW w:w="794" w:type="dxa"/>
            <w:noWrap/>
          </w:tcPr>
          <w:p w14:paraId="29D97E55" w14:textId="2AEC5839" w:rsidR="009055DA" w:rsidRPr="0025429D" w:rsidRDefault="009055DA" w:rsidP="009055DA">
            <w:pPr>
              <w:pStyle w:val="TableTextRight"/>
              <w:rPr>
                <w:color w:val="auto"/>
              </w:rPr>
            </w:pPr>
            <w:r w:rsidRPr="00867806">
              <w:t>0</w:t>
            </w:r>
          </w:p>
        </w:tc>
        <w:tc>
          <w:tcPr>
            <w:tcW w:w="1191" w:type="dxa"/>
            <w:noWrap/>
          </w:tcPr>
          <w:p w14:paraId="17D05813" w14:textId="198085ED" w:rsidR="009055DA" w:rsidRPr="0025429D" w:rsidRDefault="009055DA" w:rsidP="009055DA">
            <w:pPr>
              <w:pStyle w:val="TableTextRight"/>
              <w:ind w:right="227"/>
              <w:rPr>
                <w:color w:val="auto"/>
              </w:rPr>
            </w:pPr>
            <w:r w:rsidRPr="00F51A6E">
              <w:t>0</w:t>
            </w:r>
          </w:p>
        </w:tc>
      </w:tr>
      <w:tr w:rsidR="009055DA" w:rsidRPr="00FE02D0" w14:paraId="3D972F33" w14:textId="77777777" w:rsidTr="00446D37">
        <w:trPr>
          <w:trHeight w:val="300"/>
        </w:trPr>
        <w:tc>
          <w:tcPr>
            <w:tcW w:w="1814" w:type="dxa"/>
            <w:noWrap/>
            <w:hideMark/>
          </w:tcPr>
          <w:p w14:paraId="6D1B8C1E" w14:textId="25E56A69" w:rsidR="009055DA" w:rsidRPr="00FE02D0" w:rsidRDefault="009055DA" w:rsidP="009055DA">
            <w:pPr>
              <w:pStyle w:val="TableText"/>
            </w:pPr>
            <w:r w:rsidRPr="00867806">
              <w:t>Kiewa</w:t>
            </w:r>
          </w:p>
        </w:tc>
        <w:tc>
          <w:tcPr>
            <w:tcW w:w="3636" w:type="dxa"/>
            <w:noWrap/>
            <w:hideMark/>
          </w:tcPr>
          <w:p w14:paraId="54DB5E9F" w14:textId="6803DC81" w:rsidR="009055DA" w:rsidRPr="00FE02D0" w:rsidRDefault="009055DA" w:rsidP="009055DA">
            <w:pPr>
              <w:pStyle w:val="TableText"/>
            </w:pPr>
            <w:r w:rsidRPr="00867806">
              <w:t>Rp1.4: Permanent lowland stream</w:t>
            </w:r>
          </w:p>
        </w:tc>
        <w:tc>
          <w:tcPr>
            <w:tcW w:w="964" w:type="dxa"/>
            <w:noWrap/>
            <w:hideMark/>
          </w:tcPr>
          <w:p w14:paraId="7EC9E02F" w14:textId="663FB021" w:rsidR="009055DA" w:rsidRPr="00FE02D0" w:rsidRDefault="009055DA" w:rsidP="009055DA">
            <w:pPr>
              <w:pStyle w:val="TableTextRight"/>
            </w:pPr>
            <w:r w:rsidRPr="00867806">
              <w:t>97</w:t>
            </w:r>
          </w:p>
        </w:tc>
        <w:tc>
          <w:tcPr>
            <w:tcW w:w="1191" w:type="dxa"/>
            <w:noWrap/>
            <w:hideMark/>
          </w:tcPr>
          <w:p w14:paraId="21AA76E5" w14:textId="33267523" w:rsidR="009055DA" w:rsidRPr="00FE02D0" w:rsidRDefault="009055DA" w:rsidP="009055DA">
            <w:pPr>
              <w:pStyle w:val="TableTextRight"/>
            </w:pPr>
            <w:r w:rsidRPr="00867806">
              <w:t>97</w:t>
            </w:r>
          </w:p>
        </w:tc>
        <w:tc>
          <w:tcPr>
            <w:tcW w:w="794" w:type="dxa"/>
            <w:noWrap/>
            <w:hideMark/>
          </w:tcPr>
          <w:p w14:paraId="239FE092" w14:textId="7476A0B1" w:rsidR="009055DA" w:rsidRPr="00FE02D0" w:rsidRDefault="009055DA" w:rsidP="009055DA">
            <w:pPr>
              <w:pStyle w:val="TableTextRight"/>
            </w:pPr>
            <w:r w:rsidRPr="00867806">
              <w:t>0</w:t>
            </w:r>
          </w:p>
        </w:tc>
        <w:tc>
          <w:tcPr>
            <w:tcW w:w="1191" w:type="dxa"/>
            <w:noWrap/>
            <w:hideMark/>
          </w:tcPr>
          <w:p w14:paraId="47770F6A" w14:textId="4632495A" w:rsidR="009055DA" w:rsidRPr="00FE02D0" w:rsidRDefault="009055DA" w:rsidP="009055DA">
            <w:pPr>
              <w:pStyle w:val="TableTextRight"/>
              <w:ind w:right="227"/>
            </w:pPr>
            <w:r w:rsidRPr="00F51A6E">
              <w:t>0</w:t>
            </w:r>
          </w:p>
        </w:tc>
      </w:tr>
      <w:tr w:rsidR="009055DA" w:rsidRPr="00FE02D0" w14:paraId="6CF5043A"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6BFA7B43" w14:textId="1EF6E1D9" w:rsidR="009055DA" w:rsidRPr="00FE02D0" w:rsidRDefault="009055DA" w:rsidP="009055DA">
            <w:pPr>
              <w:pStyle w:val="TableText"/>
            </w:pPr>
            <w:r w:rsidRPr="00867806">
              <w:t>Kiewa</w:t>
            </w:r>
          </w:p>
        </w:tc>
        <w:tc>
          <w:tcPr>
            <w:tcW w:w="3636" w:type="dxa"/>
            <w:noWrap/>
            <w:hideMark/>
          </w:tcPr>
          <w:p w14:paraId="03579AFA" w14:textId="24A6FF6A" w:rsidR="009055DA" w:rsidRPr="00FE02D0" w:rsidRDefault="009055DA" w:rsidP="009055DA">
            <w:pPr>
              <w:pStyle w:val="TableText"/>
            </w:pPr>
            <w:r w:rsidRPr="00867806">
              <w:t>Rp1.2: Permanent transitional zone stream</w:t>
            </w:r>
          </w:p>
        </w:tc>
        <w:tc>
          <w:tcPr>
            <w:tcW w:w="964" w:type="dxa"/>
            <w:noWrap/>
            <w:hideMark/>
          </w:tcPr>
          <w:p w14:paraId="52E11002" w14:textId="0932EC25" w:rsidR="009055DA" w:rsidRPr="00FE02D0" w:rsidRDefault="009055DA" w:rsidP="009055DA">
            <w:pPr>
              <w:pStyle w:val="TableTextRight"/>
            </w:pPr>
            <w:r w:rsidRPr="00867806">
              <w:t>29</w:t>
            </w:r>
          </w:p>
        </w:tc>
        <w:tc>
          <w:tcPr>
            <w:tcW w:w="1191" w:type="dxa"/>
            <w:noWrap/>
            <w:hideMark/>
          </w:tcPr>
          <w:p w14:paraId="1F2FF67E" w14:textId="0DC29DF3" w:rsidR="009055DA" w:rsidRPr="00FE02D0" w:rsidRDefault="009055DA" w:rsidP="009055DA">
            <w:pPr>
              <w:pStyle w:val="TableTextRight"/>
            </w:pPr>
            <w:r w:rsidRPr="00867806">
              <w:t>21</w:t>
            </w:r>
          </w:p>
        </w:tc>
        <w:tc>
          <w:tcPr>
            <w:tcW w:w="794" w:type="dxa"/>
            <w:noWrap/>
            <w:hideMark/>
          </w:tcPr>
          <w:p w14:paraId="0E100A7B" w14:textId="63FA4350" w:rsidR="009055DA" w:rsidRPr="00FE02D0" w:rsidRDefault="009055DA" w:rsidP="009055DA">
            <w:pPr>
              <w:pStyle w:val="TableTextRight"/>
            </w:pPr>
            <w:r w:rsidRPr="00867806">
              <w:t>0</w:t>
            </w:r>
          </w:p>
        </w:tc>
        <w:tc>
          <w:tcPr>
            <w:tcW w:w="1191" w:type="dxa"/>
            <w:noWrap/>
            <w:hideMark/>
          </w:tcPr>
          <w:p w14:paraId="186EC7D5" w14:textId="1013713D" w:rsidR="009055DA" w:rsidRPr="00FE02D0" w:rsidRDefault="009055DA" w:rsidP="009055DA">
            <w:pPr>
              <w:pStyle w:val="TableTextRight"/>
              <w:ind w:right="227"/>
            </w:pPr>
            <w:r w:rsidRPr="00F51A6E">
              <w:t>0</w:t>
            </w:r>
          </w:p>
        </w:tc>
      </w:tr>
      <w:tr w:rsidR="009055DA" w:rsidRPr="00FE02D0" w14:paraId="250C3C1E" w14:textId="77777777" w:rsidTr="00446D37">
        <w:trPr>
          <w:trHeight w:val="300"/>
        </w:trPr>
        <w:tc>
          <w:tcPr>
            <w:tcW w:w="1814" w:type="dxa"/>
            <w:noWrap/>
            <w:hideMark/>
          </w:tcPr>
          <w:p w14:paraId="0EB01AB6" w14:textId="4FAADED3" w:rsidR="009055DA" w:rsidRPr="00FE02D0" w:rsidRDefault="009055DA" w:rsidP="009055DA">
            <w:pPr>
              <w:pStyle w:val="TableText"/>
            </w:pPr>
            <w:r w:rsidRPr="00867806">
              <w:t>Kiewa</w:t>
            </w:r>
          </w:p>
        </w:tc>
        <w:tc>
          <w:tcPr>
            <w:tcW w:w="3636" w:type="dxa"/>
            <w:noWrap/>
            <w:hideMark/>
          </w:tcPr>
          <w:p w14:paraId="14FD727D" w14:textId="6C5BB475" w:rsidR="009055DA" w:rsidRPr="00FE02D0" w:rsidRDefault="009055DA" w:rsidP="009055DA">
            <w:pPr>
              <w:pStyle w:val="TableText"/>
            </w:pPr>
            <w:r w:rsidRPr="00867806">
              <w:t>Rt1.1: Temporary high energy upland stream</w:t>
            </w:r>
          </w:p>
        </w:tc>
        <w:tc>
          <w:tcPr>
            <w:tcW w:w="964" w:type="dxa"/>
            <w:noWrap/>
            <w:hideMark/>
          </w:tcPr>
          <w:p w14:paraId="5A1DEBFE" w14:textId="0D1ADE21" w:rsidR="009055DA" w:rsidRPr="00FE02D0" w:rsidRDefault="009055DA" w:rsidP="009055DA">
            <w:pPr>
              <w:pStyle w:val="TableTextRight"/>
            </w:pPr>
            <w:r w:rsidRPr="00867806">
              <w:t>1,033</w:t>
            </w:r>
          </w:p>
        </w:tc>
        <w:tc>
          <w:tcPr>
            <w:tcW w:w="1191" w:type="dxa"/>
            <w:noWrap/>
            <w:hideMark/>
          </w:tcPr>
          <w:p w14:paraId="48F34D29" w14:textId="543CE0C9" w:rsidR="009055DA" w:rsidRPr="00FE02D0" w:rsidRDefault="009055DA" w:rsidP="009055DA">
            <w:pPr>
              <w:pStyle w:val="TableTextRight"/>
            </w:pPr>
            <w:r w:rsidRPr="00867806">
              <w:t>10</w:t>
            </w:r>
          </w:p>
        </w:tc>
        <w:tc>
          <w:tcPr>
            <w:tcW w:w="794" w:type="dxa"/>
            <w:noWrap/>
            <w:hideMark/>
          </w:tcPr>
          <w:p w14:paraId="38E3E839" w14:textId="10AE971F" w:rsidR="009055DA" w:rsidRPr="00FE02D0" w:rsidRDefault="009055DA" w:rsidP="009055DA">
            <w:pPr>
              <w:pStyle w:val="TableTextRight"/>
            </w:pPr>
            <w:r w:rsidRPr="00867806">
              <w:t>0</w:t>
            </w:r>
          </w:p>
        </w:tc>
        <w:tc>
          <w:tcPr>
            <w:tcW w:w="1191" w:type="dxa"/>
            <w:noWrap/>
            <w:hideMark/>
          </w:tcPr>
          <w:p w14:paraId="1A50B3BE" w14:textId="7A5E3F7C" w:rsidR="009055DA" w:rsidRPr="00FE02D0" w:rsidRDefault="009055DA" w:rsidP="009055DA">
            <w:pPr>
              <w:pStyle w:val="TableTextRight"/>
              <w:ind w:right="227"/>
            </w:pPr>
            <w:r w:rsidRPr="00F51A6E">
              <w:t>0</w:t>
            </w:r>
          </w:p>
        </w:tc>
      </w:tr>
      <w:tr w:rsidR="009055DA" w:rsidRPr="00FE02D0" w14:paraId="1FE274F0"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616B184C" w14:textId="0CBAF41A" w:rsidR="009055DA" w:rsidRPr="00FE02D0" w:rsidRDefault="009055DA" w:rsidP="009055DA">
            <w:pPr>
              <w:pStyle w:val="TableText"/>
            </w:pPr>
            <w:r w:rsidRPr="00867806">
              <w:t>Kiewa</w:t>
            </w:r>
          </w:p>
        </w:tc>
        <w:tc>
          <w:tcPr>
            <w:tcW w:w="3636" w:type="dxa"/>
            <w:noWrap/>
            <w:hideMark/>
          </w:tcPr>
          <w:p w14:paraId="64900DCC" w14:textId="78811239" w:rsidR="009055DA" w:rsidRPr="00FE02D0" w:rsidRDefault="009055DA" w:rsidP="009055DA">
            <w:pPr>
              <w:pStyle w:val="TableText"/>
            </w:pPr>
            <w:r w:rsidRPr="00867806">
              <w:t>Rt1.4: Temporary lowland stream</w:t>
            </w:r>
          </w:p>
        </w:tc>
        <w:tc>
          <w:tcPr>
            <w:tcW w:w="964" w:type="dxa"/>
            <w:noWrap/>
            <w:hideMark/>
          </w:tcPr>
          <w:p w14:paraId="056E446C" w14:textId="7676EA8C" w:rsidR="009055DA" w:rsidRPr="00FE02D0" w:rsidRDefault="009055DA" w:rsidP="009055DA">
            <w:pPr>
              <w:pStyle w:val="TableTextRight"/>
            </w:pPr>
            <w:r w:rsidRPr="00867806">
              <w:t>84</w:t>
            </w:r>
          </w:p>
        </w:tc>
        <w:tc>
          <w:tcPr>
            <w:tcW w:w="1191" w:type="dxa"/>
            <w:noWrap/>
            <w:hideMark/>
          </w:tcPr>
          <w:p w14:paraId="724399A1" w14:textId="66DFF3F0" w:rsidR="009055DA" w:rsidRPr="00FE02D0" w:rsidRDefault="009055DA" w:rsidP="009055DA">
            <w:pPr>
              <w:pStyle w:val="TableTextRight"/>
            </w:pPr>
            <w:r w:rsidRPr="00867806">
              <w:t>8</w:t>
            </w:r>
          </w:p>
        </w:tc>
        <w:tc>
          <w:tcPr>
            <w:tcW w:w="794" w:type="dxa"/>
            <w:noWrap/>
            <w:hideMark/>
          </w:tcPr>
          <w:p w14:paraId="2669B0BF" w14:textId="27511095" w:rsidR="009055DA" w:rsidRPr="00FE02D0" w:rsidRDefault="009055DA" w:rsidP="009055DA">
            <w:pPr>
              <w:pStyle w:val="TableTextRight"/>
            </w:pPr>
            <w:r w:rsidRPr="00867806">
              <w:t>0</w:t>
            </w:r>
          </w:p>
        </w:tc>
        <w:tc>
          <w:tcPr>
            <w:tcW w:w="1191" w:type="dxa"/>
            <w:noWrap/>
            <w:hideMark/>
          </w:tcPr>
          <w:p w14:paraId="3FAE6195" w14:textId="4E780946" w:rsidR="009055DA" w:rsidRPr="00FE02D0" w:rsidRDefault="009055DA" w:rsidP="009055DA">
            <w:pPr>
              <w:pStyle w:val="TableTextRight"/>
              <w:ind w:right="227"/>
            </w:pPr>
            <w:r w:rsidRPr="00F51A6E">
              <w:t>0</w:t>
            </w:r>
          </w:p>
        </w:tc>
      </w:tr>
      <w:tr w:rsidR="009055DA" w:rsidRPr="00FE02D0" w14:paraId="0CF6A2CE" w14:textId="77777777" w:rsidTr="00446D37">
        <w:trPr>
          <w:trHeight w:val="300"/>
        </w:trPr>
        <w:tc>
          <w:tcPr>
            <w:tcW w:w="1814" w:type="dxa"/>
            <w:noWrap/>
            <w:hideMark/>
          </w:tcPr>
          <w:p w14:paraId="4DACCC91" w14:textId="49604521" w:rsidR="009055DA" w:rsidRPr="00FE02D0" w:rsidRDefault="009055DA" w:rsidP="009055DA">
            <w:pPr>
              <w:pStyle w:val="TableText"/>
            </w:pPr>
            <w:r w:rsidRPr="00867806">
              <w:t>Kiewa</w:t>
            </w:r>
          </w:p>
        </w:tc>
        <w:tc>
          <w:tcPr>
            <w:tcW w:w="3636" w:type="dxa"/>
            <w:noWrap/>
            <w:hideMark/>
          </w:tcPr>
          <w:p w14:paraId="7930A50C" w14:textId="40F02FCE" w:rsidR="009055DA" w:rsidRPr="00FE02D0" w:rsidRDefault="009055DA" w:rsidP="009055DA">
            <w:pPr>
              <w:pStyle w:val="TableText"/>
            </w:pPr>
            <w:r w:rsidRPr="00867806">
              <w:t>Rt1.2: Temporary transitional zone stream</w:t>
            </w:r>
          </w:p>
        </w:tc>
        <w:tc>
          <w:tcPr>
            <w:tcW w:w="964" w:type="dxa"/>
            <w:noWrap/>
            <w:hideMark/>
          </w:tcPr>
          <w:p w14:paraId="5A38BD69" w14:textId="5960E958" w:rsidR="009055DA" w:rsidRPr="00FE02D0" w:rsidRDefault="009055DA" w:rsidP="009055DA">
            <w:pPr>
              <w:pStyle w:val="TableTextRight"/>
            </w:pPr>
            <w:r w:rsidRPr="00867806">
              <w:t>378</w:t>
            </w:r>
          </w:p>
        </w:tc>
        <w:tc>
          <w:tcPr>
            <w:tcW w:w="1191" w:type="dxa"/>
            <w:noWrap/>
            <w:hideMark/>
          </w:tcPr>
          <w:p w14:paraId="4DC74F51" w14:textId="62663D9C" w:rsidR="009055DA" w:rsidRPr="00FE02D0" w:rsidRDefault="009055DA" w:rsidP="009055DA">
            <w:pPr>
              <w:pStyle w:val="TableTextRight"/>
            </w:pPr>
            <w:r w:rsidRPr="00867806">
              <w:t>7</w:t>
            </w:r>
          </w:p>
        </w:tc>
        <w:tc>
          <w:tcPr>
            <w:tcW w:w="794" w:type="dxa"/>
            <w:noWrap/>
            <w:hideMark/>
          </w:tcPr>
          <w:p w14:paraId="723ABF06" w14:textId="1A005592" w:rsidR="009055DA" w:rsidRPr="00FE02D0" w:rsidRDefault="009055DA" w:rsidP="009055DA">
            <w:pPr>
              <w:pStyle w:val="TableTextRight"/>
            </w:pPr>
            <w:r w:rsidRPr="00867806">
              <w:t>0</w:t>
            </w:r>
          </w:p>
        </w:tc>
        <w:tc>
          <w:tcPr>
            <w:tcW w:w="1191" w:type="dxa"/>
            <w:noWrap/>
            <w:hideMark/>
          </w:tcPr>
          <w:p w14:paraId="52BF38E6" w14:textId="5BA1F1C3" w:rsidR="009055DA" w:rsidRPr="00FE02D0" w:rsidRDefault="009055DA" w:rsidP="009055DA">
            <w:pPr>
              <w:pStyle w:val="TableTextRight"/>
              <w:ind w:right="227"/>
            </w:pPr>
            <w:r w:rsidRPr="00F51A6E">
              <w:t>0</w:t>
            </w:r>
          </w:p>
        </w:tc>
      </w:tr>
      <w:tr w:rsidR="009055DA" w:rsidRPr="00FE02D0" w14:paraId="212FA3D4"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6CD064BE" w14:textId="3F5E1A50" w:rsidR="009055DA" w:rsidRPr="00FE02D0" w:rsidRDefault="009055DA" w:rsidP="009055DA">
            <w:pPr>
              <w:pStyle w:val="TableText"/>
            </w:pPr>
            <w:r w:rsidRPr="00867806">
              <w:t>Kiewa</w:t>
            </w:r>
          </w:p>
        </w:tc>
        <w:tc>
          <w:tcPr>
            <w:tcW w:w="3636" w:type="dxa"/>
            <w:noWrap/>
            <w:hideMark/>
          </w:tcPr>
          <w:p w14:paraId="11B5B7CD" w14:textId="430D9797" w:rsidR="009055DA" w:rsidRPr="00FE02D0" w:rsidRDefault="009055DA" w:rsidP="009055DA">
            <w:pPr>
              <w:pStyle w:val="TableText"/>
            </w:pPr>
            <w:r w:rsidRPr="00867806">
              <w:t>Rp1.1: Permanent high energy upland stream</w:t>
            </w:r>
          </w:p>
        </w:tc>
        <w:tc>
          <w:tcPr>
            <w:tcW w:w="964" w:type="dxa"/>
            <w:noWrap/>
            <w:hideMark/>
          </w:tcPr>
          <w:p w14:paraId="0358E0CF" w14:textId="123C201D" w:rsidR="009055DA" w:rsidRPr="00FE02D0" w:rsidRDefault="009055DA" w:rsidP="009055DA">
            <w:pPr>
              <w:pStyle w:val="TableTextRight"/>
            </w:pPr>
            <w:r w:rsidRPr="00867806">
              <w:t>46</w:t>
            </w:r>
          </w:p>
        </w:tc>
        <w:tc>
          <w:tcPr>
            <w:tcW w:w="1191" w:type="dxa"/>
            <w:noWrap/>
            <w:hideMark/>
          </w:tcPr>
          <w:p w14:paraId="03B5148F" w14:textId="107F16DD" w:rsidR="009055DA" w:rsidRPr="00FE02D0" w:rsidRDefault="009055DA" w:rsidP="009055DA">
            <w:pPr>
              <w:pStyle w:val="TableTextRight"/>
            </w:pPr>
            <w:r w:rsidRPr="00867806">
              <w:t>6</w:t>
            </w:r>
          </w:p>
        </w:tc>
        <w:tc>
          <w:tcPr>
            <w:tcW w:w="794" w:type="dxa"/>
            <w:noWrap/>
            <w:hideMark/>
          </w:tcPr>
          <w:p w14:paraId="54E25DA2" w14:textId="79E9715A" w:rsidR="009055DA" w:rsidRPr="00FE02D0" w:rsidRDefault="009055DA" w:rsidP="009055DA">
            <w:pPr>
              <w:pStyle w:val="TableTextRight"/>
            </w:pPr>
            <w:r w:rsidRPr="00867806">
              <w:t>0</w:t>
            </w:r>
          </w:p>
        </w:tc>
        <w:tc>
          <w:tcPr>
            <w:tcW w:w="1191" w:type="dxa"/>
            <w:noWrap/>
            <w:hideMark/>
          </w:tcPr>
          <w:p w14:paraId="0B2EE5B9" w14:textId="0B2B457C" w:rsidR="009055DA" w:rsidRPr="00FE02D0" w:rsidRDefault="009055DA" w:rsidP="009055DA">
            <w:pPr>
              <w:pStyle w:val="TableTextRight"/>
              <w:ind w:right="227"/>
            </w:pPr>
            <w:r w:rsidRPr="00F51A6E">
              <w:t>0</w:t>
            </w:r>
          </w:p>
        </w:tc>
      </w:tr>
      <w:tr w:rsidR="009055DA" w:rsidRPr="00FE02D0" w14:paraId="0DFA6F98" w14:textId="77777777" w:rsidTr="00446D37">
        <w:trPr>
          <w:trHeight w:val="300"/>
        </w:trPr>
        <w:tc>
          <w:tcPr>
            <w:tcW w:w="1814" w:type="dxa"/>
            <w:noWrap/>
            <w:hideMark/>
          </w:tcPr>
          <w:p w14:paraId="346FB56D" w14:textId="12787BA2" w:rsidR="009055DA" w:rsidRPr="00FE02D0" w:rsidRDefault="009055DA" w:rsidP="009055DA">
            <w:pPr>
              <w:pStyle w:val="TableText"/>
            </w:pPr>
            <w:r w:rsidRPr="00867806">
              <w:t>Kiewa</w:t>
            </w:r>
          </w:p>
        </w:tc>
        <w:tc>
          <w:tcPr>
            <w:tcW w:w="3636" w:type="dxa"/>
            <w:noWrap/>
            <w:hideMark/>
          </w:tcPr>
          <w:p w14:paraId="3C8FE054" w14:textId="2BCCBB8B" w:rsidR="009055DA" w:rsidRPr="00FE02D0" w:rsidRDefault="009055DA" w:rsidP="009055DA">
            <w:pPr>
              <w:pStyle w:val="TableText"/>
            </w:pPr>
            <w:r w:rsidRPr="00867806">
              <w:t>Rp1.3: Permanent low energy upland stream</w:t>
            </w:r>
          </w:p>
        </w:tc>
        <w:tc>
          <w:tcPr>
            <w:tcW w:w="964" w:type="dxa"/>
            <w:noWrap/>
            <w:hideMark/>
          </w:tcPr>
          <w:p w14:paraId="769DC629" w14:textId="047663BD" w:rsidR="009055DA" w:rsidRPr="00FE02D0" w:rsidRDefault="009055DA" w:rsidP="009055DA">
            <w:pPr>
              <w:pStyle w:val="TableTextRight"/>
            </w:pPr>
            <w:r w:rsidRPr="00867806">
              <w:t>1</w:t>
            </w:r>
          </w:p>
        </w:tc>
        <w:tc>
          <w:tcPr>
            <w:tcW w:w="1191" w:type="dxa"/>
            <w:noWrap/>
            <w:hideMark/>
          </w:tcPr>
          <w:p w14:paraId="1DC81652" w14:textId="53E26528" w:rsidR="009055DA" w:rsidRPr="00FE02D0" w:rsidRDefault="009055DA" w:rsidP="009055DA">
            <w:pPr>
              <w:pStyle w:val="TableTextRight"/>
            </w:pPr>
            <w:r w:rsidRPr="00867806">
              <w:t>0</w:t>
            </w:r>
          </w:p>
        </w:tc>
        <w:tc>
          <w:tcPr>
            <w:tcW w:w="794" w:type="dxa"/>
            <w:noWrap/>
            <w:hideMark/>
          </w:tcPr>
          <w:p w14:paraId="200D1258" w14:textId="17FA02D6" w:rsidR="009055DA" w:rsidRPr="00FE02D0" w:rsidRDefault="009055DA" w:rsidP="009055DA">
            <w:pPr>
              <w:pStyle w:val="TableTextRight"/>
            </w:pPr>
            <w:r w:rsidRPr="00867806">
              <w:t>0</w:t>
            </w:r>
          </w:p>
        </w:tc>
        <w:tc>
          <w:tcPr>
            <w:tcW w:w="1191" w:type="dxa"/>
            <w:noWrap/>
            <w:hideMark/>
          </w:tcPr>
          <w:p w14:paraId="3085898B" w14:textId="4E799FEF" w:rsidR="009055DA" w:rsidRPr="00FE02D0" w:rsidRDefault="009055DA" w:rsidP="009055DA">
            <w:pPr>
              <w:pStyle w:val="TableTextRight"/>
              <w:ind w:right="227"/>
            </w:pPr>
            <w:r w:rsidRPr="00F51A6E">
              <w:t>0</w:t>
            </w:r>
          </w:p>
        </w:tc>
      </w:tr>
      <w:tr w:rsidR="009055DA" w:rsidRPr="00FE02D0" w14:paraId="373433D1"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76D5ADA7" w14:textId="581F2625" w:rsidR="009055DA" w:rsidRPr="00FE02D0" w:rsidRDefault="009055DA" w:rsidP="009055DA">
            <w:pPr>
              <w:pStyle w:val="TableText"/>
            </w:pPr>
            <w:r w:rsidRPr="00867806">
              <w:t>Kiewa</w:t>
            </w:r>
          </w:p>
        </w:tc>
        <w:tc>
          <w:tcPr>
            <w:tcW w:w="3636" w:type="dxa"/>
            <w:noWrap/>
            <w:hideMark/>
          </w:tcPr>
          <w:p w14:paraId="7E73D66D" w14:textId="363E57B5" w:rsidR="009055DA" w:rsidRPr="00FE02D0" w:rsidRDefault="009055DA" w:rsidP="009055DA">
            <w:pPr>
              <w:pStyle w:val="TableText"/>
            </w:pPr>
            <w:r w:rsidRPr="00867806">
              <w:t>Rt1.3: Temporary low energy upland stream</w:t>
            </w:r>
          </w:p>
        </w:tc>
        <w:tc>
          <w:tcPr>
            <w:tcW w:w="964" w:type="dxa"/>
            <w:noWrap/>
            <w:hideMark/>
          </w:tcPr>
          <w:p w14:paraId="3CF6100E" w14:textId="6C5C6D71" w:rsidR="009055DA" w:rsidRPr="00FE02D0" w:rsidRDefault="009055DA" w:rsidP="009055DA">
            <w:pPr>
              <w:pStyle w:val="TableTextRight"/>
            </w:pPr>
            <w:r w:rsidRPr="00867806">
              <w:t>9</w:t>
            </w:r>
          </w:p>
        </w:tc>
        <w:tc>
          <w:tcPr>
            <w:tcW w:w="1191" w:type="dxa"/>
            <w:noWrap/>
            <w:hideMark/>
          </w:tcPr>
          <w:p w14:paraId="46D2B7B0" w14:textId="08F9C8B2" w:rsidR="009055DA" w:rsidRPr="00FE02D0" w:rsidRDefault="009055DA" w:rsidP="009055DA">
            <w:pPr>
              <w:pStyle w:val="TableTextRight"/>
            </w:pPr>
            <w:r w:rsidRPr="00867806">
              <w:t>0</w:t>
            </w:r>
          </w:p>
        </w:tc>
        <w:tc>
          <w:tcPr>
            <w:tcW w:w="794" w:type="dxa"/>
            <w:noWrap/>
            <w:hideMark/>
          </w:tcPr>
          <w:p w14:paraId="1CDDA32C" w14:textId="7AE51B96" w:rsidR="009055DA" w:rsidRPr="00FE02D0" w:rsidRDefault="009055DA" w:rsidP="009055DA">
            <w:pPr>
              <w:pStyle w:val="TableTextRight"/>
            </w:pPr>
            <w:r w:rsidRPr="00867806">
              <w:t>0</w:t>
            </w:r>
          </w:p>
        </w:tc>
        <w:tc>
          <w:tcPr>
            <w:tcW w:w="1191" w:type="dxa"/>
            <w:noWrap/>
            <w:hideMark/>
          </w:tcPr>
          <w:p w14:paraId="7DC9865A" w14:textId="3F2D1634" w:rsidR="009055DA" w:rsidRPr="00FE02D0" w:rsidRDefault="009055DA" w:rsidP="009055DA">
            <w:pPr>
              <w:pStyle w:val="TableTextRight"/>
              <w:ind w:right="227"/>
            </w:pPr>
            <w:r w:rsidRPr="00F51A6E">
              <w:t>0</w:t>
            </w:r>
          </w:p>
        </w:tc>
      </w:tr>
      <w:tr w:rsidR="009055DA" w:rsidRPr="00FE02D0" w14:paraId="1103674F" w14:textId="77777777" w:rsidTr="00446D37">
        <w:trPr>
          <w:trHeight w:val="300"/>
        </w:trPr>
        <w:tc>
          <w:tcPr>
            <w:tcW w:w="1814" w:type="dxa"/>
            <w:shd w:val="clear" w:color="auto" w:fill="D0EAFF" w:themeFill="accent2" w:themeFillTint="1A"/>
            <w:noWrap/>
            <w:hideMark/>
          </w:tcPr>
          <w:p w14:paraId="5B97C261" w14:textId="644292DE" w:rsidR="009055DA" w:rsidRPr="00FE02D0" w:rsidRDefault="009055DA" w:rsidP="009055DA">
            <w:pPr>
              <w:pStyle w:val="TableText"/>
            </w:pPr>
            <w:r w:rsidRPr="00867806">
              <w:t>Lachlan</w:t>
            </w:r>
            <w:r w:rsidR="004A5167">
              <w:t>†</w:t>
            </w:r>
          </w:p>
        </w:tc>
        <w:tc>
          <w:tcPr>
            <w:tcW w:w="3636" w:type="dxa"/>
            <w:shd w:val="clear" w:color="auto" w:fill="D0EAFF" w:themeFill="accent2" w:themeFillTint="1A"/>
            <w:noWrap/>
            <w:hideMark/>
          </w:tcPr>
          <w:p w14:paraId="6808EADD" w14:textId="6E7EE514"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39270224" w14:textId="1AE8A3DD" w:rsidR="009055DA" w:rsidRPr="00FE02D0" w:rsidRDefault="009055DA" w:rsidP="009055DA">
            <w:pPr>
              <w:pStyle w:val="TableTextRight"/>
            </w:pPr>
            <w:r w:rsidRPr="00867806">
              <w:t>3,334</w:t>
            </w:r>
          </w:p>
        </w:tc>
        <w:tc>
          <w:tcPr>
            <w:tcW w:w="1191" w:type="dxa"/>
            <w:shd w:val="clear" w:color="auto" w:fill="D0EAFF" w:themeFill="accent2" w:themeFillTint="1A"/>
            <w:noWrap/>
            <w:hideMark/>
          </w:tcPr>
          <w:p w14:paraId="288A0176" w14:textId="4882F39A" w:rsidR="009055DA" w:rsidRPr="00FE02D0" w:rsidRDefault="009055DA" w:rsidP="009055DA">
            <w:pPr>
              <w:pStyle w:val="TableTextRight"/>
            </w:pPr>
            <w:r w:rsidRPr="00867806">
              <w:t>1,656</w:t>
            </w:r>
          </w:p>
        </w:tc>
        <w:tc>
          <w:tcPr>
            <w:tcW w:w="794" w:type="dxa"/>
            <w:shd w:val="clear" w:color="auto" w:fill="D0EAFF" w:themeFill="accent2" w:themeFillTint="1A"/>
            <w:noWrap/>
            <w:hideMark/>
          </w:tcPr>
          <w:p w14:paraId="5166D24D" w14:textId="376C9FDF" w:rsidR="009055DA" w:rsidRPr="00FE02D0" w:rsidRDefault="009055DA" w:rsidP="009055DA">
            <w:pPr>
              <w:pStyle w:val="TableTextRight"/>
            </w:pPr>
            <w:r w:rsidRPr="00867806">
              <w:t>1,396</w:t>
            </w:r>
          </w:p>
        </w:tc>
        <w:tc>
          <w:tcPr>
            <w:tcW w:w="1191" w:type="dxa"/>
            <w:shd w:val="clear" w:color="auto" w:fill="D0EAFF" w:themeFill="accent2" w:themeFillTint="1A"/>
            <w:noWrap/>
            <w:hideMark/>
          </w:tcPr>
          <w:p w14:paraId="709EA3EB" w14:textId="50A1A639" w:rsidR="009055DA" w:rsidRPr="00FE02D0" w:rsidRDefault="009055DA" w:rsidP="009055DA">
            <w:pPr>
              <w:pStyle w:val="TableTextRight"/>
              <w:ind w:right="227"/>
            </w:pPr>
            <w:r w:rsidRPr="00F51A6E">
              <w:t>84.3</w:t>
            </w:r>
          </w:p>
        </w:tc>
      </w:tr>
      <w:tr w:rsidR="009055DA" w:rsidRPr="00FE02D0" w14:paraId="2810973C"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4A9EFBC5" w14:textId="20012DF9" w:rsidR="009055DA" w:rsidRPr="00FE02D0" w:rsidRDefault="009055DA" w:rsidP="009055DA">
            <w:pPr>
              <w:pStyle w:val="TableText"/>
            </w:pPr>
            <w:r w:rsidRPr="00867806">
              <w:t>Lachlan</w:t>
            </w:r>
            <w:r w:rsidR="004A5167">
              <w:t>†</w:t>
            </w:r>
          </w:p>
        </w:tc>
        <w:tc>
          <w:tcPr>
            <w:tcW w:w="3636" w:type="dxa"/>
            <w:shd w:val="clear" w:color="auto" w:fill="D0EAFF" w:themeFill="accent2" w:themeFillTint="1A"/>
            <w:noWrap/>
            <w:hideMark/>
          </w:tcPr>
          <w:p w14:paraId="502D85A3" w14:textId="07024984" w:rsidR="009055DA" w:rsidRPr="00FE02D0" w:rsidRDefault="009055DA" w:rsidP="009055DA">
            <w:pPr>
              <w:pStyle w:val="TableText"/>
            </w:pPr>
            <w:r w:rsidRPr="00867806">
              <w:t>Rt1.4: Temporary lowland stream</w:t>
            </w:r>
          </w:p>
        </w:tc>
        <w:tc>
          <w:tcPr>
            <w:tcW w:w="964" w:type="dxa"/>
            <w:shd w:val="clear" w:color="auto" w:fill="D0EAFF" w:themeFill="accent2" w:themeFillTint="1A"/>
            <w:noWrap/>
            <w:hideMark/>
          </w:tcPr>
          <w:p w14:paraId="7D6CAC95" w14:textId="72D8EB3B" w:rsidR="009055DA" w:rsidRPr="00FE02D0" w:rsidRDefault="009055DA" w:rsidP="009055DA">
            <w:pPr>
              <w:pStyle w:val="TableTextRight"/>
            </w:pPr>
            <w:r w:rsidRPr="00867806">
              <w:t>11,645</w:t>
            </w:r>
          </w:p>
        </w:tc>
        <w:tc>
          <w:tcPr>
            <w:tcW w:w="1191" w:type="dxa"/>
            <w:shd w:val="clear" w:color="auto" w:fill="D0EAFF" w:themeFill="accent2" w:themeFillTint="1A"/>
            <w:noWrap/>
            <w:hideMark/>
          </w:tcPr>
          <w:p w14:paraId="4D25BF52" w14:textId="536F83C2" w:rsidR="009055DA" w:rsidRPr="00FE02D0" w:rsidRDefault="009055DA" w:rsidP="009055DA">
            <w:pPr>
              <w:pStyle w:val="TableTextRight"/>
            </w:pPr>
            <w:r w:rsidRPr="00867806">
              <w:t>2,435</w:t>
            </w:r>
          </w:p>
        </w:tc>
        <w:tc>
          <w:tcPr>
            <w:tcW w:w="794" w:type="dxa"/>
            <w:shd w:val="clear" w:color="auto" w:fill="D0EAFF" w:themeFill="accent2" w:themeFillTint="1A"/>
            <w:noWrap/>
            <w:hideMark/>
          </w:tcPr>
          <w:p w14:paraId="3C299BE9" w14:textId="47E811D8" w:rsidR="009055DA" w:rsidRPr="00FE02D0" w:rsidRDefault="009055DA" w:rsidP="009055DA">
            <w:pPr>
              <w:pStyle w:val="TableTextRight"/>
            </w:pPr>
            <w:r w:rsidRPr="00867806">
              <w:t>96</w:t>
            </w:r>
          </w:p>
        </w:tc>
        <w:tc>
          <w:tcPr>
            <w:tcW w:w="1191" w:type="dxa"/>
            <w:shd w:val="clear" w:color="auto" w:fill="D0EAFF" w:themeFill="accent2" w:themeFillTint="1A"/>
            <w:noWrap/>
            <w:hideMark/>
          </w:tcPr>
          <w:p w14:paraId="234EFB6F" w14:textId="224C1319" w:rsidR="009055DA" w:rsidRPr="00FE02D0" w:rsidRDefault="009055DA" w:rsidP="009055DA">
            <w:pPr>
              <w:pStyle w:val="TableTextRight"/>
              <w:ind w:right="227"/>
            </w:pPr>
            <w:r w:rsidRPr="00F51A6E">
              <w:t>3.9</w:t>
            </w:r>
          </w:p>
        </w:tc>
      </w:tr>
      <w:tr w:rsidR="009055DA" w:rsidRPr="00FE02D0" w14:paraId="18D68062" w14:textId="77777777" w:rsidTr="00446D37">
        <w:trPr>
          <w:trHeight w:val="300"/>
        </w:trPr>
        <w:tc>
          <w:tcPr>
            <w:tcW w:w="1814" w:type="dxa"/>
            <w:shd w:val="clear" w:color="auto" w:fill="D0EAFF" w:themeFill="accent2" w:themeFillTint="1A"/>
            <w:noWrap/>
            <w:hideMark/>
          </w:tcPr>
          <w:p w14:paraId="1F869E55" w14:textId="7B68E931" w:rsidR="009055DA" w:rsidRPr="00FE02D0" w:rsidRDefault="009055DA" w:rsidP="009055DA">
            <w:pPr>
              <w:pStyle w:val="TableText"/>
            </w:pPr>
            <w:r w:rsidRPr="00867806">
              <w:t>Lachlan</w:t>
            </w:r>
            <w:r w:rsidR="004A5167">
              <w:t>†</w:t>
            </w:r>
          </w:p>
        </w:tc>
        <w:tc>
          <w:tcPr>
            <w:tcW w:w="3636" w:type="dxa"/>
            <w:shd w:val="clear" w:color="auto" w:fill="D0EAFF" w:themeFill="accent2" w:themeFillTint="1A"/>
            <w:noWrap/>
            <w:hideMark/>
          </w:tcPr>
          <w:p w14:paraId="0A74EBF0" w14:textId="0E4B545A"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428C0D7C" w14:textId="57925CA8" w:rsidR="009055DA" w:rsidRPr="00FE02D0" w:rsidRDefault="009055DA" w:rsidP="009055DA">
            <w:pPr>
              <w:pStyle w:val="TableTextRight"/>
            </w:pPr>
            <w:r w:rsidRPr="00867806">
              <w:t>1,826</w:t>
            </w:r>
          </w:p>
        </w:tc>
        <w:tc>
          <w:tcPr>
            <w:tcW w:w="1191" w:type="dxa"/>
            <w:shd w:val="clear" w:color="auto" w:fill="D0EAFF" w:themeFill="accent2" w:themeFillTint="1A"/>
            <w:noWrap/>
            <w:hideMark/>
          </w:tcPr>
          <w:p w14:paraId="11EE29D6" w14:textId="135388AF" w:rsidR="009055DA" w:rsidRPr="00FE02D0" w:rsidRDefault="009055DA" w:rsidP="009055DA">
            <w:pPr>
              <w:pStyle w:val="TableTextRight"/>
            </w:pPr>
            <w:r w:rsidRPr="00867806">
              <w:t>150</w:t>
            </w:r>
          </w:p>
        </w:tc>
        <w:tc>
          <w:tcPr>
            <w:tcW w:w="794" w:type="dxa"/>
            <w:shd w:val="clear" w:color="auto" w:fill="D0EAFF" w:themeFill="accent2" w:themeFillTint="1A"/>
            <w:noWrap/>
            <w:hideMark/>
          </w:tcPr>
          <w:p w14:paraId="78C7BDC5" w14:textId="0FC06100" w:rsidR="009055DA" w:rsidRPr="00FE02D0" w:rsidRDefault="009055DA" w:rsidP="009055DA">
            <w:pPr>
              <w:pStyle w:val="TableTextRight"/>
            </w:pPr>
            <w:r w:rsidRPr="00867806">
              <w:t>18</w:t>
            </w:r>
          </w:p>
        </w:tc>
        <w:tc>
          <w:tcPr>
            <w:tcW w:w="1191" w:type="dxa"/>
            <w:shd w:val="clear" w:color="auto" w:fill="D0EAFF" w:themeFill="accent2" w:themeFillTint="1A"/>
            <w:noWrap/>
            <w:hideMark/>
          </w:tcPr>
          <w:p w14:paraId="21C83644" w14:textId="28F9EFE5" w:rsidR="009055DA" w:rsidRPr="00FE02D0" w:rsidRDefault="009055DA" w:rsidP="009055DA">
            <w:pPr>
              <w:pStyle w:val="TableTextRight"/>
              <w:ind w:right="227"/>
            </w:pPr>
            <w:r w:rsidRPr="00F51A6E">
              <w:t>12.0</w:t>
            </w:r>
          </w:p>
        </w:tc>
      </w:tr>
      <w:tr w:rsidR="009055DA" w:rsidRPr="00FE02D0" w14:paraId="07DDAE66"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7807F37C" w14:textId="24809CBC" w:rsidR="009055DA" w:rsidRPr="00FE02D0" w:rsidRDefault="009055DA" w:rsidP="009055DA">
            <w:pPr>
              <w:pStyle w:val="TableText"/>
            </w:pPr>
            <w:r w:rsidRPr="00867806">
              <w:t>Lachlan</w:t>
            </w:r>
            <w:r w:rsidR="004A5167">
              <w:t>†</w:t>
            </w:r>
          </w:p>
        </w:tc>
        <w:tc>
          <w:tcPr>
            <w:tcW w:w="3636" w:type="dxa"/>
            <w:shd w:val="clear" w:color="auto" w:fill="D0EAFF" w:themeFill="accent2" w:themeFillTint="1A"/>
            <w:noWrap/>
            <w:hideMark/>
          </w:tcPr>
          <w:p w14:paraId="6414CB9D" w14:textId="152621DC" w:rsidR="009055DA" w:rsidRPr="00FE02D0" w:rsidRDefault="009055DA" w:rsidP="009055DA">
            <w:pPr>
              <w:pStyle w:val="TableText"/>
            </w:pPr>
            <w:r w:rsidRPr="00867806">
              <w:t>Rt1.2: Temporary transitional zone stream</w:t>
            </w:r>
          </w:p>
        </w:tc>
        <w:tc>
          <w:tcPr>
            <w:tcW w:w="964" w:type="dxa"/>
            <w:shd w:val="clear" w:color="auto" w:fill="D0EAFF" w:themeFill="accent2" w:themeFillTint="1A"/>
            <w:noWrap/>
            <w:hideMark/>
          </w:tcPr>
          <w:p w14:paraId="0CD431B6" w14:textId="25BABC30" w:rsidR="009055DA" w:rsidRPr="00FE02D0" w:rsidRDefault="009055DA" w:rsidP="009055DA">
            <w:pPr>
              <w:pStyle w:val="TableTextRight"/>
            </w:pPr>
            <w:r w:rsidRPr="00867806">
              <w:t>15,080</w:t>
            </w:r>
          </w:p>
        </w:tc>
        <w:tc>
          <w:tcPr>
            <w:tcW w:w="1191" w:type="dxa"/>
            <w:shd w:val="clear" w:color="auto" w:fill="D0EAFF" w:themeFill="accent2" w:themeFillTint="1A"/>
            <w:noWrap/>
            <w:hideMark/>
          </w:tcPr>
          <w:p w14:paraId="4383C744" w14:textId="2B489205" w:rsidR="009055DA" w:rsidRPr="00FE02D0" w:rsidRDefault="009055DA" w:rsidP="009055DA">
            <w:pPr>
              <w:pStyle w:val="TableTextRight"/>
            </w:pPr>
            <w:r w:rsidRPr="00867806">
              <w:t>37</w:t>
            </w:r>
          </w:p>
        </w:tc>
        <w:tc>
          <w:tcPr>
            <w:tcW w:w="794" w:type="dxa"/>
            <w:shd w:val="clear" w:color="auto" w:fill="D0EAFF" w:themeFill="accent2" w:themeFillTint="1A"/>
            <w:noWrap/>
            <w:hideMark/>
          </w:tcPr>
          <w:p w14:paraId="318065BA" w14:textId="6D69A58D" w:rsidR="009055DA" w:rsidRPr="00FE02D0" w:rsidRDefault="009055DA" w:rsidP="009055DA">
            <w:pPr>
              <w:pStyle w:val="TableTextRight"/>
            </w:pPr>
            <w:r w:rsidRPr="00867806">
              <w:t>&lt;1</w:t>
            </w:r>
          </w:p>
        </w:tc>
        <w:tc>
          <w:tcPr>
            <w:tcW w:w="1191" w:type="dxa"/>
            <w:shd w:val="clear" w:color="auto" w:fill="D0EAFF" w:themeFill="accent2" w:themeFillTint="1A"/>
            <w:noWrap/>
            <w:hideMark/>
          </w:tcPr>
          <w:p w14:paraId="25CB6B3C" w14:textId="7B45ACFA" w:rsidR="009055DA" w:rsidRPr="00FE02D0" w:rsidRDefault="009055DA" w:rsidP="009055DA">
            <w:pPr>
              <w:pStyle w:val="TableTextRight"/>
              <w:ind w:right="227"/>
            </w:pPr>
            <w:r w:rsidRPr="00F51A6E">
              <w:t>&lt;0.1</w:t>
            </w:r>
          </w:p>
        </w:tc>
      </w:tr>
      <w:tr w:rsidR="009055DA" w:rsidRPr="00FE02D0" w14:paraId="04869221" w14:textId="77777777" w:rsidTr="00117202">
        <w:trPr>
          <w:trHeight w:val="300"/>
        </w:trPr>
        <w:tc>
          <w:tcPr>
            <w:tcW w:w="1814" w:type="dxa"/>
            <w:shd w:val="clear" w:color="auto" w:fill="D0EAFF" w:themeFill="accent2" w:themeFillTint="1A"/>
            <w:noWrap/>
            <w:hideMark/>
          </w:tcPr>
          <w:p w14:paraId="5E782B1C" w14:textId="0B9A2438" w:rsidR="009055DA" w:rsidRPr="00FE02D0" w:rsidRDefault="009055DA" w:rsidP="009055DA">
            <w:pPr>
              <w:pStyle w:val="TableText"/>
            </w:pPr>
            <w:r w:rsidRPr="00867806">
              <w:t>Lachlan</w:t>
            </w:r>
            <w:r w:rsidR="004A5167">
              <w:t>†</w:t>
            </w:r>
          </w:p>
        </w:tc>
        <w:tc>
          <w:tcPr>
            <w:tcW w:w="3636" w:type="dxa"/>
            <w:shd w:val="clear" w:color="auto" w:fill="D0EAFF" w:themeFill="accent2" w:themeFillTint="1A"/>
            <w:noWrap/>
            <w:hideMark/>
          </w:tcPr>
          <w:p w14:paraId="431AC9E2" w14:textId="40483BE1" w:rsidR="009055DA" w:rsidRPr="00FE02D0" w:rsidRDefault="009055DA" w:rsidP="009055DA">
            <w:pPr>
              <w:pStyle w:val="TableText"/>
            </w:pPr>
            <w:r w:rsidRPr="00867806">
              <w:t>Rp1.1: Permanent high energy upland stream</w:t>
            </w:r>
          </w:p>
        </w:tc>
        <w:tc>
          <w:tcPr>
            <w:tcW w:w="964" w:type="dxa"/>
            <w:shd w:val="clear" w:color="auto" w:fill="D0EAFF" w:themeFill="accent2" w:themeFillTint="1A"/>
            <w:noWrap/>
            <w:hideMark/>
          </w:tcPr>
          <w:p w14:paraId="75BFAE7A" w14:textId="3543862A" w:rsidR="009055DA" w:rsidRPr="00FE02D0" w:rsidRDefault="009055DA" w:rsidP="009055DA">
            <w:pPr>
              <w:pStyle w:val="TableTextRight"/>
            </w:pPr>
            <w:r w:rsidRPr="00867806">
              <w:t>1,621</w:t>
            </w:r>
          </w:p>
        </w:tc>
        <w:tc>
          <w:tcPr>
            <w:tcW w:w="1191" w:type="dxa"/>
            <w:shd w:val="clear" w:color="auto" w:fill="D0EAFF" w:themeFill="accent2" w:themeFillTint="1A"/>
            <w:noWrap/>
            <w:hideMark/>
          </w:tcPr>
          <w:p w14:paraId="5595742E" w14:textId="6C0293F2" w:rsidR="009055DA" w:rsidRPr="00FE02D0" w:rsidRDefault="009055DA" w:rsidP="009055DA">
            <w:pPr>
              <w:pStyle w:val="TableTextRight"/>
            </w:pPr>
            <w:r w:rsidRPr="00867806">
              <w:t>3</w:t>
            </w:r>
          </w:p>
        </w:tc>
        <w:tc>
          <w:tcPr>
            <w:tcW w:w="794" w:type="dxa"/>
            <w:shd w:val="clear" w:color="auto" w:fill="D0EAFF" w:themeFill="accent2" w:themeFillTint="1A"/>
            <w:noWrap/>
            <w:hideMark/>
          </w:tcPr>
          <w:p w14:paraId="6196FE46" w14:textId="2A3196F6" w:rsidR="009055DA" w:rsidRPr="00FE02D0" w:rsidRDefault="009055DA" w:rsidP="009055DA">
            <w:pPr>
              <w:pStyle w:val="TableTextRight"/>
            </w:pPr>
            <w:r w:rsidRPr="00867806">
              <w:t>&lt;1</w:t>
            </w:r>
          </w:p>
        </w:tc>
        <w:tc>
          <w:tcPr>
            <w:tcW w:w="1191" w:type="dxa"/>
            <w:shd w:val="clear" w:color="auto" w:fill="D0EAFF" w:themeFill="accent2" w:themeFillTint="1A"/>
            <w:noWrap/>
            <w:hideMark/>
          </w:tcPr>
          <w:p w14:paraId="78A59D0A" w14:textId="05391BE6" w:rsidR="009055DA" w:rsidRPr="00FE02D0" w:rsidRDefault="009055DA" w:rsidP="009055DA">
            <w:pPr>
              <w:pStyle w:val="TableTextRight"/>
              <w:ind w:right="227"/>
            </w:pPr>
            <w:r w:rsidRPr="00F51A6E">
              <w:t>&lt;0.1</w:t>
            </w:r>
          </w:p>
        </w:tc>
      </w:tr>
      <w:tr w:rsidR="009055DA" w:rsidRPr="00FE02D0" w14:paraId="44DFF394"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39A0BB74" w14:textId="3243CB98" w:rsidR="009055DA" w:rsidRPr="00FE02D0" w:rsidRDefault="009055DA" w:rsidP="009055DA">
            <w:pPr>
              <w:pStyle w:val="TableText"/>
            </w:pPr>
            <w:r w:rsidRPr="00867806">
              <w:t>Lachlan</w:t>
            </w:r>
          </w:p>
        </w:tc>
        <w:tc>
          <w:tcPr>
            <w:tcW w:w="3636" w:type="dxa"/>
            <w:noWrap/>
            <w:hideMark/>
          </w:tcPr>
          <w:p w14:paraId="66442535" w14:textId="369058B2" w:rsidR="009055DA" w:rsidRPr="00FE02D0" w:rsidRDefault="009055DA" w:rsidP="009055DA">
            <w:pPr>
              <w:pStyle w:val="TableText"/>
            </w:pPr>
            <w:r w:rsidRPr="00867806">
              <w:t>Rp1.3: Permanent low energy upland stream</w:t>
            </w:r>
          </w:p>
        </w:tc>
        <w:tc>
          <w:tcPr>
            <w:tcW w:w="964" w:type="dxa"/>
            <w:noWrap/>
            <w:hideMark/>
          </w:tcPr>
          <w:p w14:paraId="5F545AD0" w14:textId="65DDF5D8" w:rsidR="009055DA" w:rsidRPr="00FE02D0" w:rsidRDefault="009055DA" w:rsidP="009055DA">
            <w:pPr>
              <w:pStyle w:val="TableTextRight"/>
            </w:pPr>
            <w:r w:rsidRPr="00867806">
              <w:t>676</w:t>
            </w:r>
          </w:p>
        </w:tc>
        <w:tc>
          <w:tcPr>
            <w:tcW w:w="1191" w:type="dxa"/>
            <w:noWrap/>
            <w:hideMark/>
          </w:tcPr>
          <w:p w14:paraId="422CC15E" w14:textId="5923ED85" w:rsidR="009055DA" w:rsidRPr="00FE02D0" w:rsidRDefault="009055DA" w:rsidP="009055DA">
            <w:pPr>
              <w:pStyle w:val="TableTextRight"/>
            </w:pPr>
            <w:r w:rsidRPr="00867806">
              <w:t>44</w:t>
            </w:r>
          </w:p>
        </w:tc>
        <w:tc>
          <w:tcPr>
            <w:tcW w:w="794" w:type="dxa"/>
            <w:noWrap/>
            <w:hideMark/>
          </w:tcPr>
          <w:p w14:paraId="4A030AE4" w14:textId="2B3DFD2B" w:rsidR="009055DA" w:rsidRPr="00FE02D0" w:rsidRDefault="009055DA" w:rsidP="009055DA">
            <w:pPr>
              <w:pStyle w:val="TableTextRight"/>
            </w:pPr>
            <w:r w:rsidRPr="00867806">
              <w:t>0</w:t>
            </w:r>
          </w:p>
        </w:tc>
        <w:tc>
          <w:tcPr>
            <w:tcW w:w="1191" w:type="dxa"/>
            <w:noWrap/>
            <w:hideMark/>
          </w:tcPr>
          <w:p w14:paraId="71C59B33" w14:textId="64ADE730" w:rsidR="009055DA" w:rsidRPr="00FE02D0" w:rsidRDefault="009055DA" w:rsidP="009055DA">
            <w:pPr>
              <w:pStyle w:val="TableTextRight"/>
              <w:ind w:right="227"/>
            </w:pPr>
            <w:r w:rsidRPr="00F51A6E">
              <w:t>0</w:t>
            </w:r>
          </w:p>
        </w:tc>
      </w:tr>
      <w:tr w:rsidR="009055DA" w:rsidRPr="00FE02D0" w14:paraId="51FB470E" w14:textId="77777777" w:rsidTr="00446D37">
        <w:trPr>
          <w:trHeight w:val="300"/>
        </w:trPr>
        <w:tc>
          <w:tcPr>
            <w:tcW w:w="1814" w:type="dxa"/>
            <w:noWrap/>
            <w:hideMark/>
          </w:tcPr>
          <w:p w14:paraId="5E905EF0" w14:textId="587D2F6F" w:rsidR="009055DA" w:rsidRPr="00FE02D0" w:rsidRDefault="009055DA" w:rsidP="009055DA">
            <w:pPr>
              <w:pStyle w:val="TableText"/>
            </w:pPr>
            <w:r w:rsidRPr="00867806">
              <w:t>Lachlan</w:t>
            </w:r>
          </w:p>
        </w:tc>
        <w:tc>
          <w:tcPr>
            <w:tcW w:w="3636" w:type="dxa"/>
            <w:noWrap/>
            <w:hideMark/>
          </w:tcPr>
          <w:p w14:paraId="639705C9" w14:textId="4D8CC027" w:rsidR="009055DA" w:rsidRPr="00FE02D0" w:rsidRDefault="009055DA" w:rsidP="009055DA">
            <w:pPr>
              <w:pStyle w:val="TableText"/>
            </w:pPr>
            <w:r w:rsidRPr="00867806">
              <w:t>Rt1.1: Temporary high energy upland stream</w:t>
            </w:r>
          </w:p>
        </w:tc>
        <w:tc>
          <w:tcPr>
            <w:tcW w:w="964" w:type="dxa"/>
            <w:noWrap/>
            <w:hideMark/>
          </w:tcPr>
          <w:p w14:paraId="33C5DFBD" w14:textId="43DA1028" w:rsidR="009055DA" w:rsidRPr="00FE02D0" w:rsidRDefault="009055DA" w:rsidP="009055DA">
            <w:pPr>
              <w:pStyle w:val="TableTextRight"/>
            </w:pPr>
            <w:r w:rsidRPr="00867806">
              <w:t>12,660</w:t>
            </w:r>
          </w:p>
        </w:tc>
        <w:tc>
          <w:tcPr>
            <w:tcW w:w="1191" w:type="dxa"/>
            <w:noWrap/>
            <w:hideMark/>
          </w:tcPr>
          <w:p w14:paraId="492528D5" w14:textId="73883978" w:rsidR="009055DA" w:rsidRPr="00FE02D0" w:rsidRDefault="009055DA" w:rsidP="009055DA">
            <w:pPr>
              <w:pStyle w:val="TableTextRight"/>
            </w:pPr>
            <w:r w:rsidRPr="00867806">
              <w:t>26</w:t>
            </w:r>
          </w:p>
        </w:tc>
        <w:tc>
          <w:tcPr>
            <w:tcW w:w="794" w:type="dxa"/>
            <w:noWrap/>
            <w:hideMark/>
          </w:tcPr>
          <w:p w14:paraId="319C3EAF" w14:textId="5E874A8B" w:rsidR="009055DA" w:rsidRPr="00FE02D0" w:rsidRDefault="009055DA" w:rsidP="009055DA">
            <w:pPr>
              <w:pStyle w:val="TableTextRight"/>
            </w:pPr>
            <w:r w:rsidRPr="00867806">
              <w:t>0</w:t>
            </w:r>
          </w:p>
        </w:tc>
        <w:tc>
          <w:tcPr>
            <w:tcW w:w="1191" w:type="dxa"/>
            <w:noWrap/>
            <w:hideMark/>
          </w:tcPr>
          <w:p w14:paraId="521D881B" w14:textId="354785C2" w:rsidR="009055DA" w:rsidRPr="00FE02D0" w:rsidRDefault="009055DA" w:rsidP="009055DA">
            <w:pPr>
              <w:pStyle w:val="TableTextRight"/>
              <w:ind w:right="227"/>
            </w:pPr>
            <w:r w:rsidRPr="00F51A6E">
              <w:t>0</w:t>
            </w:r>
          </w:p>
        </w:tc>
      </w:tr>
      <w:tr w:rsidR="009055DA" w:rsidRPr="00FE02D0" w14:paraId="24387DEF"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2FE1B65C" w14:textId="219E1A80" w:rsidR="009055DA" w:rsidRPr="00FE02D0" w:rsidRDefault="009055DA" w:rsidP="009055DA">
            <w:pPr>
              <w:pStyle w:val="TableText"/>
            </w:pPr>
            <w:r w:rsidRPr="00867806">
              <w:t>Lachlan</w:t>
            </w:r>
          </w:p>
        </w:tc>
        <w:tc>
          <w:tcPr>
            <w:tcW w:w="3636" w:type="dxa"/>
            <w:noWrap/>
            <w:hideMark/>
          </w:tcPr>
          <w:p w14:paraId="011DABD6" w14:textId="367004C2" w:rsidR="009055DA" w:rsidRPr="00FE02D0" w:rsidRDefault="009055DA" w:rsidP="009055DA">
            <w:pPr>
              <w:pStyle w:val="TableText"/>
            </w:pPr>
            <w:r w:rsidRPr="00867806">
              <w:t>Rt1.3: Temporary low energy upland stream</w:t>
            </w:r>
          </w:p>
        </w:tc>
        <w:tc>
          <w:tcPr>
            <w:tcW w:w="964" w:type="dxa"/>
            <w:noWrap/>
            <w:hideMark/>
          </w:tcPr>
          <w:p w14:paraId="6A55DDFF" w14:textId="1FAD3051" w:rsidR="009055DA" w:rsidRPr="00FE02D0" w:rsidRDefault="009055DA" w:rsidP="009055DA">
            <w:pPr>
              <w:pStyle w:val="TableTextRight"/>
            </w:pPr>
            <w:r w:rsidRPr="00867806">
              <w:t>210</w:t>
            </w:r>
          </w:p>
        </w:tc>
        <w:tc>
          <w:tcPr>
            <w:tcW w:w="1191" w:type="dxa"/>
            <w:noWrap/>
            <w:hideMark/>
          </w:tcPr>
          <w:p w14:paraId="7B3274BF" w14:textId="2E7813B0" w:rsidR="009055DA" w:rsidRPr="00FE02D0" w:rsidRDefault="009055DA" w:rsidP="009055DA">
            <w:pPr>
              <w:pStyle w:val="TableTextRight"/>
            </w:pPr>
            <w:r w:rsidRPr="00867806">
              <w:t>0</w:t>
            </w:r>
          </w:p>
        </w:tc>
        <w:tc>
          <w:tcPr>
            <w:tcW w:w="794" w:type="dxa"/>
            <w:noWrap/>
            <w:hideMark/>
          </w:tcPr>
          <w:p w14:paraId="59B5CB61" w14:textId="1A2E43F8" w:rsidR="009055DA" w:rsidRPr="00FE02D0" w:rsidRDefault="009055DA" w:rsidP="009055DA">
            <w:pPr>
              <w:pStyle w:val="TableTextRight"/>
            </w:pPr>
            <w:r w:rsidRPr="00867806">
              <w:t>0</w:t>
            </w:r>
          </w:p>
        </w:tc>
        <w:tc>
          <w:tcPr>
            <w:tcW w:w="1191" w:type="dxa"/>
            <w:noWrap/>
            <w:hideMark/>
          </w:tcPr>
          <w:p w14:paraId="2E483C27" w14:textId="0D69B87C" w:rsidR="009055DA" w:rsidRPr="00FE02D0" w:rsidRDefault="009055DA" w:rsidP="009055DA">
            <w:pPr>
              <w:pStyle w:val="TableTextRight"/>
              <w:ind w:right="227"/>
            </w:pPr>
            <w:r w:rsidRPr="00F51A6E">
              <w:t>0</w:t>
            </w:r>
          </w:p>
        </w:tc>
      </w:tr>
      <w:tr w:rsidR="009055DA" w:rsidRPr="00FE02D0" w14:paraId="496574A6" w14:textId="77777777" w:rsidTr="00446D37">
        <w:trPr>
          <w:trHeight w:val="300"/>
        </w:trPr>
        <w:tc>
          <w:tcPr>
            <w:tcW w:w="1814" w:type="dxa"/>
            <w:shd w:val="clear" w:color="auto" w:fill="D0EAFF" w:themeFill="accent2" w:themeFillTint="1A"/>
            <w:noWrap/>
            <w:hideMark/>
          </w:tcPr>
          <w:p w14:paraId="26440488" w14:textId="57ABEB07" w:rsidR="009055DA" w:rsidRPr="00FE02D0" w:rsidRDefault="009055DA" w:rsidP="009055DA">
            <w:pPr>
              <w:pStyle w:val="TableText"/>
            </w:pPr>
            <w:r w:rsidRPr="00867806">
              <w:t>Loddon</w:t>
            </w:r>
            <w:r w:rsidR="004A5167">
              <w:t>†</w:t>
            </w:r>
          </w:p>
        </w:tc>
        <w:tc>
          <w:tcPr>
            <w:tcW w:w="3636" w:type="dxa"/>
            <w:shd w:val="clear" w:color="auto" w:fill="D0EAFF" w:themeFill="accent2" w:themeFillTint="1A"/>
            <w:noWrap/>
            <w:hideMark/>
          </w:tcPr>
          <w:p w14:paraId="1A6E8C8E" w14:textId="160E0679"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1E12F170" w14:textId="32421E40" w:rsidR="009055DA" w:rsidRPr="00FE02D0" w:rsidRDefault="009055DA" w:rsidP="009055DA">
            <w:pPr>
              <w:pStyle w:val="TableTextRight"/>
            </w:pPr>
            <w:r w:rsidRPr="00867806">
              <w:t>602</w:t>
            </w:r>
          </w:p>
        </w:tc>
        <w:tc>
          <w:tcPr>
            <w:tcW w:w="1191" w:type="dxa"/>
            <w:shd w:val="clear" w:color="auto" w:fill="D0EAFF" w:themeFill="accent2" w:themeFillTint="1A"/>
            <w:noWrap/>
            <w:hideMark/>
          </w:tcPr>
          <w:p w14:paraId="57C524F6" w14:textId="6E046AEC" w:rsidR="009055DA" w:rsidRPr="00FE02D0" w:rsidRDefault="009055DA" w:rsidP="009055DA">
            <w:pPr>
              <w:pStyle w:val="TableTextRight"/>
            </w:pPr>
            <w:r w:rsidRPr="00867806">
              <w:t>363</w:t>
            </w:r>
          </w:p>
        </w:tc>
        <w:tc>
          <w:tcPr>
            <w:tcW w:w="794" w:type="dxa"/>
            <w:shd w:val="clear" w:color="auto" w:fill="D0EAFF" w:themeFill="accent2" w:themeFillTint="1A"/>
            <w:noWrap/>
            <w:hideMark/>
          </w:tcPr>
          <w:p w14:paraId="4127D1F3" w14:textId="628C1478" w:rsidR="009055DA" w:rsidRPr="00FE02D0" w:rsidRDefault="009055DA" w:rsidP="009055DA">
            <w:pPr>
              <w:pStyle w:val="TableTextRight"/>
            </w:pPr>
            <w:r w:rsidRPr="00867806">
              <w:t>361</w:t>
            </w:r>
          </w:p>
        </w:tc>
        <w:tc>
          <w:tcPr>
            <w:tcW w:w="1191" w:type="dxa"/>
            <w:shd w:val="clear" w:color="auto" w:fill="D0EAFF" w:themeFill="accent2" w:themeFillTint="1A"/>
            <w:noWrap/>
            <w:hideMark/>
          </w:tcPr>
          <w:p w14:paraId="2FAE364A" w14:textId="7677CCD1" w:rsidR="009055DA" w:rsidRPr="00FE02D0" w:rsidRDefault="009055DA" w:rsidP="009055DA">
            <w:pPr>
              <w:pStyle w:val="TableTextRight"/>
              <w:ind w:right="227"/>
            </w:pPr>
            <w:r w:rsidRPr="00F51A6E">
              <w:t>99.4</w:t>
            </w:r>
          </w:p>
        </w:tc>
      </w:tr>
      <w:tr w:rsidR="009055DA" w:rsidRPr="00FE02D0" w14:paraId="18CA322E"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5438CDE2" w14:textId="1AD72376" w:rsidR="009055DA" w:rsidRPr="00FE02D0" w:rsidRDefault="009055DA" w:rsidP="009055DA">
            <w:pPr>
              <w:pStyle w:val="TableText"/>
            </w:pPr>
            <w:r w:rsidRPr="00867806">
              <w:t>Loddon</w:t>
            </w:r>
            <w:r w:rsidR="004A5167">
              <w:t>†</w:t>
            </w:r>
          </w:p>
        </w:tc>
        <w:tc>
          <w:tcPr>
            <w:tcW w:w="3636" w:type="dxa"/>
            <w:shd w:val="clear" w:color="auto" w:fill="D0EAFF" w:themeFill="accent2" w:themeFillTint="1A"/>
            <w:noWrap/>
            <w:hideMark/>
          </w:tcPr>
          <w:p w14:paraId="223F3F2E" w14:textId="4F28A731"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6F6786A6" w14:textId="373EAB7D" w:rsidR="009055DA" w:rsidRPr="00FE02D0" w:rsidRDefault="009055DA" w:rsidP="009055DA">
            <w:pPr>
              <w:pStyle w:val="TableTextRight"/>
            </w:pPr>
            <w:r w:rsidRPr="00867806">
              <w:t>5</w:t>
            </w:r>
          </w:p>
        </w:tc>
        <w:tc>
          <w:tcPr>
            <w:tcW w:w="1191" w:type="dxa"/>
            <w:shd w:val="clear" w:color="auto" w:fill="D0EAFF" w:themeFill="accent2" w:themeFillTint="1A"/>
            <w:noWrap/>
            <w:hideMark/>
          </w:tcPr>
          <w:p w14:paraId="71A57E52" w14:textId="5CF32602" w:rsidR="009055DA" w:rsidRPr="00FE02D0" w:rsidRDefault="009055DA" w:rsidP="009055DA">
            <w:pPr>
              <w:pStyle w:val="TableTextRight"/>
            </w:pPr>
            <w:r w:rsidRPr="00867806">
              <w:t>4</w:t>
            </w:r>
          </w:p>
        </w:tc>
        <w:tc>
          <w:tcPr>
            <w:tcW w:w="794" w:type="dxa"/>
            <w:shd w:val="clear" w:color="auto" w:fill="D0EAFF" w:themeFill="accent2" w:themeFillTint="1A"/>
            <w:noWrap/>
            <w:hideMark/>
          </w:tcPr>
          <w:p w14:paraId="74EBFEE8" w14:textId="3F46F984" w:rsidR="009055DA" w:rsidRPr="00FE02D0" w:rsidRDefault="009055DA" w:rsidP="009055DA">
            <w:pPr>
              <w:pStyle w:val="TableTextRight"/>
            </w:pPr>
            <w:r w:rsidRPr="00867806">
              <w:t>4</w:t>
            </w:r>
          </w:p>
        </w:tc>
        <w:tc>
          <w:tcPr>
            <w:tcW w:w="1191" w:type="dxa"/>
            <w:shd w:val="clear" w:color="auto" w:fill="D0EAFF" w:themeFill="accent2" w:themeFillTint="1A"/>
            <w:noWrap/>
            <w:hideMark/>
          </w:tcPr>
          <w:p w14:paraId="1C9EF282" w14:textId="3453E428" w:rsidR="009055DA" w:rsidRPr="00FE02D0" w:rsidRDefault="009055DA" w:rsidP="009055DA">
            <w:pPr>
              <w:pStyle w:val="TableTextRight"/>
              <w:ind w:right="227"/>
            </w:pPr>
            <w:r w:rsidRPr="00F51A6E">
              <w:t>100.0</w:t>
            </w:r>
          </w:p>
        </w:tc>
      </w:tr>
      <w:tr w:rsidR="009055DA" w:rsidRPr="00FE02D0" w14:paraId="1EF56A07" w14:textId="77777777" w:rsidTr="00117202">
        <w:trPr>
          <w:trHeight w:val="300"/>
        </w:trPr>
        <w:tc>
          <w:tcPr>
            <w:tcW w:w="1814" w:type="dxa"/>
            <w:noWrap/>
            <w:hideMark/>
          </w:tcPr>
          <w:p w14:paraId="1FF3D718" w14:textId="68FF4BFA" w:rsidR="009055DA" w:rsidRPr="00FE02D0" w:rsidRDefault="009055DA" w:rsidP="009055DA">
            <w:pPr>
              <w:pStyle w:val="TableText"/>
            </w:pPr>
            <w:r w:rsidRPr="00867806">
              <w:t>Loddon</w:t>
            </w:r>
          </w:p>
        </w:tc>
        <w:tc>
          <w:tcPr>
            <w:tcW w:w="3636" w:type="dxa"/>
            <w:noWrap/>
            <w:hideMark/>
          </w:tcPr>
          <w:p w14:paraId="688F7906" w14:textId="5828E982" w:rsidR="009055DA" w:rsidRPr="00FE02D0" w:rsidRDefault="009055DA" w:rsidP="009055DA">
            <w:pPr>
              <w:pStyle w:val="TableText"/>
            </w:pPr>
            <w:r w:rsidRPr="00867806">
              <w:t>Rt1.4: Temporary lowland stream</w:t>
            </w:r>
          </w:p>
        </w:tc>
        <w:tc>
          <w:tcPr>
            <w:tcW w:w="964" w:type="dxa"/>
            <w:noWrap/>
            <w:hideMark/>
          </w:tcPr>
          <w:p w14:paraId="6322DC0E" w14:textId="0761DAE7" w:rsidR="009055DA" w:rsidRPr="00FE02D0" w:rsidRDefault="009055DA" w:rsidP="009055DA">
            <w:pPr>
              <w:pStyle w:val="TableTextRight"/>
            </w:pPr>
            <w:r w:rsidRPr="00867806">
              <w:t>3,320</w:t>
            </w:r>
          </w:p>
        </w:tc>
        <w:tc>
          <w:tcPr>
            <w:tcW w:w="1191" w:type="dxa"/>
            <w:noWrap/>
            <w:hideMark/>
          </w:tcPr>
          <w:p w14:paraId="4B60EF1C" w14:textId="2EB726C8" w:rsidR="009055DA" w:rsidRPr="00FE02D0" w:rsidRDefault="009055DA" w:rsidP="009055DA">
            <w:pPr>
              <w:pStyle w:val="TableTextRight"/>
            </w:pPr>
            <w:r w:rsidRPr="00867806">
              <w:t>51</w:t>
            </w:r>
          </w:p>
        </w:tc>
        <w:tc>
          <w:tcPr>
            <w:tcW w:w="794" w:type="dxa"/>
            <w:noWrap/>
            <w:hideMark/>
          </w:tcPr>
          <w:p w14:paraId="60C1DFD5" w14:textId="12564997" w:rsidR="009055DA" w:rsidRPr="00FE02D0" w:rsidRDefault="009055DA" w:rsidP="009055DA">
            <w:pPr>
              <w:pStyle w:val="TableTextRight"/>
            </w:pPr>
            <w:r w:rsidRPr="00867806">
              <w:t>0</w:t>
            </w:r>
          </w:p>
        </w:tc>
        <w:tc>
          <w:tcPr>
            <w:tcW w:w="1191" w:type="dxa"/>
            <w:noWrap/>
            <w:hideMark/>
          </w:tcPr>
          <w:p w14:paraId="08B4E658" w14:textId="5ACBB17F" w:rsidR="009055DA" w:rsidRPr="00FE02D0" w:rsidRDefault="009055DA" w:rsidP="009055DA">
            <w:pPr>
              <w:pStyle w:val="TableTextRight"/>
              <w:ind w:right="227"/>
            </w:pPr>
            <w:r w:rsidRPr="00F51A6E">
              <w:t>0</w:t>
            </w:r>
          </w:p>
        </w:tc>
      </w:tr>
      <w:tr w:rsidR="009055DA" w:rsidRPr="00FE02D0" w14:paraId="1604CA60"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47F160E4" w14:textId="63EEEBFE" w:rsidR="009055DA" w:rsidRPr="00FE02D0" w:rsidRDefault="009055DA" w:rsidP="009055DA">
            <w:pPr>
              <w:pStyle w:val="TableText"/>
            </w:pPr>
            <w:r w:rsidRPr="00867806">
              <w:t>Loddon</w:t>
            </w:r>
          </w:p>
        </w:tc>
        <w:tc>
          <w:tcPr>
            <w:tcW w:w="3636" w:type="dxa"/>
            <w:noWrap/>
            <w:hideMark/>
          </w:tcPr>
          <w:p w14:paraId="121ED636" w14:textId="3BAF2035" w:rsidR="009055DA" w:rsidRPr="00FE02D0" w:rsidRDefault="009055DA" w:rsidP="009055DA">
            <w:pPr>
              <w:pStyle w:val="TableText"/>
            </w:pPr>
            <w:r w:rsidRPr="00867806">
              <w:t>Rt1.2: Temporary transitional zone stream</w:t>
            </w:r>
          </w:p>
        </w:tc>
        <w:tc>
          <w:tcPr>
            <w:tcW w:w="964" w:type="dxa"/>
            <w:noWrap/>
            <w:hideMark/>
          </w:tcPr>
          <w:p w14:paraId="440C7EC1" w14:textId="0C28A8B1" w:rsidR="009055DA" w:rsidRPr="00FE02D0" w:rsidRDefault="009055DA" w:rsidP="009055DA">
            <w:pPr>
              <w:pStyle w:val="TableTextRight"/>
            </w:pPr>
            <w:r w:rsidRPr="00867806">
              <w:t>4,024</w:t>
            </w:r>
          </w:p>
        </w:tc>
        <w:tc>
          <w:tcPr>
            <w:tcW w:w="1191" w:type="dxa"/>
            <w:noWrap/>
            <w:hideMark/>
          </w:tcPr>
          <w:p w14:paraId="2E67813D" w14:textId="32BD4200" w:rsidR="009055DA" w:rsidRPr="00FE02D0" w:rsidRDefault="009055DA" w:rsidP="009055DA">
            <w:pPr>
              <w:pStyle w:val="TableTextRight"/>
            </w:pPr>
            <w:r w:rsidRPr="00867806">
              <w:t>42</w:t>
            </w:r>
          </w:p>
        </w:tc>
        <w:tc>
          <w:tcPr>
            <w:tcW w:w="794" w:type="dxa"/>
            <w:noWrap/>
            <w:hideMark/>
          </w:tcPr>
          <w:p w14:paraId="53D5D3CE" w14:textId="24807ADE" w:rsidR="009055DA" w:rsidRPr="00FE02D0" w:rsidRDefault="009055DA" w:rsidP="009055DA">
            <w:pPr>
              <w:pStyle w:val="TableTextRight"/>
            </w:pPr>
            <w:r w:rsidRPr="00867806">
              <w:t>0</w:t>
            </w:r>
          </w:p>
        </w:tc>
        <w:tc>
          <w:tcPr>
            <w:tcW w:w="1191" w:type="dxa"/>
            <w:noWrap/>
            <w:hideMark/>
          </w:tcPr>
          <w:p w14:paraId="4D2B6D16" w14:textId="6F7C93D0" w:rsidR="009055DA" w:rsidRPr="00FE02D0" w:rsidRDefault="009055DA" w:rsidP="009055DA">
            <w:pPr>
              <w:pStyle w:val="TableTextRight"/>
              <w:ind w:right="227"/>
            </w:pPr>
            <w:r w:rsidRPr="00F51A6E">
              <w:t>0</w:t>
            </w:r>
          </w:p>
        </w:tc>
      </w:tr>
      <w:tr w:rsidR="009055DA" w:rsidRPr="00FE02D0" w14:paraId="363ADF4F" w14:textId="77777777" w:rsidTr="00446D37">
        <w:trPr>
          <w:trHeight w:val="300"/>
        </w:trPr>
        <w:tc>
          <w:tcPr>
            <w:tcW w:w="1814" w:type="dxa"/>
            <w:noWrap/>
            <w:hideMark/>
          </w:tcPr>
          <w:p w14:paraId="50D46F22" w14:textId="74565415" w:rsidR="009055DA" w:rsidRPr="00FE02D0" w:rsidRDefault="009055DA" w:rsidP="009055DA">
            <w:pPr>
              <w:pStyle w:val="TableText"/>
            </w:pPr>
            <w:r w:rsidRPr="00867806">
              <w:t>Loddon</w:t>
            </w:r>
          </w:p>
        </w:tc>
        <w:tc>
          <w:tcPr>
            <w:tcW w:w="3636" w:type="dxa"/>
            <w:noWrap/>
            <w:hideMark/>
          </w:tcPr>
          <w:p w14:paraId="00B85647" w14:textId="16459744" w:rsidR="009055DA" w:rsidRPr="00FE02D0" w:rsidRDefault="009055DA" w:rsidP="009055DA">
            <w:pPr>
              <w:pStyle w:val="TableText"/>
            </w:pPr>
            <w:r w:rsidRPr="00867806">
              <w:t>Rt1.1: Temporary high energy upland stream</w:t>
            </w:r>
          </w:p>
        </w:tc>
        <w:tc>
          <w:tcPr>
            <w:tcW w:w="964" w:type="dxa"/>
            <w:noWrap/>
            <w:hideMark/>
          </w:tcPr>
          <w:p w14:paraId="3AD29CFD" w14:textId="5F32AFAF" w:rsidR="009055DA" w:rsidRPr="00FE02D0" w:rsidRDefault="009055DA" w:rsidP="009055DA">
            <w:pPr>
              <w:pStyle w:val="TableTextRight"/>
            </w:pPr>
            <w:r w:rsidRPr="00867806">
              <w:t>374</w:t>
            </w:r>
          </w:p>
        </w:tc>
        <w:tc>
          <w:tcPr>
            <w:tcW w:w="1191" w:type="dxa"/>
            <w:noWrap/>
            <w:hideMark/>
          </w:tcPr>
          <w:p w14:paraId="3CDD5C6B" w14:textId="7FBA66B4" w:rsidR="009055DA" w:rsidRPr="00FE02D0" w:rsidRDefault="009055DA" w:rsidP="009055DA">
            <w:pPr>
              <w:pStyle w:val="TableTextRight"/>
            </w:pPr>
            <w:r w:rsidRPr="00867806">
              <w:t>1</w:t>
            </w:r>
          </w:p>
        </w:tc>
        <w:tc>
          <w:tcPr>
            <w:tcW w:w="794" w:type="dxa"/>
            <w:noWrap/>
            <w:hideMark/>
          </w:tcPr>
          <w:p w14:paraId="132F5741" w14:textId="66D454B9" w:rsidR="009055DA" w:rsidRPr="00FE02D0" w:rsidRDefault="009055DA" w:rsidP="009055DA">
            <w:pPr>
              <w:pStyle w:val="TableTextRight"/>
            </w:pPr>
            <w:r w:rsidRPr="00867806">
              <w:t>0</w:t>
            </w:r>
          </w:p>
        </w:tc>
        <w:tc>
          <w:tcPr>
            <w:tcW w:w="1191" w:type="dxa"/>
            <w:noWrap/>
            <w:hideMark/>
          </w:tcPr>
          <w:p w14:paraId="1A331F0C" w14:textId="3447D979" w:rsidR="009055DA" w:rsidRPr="00FE02D0" w:rsidRDefault="009055DA" w:rsidP="009055DA">
            <w:pPr>
              <w:pStyle w:val="TableTextRight"/>
              <w:ind w:right="227"/>
            </w:pPr>
            <w:r w:rsidRPr="00F51A6E">
              <w:t>0</w:t>
            </w:r>
          </w:p>
        </w:tc>
      </w:tr>
      <w:tr w:rsidR="009055DA" w:rsidRPr="00FE02D0" w14:paraId="0B26E1D1"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0B95AC46" w14:textId="15CA7467" w:rsidR="009055DA" w:rsidRPr="00FE02D0" w:rsidRDefault="009055DA" w:rsidP="009055DA">
            <w:pPr>
              <w:pStyle w:val="TableText"/>
            </w:pPr>
            <w:r w:rsidRPr="00867806">
              <w:t>Loddon</w:t>
            </w:r>
          </w:p>
        </w:tc>
        <w:tc>
          <w:tcPr>
            <w:tcW w:w="3636" w:type="dxa"/>
            <w:noWrap/>
            <w:hideMark/>
          </w:tcPr>
          <w:p w14:paraId="07FEB35A" w14:textId="4517624E" w:rsidR="009055DA" w:rsidRPr="00FE02D0" w:rsidRDefault="009055DA" w:rsidP="009055DA">
            <w:pPr>
              <w:pStyle w:val="TableText"/>
            </w:pPr>
            <w:r w:rsidRPr="00867806">
              <w:t>Rt1.3: Temporary low energy upland stream</w:t>
            </w:r>
          </w:p>
        </w:tc>
        <w:tc>
          <w:tcPr>
            <w:tcW w:w="964" w:type="dxa"/>
            <w:noWrap/>
            <w:hideMark/>
          </w:tcPr>
          <w:p w14:paraId="513346D5" w14:textId="3A014F12" w:rsidR="009055DA" w:rsidRPr="00FE02D0" w:rsidRDefault="009055DA" w:rsidP="009055DA">
            <w:pPr>
              <w:pStyle w:val="TableTextRight"/>
            </w:pPr>
            <w:r w:rsidRPr="00867806">
              <w:t>8</w:t>
            </w:r>
          </w:p>
        </w:tc>
        <w:tc>
          <w:tcPr>
            <w:tcW w:w="1191" w:type="dxa"/>
            <w:noWrap/>
            <w:hideMark/>
          </w:tcPr>
          <w:p w14:paraId="373129A1" w14:textId="2F81D954" w:rsidR="009055DA" w:rsidRPr="00FE02D0" w:rsidRDefault="009055DA" w:rsidP="009055DA">
            <w:pPr>
              <w:pStyle w:val="TableTextRight"/>
            </w:pPr>
            <w:r w:rsidRPr="00867806">
              <w:t>0</w:t>
            </w:r>
          </w:p>
        </w:tc>
        <w:tc>
          <w:tcPr>
            <w:tcW w:w="794" w:type="dxa"/>
            <w:noWrap/>
            <w:hideMark/>
          </w:tcPr>
          <w:p w14:paraId="7416CD91" w14:textId="49C1D582" w:rsidR="009055DA" w:rsidRPr="00FE02D0" w:rsidRDefault="009055DA" w:rsidP="009055DA">
            <w:pPr>
              <w:pStyle w:val="TableTextRight"/>
            </w:pPr>
            <w:r w:rsidRPr="00867806">
              <w:t>0</w:t>
            </w:r>
          </w:p>
        </w:tc>
        <w:tc>
          <w:tcPr>
            <w:tcW w:w="1191" w:type="dxa"/>
            <w:noWrap/>
            <w:hideMark/>
          </w:tcPr>
          <w:p w14:paraId="29D929D7" w14:textId="0A8CB378" w:rsidR="009055DA" w:rsidRPr="00FE02D0" w:rsidRDefault="009055DA" w:rsidP="009055DA">
            <w:pPr>
              <w:pStyle w:val="TableTextRight"/>
              <w:ind w:right="227"/>
            </w:pPr>
            <w:r w:rsidRPr="00F51A6E">
              <w:t>0</w:t>
            </w:r>
          </w:p>
        </w:tc>
      </w:tr>
      <w:tr w:rsidR="009055DA" w:rsidRPr="00FE02D0" w14:paraId="5CB3784F" w14:textId="77777777" w:rsidTr="00446D37">
        <w:trPr>
          <w:trHeight w:val="300"/>
        </w:trPr>
        <w:tc>
          <w:tcPr>
            <w:tcW w:w="1814" w:type="dxa"/>
            <w:shd w:val="clear" w:color="auto" w:fill="D0EAFF" w:themeFill="accent2" w:themeFillTint="1A"/>
            <w:noWrap/>
            <w:hideMark/>
          </w:tcPr>
          <w:p w14:paraId="6DB1D80E" w14:textId="7D068FEA" w:rsidR="009055DA" w:rsidRPr="00FE02D0" w:rsidRDefault="009055DA" w:rsidP="009055DA">
            <w:pPr>
              <w:pStyle w:val="TableText"/>
            </w:pPr>
            <w:r w:rsidRPr="00867806">
              <w:t>Lower Darling</w:t>
            </w:r>
            <w:r w:rsidR="004A5167">
              <w:t>†</w:t>
            </w:r>
          </w:p>
        </w:tc>
        <w:tc>
          <w:tcPr>
            <w:tcW w:w="3636" w:type="dxa"/>
            <w:shd w:val="clear" w:color="auto" w:fill="D0EAFF" w:themeFill="accent2" w:themeFillTint="1A"/>
            <w:noWrap/>
            <w:hideMark/>
          </w:tcPr>
          <w:p w14:paraId="5ABA75B7" w14:textId="487B8A54"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3E42C539" w14:textId="4C2D3200" w:rsidR="009055DA" w:rsidRPr="00FE02D0" w:rsidRDefault="009055DA" w:rsidP="009055DA">
            <w:pPr>
              <w:pStyle w:val="TableTextRight"/>
            </w:pPr>
            <w:r w:rsidRPr="00867806">
              <w:t>1,534</w:t>
            </w:r>
          </w:p>
        </w:tc>
        <w:tc>
          <w:tcPr>
            <w:tcW w:w="1191" w:type="dxa"/>
            <w:shd w:val="clear" w:color="auto" w:fill="D0EAFF" w:themeFill="accent2" w:themeFillTint="1A"/>
            <w:noWrap/>
            <w:hideMark/>
          </w:tcPr>
          <w:p w14:paraId="2294EA16" w14:textId="526B812A" w:rsidR="009055DA" w:rsidRPr="00FE02D0" w:rsidRDefault="009055DA" w:rsidP="009055DA">
            <w:pPr>
              <w:pStyle w:val="TableTextRight"/>
            </w:pPr>
            <w:r w:rsidRPr="00867806">
              <w:t>1,217</w:t>
            </w:r>
          </w:p>
        </w:tc>
        <w:tc>
          <w:tcPr>
            <w:tcW w:w="794" w:type="dxa"/>
            <w:shd w:val="clear" w:color="auto" w:fill="D0EAFF" w:themeFill="accent2" w:themeFillTint="1A"/>
            <w:noWrap/>
            <w:hideMark/>
          </w:tcPr>
          <w:p w14:paraId="45E50151" w14:textId="1DF43610" w:rsidR="009055DA" w:rsidRPr="00FE02D0" w:rsidRDefault="009055DA" w:rsidP="009055DA">
            <w:pPr>
              <w:pStyle w:val="TableTextRight"/>
            </w:pPr>
            <w:r w:rsidRPr="00867806">
              <w:t>1,047</w:t>
            </w:r>
          </w:p>
        </w:tc>
        <w:tc>
          <w:tcPr>
            <w:tcW w:w="1191" w:type="dxa"/>
            <w:shd w:val="clear" w:color="auto" w:fill="D0EAFF" w:themeFill="accent2" w:themeFillTint="1A"/>
            <w:noWrap/>
            <w:hideMark/>
          </w:tcPr>
          <w:p w14:paraId="7D706A85" w14:textId="3A91EDE8" w:rsidR="009055DA" w:rsidRPr="00FE02D0" w:rsidRDefault="009055DA" w:rsidP="009055DA">
            <w:pPr>
              <w:pStyle w:val="TableTextRight"/>
              <w:ind w:right="227"/>
            </w:pPr>
            <w:r w:rsidRPr="00F51A6E">
              <w:t>86.0</w:t>
            </w:r>
          </w:p>
        </w:tc>
      </w:tr>
      <w:tr w:rsidR="009055DA" w:rsidRPr="00FE02D0" w14:paraId="6DE27DE9"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6C1B629C" w14:textId="4D5AC4F0" w:rsidR="009055DA" w:rsidRPr="00FE02D0" w:rsidRDefault="009055DA" w:rsidP="009055DA">
            <w:pPr>
              <w:pStyle w:val="TableText"/>
            </w:pPr>
            <w:r w:rsidRPr="00867806">
              <w:t>Lower Darling</w:t>
            </w:r>
            <w:r w:rsidR="004A5167">
              <w:t>†</w:t>
            </w:r>
          </w:p>
        </w:tc>
        <w:tc>
          <w:tcPr>
            <w:tcW w:w="3636" w:type="dxa"/>
            <w:shd w:val="clear" w:color="auto" w:fill="D0EAFF" w:themeFill="accent2" w:themeFillTint="1A"/>
            <w:noWrap/>
            <w:hideMark/>
          </w:tcPr>
          <w:p w14:paraId="71A2FACC" w14:textId="0D801F32" w:rsidR="009055DA" w:rsidRPr="00FE02D0" w:rsidRDefault="009055DA" w:rsidP="009055DA">
            <w:pPr>
              <w:pStyle w:val="TableText"/>
            </w:pPr>
            <w:r w:rsidRPr="00867806">
              <w:t>Rt1.4: Temporary lowland stream</w:t>
            </w:r>
          </w:p>
        </w:tc>
        <w:tc>
          <w:tcPr>
            <w:tcW w:w="964" w:type="dxa"/>
            <w:shd w:val="clear" w:color="auto" w:fill="D0EAFF" w:themeFill="accent2" w:themeFillTint="1A"/>
            <w:noWrap/>
            <w:hideMark/>
          </w:tcPr>
          <w:p w14:paraId="147C5554" w14:textId="43FCF513" w:rsidR="009055DA" w:rsidRPr="00FE02D0" w:rsidRDefault="009055DA" w:rsidP="009055DA">
            <w:pPr>
              <w:pStyle w:val="TableTextRight"/>
            </w:pPr>
            <w:r w:rsidRPr="00867806">
              <w:t>2,626</w:t>
            </w:r>
          </w:p>
        </w:tc>
        <w:tc>
          <w:tcPr>
            <w:tcW w:w="1191" w:type="dxa"/>
            <w:shd w:val="clear" w:color="auto" w:fill="D0EAFF" w:themeFill="accent2" w:themeFillTint="1A"/>
            <w:noWrap/>
            <w:hideMark/>
          </w:tcPr>
          <w:p w14:paraId="00E23CAE" w14:textId="33198270" w:rsidR="009055DA" w:rsidRPr="00FE02D0" w:rsidRDefault="009055DA" w:rsidP="009055DA">
            <w:pPr>
              <w:pStyle w:val="TableTextRight"/>
            </w:pPr>
            <w:r w:rsidRPr="00867806">
              <w:t>322</w:t>
            </w:r>
          </w:p>
        </w:tc>
        <w:tc>
          <w:tcPr>
            <w:tcW w:w="794" w:type="dxa"/>
            <w:shd w:val="clear" w:color="auto" w:fill="D0EAFF" w:themeFill="accent2" w:themeFillTint="1A"/>
            <w:noWrap/>
            <w:hideMark/>
          </w:tcPr>
          <w:p w14:paraId="023E856E" w14:textId="48FE263D" w:rsidR="009055DA" w:rsidRPr="00FE02D0" w:rsidRDefault="009055DA" w:rsidP="009055DA">
            <w:pPr>
              <w:pStyle w:val="TableTextRight"/>
            </w:pPr>
            <w:r w:rsidRPr="00867806">
              <w:t>114</w:t>
            </w:r>
          </w:p>
        </w:tc>
        <w:tc>
          <w:tcPr>
            <w:tcW w:w="1191" w:type="dxa"/>
            <w:shd w:val="clear" w:color="auto" w:fill="D0EAFF" w:themeFill="accent2" w:themeFillTint="1A"/>
            <w:noWrap/>
            <w:hideMark/>
          </w:tcPr>
          <w:p w14:paraId="33917281" w14:textId="191309CA" w:rsidR="009055DA" w:rsidRPr="00FE02D0" w:rsidRDefault="009055DA" w:rsidP="009055DA">
            <w:pPr>
              <w:pStyle w:val="TableTextRight"/>
              <w:ind w:right="227"/>
            </w:pPr>
            <w:r w:rsidRPr="00F51A6E">
              <w:t>35.4</w:t>
            </w:r>
          </w:p>
        </w:tc>
      </w:tr>
      <w:tr w:rsidR="009055DA" w:rsidRPr="00FE02D0" w14:paraId="7092F632" w14:textId="77777777" w:rsidTr="00446D37">
        <w:trPr>
          <w:trHeight w:val="300"/>
        </w:trPr>
        <w:tc>
          <w:tcPr>
            <w:tcW w:w="1814" w:type="dxa"/>
            <w:shd w:val="clear" w:color="auto" w:fill="D0EAFF" w:themeFill="accent2" w:themeFillTint="1A"/>
            <w:noWrap/>
            <w:hideMark/>
          </w:tcPr>
          <w:p w14:paraId="25054A4C" w14:textId="3606EC5F" w:rsidR="009055DA" w:rsidRPr="00FE02D0" w:rsidRDefault="009055DA" w:rsidP="009055DA">
            <w:pPr>
              <w:pStyle w:val="TableText"/>
            </w:pPr>
            <w:r w:rsidRPr="00867806">
              <w:t>Lower Darling</w:t>
            </w:r>
            <w:r w:rsidR="004A5167">
              <w:t>†</w:t>
            </w:r>
          </w:p>
        </w:tc>
        <w:tc>
          <w:tcPr>
            <w:tcW w:w="3636" w:type="dxa"/>
            <w:shd w:val="clear" w:color="auto" w:fill="D0EAFF" w:themeFill="accent2" w:themeFillTint="1A"/>
            <w:noWrap/>
            <w:hideMark/>
          </w:tcPr>
          <w:p w14:paraId="56FFFE08" w14:textId="5326DD95"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35C14A21" w14:textId="0BE10A74" w:rsidR="009055DA" w:rsidRPr="00FE02D0" w:rsidRDefault="009055DA" w:rsidP="009055DA">
            <w:pPr>
              <w:pStyle w:val="TableTextRight"/>
            </w:pPr>
            <w:r w:rsidRPr="00867806">
              <w:t>24</w:t>
            </w:r>
          </w:p>
        </w:tc>
        <w:tc>
          <w:tcPr>
            <w:tcW w:w="1191" w:type="dxa"/>
            <w:shd w:val="clear" w:color="auto" w:fill="D0EAFF" w:themeFill="accent2" w:themeFillTint="1A"/>
            <w:noWrap/>
            <w:hideMark/>
          </w:tcPr>
          <w:p w14:paraId="5345A9EE" w14:textId="595FE449" w:rsidR="009055DA" w:rsidRPr="00FE02D0" w:rsidRDefault="009055DA" w:rsidP="009055DA">
            <w:pPr>
              <w:pStyle w:val="TableTextRight"/>
            </w:pPr>
            <w:r w:rsidRPr="00867806">
              <w:t>5</w:t>
            </w:r>
          </w:p>
        </w:tc>
        <w:tc>
          <w:tcPr>
            <w:tcW w:w="794" w:type="dxa"/>
            <w:shd w:val="clear" w:color="auto" w:fill="D0EAFF" w:themeFill="accent2" w:themeFillTint="1A"/>
            <w:noWrap/>
            <w:hideMark/>
          </w:tcPr>
          <w:p w14:paraId="3294F66A" w14:textId="111381AC" w:rsidR="009055DA" w:rsidRPr="00FE02D0" w:rsidRDefault="009055DA" w:rsidP="009055DA">
            <w:pPr>
              <w:pStyle w:val="TableTextRight"/>
            </w:pPr>
            <w:r w:rsidRPr="00867806">
              <w:t>5</w:t>
            </w:r>
          </w:p>
        </w:tc>
        <w:tc>
          <w:tcPr>
            <w:tcW w:w="1191" w:type="dxa"/>
            <w:shd w:val="clear" w:color="auto" w:fill="D0EAFF" w:themeFill="accent2" w:themeFillTint="1A"/>
            <w:noWrap/>
            <w:hideMark/>
          </w:tcPr>
          <w:p w14:paraId="17BE0A04" w14:textId="5075C3FB" w:rsidR="009055DA" w:rsidRPr="00FE02D0" w:rsidRDefault="009055DA" w:rsidP="009055DA">
            <w:pPr>
              <w:pStyle w:val="TableTextRight"/>
              <w:ind w:right="227"/>
            </w:pPr>
            <w:r w:rsidRPr="00F51A6E">
              <w:t>100.0</w:t>
            </w:r>
          </w:p>
        </w:tc>
      </w:tr>
      <w:tr w:rsidR="009055DA" w:rsidRPr="00FE02D0" w14:paraId="3C100161"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50FBC596" w14:textId="12B8B133" w:rsidR="009055DA" w:rsidRPr="00FE02D0" w:rsidRDefault="009055DA" w:rsidP="009055DA">
            <w:pPr>
              <w:pStyle w:val="TableText"/>
            </w:pPr>
            <w:r w:rsidRPr="00867806">
              <w:t>Lower Darling</w:t>
            </w:r>
            <w:r w:rsidR="004A5167">
              <w:t>†</w:t>
            </w:r>
          </w:p>
        </w:tc>
        <w:tc>
          <w:tcPr>
            <w:tcW w:w="3636" w:type="dxa"/>
            <w:shd w:val="clear" w:color="auto" w:fill="D0EAFF" w:themeFill="accent2" w:themeFillTint="1A"/>
            <w:noWrap/>
            <w:hideMark/>
          </w:tcPr>
          <w:p w14:paraId="65D7FB35" w14:textId="75E5B344" w:rsidR="009055DA" w:rsidRPr="00FE02D0" w:rsidRDefault="009055DA" w:rsidP="009055DA">
            <w:pPr>
              <w:pStyle w:val="TableText"/>
            </w:pPr>
            <w:r w:rsidRPr="00867806">
              <w:t>Rt1.2: Temporary transitional zone stream</w:t>
            </w:r>
          </w:p>
        </w:tc>
        <w:tc>
          <w:tcPr>
            <w:tcW w:w="964" w:type="dxa"/>
            <w:shd w:val="clear" w:color="auto" w:fill="D0EAFF" w:themeFill="accent2" w:themeFillTint="1A"/>
            <w:noWrap/>
            <w:hideMark/>
          </w:tcPr>
          <w:p w14:paraId="29CD19CA" w14:textId="133A5F46" w:rsidR="009055DA" w:rsidRPr="00FE02D0" w:rsidRDefault="009055DA" w:rsidP="009055DA">
            <w:pPr>
              <w:pStyle w:val="TableTextRight"/>
            </w:pPr>
            <w:r w:rsidRPr="00867806">
              <w:t>1,141</w:t>
            </w:r>
          </w:p>
        </w:tc>
        <w:tc>
          <w:tcPr>
            <w:tcW w:w="1191" w:type="dxa"/>
            <w:shd w:val="clear" w:color="auto" w:fill="D0EAFF" w:themeFill="accent2" w:themeFillTint="1A"/>
            <w:noWrap/>
            <w:hideMark/>
          </w:tcPr>
          <w:p w14:paraId="3C6325B0" w14:textId="79BB8E86" w:rsidR="009055DA" w:rsidRPr="00FE02D0" w:rsidRDefault="009055DA" w:rsidP="009055DA">
            <w:pPr>
              <w:pStyle w:val="TableTextRight"/>
            </w:pPr>
            <w:r w:rsidRPr="00867806">
              <w:t>2</w:t>
            </w:r>
          </w:p>
        </w:tc>
        <w:tc>
          <w:tcPr>
            <w:tcW w:w="794" w:type="dxa"/>
            <w:shd w:val="clear" w:color="auto" w:fill="D0EAFF" w:themeFill="accent2" w:themeFillTint="1A"/>
            <w:noWrap/>
            <w:hideMark/>
          </w:tcPr>
          <w:p w14:paraId="42A99978" w14:textId="59F377EC" w:rsidR="009055DA" w:rsidRPr="00FE02D0" w:rsidRDefault="009055DA" w:rsidP="009055DA">
            <w:pPr>
              <w:pStyle w:val="TableTextRight"/>
            </w:pPr>
            <w:r w:rsidRPr="00867806">
              <w:t>1</w:t>
            </w:r>
          </w:p>
        </w:tc>
        <w:tc>
          <w:tcPr>
            <w:tcW w:w="1191" w:type="dxa"/>
            <w:shd w:val="clear" w:color="auto" w:fill="D0EAFF" w:themeFill="accent2" w:themeFillTint="1A"/>
            <w:noWrap/>
            <w:hideMark/>
          </w:tcPr>
          <w:p w14:paraId="7F7163D6" w14:textId="139CB7D0" w:rsidR="009055DA" w:rsidRPr="00FE02D0" w:rsidRDefault="009055DA" w:rsidP="009055DA">
            <w:pPr>
              <w:pStyle w:val="TableTextRight"/>
              <w:ind w:right="227"/>
            </w:pPr>
            <w:r w:rsidRPr="00F51A6E">
              <w:t>50.0</w:t>
            </w:r>
          </w:p>
        </w:tc>
      </w:tr>
      <w:tr w:rsidR="009055DA" w:rsidRPr="00FE02D0" w14:paraId="4DFDDE55" w14:textId="77777777" w:rsidTr="00446D37">
        <w:trPr>
          <w:trHeight w:val="300"/>
        </w:trPr>
        <w:tc>
          <w:tcPr>
            <w:tcW w:w="1814" w:type="dxa"/>
            <w:noWrap/>
            <w:hideMark/>
          </w:tcPr>
          <w:p w14:paraId="4D11AACC" w14:textId="78CAE6B3" w:rsidR="009055DA" w:rsidRPr="00FE02D0" w:rsidRDefault="009055DA" w:rsidP="009055DA">
            <w:pPr>
              <w:pStyle w:val="TableText"/>
            </w:pPr>
            <w:r w:rsidRPr="00867806">
              <w:lastRenderedPageBreak/>
              <w:t>Lower Darling</w:t>
            </w:r>
          </w:p>
        </w:tc>
        <w:tc>
          <w:tcPr>
            <w:tcW w:w="3636" w:type="dxa"/>
            <w:noWrap/>
            <w:hideMark/>
          </w:tcPr>
          <w:p w14:paraId="39D235AB" w14:textId="1D18FBE9" w:rsidR="009055DA" w:rsidRPr="00FE02D0" w:rsidRDefault="009055DA" w:rsidP="009055DA">
            <w:pPr>
              <w:pStyle w:val="TableText"/>
            </w:pPr>
            <w:r w:rsidRPr="00867806">
              <w:t>Rt1.1: Temporary high energy upland stream</w:t>
            </w:r>
          </w:p>
        </w:tc>
        <w:tc>
          <w:tcPr>
            <w:tcW w:w="964" w:type="dxa"/>
            <w:noWrap/>
            <w:hideMark/>
          </w:tcPr>
          <w:p w14:paraId="5061A7A1" w14:textId="1CFD0195" w:rsidR="009055DA" w:rsidRPr="00FE02D0" w:rsidRDefault="009055DA" w:rsidP="009055DA">
            <w:pPr>
              <w:pStyle w:val="TableTextRight"/>
            </w:pPr>
            <w:r w:rsidRPr="00867806">
              <w:t>0</w:t>
            </w:r>
          </w:p>
        </w:tc>
        <w:tc>
          <w:tcPr>
            <w:tcW w:w="1191" w:type="dxa"/>
            <w:noWrap/>
            <w:hideMark/>
          </w:tcPr>
          <w:p w14:paraId="4D68A268" w14:textId="75A93BB6" w:rsidR="009055DA" w:rsidRPr="00FE02D0" w:rsidRDefault="009055DA" w:rsidP="009055DA">
            <w:pPr>
              <w:pStyle w:val="TableTextRight"/>
            </w:pPr>
            <w:r w:rsidRPr="00867806">
              <w:t>0</w:t>
            </w:r>
          </w:p>
        </w:tc>
        <w:tc>
          <w:tcPr>
            <w:tcW w:w="794" w:type="dxa"/>
            <w:noWrap/>
            <w:hideMark/>
          </w:tcPr>
          <w:p w14:paraId="422B3E3B" w14:textId="4759A178" w:rsidR="009055DA" w:rsidRPr="00FE02D0" w:rsidRDefault="009055DA" w:rsidP="009055DA">
            <w:pPr>
              <w:pStyle w:val="TableTextRight"/>
            </w:pPr>
            <w:r w:rsidRPr="00867806">
              <w:t>0</w:t>
            </w:r>
          </w:p>
        </w:tc>
        <w:tc>
          <w:tcPr>
            <w:tcW w:w="1191" w:type="dxa"/>
            <w:noWrap/>
            <w:hideMark/>
          </w:tcPr>
          <w:p w14:paraId="0FFF3E18" w14:textId="20BD521B" w:rsidR="009055DA" w:rsidRPr="00FE02D0" w:rsidRDefault="009055DA" w:rsidP="009055DA">
            <w:pPr>
              <w:pStyle w:val="TableTextRight"/>
              <w:ind w:right="227"/>
            </w:pPr>
            <w:r w:rsidRPr="00F51A6E">
              <w:t>0</w:t>
            </w:r>
          </w:p>
        </w:tc>
      </w:tr>
      <w:tr w:rsidR="009055DA" w:rsidRPr="00FE02D0" w14:paraId="2E8B470D"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1F4744E3" w14:textId="16B7806E" w:rsidR="009055DA" w:rsidRPr="00FE02D0" w:rsidRDefault="009055DA" w:rsidP="009055DA">
            <w:pPr>
              <w:pStyle w:val="TableText"/>
            </w:pPr>
            <w:r w:rsidRPr="00867806">
              <w:t>Lower Murray</w:t>
            </w:r>
            <w:r w:rsidR="004A5167">
              <w:t>†</w:t>
            </w:r>
          </w:p>
        </w:tc>
        <w:tc>
          <w:tcPr>
            <w:tcW w:w="3636" w:type="dxa"/>
            <w:shd w:val="clear" w:color="auto" w:fill="D0EAFF" w:themeFill="accent2" w:themeFillTint="1A"/>
            <w:noWrap/>
            <w:hideMark/>
          </w:tcPr>
          <w:p w14:paraId="0C2A826C" w14:textId="47439B43"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55DA276D" w14:textId="5D1062BD" w:rsidR="009055DA" w:rsidRPr="00FE02D0" w:rsidRDefault="009055DA" w:rsidP="009055DA">
            <w:pPr>
              <w:pStyle w:val="TableTextRight"/>
            </w:pPr>
            <w:r w:rsidRPr="00867806">
              <w:t>1,393</w:t>
            </w:r>
          </w:p>
        </w:tc>
        <w:tc>
          <w:tcPr>
            <w:tcW w:w="1191" w:type="dxa"/>
            <w:shd w:val="clear" w:color="auto" w:fill="D0EAFF" w:themeFill="accent2" w:themeFillTint="1A"/>
            <w:noWrap/>
            <w:hideMark/>
          </w:tcPr>
          <w:p w14:paraId="2D27514C" w14:textId="62C4B544" w:rsidR="009055DA" w:rsidRPr="00FE02D0" w:rsidRDefault="009055DA" w:rsidP="009055DA">
            <w:pPr>
              <w:pStyle w:val="TableTextRight"/>
            </w:pPr>
            <w:r w:rsidRPr="00867806">
              <w:t>1,096</w:t>
            </w:r>
          </w:p>
        </w:tc>
        <w:tc>
          <w:tcPr>
            <w:tcW w:w="794" w:type="dxa"/>
            <w:shd w:val="clear" w:color="auto" w:fill="D0EAFF" w:themeFill="accent2" w:themeFillTint="1A"/>
            <w:noWrap/>
            <w:hideMark/>
          </w:tcPr>
          <w:p w14:paraId="58669C23" w14:textId="3336F552" w:rsidR="009055DA" w:rsidRPr="00FE02D0" w:rsidRDefault="009055DA" w:rsidP="009055DA">
            <w:pPr>
              <w:pStyle w:val="TableTextRight"/>
            </w:pPr>
            <w:r w:rsidRPr="00867806">
              <w:t>913</w:t>
            </w:r>
          </w:p>
        </w:tc>
        <w:tc>
          <w:tcPr>
            <w:tcW w:w="1191" w:type="dxa"/>
            <w:shd w:val="clear" w:color="auto" w:fill="D0EAFF" w:themeFill="accent2" w:themeFillTint="1A"/>
            <w:noWrap/>
            <w:hideMark/>
          </w:tcPr>
          <w:p w14:paraId="7380C826" w14:textId="18C158A3" w:rsidR="009055DA" w:rsidRPr="00FE02D0" w:rsidRDefault="009055DA" w:rsidP="009055DA">
            <w:pPr>
              <w:pStyle w:val="TableTextRight"/>
              <w:ind w:right="227"/>
            </w:pPr>
            <w:r w:rsidRPr="00F51A6E">
              <w:t>83.3</w:t>
            </w:r>
          </w:p>
        </w:tc>
      </w:tr>
      <w:tr w:rsidR="009055DA" w:rsidRPr="00FE02D0" w14:paraId="3863826E" w14:textId="77777777" w:rsidTr="00446D37">
        <w:trPr>
          <w:trHeight w:val="300"/>
        </w:trPr>
        <w:tc>
          <w:tcPr>
            <w:tcW w:w="1814" w:type="dxa"/>
            <w:shd w:val="clear" w:color="auto" w:fill="D0EAFF" w:themeFill="accent2" w:themeFillTint="1A"/>
            <w:noWrap/>
            <w:hideMark/>
          </w:tcPr>
          <w:p w14:paraId="30319145" w14:textId="1AC09C4A" w:rsidR="009055DA" w:rsidRPr="00FE02D0" w:rsidRDefault="009055DA" w:rsidP="009055DA">
            <w:pPr>
              <w:pStyle w:val="TableText"/>
            </w:pPr>
            <w:r w:rsidRPr="00867806">
              <w:t>Lower Murray</w:t>
            </w:r>
            <w:r w:rsidR="004A5167">
              <w:t>†</w:t>
            </w:r>
          </w:p>
        </w:tc>
        <w:tc>
          <w:tcPr>
            <w:tcW w:w="3636" w:type="dxa"/>
            <w:shd w:val="clear" w:color="auto" w:fill="D0EAFF" w:themeFill="accent2" w:themeFillTint="1A"/>
            <w:noWrap/>
            <w:hideMark/>
          </w:tcPr>
          <w:p w14:paraId="789ECBD8" w14:textId="37AAB26F" w:rsidR="009055DA" w:rsidRPr="00FE02D0" w:rsidRDefault="009055DA" w:rsidP="009055DA">
            <w:pPr>
              <w:pStyle w:val="TableText"/>
            </w:pPr>
            <w:r w:rsidRPr="00867806">
              <w:t>Rt1.4: Temporary lowland stream</w:t>
            </w:r>
          </w:p>
        </w:tc>
        <w:tc>
          <w:tcPr>
            <w:tcW w:w="964" w:type="dxa"/>
            <w:shd w:val="clear" w:color="auto" w:fill="D0EAFF" w:themeFill="accent2" w:themeFillTint="1A"/>
            <w:noWrap/>
            <w:hideMark/>
          </w:tcPr>
          <w:p w14:paraId="7EFF1E1E" w14:textId="5A4E1135" w:rsidR="009055DA" w:rsidRPr="00FE02D0" w:rsidRDefault="009055DA" w:rsidP="009055DA">
            <w:pPr>
              <w:pStyle w:val="TableTextRight"/>
            </w:pPr>
            <w:r w:rsidRPr="00867806">
              <w:t>4,958</w:t>
            </w:r>
          </w:p>
        </w:tc>
        <w:tc>
          <w:tcPr>
            <w:tcW w:w="1191" w:type="dxa"/>
            <w:shd w:val="clear" w:color="auto" w:fill="D0EAFF" w:themeFill="accent2" w:themeFillTint="1A"/>
            <w:noWrap/>
            <w:hideMark/>
          </w:tcPr>
          <w:p w14:paraId="1C336075" w14:textId="451C0E67" w:rsidR="009055DA" w:rsidRPr="00FE02D0" w:rsidRDefault="009055DA" w:rsidP="009055DA">
            <w:pPr>
              <w:pStyle w:val="TableTextRight"/>
            </w:pPr>
            <w:r w:rsidRPr="00867806">
              <w:t>890</w:t>
            </w:r>
          </w:p>
        </w:tc>
        <w:tc>
          <w:tcPr>
            <w:tcW w:w="794" w:type="dxa"/>
            <w:shd w:val="clear" w:color="auto" w:fill="D0EAFF" w:themeFill="accent2" w:themeFillTint="1A"/>
            <w:noWrap/>
            <w:hideMark/>
          </w:tcPr>
          <w:p w14:paraId="7A083035" w14:textId="1170C596" w:rsidR="009055DA" w:rsidRPr="00FE02D0" w:rsidRDefault="009055DA" w:rsidP="009055DA">
            <w:pPr>
              <w:pStyle w:val="TableTextRight"/>
            </w:pPr>
            <w:r w:rsidRPr="00867806">
              <w:t>364</w:t>
            </w:r>
          </w:p>
        </w:tc>
        <w:tc>
          <w:tcPr>
            <w:tcW w:w="1191" w:type="dxa"/>
            <w:shd w:val="clear" w:color="auto" w:fill="D0EAFF" w:themeFill="accent2" w:themeFillTint="1A"/>
            <w:noWrap/>
            <w:hideMark/>
          </w:tcPr>
          <w:p w14:paraId="272E5AF0" w14:textId="51FBBB05" w:rsidR="009055DA" w:rsidRPr="00FE02D0" w:rsidRDefault="009055DA" w:rsidP="009055DA">
            <w:pPr>
              <w:pStyle w:val="TableTextRight"/>
              <w:ind w:right="227"/>
            </w:pPr>
            <w:r w:rsidRPr="00F51A6E">
              <w:t>40.9</w:t>
            </w:r>
          </w:p>
        </w:tc>
      </w:tr>
      <w:tr w:rsidR="009055DA" w:rsidRPr="00FE02D0" w14:paraId="798BAE98"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5C8F763F" w14:textId="17C7838E" w:rsidR="009055DA" w:rsidRPr="00FE02D0" w:rsidRDefault="009055DA" w:rsidP="009055DA">
            <w:pPr>
              <w:pStyle w:val="TableText"/>
            </w:pPr>
            <w:r w:rsidRPr="00867806">
              <w:t>Lower Murray</w:t>
            </w:r>
            <w:r w:rsidR="004A5167">
              <w:t>†</w:t>
            </w:r>
          </w:p>
        </w:tc>
        <w:tc>
          <w:tcPr>
            <w:tcW w:w="3636" w:type="dxa"/>
            <w:shd w:val="clear" w:color="auto" w:fill="D0EAFF" w:themeFill="accent2" w:themeFillTint="1A"/>
            <w:noWrap/>
            <w:hideMark/>
          </w:tcPr>
          <w:p w14:paraId="06B84940" w14:textId="2F32CF83" w:rsidR="009055DA" w:rsidRPr="00FE02D0" w:rsidRDefault="009055DA" w:rsidP="009055DA">
            <w:pPr>
              <w:pStyle w:val="TableText"/>
            </w:pPr>
            <w:r w:rsidRPr="00867806">
              <w:t>Rt1.2: Temporary transitional zone stream</w:t>
            </w:r>
          </w:p>
        </w:tc>
        <w:tc>
          <w:tcPr>
            <w:tcW w:w="964" w:type="dxa"/>
            <w:shd w:val="clear" w:color="auto" w:fill="D0EAFF" w:themeFill="accent2" w:themeFillTint="1A"/>
            <w:noWrap/>
            <w:hideMark/>
          </w:tcPr>
          <w:p w14:paraId="66DEC11D" w14:textId="47B3285C" w:rsidR="009055DA" w:rsidRPr="00FE02D0" w:rsidRDefault="009055DA" w:rsidP="009055DA">
            <w:pPr>
              <w:pStyle w:val="TableTextRight"/>
            </w:pPr>
            <w:r w:rsidRPr="00867806">
              <w:t>13,317</w:t>
            </w:r>
          </w:p>
        </w:tc>
        <w:tc>
          <w:tcPr>
            <w:tcW w:w="1191" w:type="dxa"/>
            <w:shd w:val="clear" w:color="auto" w:fill="D0EAFF" w:themeFill="accent2" w:themeFillTint="1A"/>
            <w:noWrap/>
            <w:hideMark/>
          </w:tcPr>
          <w:p w14:paraId="0AA35D77" w14:textId="53029A29" w:rsidR="009055DA" w:rsidRPr="00FE02D0" w:rsidRDefault="009055DA" w:rsidP="009055DA">
            <w:pPr>
              <w:pStyle w:val="TableTextRight"/>
            </w:pPr>
            <w:r w:rsidRPr="00867806">
              <w:t>30</w:t>
            </w:r>
          </w:p>
        </w:tc>
        <w:tc>
          <w:tcPr>
            <w:tcW w:w="794" w:type="dxa"/>
            <w:shd w:val="clear" w:color="auto" w:fill="D0EAFF" w:themeFill="accent2" w:themeFillTint="1A"/>
            <w:noWrap/>
            <w:hideMark/>
          </w:tcPr>
          <w:p w14:paraId="38454F3C" w14:textId="458AFF69" w:rsidR="009055DA" w:rsidRPr="00FE02D0" w:rsidRDefault="009055DA" w:rsidP="009055DA">
            <w:pPr>
              <w:pStyle w:val="TableTextRight"/>
            </w:pPr>
            <w:r w:rsidRPr="00867806">
              <w:t>8</w:t>
            </w:r>
          </w:p>
        </w:tc>
        <w:tc>
          <w:tcPr>
            <w:tcW w:w="1191" w:type="dxa"/>
            <w:shd w:val="clear" w:color="auto" w:fill="D0EAFF" w:themeFill="accent2" w:themeFillTint="1A"/>
            <w:noWrap/>
            <w:hideMark/>
          </w:tcPr>
          <w:p w14:paraId="55FD82B1" w14:textId="33DFBFE8" w:rsidR="009055DA" w:rsidRPr="00FE02D0" w:rsidRDefault="009055DA" w:rsidP="009055DA">
            <w:pPr>
              <w:pStyle w:val="TableTextRight"/>
              <w:ind w:right="227"/>
            </w:pPr>
            <w:r w:rsidRPr="00F51A6E">
              <w:t>26.7</w:t>
            </w:r>
          </w:p>
        </w:tc>
      </w:tr>
      <w:tr w:rsidR="009055DA" w:rsidRPr="00FE02D0" w14:paraId="17B370A5" w14:textId="77777777" w:rsidTr="00446D37">
        <w:trPr>
          <w:trHeight w:val="300"/>
        </w:trPr>
        <w:tc>
          <w:tcPr>
            <w:tcW w:w="1814" w:type="dxa"/>
            <w:shd w:val="clear" w:color="auto" w:fill="D0EAFF" w:themeFill="accent2" w:themeFillTint="1A"/>
            <w:noWrap/>
            <w:hideMark/>
          </w:tcPr>
          <w:p w14:paraId="7EB5E571" w14:textId="38FD1F58" w:rsidR="009055DA" w:rsidRPr="00FE02D0" w:rsidRDefault="009055DA" w:rsidP="009055DA">
            <w:pPr>
              <w:pStyle w:val="TableText"/>
            </w:pPr>
            <w:r w:rsidRPr="00867806">
              <w:t>Lower Murray</w:t>
            </w:r>
            <w:r w:rsidR="004A5167">
              <w:t>†</w:t>
            </w:r>
          </w:p>
        </w:tc>
        <w:tc>
          <w:tcPr>
            <w:tcW w:w="3636" w:type="dxa"/>
            <w:shd w:val="clear" w:color="auto" w:fill="D0EAFF" w:themeFill="accent2" w:themeFillTint="1A"/>
            <w:noWrap/>
            <w:hideMark/>
          </w:tcPr>
          <w:p w14:paraId="2330135E" w14:textId="06F30B4D"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0663C59C" w14:textId="252656DD" w:rsidR="009055DA" w:rsidRPr="00FE02D0" w:rsidRDefault="009055DA" w:rsidP="009055DA">
            <w:pPr>
              <w:pStyle w:val="TableTextRight"/>
            </w:pPr>
            <w:r w:rsidRPr="00867806">
              <w:t>22</w:t>
            </w:r>
          </w:p>
        </w:tc>
        <w:tc>
          <w:tcPr>
            <w:tcW w:w="1191" w:type="dxa"/>
            <w:shd w:val="clear" w:color="auto" w:fill="D0EAFF" w:themeFill="accent2" w:themeFillTint="1A"/>
            <w:noWrap/>
            <w:hideMark/>
          </w:tcPr>
          <w:p w14:paraId="3CA09796" w14:textId="6F4085E6" w:rsidR="009055DA" w:rsidRPr="00FE02D0" w:rsidRDefault="009055DA" w:rsidP="009055DA">
            <w:pPr>
              <w:pStyle w:val="TableTextRight"/>
            </w:pPr>
            <w:r w:rsidRPr="00867806">
              <w:t>3</w:t>
            </w:r>
          </w:p>
        </w:tc>
        <w:tc>
          <w:tcPr>
            <w:tcW w:w="794" w:type="dxa"/>
            <w:shd w:val="clear" w:color="auto" w:fill="D0EAFF" w:themeFill="accent2" w:themeFillTint="1A"/>
            <w:noWrap/>
            <w:hideMark/>
          </w:tcPr>
          <w:p w14:paraId="77E42BE2" w14:textId="3CC099AC" w:rsidR="009055DA" w:rsidRPr="00FE02D0" w:rsidRDefault="009055DA" w:rsidP="009055DA">
            <w:pPr>
              <w:pStyle w:val="TableTextRight"/>
            </w:pPr>
            <w:r w:rsidRPr="00867806">
              <w:t>2</w:t>
            </w:r>
          </w:p>
        </w:tc>
        <w:tc>
          <w:tcPr>
            <w:tcW w:w="1191" w:type="dxa"/>
            <w:shd w:val="clear" w:color="auto" w:fill="D0EAFF" w:themeFill="accent2" w:themeFillTint="1A"/>
            <w:noWrap/>
            <w:hideMark/>
          </w:tcPr>
          <w:p w14:paraId="07746781" w14:textId="772323B5" w:rsidR="009055DA" w:rsidRPr="00FE02D0" w:rsidRDefault="009055DA" w:rsidP="009055DA">
            <w:pPr>
              <w:pStyle w:val="TableTextRight"/>
              <w:ind w:right="227"/>
            </w:pPr>
            <w:r w:rsidRPr="00F51A6E">
              <w:t>66.7</w:t>
            </w:r>
          </w:p>
        </w:tc>
      </w:tr>
      <w:tr w:rsidR="009055DA" w:rsidRPr="00FE02D0" w14:paraId="3891EB0E"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59F526EF" w14:textId="0B8EF1B5" w:rsidR="009055DA" w:rsidRPr="00FE02D0" w:rsidRDefault="009055DA" w:rsidP="009055DA">
            <w:pPr>
              <w:pStyle w:val="TableText"/>
            </w:pPr>
            <w:r w:rsidRPr="00867806">
              <w:t>Lower Murray</w:t>
            </w:r>
          </w:p>
        </w:tc>
        <w:tc>
          <w:tcPr>
            <w:tcW w:w="3636" w:type="dxa"/>
            <w:noWrap/>
            <w:hideMark/>
          </w:tcPr>
          <w:p w14:paraId="2CE3731F" w14:textId="4F4C0379" w:rsidR="009055DA" w:rsidRPr="00FE02D0" w:rsidRDefault="009055DA" w:rsidP="009055DA">
            <w:pPr>
              <w:pStyle w:val="TableText"/>
            </w:pPr>
            <w:r w:rsidRPr="00867806">
              <w:t>Rt1.1: Temporary high energy upland stream</w:t>
            </w:r>
          </w:p>
        </w:tc>
        <w:tc>
          <w:tcPr>
            <w:tcW w:w="964" w:type="dxa"/>
            <w:noWrap/>
            <w:hideMark/>
          </w:tcPr>
          <w:p w14:paraId="2CC42D00" w14:textId="2B045FC2" w:rsidR="009055DA" w:rsidRPr="00FE02D0" w:rsidRDefault="009055DA" w:rsidP="009055DA">
            <w:pPr>
              <w:pStyle w:val="TableTextRight"/>
            </w:pPr>
            <w:r w:rsidRPr="00867806">
              <w:t>1,279</w:t>
            </w:r>
          </w:p>
        </w:tc>
        <w:tc>
          <w:tcPr>
            <w:tcW w:w="1191" w:type="dxa"/>
            <w:noWrap/>
            <w:hideMark/>
          </w:tcPr>
          <w:p w14:paraId="7CFF3070" w14:textId="13776D67" w:rsidR="009055DA" w:rsidRPr="00FE02D0" w:rsidRDefault="009055DA" w:rsidP="009055DA">
            <w:pPr>
              <w:pStyle w:val="TableTextRight"/>
            </w:pPr>
            <w:r w:rsidRPr="00867806">
              <w:t>1</w:t>
            </w:r>
          </w:p>
        </w:tc>
        <w:tc>
          <w:tcPr>
            <w:tcW w:w="794" w:type="dxa"/>
            <w:noWrap/>
            <w:hideMark/>
          </w:tcPr>
          <w:p w14:paraId="64F237EA" w14:textId="6AF2D7DE" w:rsidR="009055DA" w:rsidRPr="00FE02D0" w:rsidRDefault="009055DA" w:rsidP="009055DA">
            <w:pPr>
              <w:pStyle w:val="TableTextRight"/>
            </w:pPr>
            <w:r w:rsidRPr="00867806">
              <w:t>0</w:t>
            </w:r>
          </w:p>
        </w:tc>
        <w:tc>
          <w:tcPr>
            <w:tcW w:w="1191" w:type="dxa"/>
            <w:noWrap/>
            <w:hideMark/>
          </w:tcPr>
          <w:p w14:paraId="3B57F655" w14:textId="0656408C" w:rsidR="009055DA" w:rsidRPr="00FE02D0" w:rsidRDefault="009055DA" w:rsidP="009055DA">
            <w:pPr>
              <w:pStyle w:val="TableTextRight"/>
              <w:ind w:right="227"/>
            </w:pPr>
            <w:r w:rsidRPr="00F51A6E">
              <w:t>0</w:t>
            </w:r>
          </w:p>
        </w:tc>
      </w:tr>
      <w:tr w:rsidR="009055DA" w:rsidRPr="00FE02D0" w14:paraId="0987E56C" w14:textId="77777777" w:rsidTr="00446D37">
        <w:trPr>
          <w:trHeight w:val="300"/>
        </w:trPr>
        <w:tc>
          <w:tcPr>
            <w:tcW w:w="1814" w:type="dxa"/>
            <w:noWrap/>
            <w:hideMark/>
          </w:tcPr>
          <w:p w14:paraId="50F33933" w14:textId="41BF7B7C" w:rsidR="009055DA" w:rsidRPr="00FE02D0" w:rsidRDefault="009055DA" w:rsidP="009055DA">
            <w:pPr>
              <w:pStyle w:val="TableText"/>
            </w:pPr>
            <w:r w:rsidRPr="00867806">
              <w:t>Lower Murray</w:t>
            </w:r>
          </w:p>
        </w:tc>
        <w:tc>
          <w:tcPr>
            <w:tcW w:w="3636" w:type="dxa"/>
            <w:noWrap/>
            <w:hideMark/>
          </w:tcPr>
          <w:p w14:paraId="1DE62D73" w14:textId="61484851" w:rsidR="009055DA" w:rsidRPr="00FE02D0" w:rsidRDefault="009055DA" w:rsidP="009055DA">
            <w:pPr>
              <w:pStyle w:val="TableText"/>
            </w:pPr>
            <w:r w:rsidRPr="00867806">
              <w:t>Rt1.3: Temporary low energy upland stream</w:t>
            </w:r>
          </w:p>
        </w:tc>
        <w:tc>
          <w:tcPr>
            <w:tcW w:w="964" w:type="dxa"/>
            <w:noWrap/>
            <w:hideMark/>
          </w:tcPr>
          <w:p w14:paraId="226A590A" w14:textId="232AEAA4" w:rsidR="009055DA" w:rsidRPr="00FE02D0" w:rsidRDefault="009055DA" w:rsidP="009055DA">
            <w:pPr>
              <w:pStyle w:val="TableTextRight"/>
            </w:pPr>
            <w:r w:rsidRPr="00867806">
              <w:t>42</w:t>
            </w:r>
          </w:p>
        </w:tc>
        <w:tc>
          <w:tcPr>
            <w:tcW w:w="1191" w:type="dxa"/>
            <w:noWrap/>
            <w:hideMark/>
          </w:tcPr>
          <w:p w14:paraId="64E69A50" w14:textId="6274C5CC" w:rsidR="009055DA" w:rsidRPr="00FE02D0" w:rsidRDefault="009055DA" w:rsidP="009055DA">
            <w:pPr>
              <w:pStyle w:val="TableTextRight"/>
            </w:pPr>
            <w:r w:rsidRPr="00867806">
              <w:t>0</w:t>
            </w:r>
          </w:p>
        </w:tc>
        <w:tc>
          <w:tcPr>
            <w:tcW w:w="794" w:type="dxa"/>
            <w:noWrap/>
            <w:hideMark/>
          </w:tcPr>
          <w:p w14:paraId="7DBAEC6A" w14:textId="6E17B87C" w:rsidR="009055DA" w:rsidRPr="00FE02D0" w:rsidRDefault="009055DA" w:rsidP="009055DA">
            <w:pPr>
              <w:pStyle w:val="TableTextRight"/>
            </w:pPr>
            <w:r w:rsidRPr="00867806">
              <w:t>0</w:t>
            </w:r>
          </w:p>
        </w:tc>
        <w:tc>
          <w:tcPr>
            <w:tcW w:w="1191" w:type="dxa"/>
            <w:noWrap/>
            <w:hideMark/>
          </w:tcPr>
          <w:p w14:paraId="070C9A4B" w14:textId="5D364A02" w:rsidR="009055DA" w:rsidRPr="00FE02D0" w:rsidRDefault="009055DA" w:rsidP="009055DA">
            <w:pPr>
              <w:pStyle w:val="TableTextRight"/>
              <w:ind w:right="227"/>
            </w:pPr>
            <w:r w:rsidRPr="00F51A6E">
              <w:t>0</w:t>
            </w:r>
          </w:p>
        </w:tc>
      </w:tr>
      <w:tr w:rsidR="009055DA" w:rsidRPr="00FE02D0" w14:paraId="1CC12ED1"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3D792039" w14:textId="0E754B72" w:rsidR="009055DA" w:rsidRPr="00FE02D0" w:rsidRDefault="009055DA" w:rsidP="009055DA">
            <w:pPr>
              <w:pStyle w:val="TableText"/>
            </w:pPr>
            <w:r w:rsidRPr="00867806">
              <w:t>Macquarie</w:t>
            </w:r>
            <w:r w:rsidR="004A5167">
              <w:t>†</w:t>
            </w:r>
          </w:p>
        </w:tc>
        <w:tc>
          <w:tcPr>
            <w:tcW w:w="3636" w:type="dxa"/>
            <w:shd w:val="clear" w:color="auto" w:fill="D0EAFF" w:themeFill="accent2" w:themeFillTint="1A"/>
            <w:noWrap/>
            <w:hideMark/>
          </w:tcPr>
          <w:p w14:paraId="6AD60930" w14:textId="6970D11E"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302B7884" w14:textId="081941CF" w:rsidR="009055DA" w:rsidRPr="00FE02D0" w:rsidRDefault="009055DA" w:rsidP="009055DA">
            <w:pPr>
              <w:pStyle w:val="TableTextRight"/>
            </w:pPr>
            <w:r w:rsidRPr="00867806">
              <w:t>3,114</w:t>
            </w:r>
          </w:p>
        </w:tc>
        <w:tc>
          <w:tcPr>
            <w:tcW w:w="1191" w:type="dxa"/>
            <w:shd w:val="clear" w:color="auto" w:fill="D0EAFF" w:themeFill="accent2" w:themeFillTint="1A"/>
            <w:noWrap/>
            <w:hideMark/>
          </w:tcPr>
          <w:p w14:paraId="0EBB2005" w14:textId="75D38EE8" w:rsidR="009055DA" w:rsidRPr="00FE02D0" w:rsidRDefault="009055DA" w:rsidP="009055DA">
            <w:pPr>
              <w:pStyle w:val="TableTextRight"/>
            </w:pPr>
            <w:r w:rsidRPr="00867806">
              <w:t>1,684</w:t>
            </w:r>
          </w:p>
        </w:tc>
        <w:tc>
          <w:tcPr>
            <w:tcW w:w="794" w:type="dxa"/>
            <w:shd w:val="clear" w:color="auto" w:fill="D0EAFF" w:themeFill="accent2" w:themeFillTint="1A"/>
            <w:noWrap/>
            <w:hideMark/>
          </w:tcPr>
          <w:p w14:paraId="3BC81EE8" w14:textId="3631C800" w:rsidR="009055DA" w:rsidRPr="00FE02D0" w:rsidRDefault="009055DA" w:rsidP="009055DA">
            <w:pPr>
              <w:pStyle w:val="TableTextRight"/>
            </w:pPr>
            <w:r w:rsidRPr="00867806">
              <w:t>905</w:t>
            </w:r>
          </w:p>
        </w:tc>
        <w:tc>
          <w:tcPr>
            <w:tcW w:w="1191" w:type="dxa"/>
            <w:shd w:val="clear" w:color="auto" w:fill="D0EAFF" w:themeFill="accent2" w:themeFillTint="1A"/>
            <w:noWrap/>
            <w:hideMark/>
          </w:tcPr>
          <w:p w14:paraId="075681E0" w14:textId="5E2B44B3" w:rsidR="009055DA" w:rsidRPr="00FE02D0" w:rsidRDefault="009055DA" w:rsidP="009055DA">
            <w:pPr>
              <w:pStyle w:val="TableTextRight"/>
              <w:ind w:right="227"/>
            </w:pPr>
            <w:r w:rsidRPr="00F51A6E">
              <w:t>53.7</w:t>
            </w:r>
          </w:p>
        </w:tc>
      </w:tr>
      <w:tr w:rsidR="009055DA" w:rsidRPr="00FE02D0" w14:paraId="5FD215FC" w14:textId="77777777" w:rsidTr="00446D37">
        <w:trPr>
          <w:trHeight w:val="300"/>
        </w:trPr>
        <w:tc>
          <w:tcPr>
            <w:tcW w:w="1814" w:type="dxa"/>
            <w:shd w:val="clear" w:color="auto" w:fill="D0EAFF" w:themeFill="accent2" w:themeFillTint="1A"/>
            <w:noWrap/>
            <w:hideMark/>
          </w:tcPr>
          <w:p w14:paraId="3A2DC37F" w14:textId="4A71ED1E" w:rsidR="009055DA" w:rsidRPr="00FE02D0" w:rsidRDefault="009055DA" w:rsidP="009055DA">
            <w:pPr>
              <w:pStyle w:val="TableText"/>
            </w:pPr>
            <w:r w:rsidRPr="00867806">
              <w:t>Macquarie</w:t>
            </w:r>
            <w:r w:rsidR="004A5167">
              <w:t>†</w:t>
            </w:r>
          </w:p>
        </w:tc>
        <w:tc>
          <w:tcPr>
            <w:tcW w:w="3636" w:type="dxa"/>
            <w:shd w:val="clear" w:color="auto" w:fill="D0EAFF" w:themeFill="accent2" w:themeFillTint="1A"/>
            <w:noWrap/>
            <w:hideMark/>
          </w:tcPr>
          <w:p w14:paraId="08B1A220" w14:textId="0C5C35C2" w:rsidR="009055DA" w:rsidRPr="00FE02D0" w:rsidRDefault="009055DA" w:rsidP="009055DA">
            <w:pPr>
              <w:pStyle w:val="TableText"/>
            </w:pPr>
            <w:r w:rsidRPr="00867806">
              <w:t>Rt1.4: Temporary lowland stream</w:t>
            </w:r>
          </w:p>
        </w:tc>
        <w:tc>
          <w:tcPr>
            <w:tcW w:w="964" w:type="dxa"/>
            <w:shd w:val="clear" w:color="auto" w:fill="D0EAFF" w:themeFill="accent2" w:themeFillTint="1A"/>
            <w:noWrap/>
            <w:hideMark/>
          </w:tcPr>
          <w:p w14:paraId="21A567F0" w14:textId="7F8FCB65" w:rsidR="009055DA" w:rsidRPr="00FE02D0" w:rsidRDefault="009055DA" w:rsidP="009055DA">
            <w:pPr>
              <w:pStyle w:val="TableTextRight"/>
            </w:pPr>
            <w:r w:rsidRPr="00867806">
              <w:t>10,363</w:t>
            </w:r>
          </w:p>
        </w:tc>
        <w:tc>
          <w:tcPr>
            <w:tcW w:w="1191" w:type="dxa"/>
            <w:shd w:val="clear" w:color="auto" w:fill="D0EAFF" w:themeFill="accent2" w:themeFillTint="1A"/>
            <w:noWrap/>
            <w:hideMark/>
          </w:tcPr>
          <w:p w14:paraId="61913282" w14:textId="66AEE625" w:rsidR="009055DA" w:rsidRPr="00FE02D0" w:rsidRDefault="009055DA" w:rsidP="009055DA">
            <w:pPr>
              <w:pStyle w:val="TableTextRight"/>
            </w:pPr>
            <w:r w:rsidRPr="00867806">
              <w:t>747</w:t>
            </w:r>
          </w:p>
        </w:tc>
        <w:tc>
          <w:tcPr>
            <w:tcW w:w="794" w:type="dxa"/>
            <w:shd w:val="clear" w:color="auto" w:fill="D0EAFF" w:themeFill="accent2" w:themeFillTint="1A"/>
            <w:noWrap/>
            <w:hideMark/>
          </w:tcPr>
          <w:p w14:paraId="1A4B9AA4" w14:textId="06C4ED3C" w:rsidR="009055DA" w:rsidRPr="00FE02D0" w:rsidRDefault="009055DA" w:rsidP="009055DA">
            <w:pPr>
              <w:pStyle w:val="TableTextRight"/>
            </w:pPr>
            <w:r w:rsidRPr="00867806">
              <w:t>479</w:t>
            </w:r>
          </w:p>
        </w:tc>
        <w:tc>
          <w:tcPr>
            <w:tcW w:w="1191" w:type="dxa"/>
            <w:shd w:val="clear" w:color="auto" w:fill="D0EAFF" w:themeFill="accent2" w:themeFillTint="1A"/>
            <w:noWrap/>
            <w:hideMark/>
          </w:tcPr>
          <w:p w14:paraId="61785141" w14:textId="793D96F7" w:rsidR="009055DA" w:rsidRPr="00FE02D0" w:rsidRDefault="009055DA" w:rsidP="009055DA">
            <w:pPr>
              <w:pStyle w:val="TableTextRight"/>
              <w:ind w:right="227"/>
            </w:pPr>
            <w:r w:rsidRPr="00F51A6E">
              <w:t>64.1</w:t>
            </w:r>
          </w:p>
        </w:tc>
      </w:tr>
      <w:tr w:rsidR="009055DA" w:rsidRPr="00FE02D0" w14:paraId="2E4F6383"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19A2498E" w14:textId="665F6C6A" w:rsidR="009055DA" w:rsidRPr="00FE02D0" w:rsidRDefault="009055DA" w:rsidP="009055DA">
            <w:pPr>
              <w:pStyle w:val="TableText"/>
            </w:pPr>
            <w:r w:rsidRPr="00867806">
              <w:t>Macquarie</w:t>
            </w:r>
            <w:r w:rsidR="004A5167">
              <w:t>†</w:t>
            </w:r>
          </w:p>
        </w:tc>
        <w:tc>
          <w:tcPr>
            <w:tcW w:w="3636" w:type="dxa"/>
            <w:shd w:val="clear" w:color="auto" w:fill="D0EAFF" w:themeFill="accent2" w:themeFillTint="1A"/>
            <w:noWrap/>
            <w:hideMark/>
          </w:tcPr>
          <w:p w14:paraId="01EC7A5F" w14:textId="7EFC2878"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681F4150" w14:textId="40C8222C" w:rsidR="009055DA" w:rsidRPr="00FE02D0" w:rsidRDefault="009055DA" w:rsidP="009055DA">
            <w:pPr>
              <w:pStyle w:val="TableTextRight"/>
            </w:pPr>
            <w:r w:rsidRPr="00867806">
              <w:t>1,802</w:t>
            </w:r>
          </w:p>
        </w:tc>
        <w:tc>
          <w:tcPr>
            <w:tcW w:w="1191" w:type="dxa"/>
            <w:shd w:val="clear" w:color="auto" w:fill="D0EAFF" w:themeFill="accent2" w:themeFillTint="1A"/>
            <w:noWrap/>
            <w:hideMark/>
          </w:tcPr>
          <w:p w14:paraId="121979C0" w14:textId="4F3F5AD5" w:rsidR="009055DA" w:rsidRPr="00FE02D0" w:rsidRDefault="009055DA" w:rsidP="009055DA">
            <w:pPr>
              <w:pStyle w:val="TableTextRight"/>
            </w:pPr>
            <w:r w:rsidRPr="00867806">
              <w:t>320</w:t>
            </w:r>
          </w:p>
        </w:tc>
        <w:tc>
          <w:tcPr>
            <w:tcW w:w="794" w:type="dxa"/>
            <w:shd w:val="clear" w:color="auto" w:fill="D0EAFF" w:themeFill="accent2" w:themeFillTint="1A"/>
            <w:noWrap/>
            <w:hideMark/>
          </w:tcPr>
          <w:p w14:paraId="76608381" w14:textId="46EE2CAD" w:rsidR="009055DA" w:rsidRPr="00FE02D0" w:rsidRDefault="009055DA" w:rsidP="009055DA">
            <w:pPr>
              <w:pStyle w:val="TableTextRight"/>
            </w:pPr>
            <w:r w:rsidRPr="00867806">
              <w:t>16</w:t>
            </w:r>
          </w:p>
        </w:tc>
        <w:tc>
          <w:tcPr>
            <w:tcW w:w="1191" w:type="dxa"/>
            <w:shd w:val="clear" w:color="auto" w:fill="D0EAFF" w:themeFill="accent2" w:themeFillTint="1A"/>
            <w:noWrap/>
            <w:hideMark/>
          </w:tcPr>
          <w:p w14:paraId="6FA1D403" w14:textId="792BFEEB" w:rsidR="009055DA" w:rsidRPr="00FE02D0" w:rsidRDefault="009055DA" w:rsidP="009055DA">
            <w:pPr>
              <w:pStyle w:val="TableTextRight"/>
              <w:ind w:right="227"/>
            </w:pPr>
            <w:r w:rsidRPr="00F51A6E">
              <w:t>5.0</w:t>
            </w:r>
          </w:p>
        </w:tc>
      </w:tr>
      <w:tr w:rsidR="009055DA" w:rsidRPr="00FE02D0" w14:paraId="67AF8803" w14:textId="77777777" w:rsidTr="00446D37">
        <w:trPr>
          <w:trHeight w:val="300"/>
        </w:trPr>
        <w:tc>
          <w:tcPr>
            <w:tcW w:w="1814" w:type="dxa"/>
            <w:shd w:val="clear" w:color="auto" w:fill="D0EAFF" w:themeFill="accent2" w:themeFillTint="1A"/>
            <w:noWrap/>
            <w:hideMark/>
          </w:tcPr>
          <w:p w14:paraId="36A96C23" w14:textId="25500400" w:rsidR="009055DA" w:rsidRPr="00FE02D0" w:rsidRDefault="009055DA" w:rsidP="009055DA">
            <w:pPr>
              <w:pStyle w:val="TableText"/>
            </w:pPr>
            <w:r w:rsidRPr="00867806">
              <w:t>Macquarie</w:t>
            </w:r>
            <w:r w:rsidR="004A5167">
              <w:t>†</w:t>
            </w:r>
          </w:p>
        </w:tc>
        <w:tc>
          <w:tcPr>
            <w:tcW w:w="3636" w:type="dxa"/>
            <w:shd w:val="clear" w:color="auto" w:fill="D0EAFF" w:themeFill="accent2" w:themeFillTint="1A"/>
            <w:noWrap/>
            <w:hideMark/>
          </w:tcPr>
          <w:p w14:paraId="1CA64280" w14:textId="72750C64" w:rsidR="009055DA" w:rsidRPr="00FE02D0" w:rsidRDefault="009055DA" w:rsidP="009055DA">
            <w:pPr>
              <w:pStyle w:val="TableText"/>
            </w:pPr>
            <w:r w:rsidRPr="00867806">
              <w:t>Rt1.2: Temporary transitional zone stream</w:t>
            </w:r>
          </w:p>
        </w:tc>
        <w:tc>
          <w:tcPr>
            <w:tcW w:w="964" w:type="dxa"/>
            <w:shd w:val="clear" w:color="auto" w:fill="D0EAFF" w:themeFill="accent2" w:themeFillTint="1A"/>
            <w:noWrap/>
            <w:hideMark/>
          </w:tcPr>
          <w:p w14:paraId="3151DC6D" w14:textId="532C1C8E" w:rsidR="009055DA" w:rsidRPr="00FE02D0" w:rsidRDefault="009055DA" w:rsidP="009055DA">
            <w:pPr>
              <w:pStyle w:val="TableTextRight"/>
            </w:pPr>
            <w:r w:rsidRPr="00867806">
              <w:t>13,506</w:t>
            </w:r>
          </w:p>
        </w:tc>
        <w:tc>
          <w:tcPr>
            <w:tcW w:w="1191" w:type="dxa"/>
            <w:shd w:val="clear" w:color="auto" w:fill="D0EAFF" w:themeFill="accent2" w:themeFillTint="1A"/>
            <w:noWrap/>
            <w:hideMark/>
          </w:tcPr>
          <w:p w14:paraId="2C8216B8" w14:textId="4AE4F2B1" w:rsidR="009055DA" w:rsidRPr="00FE02D0" w:rsidRDefault="009055DA" w:rsidP="009055DA">
            <w:pPr>
              <w:pStyle w:val="TableTextRight"/>
            </w:pPr>
            <w:r w:rsidRPr="00867806">
              <w:t>78</w:t>
            </w:r>
          </w:p>
        </w:tc>
        <w:tc>
          <w:tcPr>
            <w:tcW w:w="794" w:type="dxa"/>
            <w:shd w:val="clear" w:color="auto" w:fill="D0EAFF" w:themeFill="accent2" w:themeFillTint="1A"/>
            <w:noWrap/>
            <w:hideMark/>
          </w:tcPr>
          <w:p w14:paraId="15AE5183" w14:textId="315FCC05" w:rsidR="009055DA" w:rsidRPr="00FE02D0" w:rsidRDefault="009055DA" w:rsidP="009055DA">
            <w:pPr>
              <w:pStyle w:val="TableTextRight"/>
            </w:pPr>
            <w:r w:rsidRPr="00867806">
              <w:t>1</w:t>
            </w:r>
          </w:p>
        </w:tc>
        <w:tc>
          <w:tcPr>
            <w:tcW w:w="1191" w:type="dxa"/>
            <w:shd w:val="clear" w:color="auto" w:fill="D0EAFF" w:themeFill="accent2" w:themeFillTint="1A"/>
            <w:noWrap/>
            <w:hideMark/>
          </w:tcPr>
          <w:p w14:paraId="5B79B8B3" w14:textId="44685C25" w:rsidR="009055DA" w:rsidRPr="00FE02D0" w:rsidRDefault="009055DA" w:rsidP="009055DA">
            <w:pPr>
              <w:pStyle w:val="TableTextRight"/>
              <w:ind w:right="227"/>
            </w:pPr>
            <w:r w:rsidRPr="00F51A6E">
              <w:t>1.3</w:t>
            </w:r>
          </w:p>
        </w:tc>
      </w:tr>
      <w:tr w:rsidR="009055DA" w:rsidRPr="00FE02D0" w14:paraId="412F5E47"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5401C4E3" w14:textId="2CEFBB2A" w:rsidR="009055DA" w:rsidRPr="00FE02D0" w:rsidRDefault="009055DA" w:rsidP="009055DA">
            <w:pPr>
              <w:pStyle w:val="TableText"/>
            </w:pPr>
            <w:r w:rsidRPr="00867806">
              <w:t>Macquarie</w:t>
            </w:r>
            <w:r w:rsidR="004A5167">
              <w:t>†</w:t>
            </w:r>
          </w:p>
        </w:tc>
        <w:tc>
          <w:tcPr>
            <w:tcW w:w="3636" w:type="dxa"/>
            <w:shd w:val="clear" w:color="auto" w:fill="D0EAFF" w:themeFill="accent2" w:themeFillTint="1A"/>
            <w:noWrap/>
            <w:hideMark/>
          </w:tcPr>
          <w:p w14:paraId="62EB2496" w14:textId="48E2B8D1" w:rsidR="009055DA" w:rsidRPr="00FE02D0" w:rsidRDefault="009055DA" w:rsidP="009055DA">
            <w:pPr>
              <w:pStyle w:val="TableText"/>
            </w:pPr>
            <w:r w:rsidRPr="00867806">
              <w:t>Rp1.1: Permanent high energy upland stream</w:t>
            </w:r>
          </w:p>
        </w:tc>
        <w:tc>
          <w:tcPr>
            <w:tcW w:w="964" w:type="dxa"/>
            <w:shd w:val="clear" w:color="auto" w:fill="D0EAFF" w:themeFill="accent2" w:themeFillTint="1A"/>
            <w:noWrap/>
            <w:hideMark/>
          </w:tcPr>
          <w:p w14:paraId="71E76C73" w14:textId="6CA8E56A" w:rsidR="009055DA" w:rsidRPr="00FE02D0" w:rsidRDefault="009055DA" w:rsidP="009055DA">
            <w:pPr>
              <w:pStyle w:val="TableTextRight"/>
            </w:pPr>
            <w:r w:rsidRPr="00867806">
              <w:t>1,877</w:t>
            </w:r>
          </w:p>
        </w:tc>
        <w:tc>
          <w:tcPr>
            <w:tcW w:w="1191" w:type="dxa"/>
            <w:shd w:val="clear" w:color="auto" w:fill="D0EAFF" w:themeFill="accent2" w:themeFillTint="1A"/>
            <w:noWrap/>
            <w:hideMark/>
          </w:tcPr>
          <w:p w14:paraId="56386F70" w14:textId="1A916249" w:rsidR="009055DA" w:rsidRPr="00FE02D0" w:rsidRDefault="009055DA" w:rsidP="009055DA">
            <w:pPr>
              <w:pStyle w:val="TableTextRight"/>
            </w:pPr>
            <w:r w:rsidRPr="00867806">
              <w:t>38</w:t>
            </w:r>
          </w:p>
        </w:tc>
        <w:tc>
          <w:tcPr>
            <w:tcW w:w="794" w:type="dxa"/>
            <w:shd w:val="clear" w:color="auto" w:fill="D0EAFF" w:themeFill="accent2" w:themeFillTint="1A"/>
            <w:noWrap/>
            <w:hideMark/>
          </w:tcPr>
          <w:p w14:paraId="4E17F8AC" w14:textId="43D758AE" w:rsidR="009055DA" w:rsidRPr="00FE02D0" w:rsidRDefault="009055DA" w:rsidP="009055DA">
            <w:pPr>
              <w:pStyle w:val="TableTextRight"/>
            </w:pPr>
            <w:r w:rsidRPr="00867806">
              <w:t>&lt;1</w:t>
            </w:r>
          </w:p>
        </w:tc>
        <w:tc>
          <w:tcPr>
            <w:tcW w:w="1191" w:type="dxa"/>
            <w:shd w:val="clear" w:color="auto" w:fill="D0EAFF" w:themeFill="accent2" w:themeFillTint="1A"/>
            <w:noWrap/>
            <w:hideMark/>
          </w:tcPr>
          <w:p w14:paraId="08ABC849" w14:textId="135E14C9" w:rsidR="009055DA" w:rsidRPr="00FE02D0" w:rsidRDefault="009055DA" w:rsidP="009055DA">
            <w:pPr>
              <w:pStyle w:val="TableTextRight"/>
              <w:ind w:right="227"/>
            </w:pPr>
            <w:r w:rsidRPr="00F51A6E">
              <w:t>&lt;0.1</w:t>
            </w:r>
          </w:p>
        </w:tc>
      </w:tr>
      <w:tr w:rsidR="009055DA" w:rsidRPr="00FE02D0" w14:paraId="2CB5EB90" w14:textId="77777777" w:rsidTr="00446D37">
        <w:trPr>
          <w:trHeight w:val="300"/>
        </w:trPr>
        <w:tc>
          <w:tcPr>
            <w:tcW w:w="1814" w:type="dxa"/>
            <w:noWrap/>
            <w:hideMark/>
          </w:tcPr>
          <w:p w14:paraId="5140A7C1" w14:textId="080DB86A" w:rsidR="009055DA" w:rsidRPr="00FE02D0" w:rsidRDefault="009055DA" w:rsidP="009055DA">
            <w:pPr>
              <w:pStyle w:val="TableText"/>
            </w:pPr>
            <w:r w:rsidRPr="00867806">
              <w:t>Macquarie</w:t>
            </w:r>
          </w:p>
        </w:tc>
        <w:tc>
          <w:tcPr>
            <w:tcW w:w="3636" w:type="dxa"/>
            <w:noWrap/>
            <w:hideMark/>
          </w:tcPr>
          <w:p w14:paraId="38706869" w14:textId="709D73B4" w:rsidR="009055DA" w:rsidRPr="00FE02D0" w:rsidRDefault="009055DA" w:rsidP="009055DA">
            <w:pPr>
              <w:pStyle w:val="TableText"/>
            </w:pPr>
            <w:r w:rsidRPr="00867806">
              <w:t>Rp1.3: Permanent low energy upland stream</w:t>
            </w:r>
          </w:p>
        </w:tc>
        <w:tc>
          <w:tcPr>
            <w:tcW w:w="964" w:type="dxa"/>
            <w:noWrap/>
            <w:hideMark/>
          </w:tcPr>
          <w:p w14:paraId="4B62610E" w14:textId="5DF47B3D" w:rsidR="009055DA" w:rsidRPr="00FE02D0" w:rsidRDefault="009055DA" w:rsidP="009055DA">
            <w:pPr>
              <w:pStyle w:val="TableTextRight"/>
            </w:pPr>
            <w:r w:rsidRPr="00867806">
              <w:t>942</w:t>
            </w:r>
          </w:p>
        </w:tc>
        <w:tc>
          <w:tcPr>
            <w:tcW w:w="1191" w:type="dxa"/>
            <w:noWrap/>
            <w:hideMark/>
          </w:tcPr>
          <w:p w14:paraId="183238EB" w14:textId="3F873EE7" w:rsidR="009055DA" w:rsidRPr="00FE02D0" w:rsidRDefault="009055DA" w:rsidP="009055DA">
            <w:pPr>
              <w:pStyle w:val="TableTextRight"/>
            </w:pPr>
            <w:r w:rsidRPr="00867806">
              <w:t>81</w:t>
            </w:r>
          </w:p>
        </w:tc>
        <w:tc>
          <w:tcPr>
            <w:tcW w:w="794" w:type="dxa"/>
            <w:noWrap/>
            <w:hideMark/>
          </w:tcPr>
          <w:p w14:paraId="59BE5940" w14:textId="04411F0E" w:rsidR="009055DA" w:rsidRPr="00FE02D0" w:rsidRDefault="009055DA" w:rsidP="009055DA">
            <w:pPr>
              <w:pStyle w:val="TableTextRight"/>
            </w:pPr>
            <w:r w:rsidRPr="00867806">
              <w:t>0</w:t>
            </w:r>
          </w:p>
        </w:tc>
        <w:tc>
          <w:tcPr>
            <w:tcW w:w="1191" w:type="dxa"/>
            <w:noWrap/>
            <w:hideMark/>
          </w:tcPr>
          <w:p w14:paraId="7672C9D5" w14:textId="6C70014E" w:rsidR="009055DA" w:rsidRPr="00FE02D0" w:rsidRDefault="009055DA" w:rsidP="009055DA">
            <w:pPr>
              <w:pStyle w:val="TableTextRight"/>
              <w:ind w:right="227"/>
            </w:pPr>
            <w:r w:rsidRPr="00F51A6E">
              <w:t>0</w:t>
            </w:r>
          </w:p>
        </w:tc>
      </w:tr>
      <w:tr w:rsidR="009055DA" w:rsidRPr="00FE02D0" w14:paraId="2C8382A7"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5A1ABE77" w14:textId="2C3BD669" w:rsidR="009055DA" w:rsidRPr="00FE02D0" w:rsidRDefault="009055DA" w:rsidP="009055DA">
            <w:pPr>
              <w:pStyle w:val="TableText"/>
            </w:pPr>
            <w:r w:rsidRPr="00867806">
              <w:t>Macquarie</w:t>
            </w:r>
          </w:p>
        </w:tc>
        <w:tc>
          <w:tcPr>
            <w:tcW w:w="3636" w:type="dxa"/>
            <w:noWrap/>
            <w:hideMark/>
          </w:tcPr>
          <w:p w14:paraId="4F09BC30" w14:textId="41D47CF0" w:rsidR="009055DA" w:rsidRPr="00FE02D0" w:rsidRDefault="009055DA" w:rsidP="009055DA">
            <w:pPr>
              <w:pStyle w:val="TableText"/>
            </w:pPr>
            <w:r w:rsidRPr="00867806">
              <w:t>Rt1.1: Temporary high energy upland stream</w:t>
            </w:r>
          </w:p>
        </w:tc>
        <w:tc>
          <w:tcPr>
            <w:tcW w:w="964" w:type="dxa"/>
            <w:noWrap/>
            <w:hideMark/>
          </w:tcPr>
          <w:p w14:paraId="438558ED" w14:textId="4F257C39" w:rsidR="009055DA" w:rsidRPr="00FE02D0" w:rsidRDefault="009055DA" w:rsidP="009055DA">
            <w:pPr>
              <w:pStyle w:val="TableTextRight"/>
            </w:pPr>
            <w:r w:rsidRPr="00867806">
              <w:t>18,603</w:t>
            </w:r>
          </w:p>
        </w:tc>
        <w:tc>
          <w:tcPr>
            <w:tcW w:w="1191" w:type="dxa"/>
            <w:noWrap/>
            <w:hideMark/>
          </w:tcPr>
          <w:p w14:paraId="6DB14D9E" w14:textId="72E7A5F8" w:rsidR="009055DA" w:rsidRPr="00FE02D0" w:rsidRDefault="009055DA" w:rsidP="009055DA">
            <w:pPr>
              <w:pStyle w:val="TableTextRight"/>
            </w:pPr>
            <w:r w:rsidRPr="00867806">
              <w:t>48</w:t>
            </w:r>
          </w:p>
        </w:tc>
        <w:tc>
          <w:tcPr>
            <w:tcW w:w="794" w:type="dxa"/>
            <w:noWrap/>
            <w:hideMark/>
          </w:tcPr>
          <w:p w14:paraId="45FB9837" w14:textId="4547CF7A" w:rsidR="009055DA" w:rsidRPr="00FE02D0" w:rsidRDefault="009055DA" w:rsidP="009055DA">
            <w:pPr>
              <w:pStyle w:val="TableTextRight"/>
            </w:pPr>
            <w:r w:rsidRPr="00867806">
              <w:t>0</w:t>
            </w:r>
          </w:p>
        </w:tc>
        <w:tc>
          <w:tcPr>
            <w:tcW w:w="1191" w:type="dxa"/>
            <w:noWrap/>
            <w:hideMark/>
          </w:tcPr>
          <w:p w14:paraId="600B4C85" w14:textId="2CDC6770" w:rsidR="009055DA" w:rsidRPr="00FE02D0" w:rsidRDefault="009055DA" w:rsidP="009055DA">
            <w:pPr>
              <w:pStyle w:val="TableTextRight"/>
              <w:ind w:right="227"/>
            </w:pPr>
            <w:r w:rsidRPr="00F51A6E">
              <w:t>0</w:t>
            </w:r>
          </w:p>
        </w:tc>
      </w:tr>
      <w:tr w:rsidR="009055DA" w:rsidRPr="00FE02D0" w14:paraId="5E8BA863" w14:textId="77777777" w:rsidTr="00446D37">
        <w:trPr>
          <w:trHeight w:val="300"/>
        </w:trPr>
        <w:tc>
          <w:tcPr>
            <w:tcW w:w="1814" w:type="dxa"/>
            <w:noWrap/>
            <w:hideMark/>
          </w:tcPr>
          <w:p w14:paraId="4C380F91" w14:textId="497D47B9" w:rsidR="009055DA" w:rsidRPr="00FE02D0" w:rsidRDefault="009055DA" w:rsidP="009055DA">
            <w:pPr>
              <w:pStyle w:val="TableText"/>
            </w:pPr>
            <w:r w:rsidRPr="00867806">
              <w:t>Macquarie</w:t>
            </w:r>
          </w:p>
        </w:tc>
        <w:tc>
          <w:tcPr>
            <w:tcW w:w="3636" w:type="dxa"/>
            <w:noWrap/>
            <w:hideMark/>
          </w:tcPr>
          <w:p w14:paraId="1DBA11C8" w14:textId="2B682160" w:rsidR="009055DA" w:rsidRPr="00FE02D0" w:rsidRDefault="009055DA" w:rsidP="009055DA">
            <w:pPr>
              <w:pStyle w:val="TableText"/>
            </w:pPr>
            <w:r w:rsidRPr="00867806">
              <w:t>Rt1.3: Temporary low energy upland stream</w:t>
            </w:r>
          </w:p>
        </w:tc>
        <w:tc>
          <w:tcPr>
            <w:tcW w:w="964" w:type="dxa"/>
            <w:noWrap/>
            <w:hideMark/>
          </w:tcPr>
          <w:p w14:paraId="0648F2E9" w14:textId="0E79682E" w:rsidR="009055DA" w:rsidRPr="00FE02D0" w:rsidRDefault="009055DA" w:rsidP="009055DA">
            <w:pPr>
              <w:pStyle w:val="TableTextRight"/>
            </w:pPr>
            <w:r w:rsidRPr="00867806">
              <w:t>194</w:t>
            </w:r>
          </w:p>
        </w:tc>
        <w:tc>
          <w:tcPr>
            <w:tcW w:w="1191" w:type="dxa"/>
            <w:noWrap/>
            <w:hideMark/>
          </w:tcPr>
          <w:p w14:paraId="379B9289" w14:textId="710AE10A" w:rsidR="009055DA" w:rsidRPr="00FE02D0" w:rsidRDefault="009055DA" w:rsidP="009055DA">
            <w:pPr>
              <w:pStyle w:val="TableTextRight"/>
            </w:pPr>
            <w:r w:rsidRPr="00867806">
              <w:t>3</w:t>
            </w:r>
          </w:p>
        </w:tc>
        <w:tc>
          <w:tcPr>
            <w:tcW w:w="794" w:type="dxa"/>
            <w:noWrap/>
            <w:hideMark/>
          </w:tcPr>
          <w:p w14:paraId="66516CF5" w14:textId="3ABF9FDC" w:rsidR="009055DA" w:rsidRPr="00FE02D0" w:rsidRDefault="009055DA" w:rsidP="009055DA">
            <w:pPr>
              <w:pStyle w:val="TableTextRight"/>
            </w:pPr>
            <w:r w:rsidRPr="00867806">
              <w:t>0</w:t>
            </w:r>
          </w:p>
        </w:tc>
        <w:tc>
          <w:tcPr>
            <w:tcW w:w="1191" w:type="dxa"/>
            <w:noWrap/>
            <w:hideMark/>
          </w:tcPr>
          <w:p w14:paraId="5CCDCF04" w14:textId="241FF031" w:rsidR="009055DA" w:rsidRPr="00FE02D0" w:rsidRDefault="009055DA" w:rsidP="009055DA">
            <w:pPr>
              <w:pStyle w:val="TableTextRight"/>
              <w:ind w:right="227"/>
            </w:pPr>
            <w:r w:rsidRPr="00F51A6E">
              <w:t>0</w:t>
            </w:r>
          </w:p>
        </w:tc>
      </w:tr>
      <w:tr w:rsidR="009055DA" w:rsidRPr="00FE02D0" w14:paraId="11ECE07C"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2EC7D94C" w14:textId="11C92065" w:rsidR="009055DA" w:rsidRPr="00FE02D0" w:rsidRDefault="009055DA" w:rsidP="009055DA">
            <w:pPr>
              <w:pStyle w:val="TableText"/>
            </w:pPr>
            <w:r w:rsidRPr="00867806">
              <w:t>Mitta Mitta</w:t>
            </w:r>
            <w:r w:rsidR="004A5167">
              <w:t>†</w:t>
            </w:r>
          </w:p>
        </w:tc>
        <w:tc>
          <w:tcPr>
            <w:tcW w:w="3636" w:type="dxa"/>
            <w:shd w:val="clear" w:color="auto" w:fill="D0EAFF" w:themeFill="accent2" w:themeFillTint="1A"/>
            <w:noWrap/>
            <w:hideMark/>
          </w:tcPr>
          <w:p w14:paraId="43E811B3" w14:textId="69FE27A7"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38FBD8BE" w14:textId="1056F3E7" w:rsidR="009055DA" w:rsidRPr="00FE02D0" w:rsidRDefault="009055DA" w:rsidP="009055DA">
            <w:pPr>
              <w:pStyle w:val="TableTextRight"/>
            </w:pPr>
            <w:r w:rsidRPr="00867806">
              <w:t>130</w:t>
            </w:r>
          </w:p>
        </w:tc>
        <w:tc>
          <w:tcPr>
            <w:tcW w:w="1191" w:type="dxa"/>
            <w:shd w:val="clear" w:color="auto" w:fill="D0EAFF" w:themeFill="accent2" w:themeFillTint="1A"/>
            <w:noWrap/>
            <w:hideMark/>
          </w:tcPr>
          <w:p w14:paraId="30B6CD43" w14:textId="56B8ACF0" w:rsidR="009055DA" w:rsidRPr="00FE02D0" w:rsidRDefault="009055DA" w:rsidP="009055DA">
            <w:pPr>
              <w:pStyle w:val="TableTextRight"/>
            </w:pPr>
            <w:r w:rsidRPr="00867806">
              <w:t>98</w:t>
            </w:r>
          </w:p>
        </w:tc>
        <w:tc>
          <w:tcPr>
            <w:tcW w:w="794" w:type="dxa"/>
            <w:shd w:val="clear" w:color="auto" w:fill="D0EAFF" w:themeFill="accent2" w:themeFillTint="1A"/>
            <w:noWrap/>
            <w:hideMark/>
          </w:tcPr>
          <w:p w14:paraId="6FED4DD1" w14:textId="7C241EB6" w:rsidR="009055DA" w:rsidRPr="00FE02D0" w:rsidRDefault="009055DA" w:rsidP="009055DA">
            <w:pPr>
              <w:pStyle w:val="TableTextRight"/>
            </w:pPr>
            <w:r w:rsidRPr="00867806">
              <w:t>0</w:t>
            </w:r>
          </w:p>
        </w:tc>
        <w:tc>
          <w:tcPr>
            <w:tcW w:w="1191" w:type="dxa"/>
            <w:shd w:val="clear" w:color="auto" w:fill="D0EAFF" w:themeFill="accent2" w:themeFillTint="1A"/>
            <w:noWrap/>
            <w:hideMark/>
          </w:tcPr>
          <w:p w14:paraId="7DCF39E4" w14:textId="703B96CF" w:rsidR="009055DA" w:rsidRPr="00FE02D0" w:rsidRDefault="009055DA" w:rsidP="009055DA">
            <w:pPr>
              <w:pStyle w:val="TableTextRight"/>
              <w:ind w:right="227"/>
            </w:pPr>
            <w:r w:rsidRPr="00F51A6E">
              <w:t>0</w:t>
            </w:r>
          </w:p>
        </w:tc>
      </w:tr>
      <w:tr w:rsidR="009055DA" w:rsidRPr="00FE02D0" w14:paraId="74F3DF4B" w14:textId="77777777" w:rsidTr="00446D37">
        <w:trPr>
          <w:trHeight w:val="300"/>
        </w:trPr>
        <w:tc>
          <w:tcPr>
            <w:tcW w:w="1814" w:type="dxa"/>
            <w:noWrap/>
            <w:hideMark/>
          </w:tcPr>
          <w:p w14:paraId="476CA3E0" w14:textId="23B4A9F4" w:rsidR="009055DA" w:rsidRPr="00FE02D0" w:rsidRDefault="009055DA" w:rsidP="009055DA">
            <w:pPr>
              <w:pStyle w:val="TableText"/>
            </w:pPr>
            <w:r w:rsidRPr="00867806">
              <w:t>Mitta Mitta</w:t>
            </w:r>
          </w:p>
        </w:tc>
        <w:tc>
          <w:tcPr>
            <w:tcW w:w="3636" w:type="dxa"/>
            <w:noWrap/>
            <w:hideMark/>
          </w:tcPr>
          <w:p w14:paraId="2DD7B65F" w14:textId="50D72597" w:rsidR="009055DA" w:rsidRPr="00FE02D0" w:rsidRDefault="009055DA" w:rsidP="009055DA">
            <w:pPr>
              <w:pStyle w:val="TableText"/>
            </w:pPr>
            <w:r w:rsidRPr="00867806">
              <w:t>Rp1.2: Permanent transitional zone stream</w:t>
            </w:r>
          </w:p>
        </w:tc>
        <w:tc>
          <w:tcPr>
            <w:tcW w:w="964" w:type="dxa"/>
            <w:noWrap/>
            <w:hideMark/>
          </w:tcPr>
          <w:p w14:paraId="477C26DD" w14:textId="262A346A" w:rsidR="009055DA" w:rsidRPr="00FE02D0" w:rsidRDefault="009055DA" w:rsidP="009055DA">
            <w:pPr>
              <w:pStyle w:val="TableTextRight"/>
            </w:pPr>
            <w:r w:rsidRPr="00867806">
              <w:t>111</w:t>
            </w:r>
          </w:p>
        </w:tc>
        <w:tc>
          <w:tcPr>
            <w:tcW w:w="1191" w:type="dxa"/>
            <w:noWrap/>
            <w:hideMark/>
          </w:tcPr>
          <w:p w14:paraId="00EBC9A6" w14:textId="21898412" w:rsidR="009055DA" w:rsidRPr="00FE02D0" w:rsidRDefault="009055DA" w:rsidP="009055DA">
            <w:pPr>
              <w:pStyle w:val="TableTextRight"/>
            </w:pPr>
            <w:r w:rsidRPr="00867806">
              <w:t>34</w:t>
            </w:r>
          </w:p>
        </w:tc>
        <w:tc>
          <w:tcPr>
            <w:tcW w:w="794" w:type="dxa"/>
            <w:noWrap/>
            <w:hideMark/>
          </w:tcPr>
          <w:p w14:paraId="70A3A537" w14:textId="11EDE957" w:rsidR="009055DA" w:rsidRPr="00FE02D0" w:rsidRDefault="009055DA" w:rsidP="009055DA">
            <w:pPr>
              <w:pStyle w:val="TableTextRight"/>
            </w:pPr>
            <w:r w:rsidRPr="00867806">
              <w:t>0</w:t>
            </w:r>
          </w:p>
        </w:tc>
        <w:tc>
          <w:tcPr>
            <w:tcW w:w="1191" w:type="dxa"/>
            <w:noWrap/>
            <w:hideMark/>
          </w:tcPr>
          <w:p w14:paraId="51062CDC" w14:textId="09C65383" w:rsidR="009055DA" w:rsidRPr="00FE02D0" w:rsidRDefault="009055DA" w:rsidP="009055DA">
            <w:pPr>
              <w:pStyle w:val="TableTextRight"/>
              <w:ind w:right="227"/>
            </w:pPr>
            <w:r w:rsidRPr="00F51A6E">
              <w:t>0</w:t>
            </w:r>
          </w:p>
        </w:tc>
      </w:tr>
      <w:tr w:rsidR="009055DA" w:rsidRPr="00FE02D0" w14:paraId="67434B68"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4ACA2540" w14:textId="6F0F1743" w:rsidR="009055DA" w:rsidRPr="00FE02D0" w:rsidRDefault="009055DA" w:rsidP="009055DA">
            <w:pPr>
              <w:pStyle w:val="TableText"/>
            </w:pPr>
            <w:r w:rsidRPr="00867806">
              <w:t>Mitta Mitta</w:t>
            </w:r>
          </w:p>
        </w:tc>
        <w:tc>
          <w:tcPr>
            <w:tcW w:w="3636" w:type="dxa"/>
            <w:noWrap/>
            <w:hideMark/>
          </w:tcPr>
          <w:p w14:paraId="4803DC65" w14:textId="5B35753F" w:rsidR="009055DA" w:rsidRPr="00FE02D0" w:rsidRDefault="009055DA" w:rsidP="009055DA">
            <w:pPr>
              <w:pStyle w:val="TableText"/>
            </w:pPr>
            <w:r w:rsidRPr="00867806">
              <w:t>Rp1.1: Permanent high energy upland stream</w:t>
            </w:r>
          </w:p>
        </w:tc>
        <w:tc>
          <w:tcPr>
            <w:tcW w:w="964" w:type="dxa"/>
            <w:noWrap/>
            <w:hideMark/>
          </w:tcPr>
          <w:p w14:paraId="572AE7DB" w14:textId="211E8A2B" w:rsidR="009055DA" w:rsidRPr="00FE02D0" w:rsidRDefault="009055DA" w:rsidP="009055DA">
            <w:pPr>
              <w:pStyle w:val="TableTextRight"/>
            </w:pPr>
            <w:r w:rsidRPr="00867806">
              <w:t>188</w:t>
            </w:r>
          </w:p>
        </w:tc>
        <w:tc>
          <w:tcPr>
            <w:tcW w:w="1191" w:type="dxa"/>
            <w:noWrap/>
            <w:hideMark/>
          </w:tcPr>
          <w:p w14:paraId="240D9C3E" w14:textId="4B063FC3" w:rsidR="009055DA" w:rsidRPr="00FE02D0" w:rsidRDefault="009055DA" w:rsidP="009055DA">
            <w:pPr>
              <w:pStyle w:val="TableTextRight"/>
            </w:pPr>
            <w:r w:rsidRPr="00867806">
              <w:t>19</w:t>
            </w:r>
          </w:p>
        </w:tc>
        <w:tc>
          <w:tcPr>
            <w:tcW w:w="794" w:type="dxa"/>
            <w:noWrap/>
            <w:hideMark/>
          </w:tcPr>
          <w:p w14:paraId="392FCEA4" w14:textId="3F5A70CE" w:rsidR="009055DA" w:rsidRPr="00FE02D0" w:rsidRDefault="009055DA" w:rsidP="009055DA">
            <w:pPr>
              <w:pStyle w:val="TableTextRight"/>
            </w:pPr>
            <w:r w:rsidRPr="00867806">
              <w:t>0</w:t>
            </w:r>
          </w:p>
        </w:tc>
        <w:tc>
          <w:tcPr>
            <w:tcW w:w="1191" w:type="dxa"/>
            <w:noWrap/>
            <w:hideMark/>
          </w:tcPr>
          <w:p w14:paraId="7A17346E" w14:textId="4927F5CD" w:rsidR="009055DA" w:rsidRPr="00FE02D0" w:rsidRDefault="009055DA" w:rsidP="009055DA">
            <w:pPr>
              <w:pStyle w:val="TableTextRight"/>
              <w:ind w:right="227"/>
            </w:pPr>
            <w:r w:rsidRPr="00F51A6E">
              <w:t>0</w:t>
            </w:r>
          </w:p>
        </w:tc>
      </w:tr>
      <w:tr w:rsidR="009055DA" w:rsidRPr="00FE02D0" w14:paraId="2DC9E3C2" w14:textId="77777777" w:rsidTr="00446D37">
        <w:trPr>
          <w:trHeight w:val="300"/>
        </w:trPr>
        <w:tc>
          <w:tcPr>
            <w:tcW w:w="1814" w:type="dxa"/>
            <w:noWrap/>
            <w:hideMark/>
          </w:tcPr>
          <w:p w14:paraId="1BB0C0E8" w14:textId="0433C8D8" w:rsidR="009055DA" w:rsidRPr="00FE02D0" w:rsidRDefault="009055DA" w:rsidP="009055DA">
            <w:pPr>
              <w:pStyle w:val="TableText"/>
            </w:pPr>
            <w:r w:rsidRPr="00867806">
              <w:t>Mitta Mitta</w:t>
            </w:r>
          </w:p>
        </w:tc>
        <w:tc>
          <w:tcPr>
            <w:tcW w:w="3636" w:type="dxa"/>
            <w:noWrap/>
            <w:hideMark/>
          </w:tcPr>
          <w:p w14:paraId="66E53BE0" w14:textId="6B382125" w:rsidR="009055DA" w:rsidRPr="00FE02D0" w:rsidRDefault="009055DA" w:rsidP="009055DA">
            <w:pPr>
              <w:pStyle w:val="TableText"/>
            </w:pPr>
            <w:r w:rsidRPr="00867806">
              <w:t>Rp1.3: Permanent low energy upland stream</w:t>
            </w:r>
          </w:p>
        </w:tc>
        <w:tc>
          <w:tcPr>
            <w:tcW w:w="964" w:type="dxa"/>
            <w:noWrap/>
            <w:hideMark/>
          </w:tcPr>
          <w:p w14:paraId="0336F80A" w14:textId="6B0ACC47" w:rsidR="009055DA" w:rsidRPr="00FE02D0" w:rsidRDefault="009055DA" w:rsidP="009055DA">
            <w:pPr>
              <w:pStyle w:val="TableTextRight"/>
            </w:pPr>
            <w:r w:rsidRPr="00867806">
              <w:t>79</w:t>
            </w:r>
          </w:p>
        </w:tc>
        <w:tc>
          <w:tcPr>
            <w:tcW w:w="1191" w:type="dxa"/>
            <w:noWrap/>
            <w:hideMark/>
          </w:tcPr>
          <w:p w14:paraId="6ED64E2E" w14:textId="2903BA26" w:rsidR="009055DA" w:rsidRPr="00FE02D0" w:rsidRDefault="009055DA" w:rsidP="009055DA">
            <w:pPr>
              <w:pStyle w:val="TableTextRight"/>
            </w:pPr>
            <w:r w:rsidRPr="00867806">
              <w:t>15</w:t>
            </w:r>
          </w:p>
        </w:tc>
        <w:tc>
          <w:tcPr>
            <w:tcW w:w="794" w:type="dxa"/>
            <w:noWrap/>
            <w:hideMark/>
          </w:tcPr>
          <w:p w14:paraId="2E821D8C" w14:textId="66C3EE29" w:rsidR="009055DA" w:rsidRPr="00FE02D0" w:rsidRDefault="009055DA" w:rsidP="009055DA">
            <w:pPr>
              <w:pStyle w:val="TableTextRight"/>
            </w:pPr>
            <w:r w:rsidRPr="00867806">
              <w:t>0</w:t>
            </w:r>
          </w:p>
        </w:tc>
        <w:tc>
          <w:tcPr>
            <w:tcW w:w="1191" w:type="dxa"/>
            <w:noWrap/>
            <w:hideMark/>
          </w:tcPr>
          <w:p w14:paraId="50B43E61" w14:textId="2ECA7F5D" w:rsidR="009055DA" w:rsidRPr="00FE02D0" w:rsidRDefault="009055DA" w:rsidP="009055DA">
            <w:pPr>
              <w:pStyle w:val="TableTextRight"/>
              <w:ind w:right="227"/>
            </w:pPr>
            <w:r w:rsidRPr="00F51A6E">
              <w:t>0</w:t>
            </w:r>
          </w:p>
        </w:tc>
      </w:tr>
      <w:tr w:rsidR="009055DA" w:rsidRPr="00FE02D0" w14:paraId="57176273"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35335F1F" w14:textId="2BF54565" w:rsidR="009055DA" w:rsidRPr="00FE02D0" w:rsidRDefault="009055DA" w:rsidP="009055DA">
            <w:pPr>
              <w:pStyle w:val="TableText"/>
            </w:pPr>
            <w:r w:rsidRPr="00867806">
              <w:t>Mitta Mitta</w:t>
            </w:r>
          </w:p>
        </w:tc>
        <w:tc>
          <w:tcPr>
            <w:tcW w:w="3636" w:type="dxa"/>
            <w:noWrap/>
            <w:hideMark/>
          </w:tcPr>
          <w:p w14:paraId="0ED4F358" w14:textId="2B15F029" w:rsidR="009055DA" w:rsidRPr="00FE02D0" w:rsidRDefault="009055DA" w:rsidP="009055DA">
            <w:pPr>
              <w:pStyle w:val="TableText"/>
            </w:pPr>
            <w:r w:rsidRPr="00867806">
              <w:t>Rt1.1: Temporary high energy upland stream</w:t>
            </w:r>
          </w:p>
        </w:tc>
        <w:tc>
          <w:tcPr>
            <w:tcW w:w="964" w:type="dxa"/>
            <w:noWrap/>
            <w:hideMark/>
          </w:tcPr>
          <w:p w14:paraId="1A882A99" w14:textId="58F3368E" w:rsidR="009055DA" w:rsidRPr="00FE02D0" w:rsidRDefault="009055DA" w:rsidP="009055DA">
            <w:pPr>
              <w:pStyle w:val="TableTextRight"/>
            </w:pPr>
            <w:r w:rsidRPr="00867806">
              <w:t>3,960</w:t>
            </w:r>
          </w:p>
        </w:tc>
        <w:tc>
          <w:tcPr>
            <w:tcW w:w="1191" w:type="dxa"/>
            <w:noWrap/>
            <w:hideMark/>
          </w:tcPr>
          <w:p w14:paraId="74D6E8D3" w14:textId="3805C138" w:rsidR="009055DA" w:rsidRPr="00FE02D0" w:rsidRDefault="009055DA" w:rsidP="009055DA">
            <w:pPr>
              <w:pStyle w:val="TableTextRight"/>
            </w:pPr>
            <w:r w:rsidRPr="00867806">
              <w:t>11</w:t>
            </w:r>
          </w:p>
        </w:tc>
        <w:tc>
          <w:tcPr>
            <w:tcW w:w="794" w:type="dxa"/>
            <w:noWrap/>
            <w:hideMark/>
          </w:tcPr>
          <w:p w14:paraId="73AEDE29" w14:textId="50F30EEC" w:rsidR="009055DA" w:rsidRPr="00FE02D0" w:rsidRDefault="009055DA" w:rsidP="009055DA">
            <w:pPr>
              <w:pStyle w:val="TableTextRight"/>
            </w:pPr>
            <w:r w:rsidRPr="00867806">
              <w:t>0</w:t>
            </w:r>
          </w:p>
        </w:tc>
        <w:tc>
          <w:tcPr>
            <w:tcW w:w="1191" w:type="dxa"/>
            <w:noWrap/>
            <w:hideMark/>
          </w:tcPr>
          <w:p w14:paraId="168DC04F" w14:textId="6809CF3D" w:rsidR="009055DA" w:rsidRPr="00FE02D0" w:rsidRDefault="009055DA" w:rsidP="009055DA">
            <w:pPr>
              <w:pStyle w:val="TableTextRight"/>
              <w:ind w:right="227"/>
            </w:pPr>
            <w:r w:rsidRPr="00F51A6E">
              <w:t>0</w:t>
            </w:r>
          </w:p>
        </w:tc>
      </w:tr>
      <w:tr w:rsidR="009055DA" w:rsidRPr="00FE02D0" w14:paraId="7A14012E" w14:textId="77777777" w:rsidTr="00446D37">
        <w:trPr>
          <w:trHeight w:val="300"/>
        </w:trPr>
        <w:tc>
          <w:tcPr>
            <w:tcW w:w="1814" w:type="dxa"/>
            <w:noWrap/>
            <w:hideMark/>
          </w:tcPr>
          <w:p w14:paraId="3728C81E" w14:textId="3A5BCCF7" w:rsidR="009055DA" w:rsidRPr="00FE02D0" w:rsidRDefault="009055DA" w:rsidP="009055DA">
            <w:pPr>
              <w:pStyle w:val="TableText"/>
            </w:pPr>
            <w:r w:rsidRPr="00867806">
              <w:t>Mitta Mitta</w:t>
            </w:r>
          </w:p>
        </w:tc>
        <w:tc>
          <w:tcPr>
            <w:tcW w:w="3636" w:type="dxa"/>
            <w:noWrap/>
            <w:hideMark/>
          </w:tcPr>
          <w:p w14:paraId="329207C8" w14:textId="2E2D6E2E" w:rsidR="009055DA" w:rsidRPr="00FE02D0" w:rsidRDefault="009055DA" w:rsidP="009055DA">
            <w:pPr>
              <w:pStyle w:val="TableText"/>
            </w:pPr>
            <w:r w:rsidRPr="00867806">
              <w:t>Rt1.2: Temporary transitional zone stream</w:t>
            </w:r>
          </w:p>
        </w:tc>
        <w:tc>
          <w:tcPr>
            <w:tcW w:w="964" w:type="dxa"/>
            <w:noWrap/>
            <w:hideMark/>
          </w:tcPr>
          <w:p w14:paraId="2741582D" w14:textId="39B48150" w:rsidR="009055DA" w:rsidRPr="00FE02D0" w:rsidRDefault="009055DA" w:rsidP="009055DA">
            <w:pPr>
              <w:pStyle w:val="TableTextRight"/>
            </w:pPr>
            <w:r w:rsidRPr="00867806">
              <w:t>435</w:t>
            </w:r>
          </w:p>
        </w:tc>
        <w:tc>
          <w:tcPr>
            <w:tcW w:w="1191" w:type="dxa"/>
            <w:noWrap/>
            <w:hideMark/>
          </w:tcPr>
          <w:p w14:paraId="10E08BFE" w14:textId="753727D8" w:rsidR="009055DA" w:rsidRPr="00FE02D0" w:rsidRDefault="009055DA" w:rsidP="009055DA">
            <w:pPr>
              <w:pStyle w:val="TableTextRight"/>
            </w:pPr>
            <w:r w:rsidRPr="00867806">
              <w:t>4</w:t>
            </w:r>
          </w:p>
        </w:tc>
        <w:tc>
          <w:tcPr>
            <w:tcW w:w="794" w:type="dxa"/>
            <w:noWrap/>
            <w:hideMark/>
          </w:tcPr>
          <w:p w14:paraId="11675A5B" w14:textId="0E32EE4E" w:rsidR="009055DA" w:rsidRPr="00FE02D0" w:rsidRDefault="009055DA" w:rsidP="009055DA">
            <w:pPr>
              <w:pStyle w:val="TableTextRight"/>
            </w:pPr>
            <w:r w:rsidRPr="00867806">
              <w:t>0</w:t>
            </w:r>
          </w:p>
        </w:tc>
        <w:tc>
          <w:tcPr>
            <w:tcW w:w="1191" w:type="dxa"/>
            <w:noWrap/>
            <w:hideMark/>
          </w:tcPr>
          <w:p w14:paraId="450208AF" w14:textId="18974CE2" w:rsidR="009055DA" w:rsidRPr="00FE02D0" w:rsidRDefault="009055DA" w:rsidP="009055DA">
            <w:pPr>
              <w:pStyle w:val="TableTextRight"/>
              <w:ind w:right="227"/>
            </w:pPr>
            <w:r w:rsidRPr="00F51A6E">
              <w:t>0</w:t>
            </w:r>
          </w:p>
        </w:tc>
      </w:tr>
      <w:tr w:rsidR="009055DA" w:rsidRPr="00FE02D0" w14:paraId="1D5A18C1"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6C7E3938" w14:textId="13C410F6" w:rsidR="009055DA" w:rsidRPr="00FE02D0" w:rsidRDefault="009055DA" w:rsidP="009055DA">
            <w:pPr>
              <w:pStyle w:val="TableText"/>
            </w:pPr>
            <w:r w:rsidRPr="00867806">
              <w:t>Mitta Mitta</w:t>
            </w:r>
          </w:p>
        </w:tc>
        <w:tc>
          <w:tcPr>
            <w:tcW w:w="3636" w:type="dxa"/>
            <w:noWrap/>
            <w:hideMark/>
          </w:tcPr>
          <w:p w14:paraId="41660EC2" w14:textId="0D7A02B2" w:rsidR="009055DA" w:rsidRPr="00FE02D0" w:rsidRDefault="009055DA" w:rsidP="009055DA">
            <w:pPr>
              <w:pStyle w:val="TableText"/>
            </w:pPr>
            <w:r w:rsidRPr="00867806">
              <w:t>Rt1.4: Temporary lowland stream</w:t>
            </w:r>
          </w:p>
        </w:tc>
        <w:tc>
          <w:tcPr>
            <w:tcW w:w="964" w:type="dxa"/>
            <w:noWrap/>
            <w:hideMark/>
          </w:tcPr>
          <w:p w14:paraId="0350F43C" w14:textId="75D774E7" w:rsidR="009055DA" w:rsidRPr="00FE02D0" w:rsidRDefault="009055DA" w:rsidP="009055DA">
            <w:pPr>
              <w:pStyle w:val="TableTextRight"/>
            </w:pPr>
            <w:r w:rsidRPr="00867806">
              <w:t>25</w:t>
            </w:r>
          </w:p>
        </w:tc>
        <w:tc>
          <w:tcPr>
            <w:tcW w:w="1191" w:type="dxa"/>
            <w:noWrap/>
            <w:hideMark/>
          </w:tcPr>
          <w:p w14:paraId="53B64769" w14:textId="301E6B52" w:rsidR="009055DA" w:rsidRPr="00FE02D0" w:rsidRDefault="009055DA" w:rsidP="009055DA">
            <w:pPr>
              <w:pStyle w:val="TableTextRight"/>
            </w:pPr>
            <w:r w:rsidRPr="00867806">
              <w:t>1</w:t>
            </w:r>
          </w:p>
        </w:tc>
        <w:tc>
          <w:tcPr>
            <w:tcW w:w="794" w:type="dxa"/>
            <w:noWrap/>
            <w:hideMark/>
          </w:tcPr>
          <w:p w14:paraId="12DE6808" w14:textId="3D267105" w:rsidR="009055DA" w:rsidRPr="00FE02D0" w:rsidRDefault="009055DA" w:rsidP="009055DA">
            <w:pPr>
              <w:pStyle w:val="TableTextRight"/>
            </w:pPr>
            <w:r w:rsidRPr="00867806">
              <w:t>0</w:t>
            </w:r>
          </w:p>
        </w:tc>
        <w:tc>
          <w:tcPr>
            <w:tcW w:w="1191" w:type="dxa"/>
            <w:noWrap/>
            <w:hideMark/>
          </w:tcPr>
          <w:p w14:paraId="7949C010" w14:textId="1E1ACEAB" w:rsidR="009055DA" w:rsidRPr="00FE02D0" w:rsidRDefault="009055DA" w:rsidP="009055DA">
            <w:pPr>
              <w:pStyle w:val="TableTextRight"/>
              <w:ind w:right="227"/>
            </w:pPr>
            <w:r w:rsidRPr="00F51A6E">
              <w:t>0</w:t>
            </w:r>
          </w:p>
        </w:tc>
      </w:tr>
      <w:tr w:rsidR="009055DA" w:rsidRPr="00FE02D0" w14:paraId="4A665886" w14:textId="77777777" w:rsidTr="00446D37">
        <w:trPr>
          <w:trHeight w:val="300"/>
        </w:trPr>
        <w:tc>
          <w:tcPr>
            <w:tcW w:w="1814" w:type="dxa"/>
            <w:noWrap/>
            <w:hideMark/>
          </w:tcPr>
          <w:p w14:paraId="2474702B" w14:textId="694A23B8" w:rsidR="009055DA" w:rsidRPr="00FE02D0" w:rsidRDefault="009055DA" w:rsidP="009055DA">
            <w:pPr>
              <w:pStyle w:val="TableText"/>
            </w:pPr>
            <w:r w:rsidRPr="00867806">
              <w:t>Mitta Mitta</w:t>
            </w:r>
          </w:p>
        </w:tc>
        <w:tc>
          <w:tcPr>
            <w:tcW w:w="3636" w:type="dxa"/>
            <w:noWrap/>
            <w:hideMark/>
          </w:tcPr>
          <w:p w14:paraId="21FFE31C" w14:textId="7E777065" w:rsidR="009055DA" w:rsidRPr="00FE02D0" w:rsidRDefault="009055DA" w:rsidP="009055DA">
            <w:pPr>
              <w:pStyle w:val="TableText"/>
            </w:pPr>
            <w:r w:rsidRPr="00867806">
              <w:t>Rt1.3: Temporary low energy upland stream</w:t>
            </w:r>
          </w:p>
        </w:tc>
        <w:tc>
          <w:tcPr>
            <w:tcW w:w="964" w:type="dxa"/>
            <w:noWrap/>
            <w:hideMark/>
          </w:tcPr>
          <w:p w14:paraId="70B87991" w14:textId="2BDBE214" w:rsidR="009055DA" w:rsidRPr="00FE02D0" w:rsidRDefault="009055DA" w:rsidP="009055DA">
            <w:pPr>
              <w:pStyle w:val="TableTextRight"/>
            </w:pPr>
            <w:r w:rsidRPr="00867806">
              <w:t>37</w:t>
            </w:r>
          </w:p>
        </w:tc>
        <w:tc>
          <w:tcPr>
            <w:tcW w:w="1191" w:type="dxa"/>
            <w:noWrap/>
            <w:hideMark/>
          </w:tcPr>
          <w:p w14:paraId="701CAC0E" w14:textId="289EFCFF" w:rsidR="009055DA" w:rsidRPr="00FE02D0" w:rsidRDefault="009055DA" w:rsidP="009055DA">
            <w:pPr>
              <w:pStyle w:val="TableTextRight"/>
            </w:pPr>
            <w:r w:rsidRPr="00867806">
              <w:t>0</w:t>
            </w:r>
          </w:p>
        </w:tc>
        <w:tc>
          <w:tcPr>
            <w:tcW w:w="794" w:type="dxa"/>
            <w:noWrap/>
            <w:hideMark/>
          </w:tcPr>
          <w:p w14:paraId="17018302" w14:textId="59872A84" w:rsidR="009055DA" w:rsidRPr="00FE02D0" w:rsidRDefault="009055DA" w:rsidP="009055DA">
            <w:pPr>
              <w:pStyle w:val="TableTextRight"/>
            </w:pPr>
            <w:r w:rsidRPr="00867806">
              <w:t>0</w:t>
            </w:r>
          </w:p>
        </w:tc>
        <w:tc>
          <w:tcPr>
            <w:tcW w:w="1191" w:type="dxa"/>
            <w:noWrap/>
            <w:hideMark/>
          </w:tcPr>
          <w:p w14:paraId="300BA930" w14:textId="4932D0DB" w:rsidR="009055DA" w:rsidRPr="00FE02D0" w:rsidRDefault="009055DA" w:rsidP="009055DA">
            <w:pPr>
              <w:pStyle w:val="TableTextRight"/>
              <w:ind w:right="227"/>
            </w:pPr>
            <w:r w:rsidRPr="00F51A6E">
              <w:t>0</w:t>
            </w:r>
          </w:p>
        </w:tc>
      </w:tr>
      <w:tr w:rsidR="009055DA" w:rsidRPr="00FE02D0" w14:paraId="24607BD0"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535EEE76" w14:textId="6D43F5D6" w:rsidR="009055DA" w:rsidRPr="00FE02D0" w:rsidRDefault="009055DA" w:rsidP="009055DA">
            <w:pPr>
              <w:pStyle w:val="TableText"/>
            </w:pPr>
            <w:r w:rsidRPr="00867806">
              <w:t>Murrumbidgee</w:t>
            </w:r>
            <w:r w:rsidR="004A5167">
              <w:t>†</w:t>
            </w:r>
          </w:p>
        </w:tc>
        <w:tc>
          <w:tcPr>
            <w:tcW w:w="3636" w:type="dxa"/>
            <w:shd w:val="clear" w:color="auto" w:fill="D0EAFF" w:themeFill="accent2" w:themeFillTint="1A"/>
            <w:noWrap/>
            <w:hideMark/>
          </w:tcPr>
          <w:p w14:paraId="7BEF0047" w14:textId="70144802"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1AEA94B6" w14:textId="18FFE49C" w:rsidR="009055DA" w:rsidRPr="00FE02D0" w:rsidRDefault="009055DA" w:rsidP="009055DA">
            <w:pPr>
              <w:pStyle w:val="TableTextRight"/>
            </w:pPr>
            <w:r w:rsidRPr="00867806">
              <w:t>3,420</w:t>
            </w:r>
          </w:p>
        </w:tc>
        <w:tc>
          <w:tcPr>
            <w:tcW w:w="1191" w:type="dxa"/>
            <w:shd w:val="clear" w:color="auto" w:fill="D0EAFF" w:themeFill="accent2" w:themeFillTint="1A"/>
            <w:noWrap/>
            <w:hideMark/>
          </w:tcPr>
          <w:p w14:paraId="3457D9C4" w14:textId="795E373E" w:rsidR="009055DA" w:rsidRPr="00FE02D0" w:rsidRDefault="009055DA" w:rsidP="009055DA">
            <w:pPr>
              <w:pStyle w:val="TableTextRight"/>
            </w:pPr>
            <w:r w:rsidRPr="00867806">
              <w:t>2,255</w:t>
            </w:r>
          </w:p>
        </w:tc>
        <w:tc>
          <w:tcPr>
            <w:tcW w:w="794" w:type="dxa"/>
            <w:shd w:val="clear" w:color="auto" w:fill="D0EAFF" w:themeFill="accent2" w:themeFillTint="1A"/>
            <w:noWrap/>
            <w:hideMark/>
          </w:tcPr>
          <w:p w14:paraId="294A1144" w14:textId="2275F20B" w:rsidR="009055DA" w:rsidRPr="00FE02D0" w:rsidRDefault="009055DA" w:rsidP="009055DA">
            <w:pPr>
              <w:pStyle w:val="TableTextRight"/>
            </w:pPr>
            <w:r w:rsidRPr="00867806">
              <w:t>1,911</w:t>
            </w:r>
          </w:p>
        </w:tc>
        <w:tc>
          <w:tcPr>
            <w:tcW w:w="1191" w:type="dxa"/>
            <w:shd w:val="clear" w:color="auto" w:fill="D0EAFF" w:themeFill="accent2" w:themeFillTint="1A"/>
            <w:noWrap/>
            <w:hideMark/>
          </w:tcPr>
          <w:p w14:paraId="1985281C" w14:textId="6DD29200" w:rsidR="009055DA" w:rsidRPr="00FE02D0" w:rsidRDefault="009055DA" w:rsidP="009055DA">
            <w:pPr>
              <w:pStyle w:val="TableTextRight"/>
              <w:ind w:right="227"/>
            </w:pPr>
            <w:r w:rsidRPr="00F51A6E">
              <w:t>84.7</w:t>
            </w:r>
          </w:p>
        </w:tc>
      </w:tr>
      <w:tr w:rsidR="009055DA" w:rsidRPr="00FE02D0" w14:paraId="6B4210A3" w14:textId="77777777" w:rsidTr="00446D37">
        <w:trPr>
          <w:trHeight w:val="300"/>
        </w:trPr>
        <w:tc>
          <w:tcPr>
            <w:tcW w:w="1814" w:type="dxa"/>
            <w:shd w:val="clear" w:color="auto" w:fill="D0EAFF" w:themeFill="accent2" w:themeFillTint="1A"/>
            <w:noWrap/>
            <w:hideMark/>
          </w:tcPr>
          <w:p w14:paraId="247A9289" w14:textId="6BBD2662" w:rsidR="009055DA" w:rsidRPr="00FE02D0" w:rsidRDefault="009055DA" w:rsidP="009055DA">
            <w:pPr>
              <w:pStyle w:val="TableText"/>
            </w:pPr>
            <w:r w:rsidRPr="00867806">
              <w:t>Murrumbidgee</w:t>
            </w:r>
            <w:r w:rsidR="004A5167">
              <w:t>†</w:t>
            </w:r>
          </w:p>
        </w:tc>
        <w:tc>
          <w:tcPr>
            <w:tcW w:w="3636" w:type="dxa"/>
            <w:shd w:val="clear" w:color="auto" w:fill="D0EAFF" w:themeFill="accent2" w:themeFillTint="1A"/>
            <w:noWrap/>
            <w:hideMark/>
          </w:tcPr>
          <w:p w14:paraId="0D545F8C" w14:textId="083D1048" w:rsidR="009055DA" w:rsidRPr="00FE02D0" w:rsidRDefault="009055DA" w:rsidP="009055DA">
            <w:pPr>
              <w:pStyle w:val="TableText"/>
            </w:pPr>
            <w:r w:rsidRPr="00867806">
              <w:t>Rt1.4: Temporary lowland stream</w:t>
            </w:r>
          </w:p>
        </w:tc>
        <w:tc>
          <w:tcPr>
            <w:tcW w:w="964" w:type="dxa"/>
            <w:shd w:val="clear" w:color="auto" w:fill="D0EAFF" w:themeFill="accent2" w:themeFillTint="1A"/>
            <w:noWrap/>
            <w:hideMark/>
          </w:tcPr>
          <w:p w14:paraId="78E24629" w14:textId="6B8CF691" w:rsidR="009055DA" w:rsidRPr="00FE02D0" w:rsidRDefault="009055DA" w:rsidP="009055DA">
            <w:pPr>
              <w:pStyle w:val="TableTextRight"/>
            </w:pPr>
            <w:r w:rsidRPr="00867806">
              <w:t>7,283</w:t>
            </w:r>
          </w:p>
        </w:tc>
        <w:tc>
          <w:tcPr>
            <w:tcW w:w="1191" w:type="dxa"/>
            <w:shd w:val="clear" w:color="auto" w:fill="D0EAFF" w:themeFill="accent2" w:themeFillTint="1A"/>
            <w:noWrap/>
            <w:hideMark/>
          </w:tcPr>
          <w:p w14:paraId="1BAA9DF7" w14:textId="26F91802" w:rsidR="009055DA" w:rsidRPr="00FE02D0" w:rsidRDefault="009055DA" w:rsidP="009055DA">
            <w:pPr>
              <w:pStyle w:val="TableTextRight"/>
            </w:pPr>
            <w:r w:rsidRPr="00867806">
              <w:t>1,460</w:t>
            </w:r>
          </w:p>
        </w:tc>
        <w:tc>
          <w:tcPr>
            <w:tcW w:w="794" w:type="dxa"/>
            <w:shd w:val="clear" w:color="auto" w:fill="D0EAFF" w:themeFill="accent2" w:themeFillTint="1A"/>
            <w:noWrap/>
            <w:hideMark/>
          </w:tcPr>
          <w:p w14:paraId="7B7AC500" w14:textId="48696E69" w:rsidR="009055DA" w:rsidRPr="00FE02D0" w:rsidRDefault="009055DA" w:rsidP="009055DA">
            <w:pPr>
              <w:pStyle w:val="TableTextRight"/>
            </w:pPr>
            <w:r w:rsidRPr="00867806">
              <w:t>528</w:t>
            </w:r>
          </w:p>
        </w:tc>
        <w:tc>
          <w:tcPr>
            <w:tcW w:w="1191" w:type="dxa"/>
            <w:shd w:val="clear" w:color="auto" w:fill="D0EAFF" w:themeFill="accent2" w:themeFillTint="1A"/>
            <w:noWrap/>
            <w:hideMark/>
          </w:tcPr>
          <w:p w14:paraId="2FE47AA6" w14:textId="7A2307B0" w:rsidR="009055DA" w:rsidRPr="00FE02D0" w:rsidRDefault="009055DA" w:rsidP="009055DA">
            <w:pPr>
              <w:pStyle w:val="TableTextRight"/>
              <w:ind w:right="227"/>
            </w:pPr>
            <w:r w:rsidRPr="00F51A6E">
              <w:t>36.2</w:t>
            </w:r>
          </w:p>
        </w:tc>
      </w:tr>
      <w:tr w:rsidR="009055DA" w:rsidRPr="00FE02D0" w14:paraId="36AC450C"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6085315A" w14:textId="255DC9D3" w:rsidR="009055DA" w:rsidRPr="00FE02D0" w:rsidRDefault="009055DA" w:rsidP="009055DA">
            <w:pPr>
              <w:pStyle w:val="TableText"/>
            </w:pPr>
            <w:r w:rsidRPr="00867806">
              <w:t>Murrumbidgee</w:t>
            </w:r>
            <w:r w:rsidR="004A5167">
              <w:t>†</w:t>
            </w:r>
          </w:p>
        </w:tc>
        <w:tc>
          <w:tcPr>
            <w:tcW w:w="3636" w:type="dxa"/>
            <w:shd w:val="clear" w:color="auto" w:fill="D0EAFF" w:themeFill="accent2" w:themeFillTint="1A"/>
            <w:noWrap/>
            <w:hideMark/>
          </w:tcPr>
          <w:p w14:paraId="70C33883" w14:textId="65966DC4"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0C5BEC3C" w14:textId="664F750C" w:rsidR="009055DA" w:rsidRPr="00FE02D0" w:rsidRDefault="009055DA" w:rsidP="009055DA">
            <w:pPr>
              <w:pStyle w:val="TableTextRight"/>
            </w:pPr>
            <w:r w:rsidRPr="00867806">
              <w:t>1,257</w:t>
            </w:r>
          </w:p>
        </w:tc>
        <w:tc>
          <w:tcPr>
            <w:tcW w:w="1191" w:type="dxa"/>
            <w:shd w:val="clear" w:color="auto" w:fill="D0EAFF" w:themeFill="accent2" w:themeFillTint="1A"/>
            <w:noWrap/>
            <w:hideMark/>
          </w:tcPr>
          <w:p w14:paraId="3D8269FA" w14:textId="6A2403C4" w:rsidR="009055DA" w:rsidRPr="00FE02D0" w:rsidRDefault="009055DA" w:rsidP="009055DA">
            <w:pPr>
              <w:pStyle w:val="TableTextRight"/>
            </w:pPr>
            <w:r w:rsidRPr="00867806">
              <w:t>94</w:t>
            </w:r>
          </w:p>
        </w:tc>
        <w:tc>
          <w:tcPr>
            <w:tcW w:w="794" w:type="dxa"/>
            <w:shd w:val="clear" w:color="auto" w:fill="D0EAFF" w:themeFill="accent2" w:themeFillTint="1A"/>
            <w:noWrap/>
            <w:hideMark/>
          </w:tcPr>
          <w:p w14:paraId="4F286DCB" w14:textId="6CE1A7E8" w:rsidR="009055DA" w:rsidRPr="00FE02D0" w:rsidRDefault="009055DA" w:rsidP="009055DA">
            <w:pPr>
              <w:pStyle w:val="TableTextRight"/>
            </w:pPr>
            <w:r w:rsidRPr="00867806">
              <w:t>17</w:t>
            </w:r>
          </w:p>
        </w:tc>
        <w:tc>
          <w:tcPr>
            <w:tcW w:w="1191" w:type="dxa"/>
            <w:shd w:val="clear" w:color="auto" w:fill="D0EAFF" w:themeFill="accent2" w:themeFillTint="1A"/>
            <w:noWrap/>
            <w:hideMark/>
          </w:tcPr>
          <w:p w14:paraId="5D08D3A5" w14:textId="49828A50" w:rsidR="009055DA" w:rsidRPr="00FE02D0" w:rsidRDefault="009055DA" w:rsidP="009055DA">
            <w:pPr>
              <w:pStyle w:val="TableTextRight"/>
              <w:ind w:right="227"/>
            </w:pPr>
            <w:r w:rsidRPr="00F51A6E">
              <w:t>18.1</w:t>
            </w:r>
          </w:p>
        </w:tc>
      </w:tr>
      <w:tr w:rsidR="009055DA" w:rsidRPr="00FE02D0" w14:paraId="1398426E" w14:textId="77777777" w:rsidTr="00446D37">
        <w:trPr>
          <w:trHeight w:val="300"/>
        </w:trPr>
        <w:tc>
          <w:tcPr>
            <w:tcW w:w="1814" w:type="dxa"/>
            <w:shd w:val="clear" w:color="auto" w:fill="D0EAFF" w:themeFill="accent2" w:themeFillTint="1A"/>
            <w:noWrap/>
            <w:hideMark/>
          </w:tcPr>
          <w:p w14:paraId="09E1AA9D" w14:textId="1DDA4B10" w:rsidR="009055DA" w:rsidRPr="00FE02D0" w:rsidRDefault="009055DA" w:rsidP="009055DA">
            <w:pPr>
              <w:pStyle w:val="TableText"/>
            </w:pPr>
            <w:r w:rsidRPr="00867806">
              <w:t>Murrumbidgee</w:t>
            </w:r>
            <w:r w:rsidR="004A5167">
              <w:t>†</w:t>
            </w:r>
          </w:p>
        </w:tc>
        <w:tc>
          <w:tcPr>
            <w:tcW w:w="3636" w:type="dxa"/>
            <w:shd w:val="clear" w:color="auto" w:fill="D0EAFF" w:themeFill="accent2" w:themeFillTint="1A"/>
            <w:noWrap/>
            <w:hideMark/>
          </w:tcPr>
          <w:p w14:paraId="315B06ED" w14:textId="19625270" w:rsidR="009055DA" w:rsidRPr="00FE02D0" w:rsidRDefault="009055DA" w:rsidP="009055DA">
            <w:pPr>
              <w:pStyle w:val="TableText"/>
            </w:pPr>
            <w:r w:rsidRPr="00867806">
              <w:t>Rt1.2: Temporary transitional zone stream</w:t>
            </w:r>
          </w:p>
        </w:tc>
        <w:tc>
          <w:tcPr>
            <w:tcW w:w="964" w:type="dxa"/>
            <w:shd w:val="clear" w:color="auto" w:fill="D0EAFF" w:themeFill="accent2" w:themeFillTint="1A"/>
            <w:noWrap/>
            <w:hideMark/>
          </w:tcPr>
          <w:p w14:paraId="0C258D4A" w14:textId="0A015302" w:rsidR="009055DA" w:rsidRPr="00FE02D0" w:rsidRDefault="009055DA" w:rsidP="009055DA">
            <w:pPr>
              <w:pStyle w:val="TableTextRight"/>
            </w:pPr>
            <w:r w:rsidRPr="00867806">
              <w:t>12,784</w:t>
            </w:r>
          </w:p>
        </w:tc>
        <w:tc>
          <w:tcPr>
            <w:tcW w:w="1191" w:type="dxa"/>
            <w:shd w:val="clear" w:color="auto" w:fill="D0EAFF" w:themeFill="accent2" w:themeFillTint="1A"/>
            <w:noWrap/>
            <w:hideMark/>
          </w:tcPr>
          <w:p w14:paraId="17AA0589" w14:textId="1FCB3FCE" w:rsidR="009055DA" w:rsidRPr="00FE02D0" w:rsidRDefault="009055DA" w:rsidP="009055DA">
            <w:pPr>
              <w:pStyle w:val="TableTextRight"/>
            </w:pPr>
            <w:r w:rsidRPr="00867806">
              <w:t>43</w:t>
            </w:r>
          </w:p>
        </w:tc>
        <w:tc>
          <w:tcPr>
            <w:tcW w:w="794" w:type="dxa"/>
            <w:shd w:val="clear" w:color="auto" w:fill="D0EAFF" w:themeFill="accent2" w:themeFillTint="1A"/>
            <w:noWrap/>
            <w:hideMark/>
          </w:tcPr>
          <w:p w14:paraId="70A30E57" w14:textId="79D52B85" w:rsidR="009055DA" w:rsidRPr="00FE02D0" w:rsidRDefault="009055DA" w:rsidP="009055DA">
            <w:pPr>
              <w:pStyle w:val="TableTextRight"/>
            </w:pPr>
            <w:r w:rsidRPr="00867806">
              <w:t>6</w:t>
            </w:r>
          </w:p>
        </w:tc>
        <w:tc>
          <w:tcPr>
            <w:tcW w:w="1191" w:type="dxa"/>
            <w:shd w:val="clear" w:color="auto" w:fill="D0EAFF" w:themeFill="accent2" w:themeFillTint="1A"/>
            <w:noWrap/>
            <w:hideMark/>
          </w:tcPr>
          <w:p w14:paraId="3A6A1AF0" w14:textId="30BE2311" w:rsidR="009055DA" w:rsidRPr="00FE02D0" w:rsidRDefault="009055DA" w:rsidP="009055DA">
            <w:pPr>
              <w:pStyle w:val="TableTextRight"/>
              <w:ind w:right="227"/>
            </w:pPr>
            <w:r w:rsidRPr="00F51A6E">
              <w:t>14.0</w:t>
            </w:r>
          </w:p>
        </w:tc>
      </w:tr>
      <w:tr w:rsidR="009055DA" w:rsidRPr="00FE02D0" w14:paraId="3C1F6E99"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53393640" w14:textId="5DADFED6" w:rsidR="009055DA" w:rsidRPr="00FE02D0" w:rsidRDefault="009055DA" w:rsidP="009055DA">
            <w:pPr>
              <w:pStyle w:val="TableText"/>
            </w:pPr>
            <w:r w:rsidRPr="00867806">
              <w:t>Murrumbidgee</w:t>
            </w:r>
          </w:p>
        </w:tc>
        <w:tc>
          <w:tcPr>
            <w:tcW w:w="3636" w:type="dxa"/>
            <w:noWrap/>
            <w:hideMark/>
          </w:tcPr>
          <w:p w14:paraId="54E3093E" w14:textId="2E21DD22" w:rsidR="009055DA" w:rsidRPr="00FE02D0" w:rsidRDefault="009055DA" w:rsidP="009055DA">
            <w:pPr>
              <w:pStyle w:val="TableText"/>
            </w:pPr>
            <w:r w:rsidRPr="00867806">
              <w:t>Rp1.3: Permanent low energy upland stream</w:t>
            </w:r>
          </w:p>
        </w:tc>
        <w:tc>
          <w:tcPr>
            <w:tcW w:w="964" w:type="dxa"/>
            <w:noWrap/>
            <w:hideMark/>
          </w:tcPr>
          <w:p w14:paraId="24E6811E" w14:textId="32E07F88" w:rsidR="009055DA" w:rsidRPr="00FE02D0" w:rsidRDefault="009055DA" w:rsidP="009055DA">
            <w:pPr>
              <w:pStyle w:val="TableTextRight"/>
            </w:pPr>
            <w:r w:rsidRPr="00867806">
              <w:t>1,094</w:t>
            </w:r>
          </w:p>
        </w:tc>
        <w:tc>
          <w:tcPr>
            <w:tcW w:w="1191" w:type="dxa"/>
            <w:noWrap/>
            <w:hideMark/>
          </w:tcPr>
          <w:p w14:paraId="39F41D76" w14:textId="52AA0E52" w:rsidR="009055DA" w:rsidRPr="00FE02D0" w:rsidRDefault="009055DA" w:rsidP="009055DA">
            <w:pPr>
              <w:pStyle w:val="TableTextRight"/>
            </w:pPr>
            <w:r w:rsidRPr="00867806">
              <w:t>214</w:t>
            </w:r>
          </w:p>
        </w:tc>
        <w:tc>
          <w:tcPr>
            <w:tcW w:w="794" w:type="dxa"/>
            <w:noWrap/>
            <w:hideMark/>
          </w:tcPr>
          <w:p w14:paraId="651B0F3B" w14:textId="165ECFA0" w:rsidR="009055DA" w:rsidRPr="00FE02D0" w:rsidRDefault="009055DA" w:rsidP="009055DA">
            <w:pPr>
              <w:pStyle w:val="TableTextRight"/>
            </w:pPr>
            <w:r w:rsidRPr="00867806">
              <w:t>0</w:t>
            </w:r>
          </w:p>
        </w:tc>
        <w:tc>
          <w:tcPr>
            <w:tcW w:w="1191" w:type="dxa"/>
            <w:noWrap/>
            <w:hideMark/>
          </w:tcPr>
          <w:p w14:paraId="5A2442B1" w14:textId="767A8735" w:rsidR="009055DA" w:rsidRPr="00FE02D0" w:rsidRDefault="009055DA" w:rsidP="009055DA">
            <w:pPr>
              <w:pStyle w:val="TableTextRight"/>
              <w:ind w:right="227"/>
            </w:pPr>
            <w:r w:rsidRPr="00F51A6E">
              <w:t>0</w:t>
            </w:r>
          </w:p>
        </w:tc>
      </w:tr>
      <w:tr w:rsidR="009055DA" w:rsidRPr="00FE02D0" w14:paraId="58C45283" w14:textId="77777777" w:rsidTr="00446D37">
        <w:trPr>
          <w:trHeight w:val="300"/>
        </w:trPr>
        <w:tc>
          <w:tcPr>
            <w:tcW w:w="1814" w:type="dxa"/>
            <w:noWrap/>
            <w:hideMark/>
          </w:tcPr>
          <w:p w14:paraId="1CE2A572" w14:textId="7EE91C19" w:rsidR="009055DA" w:rsidRPr="00FE02D0" w:rsidRDefault="009055DA" w:rsidP="009055DA">
            <w:pPr>
              <w:pStyle w:val="TableText"/>
            </w:pPr>
            <w:r w:rsidRPr="00867806">
              <w:t>Murrumbidgee</w:t>
            </w:r>
          </w:p>
        </w:tc>
        <w:tc>
          <w:tcPr>
            <w:tcW w:w="3636" w:type="dxa"/>
            <w:noWrap/>
            <w:hideMark/>
          </w:tcPr>
          <w:p w14:paraId="3DF1D34A" w14:textId="10ACF083" w:rsidR="009055DA" w:rsidRPr="00FE02D0" w:rsidRDefault="009055DA" w:rsidP="009055DA">
            <w:pPr>
              <w:pStyle w:val="TableText"/>
            </w:pPr>
            <w:r w:rsidRPr="00867806">
              <w:t>Rp1.1: Permanent high energy upland stream</w:t>
            </w:r>
          </w:p>
        </w:tc>
        <w:tc>
          <w:tcPr>
            <w:tcW w:w="964" w:type="dxa"/>
            <w:noWrap/>
            <w:hideMark/>
          </w:tcPr>
          <w:p w14:paraId="0143A5AA" w14:textId="1825462F" w:rsidR="009055DA" w:rsidRPr="00FE02D0" w:rsidRDefault="009055DA" w:rsidP="009055DA">
            <w:pPr>
              <w:pStyle w:val="TableTextRight"/>
            </w:pPr>
            <w:r w:rsidRPr="00867806">
              <w:t>2,956</w:t>
            </w:r>
          </w:p>
        </w:tc>
        <w:tc>
          <w:tcPr>
            <w:tcW w:w="1191" w:type="dxa"/>
            <w:noWrap/>
            <w:hideMark/>
          </w:tcPr>
          <w:p w14:paraId="1B370DD4" w14:textId="18001A85" w:rsidR="009055DA" w:rsidRPr="00FE02D0" w:rsidRDefault="009055DA" w:rsidP="009055DA">
            <w:pPr>
              <w:pStyle w:val="TableTextRight"/>
            </w:pPr>
            <w:r w:rsidRPr="00867806">
              <w:t>71</w:t>
            </w:r>
          </w:p>
        </w:tc>
        <w:tc>
          <w:tcPr>
            <w:tcW w:w="794" w:type="dxa"/>
            <w:noWrap/>
            <w:hideMark/>
          </w:tcPr>
          <w:p w14:paraId="2A1A31CB" w14:textId="21F8247A" w:rsidR="009055DA" w:rsidRPr="00FE02D0" w:rsidRDefault="009055DA" w:rsidP="009055DA">
            <w:pPr>
              <w:pStyle w:val="TableTextRight"/>
            </w:pPr>
            <w:r w:rsidRPr="00867806">
              <w:t>0</w:t>
            </w:r>
          </w:p>
        </w:tc>
        <w:tc>
          <w:tcPr>
            <w:tcW w:w="1191" w:type="dxa"/>
            <w:noWrap/>
            <w:hideMark/>
          </w:tcPr>
          <w:p w14:paraId="49F50B6E" w14:textId="3F092CBC" w:rsidR="009055DA" w:rsidRPr="00FE02D0" w:rsidRDefault="009055DA" w:rsidP="009055DA">
            <w:pPr>
              <w:pStyle w:val="TableTextRight"/>
              <w:ind w:right="227"/>
            </w:pPr>
            <w:r w:rsidRPr="00F51A6E">
              <w:t>0</w:t>
            </w:r>
          </w:p>
        </w:tc>
      </w:tr>
      <w:tr w:rsidR="009055DA" w:rsidRPr="00FE02D0" w14:paraId="06838285"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7E9E621F" w14:textId="3E29E9D4" w:rsidR="009055DA" w:rsidRPr="00FE02D0" w:rsidRDefault="009055DA" w:rsidP="009055DA">
            <w:pPr>
              <w:pStyle w:val="TableText"/>
            </w:pPr>
            <w:r w:rsidRPr="00867806">
              <w:t>Murrumbidgee</w:t>
            </w:r>
          </w:p>
        </w:tc>
        <w:tc>
          <w:tcPr>
            <w:tcW w:w="3636" w:type="dxa"/>
            <w:noWrap/>
            <w:hideMark/>
          </w:tcPr>
          <w:p w14:paraId="1D274D1A" w14:textId="322B4A11" w:rsidR="009055DA" w:rsidRPr="00FE02D0" w:rsidRDefault="009055DA" w:rsidP="009055DA">
            <w:pPr>
              <w:pStyle w:val="TableText"/>
            </w:pPr>
            <w:r w:rsidRPr="00867806">
              <w:t>Rt1.1: Temporary high energy upland stream</w:t>
            </w:r>
          </w:p>
        </w:tc>
        <w:tc>
          <w:tcPr>
            <w:tcW w:w="964" w:type="dxa"/>
            <w:noWrap/>
            <w:hideMark/>
          </w:tcPr>
          <w:p w14:paraId="07C5B272" w14:textId="45E1D039" w:rsidR="009055DA" w:rsidRPr="00FE02D0" w:rsidRDefault="009055DA" w:rsidP="009055DA">
            <w:pPr>
              <w:pStyle w:val="TableTextRight"/>
            </w:pPr>
            <w:r w:rsidRPr="00867806">
              <w:t>14,155</w:t>
            </w:r>
          </w:p>
        </w:tc>
        <w:tc>
          <w:tcPr>
            <w:tcW w:w="1191" w:type="dxa"/>
            <w:noWrap/>
            <w:hideMark/>
          </w:tcPr>
          <w:p w14:paraId="465B6447" w14:textId="6484460E" w:rsidR="009055DA" w:rsidRPr="00FE02D0" w:rsidRDefault="009055DA" w:rsidP="009055DA">
            <w:pPr>
              <w:pStyle w:val="TableTextRight"/>
            </w:pPr>
            <w:r w:rsidRPr="00867806">
              <w:t>35</w:t>
            </w:r>
          </w:p>
        </w:tc>
        <w:tc>
          <w:tcPr>
            <w:tcW w:w="794" w:type="dxa"/>
            <w:noWrap/>
            <w:hideMark/>
          </w:tcPr>
          <w:p w14:paraId="3B22DFB8" w14:textId="76B9D9C2" w:rsidR="009055DA" w:rsidRPr="00FE02D0" w:rsidRDefault="009055DA" w:rsidP="009055DA">
            <w:pPr>
              <w:pStyle w:val="TableTextRight"/>
            </w:pPr>
            <w:r w:rsidRPr="00867806">
              <w:t>0</w:t>
            </w:r>
          </w:p>
        </w:tc>
        <w:tc>
          <w:tcPr>
            <w:tcW w:w="1191" w:type="dxa"/>
            <w:noWrap/>
            <w:hideMark/>
          </w:tcPr>
          <w:p w14:paraId="43ED6D36" w14:textId="29055972" w:rsidR="009055DA" w:rsidRPr="00FE02D0" w:rsidRDefault="009055DA" w:rsidP="009055DA">
            <w:pPr>
              <w:pStyle w:val="TableTextRight"/>
              <w:ind w:right="227"/>
            </w:pPr>
            <w:r w:rsidRPr="00F51A6E">
              <w:t>0</w:t>
            </w:r>
          </w:p>
        </w:tc>
      </w:tr>
      <w:tr w:rsidR="009055DA" w:rsidRPr="00FE02D0" w14:paraId="55AA9B9E" w14:textId="77777777" w:rsidTr="00446D37">
        <w:trPr>
          <w:trHeight w:val="300"/>
        </w:trPr>
        <w:tc>
          <w:tcPr>
            <w:tcW w:w="1814" w:type="dxa"/>
            <w:noWrap/>
            <w:hideMark/>
          </w:tcPr>
          <w:p w14:paraId="7E32C9E1" w14:textId="4A5AD7D5" w:rsidR="009055DA" w:rsidRPr="00FE02D0" w:rsidRDefault="009055DA" w:rsidP="009055DA">
            <w:pPr>
              <w:pStyle w:val="TableText"/>
            </w:pPr>
            <w:r w:rsidRPr="00867806">
              <w:t>Murrumbidgee</w:t>
            </w:r>
          </w:p>
        </w:tc>
        <w:tc>
          <w:tcPr>
            <w:tcW w:w="3636" w:type="dxa"/>
            <w:noWrap/>
            <w:hideMark/>
          </w:tcPr>
          <w:p w14:paraId="7D77CB53" w14:textId="7D64D654" w:rsidR="009055DA" w:rsidRPr="00FE02D0" w:rsidRDefault="009055DA" w:rsidP="009055DA">
            <w:pPr>
              <w:pStyle w:val="TableText"/>
            </w:pPr>
            <w:r w:rsidRPr="00867806">
              <w:t>Rt1.3: Temporary low energy upland stream</w:t>
            </w:r>
          </w:p>
        </w:tc>
        <w:tc>
          <w:tcPr>
            <w:tcW w:w="964" w:type="dxa"/>
            <w:noWrap/>
            <w:hideMark/>
          </w:tcPr>
          <w:p w14:paraId="77C02277" w14:textId="4DFC1E85" w:rsidR="009055DA" w:rsidRPr="00FE02D0" w:rsidRDefault="009055DA" w:rsidP="009055DA">
            <w:pPr>
              <w:pStyle w:val="TableTextRight"/>
            </w:pPr>
            <w:r w:rsidRPr="00867806">
              <w:t>195</w:t>
            </w:r>
          </w:p>
        </w:tc>
        <w:tc>
          <w:tcPr>
            <w:tcW w:w="1191" w:type="dxa"/>
            <w:noWrap/>
            <w:hideMark/>
          </w:tcPr>
          <w:p w14:paraId="20F71E0D" w14:textId="15AD84B6" w:rsidR="009055DA" w:rsidRPr="00FE02D0" w:rsidRDefault="009055DA" w:rsidP="009055DA">
            <w:pPr>
              <w:pStyle w:val="TableTextRight"/>
            </w:pPr>
            <w:r w:rsidRPr="00867806">
              <w:t>0</w:t>
            </w:r>
          </w:p>
        </w:tc>
        <w:tc>
          <w:tcPr>
            <w:tcW w:w="794" w:type="dxa"/>
            <w:noWrap/>
            <w:hideMark/>
          </w:tcPr>
          <w:p w14:paraId="4348A513" w14:textId="044406E7" w:rsidR="009055DA" w:rsidRPr="00FE02D0" w:rsidRDefault="009055DA" w:rsidP="009055DA">
            <w:pPr>
              <w:pStyle w:val="TableTextRight"/>
            </w:pPr>
            <w:r w:rsidRPr="00867806">
              <w:t>0</w:t>
            </w:r>
          </w:p>
        </w:tc>
        <w:tc>
          <w:tcPr>
            <w:tcW w:w="1191" w:type="dxa"/>
            <w:noWrap/>
            <w:hideMark/>
          </w:tcPr>
          <w:p w14:paraId="54F1A743" w14:textId="74DCA8D8" w:rsidR="009055DA" w:rsidRPr="00FE02D0" w:rsidRDefault="009055DA" w:rsidP="009055DA">
            <w:pPr>
              <w:pStyle w:val="TableTextRight"/>
              <w:ind w:right="227"/>
            </w:pPr>
            <w:r w:rsidRPr="00F51A6E">
              <w:t>0</w:t>
            </w:r>
          </w:p>
        </w:tc>
      </w:tr>
      <w:tr w:rsidR="009055DA" w:rsidRPr="00FE02D0" w14:paraId="24473F6B"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0D20D3EB" w14:textId="3CC8B826" w:rsidR="009055DA" w:rsidRPr="00FE02D0" w:rsidRDefault="009055DA" w:rsidP="009055DA">
            <w:pPr>
              <w:pStyle w:val="TableText"/>
            </w:pPr>
            <w:r w:rsidRPr="00867806">
              <w:t>Namoi</w:t>
            </w:r>
            <w:r w:rsidR="004A5167">
              <w:t>†</w:t>
            </w:r>
          </w:p>
        </w:tc>
        <w:tc>
          <w:tcPr>
            <w:tcW w:w="3636" w:type="dxa"/>
            <w:shd w:val="clear" w:color="auto" w:fill="D0EAFF" w:themeFill="accent2" w:themeFillTint="1A"/>
            <w:noWrap/>
            <w:hideMark/>
          </w:tcPr>
          <w:p w14:paraId="3F6E97D7" w14:textId="67F1FD56"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10C3F929" w14:textId="50CF7C4E" w:rsidR="009055DA" w:rsidRPr="00FE02D0" w:rsidRDefault="009055DA" w:rsidP="009055DA">
            <w:pPr>
              <w:pStyle w:val="TableTextRight"/>
            </w:pPr>
            <w:r w:rsidRPr="00867806">
              <w:t>898</w:t>
            </w:r>
          </w:p>
        </w:tc>
        <w:tc>
          <w:tcPr>
            <w:tcW w:w="1191" w:type="dxa"/>
            <w:shd w:val="clear" w:color="auto" w:fill="D0EAFF" w:themeFill="accent2" w:themeFillTint="1A"/>
            <w:noWrap/>
            <w:hideMark/>
          </w:tcPr>
          <w:p w14:paraId="493A5C81" w14:textId="3C8F324A" w:rsidR="009055DA" w:rsidRPr="00FE02D0" w:rsidRDefault="009055DA" w:rsidP="009055DA">
            <w:pPr>
              <w:pStyle w:val="TableTextRight"/>
            </w:pPr>
            <w:r w:rsidRPr="00867806">
              <w:t>569</w:t>
            </w:r>
          </w:p>
        </w:tc>
        <w:tc>
          <w:tcPr>
            <w:tcW w:w="794" w:type="dxa"/>
            <w:shd w:val="clear" w:color="auto" w:fill="D0EAFF" w:themeFill="accent2" w:themeFillTint="1A"/>
            <w:noWrap/>
            <w:hideMark/>
          </w:tcPr>
          <w:p w14:paraId="5EFBAD0F" w14:textId="1023FBCA" w:rsidR="009055DA" w:rsidRPr="00FE02D0" w:rsidRDefault="009055DA" w:rsidP="009055DA">
            <w:pPr>
              <w:pStyle w:val="TableTextRight"/>
            </w:pPr>
            <w:r w:rsidRPr="00867806">
              <w:t>564</w:t>
            </w:r>
          </w:p>
        </w:tc>
        <w:tc>
          <w:tcPr>
            <w:tcW w:w="1191" w:type="dxa"/>
            <w:shd w:val="clear" w:color="auto" w:fill="D0EAFF" w:themeFill="accent2" w:themeFillTint="1A"/>
            <w:noWrap/>
            <w:hideMark/>
          </w:tcPr>
          <w:p w14:paraId="782AFD60" w14:textId="359BE04D" w:rsidR="009055DA" w:rsidRPr="00FE02D0" w:rsidRDefault="009055DA" w:rsidP="009055DA">
            <w:pPr>
              <w:pStyle w:val="TableTextRight"/>
              <w:ind w:right="227"/>
            </w:pPr>
            <w:r w:rsidRPr="00F51A6E">
              <w:t>99.1</w:t>
            </w:r>
          </w:p>
        </w:tc>
      </w:tr>
      <w:tr w:rsidR="009055DA" w:rsidRPr="00FE02D0" w14:paraId="7B13FAD0" w14:textId="77777777" w:rsidTr="00446D37">
        <w:trPr>
          <w:trHeight w:val="300"/>
        </w:trPr>
        <w:tc>
          <w:tcPr>
            <w:tcW w:w="1814" w:type="dxa"/>
            <w:shd w:val="clear" w:color="auto" w:fill="D0EAFF" w:themeFill="accent2" w:themeFillTint="1A"/>
            <w:noWrap/>
            <w:hideMark/>
          </w:tcPr>
          <w:p w14:paraId="5C58A2F1" w14:textId="62FD2239" w:rsidR="009055DA" w:rsidRPr="00FE02D0" w:rsidRDefault="009055DA" w:rsidP="009055DA">
            <w:pPr>
              <w:pStyle w:val="TableText"/>
            </w:pPr>
            <w:r w:rsidRPr="00867806">
              <w:t>Namoi</w:t>
            </w:r>
            <w:r w:rsidR="004A5167">
              <w:t>†</w:t>
            </w:r>
          </w:p>
        </w:tc>
        <w:tc>
          <w:tcPr>
            <w:tcW w:w="3636" w:type="dxa"/>
            <w:shd w:val="clear" w:color="auto" w:fill="D0EAFF" w:themeFill="accent2" w:themeFillTint="1A"/>
            <w:noWrap/>
            <w:hideMark/>
          </w:tcPr>
          <w:p w14:paraId="4F6FE4CC" w14:textId="2A4C04F6"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12A93982" w14:textId="2C6D5EE3" w:rsidR="009055DA" w:rsidRPr="00FE02D0" w:rsidRDefault="009055DA" w:rsidP="009055DA">
            <w:pPr>
              <w:pStyle w:val="TableTextRight"/>
            </w:pPr>
            <w:r w:rsidRPr="00867806">
              <w:t>1,594</w:t>
            </w:r>
          </w:p>
        </w:tc>
        <w:tc>
          <w:tcPr>
            <w:tcW w:w="1191" w:type="dxa"/>
            <w:shd w:val="clear" w:color="auto" w:fill="D0EAFF" w:themeFill="accent2" w:themeFillTint="1A"/>
            <w:noWrap/>
            <w:hideMark/>
          </w:tcPr>
          <w:p w14:paraId="010FEA13" w14:textId="319D1E6A" w:rsidR="009055DA" w:rsidRPr="00FE02D0" w:rsidRDefault="009055DA" w:rsidP="009055DA">
            <w:pPr>
              <w:pStyle w:val="TableTextRight"/>
            </w:pPr>
            <w:r w:rsidRPr="00867806">
              <w:t>210</w:t>
            </w:r>
          </w:p>
        </w:tc>
        <w:tc>
          <w:tcPr>
            <w:tcW w:w="794" w:type="dxa"/>
            <w:shd w:val="clear" w:color="auto" w:fill="D0EAFF" w:themeFill="accent2" w:themeFillTint="1A"/>
            <w:noWrap/>
            <w:hideMark/>
          </w:tcPr>
          <w:p w14:paraId="5A939712" w14:textId="0DCCC3D1" w:rsidR="009055DA" w:rsidRPr="00FE02D0" w:rsidRDefault="009055DA" w:rsidP="009055DA">
            <w:pPr>
              <w:pStyle w:val="TableTextRight"/>
            </w:pPr>
            <w:r w:rsidRPr="00867806">
              <w:t>121</w:t>
            </w:r>
          </w:p>
        </w:tc>
        <w:tc>
          <w:tcPr>
            <w:tcW w:w="1191" w:type="dxa"/>
            <w:shd w:val="clear" w:color="auto" w:fill="D0EAFF" w:themeFill="accent2" w:themeFillTint="1A"/>
            <w:noWrap/>
            <w:hideMark/>
          </w:tcPr>
          <w:p w14:paraId="6B1761E8" w14:textId="5D2977FC" w:rsidR="009055DA" w:rsidRPr="00FE02D0" w:rsidRDefault="009055DA" w:rsidP="009055DA">
            <w:pPr>
              <w:pStyle w:val="TableTextRight"/>
              <w:ind w:right="227"/>
            </w:pPr>
            <w:r w:rsidRPr="00F51A6E">
              <w:t>57.6</w:t>
            </w:r>
          </w:p>
        </w:tc>
      </w:tr>
      <w:tr w:rsidR="009055DA" w:rsidRPr="00FE02D0" w14:paraId="65BED60A"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4889EF61" w14:textId="1B6FE64E" w:rsidR="009055DA" w:rsidRPr="00FE02D0" w:rsidRDefault="009055DA" w:rsidP="009055DA">
            <w:pPr>
              <w:pStyle w:val="TableText"/>
            </w:pPr>
            <w:r w:rsidRPr="00867806">
              <w:t>Namoi</w:t>
            </w:r>
            <w:r w:rsidR="004A5167">
              <w:t>†</w:t>
            </w:r>
          </w:p>
        </w:tc>
        <w:tc>
          <w:tcPr>
            <w:tcW w:w="3636" w:type="dxa"/>
            <w:shd w:val="clear" w:color="auto" w:fill="D0EAFF" w:themeFill="accent2" w:themeFillTint="1A"/>
            <w:noWrap/>
            <w:hideMark/>
          </w:tcPr>
          <w:p w14:paraId="6EB132C7" w14:textId="772F80C8" w:rsidR="009055DA" w:rsidRPr="00FE02D0" w:rsidRDefault="009055DA" w:rsidP="009055DA">
            <w:pPr>
              <w:pStyle w:val="TableText"/>
            </w:pPr>
            <w:r w:rsidRPr="00867806">
              <w:t>Rp1.1: Permanent high energy upland stream</w:t>
            </w:r>
          </w:p>
        </w:tc>
        <w:tc>
          <w:tcPr>
            <w:tcW w:w="964" w:type="dxa"/>
            <w:shd w:val="clear" w:color="auto" w:fill="D0EAFF" w:themeFill="accent2" w:themeFillTint="1A"/>
            <w:noWrap/>
            <w:hideMark/>
          </w:tcPr>
          <w:p w14:paraId="1EF5F4A1" w14:textId="7D74438C" w:rsidR="009055DA" w:rsidRPr="00FE02D0" w:rsidRDefault="009055DA" w:rsidP="009055DA">
            <w:pPr>
              <w:pStyle w:val="TableTextRight"/>
            </w:pPr>
            <w:r w:rsidRPr="00867806">
              <w:t>1,015</w:t>
            </w:r>
          </w:p>
        </w:tc>
        <w:tc>
          <w:tcPr>
            <w:tcW w:w="1191" w:type="dxa"/>
            <w:shd w:val="clear" w:color="auto" w:fill="D0EAFF" w:themeFill="accent2" w:themeFillTint="1A"/>
            <w:noWrap/>
            <w:hideMark/>
          </w:tcPr>
          <w:p w14:paraId="5CB69389" w14:textId="563AAC9C" w:rsidR="009055DA" w:rsidRPr="00FE02D0" w:rsidRDefault="009055DA" w:rsidP="009055DA">
            <w:pPr>
              <w:pStyle w:val="TableTextRight"/>
            </w:pPr>
            <w:r w:rsidRPr="00867806">
              <w:t>14</w:t>
            </w:r>
          </w:p>
        </w:tc>
        <w:tc>
          <w:tcPr>
            <w:tcW w:w="794" w:type="dxa"/>
            <w:shd w:val="clear" w:color="auto" w:fill="D0EAFF" w:themeFill="accent2" w:themeFillTint="1A"/>
            <w:noWrap/>
            <w:hideMark/>
          </w:tcPr>
          <w:p w14:paraId="6346E0CF" w14:textId="2F9F6086" w:rsidR="009055DA" w:rsidRPr="00FE02D0" w:rsidRDefault="009055DA" w:rsidP="009055DA">
            <w:pPr>
              <w:pStyle w:val="TableTextRight"/>
            </w:pPr>
            <w:r w:rsidRPr="00867806">
              <w:t>&lt;1</w:t>
            </w:r>
          </w:p>
        </w:tc>
        <w:tc>
          <w:tcPr>
            <w:tcW w:w="1191" w:type="dxa"/>
            <w:shd w:val="clear" w:color="auto" w:fill="D0EAFF" w:themeFill="accent2" w:themeFillTint="1A"/>
            <w:noWrap/>
            <w:hideMark/>
          </w:tcPr>
          <w:p w14:paraId="312B5093" w14:textId="0BCE78C9" w:rsidR="009055DA" w:rsidRPr="00FE02D0" w:rsidRDefault="009055DA" w:rsidP="009055DA">
            <w:pPr>
              <w:pStyle w:val="TableTextRight"/>
              <w:ind w:right="227"/>
            </w:pPr>
            <w:r w:rsidRPr="00F51A6E">
              <w:t>&lt;0.1</w:t>
            </w:r>
          </w:p>
        </w:tc>
      </w:tr>
      <w:tr w:rsidR="009055DA" w:rsidRPr="00FE02D0" w14:paraId="3CD1E668" w14:textId="77777777" w:rsidTr="00446D37">
        <w:trPr>
          <w:trHeight w:val="300"/>
        </w:trPr>
        <w:tc>
          <w:tcPr>
            <w:tcW w:w="1814" w:type="dxa"/>
            <w:noWrap/>
            <w:hideMark/>
          </w:tcPr>
          <w:p w14:paraId="65263823" w14:textId="35404953" w:rsidR="009055DA" w:rsidRPr="00FE02D0" w:rsidRDefault="009055DA" w:rsidP="009055DA">
            <w:pPr>
              <w:pStyle w:val="TableText"/>
            </w:pPr>
            <w:r w:rsidRPr="00867806">
              <w:t>Namoi</w:t>
            </w:r>
          </w:p>
        </w:tc>
        <w:tc>
          <w:tcPr>
            <w:tcW w:w="3636" w:type="dxa"/>
            <w:noWrap/>
            <w:hideMark/>
          </w:tcPr>
          <w:p w14:paraId="0644963F" w14:textId="6D43DE39" w:rsidR="009055DA" w:rsidRPr="00FE02D0" w:rsidRDefault="009055DA" w:rsidP="009055DA">
            <w:pPr>
              <w:pStyle w:val="TableText"/>
            </w:pPr>
            <w:r w:rsidRPr="00867806">
              <w:t>Rt1.4: Temporary lowland stream</w:t>
            </w:r>
          </w:p>
        </w:tc>
        <w:tc>
          <w:tcPr>
            <w:tcW w:w="964" w:type="dxa"/>
            <w:noWrap/>
            <w:hideMark/>
          </w:tcPr>
          <w:p w14:paraId="1044A836" w14:textId="2A77BA5C" w:rsidR="009055DA" w:rsidRPr="00FE02D0" w:rsidRDefault="009055DA" w:rsidP="009055DA">
            <w:pPr>
              <w:pStyle w:val="TableTextRight"/>
            </w:pPr>
            <w:r w:rsidRPr="00867806">
              <w:t>5,022</w:t>
            </w:r>
          </w:p>
        </w:tc>
        <w:tc>
          <w:tcPr>
            <w:tcW w:w="1191" w:type="dxa"/>
            <w:noWrap/>
            <w:hideMark/>
          </w:tcPr>
          <w:p w14:paraId="34F5D15F" w14:textId="68F8CC24" w:rsidR="009055DA" w:rsidRPr="00FE02D0" w:rsidRDefault="009055DA" w:rsidP="009055DA">
            <w:pPr>
              <w:pStyle w:val="TableTextRight"/>
            </w:pPr>
            <w:r w:rsidRPr="00867806">
              <w:t>58</w:t>
            </w:r>
          </w:p>
        </w:tc>
        <w:tc>
          <w:tcPr>
            <w:tcW w:w="794" w:type="dxa"/>
            <w:noWrap/>
            <w:hideMark/>
          </w:tcPr>
          <w:p w14:paraId="556DF45D" w14:textId="772BF62F" w:rsidR="009055DA" w:rsidRPr="00FE02D0" w:rsidRDefault="009055DA" w:rsidP="009055DA">
            <w:pPr>
              <w:pStyle w:val="TableTextRight"/>
            </w:pPr>
            <w:r w:rsidRPr="00867806">
              <w:t>0</w:t>
            </w:r>
          </w:p>
        </w:tc>
        <w:tc>
          <w:tcPr>
            <w:tcW w:w="1191" w:type="dxa"/>
            <w:noWrap/>
            <w:hideMark/>
          </w:tcPr>
          <w:p w14:paraId="76447F3B" w14:textId="12406849" w:rsidR="009055DA" w:rsidRPr="00FE02D0" w:rsidRDefault="009055DA" w:rsidP="009055DA">
            <w:pPr>
              <w:pStyle w:val="TableTextRight"/>
              <w:ind w:right="227"/>
            </w:pPr>
            <w:r w:rsidRPr="00F51A6E">
              <w:t>0</w:t>
            </w:r>
          </w:p>
        </w:tc>
      </w:tr>
      <w:tr w:rsidR="009055DA" w:rsidRPr="00FE02D0" w14:paraId="63DAB8E5"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5B80F3E1" w14:textId="1AA2E4A1" w:rsidR="009055DA" w:rsidRPr="00FE02D0" w:rsidRDefault="009055DA" w:rsidP="009055DA">
            <w:pPr>
              <w:pStyle w:val="TableText"/>
            </w:pPr>
            <w:r w:rsidRPr="00867806">
              <w:t>Namoi</w:t>
            </w:r>
          </w:p>
        </w:tc>
        <w:tc>
          <w:tcPr>
            <w:tcW w:w="3636" w:type="dxa"/>
            <w:noWrap/>
            <w:hideMark/>
          </w:tcPr>
          <w:p w14:paraId="7D18DF3E" w14:textId="383A139A" w:rsidR="009055DA" w:rsidRPr="00FE02D0" w:rsidRDefault="009055DA" w:rsidP="009055DA">
            <w:pPr>
              <w:pStyle w:val="TableText"/>
            </w:pPr>
            <w:r w:rsidRPr="00867806">
              <w:t>Rt1.2: Temporary transitional zone stream</w:t>
            </w:r>
          </w:p>
        </w:tc>
        <w:tc>
          <w:tcPr>
            <w:tcW w:w="964" w:type="dxa"/>
            <w:noWrap/>
            <w:hideMark/>
          </w:tcPr>
          <w:p w14:paraId="3E394BEE" w14:textId="7B515F5E" w:rsidR="009055DA" w:rsidRPr="00FE02D0" w:rsidRDefault="009055DA" w:rsidP="009055DA">
            <w:pPr>
              <w:pStyle w:val="TableTextRight"/>
            </w:pPr>
            <w:r w:rsidRPr="00867806">
              <w:t>10,593</w:t>
            </w:r>
          </w:p>
        </w:tc>
        <w:tc>
          <w:tcPr>
            <w:tcW w:w="1191" w:type="dxa"/>
            <w:noWrap/>
            <w:hideMark/>
          </w:tcPr>
          <w:p w14:paraId="3722AD6C" w14:textId="3D0008B0" w:rsidR="009055DA" w:rsidRPr="00FE02D0" w:rsidRDefault="009055DA" w:rsidP="009055DA">
            <w:pPr>
              <w:pStyle w:val="TableTextRight"/>
            </w:pPr>
            <w:r w:rsidRPr="00867806">
              <w:t>29</w:t>
            </w:r>
          </w:p>
        </w:tc>
        <w:tc>
          <w:tcPr>
            <w:tcW w:w="794" w:type="dxa"/>
            <w:noWrap/>
            <w:hideMark/>
          </w:tcPr>
          <w:p w14:paraId="4863D868" w14:textId="2E6F99B9" w:rsidR="009055DA" w:rsidRPr="00FE02D0" w:rsidRDefault="009055DA" w:rsidP="009055DA">
            <w:pPr>
              <w:pStyle w:val="TableTextRight"/>
            </w:pPr>
            <w:r w:rsidRPr="00867806">
              <w:t>0</w:t>
            </w:r>
          </w:p>
        </w:tc>
        <w:tc>
          <w:tcPr>
            <w:tcW w:w="1191" w:type="dxa"/>
            <w:noWrap/>
            <w:hideMark/>
          </w:tcPr>
          <w:p w14:paraId="3971F542" w14:textId="6CFED6B2" w:rsidR="009055DA" w:rsidRPr="00FE02D0" w:rsidRDefault="009055DA" w:rsidP="009055DA">
            <w:pPr>
              <w:pStyle w:val="TableTextRight"/>
              <w:ind w:right="227"/>
            </w:pPr>
            <w:r w:rsidRPr="00F51A6E">
              <w:t>0</w:t>
            </w:r>
          </w:p>
        </w:tc>
      </w:tr>
      <w:tr w:rsidR="009055DA" w:rsidRPr="00FE02D0" w14:paraId="4370D67F" w14:textId="77777777" w:rsidTr="00446D37">
        <w:trPr>
          <w:trHeight w:val="300"/>
        </w:trPr>
        <w:tc>
          <w:tcPr>
            <w:tcW w:w="1814" w:type="dxa"/>
            <w:noWrap/>
            <w:hideMark/>
          </w:tcPr>
          <w:p w14:paraId="58F413D0" w14:textId="153C0113" w:rsidR="009055DA" w:rsidRPr="00FE02D0" w:rsidRDefault="009055DA" w:rsidP="009055DA">
            <w:pPr>
              <w:pStyle w:val="TableText"/>
            </w:pPr>
            <w:r w:rsidRPr="00867806">
              <w:t>Namoi</w:t>
            </w:r>
          </w:p>
        </w:tc>
        <w:tc>
          <w:tcPr>
            <w:tcW w:w="3636" w:type="dxa"/>
            <w:noWrap/>
            <w:hideMark/>
          </w:tcPr>
          <w:p w14:paraId="26A8FE9C" w14:textId="76F59950" w:rsidR="009055DA" w:rsidRPr="00FE02D0" w:rsidRDefault="009055DA" w:rsidP="009055DA">
            <w:pPr>
              <w:pStyle w:val="TableText"/>
            </w:pPr>
            <w:r w:rsidRPr="00867806">
              <w:t>Rt1.1: Temporary high energy upland stream</w:t>
            </w:r>
          </w:p>
        </w:tc>
        <w:tc>
          <w:tcPr>
            <w:tcW w:w="964" w:type="dxa"/>
            <w:noWrap/>
            <w:hideMark/>
          </w:tcPr>
          <w:p w14:paraId="3C3C7DAA" w14:textId="05B18CD7" w:rsidR="009055DA" w:rsidRPr="00FE02D0" w:rsidRDefault="009055DA" w:rsidP="009055DA">
            <w:pPr>
              <w:pStyle w:val="TableTextRight"/>
            </w:pPr>
            <w:r w:rsidRPr="00867806">
              <w:t>10,759</w:t>
            </w:r>
          </w:p>
        </w:tc>
        <w:tc>
          <w:tcPr>
            <w:tcW w:w="1191" w:type="dxa"/>
            <w:noWrap/>
            <w:hideMark/>
          </w:tcPr>
          <w:p w14:paraId="77ADB82C" w14:textId="25D19409" w:rsidR="009055DA" w:rsidRPr="00FE02D0" w:rsidRDefault="009055DA" w:rsidP="009055DA">
            <w:pPr>
              <w:pStyle w:val="TableTextRight"/>
            </w:pPr>
            <w:r w:rsidRPr="00867806">
              <w:t>11</w:t>
            </w:r>
          </w:p>
        </w:tc>
        <w:tc>
          <w:tcPr>
            <w:tcW w:w="794" w:type="dxa"/>
            <w:noWrap/>
            <w:hideMark/>
          </w:tcPr>
          <w:p w14:paraId="5E7F72E2" w14:textId="60BCB471" w:rsidR="009055DA" w:rsidRPr="00FE02D0" w:rsidRDefault="009055DA" w:rsidP="009055DA">
            <w:pPr>
              <w:pStyle w:val="TableTextRight"/>
            </w:pPr>
            <w:r w:rsidRPr="00867806">
              <w:t>0</w:t>
            </w:r>
          </w:p>
        </w:tc>
        <w:tc>
          <w:tcPr>
            <w:tcW w:w="1191" w:type="dxa"/>
            <w:noWrap/>
            <w:hideMark/>
          </w:tcPr>
          <w:p w14:paraId="5A672E87" w14:textId="3CE3479A" w:rsidR="009055DA" w:rsidRPr="00FE02D0" w:rsidRDefault="009055DA" w:rsidP="009055DA">
            <w:pPr>
              <w:pStyle w:val="TableTextRight"/>
              <w:ind w:right="227"/>
            </w:pPr>
            <w:r w:rsidRPr="00F51A6E">
              <w:t>0</w:t>
            </w:r>
          </w:p>
        </w:tc>
      </w:tr>
      <w:tr w:rsidR="009055DA" w:rsidRPr="00FE02D0" w14:paraId="464A4307"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5AE19DBA" w14:textId="565FF4D4" w:rsidR="009055DA" w:rsidRPr="00FE02D0" w:rsidRDefault="009055DA" w:rsidP="009055DA">
            <w:pPr>
              <w:pStyle w:val="TableText"/>
            </w:pPr>
            <w:r w:rsidRPr="00867806">
              <w:t>Namoi</w:t>
            </w:r>
          </w:p>
        </w:tc>
        <w:tc>
          <w:tcPr>
            <w:tcW w:w="3636" w:type="dxa"/>
            <w:noWrap/>
            <w:hideMark/>
          </w:tcPr>
          <w:p w14:paraId="1C6CCF60" w14:textId="4F00F557" w:rsidR="009055DA" w:rsidRPr="00FE02D0" w:rsidRDefault="009055DA" w:rsidP="009055DA">
            <w:pPr>
              <w:pStyle w:val="TableText"/>
            </w:pPr>
            <w:r w:rsidRPr="00867806">
              <w:t>Rp1.3: Permanent low energy upland stream</w:t>
            </w:r>
          </w:p>
        </w:tc>
        <w:tc>
          <w:tcPr>
            <w:tcW w:w="964" w:type="dxa"/>
            <w:noWrap/>
            <w:hideMark/>
          </w:tcPr>
          <w:p w14:paraId="155C5172" w14:textId="5559BE3F" w:rsidR="009055DA" w:rsidRPr="00FE02D0" w:rsidRDefault="009055DA" w:rsidP="009055DA">
            <w:pPr>
              <w:pStyle w:val="TableTextRight"/>
            </w:pPr>
            <w:r w:rsidRPr="00867806">
              <w:t>421</w:t>
            </w:r>
          </w:p>
        </w:tc>
        <w:tc>
          <w:tcPr>
            <w:tcW w:w="1191" w:type="dxa"/>
            <w:noWrap/>
            <w:hideMark/>
          </w:tcPr>
          <w:p w14:paraId="11AD4567" w14:textId="482D7EEA" w:rsidR="009055DA" w:rsidRPr="00FE02D0" w:rsidRDefault="009055DA" w:rsidP="009055DA">
            <w:pPr>
              <w:pStyle w:val="TableTextRight"/>
            </w:pPr>
            <w:r w:rsidRPr="00867806">
              <w:t>2</w:t>
            </w:r>
          </w:p>
        </w:tc>
        <w:tc>
          <w:tcPr>
            <w:tcW w:w="794" w:type="dxa"/>
            <w:noWrap/>
            <w:hideMark/>
          </w:tcPr>
          <w:p w14:paraId="3F4C42BB" w14:textId="5C5FC2E2" w:rsidR="009055DA" w:rsidRPr="00FE02D0" w:rsidRDefault="009055DA" w:rsidP="009055DA">
            <w:pPr>
              <w:pStyle w:val="TableTextRight"/>
            </w:pPr>
            <w:r w:rsidRPr="00867806">
              <w:t>0</w:t>
            </w:r>
          </w:p>
        </w:tc>
        <w:tc>
          <w:tcPr>
            <w:tcW w:w="1191" w:type="dxa"/>
            <w:noWrap/>
            <w:hideMark/>
          </w:tcPr>
          <w:p w14:paraId="6BA8D041" w14:textId="5ECDEDFE" w:rsidR="009055DA" w:rsidRPr="00FE02D0" w:rsidRDefault="009055DA" w:rsidP="009055DA">
            <w:pPr>
              <w:pStyle w:val="TableTextRight"/>
              <w:ind w:right="227"/>
            </w:pPr>
            <w:r w:rsidRPr="00F51A6E">
              <w:t>0</w:t>
            </w:r>
          </w:p>
        </w:tc>
      </w:tr>
      <w:tr w:rsidR="009055DA" w:rsidRPr="00FE02D0" w14:paraId="331BD9FB" w14:textId="77777777" w:rsidTr="00446D37">
        <w:trPr>
          <w:trHeight w:val="300"/>
        </w:trPr>
        <w:tc>
          <w:tcPr>
            <w:tcW w:w="1814" w:type="dxa"/>
            <w:noWrap/>
            <w:hideMark/>
          </w:tcPr>
          <w:p w14:paraId="29FA2F4C" w14:textId="55AE5B47" w:rsidR="009055DA" w:rsidRPr="00FE02D0" w:rsidRDefault="009055DA" w:rsidP="009055DA">
            <w:pPr>
              <w:pStyle w:val="TableText"/>
            </w:pPr>
            <w:r w:rsidRPr="00867806">
              <w:t>Namoi</w:t>
            </w:r>
          </w:p>
        </w:tc>
        <w:tc>
          <w:tcPr>
            <w:tcW w:w="3636" w:type="dxa"/>
            <w:noWrap/>
            <w:hideMark/>
          </w:tcPr>
          <w:p w14:paraId="7DF54295" w14:textId="567A900D" w:rsidR="009055DA" w:rsidRPr="00FE02D0" w:rsidRDefault="009055DA" w:rsidP="009055DA">
            <w:pPr>
              <w:pStyle w:val="TableText"/>
            </w:pPr>
            <w:r w:rsidRPr="00867806">
              <w:t>Rt1.3: Temporary low energy upland stream</w:t>
            </w:r>
          </w:p>
        </w:tc>
        <w:tc>
          <w:tcPr>
            <w:tcW w:w="964" w:type="dxa"/>
            <w:noWrap/>
            <w:hideMark/>
          </w:tcPr>
          <w:p w14:paraId="45085560" w14:textId="7854E3F1" w:rsidR="009055DA" w:rsidRPr="00FE02D0" w:rsidRDefault="009055DA" w:rsidP="009055DA">
            <w:pPr>
              <w:pStyle w:val="TableTextRight"/>
            </w:pPr>
            <w:r w:rsidRPr="00867806">
              <w:t>33</w:t>
            </w:r>
          </w:p>
        </w:tc>
        <w:tc>
          <w:tcPr>
            <w:tcW w:w="1191" w:type="dxa"/>
            <w:noWrap/>
            <w:hideMark/>
          </w:tcPr>
          <w:p w14:paraId="6BC01877" w14:textId="4816D2AC" w:rsidR="009055DA" w:rsidRPr="00FE02D0" w:rsidRDefault="009055DA" w:rsidP="009055DA">
            <w:pPr>
              <w:pStyle w:val="TableTextRight"/>
            </w:pPr>
            <w:r w:rsidRPr="00867806">
              <w:t>0</w:t>
            </w:r>
          </w:p>
        </w:tc>
        <w:tc>
          <w:tcPr>
            <w:tcW w:w="794" w:type="dxa"/>
            <w:noWrap/>
            <w:hideMark/>
          </w:tcPr>
          <w:p w14:paraId="43779035" w14:textId="559F7AC5" w:rsidR="009055DA" w:rsidRPr="00FE02D0" w:rsidRDefault="009055DA" w:rsidP="009055DA">
            <w:pPr>
              <w:pStyle w:val="TableTextRight"/>
            </w:pPr>
            <w:r w:rsidRPr="00867806">
              <w:t>0</w:t>
            </w:r>
          </w:p>
        </w:tc>
        <w:tc>
          <w:tcPr>
            <w:tcW w:w="1191" w:type="dxa"/>
            <w:noWrap/>
            <w:hideMark/>
          </w:tcPr>
          <w:p w14:paraId="5CE40836" w14:textId="5838E715" w:rsidR="009055DA" w:rsidRPr="00FE02D0" w:rsidRDefault="009055DA" w:rsidP="009055DA">
            <w:pPr>
              <w:pStyle w:val="TableTextRight"/>
              <w:ind w:right="227"/>
            </w:pPr>
            <w:r w:rsidRPr="00F51A6E">
              <w:t>0</w:t>
            </w:r>
          </w:p>
        </w:tc>
      </w:tr>
      <w:tr w:rsidR="009055DA" w:rsidRPr="00FE02D0" w14:paraId="2841D978"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4E864E45" w14:textId="54D379AE" w:rsidR="009055DA" w:rsidRPr="00FE02D0" w:rsidRDefault="009055DA" w:rsidP="009055DA">
            <w:pPr>
              <w:pStyle w:val="TableText"/>
            </w:pPr>
            <w:r w:rsidRPr="00867806">
              <w:t>Ovens</w:t>
            </w:r>
            <w:r w:rsidR="004A5167">
              <w:t>†</w:t>
            </w:r>
          </w:p>
        </w:tc>
        <w:tc>
          <w:tcPr>
            <w:tcW w:w="3636" w:type="dxa"/>
            <w:shd w:val="clear" w:color="auto" w:fill="D0EAFF" w:themeFill="accent2" w:themeFillTint="1A"/>
            <w:noWrap/>
            <w:hideMark/>
          </w:tcPr>
          <w:p w14:paraId="11758FFA" w14:textId="13E84BD6"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6621144D" w14:textId="34C8F07C" w:rsidR="009055DA" w:rsidRPr="00FE02D0" w:rsidRDefault="009055DA" w:rsidP="009055DA">
            <w:pPr>
              <w:pStyle w:val="TableTextRight"/>
            </w:pPr>
            <w:r w:rsidRPr="00867806">
              <w:t>344</w:t>
            </w:r>
          </w:p>
        </w:tc>
        <w:tc>
          <w:tcPr>
            <w:tcW w:w="1191" w:type="dxa"/>
            <w:shd w:val="clear" w:color="auto" w:fill="D0EAFF" w:themeFill="accent2" w:themeFillTint="1A"/>
            <w:noWrap/>
            <w:hideMark/>
          </w:tcPr>
          <w:p w14:paraId="1E14CDCD" w14:textId="7733668D" w:rsidR="009055DA" w:rsidRPr="00FE02D0" w:rsidRDefault="009055DA" w:rsidP="009055DA">
            <w:pPr>
              <w:pStyle w:val="TableTextRight"/>
            </w:pPr>
            <w:r w:rsidRPr="00867806">
              <w:t>276</w:t>
            </w:r>
          </w:p>
        </w:tc>
        <w:tc>
          <w:tcPr>
            <w:tcW w:w="794" w:type="dxa"/>
            <w:shd w:val="clear" w:color="auto" w:fill="D0EAFF" w:themeFill="accent2" w:themeFillTint="1A"/>
            <w:noWrap/>
            <w:hideMark/>
          </w:tcPr>
          <w:p w14:paraId="1F2806AB" w14:textId="2C59EB9A" w:rsidR="009055DA" w:rsidRPr="00FE02D0" w:rsidRDefault="009055DA" w:rsidP="009055DA">
            <w:pPr>
              <w:pStyle w:val="TableTextRight"/>
            </w:pPr>
            <w:r w:rsidRPr="00867806">
              <w:t>221</w:t>
            </w:r>
          </w:p>
        </w:tc>
        <w:tc>
          <w:tcPr>
            <w:tcW w:w="1191" w:type="dxa"/>
            <w:shd w:val="clear" w:color="auto" w:fill="D0EAFF" w:themeFill="accent2" w:themeFillTint="1A"/>
            <w:noWrap/>
            <w:hideMark/>
          </w:tcPr>
          <w:p w14:paraId="5D9495C0" w14:textId="71AA3C1F" w:rsidR="009055DA" w:rsidRPr="00FE02D0" w:rsidRDefault="009055DA" w:rsidP="009055DA">
            <w:pPr>
              <w:pStyle w:val="TableTextRight"/>
              <w:ind w:right="227"/>
            </w:pPr>
            <w:r w:rsidRPr="00F51A6E">
              <w:t>80.1</w:t>
            </w:r>
          </w:p>
        </w:tc>
      </w:tr>
      <w:tr w:rsidR="009055DA" w:rsidRPr="00FE02D0" w14:paraId="7ED9EC62" w14:textId="77777777" w:rsidTr="00446D37">
        <w:trPr>
          <w:trHeight w:val="300"/>
        </w:trPr>
        <w:tc>
          <w:tcPr>
            <w:tcW w:w="1814" w:type="dxa"/>
            <w:shd w:val="clear" w:color="auto" w:fill="D0EAFF" w:themeFill="accent2" w:themeFillTint="1A"/>
            <w:noWrap/>
            <w:hideMark/>
          </w:tcPr>
          <w:p w14:paraId="01408798" w14:textId="421E8E9E" w:rsidR="009055DA" w:rsidRPr="00FE02D0" w:rsidRDefault="009055DA" w:rsidP="009055DA">
            <w:pPr>
              <w:pStyle w:val="TableText"/>
            </w:pPr>
            <w:r w:rsidRPr="00867806">
              <w:t>Ovens</w:t>
            </w:r>
            <w:r w:rsidR="004A5167">
              <w:t>†</w:t>
            </w:r>
          </w:p>
        </w:tc>
        <w:tc>
          <w:tcPr>
            <w:tcW w:w="3636" w:type="dxa"/>
            <w:shd w:val="clear" w:color="auto" w:fill="D0EAFF" w:themeFill="accent2" w:themeFillTint="1A"/>
            <w:noWrap/>
            <w:hideMark/>
          </w:tcPr>
          <w:p w14:paraId="239E9222" w14:textId="7B008CBC" w:rsidR="009055DA" w:rsidRPr="00FE02D0" w:rsidRDefault="009055DA" w:rsidP="009055DA">
            <w:pPr>
              <w:pStyle w:val="TableText"/>
            </w:pPr>
            <w:r w:rsidRPr="00867806">
              <w:t>Rp1.2: Permanent transitional zone stream</w:t>
            </w:r>
          </w:p>
        </w:tc>
        <w:tc>
          <w:tcPr>
            <w:tcW w:w="964" w:type="dxa"/>
            <w:shd w:val="clear" w:color="auto" w:fill="D0EAFF" w:themeFill="accent2" w:themeFillTint="1A"/>
            <w:noWrap/>
            <w:hideMark/>
          </w:tcPr>
          <w:p w14:paraId="1558F9DF" w14:textId="04A63C55" w:rsidR="009055DA" w:rsidRPr="00FE02D0" w:rsidRDefault="009055DA" w:rsidP="009055DA">
            <w:pPr>
              <w:pStyle w:val="TableTextRight"/>
            </w:pPr>
            <w:r w:rsidRPr="00867806">
              <w:t>180</w:t>
            </w:r>
          </w:p>
        </w:tc>
        <w:tc>
          <w:tcPr>
            <w:tcW w:w="1191" w:type="dxa"/>
            <w:shd w:val="clear" w:color="auto" w:fill="D0EAFF" w:themeFill="accent2" w:themeFillTint="1A"/>
            <w:noWrap/>
            <w:hideMark/>
          </w:tcPr>
          <w:p w14:paraId="1176A4FD" w14:textId="610546FE" w:rsidR="009055DA" w:rsidRPr="00FE02D0" w:rsidRDefault="009055DA" w:rsidP="009055DA">
            <w:pPr>
              <w:pStyle w:val="TableTextRight"/>
            </w:pPr>
            <w:r w:rsidRPr="00867806">
              <w:t>73</w:t>
            </w:r>
          </w:p>
        </w:tc>
        <w:tc>
          <w:tcPr>
            <w:tcW w:w="794" w:type="dxa"/>
            <w:shd w:val="clear" w:color="auto" w:fill="D0EAFF" w:themeFill="accent2" w:themeFillTint="1A"/>
            <w:noWrap/>
            <w:hideMark/>
          </w:tcPr>
          <w:p w14:paraId="0FA425E3" w14:textId="5AA4B999" w:rsidR="009055DA" w:rsidRPr="00FE02D0" w:rsidRDefault="009055DA" w:rsidP="009055DA">
            <w:pPr>
              <w:pStyle w:val="TableTextRight"/>
            </w:pPr>
            <w:r w:rsidRPr="00867806">
              <w:t>30</w:t>
            </w:r>
          </w:p>
        </w:tc>
        <w:tc>
          <w:tcPr>
            <w:tcW w:w="1191" w:type="dxa"/>
            <w:shd w:val="clear" w:color="auto" w:fill="D0EAFF" w:themeFill="accent2" w:themeFillTint="1A"/>
            <w:noWrap/>
            <w:hideMark/>
          </w:tcPr>
          <w:p w14:paraId="274E387D" w14:textId="407EEE07" w:rsidR="009055DA" w:rsidRPr="00FE02D0" w:rsidRDefault="009055DA" w:rsidP="009055DA">
            <w:pPr>
              <w:pStyle w:val="TableTextRight"/>
              <w:ind w:right="227"/>
            </w:pPr>
            <w:r w:rsidRPr="00F51A6E">
              <w:t>41.1</w:t>
            </w:r>
          </w:p>
        </w:tc>
      </w:tr>
      <w:tr w:rsidR="009055DA" w:rsidRPr="00FE02D0" w14:paraId="2F6C8367" w14:textId="77777777" w:rsidTr="00117202">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094E736A" w14:textId="4D8C0697" w:rsidR="009055DA" w:rsidRPr="00FE02D0" w:rsidRDefault="009055DA" w:rsidP="009055DA">
            <w:pPr>
              <w:pStyle w:val="TableText"/>
            </w:pPr>
            <w:r w:rsidRPr="00867806">
              <w:lastRenderedPageBreak/>
              <w:t>Ovens</w:t>
            </w:r>
            <w:r w:rsidR="004A5167">
              <w:t>†</w:t>
            </w:r>
          </w:p>
        </w:tc>
        <w:tc>
          <w:tcPr>
            <w:tcW w:w="3636" w:type="dxa"/>
            <w:shd w:val="clear" w:color="auto" w:fill="D0EAFF" w:themeFill="accent2" w:themeFillTint="1A"/>
            <w:noWrap/>
            <w:hideMark/>
          </w:tcPr>
          <w:p w14:paraId="21AE527F" w14:textId="6410150B" w:rsidR="009055DA" w:rsidRPr="00FE02D0" w:rsidRDefault="009055DA" w:rsidP="009055DA">
            <w:pPr>
              <w:pStyle w:val="TableText"/>
            </w:pPr>
            <w:r w:rsidRPr="00867806">
              <w:t>Rt1.4: Temporary lowland stream</w:t>
            </w:r>
          </w:p>
        </w:tc>
        <w:tc>
          <w:tcPr>
            <w:tcW w:w="964" w:type="dxa"/>
            <w:shd w:val="clear" w:color="auto" w:fill="D0EAFF" w:themeFill="accent2" w:themeFillTint="1A"/>
            <w:noWrap/>
            <w:hideMark/>
          </w:tcPr>
          <w:p w14:paraId="379F9353" w14:textId="33FBE5EE" w:rsidR="009055DA" w:rsidRPr="00FE02D0" w:rsidRDefault="009055DA" w:rsidP="009055DA">
            <w:pPr>
              <w:pStyle w:val="TableTextRight"/>
            </w:pPr>
            <w:r w:rsidRPr="00867806">
              <w:t>880</w:t>
            </w:r>
          </w:p>
        </w:tc>
        <w:tc>
          <w:tcPr>
            <w:tcW w:w="1191" w:type="dxa"/>
            <w:shd w:val="clear" w:color="auto" w:fill="D0EAFF" w:themeFill="accent2" w:themeFillTint="1A"/>
            <w:noWrap/>
            <w:hideMark/>
          </w:tcPr>
          <w:p w14:paraId="7FE3B209" w14:textId="50427E03" w:rsidR="009055DA" w:rsidRPr="00FE02D0" w:rsidRDefault="009055DA" w:rsidP="009055DA">
            <w:pPr>
              <w:pStyle w:val="TableTextRight"/>
            </w:pPr>
            <w:r w:rsidRPr="00867806">
              <w:t>151</w:t>
            </w:r>
          </w:p>
        </w:tc>
        <w:tc>
          <w:tcPr>
            <w:tcW w:w="794" w:type="dxa"/>
            <w:shd w:val="clear" w:color="auto" w:fill="D0EAFF" w:themeFill="accent2" w:themeFillTint="1A"/>
            <w:noWrap/>
            <w:hideMark/>
          </w:tcPr>
          <w:p w14:paraId="5D321022" w14:textId="03D319CB" w:rsidR="009055DA" w:rsidRPr="00FE02D0" w:rsidRDefault="009055DA" w:rsidP="009055DA">
            <w:pPr>
              <w:pStyle w:val="TableTextRight"/>
            </w:pPr>
            <w:r w:rsidRPr="00867806">
              <w:t>5</w:t>
            </w:r>
          </w:p>
        </w:tc>
        <w:tc>
          <w:tcPr>
            <w:tcW w:w="1191" w:type="dxa"/>
            <w:shd w:val="clear" w:color="auto" w:fill="D0EAFF" w:themeFill="accent2" w:themeFillTint="1A"/>
            <w:noWrap/>
            <w:hideMark/>
          </w:tcPr>
          <w:p w14:paraId="64A1D4C5" w14:textId="6BFB3E24" w:rsidR="009055DA" w:rsidRPr="00FE02D0" w:rsidRDefault="009055DA" w:rsidP="009055DA">
            <w:pPr>
              <w:pStyle w:val="TableTextRight"/>
              <w:ind w:right="227"/>
            </w:pPr>
            <w:r w:rsidRPr="00F51A6E">
              <w:t>3.3</w:t>
            </w:r>
          </w:p>
        </w:tc>
      </w:tr>
      <w:tr w:rsidR="009055DA" w:rsidRPr="00FE02D0" w14:paraId="3FA6DB1A" w14:textId="77777777" w:rsidTr="00446D37">
        <w:trPr>
          <w:trHeight w:val="300"/>
        </w:trPr>
        <w:tc>
          <w:tcPr>
            <w:tcW w:w="1814" w:type="dxa"/>
            <w:noWrap/>
            <w:hideMark/>
          </w:tcPr>
          <w:p w14:paraId="70F9C73A" w14:textId="3B158990" w:rsidR="009055DA" w:rsidRPr="00FE02D0" w:rsidRDefault="009055DA" w:rsidP="009055DA">
            <w:pPr>
              <w:pStyle w:val="TableText"/>
            </w:pPr>
            <w:r w:rsidRPr="00867806">
              <w:t>Ovens</w:t>
            </w:r>
          </w:p>
        </w:tc>
        <w:tc>
          <w:tcPr>
            <w:tcW w:w="3636" w:type="dxa"/>
            <w:noWrap/>
            <w:hideMark/>
          </w:tcPr>
          <w:p w14:paraId="395D00D8" w14:textId="1297809F" w:rsidR="009055DA" w:rsidRPr="00FE02D0" w:rsidRDefault="009055DA" w:rsidP="009055DA">
            <w:pPr>
              <w:pStyle w:val="TableText"/>
            </w:pPr>
            <w:r w:rsidRPr="00867806">
              <w:t>Rp1.1: Permanent high energy upland stream</w:t>
            </w:r>
          </w:p>
        </w:tc>
        <w:tc>
          <w:tcPr>
            <w:tcW w:w="964" w:type="dxa"/>
            <w:noWrap/>
            <w:hideMark/>
          </w:tcPr>
          <w:p w14:paraId="3FF63337" w14:textId="56627AA0" w:rsidR="009055DA" w:rsidRPr="00FE02D0" w:rsidRDefault="009055DA" w:rsidP="009055DA">
            <w:pPr>
              <w:pStyle w:val="TableTextRight"/>
            </w:pPr>
            <w:r w:rsidRPr="00867806">
              <w:t>78</w:t>
            </w:r>
          </w:p>
        </w:tc>
        <w:tc>
          <w:tcPr>
            <w:tcW w:w="1191" w:type="dxa"/>
            <w:noWrap/>
            <w:hideMark/>
          </w:tcPr>
          <w:p w14:paraId="6317892A" w14:textId="7B511185" w:rsidR="009055DA" w:rsidRPr="00FE02D0" w:rsidRDefault="009055DA" w:rsidP="009055DA">
            <w:pPr>
              <w:pStyle w:val="TableTextRight"/>
            </w:pPr>
            <w:r w:rsidRPr="00867806">
              <w:t>32</w:t>
            </w:r>
          </w:p>
        </w:tc>
        <w:tc>
          <w:tcPr>
            <w:tcW w:w="794" w:type="dxa"/>
            <w:noWrap/>
            <w:hideMark/>
          </w:tcPr>
          <w:p w14:paraId="18F5F557" w14:textId="35EC0010" w:rsidR="009055DA" w:rsidRPr="00FE02D0" w:rsidRDefault="009055DA" w:rsidP="009055DA">
            <w:pPr>
              <w:pStyle w:val="TableTextRight"/>
            </w:pPr>
            <w:r w:rsidRPr="00867806">
              <w:t>0</w:t>
            </w:r>
          </w:p>
        </w:tc>
        <w:tc>
          <w:tcPr>
            <w:tcW w:w="1191" w:type="dxa"/>
            <w:noWrap/>
            <w:hideMark/>
          </w:tcPr>
          <w:p w14:paraId="2ED1BF5B" w14:textId="2F784164" w:rsidR="009055DA" w:rsidRPr="00FE02D0" w:rsidRDefault="009055DA" w:rsidP="009055DA">
            <w:pPr>
              <w:pStyle w:val="TableTextRight"/>
              <w:ind w:right="227"/>
            </w:pPr>
            <w:r w:rsidRPr="00F51A6E">
              <w:t>0</w:t>
            </w:r>
          </w:p>
        </w:tc>
      </w:tr>
      <w:tr w:rsidR="009055DA" w:rsidRPr="00FE02D0" w14:paraId="0F00DBA9"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7F305480" w14:textId="236693DB" w:rsidR="009055DA" w:rsidRPr="00FE02D0" w:rsidRDefault="009055DA" w:rsidP="009055DA">
            <w:pPr>
              <w:pStyle w:val="TableText"/>
            </w:pPr>
            <w:r w:rsidRPr="00867806">
              <w:t>Ovens</w:t>
            </w:r>
          </w:p>
        </w:tc>
        <w:tc>
          <w:tcPr>
            <w:tcW w:w="3636" w:type="dxa"/>
            <w:noWrap/>
            <w:hideMark/>
          </w:tcPr>
          <w:p w14:paraId="7C26AD74" w14:textId="70A7D874" w:rsidR="009055DA" w:rsidRPr="00FE02D0" w:rsidRDefault="009055DA" w:rsidP="009055DA">
            <w:pPr>
              <w:pStyle w:val="TableText"/>
            </w:pPr>
            <w:r w:rsidRPr="00867806">
              <w:t>Rt1.2: Temporary transitional zone stream</w:t>
            </w:r>
          </w:p>
        </w:tc>
        <w:tc>
          <w:tcPr>
            <w:tcW w:w="964" w:type="dxa"/>
            <w:noWrap/>
            <w:hideMark/>
          </w:tcPr>
          <w:p w14:paraId="72D93E30" w14:textId="7DB0F68F" w:rsidR="009055DA" w:rsidRPr="00FE02D0" w:rsidRDefault="009055DA" w:rsidP="009055DA">
            <w:pPr>
              <w:pStyle w:val="TableTextRight"/>
            </w:pPr>
            <w:r w:rsidRPr="00867806">
              <w:t>2,139</w:t>
            </w:r>
          </w:p>
        </w:tc>
        <w:tc>
          <w:tcPr>
            <w:tcW w:w="1191" w:type="dxa"/>
            <w:noWrap/>
            <w:hideMark/>
          </w:tcPr>
          <w:p w14:paraId="1333ABCE" w14:textId="6FCBA4B1" w:rsidR="009055DA" w:rsidRPr="00FE02D0" w:rsidRDefault="009055DA" w:rsidP="009055DA">
            <w:pPr>
              <w:pStyle w:val="TableTextRight"/>
            </w:pPr>
            <w:r w:rsidRPr="00867806">
              <w:t>19</w:t>
            </w:r>
          </w:p>
        </w:tc>
        <w:tc>
          <w:tcPr>
            <w:tcW w:w="794" w:type="dxa"/>
            <w:noWrap/>
            <w:hideMark/>
          </w:tcPr>
          <w:p w14:paraId="4052B4C2" w14:textId="4FD389FE" w:rsidR="009055DA" w:rsidRPr="00FE02D0" w:rsidRDefault="009055DA" w:rsidP="009055DA">
            <w:pPr>
              <w:pStyle w:val="TableTextRight"/>
            </w:pPr>
            <w:r w:rsidRPr="00867806">
              <w:t>0</w:t>
            </w:r>
          </w:p>
        </w:tc>
        <w:tc>
          <w:tcPr>
            <w:tcW w:w="1191" w:type="dxa"/>
            <w:noWrap/>
            <w:hideMark/>
          </w:tcPr>
          <w:p w14:paraId="3FED55C9" w14:textId="1E14DB92" w:rsidR="009055DA" w:rsidRPr="00FE02D0" w:rsidRDefault="009055DA" w:rsidP="009055DA">
            <w:pPr>
              <w:pStyle w:val="TableTextRight"/>
              <w:ind w:right="227"/>
            </w:pPr>
            <w:r w:rsidRPr="00F51A6E">
              <w:t>0</w:t>
            </w:r>
          </w:p>
        </w:tc>
      </w:tr>
      <w:tr w:rsidR="009055DA" w:rsidRPr="00FE02D0" w14:paraId="79FB907F" w14:textId="77777777" w:rsidTr="00446D37">
        <w:trPr>
          <w:trHeight w:val="300"/>
        </w:trPr>
        <w:tc>
          <w:tcPr>
            <w:tcW w:w="1814" w:type="dxa"/>
            <w:noWrap/>
            <w:hideMark/>
          </w:tcPr>
          <w:p w14:paraId="2EF79B7E" w14:textId="1DEA4DC4" w:rsidR="009055DA" w:rsidRPr="00FE02D0" w:rsidRDefault="009055DA" w:rsidP="009055DA">
            <w:pPr>
              <w:pStyle w:val="TableText"/>
            </w:pPr>
            <w:r w:rsidRPr="00867806">
              <w:t>Ovens</w:t>
            </w:r>
          </w:p>
        </w:tc>
        <w:tc>
          <w:tcPr>
            <w:tcW w:w="3636" w:type="dxa"/>
            <w:noWrap/>
            <w:hideMark/>
          </w:tcPr>
          <w:p w14:paraId="6C14F3FB" w14:textId="27FB498F" w:rsidR="009055DA" w:rsidRPr="00FE02D0" w:rsidRDefault="009055DA" w:rsidP="009055DA">
            <w:pPr>
              <w:pStyle w:val="TableText"/>
            </w:pPr>
            <w:r w:rsidRPr="00867806">
              <w:t>Rt1.1: Temporary high energy upland stream</w:t>
            </w:r>
          </w:p>
        </w:tc>
        <w:tc>
          <w:tcPr>
            <w:tcW w:w="964" w:type="dxa"/>
            <w:noWrap/>
            <w:hideMark/>
          </w:tcPr>
          <w:p w14:paraId="7AE0E1C3" w14:textId="6AB6B172" w:rsidR="009055DA" w:rsidRPr="00FE02D0" w:rsidRDefault="009055DA" w:rsidP="009055DA">
            <w:pPr>
              <w:pStyle w:val="TableTextRight"/>
            </w:pPr>
            <w:r w:rsidRPr="00867806">
              <w:t>2,714</w:t>
            </w:r>
          </w:p>
        </w:tc>
        <w:tc>
          <w:tcPr>
            <w:tcW w:w="1191" w:type="dxa"/>
            <w:noWrap/>
            <w:hideMark/>
          </w:tcPr>
          <w:p w14:paraId="2041E02A" w14:textId="20E74BC5" w:rsidR="009055DA" w:rsidRPr="00FE02D0" w:rsidRDefault="009055DA" w:rsidP="009055DA">
            <w:pPr>
              <w:pStyle w:val="TableTextRight"/>
            </w:pPr>
            <w:r w:rsidRPr="00867806">
              <w:t>13</w:t>
            </w:r>
          </w:p>
        </w:tc>
        <w:tc>
          <w:tcPr>
            <w:tcW w:w="794" w:type="dxa"/>
            <w:noWrap/>
            <w:hideMark/>
          </w:tcPr>
          <w:p w14:paraId="1A417B82" w14:textId="4B6988F1" w:rsidR="009055DA" w:rsidRPr="00FE02D0" w:rsidRDefault="009055DA" w:rsidP="009055DA">
            <w:pPr>
              <w:pStyle w:val="TableTextRight"/>
            </w:pPr>
            <w:r w:rsidRPr="00867806">
              <w:t>0</w:t>
            </w:r>
          </w:p>
        </w:tc>
        <w:tc>
          <w:tcPr>
            <w:tcW w:w="1191" w:type="dxa"/>
            <w:noWrap/>
            <w:hideMark/>
          </w:tcPr>
          <w:p w14:paraId="5D2BF24E" w14:textId="013BB631" w:rsidR="009055DA" w:rsidRPr="00FE02D0" w:rsidRDefault="009055DA" w:rsidP="009055DA">
            <w:pPr>
              <w:pStyle w:val="TableTextRight"/>
              <w:ind w:right="227"/>
            </w:pPr>
            <w:r w:rsidRPr="00F51A6E">
              <w:t>0</w:t>
            </w:r>
          </w:p>
        </w:tc>
      </w:tr>
      <w:tr w:rsidR="009055DA" w:rsidRPr="00FE02D0" w14:paraId="150FED09"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42E34322" w14:textId="651CC252" w:rsidR="009055DA" w:rsidRPr="00FE02D0" w:rsidRDefault="009055DA" w:rsidP="009055DA">
            <w:pPr>
              <w:pStyle w:val="TableText"/>
            </w:pPr>
            <w:r w:rsidRPr="00867806">
              <w:t>Ovens</w:t>
            </w:r>
          </w:p>
        </w:tc>
        <w:tc>
          <w:tcPr>
            <w:tcW w:w="3636" w:type="dxa"/>
            <w:noWrap/>
            <w:hideMark/>
          </w:tcPr>
          <w:p w14:paraId="239357E1" w14:textId="0F6E8B50" w:rsidR="009055DA" w:rsidRPr="00FE02D0" w:rsidRDefault="009055DA" w:rsidP="009055DA">
            <w:pPr>
              <w:pStyle w:val="TableText"/>
            </w:pPr>
            <w:r w:rsidRPr="00867806">
              <w:t>Rp1.3: Permanent low energy upland stream</w:t>
            </w:r>
          </w:p>
        </w:tc>
        <w:tc>
          <w:tcPr>
            <w:tcW w:w="964" w:type="dxa"/>
            <w:noWrap/>
            <w:hideMark/>
          </w:tcPr>
          <w:p w14:paraId="669F151F" w14:textId="0E0802C6" w:rsidR="009055DA" w:rsidRPr="00FE02D0" w:rsidRDefault="009055DA" w:rsidP="009055DA">
            <w:pPr>
              <w:pStyle w:val="TableTextRight"/>
            </w:pPr>
            <w:r w:rsidRPr="00867806">
              <w:t>3</w:t>
            </w:r>
          </w:p>
        </w:tc>
        <w:tc>
          <w:tcPr>
            <w:tcW w:w="1191" w:type="dxa"/>
            <w:noWrap/>
            <w:hideMark/>
          </w:tcPr>
          <w:p w14:paraId="7FFA43EA" w14:textId="2D75D271" w:rsidR="009055DA" w:rsidRPr="00FE02D0" w:rsidRDefault="009055DA" w:rsidP="009055DA">
            <w:pPr>
              <w:pStyle w:val="TableTextRight"/>
            </w:pPr>
            <w:r w:rsidRPr="00867806">
              <w:t>2</w:t>
            </w:r>
          </w:p>
        </w:tc>
        <w:tc>
          <w:tcPr>
            <w:tcW w:w="794" w:type="dxa"/>
            <w:noWrap/>
            <w:hideMark/>
          </w:tcPr>
          <w:p w14:paraId="3F0C594D" w14:textId="37ECB829" w:rsidR="009055DA" w:rsidRPr="00FE02D0" w:rsidRDefault="009055DA" w:rsidP="009055DA">
            <w:pPr>
              <w:pStyle w:val="TableTextRight"/>
            </w:pPr>
            <w:r w:rsidRPr="00867806">
              <w:t>0</w:t>
            </w:r>
          </w:p>
        </w:tc>
        <w:tc>
          <w:tcPr>
            <w:tcW w:w="1191" w:type="dxa"/>
            <w:noWrap/>
            <w:hideMark/>
          </w:tcPr>
          <w:p w14:paraId="57CAAB06" w14:textId="3FFF9476" w:rsidR="009055DA" w:rsidRPr="00FE02D0" w:rsidRDefault="009055DA" w:rsidP="009055DA">
            <w:pPr>
              <w:pStyle w:val="TableTextRight"/>
              <w:ind w:right="227"/>
            </w:pPr>
            <w:r w:rsidRPr="00F51A6E">
              <w:t>0</w:t>
            </w:r>
          </w:p>
        </w:tc>
      </w:tr>
      <w:tr w:rsidR="009055DA" w:rsidRPr="00FE02D0" w14:paraId="1E035470" w14:textId="77777777" w:rsidTr="00446D37">
        <w:trPr>
          <w:trHeight w:val="300"/>
        </w:trPr>
        <w:tc>
          <w:tcPr>
            <w:tcW w:w="1814" w:type="dxa"/>
            <w:noWrap/>
            <w:hideMark/>
          </w:tcPr>
          <w:p w14:paraId="1F051C4F" w14:textId="722B8602" w:rsidR="009055DA" w:rsidRPr="00FE02D0" w:rsidRDefault="009055DA" w:rsidP="009055DA">
            <w:pPr>
              <w:pStyle w:val="TableText"/>
            </w:pPr>
            <w:r w:rsidRPr="00867806">
              <w:t>Ovens</w:t>
            </w:r>
          </w:p>
        </w:tc>
        <w:tc>
          <w:tcPr>
            <w:tcW w:w="3636" w:type="dxa"/>
            <w:noWrap/>
            <w:hideMark/>
          </w:tcPr>
          <w:p w14:paraId="221BB25B" w14:textId="2525B3B7" w:rsidR="009055DA" w:rsidRPr="00FE02D0" w:rsidRDefault="009055DA" w:rsidP="009055DA">
            <w:pPr>
              <w:pStyle w:val="TableText"/>
            </w:pPr>
            <w:r w:rsidRPr="00867806">
              <w:t>Rt1.3: Temporary low energy upland stream</w:t>
            </w:r>
          </w:p>
        </w:tc>
        <w:tc>
          <w:tcPr>
            <w:tcW w:w="964" w:type="dxa"/>
            <w:noWrap/>
            <w:hideMark/>
          </w:tcPr>
          <w:p w14:paraId="1B96149E" w14:textId="7BF9A155" w:rsidR="009055DA" w:rsidRPr="00FE02D0" w:rsidRDefault="009055DA" w:rsidP="009055DA">
            <w:pPr>
              <w:pStyle w:val="TableTextRight"/>
            </w:pPr>
            <w:r w:rsidRPr="00867806">
              <w:t>2</w:t>
            </w:r>
          </w:p>
        </w:tc>
        <w:tc>
          <w:tcPr>
            <w:tcW w:w="1191" w:type="dxa"/>
            <w:noWrap/>
            <w:hideMark/>
          </w:tcPr>
          <w:p w14:paraId="67A1B6C8" w14:textId="08D817FF" w:rsidR="009055DA" w:rsidRPr="00FE02D0" w:rsidRDefault="009055DA" w:rsidP="009055DA">
            <w:pPr>
              <w:pStyle w:val="TableTextRight"/>
            </w:pPr>
            <w:r w:rsidRPr="00867806">
              <w:t>0</w:t>
            </w:r>
          </w:p>
        </w:tc>
        <w:tc>
          <w:tcPr>
            <w:tcW w:w="794" w:type="dxa"/>
            <w:noWrap/>
            <w:hideMark/>
          </w:tcPr>
          <w:p w14:paraId="41EDF823" w14:textId="2E13E52B" w:rsidR="009055DA" w:rsidRPr="00FE02D0" w:rsidRDefault="009055DA" w:rsidP="009055DA">
            <w:pPr>
              <w:pStyle w:val="TableTextRight"/>
            </w:pPr>
            <w:r w:rsidRPr="00867806">
              <w:t>0</w:t>
            </w:r>
          </w:p>
        </w:tc>
        <w:tc>
          <w:tcPr>
            <w:tcW w:w="1191" w:type="dxa"/>
            <w:noWrap/>
            <w:hideMark/>
          </w:tcPr>
          <w:p w14:paraId="61553C9E" w14:textId="58B2152F" w:rsidR="009055DA" w:rsidRPr="00FE02D0" w:rsidRDefault="009055DA" w:rsidP="009055DA">
            <w:pPr>
              <w:pStyle w:val="TableTextRight"/>
              <w:ind w:right="227"/>
            </w:pPr>
            <w:r w:rsidRPr="00F51A6E">
              <w:t>0</w:t>
            </w:r>
          </w:p>
        </w:tc>
      </w:tr>
      <w:tr w:rsidR="009055DA" w:rsidRPr="00FE02D0" w14:paraId="25A2BA4E" w14:textId="77777777" w:rsidTr="00117202">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00CB1AC4" w14:textId="7B03A99F" w:rsidR="009055DA" w:rsidRPr="00FE02D0" w:rsidRDefault="009055DA" w:rsidP="009055DA">
            <w:pPr>
              <w:pStyle w:val="TableText"/>
            </w:pPr>
            <w:r w:rsidRPr="00867806">
              <w:t>Paroo</w:t>
            </w:r>
            <w:r w:rsidR="004A5167">
              <w:t>†</w:t>
            </w:r>
          </w:p>
        </w:tc>
        <w:tc>
          <w:tcPr>
            <w:tcW w:w="3636" w:type="dxa"/>
            <w:shd w:val="clear" w:color="auto" w:fill="D0EAFF" w:themeFill="accent2" w:themeFillTint="1A"/>
            <w:noWrap/>
            <w:hideMark/>
          </w:tcPr>
          <w:p w14:paraId="0ACE8F06" w14:textId="50E64101" w:rsidR="009055DA" w:rsidRPr="00FE02D0" w:rsidRDefault="009055DA" w:rsidP="009055DA">
            <w:pPr>
              <w:pStyle w:val="TableText"/>
            </w:pPr>
            <w:r w:rsidRPr="00867806">
              <w:t>Rt1.4: Temporary lowland stream</w:t>
            </w:r>
          </w:p>
        </w:tc>
        <w:tc>
          <w:tcPr>
            <w:tcW w:w="964" w:type="dxa"/>
            <w:shd w:val="clear" w:color="auto" w:fill="D0EAFF" w:themeFill="accent2" w:themeFillTint="1A"/>
            <w:noWrap/>
            <w:hideMark/>
          </w:tcPr>
          <w:p w14:paraId="3151870A" w14:textId="5CD8F97A" w:rsidR="009055DA" w:rsidRPr="00FE02D0" w:rsidRDefault="009055DA" w:rsidP="009055DA">
            <w:pPr>
              <w:pStyle w:val="TableTextRight"/>
            </w:pPr>
            <w:r w:rsidRPr="00867806">
              <w:t>21,399</w:t>
            </w:r>
          </w:p>
        </w:tc>
        <w:tc>
          <w:tcPr>
            <w:tcW w:w="1191" w:type="dxa"/>
            <w:shd w:val="clear" w:color="auto" w:fill="D0EAFF" w:themeFill="accent2" w:themeFillTint="1A"/>
            <w:noWrap/>
            <w:hideMark/>
          </w:tcPr>
          <w:p w14:paraId="1FB64FE8" w14:textId="74ACAE63" w:rsidR="009055DA" w:rsidRPr="00FE02D0" w:rsidRDefault="009055DA" w:rsidP="009055DA">
            <w:pPr>
              <w:pStyle w:val="TableTextRight"/>
            </w:pPr>
            <w:r w:rsidRPr="00867806">
              <w:t>5,315</w:t>
            </w:r>
          </w:p>
        </w:tc>
        <w:tc>
          <w:tcPr>
            <w:tcW w:w="794" w:type="dxa"/>
            <w:shd w:val="clear" w:color="auto" w:fill="D0EAFF" w:themeFill="accent2" w:themeFillTint="1A"/>
            <w:noWrap/>
            <w:hideMark/>
          </w:tcPr>
          <w:p w14:paraId="30243B21" w14:textId="7EAB6EA0" w:rsidR="009055DA" w:rsidRPr="00FE02D0" w:rsidRDefault="009055DA" w:rsidP="009055DA">
            <w:pPr>
              <w:pStyle w:val="TableTextRight"/>
            </w:pPr>
            <w:r w:rsidRPr="00867806">
              <w:t>159</w:t>
            </w:r>
          </w:p>
        </w:tc>
        <w:tc>
          <w:tcPr>
            <w:tcW w:w="1191" w:type="dxa"/>
            <w:shd w:val="clear" w:color="auto" w:fill="D0EAFF" w:themeFill="accent2" w:themeFillTint="1A"/>
            <w:noWrap/>
            <w:hideMark/>
          </w:tcPr>
          <w:p w14:paraId="78FD39E3" w14:textId="301356F8" w:rsidR="009055DA" w:rsidRPr="00FE02D0" w:rsidRDefault="009055DA" w:rsidP="009055DA">
            <w:pPr>
              <w:pStyle w:val="TableTextRight"/>
              <w:ind w:right="227"/>
            </w:pPr>
            <w:r w:rsidRPr="00F51A6E">
              <w:t>3.0</w:t>
            </w:r>
          </w:p>
        </w:tc>
      </w:tr>
      <w:tr w:rsidR="009055DA" w:rsidRPr="00FE02D0" w14:paraId="5BA4CB5B" w14:textId="77777777" w:rsidTr="00117202">
        <w:trPr>
          <w:trHeight w:val="300"/>
        </w:trPr>
        <w:tc>
          <w:tcPr>
            <w:tcW w:w="1814" w:type="dxa"/>
            <w:shd w:val="clear" w:color="auto" w:fill="D0EAFF" w:themeFill="accent2" w:themeFillTint="1A"/>
            <w:noWrap/>
            <w:hideMark/>
          </w:tcPr>
          <w:p w14:paraId="6ED215BB" w14:textId="5058242A" w:rsidR="009055DA" w:rsidRPr="00FE02D0" w:rsidRDefault="009055DA" w:rsidP="009055DA">
            <w:pPr>
              <w:pStyle w:val="TableText"/>
            </w:pPr>
            <w:r w:rsidRPr="00867806">
              <w:t>Paroo</w:t>
            </w:r>
            <w:r w:rsidR="004A5167">
              <w:t>†</w:t>
            </w:r>
          </w:p>
        </w:tc>
        <w:tc>
          <w:tcPr>
            <w:tcW w:w="3636" w:type="dxa"/>
            <w:shd w:val="clear" w:color="auto" w:fill="D0EAFF" w:themeFill="accent2" w:themeFillTint="1A"/>
            <w:noWrap/>
            <w:hideMark/>
          </w:tcPr>
          <w:p w14:paraId="0C988725" w14:textId="16147D2A" w:rsidR="009055DA" w:rsidRPr="00FE02D0" w:rsidRDefault="009055DA" w:rsidP="009055DA">
            <w:pPr>
              <w:pStyle w:val="TableText"/>
            </w:pPr>
            <w:r w:rsidRPr="00867806">
              <w:t>Rt1.2: Temporary transitional zone stream</w:t>
            </w:r>
          </w:p>
        </w:tc>
        <w:tc>
          <w:tcPr>
            <w:tcW w:w="964" w:type="dxa"/>
            <w:shd w:val="clear" w:color="auto" w:fill="D0EAFF" w:themeFill="accent2" w:themeFillTint="1A"/>
            <w:noWrap/>
            <w:hideMark/>
          </w:tcPr>
          <w:p w14:paraId="5285529C" w14:textId="7E02735E" w:rsidR="009055DA" w:rsidRPr="00FE02D0" w:rsidRDefault="009055DA" w:rsidP="009055DA">
            <w:pPr>
              <w:pStyle w:val="TableTextRight"/>
            </w:pPr>
            <w:r w:rsidRPr="00867806">
              <w:t>11,842</w:t>
            </w:r>
          </w:p>
        </w:tc>
        <w:tc>
          <w:tcPr>
            <w:tcW w:w="1191" w:type="dxa"/>
            <w:shd w:val="clear" w:color="auto" w:fill="D0EAFF" w:themeFill="accent2" w:themeFillTint="1A"/>
            <w:noWrap/>
            <w:hideMark/>
          </w:tcPr>
          <w:p w14:paraId="5FBEFF0A" w14:textId="05507423" w:rsidR="009055DA" w:rsidRPr="00FE02D0" w:rsidRDefault="009055DA" w:rsidP="009055DA">
            <w:pPr>
              <w:pStyle w:val="TableTextRight"/>
            </w:pPr>
            <w:r w:rsidRPr="00867806">
              <w:t>297</w:t>
            </w:r>
          </w:p>
        </w:tc>
        <w:tc>
          <w:tcPr>
            <w:tcW w:w="794" w:type="dxa"/>
            <w:shd w:val="clear" w:color="auto" w:fill="D0EAFF" w:themeFill="accent2" w:themeFillTint="1A"/>
            <w:noWrap/>
            <w:hideMark/>
          </w:tcPr>
          <w:p w14:paraId="3D4B10B4" w14:textId="3A11B36E" w:rsidR="009055DA" w:rsidRPr="00FE02D0" w:rsidRDefault="009055DA" w:rsidP="009055DA">
            <w:pPr>
              <w:pStyle w:val="TableTextRight"/>
            </w:pPr>
            <w:r w:rsidRPr="00867806">
              <w:t>1</w:t>
            </w:r>
          </w:p>
        </w:tc>
        <w:tc>
          <w:tcPr>
            <w:tcW w:w="1191" w:type="dxa"/>
            <w:shd w:val="clear" w:color="auto" w:fill="D0EAFF" w:themeFill="accent2" w:themeFillTint="1A"/>
            <w:noWrap/>
            <w:hideMark/>
          </w:tcPr>
          <w:p w14:paraId="03CC9CB7" w14:textId="19493630" w:rsidR="009055DA" w:rsidRPr="00FE02D0" w:rsidRDefault="009055DA" w:rsidP="009055DA">
            <w:pPr>
              <w:pStyle w:val="TableTextRight"/>
              <w:ind w:right="227"/>
            </w:pPr>
            <w:r w:rsidRPr="00F51A6E">
              <w:t>0.3</w:t>
            </w:r>
          </w:p>
        </w:tc>
      </w:tr>
      <w:tr w:rsidR="009055DA" w:rsidRPr="00FE02D0" w14:paraId="186DDBDD"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5C1A48B5" w14:textId="29754F13" w:rsidR="009055DA" w:rsidRPr="00FE02D0" w:rsidRDefault="009055DA" w:rsidP="009055DA">
            <w:pPr>
              <w:pStyle w:val="TableText"/>
            </w:pPr>
            <w:r w:rsidRPr="00867806">
              <w:t>Paroo</w:t>
            </w:r>
          </w:p>
        </w:tc>
        <w:tc>
          <w:tcPr>
            <w:tcW w:w="3636" w:type="dxa"/>
            <w:noWrap/>
            <w:hideMark/>
          </w:tcPr>
          <w:p w14:paraId="7764421C" w14:textId="59758CB5" w:rsidR="009055DA" w:rsidRPr="00FE02D0" w:rsidRDefault="009055DA" w:rsidP="009055DA">
            <w:pPr>
              <w:pStyle w:val="TableText"/>
            </w:pPr>
            <w:r w:rsidRPr="00867806">
              <w:t>Rp1.4: Permanent lowland stream</w:t>
            </w:r>
          </w:p>
        </w:tc>
        <w:tc>
          <w:tcPr>
            <w:tcW w:w="964" w:type="dxa"/>
            <w:noWrap/>
            <w:hideMark/>
          </w:tcPr>
          <w:p w14:paraId="5C491DC3" w14:textId="654DEB76" w:rsidR="009055DA" w:rsidRPr="00FE02D0" w:rsidRDefault="009055DA" w:rsidP="009055DA">
            <w:pPr>
              <w:pStyle w:val="TableTextRight"/>
            </w:pPr>
            <w:r w:rsidRPr="00867806">
              <w:t>16</w:t>
            </w:r>
          </w:p>
        </w:tc>
        <w:tc>
          <w:tcPr>
            <w:tcW w:w="1191" w:type="dxa"/>
            <w:noWrap/>
            <w:hideMark/>
          </w:tcPr>
          <w:p w14:paraId="7C07A9C3" w14:textId="658BA05C" w:rsidR="009055DA" w:rsidRPr="00FE02D0" w:rsidRDefault="009055DA" w:rsidP="009055DA">
            <w:pPr>
              <w:pStyle w:val="TableTextRight"/>
            </w:pPr>
            <w:r w:rsidRPr="00867806">
              <w:t>13</w:t>
            </w:r>
          </w:p>
        </w:tc>
        <w:tc>
          <w:tcPr>
            <w:tcW w:w="794" w:type="dxa"/>
            <w:noWrap/>
            <w:hideMark/>
          </w:tcPr>
          <w:p w14:paraId="4D089B92" w14:textId="1B9F0602" w:rsidR="009055DA" w:rsidRPr="00FE02D0" w:rsidRDefault="009055DA" w:rsidP="009055DA">
            <w:pPr>
              <w:pStyle w:val="TableTextRight"/>
            </w:pPr>
            <w:r w:rsidRPr="00867806">
              <w:t>0</w:t>
            </w:r>
          </w:p>
        </w:tc>
        <w:tc>
          <w:tcPr>
            <w:tcW w:w="1191" w:type="dxa"/>
            <w:noWrap/>
            <w:hideMark/>
          </w:tcPr>
          <w:p w14:paraId="5E450216" w14:textId="18168B9D" w:rsidR="009055DA" w:rsidRPr="00FE02D0" w:rsidRDefault="009055DA" w:rsidP="009055DA">
            <w:pPr>
              <w:pStyle w:val="TableTextRight"/>
              <w:ind w:right="227"/>
            </w:pPr>
            <w:r w:rsidRPr="00F51A6E">
              <w:t>0</w:t>
            </w:r>
          </w:p>
        </w:tc>
      </w:tr>
      <w:tr w:rsidR="009055DA" w:rsidRPr="00FE02D0" w14:paraId="31DA320C" w14:textId="77777777" w:rsidTr="00446D37">
        <w:trPr>
          <w:trHeight w:val="300"/>
        </w:trPr>
        <w:tc>
          <w:tcPr>
            <w:tcW w:w="1814" w:type="dxa"/>
            <w:noWrap/>
            <w:hideMark/>
          </w:tcPr>
          <w:p w14:paraId="499866E8" w14:textId="6719E18C" w:rsidR="009055DA" w:rsidRPr="00FE02D0" w:rsidRDefault="009055DA" w:rsidP="009055DA">
            <w:pPr>
              <w:pStyle w:val="TableText"/>
            </w:pPr>
            <w:r w:rsidRPr="00867806">
              <w:t>Paroo</w:t>
            </w:r>
          </w:p>
        </w:tc>
        <w:tc>
          <w:tcPr>
            <w:tcW w:w="3636" w:type="dxa"/>
            <w:noWrap/>
            <w:hideMark/>
          </w:tcPr>
          <w:p w14:paraId="76B09FE7" w14:textId="6B665A08" w:rsidR="009055DA" w:rsidRPr="00FE02D0" w:rsidRDefault="009055DA" w:rsidP="009055DA">
            <w:pPr>
              <w:pStyle w:val="TableText"/>
            </w:pPr>
            <w:r w:rsidRPr="00867806">
              <w:t>Rt1.1: Temporary high energy upland stream</w:t>
            </w:r>
          </w:p>
        </w:tc>
        <w:tc>
          <w:tcPr>
            <w:tcW w:w="964" w:type="dxa"/>
            <w:noWrap/>
            <w:hideMark/>
          </w:tcPr>
          <w:p w14:paraId="70F36803" w14:textId="10C04135" w:rsidR="009055DA" w:rsidRPr="00FE02D0" w:rsidRDefault="009055DA" w:rsidP="009055DA">
            <w:pPr>
              <w:pStyle w:val="TableTextRight"/>
            </w:pPr>
            <w:r w:rsidRPr="00867806">
              <w:t>6</w:t>
            </w:r>
          </w:p>
        </w:tc>
        <w:tc>
          <w:tcPr>
            <w:tcW w:w="1191" w:type="dxa"/>
            <w:noWrap/>
            <w:hideMark/>
          </w:tcPr>
          <w:p w14:paraId="44EA281C" w14:textId="16FC1F9A" w:rsidR="009055DA" w:rsidRPr="00FE02D0" w:rsidRDefault="009055DA" w:rsidP="009055DA">
            <w:pPr>
              <w:pStyle w:val="TableTextRight"/>
            </w:pPr>
            <w:r w:rsidRPr="00867806">
              <w:t>0</w:t>
            </w:r>
          </w:p>
        </w:tc>
        <w:tc>
          <w:tcPr>
            <w:tcW w:w="794" w:type="dxa"/>
            <w:noWrap/>
            <w:hideMark/>
          </w:tcPr>
          <w:p w14:paraId="66119F19" w14:textId="172CFB05" w:rsidR="009055DA" w:rsidRPr="00FE02D0" w:rsidRDefault="009055DA" w:rsidP="009055DA">
            <w:pPr>
              <w:pStyle w:val="TableTextRight"/>
            </w:pPr>
            <w:r w:rsidRPr="00867806">
              <w:t>0</w:t>
            </w:r>
          </w:p>
        </w:tc>
        <w:tc>
          <w:tcPr>
            <w:tcW w:w="1191" w:type="dxa"/>
            <w:noWrap/>
            <w:hideMark/>
          </w:tcPr>
          <w:p w14:paraId="4D11759F" w14:textId="1A1DF4F0" w:rsidR="009055DA" w:rsidRPr="00FE02D0" w:rsidRDefault="009055DA" w:rsidP="009055DA">
            <w:pPr>
              <w:pStyle w:val="TableTextRight"/>
              <w:ind w:right="227"/>
            </w:pPr>
            <w:r w:rsidRPr="00F51A6E">
              <w:t>0</w:t>
            </w:r>
          </w:p>
        </w:tc>
      </w:tr>
      <w:tr w:rsidR="009055DA" w:rsidRPr="00FE02D0" w14:paraId="274F0265"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1ABED5AC" w14:textId="2E83DC49" w:rsidR="009055DA" w:rsidRPr="00FE02D0" w:rsidRDefault="009055DA" w:rsidP="009055DA">
            <w:pPr>
              <w:pStyle w:val="TableText"/>
            </w:pPr>
            <w:r w:rsidRPr="00867806">
              <w:t>Upper Murray</w:t>
            </w:r>
          </w:p>
        </w:tc>
        <w:tc>
          <w:tcPr>
            <w:tcW w:w="3636" w:type="dxa"/>
            <w:noWrap/>
            <w:hideMark/>
          </w:tcPr>
          <w:p w14:paraId="2617DCC3" w14:textId="78DD9092" w:rsidR="009055DA" w:rsidRPr="00FE02D0" w:rsidRDefault="009055DA" w:rsidP="009055DA">
            <w:pPr>
              <w:pStyle w:val="TableText"/>
            </w:pPr>
            <w:r w:rsidRPr="00867806">
              <w:t>Rp1.4: Permanent lowland stream</w:t>
            </w:r>
          </w:p>
        </w:tc>
        <w:tc>
          <w:tcPr>
            <w:tcW w:w="964" w:type="dxa"/>
            <w:noWrap/>
            <w:hideMark/>
          </w:tcPr>
          <w:p w14:paraId="7C7CDDEF" w14:textId="0DD8446A" w:rsidR="009055DA" w:rsidRPr="00FE02D0" w:rsidRDefault="009055DA" w:rsidP="009055DA">
            <w:pPr>
              <w:pStyle w:val="TableTextRight"/>
            </w:pPr>
            <w:r w:rsidRPr="00867806">
              <w:t>352</w:t>
            </w:r>
          </w:p>
        </w:tc>
        <w:tc>
          <w:tcPr>
            <w:tcW w:w="1191" w:type="dxa"/>
            <w:noWrap/>
            <w:hideMark/>
          </w:tcPr>
          <w:p w14:paraId="5D5B0366" w14:textId="77C8394F" w:rsidR="009055DA" w:rsidRPr="00FE02D0" w:rsidRDefault="009055DA" w:rsidP="009055DA">
            <w:pPr>
              <w:pStyle w:val="TableTextRight"/>
            </w:pPr>
            <w:r w:rsidRPr="00867806">
              <w:t>150</w:t>
            </w:r>
          </w:p>
        </w:tc>
        <w:tc>
          <w:tcPr>
            <w:tcW w:w="794" w:type="dxa"/>
            <w:noWrap/>
            <w:hideMark/>
          </w:tcPr>
          <w:p w14:paraId="079E375A" w14:textId="099EBEF2" w:rsidR="009055DA" w:rsidRPr="00FE02D0" w:rsidRDefault="009055DA" w:rsidP="009055DA">
            <w:pPr>
              <w:pStyle w:val="TableTextRight"/>
            </w:pPr>
            <w:r w:rsidRPr="00867806">
              <w:t>0</w:t>
            </w:r>
          </w:p>
        </w:tc>
        <w:tc>
          <w:tcPr>
            <w:tcW w:w="1191" w:type="dxa"/>
            <w:noWrap/>
            <w:hideMark/>
          </w:tcPr>
          <w:p w14:paraId="5BBE1C42" w14:textId="62AF7F49" w:rsidR="009055DA" w:rsidRPr="00FE02D0" w:rsidRDefault="009055DA" w:rsidP="009055DA">
            <w:pPr>
              <w:pStyle w:val="TableTextRight"/>
              <w:ind w:right="227"/>
            </w:pPr>
            <w:r w:rsidRPr="00F51A6E">
              <w:t>0</w:t>
            </w:r>
          </w:p>
        </w:tc>
      </w:tr>
      <w:tr w:rsidR="009055DA" w:rsidRPr="00FE02D0" w14:paraId="696CD35E" w14:textId="77777777" w:rsidTr="00446D37">
        <w:trPr>
          <w:trHeight w:val="300"/>
        </w:trPr>
        <w:tc>
          <w:tcPr>
            <w:tcW w:w="1814" w:type="dxa"/>
            <w:noWrap/>
            <w:hideMark/>
          </w:tcPr>
          <w:p w14:paraId="1D1B9E2E" w14:textId="1F61BD8B" w:rsidR="009055DA" w:rsidRPr="00FE02D0" w:rsidRDefault="009055DA" w:rsidP="009055DA">
            <w:pPr>
              <w:pStyle w:val="TableText"/>
            </w:pPr>
            <w:r w:rsidRPr="00867806">
              <w:t>Upper Murray</w:t>
            </w:r>
          </w:p>
        </w:tc>
        <w:tc>
          <w:tcPr>
            <w:tcW w:w="3636" w:type="dxa"/>
            <w:noWrap/>
            <w:hideMark/>
          </w:tcPr>
          <w:p w14:paraId="47901B1C" w14:textId="4037AC0D" w:rsidR="009055DA" w:rsidRPr="00FE02D0" w:rsidRDefault="009055DA" w:rsidP="009055DA">
            <w:pPr>
              <w:pStyle w:val="TableText"/>
            </w:pPr>
            <w:r w:rsidRPr="00867806">
              <w:t>Rp1.2: Permanent transitional zone stream</w:t>
            </w:r>
          </w:p>
        </w:tc>
        <w:tc>
          <w:tcPr>
            <w:tcW w:w="964" w:type="dxa"/>
            <w:noWrap/>
            <w:hideMark/>
          </w:tcPr>
          <w:p w14:paraId="7E6CD730" w14:textId="7B2371FD" w:rsidR="009055DA" w:rsidRPr="00FE02D0" w:rsidRDefault="009055DA" w:rsidP="009055DA">
            <w:pPr>
              <w:pStyle w:val="TableTextRight"/>
            </w:pPr>
            <w:r w:rsidRPr="00867806">
              <w:t>567</w:t>
            </w:r>
          </w:p>
        </w:tc>
        <w:tc>
          <w:tcPr>
            <w:tcW w:w="1191" w:type="dxa"/>
            <w:noWrap/>
            <w:hideMark/>
          </w:tcPr>
          <w:p w14:paraId="30883A5C" w14:textId="35617047" w:rsidR="009055DA" w:rsidRPr="00FE02D0" w:rsidRDefault="009055DA" w:rsidP="009055DA">
            <w:pPr>
              <w:pStyle w:val="TableTextRight"/>
            </w:pPr>
            <w:r w:rsidRPr="00867806">
              <w:t>52</w:t>
            </w:r>
          </w:p>
        </w:tc>
        <w:tc>
          <w:tcPr>
            <w:tcW w:w="794" w:type="dxa"/>
            <w:noWrap/>
            <w:hideMark/>
          </w:tcPr>
          <w:p w14:paraId="7533A0E1" w14:textId="57839BFF" w:rsidR="009055DA" w:rsidRPr="00FE02D0" w:rsidRDefault="009055DA" w:rsidP="009055DA">
            <w:pPr>
              <w:pStyle w:val="TableTextRight"/>
            </w:pPr>
            <w:r w:rsidRPr="00867806">
              <w:t>0</w:t>
            </w:r>
          </w:p>
        </w:tc>
        <w:tc>
          <w:tcPr>
            <w:tcW w:w="1191" w:type="dxa"/>
            <w:noWrap/>
            <w:hideMark/>
          </w:tcPr>
          <w:p w14:paraId="58AFC030" w14:textId="4BE64A73" w:rsidR="009055DA" w:rsidRPr="00FE02D0" w:rsidRDefault="009055DA" w:rsidP="009055DA">
            <w:pPr>
              <w:pStyle w:val="TableTextRight"/>
              <w:ind w:right="227"/>
            </w:pPr>
            <w:r w:rsidRPr="00F51A6E">
              <w:t>0</w:t>
            </w:r>
          </w:p>
        </w:tc>
      </w:tr>
      <w:tr w:rsidR="009055DA" w:rsidRPr="00FE02D0" w14:paraId="5EEEA513"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0EF5A680" w14:textId="64EF50C3" w:rsidR="009055DA" w:rsidRPr="00FE02D0" w:rsidRDefault="009055DA" w:rsidP="009055DA">
            <w:pPr>
              <w:pStyle w:val="TableText"/>
            </w:pPr>
            <w:r w:rsidRPr="00867806">
              <w:t>Upper Murray</w:t>
            </w:r>
          </w:p>
        </w:tc>
        <w:tc>
          <w:tcPr>
            <w:tcW w:w="3636" w:type="dxa"/>
            <w:noWrap/>
            <w:hideMark/>
          </w:tcPr>
          <w:p w14:paraId="01013ED1" w14:textId="56DA75D4" w:rsidR="009055DA" w:rsidRPr="00FE02D0" w:rsidRDefault="009055DA" w:rsidP="009055DA">
            <w:pPr>
              <w:pStyle w:val="TableText"/>
            </w:pPr>
            <w:r w:rsidRPr="00867806">
              <w:t>Rp1.1: Permanent high energy upland stream</w:t>
            </w:r>
          </w:p>
        </w:tc>
        <w:tc>
          <w:tcPr>
            <w:tcW w:w="964" w:type="dxa"/>
            <w:noWrap/>
            <w:hideMark/>
          </w:tcPr>
          <w:p w14:paraId="27D381E3" w14:textId="616FC731" w:rsidR="009055DA" w:rsidRPr="00FE02D0" w:rsidRDefault="009055DA" w:rsidP="009055DA">
            <w:pPr>
              <w:pStyle w:val="TableTextRight"/>
            </w:pPr>
            <w:r w:rsidRPr="00867806">
              <w:t>967</w:t>
            </w:r>
          </w:p>
        </w:tc>
        <w:tc>
          <w:tcPr>
            <w:tcW w:w="1191" w:type="dxa"/>
            <w:noWrap/>
            <w:hideMark/>
          </w:tcPr>
          <w:p w14:paraId="782AB083" w14:textId="71A0238A" w:rsidR="009055DA" w:rsidRPr="00FE02D0" w:rsidRDefault="009055DA" w:rsidP="009055DA">
            <w:pPr>
              <w:pStyle w:val="TableTextRight"/>
            </w:pPr>
            <w:r w:rsidRPr="00867806">
              <w:t>45</w:t>
            </w:r>
          </w:p>
        </w:tc>
        <w:tc>
          <w:tcPr>
            <w:tcW w:w="794" w:type="dxa"/>
            <w:noWrap/>
            <w:hideMark/>
          </w:tcPr>
          <w:p w14:paraId="18C28F23" w14:textId="01720060" w:rsidR="009055DA" w:rsidRPr="00FE02D0" w:rsidRDefault="009055DA" w:rsidP="009055DA">
            <w:pPr>
              <w:pStyle w:val="TableTextRight"/>
            </w:pPr>
            <w:r w:rsidRPr="00867806">
              <w:t>0</w:t>
            </w:r>
          </w:p>
        </w:tc>
        <w:tc>
          <w:tcPr>
            <w:tcW w:w="1191" w:type="dxa"/>
            <w:noWrap/>
            <w:hideMark/>
          </w:tcPr>
          <w:p w14:paraId="7AF9DF0B" w14:textId="40ECB6B1" w:rsidR="009055DA" w:rsidRPr="00FE02D0" w:rsidRDefault="009055DA" w:rsidP="009055DA">
            <w:pPr>
              <w:pStyle w:val="TableTextRight"/>
              <w:ind w:right="227"/>
            </w:pPr>
            <w:r w:rsidRPr="00F51A6E">
              <w:t>0</w:t>
            </w:r>
          </w:p>
        </w:tc>
      </w:tr>
      <w:tr w:rsidR="009055DA" w:rsidRPr="00FE02D0" w14:paraId="6DDCA4D1" w14:textId="77777777" w:rsidTr="00446D37">
        <w:trPr>
          <w:trHeight w:val="300"/>
        </w:trPr>
        <w:tc>
          <w:tcPr>
            <w:tcW w:w="1814" w:type="dxa"/>
            <w:noWrap/>
            <w:hideMark/>
          </w:tcPr>
          <w:p w14:paraId="043FC251" w14:textId="46F5B030" w:rsidR="009055DA" w:rsidRPr="00FE02D0" w:rsidRDefault="009055DA" w:rsidP="009055DA">
            <w:pPr>
              <w:pStyle w:val="TableText"/>
            </w:pPr>
            <w:r w:rsidRPr="00867806">
              <w:t>Upper Murray</w:t>
            </w:r>
          </w:p>
        </w:tc>
        <w:tc>
          <w:tcPr>
            <w:tcW w:w="3636" w:type="dxa"/>
            <w:noWrap/>
            <w:hideMark/>
          </w:tcPr>
          <w:p w14:paraId="1D0E4CEF" w14:textId="5573DD7B" w:rsidR="009055DA" w:rsidRPr="00FE02D0" w:rsidRDefault="009055DA" w:rsidP="009055DA">
            <w:pPr>
              <w:pStyle w:val="TableText"/>
            </w:pPr>
            <w:r w:rsidRPr="00867806">
              <w:t>Rt1.1: Temporary high energy upland stream</w:t>
            </w:r>
          </w:p>
        </w:tc>
        <w:tc>
          <w:tcPr>
            <w:tcW w:w="964" w:type="dxa"/>
            <w:noWrap/>
            <w:hideMark/>
          </w:tcPr>
          <w:p w14:paraId="48AA2672" w14:textId="206386F0" w:rsidR="009055DA" w:rsidRPr="00FE02D0" w:rsidRDefault="009055DA" w:rsidP="009055DA">
            <w:pPr>
              <w:pStyle w:val="TableTextRight"/>
            </w:pPr>
            <w:r w:rsidRPr="00867806">
              <w:t>6,008</w:t>
            </w:r>
          </w:p>
        </w:tc>
        <w:tc>
          <w:tcPr>
            <w:tcW w:w="1191" w:type="dxa"/>
            <w:noWrap/>
            <w:hideMark/>
          </w:tcPr>
          <w:p w14:paraId="4291B10A" w14:textId="1B04D6AF" w:rsidR="009055DA" w:rsidRPr="00FE02D0" w:rsidRDefault="009055DA" w:rsidP="009055DA">
            <w:pPr>
              <w:pStyle w:val="TableTextRight"/>
            </w:pPr>
            <w:r w:rsidRPr="00867806">
              <w:t>28</w:t>
            </w:r>
          </w:p>
        </w:tc>
        <w:tc>
          <w:tcPr>
            <w:tcW w:w="794" w:type="dxa"/>
            <w:noWrap/>
            <w:hideMark/>
          </w:tcPr>
          <w:p w14:paraId="6A41AD5D" w14:textId="36E22D14" w:rsidR="009055DA" w:rsidRPr="00FE02D0" w:rsidRDefault="009055DA" w:rsidP="009055DA">
            <w:pPr>
              <w:pStyle w:val="TableTextRight"/>
            </w:pPr>
            <w:r w:rsidRPr="00867806">
              <w:t>0</w:t>
            </w:r>
          </w:p>
        </w:tc>
        <w:tc>
          <w:tcPr>
            <w:tcW w:w="1191" w:type="dxa"/>
            <w:noWrap/>
            <w:hideMark/>
          </w:tcPr>
          <w:p w14:paraId="74A4B5BA" w14:textId="55EA677C" w:rsidR="009055DA" w:rsidRPr="00FE02D0" w:rsidRDefault="009055DA" w:rsidP="009055DA">
            <w:pPr>
              <w:pStyle w:val="TableTextRight"/>
              <w:ind w:right="227"/>
            </w:pPr>
            <w:r w:rsidRPr="00F51A6E">
              <w:t>0</w:t>
            </w:r>
          </w:p>
        </w:tc>
      </w:tr>
      <w:tr w:rsidR="009055DA" w:rsidRPr="00FE02D0" w14:paraId="2475B460"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44ABD6B1" w14:textId="096FA0D3" w:rsidR="009055DA" w:rsidRPr="00FE02D0" w:rsidRDefault="009055DA" w:rsidP="009055DA">
            <w:pPr>
              <w:pStyle w:val="TableText"/>
            </w:pPr>
            <w:r w:rsidRPr="00867806">
              <w:t>Upper Murray</w:t>
            </w:r>
          </w:p>
        </w:tc>
        <w:tc>
          <w:tcPr>
            <w:tcW w:w="3636" w:type="dxa"/>
            <w:noWrap/>
            <w:hideMark/>
          </w:tcPr>
          <w:p w14:paraId="0F582C61" w14:textId="3F615611" w:rsidR="009055DA" w:rsidRPr="00FE02D0" w:rsidRDefault="009055DA" w:rsidP="009055DA">
            <w:pPr>
              <w:pStyle w:val="TableText"/>
            </w:pPr>
            <w:r w:rsidRPr="00867806">
              <w:t>Rp1.3: Permanent low energy upland stream</w:t>
            </w:r>
          </w:p>
        </w:tc>
        <w:tc>
          <w:tcPr>
            <w:tcW w:w="964" w:type="dxa"/>
            <w:noWrap/>
            <w:hideMark/>
          </w:tcPr>
          <w:p w14:paraId="44AB442E" w14:textId="0288E112" w:rsidR="009055DA" w:rsidRPr="00FE02D0" w:rsidRDefault="009055DA" w:rsidP="009055DA">
            <w:pPr>
              <w:pStyle w:val="TableTextRight"/>
            </w:pPr>
            <w:r w:rsidRPr="00867806">
              <w:t>102</w:t>
            </w:r>
          </w:p>
        </w:tc>
        <w:tc>
          <w:tcPr>
            <w:tcW w:w="1191" w:type="dxa"/>
            <w:noWrap/>
            <w:hideMark/>
          </w:tcPr>
          <w:p w14:paraId="7963625D" w14:textId="2111DCA4" w:rsidR="009055DA" w:rsidRPr="00FE02D0" w:rsidRDefault="009055DA" w:rsidP="009055DA">
            <w:pPr>
              <w:pStyle w:val="TableTextRight"/>
            </w:pPr>
            <w:r w:rsidRPr="00867806">
              <w:t>24</w:t>
            </w:r>
          </w:p>
        </w:tc>
        <w:tc>
          <w:tcPr>
            <w:tcW w:w="794" w:type="dxa"/>
            <w:noWrap/>
            <w:hideMark/>
          </w:tcPr>
          <w:p w14:paraId="74C178D3" w14:textId="4E164968" w:rsidR="009055DA" w:rsidRPr="00FE02D0" w:rsidRDefault="009055DA" w:rsidP="009055DA">
            <w:pPr>
              <w:pStyle w:val="TableTextRight"/>
            </w:pPr>
            <w:r w:rsidRPr="00867806">
              <w:t>0</w:t>
            </w:r>
          </w:p>
        </w:tc>
        <w:tc>
          <w:tcPr>
            <w:tcW w:w="1191" w:type="dxa"/>
            <w:noWrap/>
            <w:hideMark/>
          </w:tcPr>
          <w:p w14:paraId="3D453E59" w14:textId="7B76D178" w:rsidR="009055DA" w:rsidRPr="00FE02D0" w:rsidRDefault="009055DA" w:rsidP="009055DA">
            <w:pPr>
              <w:pStyle w:val="TableTextRight"/>
              <w:ind w:right="227"/>
            </w:pPr>
            <w:r w:rsidRPr="00F51A6E">
              <w:t>0</w:t>
            </w:r>
          </w:p>
        </w:tc>
      </w:tr>
      <w:tr w:rsidR="009055DA" w:rsidRPr="00FE02D0" w14:paraId="43577CDC" w14:textId="77777777" w:rsidTr="00446D37">
        <w:trPr>
          <w:trHeight w:val="300"/>
        </w:trPr>
        <w:tc>
          <w:tcPr>
            <w:tcW w:w="1814" w:type="dxa"/>
            <w:noWrap/>
            <w:hideMark/>
          </w:tcPr>
          <w:p w14:paraId="52958AC2" w14:textId="7EB10BC6" w:rsidR="009055DA" w:rsidRPr="00FE02D0" w:rsidRDefault="009055DA" w:rsidP="009055DA">
            <w:pPr>
              <w:pStyle w:val="TableText"/>
            </w:pPr>
            <w:r w:rsidRPr="00867806">
              <w:t>Upper Murray</w:t>
            </w:r>
          </w:p>
        </w:tc>
        <w:tc>
          <w:tcPr>
            <w:tcW w:w="3636" w:type="dxa"/>
            <w:noWrap/>
            <w:hideMark/>
          </w:tcPr>
          <w:p w14:paraId="4DF9240B" w14:textId="2EE26FA4" w:rsidR="009055DA" w:rsidRPr="00FE02D0" w:rsidRDefault="009055DA" w:rsidP="009055DA">
            <w:pPr>
              <w:pStyle w:val="TableText"/>
            </w:pPr>
            <w:r w:rsidRPr="00867806">
              <w:t>Rt1.4: Temporary lowland stream</w:t>
            </w:r>
          </w:p>
        </w:tc>
        <w:tc>
          <w:tcPr>
            <w:tcW w:w="964" w:type="dxa"/>
            <w:noWrap/>
            <w:hideMark/>
          </w:tcPr>
          <w:p w14:paraId="69E8A597" w14:textId="4DEB30BB" w:rsidR="009055DA" w:rsidRPr="00FE02D0" w:rsidRDefault="009055DA" w:rsidP="009055DA">
            <w:pPr>
              <w:pStyle w:val="TableTextRight"/>
            </w:pPr>
            <w:r w:rsidRPr="00867806">
              <w:t>168</w:t>
            </w:r>
          </w:p>
        </w:tc>
        <w:tc>
          <w:tcPr>
            <w:tcW w:w="1191" w:type="dxa"/>
            <w:noWrap/>
            <w:hideMark/>
          </w:tcPr>
          <w:p w14:paraId="1D258BC4" w14:textId="2A3350BC" w:rsidR="009055DA" w:rsidRPr="00FE02D0" w:rsidRDefault="009055DA" w:rsidP="009055DA">
            <w:pPr>
              <w:pStyle w:val="TableTextRight"/>
            </w:pPr>
            <w:r w:rsidRPr="00867806">
              <w:t>15</w:t>
            </w:r>
          </w:p>
        </w:tc>
        <w:tc>
          <w:tcPr>
            <w:tcW w:w="794" w:type="dxa"/>
            <w:noWrap/>
            <w:hideMark/>
          </w:tcPr>
          <w:p w14:paraId="446FA5FC" w14:textId="3F042A44" w:rsidR="009055DA" w:rsidRPr="00FE02D0" w:rsidRDefault="009055DA" w:rsidP="009055DA">
            <w:pPr>
              <w:pStyle w:val="TableTextRight"/>
            </w:pPr>
            <w:r w:rsidRPr="00867806">
              <w:t>0</w:t>
            </w:r>
          </w:p>
        </w:tc>
        <w:tc>
          <w:tcPr>
            <w:tcW w:w="1191" w:type="dxa"/>
            <w:noWrap/>
            <w:hideMark/>
          </w:tcPr>
          <w:p w14:paraId="0A3F8ED7" w14:textId="27B87B1A" w:rsidR="009055DA" w:rsidRPr="00FE02D0" w:rsidRDefault="009055DA" w:rsidP="009055DA">
            <w:pPr>
              <w:pStyle w:val="TableTextRight"/>
              <w:ind w:right="227"/>
            </w:pPr>
            <w:r w:rsidRPr="00F51A6E">
              <w:t>0</w:t>
            </w:r>
          </w:p>
        </w:tc>
      </w:tr>
      <w:tr w:rsidR="009055DA" w:rsidRPr="00FE02D0" w14:paraId="0FBF3B7A"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0E5DEAF4" w14:textId="20B225BA" w:rsidR="009055DA" w:rsidRPr="00FE02D0" w:rsidRDefault="009055DA" w:rsidP="009055DA">
            <w:pPr>
              <w:pStyle w:val="TableText"/>
            </w:pPr>
            <w:r w:rsidRPr="00867806">
              <w:t>Upper Murray</w:t>
            </w:r>
          </w:p>
        </w:tc>
        <w:tc>
          <w:tcPr>
            <w:tcW w:w="3636" w:type="dxa"/>
            <w:noWrap/>
            <w:hideMark/>
          </w:tcPr>
          <w:p w14:paraId="440B3CC0" w14:textId="4E1E0BE1" w:rsidR="009055DA" w:rsidRPr="00FE02D0" w:rsidRDefault="009055DA" w:rsidP="009055DA">
            <w:pPr>
              <w:pStyle w:val="TableText"/>
            </w:pPr>
            <w:r w:rsidRPr="00867806">
              <w:t>Rt1.2: Temporary transitional zone stream</w:t>
            </w:r>
          </w:p>
        </w:tc>
        <w:tc>
          <w:tcPr>
            <w:tcW w:w="964" w:type="dxa"/>
            <w:noWrap/>
            <w:hideMark/>
          </w:tcPr>
          <w:p w14:paraId="7E266EBC" w14:textId="1F03FB86" w:rsidR="009055DA" w:rsidRPr="00FE02D0" w:rsidRDefault="009055DA" w:rsidP="009055DA">
            <w:pPr>
              <w:pStyle w:val="TableTextRight"/>
            </w:pPr>
            <w:r w:rsidRPr="00867806">
              <w:t>1,570</w:t>
            </w:r>
          </w:p>
        </w:tc>
        <w:tc>
          <w:tcPr>
            <w:tcW w:w="1191" w:type="dxa"/>
            <w:noWrap/>
            <w:hideMark/>
          </w:tcPr>
          <w:p w14:paraId="23730C19" w14:textId="65A9EDB7" w:rsidR="009055DA" w:rsidRPr="00FE02D0" w:rsidRDefault="009055DA" w:rsidP="009055DA">
            <w:pPr>
              <w:pStyle w:val="TableTextRight"/>
            </w:pPr>
            <w:r w:rsidRPr="00867806">
              <w:t>13</w:t>
            </w:r>
          </w:p>
        </w:tc>
        <w:tc>
          <w:tcPr>
            <w:tcW w:w="794" w:type="dxa"/>
            <w:noWrap/>
            <w:hideMark/>
          </w:tcPr>
          <w:p w14:paraId="0FA3E0D8" w14:textId="0F627D5B" w:rsidR="009055DA" w:rsidRPr="00FE02D0" w:rsidRDefault="009055DA" w:rsidP="009055DA">
            <w:pPr>
              <w:pStyle w:val="TableTextRight"/>
            </w:pPr>
            <w:r w:rsidRPr="00867806">
              <w:t>0</w:t>
            </w:r>
          </w:p>
        </w:tc>
        <w:tc>
          <w:tcPr>
            <w:tcW w:w="1191" w:type="dxa"/>
            <w:noWrap/>
            <w:hideMark/>
          </w:tcPr>
          <w:p w14:paraId="1CF57611" w14:textId="0F2F91BF" w:rsidR="009055DA" w:rsidRPr="00FE02D0" w:rsidRDefault="009055DA" w:rsidP="009055DA">
            <w:pPr>
              <w:pStyle w:val="TableTextRight"/>
              <w:ind w:right="227"/>
            </w:pPr>
            <w:r w:rsidRPr="00F51A6E">
              <w:t>0</w:t>
            </w:r>
          </w:p>
        </w:tc>
      </w:tr>
      <w:tr w:rsidR="009055DA" w:rsidRPr="00FE02D0" w14:paraId="63A2FC80" w14:textId="77777777" w:rsidTr="00446D37">
        <w:trPr>
          <w:trHeight w:val="300"/>
        </w:trPr>
        <w:tc>
          <w:tcPr>
            <w:tcW w:w="1814" w:type="dxa"/>
            <w:noWrap/>
            <w:hideMark/>
          </w:tcPr>
          <w:p w14:paraId="36596DDE" w14:textId="3870540B" w:rsidR="009055DA" w:rsidRPr="00FE02D0" w:rsidRDefault="009055DA" w:rsidP="009055DA">
            <w:pPr>
              <w:pStyle w:val="TableText"/>
            </w:pPr>
            <w:r w:rsidRPr="00867806">
              <w:t>Upper Murray</w:t>
            </w:r>
          </w:p>
        </w:tc>
        <w:tc>
          <w:tcPr>
            <w:tcW w:w="3636" w:type="dxa"/>
            <w:noWrap/>
            <w:hideMark/>
          </w:tcPr>
          <w:p w14:paraId="1FD8C07B" w14:textId="7FBAA355" w:rsidR="009055DA" w:rsidRPr="00FE02D0" w:rsidRDefault="009055DA" w:rsidP="009055DA">
            <w:pPr>
              <w:pStyle w:val="TableText"/>
            </w:pPr>
            <w:r w:rsidRPr="00867806">
              <w:t>Rt1.3: Temporary low energy upland stream</w:t>
            </w:r>
          </w:p>
        </w:tc>
        <w:tc>
          <w:tcPr>
            <w:tcW w:w="964" w:type="dxa"/>
            <w:noWrap/>
            <w:hideMark/>
          </w:tcPr>
          <w:p w14:paraId="595CF890" w14:textId="78A5E0C9" w:rsidR="009055DA" w:rsidRPr="00FE02D0" w:rsidRDefault="009055DA" w:rsidP="009055DA">
            <w:pPr>
              <w:pStyle w:val="TableTextRight"/>
            </w:pPr>
            <w:r w:rsidRPr="00867806">
              <w:t>20</w:t>
            </w:r>
          </w:p>
        </w:tc>
        <w:tc>
          <w:tcPr>
            <w:tcW w:w="1191" w:type="dxa"/>
            <w:noWrap/>
            <w:hideMark/>
          </w:tcPr>
          <w:p w14:paraId="5EB889E5" w14:textId="30C5A1BB" w:rsidR="009055DA" w:rsidRPr="00FE02D0" w:rsidRDefault="009055DA" w:rsidP="009055DA">
            <w:pPr>
              <w:pStyle w:val="TableTextRight"/>
            </w:pPr>
            <w:r w:rsidRPr="00867806">
              <w:t>0</w:t>
            </w:r>
          </w:p>
        </w:tc>
        <w:tc>
          <w:tcPr>
            <w:tcW w:w="794" w:type="dxa"/>
            <w:noWrap/>
            <w:hideMark/>
          </w:tcPr>
          <w:p w14:paraId="688F115F" w14:textId="576BC00C" w:rsidR="009055DA" w:rsidRPr="00FE02D0" w:rsidRDefault="009055DA" w:rsidP="009055DA">
            <w:pPr>
              <w:pStyle w:val="TableTextRight"/>
            </w:pPr>
            <w:r w:rsidRPr="00867806">
              <w:t>0</w:t>
            </w:r>
          </w:p>
        </w:tc>
        <w:tc>
          <w:tcPr>
            <w:tcW w:w="1191" w:type="dxa"/>
            <w:noWrap/>
            <w:hideMark/>
          </w:tcPr>
          <w:p w14:paraId="539A5B07" w14:textId="5391E0AA" w:rsidR="009055DA" w:rsidRPr="00FE02D0" w:rsidRDefault="009055DA" w:rsidP="009055DA">
            <w:pPr>
              <w:pStyle w:val="TableTextRight"/>
              <w:ind w:right="227"/>
            </w:pPr>
            <w:r w:rsidRPr="00F51A6E">
              <w:t>0</w:t>
            </w:r>
          </w:p>
        </w:tc>
      </w:tr>
      <w:tr w:rsidR="009055DA" w:rsidRPr="00FE02D0" w14:paraId="0DD8B825"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7EBD95FC" w14:textId="4ECC48EA" w:rsidR="009055DA" w:rsidRPr="00FE02D0" w:rsidRDefault="009055DA" w:rsidP="009055DA">
            <w:pPr>
              <w:pStyle w:val="TableText"/>
            </w:pPr>
            <w:r w:rsidRPr="00867806">
              <w:t>Warrego</w:t>
            </w:r>
            <w:r w:rsidR="004A5167">
              <w:t>†</w:t>
            </w:r>
          </w:p>
        </w:tc>
        <w:tc>
          <w:tcPr>
            <w:tcW w:w="3636" w:type="dxa"/>
            <w:shd w:val="clear" w:color="auto" w:fill="D0EAFF" w:themeFill="accent2" w:themeFillTint="1A"/>
            <w:noWrap/>
            <w:hideMark/>
          </w:tcPr>
          <w:p w14:paraId="4A2FDC6F" w14:textId="3EB662E5" w:rsidR="009055DA" w:rsidRPr="00FE02D0" w:rsidRDefault="009055DA" w:rsidP="009055DA">
            <w:pPr>
              <w:pStyle w:val="TableText"/>
            </w:pPr>
            <w:r w:rsidRPr="00867806">
              <w:t>Rt1.4: Temporary lowland stream</w:t>
            </w:r>
          </w:p>
        </w:tc>
        <w:tc>
          <w:tcPr>
            <w:tcW w:w="964" w:type="dxa"/>
            <w:shd w:val="clear" w:color="auto" w:fill="D0EAFF" w:themeFill="accent2" w:themeFillTint="1A"/>
            <w:noWrap/>
            <w:hideMark/>
          </w:tcPr>
          <w:p w14:paraId="292859C7" w14:textId="79AA3D68" w:rsidR="009055DA" w:rsidRPr="00FE02D0" w:rsidRDefault="009055DA" w:rsidP="009055DA">
            <w:pPr>
              <w:pStyle w:val="TableTextRight"/>
            </w:pPr>
            <w:r w:rsidRPr="00867806">
              <w:t>6,726</w:t>
            </w:r>
          </w:p>
        </w:tc>
        <w:tc>
          <w:tcPr>
            <w:tcW w:w="1191" w:type="dxa"/>
            <w:shd w:val="clear" w:color="auto" w:fill="D0EAFF" w:themeFill="accent2" w:themeFillTint="1A"/>
            <w:noWrap/>
            <w:hideMark/>
          </w:tcPr>
          <w:p w14:paraId="0C08FDC4" w14:textId="6BD8961E" w:rsidR="009055DA" w:rsidRPr="00FE02D0" w:rsidRDefault="009055DA" w:rsidP="009055DA">
            <w:pPr>
              <w:pStyle w:val="TableTextRight"/>
            </w:pPr>
            <w:r w:rsidRPr="00867806">
              <w:t>4,228</w:t>
            </w:r>
          </w:p>
        </w:tc>
        <w:tc>
          <w:tcPr>
            <w:tcW w:w="794" w:type="dxa"/>
            <w:shd w:val="clear" w:color="auto" w:fill="D0EAFF" w:themeFill="accent2" w:themeFillTint="1A"/>
            <w:noWrap/>
            <w:hideMark/>
          </w:tcPr>
          <w:p w14:paraId="4FFBECD8" w14:textId="0656C8AD" w:rsidR="009055DA" w:rsidRPr="00FE02D0" w:rsidRDefault="009055DA" w:rsidP="009055DA">
            <w:pPr>
              <w:pStyle w:val="TableTextRight"/>
            </w:pPr>
            <w:r w:rsidRPr="00867806">
              <w:t>1,096</w:t>
            </w:r>
          </w:p>
        </w:tc>
        <w:tc>
          <w:tcPr>
            <w:tcW w:w="1191" w:type="dxa"/>
            <w:shd w:val="clear" w:color="auto" w:fill="D0EAFF" w:themeFill="accent2" w:themeFillTint="1A"/>
            <w:noWrap/>
            <w:hideMark/>
          </w:tcPr>
          <w:p w14:paraId="0EB9ED7E" w14:textId="1A72AD6D" w:rsidR="009055DA" w:rsidRPr="00FE02D0" w:rsidRDefault="009055DA" w:rsidP="009055DA">
            <w:pPr>
              <w:pStyle w:val="TableTextRight"/>
              <w:ind w:right="227"/>
            </w:pPr>
            <w:r w:rsidRPr="00F51A6E">
              <w:t>25.9</w:t>
            </w:r>
          </w:p>
        </w:tc>
      </w:tr>
      <w:tr w:rsidR="009055DA" w:rsidRPr="00FE02D0" w14:paraId="6E97223F" w14:textId="77777777" w:rsidTr="00446D37">
        <w:trPr>
          <w:trHeight w:val="300"/>
        </w:trPr>
        <w:tc>
          <w:tcPr>
            <w:tcW w:w="1814" w:type="dxa"/>
            <w:shd w:val="clear" w:color="auto" w:fill="D0EAFF" w:themeFill="accent2" w:themeFillTint="1A"/>
            <w:noWrap/>
            <w:hideMark/>
          </w:tcPr>
          <w:p w14:paraId="4E1D0DDA" w14:textId="000EBE4F" w:rsidR="009055DA" w:rsidRPr="00FE02D0" w:rsidRDefault="009055DA" w:rsidP="009055DA">
            <w:pPr>
              <w:pStyle w:val="TableText"/>
            </w:pPr>
            <w:r w:rsidRPr="00867806">
              <w:t>Warrego</w:t>
            </w:r>
            <w:r w:rsidR="004A5167">
              <w:t>†</w:t>
            </w:r>
          </w:p>
        </w:tc>
        <w:tc>
          <w:tcPr>
            <w:tcW w:w="3636" w:type="dxa"/>
            <w:shd w:val="clear" w:color="auto" w:fill="D0EAFF" w:themeFill="accent2" w:themeFillTint="1A"/>
            <w:noWrap/>
            <w:hideMark/>
          </w:tcPr>
          <w:p w14:paraId="4BA936B1" w14:textId="053A3BA6" w:rsidR="009055DA" w:rsidRPr="00FE02D0" w:rsidRDefault="009055DA" w:rsidP="009055DA">
            <w:pPr>
              <w:pStyle w:val="TableText"/>
            </w:pPr>
            <w:r w:rsidRPr="00867806">
              <w:t>Rt1.2: Temporary transitional zone stream</w:t>
            </w:r>
          </w:p>
        </w:tc>
        <w:tc>
          <w:tcPr>
            <w:tcW w:w="964" w:type="dxa"/>
            <w:shd w:val="clear" w:color="auto" w:fill="D0EAFF" w:themeFill="accent2" w:themeFillTint="1A"/>
            <w:noWrap/>
            <w:hideMark/>
          </w:tcPr>
          <w:p w14:paraId="35A3FD9E" w14:textId="2691BF5C" w:rsidR="009055DA" w:rsidRPr="00FE02D0" w:rsidRDefault="009055DA" w:rsidP="009055DA">
            <w:pPr>
              <w:pStyle w:val="TableTextRight"/>
            </w:pPr>
            <w:r w:rsidRPr="00867806">
              <w:t>15,048</w:t>
            </w:r>
          </w:p>
        </w:tc>
        <w:tc>
          <w:tcPr>
            <w:tcW w:w="1191" w:type="dxa"/>
            <w:shd w:val="clear" w:color="auto" w:fill="D0EAFF" w:themeFill="accent2" w:themeFillTint="1A"/>
            <w:noWrap/>
            <w:hideMark/>
          </w:tcPr>
          <w:p w14:paraId="6F455DA7" w14:textId="482F0F21" w:rsidR="009055DA" w:rsidRPr="00FE02D0" w:rsidRDefault="009055DA" w:rsidP="009055DA">
            <w:pPr>
              <w:pStyle w:val="TableTextRight"/>
            </w:pPr>
            <w:r w:rsidRPr="00867806">
              <w:t>2,028</w:t>
            </w:r>
          </w:p>
        </w:tc>
        <w:tc>
          <w:tcPr>
            <w:tcW w:w="794" w:type="dxa"/>
            <w:shd w:val="clear" w:color="auto" w:fill="D0EAFF" w:themeFill="accent2" w:themeFillTint="1A"/>
            <w:noWrap/>
            <w:hideMark/>
          </w:tcPr>
          <w:p w14:paraId="5326C5E7" w14:textId="2FBFC8B7" w:rsidR="009055DA" w:rsidRPr="00FE02D0" w:rsidRDefault="009055DA" w:rsidP="009055DA">
            <w:pPr>
              <w:pStyle w:val="TableTextRight"/>
            </w:pPr>
            <w:r w:rsidRPr="00867806">
              <w:t>182</w:t>
            </w:r>
          </w:p>
        </w:tc>
        <w:tc>
          <w:tcPr>
            <w:tcW w:w="1191" w:type="dxa"/>
            <w:shd w:val="clear" w:color="auto" w:fill="D0EAFF" w:themeFill="accent2" w:themeFillTint="1A"/>
            <w:noWrap/>
            <w:hideMark/>
          </w:tcPr>
          <w:p w14:paraId="11832109" w14:textId="46CB6C85" w:rsidR="009055DA" w:rsidRPr="00FE02D0" w:rsidRDefault="009055DA" w:rsidP="009055DA">
            <w:pPr>
              <w:pStyle w:val="TableTextRight"/>
              <w:ind w:right="227"/>
            </w:pPr>
            <w:r w:rsidRPr="00F51A6E">
              <w:t>9.0</w:t>
            </w:r>
          </w:p>
        </w:tc>
      </w:tr>
      <w:tr w:rsidR="009055DA" w:rsidRPr="00FE02D0" w14:paraId="28420FD6"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3709ABC5" w14:textId="48417549" w:rsidR="009055DA" w:rsidRPr="00FE02D0" w:rsidRDefault="009055DA" w:rsidP="009055DA">
            <w:pPr>
              <w:pStyle w:val="TableText"/>
            </w:pPr>
            <w:r w:rsidRPr="00867806">
              <w:t>Warrego</w:t>
            </w:r>
            <w:r w:rsidR="004A5167">
              <w:t>†</w:t>
            </w:r>
          </w:p>
        </w:tc>
        <w:tc>
          <w:tcPr>
            <w:tcW w:w="3636" w:type="dxa"/>
            <w:shd w:val="clear" w:color="auto" w:fill="D0EAFF" w:themeFill="accent2" w:themeFillTint="1A"/>
            <w:noWrap/>
            <w:hideMark/>
          </w:tcPr>
          <w:p w14:paraId="090F792A" w14:textId="7E273F26" w:rsidR="009055DA" w:rsidRPr="00FE02D0" w:rsidRDefault="009055DA" w:rsidP="009055DA">
            <w:pPr>
              <w:pStyle w:val="TableText"/>
            </w:pPr>
            <w:r w:rsidRPr="00867806">
              <w:t>Rp1.4: Permanent lowland stream</w:t>
            </w:r>
          </w:p>
        </w:tc>
        <w:tc>
          <w:tcPr>
            <w:tcW w:w="964" w:type="dxa"/>
            <w:shd w:val="clear" w:color="auto" w:fill="D0EAFF" w:themeFill="accent2" w:themeFillTint="1A"/>
            <w:noWrap/>
            <w:hideMark/>
          </w:tcPr>
          <w:p w14:paraId="31A7F682" w14:textId="3C07DCF6" w:rsidR="009055DA" w:rsidRPr="00FE02D0" w:rsidRDefault="009055DA" w:rsidP="009055DA">
            <w:pPr>
              <w:pStyle w:val="TableTextRight"/>
            </w:pPr>
            <w:r w:rsidRPr="00867806">
              <w:t>106</w:t>
            </w:r>
          </w:p>
        </w:tc>
        <w:tc>
          <w:tcPr>
            <w:tcW w:w="1191" w:type="dxa"/>
            <w:shd w:val="clear" w:color="auto" w:fill="D0EAFF" w:themeFill="accent2" w:themeFillTint="1A"/>
            <w:noWrap/>
            <w:hideMark/>
          </w:tcPr>
          <w:p w14:paraId="13A8A030" w14:textId="6EF4B04C" w:rsidR="009055DA" w:rsidRPr="00FE02D0" w:rsidRDefault="009055DA" w:rsidP="009055DA">
            <w:pPr>
              <w:pStyle w:val="TableTextRight"/>
            </w:pPr>
            <w:r w:rsidRPr="00867806">
              <w:t>85</w:t>
            </w:r>
          </w:p>
        </w:tc>
        <w:tc>
          <w:tcPr>
            <w:tcW w:w="794" w:type="dxa"/>
            <w:shd w:val="clear" w:color="auto" w:fill="D0EAFF" w:themeFill="accent2" w:themeFillTint="1A"/>
            <w:noWrap/>
            <w:hideMark/>
          </w:tcPr>
          <w:p w14:paraId="47160570" w14:textId="2352A08F" w:rsidR="009055DA" w:rsidRPr="00FE02D0" w:rsidRDefault="009055DA" w:rsidP="009055DA">
            <w:pPr>
              <w:pStyle w:val="TableTextRight"/>
            </w:pPr>
            <w:r w:rsidRPr="00867806">
              <w:t>59</w:t>
            </w:r>
          </w:p>
        </w:tc>
        <w:tc>
          <w:tcPr>
            <w:tcW w:w="1191" w:type="dxa"/>
            <w:shd w:val="clear" w:color="auto" w:fill="D0EAFF" w:themeFill="accent2" w:themeFillTint="1A"/>
            <w:noWrap/>
            <w:hideMark/>
          </w:tcPr>
          <w:p w14:paraId="32DB75C7" w14:textId="2C2AC3B0" w:rsidR="009055DA" w:rsidRPr="00FE02D0" w:rsidRDefault="009055DA" w:rsidP="009055DA">
            <w:pPr>
              <w:pStyle w:val="TableTextRight"/>
              <w:ind w:right="227"/>
            </w:pPr>
            <w:r w:rsidRPr="00F51A6E">
              <w:t>69.4</w:t>
            </w:r>
          </w:p>
        </w:tc>
      </w:tr>
      <w:tr w:rsidR="009055DA" w:rsidRPr="00FE02D0" w14:paraId="715A4269" w14:textId="77777777" w:rsidTr="00446D37">
        <w:trPr>
          <w:trHeight w:val="300"/>
        </w:trPr>
        <w:tc>
          <w:tcPr>
            <w:tcW w:w="1814" w:type="dxa"/>
            <w:shd w:val="clear" w:color="auto" w:fill="D0EAFF" w:themeFill="accent2" w:themeFillTint="1A"/>
            <w:noWrap/>
            <w:hideMark/>
          </w:tcPr>
          <w:p w14:paraId="09665598" w14:textId="56F65DC5" w:rsidR="009055DA" w:rsidRPr="00FE02D0" w:rsidRDefault="009055DA" w:rsidP="009055DA">
            <w:pPr>
              <w:pStyle w:val="TableText"/>
            </w:pPr>
            <w:r w:rsidRPr="00867806">
              <w:t>Warrego</w:t>
            </w:r>
            <w:r w:rsidR="004A5167">
              <w:t>†</w:t>
            </w:r>
          </w:p>
        </w:tc>
        <w:tc>
          <w:tcPr>
            <w:tcW w:w="3636" w:type="dxa"/>
            <w:shd w:val="clear" w:color="auto" w:fill="D0EAFF" w:themeFill="accent2" w:themeFillTint="1A"/>
            <w:noWrap/>
            <w:hideMark/>
          </w:tcPr>
          <w:p w14:paraId="35EE5B52" w14:textId="07B74F50" w:rsidR="009055DA" w:rsidRPr="00FE02D0" w:rsidRDefault="009055DA" w:rsidP="009055DA">
            <w:pPr>
              <w:pStyle w:val="TableText"/>
            </w:pPr>
            <w:r w:rsidRPr="00867806">
              <w:t>Rt1.1: Temporary high energy upland stream</w:t>
            </w:r>
          </w:p>
        </w:tc>
        <w:tc>
          <w:tcPr>
            <w:tcW w:w="964" w:type="dxa"/>
            <w:shd w:val="clear" w:color="auto" w:fill="D0EAFF" w:themeFill="accent2" w:themeFillTint="1A"/>
            <w:noWrap/>
            <w:hideMark/>
          </w:tcPr>
          <w:p w14:paraId="14322DFC" w14:textId="729ED51F" w:rsidR="009055DA" w:rsidRPr="00FE02D0" w:rsidRDefault="009055DA" w:rsidP="009055DA">
            <w:pPr>
              <w:pStyle w:val="TableTextRight"/>
            </w:pPr>
            <w:r w:rsidRPr="00867806">
              <w:t>4,669</w:t>
            </w:r>
          </w:p>
        </w:tc>
        <w:tc>
          <w:tcPr>
            <w:tcW w:w="1191" w:type="dxa"/>
            <w:shd w:val="clear" w:color="auto" w:fill="D0EAFF" w:themeFill="accent2" w:themeFillTint="1A"/>
            <w:noWrap/>
            <w:hideMark/>
          </w:tcPr>
          <w:p w14:paraId="641AE42D" w14:textId="39A31015" w:rsidR="009055DA" w:rsidRPr="00FE02D0" w:rsidRDefault="009055DA" w:rsidP="009055DA">
            <w:pPr>
              <w:pStyle w:val="TableTextRight"/>
            </w:pPr>
            <w:r w:rsidRPr="00867806">
              <w:t>12</w:t>
            </w:r>
          </w:p>
        </w:tc>
        <w:tc>
          <w:tcPr>
            <w:tcW w:w="794" w:type="dxa"/>
            <w:shd w:val="clear" w:color="auto" w:fill="D0EAFF" w:themeFill="accent2" w:themeFillTint="1A"/>
            <w:noWrap/>
            <w:hideMark/>
          </w:tcPr>
          <w:p w14:paraId="76B0850F" w14:textId="627DAD53" w:rsidR="009055DA" w:rsidRPr="00FE02D0" w:rsidRDefault="009055DA" w:rsidP="009055DA">
            <w:pPr>
              <w:pStyle w:val="TableTextRight"/>
            </w:pPr>
            <w:r w:rsidRPr="00867806">
              <w:t>&lt;1</w:t>
            </w:r>
          </w:p>
        </w:tc>
        <w:tc>
          <w:tcPr>
            <w:tcW w:w="1191" w:type="dxa"/>
            <w:shd w:val="clear" w:color="auto" w:fill="D0EAFF" w:themeFill="accent2" w:themeFillTint="1A"/>
            <w:noWrap/>
            <w:hideMark/>
          </w:tcPr>
          <w:p w14:paraId="6CED942C" w14:textId="04E0D132" w:rsidR="009055DA" w:rsidRPr="00FE02D0" w:rsidRDefault="009055DA" w:rsidP="009055DA">
            <w:pPr>
              <w:pStyle w:val="TableTextRight"/>
              <w:ind w:right="227"/>
            </w:pPr>
            <w:r w:rsidRPr="00F51A6E">
              <w:t>&lt;0.1</w:t>
            </w:r>
          </w:p>
        </w:tc>
      </w:tr>
      <w:tr w:rsidR="009055DA" w:rsidRPr="00FE02D0" w14:paraId="373732DC"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2EB29BAC" w14:textId="23EBC18D" w:rsidR="009055DA" w:rsidRPr="00FE02D0" w:rsidRDefault="009055DA" w:rsidP="009055DA">
            <w:pPr>
              <w:pStyle w:val="TableText"/>
            </w:pPr>
            <w:r w:rsidRPr="00867806">
              <w:t>Warrego</w:t>
            </w:r>
          </w:p>
        </w:tc>
        <w:tc>
          <w:tcPr>
            <w:tcW w:w="3636" w:type="dxa"/>
            <w:noWrap/>
            <w:hideMark/>
          </w:tcPr>
          <w:p w14:paraId="150AF41F" w14:textId="3DF6E0E3" w:rsidR="009055DA" w:rsidRPr="00FE02D0" w:rsidRDefault="009055DA" w:rsidP="009055DA">
            <w:pPr>
              <w:pStyle w:val="TableText"/>
            </w:pPr>
            <w:r w:rsidRPr="00867806">
              <w:t>Rt1.3: Temporary low energy upland stream</w:t>
            </w:r>
          </w:p>
        </w:tc>
        <w:tc>
          <w:tcPr>
            <w:tcW w:w="964" w:type="dxa"/>
            <w:noWrap/>
            <w:hideMark/>
          </w:tcPr>
          <w:p w14:paraId="60440C8C" w14:textId="7A6B8674" w:rsidR="009055DA" w:rsidRPr="00FE02D0" w:rsidRDefault="009055DA" w:rsidP="009055DA">
            <w:pPr>
              <w:pStyle w:val="TableTextRight"/>
            </w:pPr>
            <w:r w:rsidRPr="00867806">
              <w:t>1,291</w:t>
            </w:r>
          </w:p>
        </w:tc>
        <w:tc>
          <w:tcPr>
            <w:tcW w:w="1191" w:type="dxa"/>
            <w:noWrap/>
            <w:hideMark/>
          </w:tcPr>
          <w:p w14:paraId="2DA2350C" w14:textId="704F25A1" w:rsidR="009055DA" w:rsidRPr="00FE02D0" w:rsidRDefault="009055DA" w:rsidP="009055DA">
            <w:pPr>
              <w:pStyle w:val="TableTextRight"/>
            </w:pPr>
            <w:r w:rsidRPr="00867806">
              <w:t>112</w:t>
            </w:r>
          </w:p>
        </w:tc>
        <w:tc>
          <w:tcPr>
            <w:tcW w:w="794" w:type="dxa"/>
            <w:noWrap/>
            <w:hideMark/>
          </w:tcPr>
          <w:p w14:paraId="42D9CD33" w14:textId="303277FC" w:rsidR="009055DA" w:rsidRPr="00FE02D0" w:rsidRDefault="009055DA" w:rsidP="009055DA">
            <w:pPr>
              <w:pStyle w:val="TableTextRight"/>
            </w:pPr>
            <w:r w:rsidRPr="00867806">
              <w:t>0</w:t>
            </w:r>
          </w:p>
        </w:tc>
        <w:tc>
          <w:tcPr>
            <w:tcW w:w="1191" w:type="dxa"/>
            <w:noWrap/>
            <w:hideMark/>
          </w:tcPr>
          <w:p w14:paraId="38A1EE13" w14:textId="301939AA" w:rsidR="009055DA" w:rsidRPr="00FE02D0" w:rsidRDefault="009055DA" w:rsidP="009055DA">
            <w:pPr>
              <w:pStyle w:val="TableTextRight"/>
              <w:ind w:right="227"/>
            </w:pPr>
            <w:r w:rsidRPr="00F51A6E">
              <w:t>0</w:t>
            </w:r>
          </w:p>
        </w:tc>
      </w:tr>
      <w:tr w:rsidR="009055DA" w:rsidRPr="00FE02D0" w14:paraId="494D579C" w14:textId="77777777" w:rsidTr="00446D37">
        <w:trPr>
          <w:trHeight w:val="300"/>
        </w:trPr>
        <w:tc>
          <w:tcPr>
            <w:tcW w:w="1814" w:type="dxa"/>
            <w:shd w:val="clear" w:color="auto" w:fill="D0EAFF" w:themeFill="accent2" w:themeFillTint="1A"/>
            <w:noWrap/>
            <w:hideMark/>
          </w:tcPr>
          <w:p w14:paraId="5BA6E13C" w14:textId="535C30CD" w:rsidR="009055DA" w:rsidRPr="00FE02D0" w:rsidRDefault="009055DA" w:rsidP="009055DA">
            <w:pPr>
              <w:pStyle w:val="TableText"/>
            </w:pPr>
            <w:r w:rsidRPr="00867806">
              <w:t>Wimmera</w:t>
            </w:r>
            <w:r w:rsidR="004A5167">
              <w:t>†</w:t>
            </w:r>
          </w:p>
        </w:tc>
        <w:tc>
          <w:tcPr>
            <w:tcW w:w="3636" w:type="dxa"/>
            <w:shd w:val="clear" w:color="auto" w:fill="D0EAFF" w:themeFill="accent2" w:themeFillTint="1A"/>
            <w:noWrap/>
            <w:hideMark/>
          </w:tcPr>
          <w:p w14:paraId="2C1BA74B" w14:textId="6690743A" w:rsidR="009055DA" w:rsidRPr="00FE02D0" w:rsidRDefault="009055DA" w:rsidP="009055DA">
            <w:pPr>
              <w:pStyle w:val="TableText"/>
            </w:pPr>
            <w:r w:rsidRPr="00867806">
              <w:t>Rt1.4: Temporary lowland stream</w:t>
            </w:r>
          </w:p>
        </w:tc>
        <w:tc>
          <w:tcPr>
            <w:tcW w:w="964" w:type="dxa"/>
            <w:shd w:val="clear" w:color="auto" w:fill="D0EAFF" w:themeFill="accent2" w:themeFillTint="1A"/>
            <w:noWrap/>
            <w:hideMark/>
          </w:tcPr>
          <w:p w14:paraId="3BEDC2AF" w14:textId="61650616" w:rsidR="009055DA" w:rsidRPr="00FE02D0" w:rsidRDefault="009055DA" w:rsidP="009055DA">
            <w:pPr>
              <w:pStyle w:val="TableTextRight"/>
            </w:pPr>
            <w:r w:rsidRPr="00867806">
              <w:t>3,100</w:t>
            </w:r>
          </w:p>
        </w:tc>
        <w:tc>
          <w:tcPr>
            <w:tcW w:w="1191" w:type="dxa"/>
            <w:shd w:val="clear" w:color="auto" w:fill="D0EAFF" w:themeFill="accent2" w:themeFillTint="1A"/>
            <w:noWrap/>
            <w:hideMark/>
          </w:tcPr>
          <w:p w14:paraId="2B5296A2" w14:textId="5EB7D37F" w:rsidR="009055DA" w:rsidRPr="00FE02D0" w:rsidRDefault="009055DA" w:rsidP="009055DA">
            <w:pPr>
              <w:pStyle w:val="TableTextRight"/>
            </w:pPr>
            <w:r w:rsidRPr="00867806">
              <w:t>533</w:t>
            </w:r>
          </w:p>
        </w:tc>
        <w:tc>
          <w:tcPr>
            <w:tcW w:w="794" w:type="dxa"/>
            <w:shd w:val="clear" w:color="auto" w:fill="D0EAFF" w:themeFill="accent2" w:themeFillTint="1A"/>
            <w:noWrap/>
            <w:hideMark/>
          </w:tcPr>
          <w:p w14:paraId="1A697D46" w14:textId="34AD2075" w:rsidR="009055DA" w:rsidRPr="00FE02D0" w:rsidRDefault="009055DA" w:rsidP="009055DA">
            <w:pPr>
              <w:pStyle w:val="TableTextRight"/>
            </w:pPr>
            <w:r w:rsidRPr="00867806">
              <w:t>232</w:t>
            </w:r>
          </w:p>
        </w:tc>
        <w:tc>
          <w:tcPr>
            <w:tcW w:w="1191" w:type="dxa"/>
            <w:shd w:val="clear" w:color="auto" w:fill="D0EAFF" w:themeFill="accent2" w:themeFillTint="1A"/>
            <w:noWrap/>
            <w:hideMark/>
          </w:tcPr>
          <w:p w14:paraId="5BF7B7A7" w14:textId="0EB29062" w:rsidR="009055DA" w:rsidRPr="00FE02D0" w:rsidRDefault="009055DA" w:rsidP="009055DA">
            <w:pPr>
              <w:pStyle w:val="TableTextRight"/>
              <w:ind w:right="227"/>
            </w:pPr>
            <w:r w:rsidRPr="00F51A6E">
              <w:t>43.5</w:t>
            </w:r>
          </w:p>
        </w:tc>
      </w:tr>
      <w:tr w:rsidR="009055DA" w:rsidRPr="00FE02D0" w14:paraId="1056AD12"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shd w:val="clear" w:color="auto" w:fill="D0EAFF" w:themeFill="accent2" w:themeFillTint="1A"/>
            <w:noWrap/>
            <w:hideMark/>
          </w:tcPr>
          <w:p w14:paraId="3726E2A0" w14:textId="477585B0" w:rsidR="009055DA" w:rsidRPr="00FE02D0" w:rsidRDefault="009055DA" w:rsidP="009055DA">
            <w:pPr>
              <w:pStyle w:val="TableText"/>
            </w:pPr>
            <w:r w:rsidRPr="00867806">
              <w:t>Wimmera</w:t>
            </w:r>
            <w:r w:rsidR="004A5167">
              <w:t>†</w:t>
            </w:r>
          </w:p>
        </w:tc>
        <w:tc>
          <w:tcPr>
            <w:tcW w:w="3636" w:type="dxa"/>
            <w:shd w:val="clear" w:color="auto" w:fill="D0EAFF" w:themeFill="accent2" w:themeFillTint="1A"/>
            <w:noWrap/>
            <w:hideMark/>
          </w:tcPr>
          <w:p w14:paraId="69D0DDA1" w14:textId="56F7CAAD" w:rsidR="009055DA" w:rsidRPr="00FE02D0" w:rsidRDefault="009055DA" w:rsidP="009055DA">
            <w:pPr>
              <w:pStyle w:val="TableText"/>
            </w:pPr>
            <w:r w:rsidRPr="00867806">
              <w:t>Rt1.2: Temporary transitional zone stream</w:t>
            </w:r>
          </w:p>
        </w:tc>
        <w:tc>
          <w:tcPr>
            <w:tcW w:w="964" w:type="dxa"/>
            <w:shd w:val="clear" w:color="auto" w:fill="D0EAFF" w:themeFill="accent2" w:themeFillTint="1A"/>
            <w:noWrap/>
            <w:hideMark/>
          </w:tcPr>
          <w:p w14:paraId="0CD34A99" w14:textId="27C6BFD2" w:rsidR="009055DA" w:rsidRPr="00FE02D0" w:rsidRDefault="009055DA" w:rsidP="009055DA">
            <w:pPr>
              <w:pStyle w:val="TableTextRight"/>
            </w:pPr>
            <w:r w:rsidRPr="00867806">
              <w:t>3,340</w:t>
            </w:r>
          </w:p>
        </w:tc>
        <w:tc>
          <w:tcPr>
            <w:tcW w:w="1191" w:type="dxa"/>
            <w:shd w:val="clear" w:color="auto" w:fill="D0EAFF" w:themeFill="accent2" w:themeFillTint="1A"/>
            <w:noWrap/>
            <w:hideMark/>
          </w:tcPr>
          <w:p w14:paraId="20E192A5" w14:textId="00813D0D" w:rsidR="009055DA" w:rsidRPr="00FE02D0" w:rsidRDefault="009055DA" w:rsidP="009055DA">
            <w:pPr>
              <w:pStyle w:val="TableTextRight"/>
            </w:pPr>
            <w:r w:rsidRPr="00867806">
              <w:t>20</w:t>
            </w:r>
          </w:p>
        </w:tc>
        <w:tc>
          <w:tcPr>
            <w:tcW w:w="794" w:type="dxa"/>
            <w:shd w:val="clear" w:color="auto" w:fill="D0EAFF" w:themeFill="accent2" w:themeFillTint="1A"/>
            <w:noWrap/>
            <w:hideMark/>
          </w:tcPr>
          <w:p w14:paraId="08C38D3A" w14:textId="6D89F4D6" w:rsidR="009055DA" w:rsidRPr="00FE02D0" w:rsidRDefault="009055DA" w:rsidP="009055DA">
            <w:pPr>
              <w:pStyle w:val="TableTextRight"/>
            </w:pPr>
            <w:r w:rsidRPr="00867806">
              <w:t>6</w:t>
            </w:r>
          </w:p>
        </w:tc>
        <w:tc>
          <w:tcPr>
            <w:tcW w:w="1191" w:type="dxa"/>
            <w:shd w:val="clear" w:color="auto" w:fill="D0EAFF" w:themeFill="accent2" w:themeFillTint="1A"/>
            <w:noWrap/>
            <w:hideMark/>
          </w:tcPr>
          <w:p w14:paraId="510D8FE9" w14:textId="54124E1C" w:rsidR="009055DA" w:rsidRPr="00FE02D0" w:rsidRDefault="009055DA" w:rsidP="009055DA">
            <w:pPr>
              <w:pStyle w:val="TableTextRight"/>
              <w:ind w:right="227"/>
            </w:pPr>
            <w:r w:rsidRPr="00F51A6E">
              <w:t>30.0</w:t>
            </w:r>
          </w:p>
        </w:tc>
      </w:tr>
      <w:tr w:rsidR="009055DA" w:rsidRPr="00FE02D0" w14:paraId="4C299A44" w14:textId="77777777" w:rsidTr="00446D37">
        <w:trPr>
          <w:trHeight w:val="300"/>
        </w:trPr>
        <w:tc>
          <w:tcPr>
            <w:tcW w:w="1814" w:type="dxa"/>
            <w:noWrap/>
            <w:hideMark/>
          </w:tcPr>
          <w:p w14:paraId="683A53B1" w14:textId="4B0D5EC2" w:rsidR="009055DA" w:rsidRPr="00FE02D0" w:rsidRDefault="009055DA" w:rsidP="009055DA">
            <w:pPr>
              <w:pStyle w:val="TableText"/>
            </w:pPr>
            <w:r w:rsidRPr="00867806">
              <w:t>Wimmera</w:t>
            </w:r>
          </w:p>
        </w:tc>
        <w:tc>
          <w:tcPr>
            <w:tcW w:w="3636" w:type="dxa"/>
            <w:noWrap/>
            <w:hideMark/>
          </w:tcPr>
          <w:p w14:paraId="20A9AA6F" w14:textId="1E4F3579" w:rsidR="009055DA" w:rsidRPr="00FE02D0" w:rsidRDefault="009055DA" w:rsidP="009055DA">
            <w:pPr>
              <w:pStyle w:val="TableText"/>
            </w:pPr>
            <w:r w:rsidRPr="00867806">
              <w:t>Rt1.1: Temporary high energy upland stream</w:t>
            </w:r>
          </w:p>
        </w:tc>
        <w:tc>
          <w:tcPr>
            <w:tcW w:w="964" w:type="dxa"/>
            <w:noWrap/>
            <w:hideMark/>
          </w:tcPr>
          <w:p w14:paraId="27FC24D7" w14:textId="5D8AAC1A" w:rsidR="009055DA" w:rsidRPr="00FE02D0" w:rsidRDefault="009055DA" w:rsidP="009055DA">
            <w:pPr>
              <w:pStyle w:val="TableTextRight"/>
            </w:pPr>
            <w:r w:rsidRPr="00867806">
              <w:t>505</w:t>
            </w:r>
          </w:p>
        </w:tc>
        <w:tc>
          <w:tcPr>
            <w:tcW w:w="1191" w:type="dxa"/>
            <w:noWrap/>
            <w:hideMark/>
          </w:tcPr>
          <w:p w14:paraId="0F1E0EA5" w14:textId="16582F2E" w:rsidR="009055DA" w:rsidRPr="00FE02D0" w:rsidRDefault="009055DA" w:rsidP="009055DA">
            <w:pPr>
              <w:pStyle w:val="TableTextRight"/>
            </w:pPr>
            <w:r w:rsidRPr="00867806">
              <w:t>0</w:t>
            </w:r>
          </w:p>
        </w:tc>
        <w:tc>
          <w:tcPr>
            <w:tcW w:w="794" w:type="dxa"/>
            <w:noWrap/>
            <w:hideMark/>
          </w:tcPr>
          <w:p w14:paraId="0F248ECF" w14:textId="14EDD15B" w:rsidR="009055DA" w:rsidRPr="00FE02D0" w:rsidRDefault="009055DA" w:rsidP="009055DA">
            <w:pPr>
              <w:pStyle w:val="TableTextRight"/>
            </w:pPr>
            <w:r w:rsidRPr="00867806">
              <w:t>0</w:t>
            </w:r>
          </w:p>
        </w:tc>
        <w:tc>
          <w:tcPr>
            <w:tcW w:w="1191" w:type="dxa"/>
            <w:noWrap/>
            <w:hideMark/>
          </w:tcPr>
          <w:p w14:paraId="08875DE4" w14:textId="2EFEEA25" w:rsidR="009055DA" w:rsidRPr="00FE02D0" w:rsidRDefault="009055DA" w:rsidP="009055DA">
            <w:pPr>
              <w:pStyle w:val="TableTextRight"/>
              <w:ind w:right="227"/>
            </w:pPr>
            <w:r w:rsidRPr="00F51A6E">
              <w:t>0</w:t>
            </w:r>
          </w:p>
        </w:tc>
      </w:tr>
      <w:tr w:rsidR="009055DA" w:rsidRPr="00FE02D0" w14:paraId="1AF8276D" w14:textId="77777777" w:rsidTr="00446D37">
        <w:trPr>
          <w:cnfStyle w:val="000000100000" w:firstRow="0" w:lastRow="0" w:firstColumn="0" w:lastColumn="0" w:oddVBand="0" w:evenVBand="0" w:oddHBand="1" w:evenHBand="0" w:firstRowFirstColumn="0" w:firstRowLastColumn="0" w:lastRowFirstColumn="0" w:lastRowLastColumn="0"/>
          <w:trHeight w:val="300"/>
        </w:trPr>
        <w:tc>
          <w:tcPr>
            <w:tcW w:w="1814" w:type="dxa"/>
            <w:noWrap/>
            <w:hideMark/>
          </w:tcPr>
          <w:p w14:paraId="73100382" w14:textId="51484F2C" w:rsidR="009055DA" w:rsidRPr="00FE02D0" w:rsidRDefault="009055DA" w:rsidP="009055DA">
            <w:pPr>
              <w:pStyle w:val="TableText"/>
            </w:pPr>
            <w:r w:rsidRPr="00867806">
              <w:t>Wimmera</w:t>
            </w:r>
          </w:p>
        </w:tc>
        <w:tc>
          <w:tcPr>
            <w:tcW w:w="3636" w:type="dxa"/>
            <w:noWrap/>
            <w:hideMark/>
          </w:tcPr>
          <w:p w14:paraId="48638624" w14:textId="7B26ACC9" w:rsidR="009055DA" w:rsidRPr="00FE02D0" w:rsidRDefault="009055DA" w:rsidP="009055DA">
            <w:pPr>
              <w:pStyle w:val="TableText"/>
            </w:pPr>
            <w:r w:rsidRPr="00867806">
              <w:t>Rp1.4: Permanent lowland stream</w:t>
            </w:r>
          </w:p>
        </w:tc>
        <w:tc>
          <w:tcPr>
            <w:tcW w:w="964" w:type="dxa"/>
            <w:noWrap/>
            <w:hideMark/>
          </w:tcPr>
          <w:p w14:paraId="2D1DECEB" w14:textId="6F76D0B2" w:rsidR="009055DA" w:rsidRPr="00FE02D0" w:rsidRDefault="009055DA" w:rsidP="009055DA">
            <w:pPr>
              <w:pStyle w:val="TableTextRight"/>
            </w:pPr>
            <w:r w:rsidRPr="00867806">
              <w:t>16</w:t>
            </w:r>
          </w:p>
        </w:tc>
        <w:tc>
          <w:tcPr>
            <w:tcW w:w="1191" w:type="dxa"/>
            <w:noWrap/>
            <w:hideMark/>
          </w:tcPr>
          <w:p w14:paraId="7016C50A" w14:textId="4896FB5B" w:rsidR="009055DA" w:rsidRPr="00FE02D0" w:rsidRDefault="009055DA" w:rsidP="009055DA">
            <w:pPr>
              <w:pStyle w:val="TableTextRight"/>
            </w:pPr>
            <w:r w:rsidRPr="00867806">
              <w:t>0</w:t>
            </w:r>
          </w:p>
        </w:tc>
        <w:tc>
          <w:tcPr>
            <w:tcW w:w="794" w:type="dxa"/>
            <w:noWrap/>
            <w:hideMark/>
          </w:tcPr>
          <w:p w14:paraId="34921063" w14:textId="1F9CEADF" w:rsidR="009055DA" w:rsidRPr="00FE02D0" w:rsidRDefault="009055DA" w:rsidP="009055DA">
            <w:pPr>
              <w:pStyle w:val="TableTextRight"/>
            </w:pPr>
            <w:r w:rsidRPr="00867806">
              <w:t>0</w:t>
            </w:r>
          </w:p>
        </w:tc>
        <w:tc>
          <w:tcPr>
            <w:tcW w:w="1191" w:type="dxa"/>
            <w:noWrap/>
            <w:hideMark/>
          </w:tcPr>
          <w:p w14:paraId="628B7443" w14:textId="5775EBD0" w:rsidR="009055DA" w:rsidRPr="00FE02D0" w:rsidRDefault="009055DA" w:rsidP="009055DA">
            <w:pPr>
              <w:pStyle w:val="TableTextRight"/>
              <w:ind w:right="227"/>
            </w:pPr>
            <w:r w:rsidRPr="00F51A6E">
              <w:t>0</w:t>
            </w:r>
          </w:p>
        </w:tc>
      </w:tr>
      <w:tr w:rsidR="009055DA" w:rsidRPr="00FE02D0" w14:paraId="5457B81D" w14:textId="77777777" w:rsidTr="00446D37">
        <w:trPr>
          <w:trHeight w:val="300"/>
        </w:trPr>
        <w:tc>
          <w:tcPr>
            <w:tcW w:w="1814" w:type="dxa"/>
            <w:noWrap/>
            <w:hideMark/>
          </w:tcPr>
          <w:p w14:paraId="3D0D4874" w14:textId="0F4A54B3" w:rsidR="009055DA" w:rsidRPr="00FE02D0" w:rsidRDefault="009055DA" w:rsidP="009055DA">
            <w:pPr>
              <w:pStyle w:val="TableText"/>
            </w:pPr>
            <w:r w:rsidRPr="00867806">
              <w:t>Wimmera</w:t>
            </w:r>
          </w:p>
        </w:tc>
        <w:tc>
          <w:tcPr>
            <w:tcW w:w="3636" w:type="dxa"/>
            <w:noWrap/>
            <w:hideMark/>
          </w:tcPr>
          <w:p w14:paraId="41A16B66" w14:textId="654996D1" w:rsidR="009055DA" w:rsidRPr="00FE02D0" w:rsidRDefault="009055DA" w:rsidP="009055DA">
            <w:pPr>
              <w:pStyle w:val="TableText"/>
            </w:pPr>
            <w:r w:rsidRPr="00867806">
              <w:t>Rt1.3: Temporary low energy upland stream</w:t>
            </w:r>
          </w:p>
        </w:tc>
        <w:tc>
          <w:tcPr>
            <w:tcW w:w="964" w:type="dxa"/>
            <w:noWrap/>
            <w:hideMark/>
          </w:tcPr>
          <w:p w14:paraId="68A1F90D" w14:textId="4EAC23E6" w:rsidR="009055DA" w:rsidRPr="00FE02D0" w:rsidRDefault="009055DA" w:rsidP="009055DA">
            <w:pPr>
              <w:pStyle w:val="TableTextRight"/>
            </w:pPr>
            <w:r w:rsidRPr="00867806">
              <w:t>0</w:t>
            </w:r>
          </w:p>
        </w:tc>
        <w:tc>
          <w:tcPr>
            <w:tcW w:w="1191" w:type="dxa"/>
            <w:noWrap/>
            <w:hideMark/>
          </w:tcPr>
          <w:p w14:paraId="28DC4F20" w14:textId="79A4389C" w:rsidR="009055DA" w:rsidRPr="00FE02D0" w:rsidRDefault="009055DA" w:rsidP="009055DA">
            <w:pPr>
              <w:pStyle w:val="TableTextRight"/>
            </w:pPr>
            <w:r w:rsidRPr="00867806">
              <w:t>0</w:t>
            </w:r>
          </w:p>
        </w:tc>
        <w:tc>
          <w:tcPr>
            <w:tcW w:w="794" w:type="dxa"/>
            <w:noWrap/>
            <w:hideMark/>
          </w:tcPr>
          <w:p w14:paraId="26D44B94" w14:textId="6432639A" w:rsidR="009055DA" w:rsidRPr="00FE02D0" w:rsidRDefault="009055DA" w:rsidP="009055DA">
            <w:pPr>
              <w:pStyle w:val="TableTextRight"/>
            </w:pPr>
            <w:r w:rsidRPr="00867806">
              <w:t>0</w:t>
            </w:r>
          </w:p>
        </w:tc>
        <w:tc>
          <w:tcPr>
            <w:tcW w:w="1191" w:type="dxa"/>
            <w:noWrap/>
            <w:hideMark/>
          </w:tcPr>
          <w:p w14:paraId="39643526" w14:textId="1602E605" w:rsidR="009055DA" w:rsidRPr="00FE02D0" w:rsidRDefault="009055DA" w:rsidP="009055DA">
            <w:pPr>
              <w:pStyle w:val="TableTextRight"/>
              <w:ind w:right="227"/>
            </w:pPr>
            <w:r w:rsidRPr="00F51A6E">
              <w:t>0</w:t>
            </w:r>
          </w:p>
        </w:tc>
      </w:tr>
    </w:tbl>
    <w:p w14:paraId="45F9584D" w14:textId="77777777" w:rsidR="00CA6E42" w:rsidRPr="00CA6E42" w:rsidRDefault="00CA6E42" w:rsidP="005D426B">
      <w:pPr>
        <w:pStyle w:val="BodyText"/>
      </w:pPr>
    </w:p>
    <w:p w14:paraId="057A24AE" w14:textId="77777777" w:rsidR="005C2CD0" w:rsidRDefault="005C2CD0" w:rsidP="005D426B">
      <w:pPr>
        <w:pStyle w:val="BodyText"/>
        <w:sectPr w:rsidR="005C2CD0" w:rsidSect="00310F85">
          <w:footerReference w:type="default" r:id="rId119"/>
          <w:pgSz w:w="11906" w:h="16838" w:code="9"/>
          <w:pgMar w:top="1134" w:right="1134" w:bottom="1134" w:left="1134" w:header="510" w:footer="510" w:gutter="0"/>
          <w:cols w:space="284"/>
          <w:docGrid w:linePitch="360"/>
        </w:sectPr>
      </w:pPr>
    </w:p>
    <w:p w14:paraId="6FFCE803" w14:textId="091D5037" w:rsidR="00DD3C5B" w:rsidRDefault="005C2CD0" w:rsidP="006E2D3E">
      <w:pPr>
        <w:pStyle w:val="AppendixHeading2"/>
      </w:pPr>
      <w:bookmarkStart w:id="518" w:name="_Ref131616011"/>
      <w:bookmarkStart w:id="519" w:name="_Toc138971697"/>
      <w:bookmarkStart w:id="520" w:name="_Toc201854446"/>
      <w:bookmarkStart w:id="521" w:name="_Toc201867269"/>
      <w:r w:rsidRPr="00357367">
        <w:lastRenderedPageBreak/>
        <w:t>ANAE wetland types</w:t>
      </w:r>
      <w:r>
        <w:t xml:space="preserve"> </w:t>
      </w:r>
      <w:r w:rsidRPr="00357367">
        <w:t xml:space="preserve">influenced by </w:t>
      </w:r>
      <w:r w:rsidR="00AF7FCA">
        <w:t>CEW</w:t>
      </w:r>
      <w:r w:rsidR="00124424">
        <w:t>,</w:t>
      </w:r>
      <w:r>
        <w:t xml:space="preserve"> </w:t>
      </w:r>
      <w:r w:rsidR="001A7904">
        <w:t>2014–24</w:t>
      </w:r>
      <w:bookmarkEnd w:id="518"/>
      <w:bookmarkEnd w:id="519"/>
      <w:bookmarkEnd w:id="520"/>
      <w:bookmarkEnd w:id="521"/>
    </w:p>
    <w:p w14:paraId="1580ECCB" w14:textId="34E1666F" w:rsidR="00445145" w:rsidRPr="00445145" w:rsidRDefault="00B14CD9" w:rsidP="009D7EFF">
      <w:pPr>
        <w:pStyle w:val="BodyText"/>
      </w:pPr>
      <w:r>
        <w:t xml:space="preserve">Tables in this </w:t>
      </w:r>
      <w:r w:rsidR="004C4A01">
        <w:t>section</w:t>
      </w:r>
      <w:r>
        <w:t xml:space="preserve"> provide the </w:t>
      </w:r>
      <w:r w:rsidR="00EE6C2F">
        <w:t>area (</w:t>
      </w:r>
      <w:r w:rsidR="00287B99">
        <w:t>h</w:t>
      </w:r>
      <w:r w:rsidR="00EE6C2F">
        <w:t>a)</w:t>
      </w:r>
      <w:r w:rsidR="00445145">
        <w:t xml:space="preserve"> </w:t>
      </w:r>
      <w:r w:rsidR="00445145" w:rsidRPr="009D7EFF">
        <w:t>(</w:t>
      </w:r>
      <w:r w:rsidR="00041A1F" w:rsidRPr="009D7EFF">
        <w:fldChar w:fldCharType="begin" w:fldLock="1"/>
      </w:r>
      <w:r w:rsidR="00041A1F" w:rsidRPr="009D7EFF">
        <w:instrText xml:space="preserve"> REF _Ref133930589 \h  \* MERGEFORMAT </w:instrText>
      </w:r>
      <w:r w:rsidR="00041A1F" w:rsidRPr="009D7EFF">
        <w:fldChar w:fldCharType="separate"/>
      </w:r>
      <w:r w:rsidR="009B47F6">
        <w:t>Table A.</w:t>
      </w:r>
      <w:r w:rsidR="009B47F6">
        <w:rPr>
          <w:noProof/>
        </w:rPr>
        <w:t>4</w:t>
      </w:r>
      <w:r w:rsidR="00041A1F" w:rsidRPr="009D7EFF">
        <w:fldChar w:fldCharType="end"/>
      </w:r>
      <w:r w:rsidR="00445145" w:rsidRPr="009D7EFF">
        <w:t xml:space="preserve">, </w:t>
      </w:r>
      <w:r w:rsidR="00041A1F" w:rsidRPr="009D7EFF">
        <w:fldChar w:fldCharType="begin" w:fldLock="1"/>
      </w:r>
      <w:r w:rsidR="00041A1F" w:rsidRPr="009D7EFF">
        <w:instrText xml:space="preserve"> REF _Ref133966764 \h  \* MERGEFORMAT </w:instrText>
      </w:r>
      <w:r w:rsidR="00041A1F" w:rsidRPr="009D7EFF">
        <w:fldChar w:fldCharType="separate"/>
      </w:r>
      <w:r w:rsidR="009B47F6">
        <w:t>Table A.</w:t>
      </w:r>
      <w:r w:rsidR="009B47F6">
        <w:rPr>
          <w:noProof/>
        </w:rPr>
        <w:t>5</w:t>
      </w:r>
      <w:r w:rsidR="00041A1F" w:rsidRPr="009D7EFF">
        <w:fldChar w:fldCharType="end"/>
      </w:r>
      <w:r w:rsidR="00445145" w:rsidRPr="009D7EFF">
        <w:t xml:space="preserve"> and </w:t>
      </w:r>
      <w:r w:rsidR="001A7904">
        <w:fldChar w:fldCharType="begin" w:fldLock="1"/>
      </w:r>
      <w:r w:rsidR="001A7904">
        <w:instrText xml:space="preserve"> REF _Ref194584764 \h </w:instrText>
      </w:r>
      <w:r w:rsidR="001A7904">
        <w:fldChar w:fldCharType="separate"/>
      </w:r>
      <w:r w:rsidR="009B47F6">
        <w:t>Table </w:t>
      </w:r>
      <w:r w:rsidR="009B47F6">
        <w:rPr>
          <w:noProof/>
        </w:rPr>
        <w:t>A</w:t>
      </w:r>
      <w:r w:rsidR="009B47F6">
        <w:t>.</w:t>
      </w:r>
      <w:r w:rsidR="009B47F6">
        <w:rPr>
          <w:noProof/>
        </w:rPr>
        <w:t>7</w:t>
      </w:r>
      <w:r w:rsidR="001A7904">
        <w:fldChar w:fldCharType="end"/>
      </w:r>
      <w:r w:rsidR="001A7904">
        <w:t>)</w:t>
      </w:r>
      <w:r w:rsidR="00445145">
        <w:t xml:space="preserve"> or length (km) (</w:t>
      </w:r>
      <w:r w:rsidR="00041A1F">
        <w:fldChar w:fldCharType="begin" w:fldLock="1"/>
      </w:r>
      <w:r w:rsidR="00041A1F">
        <w:instrText xml:space="preserve"> REF _Ref133966898 \h  \* MERGEFORMAT </w:instrText>
      </w:r>
      <w:r w:rsidR="00041A1F">
        <w:fldChar w:fldCharType="separate"/>
      </w:r>
      <w:r w:rsidR="009B47F6">
        <w:rPr>
          <w:noProof/>
        </w:rPr>
        <w:t>Table A</w:t>
      </w:r>
      <w:r w:rsidR="009B47F6">
        <w:t>.</w:t>
      </w:r>
      <w:r w:rsidR="009B47F6">
        <w:rPr>
          <w:noProof/>
        </w:rPr>
        <w:t>6</w:t>
      </w:r>
      <w:r w:rsidR="00041A1F">
        <w:fldChar w:fldCharType="end"/>
      </w:r>
      <w:r w:rsidR="00445145">
        <w:t>)</w:t>
      </w:r>
      <w:r w:rsidR="00287B99">
        <w:t xml:space="preserve"> of </w:t>
      </w:r>
      <w:r>
        <w:t xml:space="preserve">each </w:t>
      </w:r>
      <w:r w:rsidR="00287B99">
        <w:t xml:space="preserve">ANAE ecosystem type </w:t>
      </w:r>
      <w:r>
        <w:t xml:space="preserve">supported by </w:t>
      </w:r>
      <w:r w:rsidR="00EB1BEB">
        <w:t>CEW</w:t>
      </w:r>
      <w:r>
        <w:t xml:space="preserve"> since monitoring began in 2014</w:t>
      </w:r>
      <w:r w:rsidR="00EE6C2F">
        <w:t>–15</w:t>
      </w:r>
      <w:r>
        <w:t xml:space="preserve"> </w:t>
      </w:r>
      <w:r w:rsidR="00EB3CD3">
        <w:t xml:space="preserve">during </w:t>
      </w:r>
      <w:r>
        <w:t xml:space="preserve">LTIM. </w:t>
      </w:r>
      <w:r w:rsidR="000F23A5">
        <w:t>Values</w:t>
      </w:r>
      <w:r>
        <w:t xml:space="preserve"> have been calculated using the current version of the ANAE and inundation extent mapping that was updated by the Flow-MER project</w:t>
      </w:r>
      <w:r w:rsidR="00BF258B">
        <w:t xml:space="preserve"> to be consistent among years</w:t>
      </w:r>
      <w:r>
        <w:t>.</w:t>
      </w:r>
      <w:r w:rsidR="00BF258B">
        <w:t xml:space="preserve"> The data are grouped by ANAE system types as lakes (</w:t>
      </w:r>
      <w:r w:rsidR="00BF258B">
        <w:fldChar w:fldCharType="begin" w:fldLock="1"/>
      </w:r>
      <w:r w:rsidR="00BF258B">
        <w:instrText xml:space="preserve"> REF _Ref133930589 \h </w:instrText>
      </w:r>
      <w:r w:rsidR="00445145">
        <w:instrText xml:space="preserve"> \* MERGEFORMAT </w:instrText>
      </w:r>
      <w:r w:rsidR="00BF258B">
        <w:fldChar w:fldCharType="separate"/>
      </w:r>
      <w:r w:rsidR="009B47F6">
        <w:t>Table A.</w:t>
      </w:r>
      <w:r w:rsidR="009B47F6">
        <w:rPr>
          <w:noProof/>
        </w:rPr>
        <w:t>4</w:t>
      </w:r>
      <w:r w:rsidR="00BF258B">
        <w:fldChar w:fldCharType="end"/>
      </w:r>
      <w:r w:rsidR="00BF258B">
        <w:t>), palustrine wetlands (</w:t>
      </w:r>
      <w:r w:rsidR="00BF258B">
        <w:fldChar w:fldCharType="begin" w:fldLock="1"/>
      </w:r>
      <w:r w:rsidR="00BF258B">
        <w:instrText xml:space="preserve"> REF _Ref133966764 \h </w:instrText>
      </w:r>
      <w:r w:rsidR="00445145">
        <w:instrText xml:space="preserve"> \* MERGEFORMAT </w:instrText>
      </w:r>
      <w:r w:rsidR="00BF258B">
        <w:fldChar w:fldCharType="separate"/>
      </w:r>
      <w:r w:rsidR="009B47F6">
        <w:t>Table A.</w:t>
      </w:r>
      <w:r w:rsidR="009B47F6">
        <w:rPr>
          <w:noProof/>
        </w:rPr>
        <w:t>5</w:t>
      </w:r>
      <w:r w:rsidR="00BF258B">
        <w:fldChar w:fldCharType="end"/>
      </w:r>
      <w:r w:rsidR="00BF258B">
        <w:t xml:space="preserve">), </w:t>
      </w:r>
      <w:r w:rsidR="009D7EFF">
        <w:t>river channels (</w:t>
      </w:r>
      <w:r w:rsidR="001A7904">
        <w:fldChar w:fldCharType="begin" w:fldLock="1"/>
      </w:r>
      <w:r w:rsidR="001A7904">
        <w:instrText xml:space="preserve"> REF _Ref194584677 \h </w:instrText>
      </w:r>
      <w:r w:rsidR="001A7904">
        <w:fldChar w:fldCharType="separate"/>
      </w:r>
      <w:r w:rsidR="009B47F6">
        <w:t>Table </w:t>
      </w:r>
      <w:r w:rsidR="009B47F6">
        <w:rPr>
          <w:noProof/>
        </w:rPr>
        <w:t>A</w:t>
      </w:r>
      <w:r w:rsidR="009B47F6">
        <w:t>.</w:t>
      </w:r>
      <w:r w:rsidR="009B47F6">
        <w:rPr>
          <w:noProof/>
        </w:rPr>
        <w:t>6</w:t>
      </w:r>
      <w:r w:rsidR="001A7904">
        <w:fldChar w:fldCharType="end"/>
      </w:r>
      <w:r w:rsidR="009D7EFF">
        <w:t>)</w:t>
      </w:r>
      <w:r w:rsidR="001A7904">
        <w:t xml:space="preserve"> and floodplains (</w:t>
      </w:r>
      <w:r w:rsidR="001A7904">
        <w:fldChar w:fldCharType="begin" w:fldLock="1"/>
      </w:r>
      <w:r w:rsidR="001A7904">
        <w:instrText xml:space="preserve"> REF _Ref194584764 \h </w:instrText>
      </w:r>
      <w:r w:rsidR="001A7904">
        <w:fldChar w:fldCharType="separate"/>
      </w:r>
      <w:r w:rsidR="009B47F6">
        <w:t>Table </w:t>
      </w:r>
      <w:r w:rsidR="009B47F6">
        <w:rPr>
          <w:noProof/>
        </w:rPr>
        <w:t>A</w:t>
      </w:r>
      <w:r w:rsidR="009B47F6">
        <w:t>.</w:t>
      </w:r>
      <w:r w:rsidR="009B47F6">
        <w:rPr>
          <w:noProof/>
        </w:rPr>
        <w:t>7</w:t>
      </w:r>
      <w:r w:rsidR="001A7904">
        <w:fldChar w:fldCharType="end"/>
      </w:r>
      <w:r w:rsidR="001A7904">
        <w:t>)</w:t>
      </w:r>
      <w:r w:rsidR="009D7EFF">
        <w:t>.</w:t>
      </w:r>
    </w:p>
    <w:p w14:paraId="7B53F6D1" w14:textId="07B68CA6" w:rsidR="0071451F" w:rsidRDefault="00472B0E" w:rsidP="00512200">
      <w:pPr>
        <w:pStyle w:val="CaptionWithNote"/>
      </w:pPr>
      <w:bookmarkStart w:id="522" w:name="_Ref133930589"/>
      <w:bookmarkStart w:id="523" w:name="_Toc80971131"/>
      <w:bookmarkStart w:id="524" w:name="_Toc201867436"/>
      <w:r>
        <w:t>Table</w:t>
      </w:r>
      <w:r w:rsidR="00711669">
        <w:t> </w:t>
      </w:r>
      <w:r>
        <w:fldChar w:fldCharType="begin" w:fldLock="1"/>
      </w:r>
      <w:r>
        <w:instrText>STYLEREF 9 \s</w:instrText>
      </w:r>
      <w:r>
        <w:fldChar w:fldCharType="separate"/>
      </w:r>
      <w:r w:rsidR="009B47F6">
        <w:rPr>
          <w:noProof/>
        </w:rPr>
        <w:t>A</w:t>
      </w:r>
      <w:r>
        <w:fldChar w:fldCharType="end"/>
      </w:r>
      <w:r w:rsidR="00090B38">
        <w:t>.</w:t>
      </w:r>
      <w:r>
        <w:fldChar w:fldCharType="begin"/>
      </w:r>
      <w:r>
        <w:instrText>SEQ ApxTable \* ARABIC \s 9</w:instrText>
      </w:r>
      <w:r>
        <w:fldChar w:fldCharType="separate"/>
      </w:r>
      <w:r w:rsidR="0000560C">
        <w:rPr>
          <w:noProof/>
        </w:rPr>
        <w:t>4</w:t>
      </w:r>
      <w:r>
        <w:fldChar w:fldCharType="end"/>
      </w:r>
      <w:bookmarkEnd w:id="522"/>
      <w:r w:rsidR="00AD3B98">
        <w:rPr>
          <w:noProof/>
        </w:rPr>
        <w:t xml:space="preserve"> </w:t>
      </w:r>
      <w:r w:rsidR="0071451F" w:rsidRPr="00357367">
        <w:t>Area</w:t>
      </w:r>
      <w:r w:rsidR="00720B57">
        <w:t>s</w:t>
      </w:r>
      <w:r w:rsidR="0071451F" w:rsidRPr="00357367">
        <w:t xml:space="preserve"> of </w:t>
      </w:r>
      <w:r w:rsidR="0071451F">
        <w:t>A</w:t>
      </w:r>
      <w:r w:rsidR="00720B57">
        <w:t>NAE</w:t>
      </w:r>
      <w:r w:rsidR="0071451F">
        <w:t xml:space="preserve"> </w:t>
      </w:r>
      <w:r w:rsidR="0071451F" w:rsidRPr="00357367">
        <w:t xml:space="preserve">lake </w:t>
      </w:r>
      <w:r w:rsidR="0071451F">
        <w:t xml:space="preserve">ecosystem </w:t>
      </w:r>
      <w:r w:rsidR="0071451F" w:rsidRPr="00357367">
        <w:t>types supported</w:t>
      </w:r>
      <w:r w:rsidR="0071451F">
        <w:t>*</w:t>
      </w:r>
      <w:r w:rsidR="0071451F" w:rsidRPr="00357367">
        <w:t xml:space="preserve"> by </w:t>
      </w:r>
      <w:r w:rsidR="0071451F">
        <w:t>C</w:t>
      </w:r>
      <w:r w:rsidR="00720B57">
        <w:t>EW</w:t>
      </w:r>
      <w:r w:rsidR="0071451F">
        <w:t xml:space="preserve"> </w:t>
      </w:r>
      <w:bookmarkEnd w:id="523"/>
      <w:r w:rsidR="0071451F">
        <w:t xml:space="preserve">(upstream of the Coorong, Lower Lakes and Murray Mouth), </w:t>
      </w:r>
      <w:r w:rsidR="001A7904">
        <w:t>2014–24</w:t>
      </w:r>
      <w:bookmarkEnd w:id="524"/>
    </w:p>
    <w:p w14:paraId="5F30AD47" w14:textId="30092B24" w:rsidR="0071451F" w:rsidRDefault="00917360" w:rsidP="00512200">
      <w:pPr>
        <w:pStyle w:val="CaptionNote"/>
      </w:pPr>
      <w:r>
        <w:t xml:space="preserve">This information is presented graphically in </w:t>
      </w:r>
      <w:r>
        <w:fldChar w:fldCharType="begin" w:fldLock="1"/>
      </w:r>
      <w:r>
        <w:instrText xml:space="preserve"> REF _Ref36557533 \h </w:instrText>
      </w:r>
      <w:r>
        <w:fldChar w:fldCharType="separate"/>
      </w:r>
      <w:r w:rsidR="009B47F6" w:rsidRPr="00357367">
        <w:t xml:space="preserve">Figure </w:t>
      </w:r>
      <w:r w:rsidR="009B47F6">
        <w:rPr>
          <w:noProof/>
        </w:rPr>
        <w:t>5</w:t>
      </w:r>
      <w:r w:rsidR="009B47F6">
        <w:t>.</w:t>
      </w:r>
      <w:r w:rsidR="009B47F6">
        <w:rPr>
          <w:noProof/>
        </w:rPr>
        <w:t>2</w:t>
      </w:r>
      <w:r>
        <w:fldChar w:fldCharType="end"/>
      </w:r>
      <w:r>
        <w:t xml:space="preserve">. </w:t>
      </w:r>
      <w:r w:rsidR="00360ADD">
        <w:t xml:space="preserve">* </w:t>
      </w:r>
      <w:r w:rsidR="00B44605">
        <w:rPr>
          <w:rFonts w:cs="Calibri"/>
        </w:rPr>
        <w:t xml:space="preserve">See Section </w:t>
      </w:r>
      <w:r w:rsidR="00A22CAB" w:rsidRPr="00A22CAB">
        <w:rPr>
          <w:rFonts w:cs="Calibri"/>
        </w:rPr>
        <w:fldChar w:fldCharType="begin" w:fldLock="1"/>
      </w:r>
      <w:r w:rsidR="00A22CAB" w:rsidRPr="00A22CAB">
        <w:rPr>
          <w:rFonts w:cs="Calibri"/>
        </w:rPr>
        <w:instrText xml:space="preserve"> REF _Ref131672342 \r \h </w:instrText>
      </w:r>
      <w:r w:rsidR="00A22CAB" w:rsidRPr="00A22CAB">
        <w:rPr>
          <w:rFonts w:cs="Calibri"/>
        </w:rPr>
      </w:r>
      <w:r w:rsidR="00A22CAB" w:rsidRPr="00A22CAB">
        <w:rPr>
          <w:rFonts w:cs="Calibri"/>
        </w:rPr>
        <w:fldChar w:fldCharType="separate"/>
      </w:r>
      <w:r w:rsidR="009B47F6">
        <w:rPr>
          <w:rFonts w:cs="Calibri"/>
        </w:rPr>
        <w:t>3.2</w:t>
      </w:r>
      <w:r w:rsidR="00A22CAB" w:rsidRPr="00A22CAB">
        <w:rPr>
          <w:rFonts w:cs="Calibri"/>
        </w:rPr>
        <w:fldChar w:fldCharType="end"/>
      </w:r>
      <w:r w:rsidR="00B44605">
        <w:rPr>
          <w:rFonts w:cs="Calibri"/>
        </w:rPr>
        <w:t xml:space="preserve"> for the definition of area supported by CEW. </w:t>
      </w:r>
      <w:r w:rsidR="0071451F">
        <w:rPr>
          <w:rFonts w:cs="Calibri"/>
        </w:rPr>
        <w:t>†</w:t>
      </w:r>
      <w:r w:rsidR="0071451F">
        <w:t xml:space="preserve"> </w:t>
      </w:r>
      <w:r w:rsidR="004A5167">
        <w:t>identifies</w:t>
      </w:r>
      <w:r w:rsidR="0071451F">
        <w:t xml:space="preserve"> ecosystem t</w:t>
      </w:r>
      <w:r w:rsidR="0071451F" w:rsidRPr="00357367">
        <w:t xml:space="preserve">ypes that received </w:t>
      </w:r>
      <w:r w:rsidR="0071451F">
        <w:t xml:space="preserve">CEW </w:t>
      </w:r>
      <w:r w:rsidR="0071451F" w:rsidRPr="00357367">
        <w:t xml:space="preserve">in each year of the </w:t>
      </w:r>
      <w:r w:rsidR="001A7904">
        <w:t>10-year</w:t>
      </w:r>
      <w:r w:rsidR="0071451F">
        <w:t xml:space="preserve"> </w:t>
      </w:r>
      <w:r w:rsidR="0071451F" w:rsidRPr="00357367">
        <w:t xml:space="preserve">monitoring period </w:t>
      </w:r>
      <w:r w:rsidR="0071451F">
        <w:t xml:space="preserve">(also </w:t>
      </w:r>
      <w:r w:rsidR="0071451F" w:rsidRPr="00357367">
        <w:t>shaded</w:t>
      </w:r>
      <w:r w:rsidR="0071451F" w:rsidRPr="00B3033E">
        <w:t xml:space="preserve"> </w:t>
      </w:r>
      <w:r w:rsidR="0071451F" w:rsidRPr="00BD6508">
        <w:rPr>
          <w:shd w:val="clear" w:color="auto" w:fill="D0EAFF" w:themeFill="accent2" w:themeFillTint="1A"/>
        </w:rPr>
        <w:t>blue</w:t>
      </w:r>
      <w:r w:rsidR="0071451F" w:rsidRPr="00B3033E">
        <w:t>)</w:t>
      </w:r>
      <w:r w:rsidR="0071451F" w:rsidRPr="005335A9">
        <w:t>.</w:t>
      </w:r>
      <w:r w:rsidR="001F1300">
        <w:t xml:space="preserve"> ANAE = Australian National Aquatic Ecosystem.</w:t>
      </w:r>
    </w:p>
    <w:tbl>
      <w:tblPr>
        <w:tblStyle w:val="TableFlow-MER"/>
        <w:tblW w:w="0" w:type="auto"/>
        <w:tblLayout w:type="fixed"/>
        <w:tblLook w:val="04E0" w:firstRow="1" w:lastRow="1" w:firstColumn="1" w:lastColumn="0" w:noHBand="0" w:noVBand="1"/>
      </w:tblPr>
      <w:tblGrid>
        <w:gridCol w:w="3389"/>
        <w:gridCol w:w="963"/>
        <w:gridCol w:w="1631"/>
        <w:gridCol w:w="847"/>
        <w:gridCol w:w="847"/>
        <w:gridCol w:w="848"/>
        <w:gridCol w:w="847"/>
        <w:gridCol w:w="848"/>
        <w:gridCol w:w="847"/>
        <w:gridCol w:w="847"/>
        <w:gridCol w:w="848"/>
        <w:gridCol w:w="847"/>
        <w:gridCol w:w="848"/>
      </w:tblGrid>
      <w:tr w:rsidR="001A7904" w:rsidRPr="00456AD1" w14:paraId="62A21124" w14:textId="017EAC0B" w:rsidTr="001A7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9" w:type="dxa"/>
            <w:tcBorders>
              <w:bottom w:val="nil"/>
            </w:tcBorders>
            <w:hideMark/>
          </w:tcPr>
          <w:p w14:paraId="18997F8E" w14:textId="273AFFF6" w:rsidR="001A7904" w:rsidRPr="00456AD1" w:rsidRDefault="001A7904" w:rsidP="001A7904">
            <w:pPr>
              <w:pStyle w:val="ColumnHeading"/>
            </w:pPr>
            <w:r w:rsidRPr="00AA32A1">
              <w:t>ANAE ecosystem type</w:t>
            </w:r>
          </w:p>
        </w:tc>
        <w:tc>
          <w:tcPr>
            <w:tcW w:w="963" w:type="dxa"/>
            <w:tcBorders>
              <w:bottom w:val="nil"/>
            </w:tcBorders>
          </w:tcPr>
          <w:p w14:paraId="226E3D7D" w14:textId="74A23173" w:rsidR="001A7904" w:rsidRPr="00456AD1"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AA32A1">
              <w:t>Total area (ha)</w:t>
            </w:r>
          </w:p>
        </w:tc>
        <w:tc>
          <w:tcPr>
            <w:tcW w:w="1631" w:type="dxa"/>
            <w:tcBorders>
              <w:bottom w:val="nil"/>
            </w:tcBorders>
            <w:hideMark/>
          </w:tcPr>
          <w:p w14:paraId="53BF37C3" w14:textId="4E36C7D1" w:rsidR="001A7904" w:rsidRPr="00456AD1"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AA32A1">
              <w:t>Area on managed floodplain (ha)</w:t>
            </w:r>
          </w:p>
        </w:tc>
        <w:tc>
          <w:tcPr>
            <w:tcW w:w="847" w:type="dxa"/>
            <w:tcBorders>
              <w:bottom w:val="nil"/>
            </w:tcBorders>
            <w:hideMark/>
          </w:tcPr>
          <w:p w14:paraId="69CB1120" w14:textId="3B37B4F9" w:rsidR="001A7904" w:rsidRPr="00456AD1"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CD5924">
              <w:t>2014–15</w:t>
            </w:r>
          </w:p>
        </w:tc>
        <w:tc>
          <w:tcPr>
            <w:tcW w:w="847" w:type="dxa"/>
            <w:tcBorders>
              <w:bottom w:val="nil"/>
            </w:tcBorders>
            <w:hideMark/>
          </w:tcPr>
          <w:p w14:paraId="2E5CD7EF" w14:textId="59224BCC" w:rsidR="001A7904" w:rsidRPr="00456AD1"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CD5924">
              <w:t>2015–16</w:t>
            </w:r>
          </w:p>
        </w:tc>
        <w:tc>
          <w:tcPr>
            <w:tcW w:w="848" w:type="dxa"/>
            <w:tcBorders>
              <w:bottom w:val="nil"/>
            </w:tcBorders>
            <w:hideMark/>
          </w:tcPr>
          <w:p w14:paraId="3AD4C776" w14:textId="308C2246" w:rsidR="001A7904" w:rsidRPr="00456AD1"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CD5924">
              <w:t>2016–17</w:t>
            </w:r>
          </w:p>
        </w:tc>
        <w:tc>
          <w:tcPr>
            <w:tcW w:w="847" w:type="dxa"/>
            <w:tcBorders>
              <w:bottom w:val="nil"/>
            </w:tcBorders>
            <w:hideMark/>
          </w:tcPr>
          <w:p w14:paraId="0FF4D954" w14:textId="5A9C75BD" w:rsidR="001A7904" w:rsidRPr="00456AD1"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CD5924">
              <w:t>2017–18</w:t>
            </w:r>
          </w:p>
        </w:tc>
        <w:tc>
          <w:tcPr>
            <w:tcW w:w="848" w:type="dxa"/>
            <w:tcBorders>
              <w:bottom w:val="nil"/>
            </w:tcBorders>
            <w:hideMark/>
          </w:tcPr>
          <w:p w14:paraId="3F422EBA" w14:textId="07C499F4" w:rsidR="001A7904" w:rsidRPr="00456AD1"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CD5924">
              <w:t>2018–19</w:t>
            </w:r>
          </w:p>
        </w:tc>
        <w:tc>
          <w:tcPr>
            <w:tcW w:w="847" w:type="dxa"/>
            <w:tcBorders>
              <w:bottom w:val="nil"/>
            </w:tcBorders>
            <w:hideMark/>
          </w:tcPr>
          <w:p w14:paraId="69076CC9" w14:textId="2F43BDE3" w:rsidR="001A7904" w:rsidRPr="00456AD1"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CD5924">
              <w:t>2019–20</w:t>
            </w:r>
          </w:p>
        </w:tc>
        <w:tc>
          <w:tcPr>
            <w:tcW w:w="847" w:type="dxa"/>
            <w:tcBorders>
              <w:bottom w:val="nil"/>
            </w:tcBorders>
            <w:hideMark/>
          </w:tcPr>
          <w:p w14:paraId="5CE54557" w14:textId="0D1A0312" w:rsidR="001A7904" w:rsidRPr="00456AD1"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CD5924">
              <w:t>2020–21</w:t>
            </w:r>
          </w:p>
        </w:tc>
        <w:tc>
          <w:tcPr>
            <w:tcW w:w="848" w:type="dxa"/>
            <w:tcBorders>
              <w:bottom w:val="nil"/>
            </w:tcBorders>
          </w:tcPr>
          <w:p w14:paraId="58ADCE46" w14:textId="72CBDB5D" w:rsidR="001A7904" w:rsidRPr="00456AD1"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CD5924">
              <w:t>2021–22</w:t>
            </w:r>
          </w:p>
        </w:tc>
        <w:tc>
          <w:tcPr>
            <w:tcW w:w="847" w:type="dxa"/>
            <w:tcBorders>
              <w:bottom w:val="nil"/>
            </w:tcBorders>
          </w:tcPr>
          <w:p w14:paraId="118189C7" w14:textId="3DB19134" w:rsidR="001A7904" w:rsidRPr="00456AD1"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t>2022–23</w:t>
            </w:r>
          </w:p>
        </w:tc>
        <w:tc>
          <w:tcPr>
            <w:tcW w:w="848" w:type="dxa"/>
            <w:tcBorders>
              <w:bottom w:val="nil"/>
            </w:tcBorders>
          </w:tcPr>
          <w:p w14:paraId="739AD744" w14:textId="68A1F71E" w:rsidR="001A7904"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t>2023–24</w:t>
            </w:r>
          </w:p>
        </w:tc>
      </w:tr>
      <w:tr w:rsidR="006E2D3E" w:rsidRPr="009B7FD0" w14:paraId="4EAFAD1A" w14:textId="16415187" w:rsidTr="001A7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9" w:type="dxa"/>
            <w:tcBorders>
              <w:bottom w:val="single" w:sz="4" w:space="0" w:color="FFFFFF" w:themeColor="background2"/>
            </w:tcBorders>
            <w:shd w:val="clear" w:color="auto" w:fill="D0EAFF" w:themeFill="accent2" w:themeFillTint="1A"/>
            <w:hideMark/>
          </w:tcPr>
          <w:p w14:paraId="7E78798D" w14:textId="7C60B0BC" w:rsidR="001A7904" w:rsidRPr="009B7FD0" w:rsidRDefault="001A7904" w:rsidP="001A7904">
            <w:pPr>
              <w:pStyle w:val="TableText"/>
              <w:rPr>
                <w:rFonts w:asciiTheme="minorHAnsi" w:hAnsiTheme="minorHAnsi" w:cstheme="minorHAnsi"/>
                <w:szCs w:val="18"/>
              </w:rPr>
            </w:pPr>
            <w:r w:rsidRPr="00CA09EF">
              <w:t>Lt1.1: Temporary lake</w:t>
            </w:r>
            <w:r w:rsidRPr="001A7904">
              <w:rPr>
                <w:rFonts w:cs="Calibri"/>
              </w:rPr>
              <w:t>†</w:t>
            </w:r>
          </w:p>
        </w:tc>
        <w:tc>
          <w:tcPr>
            <w:tcW w:w="963" w:type="dxa"/>
            <w:tcBorders>
              <w:bottom w:val="single" w:sz="4" w:space="0" w:color="FFFFFF" w:themeColor="background2"/>
            </w:tcBorders>
            <w:shd w:val="clear" w:color="auto" w:fill="D0EAFF" w:themeFill="accent2" w:themeFillTint="1A"/>
          </w:tcPr>
          <w:p w14:paraId="106D5B28" w14:textId="6BEA33C8" w:rsidR="001A7904" w:rsidRPr="00A86B8C" w:rsidRDefault="001A7904" w:rsidP="001A7904">
            <w:pPr>
              <w:pStyle w:val="TableText"/>
              <w:ind w:right="183"/>
              <w:jc w:val="right"/>
              <w:cnfStyle w:val="000000100000" w:firstRow="0" w:lastRow="0" w:firstColumn="0" w:lastColumn="0" w:oddVBand="0" w:evenVBand="0" w:oddHBand="1" w:evenHBand="0" w:firstRowFirstColumn="0" w:firstRowLastColumn="0" w:lastRowFirstColumn="0" w:lastRowLastColumn="0"/>
            </w:pPr>
            <w:r w:rsidRPr="00CA09EF">
              <w:t>457,526</w:t>
            </w:r>
          </w:p>
        </w:tc>
        <w:tc>
          <w:tcPr>
            <w:tcW w:w="1631" w:type="dxa"/>
            <w:tcBorders>
              <w:bottom w:val="single" w:sz="4" w:space="0" w:color="FFFFFF" w:themeColor="background2"/>
            </w:tcBorders>
            <w:shd w:val="clear" w:color="auto" w:fill="D0EAFF" w:themeFill="accent2" w:themeFillTint="1A"/>
            <w:noWrap/>
            <w:hideMark/>
          </w:tcPr>
          <w:p w14:paraId="6EDC1081" w14:textId="06575862" w:rsidR="001A7904" w:rsidRPr="009B7FD0" w:rsidRDefault="001A7904" w:rsidP="001A7904">
            <w:pPr>
              <w:pStyle w:val="TableText"/>
              <w:ind w:right="394"/>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119,992</w:t>
            </w:r>
          </w:p>
        </w:tc>
        <w:tc>
          <w:tcPr>
            <w:tcW w:w="847" w:type="dxa"/>
            <w:tcBorders>
              <w:bottom w:val="single" w:sz="4" w:space="0" w:color="FFFFFF" w:themeColor="background2"/>
            </w:tcBorders>
            <w:shd w:val="clear" w:color="auto" w:fill="D0EAFF" w:themeFill="accent2" w:themeFillTint="1A"/>
            <w:noWrap/>
            <w:hideMark/>
          </w:tcPr>
          <w:p w14:paraId="0B720F7D" w14:textId="26012041"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827</w:t>
            </w:r>
          </w:p>
        </w:tc>
        <w:tc>
          <w:tcPr>
            <w:tcW w:w="847" w:type="dxa"/>
            <w:tcBorders>
              <w:bottom w:val="single" w:sz="4" w:space="0" w:color="FFFFFF" w:themeColor="background2"/>
            </w:tcBorders>
            <w:shd w:val="clear" w:color="auto" w:fill="D0EAFF" w:themeFill="accent2" w:themeFillTint="1A"/>
            <w:noWrap/>
            <w:hideMark/>
          </w:tcPr>
          <w:p w14:paraId="31C8F42B" w14:textId="565964AB"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3,584</w:t>
            </w:r>
          </w:p>
        </w:tc>
        <w:tc>
          <w:tcPr>
            <w:tcW w:w="848" w:type="dxa"/>
            <w:tcBorders>
              <w:bottom w:val="single" w:sz="4" w:space="0" w:color="FFFFFF" w:themeColor="background2"/>
            </w:tcBorders>
            <w:shd w:val="clear" w:color="auto" w:fill="D0EAFF" w:themeFill="accent2" w:themeFillTint="1A"/>
            <w:noWrap/>
            <w:hideMark/>
          </w:tcPr>
          <w:p w14:paraId="054BF396" w14:textId="15F6FE9A"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2,299</w:t>
            </w:r>
          </w:p>
        </w:tc>
        <w:tc>
          <w:tcPr>
            <w:tcW w:w="847" w:type="dxa"/>
            <w:tcBorders>
              <w:bottom w:val="single" w:sz="4" w:space="0" w:color="FFFFFF" w:themeColor="background2"/>
            </w:tcBorders>
            <w:shd w:val="clear" w:color="auto" w:fill="D0EAFF" w:themeFill="accent2" w:themeFillTint="1A"/>
            <w:noWrap/>
            <w:hideMark/>
          </w:tcPr>
          <w:p w14:paraId="4DCC6C6D" w14:textId="61F15034"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3,250</w:t>
            </w:r>
          </w:p>
        </w:tc>
        <w:tc>
          <w:tcPr>
            <w:tcW w:w="848" w:type="dxa"/>
            <w:tcBorders>
              <w:bottom w:val="single" w:sz="4" w:space="0" w:color="FFFFFF" w:themeColor="background2"/>
            </w:tcBorders>
            <w:shd w:val="clear" w:color="auto" w:fill="D0EAFF" w:themeFill="accent2" w:themeFillTint="1A"/>
            <w:noWrap/>
            <w:hideMark/>
          </w:tcPr>
          <w:p w14:paraId="36686E82" w14:textId="45E35DEB"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1,346</w:t>
            </w:r>
          </w:p>
        </w:tc>
        <w:tc>
          <w:tcPr>
            <w:tcW w:w="847" w:type="dxa"/>
            <w:tcBorders>
              <w:bottom w:val="single" w:sz="4" w:space="0" w:color="FFFFFF" w:themeColor="background2"/>
            </w:tcBorders>
            <w:shd w:val="clear" w:color="auto" w:fill="D0EAFF" w:themeFill="accent2" w:themeFillTint="1A"/>
            <w:noWrap/>
            <w:hideMark/>
          </w:tcPr>
          <w:p w14:paraId="5F64540E" w14:textId="3ACB5770"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2,569</w:t>
            </w:r>
          </w:p>
        </w:tc>
        <w:tc>
          <w:tcPr>
            <w:tcW w:w="847" w:type="dxa"/>
            <w:tcBorders>
              <w:bottom w:val="single" w:sz="4" w:space="0" w:color="FFFFFF" w:themeColor="background2"/>
            </w:tcBorders>
            <w:shd w:val="clear" w:color="auto" w:fill="D0EAFF" w:themeFill="accent2" w:themeFillTint="1A"/>
            <w:noWrap/>
            <w:hideMark/>
          </w:tcPr>
          <w:p w14:paraId="26F98D55" w14:textId="0ABC8DC6"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8,859</w:t>
            </w:r>
          </w:p>
        </w:tc>
        <w:tc>
          <w:tcPr>
            <w:tcW w:w="848" w:type="dxa"/>
            <w:tcBorders>
              <w:bottom w:val="single" w:sz="4" w:space="0" w:color="FFFFFF" w:themeColor="background2"/>
            </w:tcBorders>
            <w:shd w:val="clear" w:color="auto" w:fill="D0EAFF" w:themeFill="accent2" w:themeFillTint="1A"/>
          </w:tcPr>
          <w:p w14:paraId="0E9DCF82" w14:textId="1890A186" w:rsidR="001A7904" w:rsidRPr="00D77D2E"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pPr>
            <w:r w:rsidRPr="00CA09EF">
              <w:t>2,382</w:t>
            </w:r>
          </w:p>
        </w:tc>
        <w:tc>
          <w:tcPr>
            <w:tcW w:w="847" w:type="dxa"/>
            <w:tcBorders>
              <w:bottom w:val="single" w:sz="4" w:space="0" w:color="FFFFFF" w:themeColor="background2"/>
            </w:tcBorders>
            <w:shd w:val="clear" w:color="auto" w:fill="D0EAFF" w:themeFill="accent2" w:themeFillTint="1A"/>
          </w:tcPr>
          <w:p w14:paraId="6225AE60" w14:textId="072D3222" w:rsidR="001A7904" w:rsidRPr="008D5E4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pPr>
            <w:r w:rsidRPr="00CA09EF">
              <w:t>8,030</w:t>
            </w:r>
          </w:p>
        </w:tc>
        <w:tc>
          <w:tcPr>
            <w:tcW w:w="848" w:type="dxa"/>
            <w:tcBorders>
              <w:bottom w:val="single" w:sz="4" w:space="0" w:color="FFFFFF" w:themeColor="background2"/>
            </w:tcBorders>
            <w:shd w:val="clear" w:color="auto" w:fill="D0EAFF" w:themeFill="accent2" w:themeFillTint="1A"/>
          </w:tcPr>
          <w:p w14:paraId="62E176CA" w14:textId="6BE8F1A1" w:rsidR="001A7904" w:rsidRPr="00241EA2"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pPr>
            <w:r w:rsidRPr="00CA09EF">
              <w:t>7,576</w:t>
            </w:r>
          </w:p>
        </w:tc>
      </w:tr>
      <w:tr w:rsidR="006E2D3E" w:rsidRPr="009B7FD0" w14:paraId="19ACE4A6" w14:textId="7E971FE9" w:rsidTr="001A7904">
        <w:tc>
          <w:tcPr>
            <w:cnfStyle w:val="001000000000" w:firstRow="0" w:lastRow="0" w:firstColumn="1" w:lastColumn="0" w:oddVBand="0" w:evenVBand="0" w:oddHBand="0" w:evenHBand="0" w:firstRowFirstColumn="0" w:firstRowLastColumn="0" w:lastRowFirstColumn="0" w:lastRowLastColumn="0"/>
            <w:tcW w:w="3389" w:type="dxa"/>
            <w:tcBorders>
              <w:top w:val="single" w:sz="4" w:space="0" w:color="FFFFFF" w:themeColor="background2"/>
            </w:tcBorders>
            <w:shd w:val="clear" w:color="auto" w:fill="D0EAFF" w:themeFill="accent2" w:themeFillTint="1A"/>
            <w:hideMark/>
          </w:tcPr>
          <w:p w14:paraId="44909344" w14:textId="5FB4E541" w:rsidR="001A7904" w:rsidRPr="009B7FD0" w:rsidRDefault="001A7904" w:rsidP="001A7904">
            <w:pPr>
              <w:pStyle w:val="TableText"/>
              <w:rPr>
                <w:rFonts w:asciiTheme="minorHAnsi" w:hAnsiTheme="minorHAnsi" w:cstheme="minorHAnsi"/>
                <w:szCs w:val="18"/>
              </w:rPr>
            </w:pPr>
            <w:r w:rsidRPr="00CA09EF">
              <w:t>Lp1.1: Permanent lake</w:t>
            </w:r>
            <w:r>
              <w:rPr>
                <w:rFonts w:cs="Calibri"/>
              </w:rPr>
              <w:t>†</w:t>
            </w:r>
          </w:p>
        </w:tc>
        <w:tc>
          <w:tcPr>
            <w:tcW w:w="963" w:type="dxa"/>
            <w:tcBorders>
              <w:top w:val="single" w:sz="4" w:space="0" w:color="FFFFFF" w:themeColor="background2"/>
            </w:tcBorders>
            <w:shd w:val="clear" w:color="auto" w:fill="D0EAFF" w:themeFill="accent2" w:themeFillTint="1A"/>
          </w:tcPr>
          <w:p w14:paraId="3CBCCD81" w14:textId="624B040B" w:rsidR="001A7904" w:rsidRPr="00A86B8C" w:rsidRDefault="001A7904" w:rsidP="001A7904">
            <w:pPr>
              <w:pStyle w:val="TableText"/>
              <w:ind w:right="183"/>
              <w:jc w:val="right"/>
              <w:cnfStyle w:val="000000000000" w:firstRow="0" w:lastRow="0" w:firstColumn="0" w:lastColumn="0" w:oddVBand="0" w:evenVBand="0" w:oddHBand="0" w:evenHBand="0" w:firstRowFirstColumn="0" w:firstRowLastColumn="0" w:lastRowFirstColumn="0" w:lastRowLastColumn="0"/>
            </w:pPr>
            <w:r w:rsidRPr="00CA09EF">
              <w:t>130,559</w:t>
            </w:r>
          </w:p>
        </w:tc>
        <w:tc>
          <w:tcPr>
            <w:tcW w:w="1631" w:type="dxa"/>
            <w:tcBorders>
              <w:top w:val="single" w:sz="4" w:space="0" w:color="FFFFFF" w:themeColor="background2"/>
            </w:tcBorders>
            <w:shd w:val="clear" w:color="auto" w:fill="D0EAFF" w:themeFill="accent2" w:themeFillTint="1A"/>
            <w:noWrap/>
            <w:hideMark/>
          </w:tcPr>
          <w:p w14:paraId="796E62DA" w14:textId="21B7C3D2" w:rsidR="001A7904" w:rsidRPr="009B7FD0" w:rsidRDefault="001A7904" w:rsidP="001A7904">
            <w:pPr>
              <w:pStyle w:val="TableText"/>
              <w:ind w:right="39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82,721</w:t>
            </w:r>
          </w:p>
        </w:tc>
        <w:tc>
          <w:tcPr>
            <w:tcW w:w="847" w:type="dxa"/>
            <w:tcBorders>
              <w:top w:val="single" w:sz="4" w:space="0" w:color="FFFFFF" w:themeColor="background2"/>
            </w:tcBorders>
            <w:shd w:val="clear" w:color="auto" w:fill="D0EAFF" w:themeFill="accent2" w:themeFillTint="1A"/>
            <w:noWrap/>
            <w:hideMark/>
          </w:tcPr>
          <w:p w14:paraId="1AD34C85" w14:textId="2CC808FE"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8,495</w:t>
            </w:r>
          </w:p>
        </w:tc>
        <w:tc>
          <w:tcPr>
            <w:tcW w:w="847" w:type="dxa"/>
            <w:tcBorders>
              <w:top w:val="single" w:sz="4" w:space="0" w:color="FFFFFF" w:themeColor="background2"/>
            </w:tcBorders>
            <w:shd w:val="clear" w:color="auto" w:fill="D0EAFF" w:themeFill="accent2" w:themeFillTint="1A"/>
            <w:noWrap/>
            <w:hideMark/>
          </w:tcPr>
          <w:p w14:paraId="372B3F97" w14:textId="595C7E8D"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5,369</w:t>
            </w:r>
          </w:p>
        </w:tc>
        <w:tc>
          <w:tcPr>
            <w:tcW w:w="848" w:type="dxa"/>
            <w:tcBorders>
              <w:top w:val="single" w:sz="4" w:space="0" w:color="FFFFFF" w:themeColor="background2"/>
            </w:tcBorders>
            <w:shd w:val="clear" w:color="auto" w:fill="D0EAFF" w:themeFill="accent2" w:themeFillTint="1A"/>
            <w:noWrap/>
            <w:hideMark/>
          </w:tcPr>
          <w:p w14:paraId="11336351" w14:textId="79A6EDF1"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9,525</w:t>
            </w:r>
          </w:p>
        </w:tc>
        <w:tc>
          <w:tcPr>
            <w:tcW w:w="847" w:type="dxa"/>
            <w:tcBorders>
              <w:top w:val="single" w:sz="4" w:space="0" w:color="FFFFFF" w:themeColor="background2"/>
            </w:tcBorders>
            <w:shd w:val="clear" w:color="auto" w:fill="D0EAFF" w:themeFill="accent2" w:themeFillTint="1A"/>
            <w:noWrap/>
            <w:hideMark/>
          </w:tcPr>
          <w:p w14:paraId="7B75DDA2" w14:textId="5A35DD69"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16,096</w:t>
            </w:r>
          </w:p>
        </w:tc>
        <w:tc>
          <w:tcPr>
            <w:tcW w:w="848" w:type="dxa"/>
            <w:tcBorders>
              <w:top w:val="single" w:sz="4" w:space="0" w:color="FFFFFF" w:themeColor="background2"/>
            </w:tcBorders>
            <w:shd w:val="clear" w:color="auto" w:fill="D0EAFF" w:themeFill="accent2" w:themeFillTint="1A"/>
            <w:noWrap/>
            <w:hideMark/>
          </w:tcPr>
          <w:p w14:paraId="73C48D6E" w14:textId="30C9BCD4"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5,062</w:t>
            </w:r>
          </w:p>
        </w:tc>
        <w:tc>
          <w:tcPr>
            <w:tcW w:w="847" w:type="dxa"/>
            <w:tcBorders>
              <w:top w:val="single" w:sz="4" w:space="0" w:color="FFFFFF" w:themeColor="background2"/>
            </w:tcBorders>
            <w:shd w:val="clear" w:color="auto" w:fill="D0EAFF" w:themeFill="accent2" w:themeFillTint="1A"/>
            <w:noWrap/>
            <w:hideMark/>
          </w:tcPr>
          <w:p w14:paraId="56729F48" w14:textId="1A8F162D"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8,618</w:t>
            </w:r>
          </w:p>
        </w:tc>
        <w:tc>
          <w:tcPr>
            <w:tcW w:w="847" w:type="dxa"/>
            <w:tcBorders>
              <w:top w:val="single" w:sz="4" w:space="0" w:color="FFFFFF" w:themeColor="background2"/>
            </w:tcBorders>
            <w:shd w:val="clear" w:color="auto" w:fill="D0EAFF" w:themeFill="accent2" w:themeFillTint="1A"/>
            <w:noWrap/>
            <w:hideMark/>
          </w:tcPr>
          <w:p w14:paraId="065583C6" w14:textId="3BF1DF51"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11,528</w:t>
            </w:r>
          </w:p>
        </w:tc>
        <w:tc>
          <w:tcPr>
            <w:tcW w:w="848" w:type="dxa"/>
            <w:tcBorders>
              <w:top w:val="single" w:sz="4" w:space="0" w:color="FFFFFF" w:themeColor="background2"/>
            </w:tcBorders>
            <w:shd w:val="clear" w:color="auto" w:fill="D0EAFF" w:themeFill="accent2" w:themeFillTint="1A"/>
          </w:tcPr>
          <w:p w14:paraId="287E328A" w14:textId="2A4FD8E1" w:rsidR="001A7904" w:rsidRPr="00D77D2E"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pPr>
            <w:r w:rsidRPr="00CA09EF">
              <w:t>8,696</w:t>
            </w:r>
          </w:p>
        </w:tc>
        <w:tc>
          <w:tcPr>
            <w:tcW w:w="847" w:type="dxa"/>
            <w:tcBorders>
              <w:top w:val="single" w:sz="4" w:space="0" w:color="FFFFFF" w:themeColor="background2"/>
            </w:tcBorders>
            <w:shd w:val="clear" w:color="auto" w:fill="D0EAFF" w:themeFill="accent2" w:themeFillTint="1A"/>
          </w:tcPr>
          <w:p w14:paraId="31CCEA7B" w14:textId="35E4D9A6" w:rsidR="001A7904" w:rsidRPr="008D5E4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pPr>
            <w:r w:rsidRPr="00CA09EF">
              <w:t>10,565</w:t>
            </w:r>
          </w:p>
        </w:tc>
        <w:tc>
          <w:tcPr>
            <w:tcW w:w="848" w:type="dxa"/>
            <w:tcBorders>
              <w:top w:val="single" w:sz="4" w:space="0" w:color="FFFFFF" w:themeColor="background2"/>
            </w:tcBorders>
            <w:shd w:val="clear" w:color="auto" w:fill="D0EAFF" w:themeFill="accent2" w:themeFillTint="1A"/>
          </w:tcPr>
          <w:p w14:paraId="06B02981" w14:textId="277E8003" w:rsidR="001A7904" w:rsidRPr="00241EA2"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pPr>
            <w:r w:rsidRPr="00CA09EF">
              <w:t>11,085</w:t>
            </w:r>
          </w:p>
        </w:tc>
      </w:tr>
      <w:tr w:rsidR="001A7904" w:rsidRPr="009B7FD0" w14:paraId="68C46D31" w14:textId="2F34F715" w:rsidTr="001A7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9" w:type="dxa"/>
            <w:hideMark/>
          </w:tcPr>
          <w:p w14:paraId="18CC841B" w14:textId="49ECB403" w:rsidR="001A7904" w:rsidRPr="009B7FD0" w:rsidRDefault="001A7904" w:rsidP="001A7904">
            <w:pPr>
              <w:pStyle w:val="TableText"/>
              <w:rPr>
                <w:rFonts w:asciiTheme="minorHAnsi" w:hAnsiTheme="minorHAnsi" w:cstheme="minorHAnsi"/>
                <w:szCs w:val="18"/>
              </w:rPr>
            </w:pPr>
            <w:r w:rsidRPr="00CA09EF">
              <w:t>Lt1.2: Temporary lake with aquatic bed</w:t>
            </w:r>
          </w:p>
        </w:tc>
        <w:tc>
          <w:tcPr>
            <w:tcW w:w="963" w:type="dxa"/>
          </w:tcPr>
          <w:p w14:paraId="436AB441" w14:textId="7E751E5D" w:rsidR="001A7904" w:rsidRPr="00A86B8C" w:rsidRDefault="001A7904" w:rsidP="001A7904">
            <w:pPr>
              <w:pStyle w:val="TableText"/>
              <w:ind w:right="183"/>
              <w:jc w:val="right"/>
              <w:cnfStyle w:val="000000100000" w:firstRow="0" w:lastRow="0" w:firstColumn="0" w:lastColumn="0" w:oddVBand="0" w:evenVBand="0" w:oddHBand="1" w:evenHBand="0" w:firstRowFirstColumn="0" w:firstRowLastColumn="0" w:lastRowFirstColumn="0" w:lastRowLastColumn="0"/>
            </w:pPr>
            <w:r w:rsidRPr="00CA09EF">
              <w:t>9,052</w:t>
            </w:r>
          </w:p>
        </w:tc>
        <w:tc>
          <w:tcPr>
            <w:tcW w:w="1631" w:type="dxa"/>
            <w:noWrap/>
            <w:hideMark/>
          </w:tcPr>
          <w:p w14:paraId="78F4C471" w14:textId="175673A9" w:rsidR="001A7904" w:rsidRPr="009B7FD0" w:rsidRDefault="001A7904" w:rsidP="001A7904">
            <w:pPr>
              <w:pStyle w:val="TableText"/>
              <w:ind w:right="394"/>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8,177</w:t>
            </w:r>
          </w:p>
        </w:tc>
        <w:tc>
          <w:tcPr>
            <w:tcW w:w="847" w:type="dxa"/>
            <w:noWrap/>
            <w:hideMark/>
          </w:tcPr>
          <w:p w14:paraId="61210B93" w14:textId="12FC8F68"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4BC5EF3A" w14:textId="372C34FA"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8" w:type="dxa"/>
            <w:noWrap/>
            <w:hideMark/>
          </w:tcPr>
          <w:p w14:paraId="03776256" w14:textId="314CACC3"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16041DB0" w14:textId="5A33D2F0"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8" w:type="dxa"/>
            <w:noWrap/>
            <w:hideMark/>
          </w:tcPr>
          <w:p w14:paraId="36F3B55E" w14:textId="7D5BAF48"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3E81951D" w14:textId="273B3792"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0C425BB2" w14:textId="286259E0"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8" w:type="dxa"/>
          </w:tcPr>
          <w:p w14:paraId="32A063B1" w14:textId="135F9695" w:rsidR="001A7904" w:rsidRPr="00D77D2E"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pPr>
            <w:r w:rsidRPr="00CA09EF">
              <w:t>71</w:t>
            </w:r>
          </w:p>
        </w:tc>
        <w:tc>
          <w:tcPr>
            <w:tcW w:w="847" w:type="dxa"/>
          </w:tcPr>
          <w:p w14:paraId="1260CD87" w14:textId="5D8CA7A4" w:rsidR="001A7904" w:rsidRPr="008D5E4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pPr>
            <w:r w:rsidRPr="00CA09EF">
              <w:t>0</w:t>
            </w:r>
          </w:p>
        </w:tc>
        <w:tc>
          <w:tcPr>
            <w:tcW w:w="848" w:type="dxa"/>
          </w:tcPr>
          <w:p w14:paraId="1DF7A378" w14:textId="78082288" w:rsidR="001A7904" w:rsidRPr="00241EA2"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pPr>
            <w:r w:rsidRPr="00CA09EF">
              <w:t>0</w:t>
            </w:r>
          </w:p>
        </w:tc>
      </w:tr>
      <w:tr w:rsidR="001A7904" w:rsidRPr="009B7FD0" w14:paraId="7A6FBC88" w14:textId="4046E6F8" w:rsidTr="001A7904">
        <w:tc>
          <w:tcPr>
            <w:cnfStyle w:val="001000000000" w:firstRow="0" w:lastRow="0" w:firstColumn="1" w:lastColumn="0" w:oddVBand="0" w:evenVBand="0" w:oddHBand="0" w:evenHBand="0" w:firstRowFirstColumn="0" w:firstRowLastColumn="0" w:lastRowFirstColumn="0" w:lastRowLastColumn="0"/>
            <w:tcW w:w="3389" w:type="dxa"/>
            <w:hideMark/>
          </w:tcPr>
          <w:p w14:paraId="529DCD1D" w14:textId="042D8F34" w:rsidR="001A7904" w:rsidRPr="009B7FD0" w:rsidRDefault="001A7904" w:rsidP="001A7904">
            <w:pPr>
              <w:pStyle w:val="TableText"/>
              <w:rPr>
                <w:rFonts w:asciiTheme="minorHAnsi" w:hAnsiTheme="minorHAnsi" w:cstheme="minorHAnsi"/>
                <w:szCs w:val="18"/>
              </w:rPr>
            </w:pPr>
            <w:r w:rsidRPr="00CA09EF">
              <w:t>Lsp1.1: Permanent saline lake</w:t>
            </w:r>
          </w:p>
        </w:tc>
        <w:tc>
          <w:tcPr>
            <w:tcW w:w="963" w:type="dxa"/>
          </w:tcPr>
          <w:p w14:paraId="4B7184F4" w14:textId="18BE27A2" w:rsidR="001A7904" w:rsidRPr="00A86B8C" w:rsidRDefault="001A7904" w:rsidP="001A7904">
            <w:pPr>
              <w:pStyle w:val="TableText"/>
              <w:ind w:right="183"/>
              <w:jc w:val="right"/>
              <w:cnfStyle w:val="000000000000" w:firstRow="0" w:lastRow="0" w:firstColumn="0" w:lastColumn="0" w:oddVBand="0" w:evenVBand="0" w:oddHBand="0" w:evenHBand="0" w:firstRowFirstColumn="0" w:firstRowLastColumn="0" w:lastRowFirstColumn="0" w:lastRowLastColumn="0"/>
            </w:pPr>
            <w:r w:rsidRPr="00CA09EF">
              <w:t>8,988</w:t>
            </w:r>
          </w:p>
        </w:tc>
        <w:tc>
          <w:tcPr>
            <w:tcW w:w="1631" w:type="dxa"/>
            <w:noWrap/>
            <w:hideMark/>
          </w:tcPr>
          <w:p w14:paraId="0AD2A2FC" w14:textId="5DE9D71E" w:rsidR="001A7904" w:rsidRPr="009B7FD0" w:rsidRDefault="001A7904" w:rsidP="001A7904">
            <w:pPr>
              <w:pStyle w:val="TableText"/>
              <w:ind w:right="39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6,041</w:t>
            </w:r>
          </w:p>
        </w:tc>
        <w:tc>
          <w:tcPr>
            <w:tcW w:w="847" w:type="dxa"/>
            <w:noWrap/>
            <w:hideMark/>
          </w:tcPr>
          <w:p w14:paraId="4DC36208" w14:textId="4E67997C"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5B94A77E" w14:textId="532B6246"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8" w:type="dxa"/>
            <w:noWrap/>
            <w:hideMark/>
          </w:tcPr>
          <w:p w14:paraId="70EA7DC3" w14:textId="5BB7B7CE"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6EE79EBE" w14:textId="29C2D6B5"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8" w:type="dxa"/>
            <w:noWrap/>
            <w:hideMark/>
          </w:tcPr>
          <w:p w14:paraId="46C1D76F" w14:textId="2E6CCF62"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15729345" w14:textId="4046744C"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67887EA7" w14:textId="122053C4"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8" w:type="dxa"/>
          </w:tcPr>
          <w:p w14:paraId="57096D39" w14:textId="3C2B6C3F" w:rsidR="001A7904" w:rsidRPr="00D77D2E"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pPr>
            <w:r w:rsidRPr="00CA09EF">
              <w:t>0</w:t>
            </w:r>
          </w:p>
        </w:tc>
        <w:tc>
          <w:tcPr>
            <w:tcW w:w="847" w:type="dxa"/>
          </w:tcPr>
          <w:p w14:paraId="3368D81C" w14:textId="2375CF35" w:rsidR="001A7904" w:rsidRPr="008D5E4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pPr>
            <w:r w:rsidRPr="00CA09EF">
              <w:t>0</w:t>
            </w:r>
          </w:p>
        </w:tc>
        <w:tc>
          <w:tcPr>
            <w:tcW w:w="848" w:type="dxa"/>
          </w:tcPr>
          <w:p w14:paraId="7B1790A8" w14:textId="799AF15A" w:rsidR="001A7904" w:rsidRPr="00241EA2"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pPr>
            <w:r w:rsidRPr="00CA09EF">
              <w:t>0</w:t>
            </w:r>
          </w:p>
        </w:tc>
      </w:tr>
      <w:tr w:rsidR="001A7904" w:rsidRPr="009B7FD0" w14:paraId="5FA433F6" w14:textId="521571B2" w:rsidTr="001A7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9" w:type="dxa"/>
            <w:hideMark/>
          </w:tcPr>
          <w:p w14:paraId="2BA0B4E1" w14:textId="0F43744F" w:rsidR="001A7904" w:rsidRPr="009B7FD0" w:rsidRDefault="001A7904" w:rsidP="001A7904">
            <w:pPr>
              <w:pStyle w:val="TableText"/>
              <w:rPr>
                <w:rFonts w:asciiTheme="minorHAnsi" w:hAnsiTheme="minorHAnsi" w:cstheme="minorHAnsi"/>
                <w:szCs w:val="18"/>
              </w:rPr>
            </w:pPr>
            <w:r w:rsidRPr="00CA09EF">
              <w:t>Lst1.1: Temporary saline lake</w:t>
            </w:r>
          </w:p>
        </w:tc>
        <w:tc>
          <w:tcPr>
            <w:tcW w:w="963" w:type="dxa"/>
          </w:tcPr>
          <w:p w14:paraId="5A68CF13" w14:textId="6C4A638F" w:rsidR="001A7904" w:rsidRPr="00A86B8C" w:rsidRDefault="001A7904" w:rsidP="001A7904">
            <w:pPr>
              <w:pStyle w:val="TableText"/>
              <w:ind w:right="183"/>
              <w:jc w:val="right"/>
              <w:cnfStyle w:val="000000100000" w:firstRow="0" w:lastRow="0" w:firstColumn="0" w:lastColumn="0" w:oddVBand="0" w:evenVBand="0" w:oddHBand="1" w:evenHBand="0" w:firstRowFirstColumn="0" w:firstRowLastColumn="0" w:lastRowFirstColumn="0" w:lastRowLastColumn="0"/>
            </w:pPr>
            <w:r w:rsidRPr="00CA09EF">
              <w:t>27,898</w:t>
            </w:r>
          </w:p>
        </w:tc>
        <w:tc>
          <w:tcPr>
            <w:tcW w:w="1631" w:type="dxa"/>
            <w:noWrap/>
            <w:hideMark/>
          </w:tcPr>
          <w:p w14:paraId="4F47DECC" w14:textId="6119BE54" w:rsidR="001A7904" w:rsidRPr="009B7FD0" w:rsidRDefault="001A7904" w:rsidP="001A7904">
            <w:pPr>
              <w:pStyle w:val="TableText"/>
              <w:ind w:right="394"/>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1,656</w:t>
            </w:r>
          </w:p>
        </w:tc>
        <w:tc>
          <w:tcPr>
            <w:tcW w:w="847" w:type="dxa"/>
            <w:noWrap/>
            <w:hideMark/>
          </w:tcPr>
          <w:p w14:paraId="133B27C1" w14:textId="3F9317C2"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5F70E350" w14:textId="5DD97FD6"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8" w:type="dxa"/>
            <w:noWrap/>
            <w:hideMark/>
          </w:tcPr>
          <w:p w14:paraId="08CD69DA" w14:textId="2D508897"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4B62985A" w14:textId="38A4BC8C"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307</w:t>
            </w:r>
          </w:p>
        </w:tc>
        <w:tc>
          <w:tcPr>
            <w:tcW w:w="848" w:type="dxa"/>
            <w:noWrap/>
            <w:hideMark/>
          </w:tcPr>
          <w:p w14:paraId="207B8B77" w14:textId="586F004D"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3EA214BE" w14:textId="75CF5DFD"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6B02A5EC" w14:textId="02F6919E"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8" w:type="dxa"/>
          </w:tcPr>
          <w:p w14:paraId="3EEF0667" w14:textId="696F7A5E" w:rsidR="001A7904" w:rsidRPr="00D77D2E"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pPr>
            <w:r w:rsidRPr="00CA09EF">
              <w:t>0</w:t>
            </w:r>
          </w:p>
        </w:tc>
        <w:tc>
          <w:tcPr>
            <w:tcW w:w="847" w:type="dxa"/>
          </w:tcPr>
          <w:p w14:paraId="60D0E6CD" w14:textId="10280BE9" w:rsidR="001A7904" w:rsidRPr="008D5E4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pPr>
            <w:r w:rsidRPr="00CA09EF">
              <w:t>0</w:t>
            </w:r>
          </w:p>
        </w:tc>
        <w:tc>
          <w:tcPr>
            <w:tcW w:w="848" w:type="dxa"/>
          </w:tcPr>
          <w:p w14:paraId="1BB78C76" w14:textId="6B5DAECD" w:rsidR="001A7904" w:rsidRPr="00241EA2"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pPr>
            <w:r w:rsidRPr="00CA09EF">
              <w:t>0</w:t>
            </w:r>
          </w:p>
        </w:tc>
      </w:tr>
      <w:tr w:rsidR="001A7904" w:rsidRPr="009B7FD0" w14:paraId="6E62876D" w14:textId="6B9459B0" w:rsidTr="001A7904">
        <w:tc>
          <w:tcPr>
            <w:cnfStyle w:val="001000000000" w:firstRow="0" w:lastRow="0" w:firstColumn="1" w:lastColumn="0" w:oddVBand="0" w:evenVBand="0" w:oddHBand="0" w:evenHBand="0" w:firstRowFirstColumn="0" w:firstRowLastColumn="0" w:lastRowFirstColumn="0" w:lastRowLastColumn="0"/>
            <w:tcW w:w="3389" w:type="dxa"/>
            <w:hideMark/>
          </w:tcPr>
          <w:p w14:paraId="396A4D7E" w14:textId="3D5F6B8F" w:rsidR="001A7904" w:rsidRPr="009B7FD0" w:rsidRDefault="001A7904" w:rsidP="001A7904">
            <w:pPr>
              <w:pStyle w:val="TableText"/>
              <w:rPr>
                <w:rFonts w:asciiTheme="minorHAnsi" w:hAnsiTheme="minorHAnsi" w:cstheme="minorHAnsi"/>
                <w:szCs w:val="18"/>
              </w:rPr>
            </w:pPr>
            <w:r w:rsidRPr="00CA09EF">
              <w:t>Lp1.2: Permanent lake with aquatic bed</w:t>
            </w:r>
          </w:p>
        </w:tc>
        <w:tc>
          <w:tcPr>
            <w:tcW w:w="963" w:type="dxa"/>
          </w:tcPr>
          <w:p w14:paraId="16269081" w14:textId="062C6CE0" w:rsidR="001A7904" w:rsidRPr="00A86B8C" w:rsidRDefault="001A7904" w:rsidP="001A7904">
            <w:pPr>
              <w:pStyle w:val="TableText"/>
              <w:ind w:right="183"/>
              <w:jc w:val="right"/>
              <w:cnfStyle w:val="000000000000" w:firstRow="0" w:lastRow="0" w:firstColumn="0" w:lastColumn="0" w:oddVBand="0" w:evenVBand="0" w:oddHBand="0" w:evenHBand="0" w:firstRowFirstColumn="0" w:firstRowLastColumn="0" w:lastRowFirstColumn="0" w:lastRowLastColumn="0"/>
            </w:pPr>
            <w:r w:rsidRPr="00CA09EF">
              <w:t>2,067</w:t>
            </w:r>
          </w:p>
        </w:tc>
        <w:tc>
          <w:tcPr>
            <w:tcW w:w="1631" w:type="dxa"/>
            <w:noWrap/>
            <w:hideMark/>
          </w:tcPr>
          <w:p w14:paraId="3E2BAE8B" w14:textId="111E6377" w:rsidR="001A7904" w:rsidRPr="009B7FD0" w:rsidRDefault="001A7904" w:rsidP="001A7904">
            <w:pPr>
              <w:pStyle w:val="TableText"/>
              <w:ind w:right="39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196</w:t>
            </w:r>
          </w:p>
        </w:tc>
        <w:tc>
          <w:tcPr>
            <w:tcW w:w="847" w:type="dxa"/>
            <w:noWrap/>
            <w:hideMark/>
          </w:tcPr>
          <w:p w14:paraId="2CD3E72F" w14:textId="3D13F563"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5858C400" w14:textId="0CF152CD"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8" w:type="dxa"/>
            <w:noWrap/>
            <w:hideMark/>
          </w:tcPr>
          <w:p w14:paraId="60640A3E" w14:textId="7051D51D"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78E9C8FB" w14:textId="08779FE0"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8" w:type="dxa"/>
            <w:noWrap/>
            <w:hideMark/>
          </w:tcPr>
          <w:p w14:paraId="3BD04AEE" w14:textId="737F440B"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40D76F24" w14:textId="77C45AF7"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23CF9A63" w14:textId="100850F4"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8" w:type="dxa"/>
          </w:tcPr>
          <w:p w14:paraId="7EF7370E" w14:textId="33EE085C" w:rsidR="001A7904" w:rsidRPr="00D77D2E"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pPr>
            <w:r w:rsidRPr="00CA09EF">
              <w:t>26</w:t>
            </w:r>
          </w:p>
        </w:tc>
        <w:tc>
          <w:tcPr>
            <w:tcW w:w="847" w:type="dxa"/>
          </w:tcPr>
          <w:p w14:paraId="4ABE9F79" w14:textId="5E726129" w:rsidR="001A7904" w:rsidRPr="008D5E4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pPr>
            <w:r w:rsidRPr="00CA09EF">
              <w:t>0</w:t>
            </w:r>
          </w:p>
        </w:tc>
        <w:tc>
          <w:tcPr>
            <w:tcW w:w="848" w:type="dxa"/>
          </w:tcPr>
          <w:p w14:paraId="3541B870" w14:textId="650655BB" w:rsidR="001A7904" w:rsidRPr="00241EA2"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pPr>
            <w:r w:rsidRPr="00CA09EF">
              <w:t>0</w:t>
            </w:r>
          </w:p>
        </w:tc>
      </w:tr>
      <w:tr w:rsidR="001A7904" w:rsidRPr="009B7FD0" w14:paraId="57471C12" w14:textId="354D7223" w:rsidTr="001A7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9" w:type="dxa"/>
            <w:hideMark/>
          </w:tcPr>
          <w:p w14:paraId="54F25B08" w14:textId="7888C78A" w:rsidR="001A7904" w:rsidRPr="009B7FD0" w:rsidRDefault="001A7904" w:rsidP="001A7904">
            <w:pPr>
              <w:pStyle w:val="TableText"/>
              <w:rPr>
                <w:rFonts w:asciiTheme="minorHAnsi" w:hAnsiTheme="minorHAnsi" w:cstheme="minorHAnsi"/>
                <w:szCs w:val="18"/>
              </w:rPr>
            </w:pPr>
            <w:r w:rsidRPr="00CA09EF">
              <w:t>Lst1.2: Temporary saline lake with aquatic bed</w:t>
            </w:r>
          </w:p>
        </w:tc>
        <w:tc>
          <w:tcPr>
            <w:tcW w:w="963" w:type="dxa"/>
          </w:tcPr>
          <w:p w14:paraId="0424E30B" w14:textId="0DF7A44D" w:rsidR="001A7904" w:rsidRPr="00A86B8C" w:rsidRDefault="001A7904" w:rsidP="001A7904">
            <w:pPr>
              <w:pStyle w:val="TableText"/>
              <w:ind w:right="183"/>
              <w:jc w:val="right"/>
              <w:cnfStyle w:val="000000100000" w:firstRow="0" w:lastRow="0" w:firstColumn="0" w:lastColumn="0" w:oddVBand="0" w:evenVBand="0" w:oddHBand="1" w:evenHBand="0" w:firstRowFirstColumn="0" w:firstRowLastColumn="0" w:lastRowFirstColumn="0" w:lastRowLastColumn="0"/>
            </w:pPr>
            <w:r w:rsidRPr="00CA09EF">
              <w:t>2,238</w:t>
            </w:r>
          </w:p>
        </w:tc>
        <w:tc>
          <w:tcPr>
            <w:tcW w:w="1631" w:type="dxa"/>
            <w:noWrap/>
            <w:hideMark/>
          </w:tcPr>
          <w:p w14:paraId="709B1440" w14:textId="360A7D18" w:rsidR="001A7904" w:rsidRPr="009B7FD0" w:rsidRDefault="001A7904" w:rsidP="001A7904">
            <w:pPr>
              <w:pStyle w:val="TableText"/>
              <w:ind w:right="394"/>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180</w:t>
            </w:r>
          </w:p>
        </w:tc>
        <w:tc>
          <w:tcPr>
            <w:tcW w:w="847" w:type="dxa"/>
            <w:noWrap/>
            <w:hideMark/>
          </w:tcPr>
          <w:p w14:paraId="0864CCFF" w14:textId="4E4828BF"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1E18FBED" w14:textId="337FF46F"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8" w:type="dxa"/>
            <w:noWrap/>
            <w:hideMark/>
          </w:tcPr>
          <w:p w14:paraId="3F8569CC" w14:textId="48CE714A"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7C388183" w14:textId="64D5DEAB"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8" w:type="dxa"/>
            <w:noWrap/>
            <w:hideMark/>
          </w:tcPr>
          <w:p w14:paraId="1ECD6698" w14:textId="63151977"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48E58D31" w14:textId="0C8791EF"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29665E94" w14:textId="4BE7DBF8" w:rsidR="001A7904" w:rsidRPr="009B7FD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CA09EF">
              <w:t>0</w:t>
            </w:r>
          </w:p>
        </w:tc>
        <w:tc>
          <w:tcPr>
            <w:tcW w:w="848" w:type="dxa"/>
          </w:tcPr>
          <w:p w14:paraId="6963F39C" w14:textId="162E0DFA" w:rsidR="001A7904" w:rsidRPr="00D77D2E"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pPr>
            <w:r w:rsidRPr="00CA09EF">
              <w:t>0</w:t>
            </w:r>
          </w:p>
        </w:tc>
        <w:tc>
          <w:tcPr>
            <w:tcW w:w="847" w:type="dxa"/>
          </w:tcPr>
          <w:p w14:paraId="1C885517" w14:textId="0EF7C220" w:rsidR="001A7904" w:rsidRPr="008D5E40"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pPr>
            <w:r w:rsidRPr="00CA09EF">
              <w:t>0</w:t>
            </w:r>
          </w:p>
        </w:tc>
        <w:tc>
          <w:tcPr>
            <w:tcW w:w="848" w:type="dxa"/>
          </w:tcPr>
          <w:p w14:paraId="77206D32" w14:textId="51DEF7E7" w:rsidR="001A7904" w:rsidRPr="00241EA2" w:rsidRDefault="001A7904" w:rsidP="001A7904">
            <w:pPr>
              <w:pStyle w:val="TableText"/>
              <w:ind w:right="113"/>
              <w:jc w:val="right"/>
              <w:cnfStyle w:val="000000100000" w:firstRow="0" w:lastRow="0" w:firstColumn="0" w:lastColumn="0" w:oddVBand="0" w:evenVBand="0" w:oddHBand="1" w:evenHBand="0" w:firstRowFirstColumn="0" w:firstRowLastColumn="0" w:lastRowFirstColumn="0" w:lastRowLastColumn="0"/>
            </w:pPr>
            <w:r w:rsidRPr="00CA09EF">
              <w:t>0</w:t>
            </w:r>
          </w:p>
        </w:tc>
      </w:tr>
      <w:tr w:rsidR="001A7904" w:rsidRPr="009B7FD0" w14:paraId="1441BF1F" w14:textId="320A181E" w:rsidTr="001A7904">
        <w:tc>
          <w:tcPr>
            <w:cnfStyle w:val="001000000000" w:firstRow="0" w:lastRow="0" w:firstColumn="1" w:lastColumn="0" w:oddVBand="0" w:evenVBand="0" w:oddHBand="0" w:evenHBand="0" w:firstRowFirstColumn="0" w:firstRowLastColumn="0" w:lastRowFirstColumn="0" w:lastRowLastColumn="0"/>
            <w:tcW w:w="3389" w:type="dxa"/>
            <w:hideMark/>
          </w:tcPr>
          <w:p w14:paraId="5E0CC33E" w14:textId="33CDB60A" w:rsidR="001A7904" w:rsidRPr="009B7FD0" w:rsidRDefault="001A7904" w:rsidP="001A7904">
            <w:pPr>
              <w:pStyle w:val="TableText"/>
              <w:rPr>
                <w:rFonts w:asciiTheme="minorHAnsi" w:hAnsiTheme="minorHAnsi" w:cstheme="minorHAnsi"/>
                <w:szCs w:val="18"/>
              </w:rPr>
            </w:pPr>
            <w:r w:rsidRPr="00CA09EF">
              <w:t>Lsp1.2: Permanent saline lake with aquatic bed</w:t>
            </w:r>
          </w:p>
        </w:tc>
        <w:tc>
          <w:tcPr>
            <w:tcW w:w="963" w:type="dxa"/>
          </w:tcPr>
          <w:p w14:paraId="68947516" w14:textId="63CC8CE4" w:rsidR="001A7904" w:rsidRPr="00A86B8C" w:rsidRDefault="001A7904" w:rsidP="001A7904">
            <w:pPr>
              <w:pStyle w:val="TableText"/>
              <w:ind w:right="183"/>
              <w:jc w:val="right"/>
              <w:cnfStyle w:val="000000000000" w:firstRow="0" w:lastRow="0" w:firstColumn="0" w:lastColumn="0" w:oddVBand="0" w:evenVBand="0" w:oddHBand="0" w:evenHBand="0" w:firstRowFirstColumn="0" w:firstRowLastColumn="0" w:lastRowFirstColumn="0" w:lastRowLastColumn="0"/>
            </w:pPr>
            <w:r w:rsidRPr="00CA09EF">
              <w:t>181</w:t>
            </w:r>
          </w:p>
        </w:tc>
        <w:tc>
          <w:tcPr>
            <w:tcW w:w="1631" w:type="dxa"/>
            <w:noWrap/>
            <w:hideMark/>
          </w:tcPr>
          <w:p w14:paraId="2AAB0029" w14:textId="4980C984" w:rsidR="001A7904" w:rsidRPr="009B7FD0" w:rsidRDefault="001A7904" w:rsidP="001A7904">
            <w:pPr>
              <w:pStyle w:val="TableText"/>
              <w:ind w:right="39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7D31E82D" w14:textId="101543EC"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7EA50AE4" w14:textId="6CD54153"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8" w:type="dxa"/>
            <w:noWrap/>
            <w:hideMark/>
          </w:tcPr>
          <w:p w14:paraId="1C9FD979" w14:textId="196B9B97"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3B66A82F" w14:textId="4275187D"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8" w:type="dxa"/>
            <w:noWrap/>
            <w:hideMark/>
          </w:tcPr>
          <w:p w14:paraId="6C4EF9E0" w14:textId="2F2178BE"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2CD4E84F" w14:textId="568FFC3F"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7" w:type="dxa"/>
            <w:noWrap/>
            <w:hideMark/>
          </w:tcPr>
          <w:p w14:paraId="7EE0E1C2" w14:textId="0A00079E" w:rsidR="001A7904" w:rsidRPr="009B7FD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CA09EF">
              <w:t>0</w:t>
            </w:r>
          </w:p>
        </w:tc>
        <w:tc>
          <w:tcPr>
            <w:tcW w:w="848" w:type="dxa"/>
          </w:tcPr>
          <w:p w14:paraId="345DCFDC" w14:textId="73D61910" w:rsidR="001A7904" w:rsidRPr="00D77D2E"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pPr>
            <w:r w:rsidRPr="00CA09EF">
              <w:t>0</w:t>
            </w:r>
          </w:p>
        </w:tc>
        <w:tc>
          <w:tcPr>
            <w:tcW w:w="847" w:type="dxa"/>
          </w:tcPr>
          <w:p w14:paraId="52EE7607" w14:textId="63F912F5" w:rsidR="001A7904" w:rsidRPr="008D5E40"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pPr>
            <w:r w:rsidRPr="00CA09EF">
              <w:t>0</w:t>
            </w:r>
          </w:p>
        </w:tc>
        <w:tc>
          <w:tcPr>
            <w:tcW w:w="848" w:type="dxa"/>
          </w:tcPr>
          <w:p w14:paraId="484C019A" w14:textId="655920D6" w:rsidR="001A7904" w:rsidRPr="00241EA2" w:rsidRDefault="001A7904" w:rsidP="001A7904">
            <w:pPr>
              <w:pStyle w:val="TableText"/>
              <w:ind w:right="113"/>
              <w:jc w:val="right"/>
              <w:cnfStyle w:val="000000000000" w:firstRow="0" w:lastRow="0" w:firstColumn="0" w:lastColumn="0" w:oddVBand="0" w:evenVBand="0" w:oddHBand="0" w:evenHBand="0" w:firstRowFirstColumn="0" w:firstRowLastColumn="0" w:lastRowFirstColumn="0" w:lastRowLastColumn="0"/>
            </w:pPr>
            <w:r w:rsidRPr="00CA09EF">
              <w:t>0</w:t>
            </w:r>
          </w:p>
        </w:tc>
      </w:tr>
      <w:tr w:rsidR="001A7904" w:rsidRPr="009B7FD0" w14:paraId="0696232A" w14:textId="26E64E75" w:rsidTr="001A7904">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9" w:type="dxa"/>
            <w:noWrap/>
            <w:hideMark/>
          </w:tcPr>
          <w:p w14:paraId="5AB92475" w14:textId="2EE61A15" w:rsidR="001A7904" w:rsidRPr="009B7FD0" w:rsidRDefault="001A7904" w:rsidP="001A7904">
            <w:pPr>
              <w:pStyle w:val="TableText"/>
            </w:pPr>
            <w:r w:rsidRPr="00AA32A1">
              <w:t>TOTAL</w:t>
            </w:r>
          </w:p>
        </w:tc>
        <w:tc>
          <w:tcPr>
            <w:tcW w:w="963" w:type="dxa"/>
          </w:tcPr>
          <w:p w14:paraId="5A4A8A97" w14:textId="287190C4" w:rsidR="001A7904" w:rsidRDefault="001A7904" w:rsidP="001A7904">
            <w:pPr>
              <w:pStyle w:val="TableText"/>
              <w:ind w:right="183"/>
              <w:jc w:val="right"/>
              <w:cnfStyle w:val="010000000000" w:firstRow="0" w:lastRow="1" w:firstColumn="0" w:lastColumn="0" w:oddVBand="0" w:evenVBand="0" w:oddHBand="0" w:evenHBand="0" w:firstRowFirstColumn="0" w:firstRowLastColumn="0" w:lastRowFirstColumn="0" w:lastRowLastColumn="0"/>
            </w:pPr>
            <w:r w:rsidRPr="00DD16C5">
              <w:t>638,509</w:t>
            </w:r>
          </w:p>
        </w:tc>
        <w:tc>
          <w:tcPr>
            <w:tcW w:w="1631" w:type="dxa"/>
            <w:noWrap/>
            <w:hideMark/>
          </w:tcPr>
          <w:p w14:paraId="0BB87692" w14:textId="42A38737" w:rsidR="001A7904" w:rsidRPr="009B7FD0" w:rsidRDefault="001A7904" w:rsidP="001A7904">
            <w:pPr>
              <w:pStyle w:val="TableText"/>
              <w:ind w:right="394"/>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DD16C5">
              <w:t>218,963</w:t>
            </w:r>
          </w:p>
        </w:tc>
        <w:tc>
          <w:tcPr>
            <w:tcW w:w="847" w:type="dxa"/>
            <w:noWrap/>
            <w:hideMark/>
          </w:tcPr>
          <w:p w14:paraId="3EA97F41" w14:textId="2E486B3A" w:rsidR="001A7904" w:rsidRPr="009B7FD0" w:rsidRDefault="001A7904" w:rsidP="001A7904">
            <w:pPr>
              <w:pStyle w:val="TableText"/>
              <w:ind w:right="113"/>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B14D04">
              <w:t>9,322</w:t>
            </w:r>
          </w:p>
        </w:tc>
        <w:tc>
          <w:tcPr>
            <w:tcW w:w="847" w:type="dxa"/>
            <w:noWrap/>
            <w:hideMark/>
          </w:tcPr>
          <w:p w14:paraId="0783ADA5" w14:textId="46824B04" w:rsidR="001A7904" w:rsidRPr="009B7FD0" w:rsidRDefault="001A7904" w:rsidP="001A7904">
            <w:pPr>
              <w:pStyle w:val="TableText"/>
              <w:ind w:right="113"/>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B14D04">
              <w:t>8,953</w:t>
            </w:r>
          </w:p>
        </w:tc>
        <w:tc>
          <w:tcPr>
            <w:tcW w:w="848" w:type="dxa"/>
            <w:noWrap/>
            <w:hideMark/>
          </w:tcPr>
          <w:p w14:paraId="61A93BED" w14:textId="70FAD5F1" w:rsidR="001A7904" w:rsidRPr="009B7FD0" w:rsidRDefault="001A7904" w:rsidP="001A7904">
            <w:pPr>
              <w:pStyle w:val="TableText"/>
              <w:ind w:right="113"/>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B14D04">
              <w:t>11,824</w:t>
            </w:r>
          </w:p>
        </w:tc>
        <w:tc>
          <w:tcPr>
            <w:tcW w:w="847" w:type="dxa"/>
            <w:noWrap/>
            <w:hideMark/>
          </w:tcPr>
          <w:p w14:paraId="346CDAA6" w14:textId="12BB83BB" w:rsidR="001A7904" w:rsidRPr="009B7FD0" w:rsidRDefault="001A7904" w:rsidP="001A7904">
            <w:pPr>
              <w:pStyle w:val="TableText"/>
              <w:ind w:right="113"/>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B14D04">
              <w:t>19,653</w:t>
            </w:r>
          </w:p>
        </w:tc>
        <w:tc>
          <w:tcPr>
            <w:tcW w:w="848" w:type="dxa"/>
            <w:noWrap/>
            <w:hideMark/>
          </w:tcPr>
          <w:p w14:paraId="4F0CED31" w14:textId="694E1B49" w:rsidR="001A7904" w:rsidRPr="009B7FD0" w:rsidRDefault="001A7904" w:rsidP="001A7904">
            <w:pPr>
              <w:pStyle w:val="TableText"/>
              <w:ind w:right="113"/>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B14D04">
              <w:t>6,408</w:t>
            </w:r>
          </w:p>
        </w:tc>
        <w:tc>
          <w:tcPr>
            <w:tcW w:w="847" w:type="dxa"/>
            <w:noWrap/>
            <w:hideMark/>
          </w:tcPr>
          <w:p w14:paraId="3DF4574E" w14:textId="79C07BC9" w:rsidR="001A7904" w:rsidRPr="009B7FD0" w:rsidRDefault="001A7904" w:rsidP="001A7904">
            <w:pPr>
              <w:pStyle w:val="TableText"/>
              <w:ind w:right="113"/>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B14D04">
              <w:t>11,187</w:t>
            </w:r>
          </w:p>
        </w:tc>
        <w:tc>
          <w:tcPr>
            <w:tcW w:w="847" w:type="dxa"/>
            <w:noWrap/>
            <w:hideMark/>
          </w:tcPr>
          <w:p w14:paraId="61C61164" w14:textId="59012A2D" w:rsidR="001A7904" w:rsidRPr="009B7FD0" w:rsidRDefault="001A7904" w:rsidP="001A7904">
            <w:pPr>
              <w:pStyle w:val="TableText"/>
              <w:ind w:right="113"/>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B14D04">
              <w:t>20,387</w:t>
            </w:r>
          </w:p>
        </w:tc>
        <w:tc>
          <w:tcPr>
            <w:tcW w:w="848" w:type="dxa"/>
          </w:tcPr>
          <w:p w14:paraId="15642024" w14:textId="6F604194" w:rsidR="001A7904" w:rsidRPr="00152E50" w:rsidRDefault="001A7904" w:rsidP="001A7904">
            <w:pPr>
              <w:pStyle w:val="TableText"/>
              <w:ind w:right="113"/>
              <w:jc w:val="right"/>
              <w:cnfStyle w:val="010000000000" w:firstRow="0" w:lastRow="1" w:firstColumn="0" w:lastColumn="0" w:oddVBand="0" w:evenVBand="0" w:oddHBand="0" w:evenHBand="0" w:firstRowFirstColumn="0" w:firstRowLastColumn="0" w:lastRowFirstColumn="0" w:lastRowLastColumn="0"/>
            </w:pPr>
            <w:r w:rsidRPr="00B14D04">
              <w:t>11,175</w:t>
            </w:r>
          </w:p>
        </w:tc>
        <w:tc>
          <w:tcPr>
            <w:tcW w:w="847" w:type="dxa"/>
          </w:tcPr>
          <w:p w14:paraId="335438E5" w14:textId="2FE14D28" w:rsidR="001A7904" w:rsidRPr="008D5E40" w:rsidRDefault="001A7904" w:rsidP="001A7904">
            <w:pPr>
              <w:pStyle w:val="TableText"/>
              <w:ind w:right="113"/>
              <w:jc w:val="right"/>
              <w:cnfStyle w:val="010000000000" w:firstRow="0" w:lastRow="1" w:firstColumn="0" w:lastColumn="0" w:oddVBand="0" w:evenVBand="0" w:oddHBand="0" w:evenHBand="0" w:firstRowFirstColumn="0" w:firstRowLastColumn="0" w:lastRowFirstColumn="0" w:lastRowLastColumn="0"/>
            </w:pPr>
            <w:r w:rsidRPr="00B14D04">
              <w:t>18,595</w:t>
            </w:r>
          </w:p>
        </w:tc>
        <w:tc>
          <w:tcPr>
            <w:tcW w:w="848" w:type="dxa"/>
          </w:tcPr>
          <w:p w14:paraId="6C5CAC5A" w14:textId="1C71AA51" w:rsidR="001A7904" w:rsidRPr="00241EA2" w:rsidRDefault="001A7904" w:rsidP="001A7904">
            <w:pPr>
              <w:pStyle w:val="TableText"/>
              <w:ind w:right="113"/>
              <w:jc w:val="right"/>
              <w:cnfStyle w:val="010000000000" w:firstRow="0" w:lastRow="1" w:firstColumn="0" w:lastColumn="0" w:oddVBand="0" w:evenVBand="0" w:oddHBand="0" w:evenHBand="0" w:firstRowFirstColumn="0" w:firstRowLastColumn="0" w:lastRowFirstColumn="0" w:lastRowLastColumn="0"/>
            </w:pPr>
            <w:r w:rsidRPr="00B14D04">
              <w:t>18,661</w:t>
            </w:r>
          </w:p>
        </w:tc>
      </w:tr>
    </w:tbl>
    <w:p w14:paraId="561E8E14" w14:textId="425FD8BA" w:rsidR="00D03B12" w:rsidRPr="005B362C" w:rsidRDefault="00090B38" w:rsidP="00952132">
      <w:pPr>
        <w:pStyle w:val="CaptionWithNote"/>
      </w:pPr>
      <w:bookmarkStart w:id="525" w:name="_Ref133966764"/>
      <w:bookmarkStart w:id="526" w:name="_Toc80971132"/>
      <w:bookmarkStart w:id="527" w:name="_Toc201867437"/>
      <w:r>
        <w:lastRenderedPageBreak/>
        <w:t>Table</w:t>
      </w:r>
      <w:r w:rsidR="006E7514">
        <w:t> </w:t>
      </w:r>
      <w:r>
        <w:fldChar w:fldCharType="begin" w:fldLock="1"/>
      </w:r>
      <w:r>
        <w:instrText>STYLEREF 9 \s</w:instrText>
      </w:r>
      <w:r>
        <w:fldChar w:fldCharType="separate"/>
      </w:r>
      <w:r w:rsidR="009B47F6">
        <w:rPr>
          <w:noProof/>
        </w:rPr>
        <w:t>A</w:t>
      </w:r>
      <w:r>
        <w:fldChar w:fldCharType="end"/>
      </w:r>
      <w:r>
        <w:t>.</w:t>
      </w:r>
      <w:r>
        <w:fldChar w:fldCharType="begin"/>
      </w:r>
      <w:r>
        <w:instrText>SEQ ApxTable \* ARABIC \s 9</w:instrText>
      </w:r>
      <w:r>
        <w:fldChar w:fldCharType="separate"/>
      </w:r>
      <w:r w:rsidR="0000560C">
        <w:rPr>
          <w:noProof/>
        </w:rPr>
        <w:t>5</w:t>
      </w:r>
      <w:r>
        <w:fldChar w:fldCharType="end"/>
      </w:r>
      <w:bookmarkEnd w:id="525"/>
      <w:r w:rsidR="00AD3B98">
        <w:rPr>
          <w:noProof/>
        </w:rPr>
        <w:t xml:space="preserve"> </w:t>
      </w:r>
      <w:r w:rsidR="00D03B12" w:rsidRPr="005B362C">
        <w:t xml:space="preserve">Areas of </w:t>
      </w:r>
      <w:r w:rsidR="00D03B12">
        <w:t>A</w:t>
      </w:r>
      <w:r w:rsidR="00720B57">
        <w:t xml:space="preserve">NAE </w:t>
      </w:r>
      <w:r w:rsidR="00D03B12" w:rsidRPr="005B362C">
        <w:t>palustrine wetland types supported</w:t>
      </w:r>
      <w:r w:rsidR="00D03B12">
        <w:t>*</w:t>
      </w:r>
      <w:r w:rsidR="00D03B12" w:rsidRPr="005B362C">
        <w:t xml:space="preserve"> by </w:t>
      </w:r>
      <w:r w:rsidR="00D03B12">
        <w:t>C</w:t>
      </w:r>
      <w:r w:rsidR="00720B57">
        <w:t>EW</w:t>
      </w:r>
      <w:bookmarkEnd w:id="526"/>
      <w:r w:rsidR="00D03B12" w:rsidRPr="005B362C">
        <w:t xml:space="preserve"> (upstream of the C</w:t>
      </w:r>
      <w:r w:rsidR="00D03B12">
        <w:t xml:space="preserve">oorong, </w:t>
      </w:r>
      <w:r w:rsidR="00D03B12" w:rsidRPr="005B362C">
        <w:t>L</w:t>
      </w:r>
      <w:r w:rsidR="00D03B12">
        <w:t xml:space="preserve">ower </w:t>
      </w:r>
      <w:r w:rsidR="00D03B12" w:rsidRPr="005B362C">
        <w:t>L</w:t>
      </w:r>
      <w:r w:rsidR="00D03B12">
        <w:t xml:space="preserve">akes and </w:t>
      </w:r>
      <w:r w:rsidR="00D03B12" w:rsidRPr="005B362C">
        <w:t>M</w:t>
      </w:r>
      <w:r w:rsidR="00D03B12">
        <w:t xml:space="preserve">urray </w:t>
      </w:r>
      <w:r w:rsidR="00D03B12" w:rsidRPr="005B362C">
        <w:t>M</w:t>
      </w:r>
      <w:r w:rsidR="00D03B12">
        <w:t>outh</w:t>
      </w:r>
      <w:r w:rsidR="00D03B12" w:rsidRPr="005B362C">
        <w:t>)</w:t>
      </w:r>
      <w:r w:rsidR="00D03B12">
        <w:t xml:space="preserve">, ordered by their managed floodplain area, </w:t>
      </w:r>
      <w:r w:rsidR="001A7904">
        <w:t>2014–24</w:t>
      </w:r>
      <w:bookmarkEnd w:id="527"/>
    </w:p>
    <w:p w14:paraId="6D3D82A9" w14:textId="1F6BEF09" w:rsidR="00D03B12" w:rsidRPr="004E746B" w:rsidRDefault="00917360" w:rsidP="00952132">
      <w:pPr>
        <w:pStyle w:val="CaptionNote"/>
      </w:pPr>
      <w:r w:rsidRPr="004E746B">
        <w:t xml:space="preserve">This information is presented graphically in </w:t>
      </w:r>
      <w:r w:rsidRPr="004E746B">
        <w:fldChar w:fldCharType="begin" w:fldLock="1"/>
      </w:r>
      <w:r w:rsidRPr="004E746B">
        <w:instrText xml:space="preserve"> REF _Ref36561034 \h </w:instrText>
      </w:r>
      <w:r>
        <w:instrText xml:space="preserve"> \* MERGEFORMAT </w:instrText>
      </w:r>
      <w:r w:rsidRPr="004E746B">
        <w:fldChar w:fldCharType="separate"/>
      </w:r>
      <w:r w:rsidR="009B47F6" w:rsidRPr="00357367">
        <w:t>Figure</w:t>
      </w:r>
      <w:r w:rsidR="009B47F6">
        <w:t> 5.5</w:t>
      </w:r>
      <w:r w:rsidRPr="004E746B">
        <w:fldChar w:fldCharType="end"/>
      </w:r>
      <w:r>
        <w:t xml:space="preserve"> </w:t>
      </w:r>
      <w:r w:rsidR="00360ADD">
        <w:t xml:space="preserve">* </w:t>
      </w:r>
      <w:r w:rsidR="004E746B">
        <w:t xml:space="preserve">See Section 3.2 for the definition of area supported by CEW. </w:t>
      </w:r>
      <w:r w:rsidR="00D03B12">
        <w:t>†</w:t>
      </w:r>
      <w:r w:rsidR="00D03B12" w:rsidRPr="004E746B">
        <w:t xml:space="preserve"> </w:t>
      </w:r>
      <w:r w:rsidR="0004234E">
        <w:t xml:space="preserve">in column 1 (ANAE type) identifies </w:t>
      </w:r>
      <w:r w:rsidR="00D03B12" w:rsidRPr="004E746B">
        <w:t xml:space="preserve">ecosystem types that received CEW in each year of the </w:t>
      </w:r>
      <w:r w:rsidR="001A7904">
        <w:t>10-year</w:t>
      </w:r>
      <w:r w:rsidR="00D03B12" w:rsidRPr="004E746B">
        <w:t xml:space="preserve"> monitoring period (also shaded </w:t>
      </w:r>
      <w:r w:rsidR="00D03B12" w:rsidRPr="009C25AF">
        <w:rPr>
          <w:shd w:val="clear" w:color="auto" w:fill="D0EAFF" w:themeFill="accent2" w:themeFillTint="1A"/>
        </w:rPr>
        <w:t>blue</w:t>
      </w:r>
      <w:r w:rsidR="00D03B12" w:rsidRPr="004E746B">
        <w:t xml:space="preserve">). </w:t>
      </w:r>
      <w:r w:rsidR="001F1300">
        <w:t>ANAE = Australian National Aquatic Ecosystem.</w:t>
      </w:r>
    </w:p>
    <w:tbl>
      <w:tblPr>
        <w:tblStyle w:val="TableFlow-MER"/>
        <w:tblW w:w="14445" w:type="dxa"/>
        <w:tblInd w:w="142" w:type="dxa"/>
        <w:tblLayout w:type="fixed"/>
        <w:tblLook w:val="04E0" w:firstRow="1" w:lastRow="1" w:firstColumn="1" w:lastColumn="0" w:noHBand="0" w:noVBand="1"/>
      </w:tblPr>
      <w:tblGrid>
        <w:gridCol w:w="3544"/>
        <w:gridCol w:w="992"/>
        <w:gridCol w:w="992"/>
        <w:gridCol w:w="891"/>
        <w:gridCol w:w="892"/>
        <w:gridCol w:w="892"/>
        <w:gridCol w:w="891"/>
        <w:gridCol w:w="892"/>
        <w:gridCol w:w="892"/>
        <w:gridCol w:w="891"/>
        <w:gridCol w:w="892"/>
        <w:gridCol w:w="892"/>
        <w:gridCol w:w="892"/>
      </w:tblGrid>
      <w:tr w:rsidR="00666D10" w:rsidRPr="00CD5924" w14:paraId="4474D97D" w14:textId="17E2F95A" w:rsidTr="00666D1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Borders>
              <w:bottom w:val="nil"/>
            </w:tcBorders>
          </w:tcPr>
          <w:p w14:paraId="448BE735" w14:textId="56B62E0A" w:rsidR="00170EA7" w:rsidRPr="00CD5924" w:rsidRDefault="00170EA7" w:rsidP="00952132">
            <w:pPr>
              <w:pStyle w:val="ColumnHeading"/>
              <w:keepNext/>
              <w:keepLines/>
            </w:pPr>
            <w:bookmarkStart w:id="528" w:name="_Hlk131106909"/>
            <w:r w:rsidRPr="00CD5924">
              <w:t>ANAE type</w:t>
            </w:r>
          </w:p>
        </w:tc>
        <w:tc>
          <w:tcPr>
            <w:tcW w:w="992" w:type="dxa"/>
            <w:tcBorders>
              <w:bottom w:val="nil"/>
            </w:tcBorders>
          </w:tcPr>
          <w:p w14:paraId="4631C53A" w14:textId="0A3ECC90" w:rsidR="00170EA7" w:rsidRPr="00CD5924" w:rsidRDefault="00170EA7" w:rsidP="00666D10">
            <w:pPr>
              <w:pStyle w:val="ColumnHeading"/>
              <w:keepNext/>
              <w:keepLines/>
              <w:spacing w:line="240" w:lineRule="auto"/>
              <w:cnfStyle w:val="100000000000" w:firstRow="1" w:lastRow="0" w:firstColumn="0" w:lastColumn="0" w:oddVBand="0" w:evenVBand="0" w:oddHBand="0" w:evenHBand="0" w:firstRowFirstColumn="0" w:firstRowLastColumn="0" w:lastRowFirstColumn="0" w:lastRowLastColumn="0"/>
            </w:pPr>
            <w:r w:rsidRPr="00CD5924">
              <w:t>Total area (ha)</w:t>
            </w:r>
          </w:p>
        </w:tc>
        <w:tc>
          <w:tcPr>
            <w:tcW w:w="992" w:type="dxa"/>
            <w:tcBorders>
              <w:bottom w:val="nil"/>
            </w:tcBorders>
            <w:noWrap/>
          </w:tcPr>
          <w:p w14:paraId="7E682E43" w14:textId="1A93F3E3" w:rsidR="00170EA7" w:rsidRPr="00CD5924" w:rsidRDefault="00170EA7" w:rsidP="00666D10">
            <w:pPr>
              <w:pStyle w:val="ColumnHeading"/>
              <w:keepNext/>
              <w:keepLines/>
              <w:ind w:right="-157"/>
              <w:cnfStyle w:val="100000000000" w:firstRow="1" w:lastRow="0" w:firstColumn="0" w:lastColumn="0" w:oddVBand="0" w:evenVBand="0" w:oddHBand="0" w:evenHBand="0" w:firstRowFirstColumn="0" w:firstRowLastColumn="0" w:lastRowFirstColumn="0" w:lastRowLastColumn="0"/>
            </w:pPr>
            <w:r w:rsidRPr="00CD5924">
              <w:t>Area on managed</w:t>
            </w:r>
            <w:r>
              <w:t xml:space="preserve"> </w:t>
            </w:r>
            <w:r w:rsidRPr="00CD5924">
              <w:t>floodplain (ha)</w:t>
            </w:r>
          </w:p>
        </w:tc>
        <w:tc>
          <w:tcPr>
            <w:tcW w:w="891" w:type="dxa"/>
            <w:tcBorders>
              <w:bottom w:val="nil"/>
            </w:tcBorders>
            <w:noWrap/>
          </w:tcPr>
          <w:p w14:paraId="7DC3CBA1" w14:textId="48569A04" w:rsidR="00170EA7" w:rsidRPr="00CD5924" w:rsidRDefault="00170EA7" w:rsidP="00952132">
            <w:pPr>
              <w:pStyle w:val="ColumnHeading"/>
              <w:keepNext/>
              <w:keepLines/>
              <w:cnfStyle w:val="100000000000" w:firstRow="1" w:lastRow="0" w:firstColumn="0" w:lastColumn="0" w:oddVBand="0" w:evenVBand="0" w:oddHBand="0" w:evenHBand="0" w:firstRowFirstColumn="0" w:firstRowLastColumn="0" w:lastRowFirstColumn="0" w:lastRowLastColumn="0"/>
            </w:pPr>
            <w:r w:rsidRPr="00CD5924">
              <w:t>2014–15</w:t>
            </w:r>
          </w:p>
        </w:tc>
        <w:tc>
          <w:tcPr>
            <w:tcW w:w="892" w:type="dxa"/>
            <w:tcBorders>
              <w:bottom w:val="nil"/>
            </w:tcBorders>
            <w:noWrap/>
          </w:tcPr>
          <w:p w14:paraId="5B67D31A" w14:textId="12A91E4C" w:rsidR="00170EA7" w:rsidRPr="00CD5924" w:rsidRDefault="00170EA7" w:rsidP="00952132">
            <w:pPr>
              <w:pStyle w:val="ColumnHeading"/>
              <w:keepNext/>
              <w:keepLines/>
              <w:cnfStyle w:val="100000000000" w:firstRow="1" w:lastRow="0" w:firstColumn="0" w:lastColumn="0" w:oddVBand="0" w:evenVBand="0" w:oddHBand="0" w:evenHBand="0" w:firstRowFirstColumn="0" w:firstRowLastColumn="0" w:lastRowFirstColumn="0" w:lastRowLastColumn="0"/>
            </w:pPr>
            <w:r w:rsidRPr="00CD5924">
              <w:t>2015–16</w:t>
            </w:r>
          </w:p>
        </w:tc>
        <w:tc>
          <w:tcPr>
            <w:tcW w:w="892" w:type="dxa"/>
            <w:tcBorders>
              <w:bottom w:val="nil"/>
            </w:tcBorders>
            <w:noWrap/>
          </w:tcPr>
          <w:p w14:paraId="3A4961E0" w14:textId="77777777" w:rsidR="00170EA7" w:rsidRPr="00CD5924" w:rsidRDefault="00170EA7" w:rsidP="00952132">
            <w:pPr>
              <w:pStyle w:val="ColumnHeading"/>
              <w:keepNext/>
              <w:keepLines/>
              <w:cnfStyle w:val="100000000000" w:firstRow="1" w:lastRow="0" w:firstColumn="0" w:lastColumn="0" w:oddVBand="0" w:evenVBand="0" w:oddHBand="0" w:evenHBand="0" w:firstRowFirstColumn="0" w:firstRowLastColumn="0" w:lastRowFirstColumn="0" w:lastRowLastColumn="0"/>
            </w:pPr>
            <w:r w:rsidRPr="00CD5924">
              <w:t>2016–17</w:t>
            </w:r>
          </w:p>
        </w:tc>
        <w:tc>
          <w:tcPr>
            <w:tcW w:w="891" w:type="dxa"/>
            <w:tcBorders>
              <w:bottom w:val="nil"/>
            </w:tcBorders>
          </w:tcPr>
          <w:p w14:paraId="46653E16" w14:textId="6FD4302F" w:rsidR="00170EA7" w:rsidRPr="00CD5924" w:rsidRDefault="00170EA7" w:rsidP="00952132">
            <w:pPr>
              <w:pStyle w:val="ColumnHeading"/>
              <w:keepNext/>
              <w:keepLines/>
              <w:cnfStyle w:val="100000000000" w:firstRow="1" w:lastRow="0" w:firstColumn="0" w:lastColumn="0" w:oddVBand="0" w:evenVBand="0" w:oddHBand="0" w:evenHBand="0" w:firstRowFirstColumn="0" w:firstRowLastColumn="0" w:lastRowFirstColumn="0" w:lastRowLastColumn="0"/>
            </w:pPr>
            <w:r w:rsidRPr="00CD5924">
              <w:t>2017–18</w:t>
            </w:r>
          </w:p>
        </w:tc>
        <w:tc>
          <w:tcPr>
            <w:tcW w:w="892" w:type="dxa"/>
            <w:tcBorders>
              <w:bottom w:val="nil"/>
            </w:tcBorders>
            <w:noWrap/>
          </w:tcPr>
          <w:p w14:paraId="350BA9E2" w14:textId="37714191" w:rsidR="00170EA7" w:rsidRPr="00CD5924" w:rsidRDefault="00170EA7" w:rsidP="00952132">
            <w:pPr>
              <w:pStyle w:val="ColumnHeading"/>
              <w:keepNext/>
              <w:keepLines/>
              <w:cnfStyle w:val="100000000000" w:firstRow="1" w:lastRow="0" w:firstColumn="0" w:lastColumn="0" w:oddVBand="0" w:evenVBand="0" w:oddHBand="0" w:evenHBand="0" w:firstRowFirstColumn="0" w:firstRowLastColumn="0" w:lastRowFirstColumn="0" w:lastRowLastColumn="0"/>
            </w:pPr>
            <w:r w:rsidRPr="00CD5924">
              <w:t>2018–19</w:t>
            </w:r>
          </w:p>
        </w:tc>
        <w:tc>
          <w:tcPr>
            <w:tcW w:w="892" w:type="dxa"/>
            <w:tcBorders>
              <w:bottom w:val="nil"/>
            </w:tcBorders>
            <w:noWrap/>
          </w:tcPr>
          <w:p w14:paraId="1B811F6A" w14:textId="3A8BFDE7" w:rsidR="00170EA7" w:rsidRPr="00CD5924" w:rsidRDefault="00170EA7" w:rsidP="00952132">
            <w:pPr>
              <w:pStyle w:val="ColumnHeading"/>
              <w:keepNext/>
              <w:keepLines/>
              <w:cnfStyle w:val="100000000000" w:firstRow="1" w:lastRow="0" w:firstColumn="0" w:lastColumn="0" w:oddVBand="0" w:evenVBand="0" w:oddHBand="0" w:evenHBand="0" w:firstRowFirstColumn="0" w:firstRowLastColumn="0" w:lastRowFirstColumn="0" w:lastRowLastColumn="0"/>
            </w:pPr>
            <w:r w:rsidRPr="00CD5924">
              <w:t>2019–20</w:t>
            </w:r>
          </w:p>
        </w:tc>
        <w:tc>
          <w:tcPr>
            <w:tcW w:w="891" w:type="dxa"/>
            <w:tcBorders>
              <w:bottom w:val="nil"/>
            </w:tcBorders>
            <w:noWrap/>
          </w:tcPr>
          <w:p w14:paraId="439EF6F4" w14:textId="1DA1EEAF" w:rsidR="00170EA7" w:rsidRPr="00CD5924" w:rsidRDefault="00170EA7" w:rsidP="00952132">
            <w:pPr>
              <w:pStyle w:val="ColumnHeading"/>
              <w:keepNext/>
              <w:keepLines/>
              <w:cnfStyle w:val="100000000000" w:firstRow="1" w:lastRow="0" w:firstColumn="0" w:lastColumn="0" w:oddVBand="0" w:evenVBand="0" w:oddHBand="0" w:evenHBand="0" w:firstRowFirstColumn="0" w:firstRowLastColumn="0" w:lastRowFirstColumn="0" w:lastRowLastColumn="0"/>
            </w:pPr>
            <w:r w:rsidRPr="00CD5924">
              <w:t>2020–21</w:t>
            </w:r>
          </w:p>
        </w:tc>
        <w:tc>
          <w:tcPr>
            <w:tcW w:w="892" w:type="dxa"/>
            <w:tcBorders>
              <w:bottom w:val="nil"/>
            </w:tcBorders>
          </w:tcPr>
          <w:p w14:paraId="24ED6872" w14:textId="2320B10D" w:rsidR="00170EA7" w:rsidRPr="00CD5924" w:rsidRDefault="00170EA7" w:rsidP="00952132">
            <w:pPr>
              <w:pStyle w:val="ColumnHeading"/>
              <w:keepNext/>
              <w:keepLines/>
              <w:cnfStyle w:val="100000000000" w:firstRow="1" w:lastRow="0" w:firstColumn="0" w:lastColumn="0" w:oddVBand="0" w:evenVBand="0" w:oddHBand="0" w:evenHBand="0" w:firstRowFirstColumn="0" w:firstRowLastColumn="0" w:lastRowFirstColumn="0" w:lastRowLastColumn="0"/>
            </w:pPr>
            <w:r w:rsidRPr="00CD5924">
              <w:t>2021–22</w:t>
            </w:r>
          </w:p>
        </w:tc>
        <w:tc>
          <w:tcPr>
            <w:tcW w:w="892" w:type="dxa"/>
            <w:tcBorders>
              <w:bottom w:val="nil"/>
            </w:tcBorders>
          </w:tcPr>
          <w:p w14:paraId="068AF6EA" w14:textId="20B84530" w:rsidR="00170EA7" w:rsidRPr="00CD5924" w:rsidRDefault="00170EA7" w:rsidP="00952132">
            <w:pPr>
              <w:pStyle w:val="ColumnHeading"/>
              <w:keepNext/>
              <w:keepLines/>
              <w:cnfStyle w:val="100000000000" w:firstRow="1" w:lastRow="0" w:firstColumn="0" w:lastColumn="0" w:oddVBand="0" w:evenVBand="0" w:oddHBand="0" w:evenHBand="0" w:firstRowFirstColumn="0" w:firstRowLastColumn="0" w:lastRowFirstColumn="0" w:lastRowLastColumn="0"/>
            </w:pPr>
            <w:r>
              <w:t>2022-23</w:t>
            </w:r>
          </w:p>
        </w:tc>
        <w:tc>
          <w:tcPr>
            <w:tcW w:w="892" w:type="dxa"/>
            <w:tcBorders>
              <w:bottom w:val="nil"/>
            </w:tcBorders>
          </w:tcPr>
          <w:p w14:paraId="7984B0EE" w14:textId="01E1792D" w:rsidR="00170EA7" w:rsidRDefault="00170EA7" w:rsidP="00952132">
            <w:pPr>
              <w:pStyle w:val="ColumnHeading"/>
              <w:keepNext/>
              <w:keepLines/>
              <w:cnfStyle w:val="100000000000" w:firstRow="1" w:lastRow="0" w:firstColumn="0" w:lastColumn="0" w:oddVBand="0" w:evenVBand="0" w:oddHBand="0" w:evenHBand="0" w:firstRowFirstColumn="0" w:firstRowLastColumn="0" w:lastRowFirstColumn="0" w:lastRowLastColumn="0"/>
            </w:pPr>
            <w:r>
              <w:t>2023–24</w:t>
            </w:r>
          </w:p>
        </w:tc>
      </w:tr>
      <w:bookmarkEnd w:id="528"/>
      <w:tr w:rsidR="00666D10" w:rsidRPr="009B7FD0" w14:paraId="4CECA796" w14:textId="7284A659"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FFFFFF" w:themeColor="background1"/>
            </w:tcBorders>
            <w:shd w:val="clear" w:color="auto" w:fill="D0EAFF" w:themeFill="accent2" w:themeFillTint="1A"/>
            <w:hideMark/>
          </w:tcPr>
          <w:p w14:paraId="427076A4" w14:textId="72A7AB9B" w:rsidR="001A7904" w:rsidRPr="009B7FD0" w:rsidRDefault="001A7904" w:rsidP="00952132">
            <w:pPr>
              <w:pStyle w:val="TableText"/>
              <w:keepNext/>
              <w:keepLines/>
              <w:rPr>
                <w:rFonts w:asciiTheme="minorHAnsi" w:hAnsiTheme="minorHAnsi" w:cstheme="minorHAnsi"/>
                <w:szCs w:val="18"/>
              </w:rPr>
            </w:pPr>
            <w:r w:rsidRPr="00816F31">
              <w:t>Pt2.2.2: Temporary sedge/grass/forb marsh</w:t>
            </w:r>
            <w:r w:rsidR="00921F19">
              <w:rPr>
                <w:rFonts w:cs="Calibri"/>
              </w:rPr>
              <w:t>†</w:t>
            </w:r>
          </w:p>
        </w:tc>
        <w:tc>
          <w:tcPr>
            <w:tcW w:w="992" w:type="dxa"/>
            <w:tcBorders>
              <w:bottom w:val="single" w:sz="4" w:space="0" w:color="FFFFFF" w:themeColor="background1"/>
            </w:tcBorders>
            <w:shd w:val="clear" w:color="auto" w:fill="D0EAFF" w:themeFill="accent2" w:themeFillTint="1A"/>
          </w:tcPr>
          <w:p w14:paraId="72A0FB5D" w14:textId="1B25CD2F" w:rsidR="001A7904" w:rsidRPr="00645B7E" w:rsidRDefault="001A7904" w:rsidP="00666D10">
            <w:pPr>
              <w:pStyle w:val="TableText"/>
              <w:keepNext/>
              <w:keepLines/>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329,304</w:t>
            </w:r>
          </w:p>
        </w:tc>
        <w:tc>
          <w:tcPr>
            <w:tcW w:w="992" w:type="dxa"/>
            <w:tcBorders>
              <w:bottom w:val="single" w:sz="4" w:space="0" w:color="FFFFFF" w:themeColor="background1"/>
            </w:tcBorders>
            <w:shd w:val="clear" w:color="auto" w:fill="D0EAFF" w:themeFill="accent2" w:themeFillTint="1A"/>
            <w:noWrap/>
            <w:hideMark/>
          </w:tcPr>
          <w:p w14:paraId="6F844772" w14:textId="0F20C483" w:rsidR="001A7904" w:rsidRPr="009B7FD0" w:rsidRDefault="001A7904" w:rsidP="00666D10">
            <w:pPr>
              <w:pStyle w:val="TableText"/>
              <w:keepNext/>
              <w:keepLines/>
              <w:ind w:right="57"/>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816F31">
              <w:t>130,904</w:t>
            </w:r>
          </w:p>
        </w:tc>
        <w:tc>
          <w:tcPr>
            <w:tcW w:w="891" w:type="dxa"/>
            <w:tcBorders>
              <w:bottom w:val="single" w:sz="4" w:space="0" w:color="FFFFFF" w:themeColor="background1"/>
            </w:tcBorders>
            <w:shd w:val="clear" w:color="auto" w:fill="D0EAFF" w:themeFill="accent2" w:themeFillTint="1A"/>
            <w:noWrap/>
            <w:hideMark/>
          </w:tcPr>
          <w:p w14:paraId="40B5C066" w14:textId="1360BA3E"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3,723</w:t>
            </w:r>
          </w:p>
        </w:tc>
        <w:tc>
          <w:tcPr>
            <w:tcW w:w="892" w:type="dxa"/>
            <w:tcBorders>
              <w:bottom w:val="single" w:sz="4" w:space="0" w:color="FFFFFF" w:themeColor="background1"/>
            </w:tcBorders>
            <w:shd w:val="clear" w:color="auto" w:fill="D0EAFF" w:themeFill="accent2" w:themeFillTint="1A"/>
            <w:noWrap/>
            <w:hideMark/>
          </w:tcPr>
          <w:p w14:paraId="17A2D6C2" w14:textId="1D7D909A"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5,071</w:t>
            </w:r>
          </w:p>
        </w:tc>
        <w:tc>
          <w:tcPr>
            <w:tcW w:w="892" w:type="dxa"/>
            <w:tcBorders>
              <w:bottom w:val="single" w:sz="4" w:space="0" w:color="FFFFFF" w:themeColor="background1"/>
            </w:tcBorders>
            <w:shd w:val="clear" w:color="auto" w:fill="D0EAFF" w:themeFill="accent2" w:themeFillTint="1A"/>
            <w:noWrap/>
            <w:hideMark/>
          </w:tcPr>
          <w:p w14:paraId="5D1591D0" w14:textId="163271DF"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7,804</w:t>
            </w:r>
          </w:p>
        </w:tc>
        <w:tc>
          <w:tcPr>
            <w:tcW w:w="891" w:type="dxa"/>
            <w:tcBorders>
              <w:bottom w:val="single" w:sz="4" w:space="0" w:color="FFFFFF" w:themeColor="background1"/>
            </w:tcBorders>
            <w:shd w:val="clear" w:color="auto" w:fill="D0EAFF" w:themeFill="accent2" w:themeFillTint="1A"/>
            <w:noWrap/>
            <w:hideMark/>
          </w:tcPr>
          <w:p w14:paraId="1F87C164" w14:textId="4CC6B2CE"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8,117</w:t>
            </w:r>
          </w:p>
        </w:tc>
        <w:tc>
          <w:tcPr>
            <w:tcW w:w="892" w:type="dxa"/>
            <w:tcBorders>
              <w:bottom w:val="single" w:sz="4" w:space="0" w:color="FFFFFF" w:themeColor="background1"/>
            </w:tcBorders>
            <w:shd w:val="clear" w:color="auto" w:fill="D0EAFF" w:themeFill="accent2" w:themeFillTint="1A"/>
            <w:noWrap/>
            <w:hideMark/>
          </w:tcPr>
          <w:p w14:paraId="3612D13A" w14:textId="4211727F"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7,447</w:t>
            </w:r>
          </w:p>
        </w:tc>
        <w:tc>
          <w:tcPr>
            <w:tcW w:w="892" w:type="dxa"/>
            <w:tcBorders>
              <w:bottom w:val="single" w:sz="4" w:space="0" w:color="FFFFFF" w:themeColor="background1"/>
            </w:tcBorders>
            <w:shd w:val="clear" w:color="auto" w:fill="D0EAFF" w:themeFill="accent2" w:themeFillTint="1A"/>
            <w:noWrap/>
            <w:hideMark/>
          </w:tcPr>
          <w:p w14:paraId="0AF164E2" w14:textId="025F6C99"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3,416</w:t>
            </w:r>
          </w:p>
        </w:tc>
        <w:tc>
          <w:tcPr>
            <w:tcW w:w="891" w:type="dxa"/>
            <w:tcBorders>
              <w:bottom w:val="single" w:sz="4" w:space="0" w:color="FFFFFF" w:themeColor="background1"/>
            </w:tcBorders>
            <w:shd w:val="clear" w:color="auto" w:fill="D0EAFF" w:themeFill="accent2" w:themeFillTint="1A"/>
            <w:noWrap/>
            <w:hideMark/>
          </w:tcPr>
          <w:p w14:paraId="69B7D82A" w14:textId="228331AA"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0,032</w:t>
            </w:r>
          </w:p>
        </w:tc>
        <w:tc>
          <w:tcPr>
            <w:tcW w:w="892" w:type="dxa"/>
            <w:tcBorders>
              <w:bottom w:val="single" w:sz="4" w:space="0" w:color="FFFFFF" w:themeColor="background1"/>
            </w:tcBorders>
            <w:shd w:val="clear" w:color="auto" w:fill="D0EAFF" w:themeFill="accent2" w:themeFillTint="1A"/>
          </w:tcPr>
          <w:p w14:paraId="3DA2C3B5" w14:textId="269CB84A" w:rsidR="001A7904" w:rsidRPr="00E128D2"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4,396</w:t>
            </w:r>
          </w:p>
        </w:tc>
        <w:tc>
          <w:tcPr>
            <w:tcW w:w="892" w:type="dxa"/>
            <w:tcBorders>
              <w:bottom w:val="single" w:sz="4" w:space="0" w:color="FFFFFF" w:themeColor="background1"/>
            </w:tcBorders>
            <w:shd w:val="clear" w:color="auto" w:fill="D0EAFF" w:themeFill="accent2" w:themeFillTint="1A"/>
          </w:tcPr>
          <w:p w14:paraId="58B7D04B" w14:textId="49B33D2B" w:rsidR="001A7904" w:rsidRPr="00FE04B9"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2,739</w:t>
            </w:r>
          </w:p>
        </w:tc>
        <w:tc>
          <w:tcPr>
            <w:tcW w:w="892" w:type="dxa"/>
            <w:tcBorders>
              <w:bottom w:val="single" w:sz="4" w:space="0" w:color="FFFFFF" w:themeColor="background1"/>
            </w:tcBorders>
            <w:shd w:val="clear" w:color="auto" w:fill="D0EAFF" w:themeFill="accent2" w:themeFillTint="1A"/>
          </w:tcPr>
          <w:p w14:paraId="65EEA954" w14:textId="7C3E78E1" w:rsidR="001A7904" w:rsidRPr="004A3ABD"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2,359</w:t>
            </w:r>
          </w:p>
        </w:tc>
      </w:tr>
      <w:tr w:rsidR="00666D10" w:rsidRPr="009B7FD0" w14:paraId="18BB221A" w14:textId="0FE2E53E"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D0EAFF" w:themeFill="accent2" w:themeFillTint="1A"/>
            <w:hideMark/>
          </w:tcPr>
          <w:p w14:paraId="2DE607A6" w14:textId="53DC1FE7" w:rsidR="001A7904" w:rsidRPr="009B7FD0" w:rsidRDefault="001A7904" w:rsidP="00952132">
            <w:pPr>
              <w:pStyle w:val="TableText"/>
              <w:keepNext/>
              <w:keepLines/>
              <w:rPr>
                <w:rFonts w:asciiTheme="minorHAnsi" w:hAnsiTheme="minorHAnsi" w:cstheme="minorHAnsi"/>
                <w:szCs w:val="18"/>
              </w:rPr>
            </w:pPr>
            <w:r w:rsidRPr="00816F31">
              <w:t>Pt1.1.2: Temporary river red gum swamp</w:t>
            </w:r>
            <w:r w:rsidR="00921F19">
              <w:rPr>
                <w:rFonts w:cs="Calibri"/>
              </w:rPr>
              <w:t>†</w:t>
            </w:r>
          </w:p>
        </w:tc>
        <w:tc>
          <w:tcPr>
            <w:tcW w:w="992" w:type="dxa"/>
            <w:tcBorders>
              <w:top w:val="single" w:sz="4" w:space="0" w:color="FFFFFF" w:themeColor="background1"/>
              <w:bottom w:val="single" w:sz="4" w:space="0" w:color="FFFFFF" w:themeColor="background1"/>
            </w:tcBorders>
            <w:shd w:val="clear" w:color="auto" w:fill="D0EAFF" w:themeFill="accent2" w:themeFillTint="1A"/>
          </w:tcPr>
          <w:p w14:paraId="0DA335B4" w14:textId="7F44E9B1" w:rsidR="001A7904" w:rsidRPr="00645B7E" w:rsidRDefault="001A7904" w:rsidP="00666D10">
            <w:pPr>
              <w:pStyle w:val="TableText"/>
              <w:keepNext/>
              <w:keepLines/>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76,067</w:t>
            </w:r>
          </w:p>
        </w:tc>
        <w:tc>
          <w:tcPr>
            <w:tcW w:w="992" w:type="dxa"/>
            <w:tcBorders>
              <w:top w:val="single" w:sz="4" w:space="0" w:color="FFFFFF" w:themeColor="background1"/>
              <w:bottom w:val="single" w:sz="4" w:space="0" w:color="FFFFFF" w:themeColor="background1"/>
            </w:tcBorders>
            <w:shd w:val="clear" w:color="auto" w:fill="D0EAFF" w:themeFill="accent2" w:themeFillTint="1A"/>
            <w:noWrap/>
            <w:hideMark/>
          </w:tcPr>
          <w:p w14:paraId="6CC04331" w14:textId="7A436866" w:rsidR="001A7904" w:rsidRPr="009B7FD0" w:rsidRDefault="001A7904" w:rsidP="00666D10">
            <w:pPr>
              <w:pStyle w:val="TableText"/>
              <w:keepNext/>
              <w:keepLines/>
              <w:ind w:right="57"/>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816F31">
              <w:t>58,141</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26DEB17A" w14:textId="7FA61CCA"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4,288</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484B66C4" w14:textId="25DDFD11"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28,889</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0FB2580E" w14:textId="17CD616F"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8,823</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47E8C550" w14:textId="011E5F54"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35,651</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47E658B1" w14:textId="6070B240"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33,757</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6AE554D7" w14:textId="01C48AE9"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26,559</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7AF4B470" w14:textId="00B38F0D"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34,048</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718F7DD7" w14:textId="6ACCC8DF" w:rsidR="001A7904" w:rsidRPr="00E128D2"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31,894</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151991C7" w14:textId="1D8EC381" w:rsidR="001A7904" w:rsidRPr="00FE04B9"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35,463</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0E813A51" w14:textId="08EEE869" w:rsidR="001A7904" w:rsidRPr="004A3ABD"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34,693</w:t>
            </w:r>
          </w:p>
        </w:tc>
      </w:tr>
      <w:tr w:rsidR="00666D10" w:rsidRPr="009B7FD0" w14:paraId="6DF77C59" w14:textId="0EA6F126"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D0EAFF" w:themeFill="accent2" w:themeFillTint="1A"/>
            <w:hideMark/>
          </w:tcPr>
          <w:p w14:paraId="5E180B32" w14:textId="2BBD5003" w:rsidR="001A7904" w:rsidRPr="009B7FD0" w:rsidRDefault="001A7904" w:rsidP="00952132">
            <w:pPr>
              <w:pStyle w:val="TableText"/>
              <w:keepNext/>
              <w:keepLines/>
              <w:rPr>
                <w:rFonts w:asciiTheme="minorHAnsi" w:hAnsiTheme="minorHAnsi" w:cstheme="minorHAnsi"/>
                <w:szCs w:val="18"/>
              </w:rPr>
            </w:pPr>
            <w:r w:rsidRPr="00816F31">
              <w:t>Pt2.1.2: Temporary tall emergent marsh</w:t>
            </w:r>
            <w:r w:rsidR="00921F19">
              <w:rPr>
                <w:rFonts w:cs="Calibri"/>
              </w:rPr>
              <w:t>†</w:t>
            </w:r>
          </w:p>
        </w:tc>
        <w:tc>
          <w:tcPr>
            <w:tcW w:w="992" w:type="dxa"/>
            <w:tcBorders>
              <w:top w:val="single" w:sz="4" w:space="0" w:color="FFFFFF" w:themeColor="background1"/>
              <w:bottom w:val="single" w:sz="4" w:space="0" w:color="FFFFFF" w:themeColor="background1"/>
            </w:tcBorders>
            <w:shd w:val="clear" w:color="auto" w:fill="D0EAFF" w:themeFill="accent2" w:themeFillTint="1A"/>
          </w:tcPr>
          <w:p w14:paraId="1C003CD4" w14:textId="679A715F" w:rsidR="001A7904" w:rsidRPr="00645B7E" w:rsidRDefault="001A7904" w:rsidP="00666D10">
            <w:pPr>
              <w:pStyle w:val="TableText"/>
              <w:keepNext/>
              <w:keepLines/>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70,414</w:t>
            </w:r>
          </w:p>
        </w:tc>
        <w:tc>
          <w:tcPr>
            <w:tcW w:w="992" w:type="dxa"/>
            <w:tcBorders>
              <w:top w:val="single" w:sz="4" w:space="0" w:color="FFFFFF" w:themeColor="background1"/>
              <w:bottom w:val="single" w:sz="4" w:space="0" w:color="FFFFFF" w:themeColor="background1"/>
            </w:tcBorders>
            <w:shd w:val="clear" w:color="auto" w:fill="D0EAFF" w:themeFill="accent2" w:themeFillTint="1A"/>
            <w:noWrap/>
            <w:hideMark/>
          </w:tcPr>
          <w:p w14:paraId="5B726F81" w14:textId="299F5A6F" w:rsidR="001A7904" w:rsidRPr="009B7FD0" w:rsidRDefault="001A7904" w:rsidP="00666D10">
            <w:pPr>
              <w:pStyle w:val="TableText"/>
              <w:keepNext/>
              <w:keepLines/>
              <w:ind w:right="57"/>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816F31">
              <w:t>55,754</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502C88BF" w14:textId="4ADE3FAD"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5,606</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5786DBE8" w14:textId="18898C44"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6,094</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6BAF28EC" w14:textId="1EDC1C43"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5,649</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39C1D72D" w14:textId="73A43574"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6,696</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5C68B37C" w14:textId="0A483283"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6,643</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37BA8998" w14:textId="701C7FCF"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2,241</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0A3D5521" w14:textId="54B880A1"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7,097</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09474DCD" w14:textId="307694E3" w:rsidR="001A7904" w:rsidRPr="00E128D2"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6,916</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695522EB" w14:textId="720D178D" w:rsidR="001A7904" w:rsidRPr="00FE04B9"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6,968</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357DE95D" w14:textId="7B4D7767" w:rsidR="001A7904" w:rsidRPr="004A3ABD"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6,745</w:t>
            </w:r>
          </w:p>
        </w:tc>
      </w:tr>
      <w:tr w:rsidR="00666D10" w:rsidRPr="009B7FD0" w14:paraId="3FBD5C9D" w14:textId="3A6E7538"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D0EAFF" w:themeFill="accent2" w:themeFillTint="1A"/>
            <w:hideMark/>
          </w:tcPr>
          <w:p w14:paraId="4A6A465C" w14:textId="56ED2FA1" w:rsidR="001A7904" w:rsidRPr="001A7904" w:rsidRDefault="001A7904" w:rsidP="00952132">
            <w:pPr>
              <w:pStyle w:val="TableText"/>
              <w:keepNext/>
              <w:keepLines/>
            </w:pPr>
            <w:r w:rsidRPr="00816F31">
              <w:t>Pt1.8.2: Temporary shrub swamp</w:t>
            </w:r>
            <w:r w:rsidR="00921F19">
              <w:rPr>
                <w:rFonts w:cs="Calibri"/>
              </w:rPr>
              <w:t>†</w:t>
            </w:r>
          </w:p>
        </w:tc>
        <w:tc>
          <w:tcPr>
            <w:tcW w:w="992" w:type="dxa"/>
            <w:tcBorders>
              <w:top w:val="single" w:sz="4" w:space="0" w:color="FFFFFF" w:themeColor="background1"/>
              <w:bottom w:val="single" w:sz="4" w:space="0" w:color="FFFFFF" w:themeColor="background1"/>
            </w:tcBorders>
            <w:shd w:val="clear" w:color="auto" w:fill="D0EAFF" w:themeFill="accent2" w:themeFillTint="1A"/>
          </w:tcPr>
          <w:p w14:paraId="042D1DF0" w14:textId="25F4CB01" w:rsidR="001A7904" w:rsidRPr="00645B7E" w:rsidRDefault="001A7904" w:rsidP="00666D10">
            <w:pPr>
              <w:pStyle w:val="TableText"/>
              <w:keepNext/>
              <w:keepLines/>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189,953</w:t>
            </w:r>
          </w:p>
        </w:tc>
        <w:tc>
          <w:tcPr>
            <w:tcW w:w="992" w:type="dxa"/>
            <w:tcBorders>
              <w:top w:val="single" w:sz="4" w:space="0" w:color="FFFFFF" w:themeColor="background1"/>
              <w:bottom w:val="single" w:sz="4" w:space="0" w:color="FFFFFF" w:themeColor="background1"/>
            </w:tcBorders>
            <w:shd w:val="clear" w:color="auto" w:fill="D0EAFF" w:themeFill="accent2" w:themeFillTint="1A"/>
            <w:noWrap/>
            <w:hideMark/>
          </w:tcPr>
          <w:p w14:paraId="6A1A2424" w14:textId="58DD1FB1" w:rsidR="001A7904" w:rsidRPr="009B7FD0" w:rsidRDefault="001A7904" w:rsidP="00666D10">
            <w:pPr>
              <w:pStyle w:val="TableText"/>
              <w:keepNext/>
              <w:keepLines/>
              <w:ind w:right="57"/>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816F31">
              <w:t>52,796</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07E9686D" w14:textId="77AD4769"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397</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2057CDEE" w14:textId="1454E564"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3,205</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6383DD01" w14:textId="11CA0F88"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1,291</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54C25C62" w14:textId="38507354"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2,215</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3F5F0075" w14:textId="245400DC"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1,433</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3AA14EB6" w14:textId="4FAF7B32"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1,334</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59557D86" w14:textId="5CBB04A4"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3,030</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49DEC4C5" w14:textId="66F4C645" w:rsidR="001A7904" w:rsidRPr="00E128D2"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3,232</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0C390ED1" w14:textId="2A7297F2" w:rsidR="001A7904" w:rsidRPr="00FE04B9"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2,107</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3A93B66B" w14:textId="093BEBA5" w:rsidR="001A7904" w:rsidRPr="004A3ABD"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1,946</w:t>
            </w:r>
          </w:p>
        </w:tc>
      </w:tr>
      <w:tr w:rsidR="00666D10" w:rsidRPr="009B7FD0" w14:paraId="2EFB2ACF" w14:textId="4FC9EEE0"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D0EAFF" w:themeFill="accent2" w:themeFillTint="1A"/>
            <w:hideMark/>
          </w:tcPr>
          <w:p w14:paraId="5E96D231" w14:textId="50E9D51E" w:rsidR="001A7904" w:rsidRPr="001A7904" w:rsidRDefault="001A7904" w:rsidP="00952132">
            <w:pPr>
              <w:pStyle w:val="TableText"/>
              <w:keepNext/>
              <w:keepLines/>
            </w:pPr>
            <w:r w:rsidRPr="00816F31">
              <w:t>Pt3.1.2: Clay pan</w:t>
            </w:r>
            <w:r w:rsidR="00921F19">
              <w:rPr>
                <w:rFonts w:cs="Calibri"/>
              </w:rPr>
              <w:t>†</w:t>
            </w:r>
          </w:p>
        </w:tc>
        <w:tc>
          <w:tcPr>
            <w:tcW w:w="992" w:type="dxa"/>
            <w:tcBorders>
              <w:top w:val="single" w:sz="4" w:space="0" w:color="FFFFFF" w:themeColor="background1"/>
              <w:bottom w:val="single" w:sz="4" w:space="0" w:color="FFFFFF" w:themeColor="background1"/>
            </w:tcBorders>
            <w:shd w:val="clear" w:color="auto" w:fill="D0EAFF" w:themeFill="accent2" w:themeFillTint="1A"/>
          </w:tcPr>
          <w:p w14:paraId="6B0D9326" w14:textId="540CD1B0" w:rsidR="001A7904" w:rsidRPr="00645B7E" w:rsidRDefault="001A7904" w:rsidP="00666D10">
            <w:pPr>
              <w:pStyle w:val="TableText"/>
              <w:keepNext/>
              <w:keepLines/>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117,887</w:t>
            </w:r>
          </w:p>
        </w:tc>
        <w:tc>
          <w:tcPr>
            <w:tcW w:w="992" w:type="dxa"/>
            <w:tcBorders>
              <w:top w:val="single" w:sz="4" w:space="0" w:color="FFFFFF" w:themeColor="background1"/>
              <w:bottom w:val="single" w:sz="4" w:space="0" w:color="FFFFFF" w:themeColor="background1"/>
            </w:tcBorders>
            <w:shd w:val="clear" w:color="auto" w:fill="D0EAFF" w:themeFill="accent2" w:themeFillTint="1A"/>
            <w:noWrap/>
            <w:hideMark/>
          </w:tcPr>
          <w:p w14:paraId="5B0A95DD" w14:textId="31E0C810" w:rsidR="001A7904" w:rsidRPr="009B7FD0" w:rsidRDefault="001A7904" w:rsidP="00666D10">
            <w:pPr>
              <w:pStyle w:val="TableText"/>
              <w:keepNext/>
              <w:keepLines/>
              <w:ind w:right="57"/>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816F31">
              <w:t>42,606</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402426FC" w14:textId="093CF730"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267</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45F87A5F" w14:textId="70D9ACEB"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3,742</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687B6CC5" w14:textId="46BAB6D2"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908</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6208AEBC" w14:textId="36A53250"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2,119</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02245517" w14:textId="4B69F430"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634</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46E11152" w14:textId="6894EE99"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138</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436258F3" w14:textId="6C30C88A"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3,072</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77D79BB3" w14:textId="1FF1A31A" w:rsidR="001A7904" w:rsidRPr="00E128D2"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2,792</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2BFA5298" w14:textId="7E97F9BD" w:rsidR="001A7904" w:rsidRPr="00FE04B9"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2,685</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10DDF692" w14:textId="2754BFD9" w:rsidR="001A7904" w:rsidRPr="004A3ABD"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2,847</w:t>
            </w:r>
          </w:p>
        </w:tc>
      </w:tr>
      <w:tr w:rsidR="00666D10" w:rsidRPr="009B7FD0" w14:paraId="45CB7081" w14:textId="2E4907CC"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D0EAFF" w:themeFill="accent2" w:themeFillTint="1A"/>
            <w:hideMark/>
          </w:tcPr>
          <w:p w14:paraId="74A61A71" w14:textId="6BA6B684" w:rsidR="001A7904" w:rsidRPr="001A7904" w:rsidRDefault="001A7904" w:rsidP="00952132">
            <w:pPr>
              <w:pStyle w:val="TableText"/>
              <w:keepNext/>
              <w:keepLines/>
            </w:pPr>
            <w:r w:rsidRPr="00816F31">
              <w:t>Pt1.6.2: Temporary woodland swamp</w:t>
            </w:r>
            <w:r w:rsidR="00921F19">
              <w:rPr>
                <w:rFonts w:cs="Calibri"/>
              </w:rPr>
              <w:t>†</w:t>
            </w:r>
          </w:p>
        </w:tc>
        <w:tc>
          <w:tcPr>
            <w:tcW w:w="992" w:type="dxa"/>
            <w:tcBorders>
              <w:top w:val="single" w:sz="4" w:space="0" w:color="FFFFFF" w:themeColor="background1"/>
              <w:bottom w:val="single" w:sz="4" w:space="0" w:color="FFFFFF" w:themeColor="background1"/>
            </w:tcBorders>
            <w:shd w:val="clear" w:color="auto" w:fill="D0EAFF" w:themeFill="accent2" w:themeFillTint="1A"/>
          </w:tcPr>
          <w:p w14:paraId="72A7CA9E" w14:textId="35E12062" w:rsidR="001A7904" w:rsidRPr="00645B7E" w:rsidRDefault="001A7904" w:rsidP="00666D10">
            <w:pPr>
              <w:pStyle w:val="TableText"/>
              <w:keepNext/>
              <w:keepLines/>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96,360</w:t>
            </w:r>
          </w:p>
        </w:tc>
        <w:tc>
          <w:tcPr>
            <w:tcW w:w="992" w:type="dxa"/>
            <w:tcBorders>
              <w:top w:val="single" w:sz="4" w:space="0" w:color="FFFFFF" w:themeColor="background1"/>
              <w:bottom w:val="single" w:sz="4" w:space="0" w:color="FFFFFF" w:themeColor="background1"/>
            </w:tcBorders>
            <w:shd w:val="clear" w:color="auto" w:fill="D0EAFF" w:themeFill="accent2" w:themeFillTint="1A"/>
            <w:noWrap/>
            <w:hideMark/>
          </w:tcPr>
          <w:p w14:paraId="235159B0" w14:textId="6C3B6CB4" w:rsidR="001A7904" w:rsidRPr="001A7904" w:rsidRDefault="001A7904" w:rsidP="00666D10">
            <w:pPr>
              <w:pStyle w:val="TableText"/>
              <w:keepNext/>
              <w:keepLines/>
              <w:ind w:right="57"/>
              <w:jc w:val="right"/>
              <w:cnfStyle w:val="000000000000" w:firstRow="0" w:lastRow="0" w:firstColumn="0" w:lastColumn="0" w:oddVBand="0" w:evenVBand="0" w:oddHBand="0" w:evenHBand="0" w:firstRowFirstColumn="0" w:firstRowLastColumn="0" w:lastRowFirstColumn="0" w:lastRowLastColumn="0"/>
            </w:pPr>
            <w:r w:rsidRPr="00816F31">
              <w:t>31,119</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02EA7980" w14:textId="53CC67EF"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196</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7843DEB1" w14:textId="40479B90"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490</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5EC3192C" w14:textId="0B03D033"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175</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7DA99AE7" w14:textId="1F344756"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531</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6EA87BAA" w14:textId="53E36259"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510</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509D0A64" w14:textId="322B6510"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499</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33A46BE1" w14:textId="78DB88CC" w:rsidR="001A7904" w:rsidRPr="008637FC"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500</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4935E11C" w14:textId="6116C41E" w:rsidR="001A7904" w:rsidRPr="00E128D2"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726</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447D89C6" w14:textId="49509DE0" w:rsidR="001A7904" w:rsidRPr="00FE04B9"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613</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42BCDEE6" w14:textId="34C57231" w:rsidR="001A7904" w:rsidRPr="004A3ABD"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816F31">
              <w:t>553</w:t>
            </w:r>
          </w:p>
        </w:tc>
      </w:tr>
      <w:tr w:rsidR="00666D10" w:rsidRPr="009B7FD0" w14:paraId="159D9A9D" w14:textId="62BFE376"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D0EAFF" w:themeFill="accent2" w:themeFillTint="1A"/>
            <w:hideMark/>
          </w:tcPr>
          <w:p w14:paraId="28A7CF92" w14:textId="0C8DC56C" w:rsidR="001A7904" w:rsidRPr="009B7FD0" w:rsidRDefault="001A7904" w:rsidP="00952132">
            <w:pPr>
              <w:pStyle w:val="TableText"/>
              <w:keepNext/>
              <w:keepLines/>
              <w:rPr>
                <w:rFonts w:asciiTheme="minorHAnsi" w:hAnsiTheme="minorHAnsi" w:cstheme="minorHAnsi"/>
                <w:szCs w:val="18"/>
              </w:rPr>
            </w:pPr>
            <w:r w:rsidRPr="00816F31">
              <w:t>Pt2.3.2: Freshwater meadow</w:t>
            </w:r>
            <w:r w:rsidR="00921F19">
              <w:rPr>
                <w:rFonts w:cs="Calibri"/>
              </w:rPr>
              <w:t>†</w:t>
            </w:r>
          </w:p>
        </w:tc>
        <w:tc>
          <w:tcPr>
            <w:tcW w:w="992" w:type="dxa"/>
            <w:tcBorders>
              <w:top w:val="single" w:sz="4" w:space="0" w:color="FFFFFF" w:themeColor="background1"/>
              <w:bottom w:val="single" w:sz="4" w:space="0" w:color="FFFFFF" w:themeColor="background1"/>
            </w:tcBorders>
            <w:shd w:val="clear" w:color="auto" w:fill="D0EAFF" w:themeFill="accent2" w:themeFillTint="1A"/>
          </w:tcPr>
          <w:p w14:paraId="04329924" w14:textId="3EB399A3" w:rsidR="001A7904" w:rsidRPr="00645B7E" w:rsidRDefault="001A7904" w:rsidP="00666D10">
            <w:pPr>
              <w:pStyle w:val="TableText"/>
              <w:keepNext/>
              <w:keepLines/>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103,117</w:t>
            </w:r>
          </w:p>
        </w:tc>
        <w:tc>
          <w:tcPr>
            <w:tcW w:w="992" w:type="dxa"/>
            <w:tcBorders>
              <w:top w:val="single" w:sz="4" w:space="0" w:color="FFFFFF" w:themeColor="background1"/>
              <w:bottom w:val="single" w:sz="4" w:space="0" w:color="FFFFFF" w:themeColor="background1"/>
            </w:tcBorders>
            <w:shd w:val="clear" w:color="auto" w:fill="D0EAFF" w:themeFill="accent2" w:themeFillTint="1A"/>
            <w:noWrap/>
            <w:hideMark/>
          </w:tcPr>
          <w:p w14:paraId="48D2CB30" w14:textId="7AEACD71" w:rsidR="001A7904" w:rsidRPr="009B7FD0" w:rsidRDefault="001A7904" w:rsidP="00666D10">
            <w:pPr>
              <w:pStyle w:val="TableText"/>
              <w:keepNext/>
              <w:keepLines/>
              <w:ind w:right="57"/>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816F31">
              <w:t>29,091</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59C9BE49" w14:textId="369A068C"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9,356</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2B95EC29" w14:textId="0C743120"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7,279</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31919B1D" w14:textId="26010663"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9,014</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39F8868C" w14:textId="226759E6"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8,973</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0E4E68A0" w14:textId="34359004"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9,430</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71108BB4" w14:textId="66E6ABDD"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832</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22CC6078" w14:textId="7F483ABC"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8,282</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1AFB180C" w14:textId="1D4FCFD2" w:rsidR="001A7904" w:rsidRPr="00E128D2"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7,885</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7352AD48" w14:textId="69C3AEFC" w:rsidR="001A7904" w:rsidRPr="00FE04B9"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0,696</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768611C3" w14:textId="131CE419" w:rsidR="001A7904" w:rsidRPr="004A3ABD"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7,544</w:t>
            </w:r>
          </w:p>
        </w:tc>
      </w:tr>
      <w:tr w:rsidR="00666D10" w:rsidRPr="009B7FD0" w14:paraId="7AC4F4FF" w14:textId="77777777"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D0EAFF" w:themeFill="accent2" w:themeFillTint="1A"/>
          </w:tcPr>
          <w:p w14:paraId="37DB7AB2" w14:textId="56BB0A88" w:rsidR="001A7904" w:rsidRPr="00816F31" w:rsidRDefault="001A7904" w:rsidP="00952132">
            <w:pPr>
              <w:pStyle w:val="TableText"/>
              <w:keepNext/>
              <w:keepLines/>
            </w:pPr>
            <w:r w:rsidRPr="007C3C27">
              <w:t>Pp4.2: Permanent wetland</w:t>
            </w:r>
            <w:r w:rsidR="00921F19">
              <w:rPr>
                <w:rFonts w:cs="Calibri"/>
              </w:rPr>
              <w:t>†</w:t>
            </w:r>
          </w:p>
        </w:tc>
        <w:tc>
          <w:tcPr>
            <w:tcW w:w="992" w:type="dxa"/>
            <w:tcBorders>
              <w:top w:val="single" w:sz="4" w:space="0" w:color="FFFFFF" w:themeColor="background1"/>
              <w:bottom w:val="single" w:sz="4" w:space="0" w:color="FFFFFF" w:themeColor="background1"/>
            </w:tcBorders>
            <w:shd w:val="clear" w:color="auto" w:fill="D0EAFF" w:themeFill="accent2" w:themeFillTint="1A"/>
          </w:tcPr>
          <w:p w14:paraId="79FEBFEC" w14:textId="0D7F82CC" w:rsidR="001A7904" w:rsidRPr="00816F31" w:rsidRDefault="001A7904" w:rsidP="00666D10">
            <w:pPr>
              <w:pStyle w:val="TableText"/>
              <w:keepNext/>
              <w:keepLines/>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7C3C27">
              <w:t>57,991</w:t>
            </w:r>
          </w:p>
        </w:tc>
        <w:tc>
          <w:tcPr>
            <w:tcW w:w="992" w:type="dxa"/>
            <w:tcBorders>
              <w:top w:val="single" w:sz="4" w:space="0" w:color="FFFFFF" w:themeColor="background1"/>
              <w:bottom w:val="single" w:sz="4" w:space="0" w:color="FFFFFF" w:themeColor="background1"/>
            </w:tcBorders>
            <w:shd w:val="clear" w:color="auto" w:fill="D0EAFF" w:themeFill="accent2" w:themeFillTint="1A"/>
            <w:noWrap/>
          </w:tcPr>
          <w:p w14:paraId="3D15C8F4" w14:textId="6FC97851" w:rsidR="001A7904" w:rsidRPr="00816F31" w:rsidRDefault="001A7904" w:rsidP="00666D10">
            <w:pPr>
              <w:pStyle w:val="TableText"/>
              <w:keepNext/>
              <w:keepLines/>
              <w:ind w:right="57"/>
              <w:jc w:val="right"/>
              <w:cnfStyle w:val="000000000000" w:firstRow="0" w:lastRow="0" w:firstColumn="0" w:lastColumn="0" w:oddVBand="0" w:evenVBand="0" w:oddHBand="0" w:evenHBand="0" w:firstRowFirstColumn="0" w:firstRowLastColumn="0" w:lastRowFirstColumn="0" w:lastRowLastColumn="0"/>
            </w:pPr>
            <w:r w:rsidRPr="007C3C27">
              <w:t>23,101</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tcPr>
          <w:p w14:paraId="07CB1B2D" w14:textId="1F199BB6" w:rsidR="001A7904" w:rsidRPr="00816F31"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7C3C27">
              <w:t>2,197</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tcPr>
          <w:p w14:paraId="15DE3B5B" w14:textId="34775854" w:rsidR="001A7904" w:rsidRPr="00816F31"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7C3C27">
              <w:t>4,599</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tcPr>
          <w:p w14:paraId="0997D9C5" w14:textId="618465BB" w:rsidR="001A7904" w:rsidRPr="00816F31"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7C3C27">
              <w:t>3,765</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tcPr>
          <w:p w14:paraId="218A0787" w14:textId="2F3FA142" w:rsidR="001A7904" w:rsidRPr="00816F31"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7C3C27">
              <w:t>6,007</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tcPr>
          <w:p w14:paraId="474F78EB" w14:textId="371A3127" w:rsidR="001A7904" w:rsidRPr="00816F31"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7C3C27">
              <w:t>5,312</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tcPr>
          <w:p w14:paraId="4EDEB606" w14:textId="02DC6649" w:rsidR="001A7904" w:rsidRPr="00816F31"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7C3C27">
              <w:t>3,648</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tcPr>
          <w:p w14:paraId="50F9D82C" w14:textId="5C4CAC13" w:rsidR="001A7904" w:rsidRPr="00816F31"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7C3C27">
              <w:t>5,793</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1BE70194" w14:textId="04723F88" w:rsidR="001A7904" w:rsidRPr="00816F31"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7C3C27">
              <w:t>4,075</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08344C55" w14:textId="2DFBFABB" w:rsidR="001A7904" w:rsidRPr="00816F31"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7C3C27">
              <w:t>5,297</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596109E1" w14:textId="36CEA5DC" w:rsidR="001A7904" w:rsidRPr="00816F31" w:rsidRDefault="001A7904" w:rsidP="00952132">
            <w:pPr>
              <w:pStyle w:val="TableText"/>
              <w:keepNext/>
              <w:keepLines/>
              <w:ind w:right="170"/>
              <w:jc w:val="right"/>
              <w:cnfStyle w:val="000000000000" w:firstRow="0" w:lastRow="0" w:firstColumn="0" w:lastColumn="0" w:oddVBand="0" w:evenVBand="0" w:oddHBand="0" w:evenHBand="0" w:firstRowFirstColumn="0" w:firstRowLastColumn="0" w:lastRowFirstColumn="0" w:lastRowLastColumn="0"/>
            </w:pPr>
            <w:r w:rsidRPr="007C3C27">
              <w:t>5,569</w:t>
            </w:r>
          </w:p>
        </w:tc>
      </w:tr>
      <w:tr w:rsidR="00666D10" w:rsidRPr="009B7FD0" w14:paraId="7572A740" w14:textId="2F9A02E0"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D0EAFF" w:themeFill="accent2" w:themeFillTint="1A"/>
            <w:hideMark/>
          </w:tcPr>
          <w:p w14:paraId="40CCF59D" w14:textId="121046B8" w:rsidR="001A7904" w:rsidRPr="009B7FD0" w:rsidRDefault="001A7904" w:rsidP="00952132">
            <w:pPr>
              <w:pStyle w:val="TableText"/>
              <w:keepNext/>
              <w:keepLines/>
              <w:rPr>
                <w:rFonts w:asciiTheme="minorHAnsi" w:hAnsiTheme="minorHAnsi" w:cstheme="minorHAnsi"/>
                <w:szCs w:val="18"/>
              </w:rPr>
            </w:pPr>
            <w:r w:rsidRPr="00816F31">
              <w:t>Pt1.2.2: Temporary black box swamp</w:t>
            </w:r>
            <w:r w:rsidR="00921F19">
              <w:rPr>
                <w:rFonts w:cs="Calibri"/>
              </w:rPr>
              <w:t>†</w:t>
            </w:r>
          </w:p>
        </w:tc>
        <w:tc>
          <w:tcPr>
            <w:tcW w:w="992" w:type="dxa"/>
            <w:tcBorders>
              <w:top w:val="single" w:sz="4" w:space="0" w:color="FFFFFF" w:themeColor="background1"/>
              <w:bottom w:val="single" w:sz="4" w:space="0" w:color="FFFFFF" w:themeColor="background1"/>
            </w:tcBorders>
            <w:shd w:val="clear" w:color="auto" w:fill="D0EAFF" w:themeFill="accent2" w:themeFillTint="1A"/>
          </w:tcPr>
          <w:p w14:paraId="53568834" w14:textId="3B9C16EF" w:rsidR="001A7904" w:rsidRPr="00645B7E" w:rsidRDefault="001A7904" w:rsidP="00666D10">
            <w:pPr>
              <w:pStyle w:val="TableText"/>
              <w:keepNext/>
              <w:keepLines/>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61,058</w:t>
            </w:r>
          </w:p>
        </w:tc>
        <w:tc>
          <w:tcPr>
            <w:tcW w:w="992" w:type="dxa"/>
            <w:tcBorders>
              <w:top w:val="single" w:sz="4" w:space="0" w:color="FFFFFF" w:themeColor="background1"/>
              <w:bottom w:val="single" w:sz="4" w:space="0" w:color="FFFFFF" w:themeColor="background1"/>
            </w:tcBorders>
            <w:shd w:val="clear" w:color="auto" w:fill="D0EAFF" w:themeFill="accent2" w:themeFillTint="1A"/>
            <w:noWrap/>
            <w:hideMark/>
          </w:tcPr>
          <w:p w14:paraId="11F76A6B" w14:textId="2A51029E" w:rsidR="001A7904" w:rsidRPr="009B7FD0" w:rsidRDefault="001A7904" w:rsidP="00666D10">
            <w:pPr>
              <w:pStyle w:val="TableText"/>
              <w:keepNext/>
              <w:keepLines/>
              <w:ind w:right="57"/>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816F31">
              <w:t>22,027</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5BBA514D" w14:textId="699C1147"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302</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15CDED4A" w14:textId="4656F7B0"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121</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1814DC18" w14:textId="045D92A1"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506</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734C3EA3" w14:textId="60AA2CF1"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245</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4F0BDCB7" w14:textId="1F73D4CD"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286</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151F28BB" w14:textId="4EB2FEEA"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226</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676A5603" w14:textId="08781C7E" w:rsidR="001A7904" w:rsidRPr="008637FC"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923</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6ECD0EF6" w14:textId="5E17755E" w:rsidR="001A7904" w:rsidRPr="00E128D2"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900</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12112AAB" w14:textId="71A032CE" w:rsidR="001A7904" w:rsidRPr="00FE04B9"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681</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426D0E70" w14:textId="29C9FB7A" w:rsidR="001A7904" w:rsidRPr="004A3ABD" w:rsidRDefault="001A7904" w:rsidP="00952132">
            <w:pPr>
              <w:pStyle w:val="TableText"/>
              <w:keepNext/>
              <w:keepLines/>
              <w:ind w:right="170"/>
              <w:jc w:val="right"/>
              <w:cnfStyle w:val="000000100000" w:firstRow="0" w:lastRow="0" w:firstColumn="0" w:lastColumn="0" w:oddVBand="0" w:evenVBand="0" w:oddHBand="1" w:evenHBand="0" w:firstRowFirstColumn="0" w:firstRowLastColumn="0" w:lastRowFirstColumn="0" w:lastRowLastColumn="0"/>
            </w:pPr>
            <w:r w:rsidRPr="00816F31">
              <w:t>1,059</w:t>
            </w:r>
          </w:p>
        </w:tc>
      </w:tr>
      <w:tr w:rsidR="00666D10" w:rsidRPr="009B7FD0" w14:paraId="46EBECFA" w14:textId="6CCFA7F7"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D0EAFF" w:themeFill="accent2" w:themeFillTint="1A"/>
            <w:hideMark/>
          </w:tcPr>
          <w:p w14:paraId="4A872D3F" w14:textId="5C84CABE" w:rsidR="001A7904" w:rsidRPr="009B7FD0" w:rsidRDefault="001A7904" w:rsidP="001A7904">
            <w:pPr>
              <w:pStyle w:val="TableText"/>
              <w:rPr>
                <w:rFonts w:asciiTheme="minorHAnsi" w:hAnsiTheme="minorHAnsi" w:cstheme="minorHAnsi"/>
                <w:szCs w:val="18"/>
              </w:rPr>
            </w:pPr>
            <w:r w:rsidRPr="00816F31">
              <w:t>Pt1.7.2: Temporary lignum swamp</w:t>
            </w:r>
            <w:r w:rsidR="00921F19">
              <w:rPr>
                <w:rFonts w:cs="Calibri"/>
              </w:rPr>
              <w:t>†</w:t>
            </w:r>
          </w:p>
        </w:tc>
        <w:tc>
          <w:tcPr>
            <w:tcW w:w="992" w:type="dxa"/>
            <w:tcBorders>
              <w:top w:val="single" w:sz="4" w:space="0" w:color="FFFFFF" w:themeColor="background1"/>
              <w:bottom w:val="single" w:sz="4" w:space="0" w:color="FFFFFF" w:themeColor="background1"/>
            </w:tcBorders>
            <w:shd w:val="clear" w:color="auto" w:fill="D0EAFF" w:themeFill="accent2" w:themeFillTint="1A"/>
          </w:tcPr>
          <w:p w14:paraId="4E86AF01" w14:textId="7509107A" w:rsidR="001A7904" w:rsidRPr="00645B7E" w:rsidRDefault="001A7904" w:rsidP="00666D10">
            <w:pPr>
              <w:pStyle w:val="TableText"/>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37,613</w:t>
            </w:r>
          </w:p>
        </w:tc>
        <w:tc>
          <w:tcPr>
            <w:tcW w:w="992" w:type="dxa"/>
            <w:tcBorders>
              <w:top w:val="single" w:sz="4" w:space="0" w:color="FFFFFF" w:themeColor="background1"/>
              <w:bottom w:val="single" w:sz="4" w:space="0" w:color="FFFFFF" w:themeColor="background1"/>
            </w:tcBorders>
            <w:shd w:val="clear" w:color="auto" w:fill="D0EAFF" w:themeFill="accent2" w:themeFillTint="1A"/>
            <w:noWrap/>
            <w:hideMark/>
          </w:tcPr>
          <w:p w14:paraId="3EDFB269" w14:textId="1D38B428" w:rsidR="001A7904" w:rsidRPr="009B7FD0" w:rsidRDefault="001A7904" w:rsidP="00666D10">
            <w:pPr>
              <w:pStyle w:val="TableText"/>
              <w:ind w:right="57"/>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816F31">
              <w:t>8,013</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26CC4EE5" w14:textId="52EF0DEA"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477</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06FB7E7D" w14:textId="655C5059"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76</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793025F9" w14:textId="45471261"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1,095</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472DB3DF" w14:textId="4DCC40F5"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637</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3F5A59F0" w14:textId="78CDB8E5"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45</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0839238F" w14:textId="03879B41"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76</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1315D07C" w14:textId="4D04F9A0"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22</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36A92245" w14:textId="5A36A230" w:rsidR="001A7904" w:rsidRPr="00E128D2"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336</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5D841639" w14:textId="734A08EB" w:rsidR="001A7904" w:rsidRPr="00FE04B9"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23</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756BA14B" w14:textId="7A4520C5" w:rsidR="001A7904" w:rsidRPr="004A3ABD"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15</w:t>
            </w:r>
          </w:p>
        </w:tc>
      </w:tr>
      <w:tr w:rsidR="00666D10" w:rsidRPr="009B7FD0" w14:paraId="79383679" w14:textId="3D17B01C"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bottom w:val="single" w:sz="4" w:space="0" w:color="FFFFFF" w:themeColor="background1"/>
            </w:tcBorders>
            <w:shd w:val="clear" w:color="auto" w:fill="D0EAFF" w:themeFill="accent2" w:themeFillTint="1A"/>
            <w:hideMark/>
          </w:tcPr>
          <w:p w14:paraId="63EF1B0B" w14:textId="71567391" w:rsidR="001A7904" w:rsidRPr="009B7FD0" w:rsidRDefault="001A7904" w:rsidP="001A7904">
            <w:pPr>
              <w:pStyle w:val="TableText"/>
              <w:rPr>
                <w:rFonts w:asciiTheme="minorHAnsi" w:hAnsiTheme="minorHAnsi" w:cstheme="minorHAnsi"/>
                <w:szCs w:val="18"/>
              </w:rPr>
            </w:pPr>
            <w:r w:rsidRPr="00816F31">
              <w:t>Pp2.1.2: Permanent tall emergent marsh</w:t>
            </w:r>
            <w:r w:rsidR="00921F19">
              <w:rPr>
                <w:rFonts w:cs="Calibri"/>
              </w:rPr>
              <w:t>†</w:t>
            </w:r>
          </w:p>
        </w:tc>
        <w:tc>
          <w:tcPr>
            <w:tcW w:w="992" w:type="dxa"/>
            <w:tcBorders>
              <w:top w:val="single" w:sz="4" w:space="0" w:color="FFFFFF" w:themeColor="background1"/>
              <w:bottom w:val="single" w:sz="4" w:space="0" w:color="FFFFFF" w:themeColor="background1"/>
            </w:tcBorders>
            <w:shd w:val="clear" w:color="auto" w:fill="D0EAFF" w:themeFill="accent2" w:themeFillTint="1A"/>
          </w:tcPr>
          <w:p w14:paraId="08213CA4" w14:textId="21F76AB6" w:rsidR="001A7904" w:rsidRPr="00645B7E" w:rsidRDefault="001A7904" w:rsidP="00666D10">
            <w:pPr>
              <w:pStyle w:val="TableText"/>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8,001</w:t>
            </w:r>
          </w:p>
        </w:tc>
        <w:tc>
          <w:tcPr>
            <w:tcW w:w="992" w:type="dxa"/>
            <w:tcBorders>
              <w:top w:val="single" w:sz="4" w:space="0" w:color="FFFFFF" w:themeColor="background1"/>
              <w:bottom w:val="single" w:sz="4" w:space="0" w:color="FFFFFF" w:themeColor="background1"/>
            </w:tcBorders>
            <w:shd w:val="clear" w:color="auto" w:fill="D0EAFF" w:themeFill="accent2" w:themeFillTint="1A"/>
            <w:noWrap/>
            <w:hideMark/>
          </w:tcPr>
          <w:p w14:paraId="66ED683C" w14:textId="51ECAA59" w:rsidR="001A7904" w:rsidRPr="009B7FD0" w:rsidRDefault="001A7904" w:rsidP="00666D10">
            <w:pPr>
              <w:pStyle w:val="TableText"/>
              <w:ind w:right="57"/>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816F31">
              <w:t>7,690</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3CC4AD93" w14:textId="393571B8"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3,843</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6043A9D5" w14:textId="23AEE960"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4,172</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1ED72A85" w14:textId="7769B389"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394</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3F86F780" w14:textId="478C03D8"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3,467</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37D1B268" w14:textId="780CC61A"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4,172</w:t>
            </w:r>
          </w:p>
        </w:tc>
        <w:tc>
          <w:tcPr>
            <w:tcW w:w="892" w:type="dxa"/>
            <w:tcBorders>
              <w:top w:val="single" w:sz="4" w:space="0" w:color="FFFFFF" w:themeColor="background1"/>
              <w:bottom w:val="single" w:sz="4" w:space="0" w:color="FFFFFF" w:themeColor="background1"/>
            </w:tcBorders>
            <w:shd w:val="clear" w:color="auto" w:fill="D0EAFF" w:themeFill="accent2" w:themeFillTint="1A"/>
            <w:noWrap/>
            <w:hideMark/>
          </w:tcPr>
          <w:p w14:paraId="02B60F82" w14:textId="5BEF7F76"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4,172</w:t>
            </w:r>
          </w:p>
        </w:tc>
        <w:tc>
          <w:tcPr>
            <w:tcW w:w="891" w:type="dxa"/>
            <w:tcBorders>
              <w:top w:val="single" w:sz="4" w:space="0" w:color="FFFFFF" w:themeColor="background1"/>
              <w:bottom w:val="single" w:sz="4" w:space="0" w:color="FFFFFF" w:themeColor="background1"/>
            </w:tcBorders>
            <w:shd w:val="clear" w:color="auto" w:fill="D0EAFF" w:themeFill="accent2" w:themeFillTint="1A"/>
            <w:noWrap/>
            <w:hideMark/>
          </w:tcPr>
          <w:p w14:paraId="1D7DABE5" w14:textId="41C687B0"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4,172</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06CD840F" w14:textId="3B48AE02" w:rsidR="001A7904" w:rsidRPr="00E128D2"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4,189</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7A22817C" w14:textId="67760AF8" w:rsidR="001A7904" w:rsidRPr="00FE04B9"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707</w:t>
            </w:r>
          </w:p>
        </w:tc>
        <w:tc>
          <w:tcPr>
            <w:tcW w:w="892" w:type="dxa"/>
            <w:tcBorders>
              <w:top w:val="single" w:sz="4" w:space="0" w:color="FFFFFF" w:themeColor="background1"/>
              <w:bottom w:val="single" w:sz="4" w:space="0" w:color="FFFFFF" w:themeColor="background1"/>
            </w:tcBorders>
            <w:shd w:val="clear" w:color="auto" w:fill="D0EAFF" w:themeFill="accent2" w:themeFillTint="1A"/>
          </w:tcPr>
          <w:p w14:paraId="50CBF15F" w14:textId="368FB79E" w:rsidR="001A7904" w:rsidRPr="004A3AB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4,172</w:t>
            </w:r>
          </w:p>
        </w:tc>
      </w:tr>
      <w:tr w:rsidR="00666D10" w:rsidRPr="009B7FD0" w14:paraId="78087538" w14:textId="3AF7A320"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tcBorders>
            <w:hideMark/>
          </w:tcPr>
          <w:p w14:paraId="7C8EBF55" w14:textId="5B59E6B9" w:rsidR="001A7904" w:rsidRPr="009B7FD0" w:rsidRDefault="001A7904" w:rsidP="001A7904">
            <w:pPr>
              <w:pStyle w:val="TableText"/>
              <w:rPr>
                <w:rFonts w:asciiTheme="minorHAnsi" w:hAnsiTheme="minorHAnsi" w:cstheme="minorHAnsi"/>
                <w:szCs w:val="18"/>
              </w:rPr>
            </w:pPr>
            <w:r w:rsidRPr="00816F31">
              <w:t>Pt1.3.2: Temporary coolibah swamp</w:t>
            </w:r>
          </w:p>
        </w:tc>
        <w:tc>
          <w:tcPr>
            <w:tcW w:w="992" w:type="dxa"/>
            <w:tcBorders>
              <w:top w:val="single" w:sz="4" w:space="0" w:color="FFFFFF" w:themeColor="background1"/>
            </w:tcBorders>
          </w:tcPr>
          <w:p w14:paraId="2D8B08A6" w14:textId="31047AE7" w:rsidR="001A7904" w:rsidRPr="00645B7E" w:rsidRDefault="001A7904" w:rsidP="00666D10">
            <w:pPr>
              <w:pStyle w:val="TableText"/>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8,274</w:t>
            </w:r>
          </w:p>
        </w:tc>
        <w:tc>
          <w:tcPr>
            <w:tcW w:w="992" w:type="dxa"/>
            <w:tcBorders>
              <w:top w:val="single" w:sz="4" w:space="0" w:color="FFFFFF" w:themeColor="background1"/>
            </w:tcBorders>
            <w:noWrap/>
            <w:hideMark/>
          </w:tcPr>
          <w:p w14:paraId="0B4F17FE" w14:textId="56F89109" w:rsidR="001A7904" w:rsidRPr="009B7FD0" w:rsidRDefault="001A7904" w:rsidP="00666D10">
            <w:pPr>
              <w:pStyle w:val="TableText"/>
              <w:ind w:right="57"/>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816F31">
              <w:t>5,148</w:t>
            </w:r>
          </w:p>
        </w:tc>
        <w:tc>
          <w:tcPr>
            <w:tcW w:w="891" w:type="dxa"/>
            <w:tcBorders>
              <w:top w:val="single" w:sz="4" w:space="0" w:color="FFFFFF" w:themeColor="background1"/>
            </w:tcBorders>
            <w:noWrap/>
            <w:hideMark/>
          </w:tcPr>
          <w:p w14:paraId="74582557" w14:textId="091EA006"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Borders>
              <w:top w:val="single" w:sz="4" w:space="0" w:color="FFFFFF" w:themeColor="background1"/>
            </w:tcBorders>
            <w:noWrap/>
            <w:hideMark/>
          </w:tcPr>
          <w:p w14:paraId="749D720A" w14:textId="1A4E4451"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Borders>
              <w:top w:val="single" w:sz="4" w:space="0" w:color="FFFFFF" w:themeColor="background1"/>
            </w:tcBorders>
            <w:noWrap/>
            <w:hideMark/>
          </w:tcPr>
          <w:p w14:paraId="572CD827" w14:textId="4FD143E1"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tcBorders>
              <w:top w:val="single" w:sz="4" w:space="0" w:color="FFFFFF" w:themeColor="background1"/>
            </w:tcBorders>
            <w:noWrap/>
            <w:hideMark/>
          </w:tcPr>
          <w:p w14:paraId="6E6D2702" w14:textId="0ECD9F9C"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Borders>
              <w:top w:val="single" w:sz="4" w:space="0" w:color="FFFFFF" w:themeColor="background1"/>
            </w:tcBorders>
            <w:noWrap/>
            <w:hideMark/>
          </w:tcPr>
          <w:p w14:paraId="6C7E6592" w14:textId="606AE4F1"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Borders>
              <w:top w:val="single" w:sz="4" w:space="0" w:color="FFFFFF" w:themeColor="background1"/>
            </w:tcBorders>
            <w:noWrap/>
            <w:hideMark/>
          </w:tcPr>
          <w:p w14:paraId="480B76F8" w14:textId="7CE180AA"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tcBorders>
              <w:top w:val="single" w:sz="4" w:space="0" w:color="FFFFFF" w:themeColor="background1"/>
            </w:tcBorders>
            <w:noWrap/>
            <w:hideMark/>
          </w:tcPr>
          <w:p w14:paraId="7ADFD557" w14:textId="36C62315"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Borders>
              <w:top w:val="single" w:sz="4" w:space="0" w:color="FFFFFF" w:themeColor="background1"/>
            </w:tcBorders>
          </w:tcPr>
          <w:p w14:paraId="332A5CFD" w14:textId="323D18CA" w:rsidR="001A7904" w:rsidRPr="00E128D2"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92</w:t>
            </w:r>
          </w:p>
        </w:tc>
        <w:tc>
          <w:tcPr>
            <w:tcW w:w="892" w:type="dxa"/>
            <w:tcBorders>
              <w:top w:val="single" w:sz="4" w:space="0" w:color="FFFFFF" w:themeColor="background1"/>
            </w:tcBorders>
          </w:tcPr>
          <w:p w14:paraId="41D9C03E" w14:textId="53E44492" w:rsidR="001A7904" w:rsidRPr="00FE04B9"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Borders>
              <w:top w:val="single" w:sz="4" w:space="0" w:color="FFFFFF" w:themeColor="background1"/>
            </w:tcBorders>
          </w:tcPr>
          <w:p w14:paraId="4939E5C1" w14:textId="77276CC7" w:rsidR="001A7904" w:rsidRPr="004A3ABD"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r>
      <w:tr w:rsidR="00666D10" w:rsidRPr="009B7FD0" w14:paraId="6D671643" w14:textId="4D3002DE"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shd w:val="clear" w:color="auto" w:fill="D0EAFF" w:themeFill="accent2" w:themeFillTint="1A"/>
            <w:hideMark/>
          </w:tcPr>
          <w:p w14:paraId="7785E70B" w14:textId="15229C5F" w:rsidR="001A7904" w:rsidRPr="009B7FD0" w:rsidRDefault="001A7904" w:rsidP="001A7904">
            <w:pPr>
              <w:pStyle w:val="TableText"/>
              <w:rPr>
                <w:rFonts w:asciiTheme="minorHAnsi" w:hAnsiTheme="minorHAnsi" w:cstheme="minorHAnsi"/>
                <w:szCs w:val="18"/>
              </w:rPr>
            </w:pPr>
            <w:r w:rsidRPr="00816F31">
              <w:t>Pt1: Temporary swamps</w:t>
            </w:r>
            <w:r w:rsidR="00921F19">
              <w:rPr>
                <w:rFonts w:cs="Calibri"/>
              </w:rPr>
              <w:t>†</w:t>
            </w:r>
          </w:p>
        </w:tc>
        <w:tc>
          <w:tcPr>
            <w:tcW w:w="992" w:type="dxa"/>
            <w:shd w:val="clear" w:color="auto" w:fill="D0EAFF" w:themeFill="accent2" w:themeFillTint="1A"/>
          </w:tcPr>
          <w:p w14:paraId="7079F6DA" w14:textId="4CB7A0D7" w:rsidR="001A7904" w:rsidRPr="00645B7E" w:rsidRDefault="001A7904" w:rsidP="00666D10">
            <w:pPr>
              <w:pStyle w:val="TableText"/>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3,744</w:t>
            </w:r>
          </w:p>
        </w:tc>
        <w:tc>
          <w:tcPr>
            <w:tcW w:w="992" w:type="dxa"/>
            <w:shd w:val="clear" w:color="auto" w:fill="D0EAFF" w:themeFill="accent2" w:themeFillTint="1A"/>
            <w:noWrap/>
            <w:hideMark/>
          </w:tcPr>
          <w:p w14:paraId="66FD7B05" w14:textId="56A556A1" w:rsidR="001A7904" w:rsidRPr="009B7FD0" w:rsidRDefault="001A7904" w:rsidP="00666D10">
            <w:pPr>
              <w:pStyle w:val="TableText"/>
              <w:ind w:right="57"/>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816F31">
              <w:t>3,247</w:t>
            </w:r>
          </w:p>
        </w:tc>
        <w:tc>
          <w:tcPr>
            <w:tcW w:w="891" w:type="dxa"/>
            <w:shd w:val="clear" w:color="auto" w:fill="D0EAFF" w:themeFill="accent2" w:themeFillTint="1A"/>
            <w:noWrap/>
            <w:hideMark/>
          </w:tcPr>
          <w:p w14:paraId="2565498E" w14:textId="3A9EB5E6"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310</w:t>
            </w:r>
          </w:p>
        </w:tc>
        <w:tc>
          <w:tcPr>
            <w:tcW w:w="892" w:type="dxa"/>
            <w:shd w:val="clear" w:color="auto" w:fill="D0EAFF" w:themeFill="accent2" w:themeFillTint="1A"/>
            <w:noWrap/>
            <w:hideMark/>
          </w:tcPr>
          <w:p w14:paraId="39C3A527" w14:textId="3DC3678C"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716</w:t>
            </w:r>
          </w:p>
        </w:tc>
        <w:tc>
          <w:tcPr>
            <w:tcW w:w="892" w:type="dxa"/>
            <w:shd w:val="clear" w:color="auto" w:fill="D0EAFF" w:themeFill="accent2" w:themeFillTint="1A"/>
            <w:noWrap/>
            <w:hideMark/>
          </w:tcPr>
          <w:p w14:paraId="21A39778" w14:textId="142D210D"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163</w:t>
            </w:r>
          </w:p>
        </w:tc>
        <w:tc>
          <w:tcPr>
            <w:tcW w:w="891" w:type="dxa"/>
            <w:shd w:val="clear" w:color="auto" w:fill="D0EAFF" w:themeFill="accent2" w:themeFillTint="1A"/>
            <w:noWrap/>
            <w:hideMark/>
          </w:tcPr>
          <w:p w14:paraId="1BF6A951" w14:textId="6415EA5A"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605</w:t>
            </w:r>
          </w:p>
        </w:tc>
        <w:tc>
          <w:tcPr>
            <w:tcW w:w="892" w:type="dxa"/>
            <w:shd w:val="clear" w:color="auto" w:fill="D0EAFF" w:themeFill="accent2" w:themeFillTint="1A"/>
            <w:noWrap/>
            <w:hideMark/>
          </w:tcPr>
          <w:p w14:paraId="60CA5048" w14:textId="3905280F"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774</w:t>
            </w:r>
          </w:p>
        </w:tc>
        <w:tc>
          <w:tcPr>
            <w:tcW w:w="892" w:type="dxa"/>
            <w:shd w:val="clear" w:color="auto" w:fill="D0EAFF" w:themeFill="accent2" w:themeFillTint="1A"/>
            <w:noWrap/>
            <w:hideMark/>
          </w:tcPr>
          <w:p w14:paraId="4C76BB6A" w14:textId="16A53F2A"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906</w:t>
            </w:r>
          </w:p>
        </w:tc>
        <w:tc>
          <w:tcPr>
            <w:tcW w:w="891" w:type="dxa"/>
            <w:shd w:val="clear" w:color="auto" w:fill="D0EAFF" w:themeFill="accent2" w:themeFillTint="1A"/>
            <w:noWrap/>
            <w:hideMark/>
          </w:tcPr>
          <w:p w14:paraId="0200A282" w14:textId="0C8029E7"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528</w:t>
            </w:r>
          </w:p>
        </w:tc>
        <w:tc>
          <w:tcPr>
            <w:tcW w:w="892" w:type="dxa"/>
            <w:shd w:val="clear" w:color="auto" w:fill="D0EAFF" w:themeFill="accent2" w:themeFillTint="1A"/>
          </w:tcPr>
          <w:p w14:paraId="1B5BCEB1" w14:textId="061DDF0B" w:rsidR="001A7904" w:rsidRPr="00E128D2"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455</w:t>
            </w:r>
          </w:p>
        </w:tc>
        <w:tc>
          <w:tcPr>
            <w:tcW w:w="892" w:type="dxa"/>
            <w:shd w:val="clear" w:color="auto" w:fill="D0EAFF" w:themeFill="accent2" w:themeFillTint="1A"/>
          </w:tcPr>
          <w:p w14:paraId="728331F6" w14:textId="49D97FB4" w:rsidR="001A7904" w:rsidRPr="00FE04B9"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195</w:t>
            </w:r>
          </w:p>
        </w:tc>
        <w:tc>
          <w:tcPr>
            <w:tcW w:w="892" w:type="dxa"/>
            <w:shd w:val="clear" w:color="auto" w:fill="D0EAFF" w:themeFill="accent2" w:themeFillTint="1A"/>
          </w:tcPr>
          <w:p w14:paraId="45EACBC0" w14:textId="3804E7FE" w:rsidR="001A7904" w:rsidRPr="004A3AB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190</w:t>
            </w:r>
          </w:p>
        </w:tc>
      </w:tr>
      <w:tr w:rsidR="00666D10" w:rsidRPr="009B7FD0" w14:paraId="192FA615" w14:textId="5B975B11"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hideMark/>
          </w:tcPr>
          <w:p w14:paraId="26CDFBA9" w14:textId="0045D8FA" w:rsidR="001A7904" w:rsidRPr="009B7FD0" w:rsidRDefault="001A7904" w:rsidP="001A7904">
            <w:pPr>
              <w:pStyle w:val="TableText"/>
              <w:rPr>
                <w:rFonts w:asciiTheme="minorHAnsi" w:hAnsiTheme="minorHAnsi" w:cstheme="minorHAnsi"/>
                <w:szCs w:val="18"/>
              </w:rPr>
            </w:pPr>
            <w:r w:rsidRPr="00816F31">
              <w:t>Pt4.2: Temporary wetland</w:t>
            </w:r>
          </w:p>
        </w:tc>
        <w:tc>
          <w:tcPr>
            <w:tcW w:w="992" w:type="dxa"/>
          </w:tcPr>
          <w:p w14:paraId="2527EECE" w14:textId="5CF339C2" w:rsidR="001A7904" w:rsidRPr="00645B7E" w:rsidRDefault="001A7904" w:rsidP="00666D10">
            <w:pPr>
              <w:pStyle w:val="TableText"/>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17,407</w:t>
            </w:r>
          </w:p>
        </w:tc>
        <w:tc>
          <w:tcPr>
            <w:tcW w:w="992" w:type="dxa"/>
            <w:noWrap/>
            <w:hideMark/>
          </w:tcPr>
          <w:p w14:paraId="473C3B6A" w14:textId="45C695E2" w:rsidR="001A7904" w:rsidRPr="009B7FD0" w:rsidRDefault="001A7904" w:rsidP="00666D10">
            <w:pPr>
              <w:pStyle w:val="TableText"/>
              <w:ind w:right="57"/>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816F31">
              <w:t>2,737</w:t>
            </w:r>
          </w:p>
        </w:tc>
        <w:tc>
          <w:tcPr>
            <w:tcW w:w="891" w:type="dxa"/>
            <w:noWrap/>
            <w:hideMark/>
          </w:tcPr>
          <w:p w14:paraId="6CC0341C" w14:textId="7776874B"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249C17E0" w14:textId="1098CDD7"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120</w:t>
            </w:r>
          </w:p>
        </w:tc>
        <w:tc>
          <w:tcPr>
            <w:tcW w:w="892" w:type="dxa"/>
            <w:noWrap/>
            <w:hideMark/>
          </w:tcPr>
          <w:p w14:paraId="134CB00A" w14:textId="71C2019D"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noWrap/>
            <w:hideMark/>
          </w:tcPr>
          <w:p w14:paraId="000A23F0" w14:textId="2DE2306E"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140</w:t>
            </w:r>
          </w:p>
        </w:tc>
        <w:tc>
          <w:tcPr>
            <w:tcW w:w="892" w:type="dxa"/>
            <w:noWrap/>
            <w:hideMark/>
          </w:tcPr>
          <w:p w14:paraId="2011596C" w14:textId="20685E74"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124</w:t>
            </w:r>
          </w:p>
        </w:tc>
        <w:tc>
          <w:tcPr>
            <w:tcW w:w="892" w:type="dxa"/>
            <w:noWrap/>
            <w:hideMark/>
          </w:tcPr>
          <w:p w14:paraId="54A056A8" w14:textId="0F56B941"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113</w:t>
            </w:r>
          </w:p>
        </w:tc>
        <w:tc>
          <w:tcPr>
            <w:tcW w:w="891" w:type="dxa"/>
            <w:noWrap/>
            <w:hideMark/>
          </w:tcPr>
          <w:p w14:paraId="26294B04" w14:textId="5DE64654"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124</w:t>
            </w:r>
          </w:p>
        </w:tc>
        <w:tc>
          <w:tcPr>
            <w:tcW w:w="892" w:type="dxa"/>
          </w:tcPr>
          <w:p w14:paraId="421EB388" w14:textId="345B4237" w:rsidR="001A7904" w:rsidRPr="00E128D2"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154</w:t>
            </w:r>
          </w:p>
        </w:tc>
        <w:tc>
          <w:tcPr>
            <w:tcW w:w="892" w:type="dxa"/>
          </w:tcPr>
          <w:p w14:paraId="36BDCEE4" w14:textId="4CE293FC" w:rsidR="001A7904" w:rsidRPr="00FE04B9"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123</w:t>
            </w:r>
          </w:p>
        </w:tc>
        <w:tc>
          <w:tcPr>
            <w:tcW w:w="892" w:type="dxa"/>
          </w:tcPr>
          <w:p w14:paraId="588D7E9B" w14:textId="2B54183E" w:rsidR="001A7904" w:rsidRPr="004A3ABD"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124</w:t>
            </w:r>
          </w:p>
        </w:tc>
      </w:tr>
      <w:tr w:rsidR="00666D10" w:rsidRPr="009B7FD0" w14:paraId="7B46FEF6" w14:textId="473EDB92"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Borders>
              <w:bottom w:val="nil"/>
            </w:tcBorders>
            <w:hideMark/>
          </w:tcPr>
          <w:p w14:paraId="54032DFF" w14:textId="3DC9B2A1" w:rsidR="001A7904" w:rsidRPr="009B7FD0" w:rsidRDefault="001A7904" w:rsidP="001A7904">
            <w:pPr>
              <w:pStyle w:val="TableText"/>
              <w:rPr>
                <w:rFonts w:asciiTheme="minorHAnsi" w:hAnsiTheme="minorHAnsi" w:cstheme="minorHAnsi"/>
                <w:szCs w:val="18"/>
              </w:rPr>
            </w:pPr>
            <w:r w:rsidRPr="00816F31">
              <w:t>Pst2.2: Temporary salt marsh</w:t>
            </w:r>
          </w:p>
        </w:tc>
        <w:tc>
          <w:tcPr>
            <w:tcW w:w="992" w:type="dxa"/>
            <w:tcBorders>
              <w:bottom w:val="nil"/>
            </w:tcBorders>
          </w:tcPr>
          <w:p w14:paraId="2E492CF7" w14:textId="300EA94F" w:rsidR="001A7904" w:rsidRPr="00645B7E" w:rsidRDefault="001A7904" w:rsidP="00666D10">
            <w:pPr>
              <w:pStyle w:val="TableText"/>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15,906</w:t>
            </w:r>
          </w:p>
        </w:tc>
        <w:tc>
          <w:tcPr>
            <w:tcW w:w="992" w:type="dxa"/>
            <w:tcBorders>
              <w:bottom w:val="nil"/>
            </w:tcBorders>
            <w:noWrap/>
            <w:hideMark/>
          </w:tcPr>
          <w:p w14:paraId="19087C96" w14:textId="3E81CED8" w:rsidR="001A7904" w:rsidRPr="009B7FD0" w:rsidRDefault="001A7904" w:rsidP="00666D10">
            <w:pPr>
              <w:pStyle w:val="TableText"/>
              <w:ind w:right="57"/>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816F31">
              <w:t>1,813</w:t>
            </w:r>
          </w:p>
        </w:tc>
        <w:tc>
          <w:tcPr>
            <w:tcW w:w="891" w:type="dxa"/>
            <w:tcBorders>
              <w:bottom w:val="nil"/>
            </w:tcBorders>
            <w:noWrap/>
            <w:hideMark/>
          </w:tcPr>
          <w:p w14:paraId="75A03E03" w14:textId="4D29EF1C"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41</w:t>
            </w:r>
          </w:p>
        </w:tc>
        <w:tc>
          <w:tcPr>
            <w:tcW w:w="892" w:type="dxa"/>
            <w:tcBorders>
              <w:bottom w:val="nil"/>
            </w:tcBorders>
            <w:noWrap/>
            <w:hideMark/>
          </w:tcPr>
          <w:p w14:paraId="1F77E9C9" w14:textId="56323312"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33</w:t>
            </w:r>
          </w:p>
        </w:tc>
        <w:tc>
          <w:tcPr>
            <w:tcW w:w="892" w:type="dxa"/>
            <w:tcBorders>
              <w:bottom w:val="nil"/>
            </w:tcBorders>
            <w:noWrap/>
            <w:hideMark/>
          </w:tcPr>
          <w:p w14:paraId="56507EB0" w14:textId="07750F1B"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143</w:t>
            </w:r>
          </w:p>
        </w:tc>
        <w:tc>
          <w:tcPr>
            <w:tcW w:w="891" w:type="dxa"/>
            <w:tcBorders>
              <w:bottom w:val="nil"/>
            </w:tcBorders>
            <w:noWrap/>
            <w:hideMark/>
          </w:tcPr>
          <w:p w14:paraId="69190864" w14:textId="64326FD0"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181</w:t>
            </w:r>
          </w:p>
        </w:tc>
        <w:tc>
          <w:tcPr>
            <w:tcW w:w="892" w:type="dxa"/>
            <w:tcBorders>
              <w:bottom w:val="nil"/>
            </w:tcBorders>
            <w:noWrap/>
            <w:hideMark/>
          </w:tcPr>
          <w:p w14:paraId="0063D819" w14:textId="3B5E7959"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Borders>
              <w:bottom w:val="nil"/>
            </w:tcBorders>
            <w:noWrap/>
            <w:hideMark/>
          </w:tcPr>
          <w:p w14:paraId="1165DC8D" w14:textId="7B63CD34"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3</w:t>
            </w:r>
          </w:p>
        </w:tc>
        <w:tc>
          <w:tcPr>
            <w:tcW w:w="891" w:type="dxa"/>
            <w:tcBorders>
              <w:bottom w:val="nil"/>
            </w:tcBorders>
            <w:noWrap/>
            <w:hideMark/>
          </w:tcPr>
          <w:p w14:paraId="0BCAB9CF" w14:textId="0966EAA0"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Borders>
              <w:bottom w:val="nil"/>
            </w:tcBorders>
          </w:tcPr>
          <w:p w14:paraId="039CDA0D" w14:textId="5D3E46E6" w:rsidR="001A7904" w:rsidRPr="00E128D2"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6</w:t>
            </w:r>
          </w:p>
        </w:tc>
        <w:tc>
          <w:tcPr>
            <w:tcW w:w="892" w:type="dxa"/>
            <w:tcBorders>
              <w:bottom w:val="nil"/>
            </w:tcBorders>
          </w:tcPr>
          <w:p w14:paraId="44D2B994" w14:textId="6C74E562" w:rsidR="001A7904" w:rsidRPr="00FE04B9"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19</w:t>
            </w:r>
          </w:p>
        </w:tc>
        <w:tc>
          <w:tcPr>
            <w:tcW w:w="892" w:type="dxa"/>
            <w:tcBorders>
              <w:bottom w:val="nil"/>
            </w:tcBorders>
          </w:tcPr>
          <w:p w14:paraId="517A5305" w14:textId="5B90E2FA" w:rsidR="001A7904" w:rsidRPr="004A3AB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5</w:t>
            </w:r>
          </w:p>
        </w:tc>
      </w:tr>
      <w:tr w:rsidR="00666D10" w:rsidRPr="009B7FD0" w14:paraId="3BFC8A6A" w14:textId="5CCFBEA2"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FFFFFF" w:themeColor="background1"/>
            </w:tcBorders>
            <w:shd w:val="clear" w:color="auto" w:fill="D0EAFF" w:themeFill="accent2" w:themeFillTint="1A"/>
            <w:hideMark/>
          </w:tcPr>
          <w:p w14:paraId="6DB021AD" w14:textId="1ACBE7FD" w:rsidR="001A7904" w:rsidRPr="009B7FD0" w:rsidRDefault="001A7904" w:rsidP="001A7904">
            <w:pPr>
              <w:pStyle w:val="TableText"/>
              <w:rPr>
                <w:rFonts w:asciiTheme="minorHAnsi" w:hAnsiTheme="minorHAnsi" w:cstheme="minorHAnsi"/>
                <w:szCs w:val="18"/>
              </w:rPr>
            </w:pPr>
            <w:r w:rsidRPr="00816F31">
              <w:t>Psp4: Permanent saline wetland</w:t>
            </w:r>
            <w:r w:rsidR="00921F19">
              <w:rPr>
                <w:rFonts w:cs="Calibri"/>
              </w:rPr>
              <w:t>†</w:t>
            </w:r>
          </w:p>
        </w:tc>
        <w:tc>
          <w:tcPr>
            <w:tcW w:w="992" w:type="dxa"/>
            <w:tcBorders>
              <w:bottom w:val="single" w:sz="4" w:space="0" w:color="FFFFFF" w:themeColor="background1"/>
            </w:tcBorders>
            <w:shd w:val="clear" w:color="auto" w:fill="D0EAFF" w:themeFill="accent2" w:themeFillTint="1A"/>
          </w:tcPr>
          <w:p w14:paraId="0FEA16A9" w14:textId="3D071EA7" w:rsidR="001A7904" w:rsidRPr="00645B7E" w:rsidRDefault="001A7904" w:rsidP="00666D10">
            <w:pPr>
              <w:pStyle w:val="TableText"/>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2,029</w:t>
            </w:r>
          </w:p>
        </w:tc>
        <w:tc>
          <w:tcPr>
            <w:tcW w:w="992" w:type="dxa"/>
            <w:tcBorders>
              <w:bottom w:val="single" w:sz="4" w:space="0" w:color="FFFFFF" w:themeColor="background1"/>
            </w:tcBorders>
            <w:shd w:val="clear" w:color="auto" w:fill="D0EAFF" w:themeFill="accent2" w:themeFillTint="1A"/>
            <w:noWrap/>
            <w:hideMark/>
          </w:tcPr>
          <w:p w14:paraId="1908D513" w14:textId="26468ABC" w:rsidR="001A7904" w:rsidRPr="009B7FD0" w:rsidRDefault="001A7904" w:rsidP="00666D10">
            <w:pPr>
              <w:pStyle w:val="TableText"/>
              <w:ind w:right="57"/>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816F31">
              <w:t>1,617</w:t>
            </w:r>
          </w:p>
        </w:tc>
        <w:tc>
          <w:tcPr>
            <w:tcW w:w="891" w:type="dxa"/>
            <w:tcBorders>
              <w:bottom w:val="single" w:sz="4" w:space="0" w:color="FFFFFF" w:themeColor="background1"/>
            </w:tcBorders>
            <w:shd w:val="clear" w:color="auto" w:fill="D0EAFF" w:themeFill="accent2" w:themeFillTint="1A"/>
            <w:noWrap/>
            <w:hideMark/>
          </w:tcPr>
          <w:p w14:paraId="02E2EAAF" w14:textId="249AD57D"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538</w:t>
            </w:r>
          </w:p>
        </w:tc>
        <w:tc>
          <w:tcPr>
            <w:tcW w:w="892" w:type="dxa"/>
            <w:tcBorders>
              <w:bottom w:val="single" w:sz="4" w:space="0" w:color="FFFFFF" w:themeColor="background1"/>
            </w:tcBorders>
            <w:shd w:val="clear" w:color="auto" w:fill="D0EAFF" w:themeFill="accent2" w:themeFillTint="1A"/>
            <w:noWrap/>
            <w:hideMark/>
          </w:tcPr>
          <w:p w14:paraId="5651F891" w14:textId="18ABBE89"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802</w:t>
            </w:r>
          </w:p>
        </w:tc>
        <w:tc>
          <w:tcPr>
            <w:tcW w:w="892" w:type="dxa"/>
            <w:tcBorders>
              <w:bottom w:val="single" w:sz="4" w:space="0" w:color="FFFFFF" w:themeColor="background1"/>
            </w:tcBorders>
            <w:shd w:val="clear" w:color="auto" w:fill="D0EAFF" w:themeFill="accent2" w:themeFillTint="1A"/>
            <w:noWrap/>
            <w:hideMark/>
          </w:tcPr>
          <w:p w14:paraId="21B9A6FA" w14:textId="521153A9"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173</w:t>
            </w:r>
          </w:p>
        </w:tc>
        <w:tc>
          <w:tcPr>
            <w:tcW w:w="891" w:type="dxa"/>
            <w:tcBorders>
              <w:bottom w:val="single" w:sz="4" w:space="0" w:color="FFFFFF" w:themeColor="background1"/>
            </w:tcBorders>
            <w:shd w:val="clear" w:color="auto" w:fill="D0EAFF" w:themeFill="accent2" w:themeFillTint="1A"/>
            <w:noWrap/>
            <w:hideMark/>
          </w:tcPr>
          <w:p w14:paraId="6A477632" w14:textId="4A1E8C7C"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631</w:t>
            </w:r>
          </w:p>
        </w:tc>
        <w:tc>
          <w:tcPr>
            <w:tcW w:w="892" w:type="dxa"/>
            <w:tcBorders>
              <w:bottom w:val="single" w:sz="4" w:space="0" w:color="FFFFFF" w:themeColor="background1"/>
            </w:tcBorders>
            <w:shd w:val="clear" w:color="auto" w:fill="D0EAFF" w:themeFill="accent2" w:themeFillTint="1A"/>
            <w:noWrap/>
            <w:hideMark/>
          </w:tcPr>
          <w:p w14:paraId="528E50E7" w14:textId="5459ABB8"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640</w:t>
            </w:r>
          </w:p>
        </w:tc>
        <w:tc>
          <w:tcPr>
            <w:tcW w:w="892" w:type="dxa"/>
            <w:tcBorders>
              <w:bottom w:val="single" w:sz="4" w:space="0" w:color="FFFFFF" w:themeColor="background1"/>
            </w:tcBorders>
            <w:shd w:val="clear" w:color="auto" w:fill="D0EAFF" w:themeFill="accent2" w:themeFillTint="1A"/>
            <w:noWrap/>
            <w:hideMark/>
          </w:tcPr>
          <w:p w14:paraId="38C2879C" w14:textId="7F671D7F"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487</w:t>
            </w:r>
          </w:p>
        </w:tc>
        <w:tc>
          <w:tcPr>
            <w:tcW w:w="891" w:type="dxa"/>
            <w:tcBorders>
              <w:bottom w:val="single" w:sz="4" w:space="0" w:color="FFFFFF" w:themeColor="background1"/>
            </w:tcBorders>
            <w:shd w:val="clear" w:color="auto" w:fill="D0EAFF" w:themeFill="accent2" w:themeFillTint="1A"/>
            <w:noWrap/>
            <w:hideMark/>
          </w:tcPr>
          <w:p w14:paraId="19D92F69" w14:textId="01431441"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617</w:t>
            </w:r>
          </w:p>
        </w:tc>
        <w:tc>
          <w:tcPr>
            <w:tcW w:w="892" w:type="dxa"/>
            <w:tcBorders>
              <w:bottom w:val="single" w:sz="4" w:space="0" w:color="FFFFFF" w:themeColor="background1"/>
            </w:tcBorders>
            <w:shd w:val="clear" w:color="auto" w:fill="D0EAFF" w:themeFill="accent2" w:themeFillTint="1A"/>
          </w:tcPr>
          <w:p w14:paraId="62275099" w14:textId="36B9A18A" w:rsidR="001A7904" w:rsidRPr="00E128D2"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16</w:t>
            </w:r>
          </w:p>
        </w:tc>
        <w:tc>
          <w:tcPr>
            <w:tcW w:w="892" w:type="dxa"/>
            <w:tcBorders>
              <w:bottom w:val="single" w:sz="4" w:space="0" w:color="FFFFFF" w:themeColor="background1"/>
            </w:tcBorders>
            <w:shd w:val="clear" w:color="auto" w:fill="D0EAFF" w:themeFill="accent2" w:themeFillTint="1A"/>
          </w:tcPr>
          <w:p w14:paraId="4A12D8F5" w14:textId="0F8140B5" w:rsidR="001A7904" w:rsidRPr="00FE04B9"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407</w:t>
            </w:r>
          </w:p>
        </w:tc>
        <w:tc>
          <w:tcPr>
            <w:tcW w:w="892" w:type="dxa"/>
            <w:tcBorders>
              <w:bottom w:val="single" w:sz="4" w:space="0" w:color="FFFFFF" w:themeColor="background1"/>
            </w:tcBorders>
            <w:shd w:val="clear" w:color="auto" w:fill="D0EAFF" w:themeFill="accent2" w:themeFillTint="1A"/>
          </w:tcPr>
          <w:p w14:paraId="28D12232" w14:textId="6C9C1BFE" w:rsidR="001A7904" w:rsidRPr="004A3ABD"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578</w:t>
            </w:r>
          </w:p>
        </w:tc>
      </w:tr>
      <w:tr w:rsidR="00666D10" w:rsidRPr="009B7FD0" w14:paraId="58BA824C" w14:textId="7A19ADBB"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themeColor="background1"/>
            </w:tcBorders>
            <w:hideMark/>
          </w:tcPr>
          <w:p w14:paraId="6256D1FB" w14:textId="3CC59A7B" w:rsidR="001A7904" w:rsidRPr="009B7FD0" w:rsidRDefault="001A7904" w:rsidP="001A7904">
            <w:pPr>
              <w:pStyle w:val="TableText"/>
              <w:rPr>
                <w:rFonts w:asciiTheme="minorHAnsi" w:hAnsiTheme="minorHAnsi" w:cstheme="minorHAnsi"/>
                <w:szCs w:val="18"/>
              </w:rPr>
            </w:pPr>
            <w:r w:rsidRPr="00816F31">
              <w:t>Pp2.2.2: Permanent sedge/grass/forb marsh</w:t>
            </w:r>
          </w:p>
        </w:tc>
        <w:tc>
          <w:tcPr>
            <w:tcW w:w="992" w:type="dxa"/>
            <w:tcBorders>
              <w:top w:val="single" w:sz="4" w:space="0" w:color="FFFFFF" w:themeColor="background1"/>
            </w:tcBorders>
          </w:tcPr>
          <w:p w14:paraId="57D1D1D9" w14:textId="1A2596EE" w:rsidR="001A7904" w:rsidRPr="00645B7E" w:rsidRDefault="001A7904" w:rsidP="00666D10">
            <w:pPr>
              <w:pStyle w:val="TableText"/>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4,395</w:t>
            </w:r>
          </w:p>
        </w:tc>
        <w:tc>
          <w:tcPr>
            <w:tcW w:w="992" w:type="dxa"/>
            <w:tcBorders>
              <w:top w:val="single" w:sz="4" w:space="0" w:color="FFFFFF" w:themeColor="background1"/>
            </w:tcBorders>
            <w:noWrap/>
            <w:hideMark/>
          </w:tcPr>
          <w:p w14:paraId="37C28358" w14:textId="5F748272" w:rsidR="001A7904" w:rsidRPr="009B7FD0" w:rsidRDefault="001A7904" w:rsidP="00666D10">
            <w:pPr>
              <w:pStyle w:val="TableText"/>
              <w:ind w:right="57"/>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816F31">
              <w:t>396</w:t>
            </w:r>
          </w:p>
        </w:tc>
        <w:tc>
          <w:tcPr>
            <w:tcW w:w="891" w:type="dxa"/>
            <w:tcBorders>
              <w:top w:val="single" w:sz="4" w:space="0" w:color="FFFFFF" w:themeColor="background1"/>
            </w:tcBorders>
            <w:noWrap/>
            <w:hideMark/>
          </w:tcPr>
          <w:p w14:paraId="3C3595CB" w14:textId="5E796B07"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Borders>
              <w:top w:val="single" w:sz="4" w:space="0" w:color="FFFFFF" w:themeColor="background1"/>
            </w:tcBorders>
            <w:noWrap/>
            <w:hideMark/>
          </w:tcPr>
          <w:p w14:paraId="6EC069E1" w14:textId="29C4C28E"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Borders>
              <w:top w:val="single" w:sz="4" w:space="0" w:color="FFFFFF" w:themeColor="background1"/>
            </w:tcBorders>
            <w:noWrap/>
            <w:hideMark/>
          </w:tcPr>
          <w:p w14:paraId="66AAD479" w14:textId="50652134"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2</w:t>
            </w:r>
          </w:p>
        </w:tc>
        <w:tc>
          <w:tcPr>
            <w:tcW w:w="891" w:type="dxa"/>
            <w:tcBorders>
              <w:top w:val="single" w:sz="4" w:space="0" w:color="FFFFFF" w:themeColor="background1"/>
            </w:tcBorders>
            <w:noWrap/>
            <w:hideMark/>
          </w:tcPr>
          <w:p w14:paraId="42A609FD" w14:textId="6D8A2926"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6</w:t>
            </w:r>
          </w:p>
        </w:tc>
        <w:tc>
          <w:tcPr>
            <w:tcW w:w="892" w:type="dxa"/>
            <w:tcBorders>
              <w:top w:val="single" w:sz="4" w:space="0" w:color="FFFFFF" w:themeColor="background1"/>
            </w:tcBorders>
            <w:noWrap/>
            <w:hideMark/>
          </w:tcPr>
          <w:p w14:paraId="76D9F531" w14:textId="4F67C075"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Borders>
              <w:top w:val="single" w:sz="4" w:space="0" w:color="FFFFFF" w:themeColor="background1"/>
            </w:tcBorders>
            <w:noWrap/>
            <w:hideMark/>
          </w:tcPr>
          <w:p w14:paraId="22A0412E" w14:textId="28BA3D95"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3</w:t>
            </w:r>
          </w:p>
        </w:tc>
        <w:tc>
          <w:tcPr>
            <w:tcW w:w="891" w:type="dxa"/>
            <w:tcBorders>
              <w:top w:val="single" w:sz="4" w:space="0" w:color="FFFFFF" w:themeColor="background1"/>
            </w:tcBorders>
            <w:noWrap/>
            <w:hideMark/>
          </w:tcPr>
          <w:p w14:paraId="78F1363C" w14:textId="299CF447"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3</w:t>
            </w:r>
          </w:p>
        </w:tc>
        <w:tc>
          <w:tcPr>
            <w:tcW w:w="892" w:type="dxa"/>
            <w:tcBorders>
              <w:top w:val="single" w:sz="4" w:space="0" w:color="FFFFFF" w:themeColor="background1"/>
            </w:tcBorders>
          </w:tcPr>
          <w:p w14:paraId="10CFF6AA" w14:textId="07A974E1" w:rsidR="001A7904" w:rsidRPr="00E128D2"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2</w:t>
            </w:r>
          </w:p>
        </w:tc>
        <w:tc>
          <w:tcPr>
            <w:tcW w:w="892" w:type="dxa"/>
            <w:tcBorders>
              <w:top w:val="single" w:sz="4" w:space="0" w:color="FFFFFF" w:themeColor="background1"/>
            </w:tcBorders>
          </w:tcPr>
          <w:p w14:paraId="14029EED" w14:textId="0C1C04C8" w:rsidR="001A7904" w:rsidRPr="00FE04B9"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Borders>
              <w:top w:val="single" w:sz="4" w:space="0" w:color="FFFFFF" w:themeColor="background1"/>
            </w:tcBorders>
          </w:tcPr>
          <w:p w14:paraId="462AC968" w14:textId="29F026CD" w:rsidR="001A7904" w:rsidRPr="004A3AB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2</w:t>
            </w:r>
          </w:p>
        </w:tc>
      </w:tr>
      <w:tr w:rsidR="00666D10" w:rsidRPr="009B7FD0" w14:paraId="7D7505BA" w14:textId="727D78F7"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hideMark/>
          </w:tcPr>
          <w:p w14:paraId="06258A09" w14:textId="04EFB1D8" w:rsidR="001A7904" w:rsidRPr="009B7FD0" w:rsidRDefault="001A7904" w:rsidP="001A7904">
            <w:pPr>
              <w:pStyle w:val="TableText"/>
              <w:rPr>
                <w:rFonts w:asciiTheme="minorHAnsi" w:hAnsiTheme="minorHAnsi" w:cstheme="minorHAnsi"/>
                <w:szCs w:val="18"/>
              </w:rPr>
            </w:pPr>
            <w:r w:rsidRPr="00816F31">
              <w:t>Pst3.2: Salt pan or salt flat</w:t>
            </w:r>
          </w:p>
        </w:tc>
        <w:tc>
          <w:tcPr>
            <w:tcW w:w="992" w:type="dxa"/>
          </w:tcPr>
          <w:p w14:paraId="005DBA23" w14:textId="0D7CD80B" w:rsidR="001A7904" w:rsidRPr="00645B7E" w:rsidRDefault="001A7904" w:rsidP="00666D10">
            <w:pPr>
              <w:pStyle w:val="TableText"/>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2,847</w:t>
            </w:r>
          </w:p>
        </w:tc>
        <w:tc>
          <w:tcPr>
            <w:tcW w:w="992" w:type="dxa"/>
            <w:noWrap/>
            <w:hideMark/>
          </w:tcPr>
          <w:p w14:paraId="692D2860" w14:textId="78E0F975" w:rsidR="001A7904" w:rsidRPr="009B7FD0" w:rsidRDefault="001A7904" w:rsidP="00666D10">
            <w:pPr>
              <w:pStyle w:val="TableText"/>
              <w:ind w:right="57"/>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816F31">
              <w:t>253</w:t>
            </w:r>
          </w:p>
        </w:tc>
        <w:tc>
          <w:tcPr>
            <w:tcW w:w="891" w:type="dxa"/>
            <w:noWrap/>
            <w:hideMark/>
          </w:tcPr>
          <w:p w14:paraId="0472D20E" w14:textId="42AEB41B"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43F11B22" w14:textId="16DCF9E2"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13AABC19" w14:textId="41DCD977"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noWrap/>
            <w:hideMark/>
          </w:tcPr>
          <w:p w14:paraId="17FECF45" w14:textId="2CAAD9A3"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256248C9" w14:textId="16B76DB9"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468EFBC5" w14:textId="110D91B3"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noWrap/>
            <w:hideMark/>
          </w:tcPr>
          <w:p w14:paraId="765D899B" w14:textId="70CB22BA"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Pr>
          <w:p w14:paraId="68D30B1B" w14:textId="6C70B83C" w:rsidR="001A7904" w:rsidRPr="00E128D2"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Pr>
          <w:p w14:paraId="2AC13F5C" w14:textId="55C3E19C" w:rsidR="001A7904" w:rsidRPr="00FE04B9"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Pr>
          <w:p w14:paraId="529681EF" w14:textId="56B312B5" w:rsidR="001A7904" w:rsidRPr="004A3ABD"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r>
      <w:tr w:rsidR="00666D10" w:rsidRPr="009B7FD0" w14:paraId="50ABCAD3" w14:textId="73037E5F"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shd w:val="clear" w:color="auto" w:fill="D0EAFF" w:themeFill="accent2" w:themeFillTint="1A"/>
            <w:hideMark/>
          </w:tcPr>
          <w:p w14:paraId="0D69ABAE" w14:textId="1D4D3EC3" w:rsidR="001A7904" w:rsidRPr="009B7FD0" w:rsidRDefault="001A7904" w:rsidP="001A7904">
            <w:pPr>
              <w:pStyle w:val="TableText"/>
              <w:rPr>
                <w:rFonts w:asciiTheme="minorHAnsi" w:hAnsiTheme="minorHAnsi" w:cstheme="minorHAnsi"/>
                <w:szCs w:val="18"/>
              </w:rPr>
            </w:pPr>
            <w:r w:rsidRPr="00816F31">
              <w:t>Pp2.3.2: Permanent grass marsh</w:t>
            </w:r>
            <w:r w:rsidR="00921F19">
              <w:rPr>
                <w:rFonts w:cs="Calibri"/>
              </w:rPr>
              <w:t>†</w:t>
            </w:r>
          </w:p>
        </w:tc>
        <w:tc>
          <w:tcPr>
            <w:tcW w:w="992" w:type="dxa"/>
            <w:shd w:val="clear" w:color="auto" w:fill="D0EAFF" w:themeFill="accent2" w:themeFillTint="1A"/>
          </w:tcPr>
          <w:p w14:paraId="5951E14C" w14:textId="49F77898" w:rsidR="001A7904" w:rsidRPr="00645B7E" w:rsidRDefault="001A7904" w:rsidP="00666D10">
            <w:pPr>
              <w:pStyle w:val="TableText"/>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329</w:t>
            </w:r>
          </w:p>
        </w:tc>
        <w:tc>
          <w:tcPr>
            <w:tcW w:w="992" w:type="dxa"/>
            <w:shd w:val="clear" w:color="auto" w:fill="D0EAFF" w:themeFill="accent2" w:themeFillTint="1A"/>
            <w:noWrap/>
            <w:hideMark/>
          </w:tcPr>
          <w:p w14:paraId="29EBF679" w14:textId="0DE31C1C" w:rsidR="001A7904" w:rsidRPr="009B7FD0" w:rsidRDefault="001A7904" w:rsidP="00666D10">
            <w:pPr>
              <w:pStyle w:val="TableText"/>
              <w:ind w:right="57"/>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816F31">
              <w:t>250</w:t>
            </w:r>
          </w:p>
        </w:tc>
        <w:tc>
          <w:tcPr>
            <w:tcW w:w="891" w:type="dxa"/>
            <w:shd w:val="clear" w:color="auto" w:fill="D0EAFF" w:themeFill="accent2" w:themeFillTint="1A"/>
            <w:noWrap/>
            <w:hideMark/>
          </w:tcPr>
          <w:p w14:paraId="5C5B45A4" w14:textId="6AB3CE6C"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102</w:t>
            </w:r>
          </w:p>
        </w:tc>
        <w:tc>
          <w:tcPr>
            <w:tcW w:w="892" w:type="dxa"/>
            <w:shd w:val="clear" w:color="auto" w:fill="D0EAFF" w:themeFill="accent2" w:themeFillTint="1A"/>
            <w:noWrap/>
            <w:hideMark/>
          </w:tcPr>
          <w:p w14:paraId="348B7B92" w14:textId="7D935DCB"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25</w:t>
            </w:r>
          </w:p>
        </w:tc>
        <w:tc>
          <w:tcPr>
            <w:tcW w:w="892" w:type="dxa"/>
            <w:shd w:val="clear" w:color="auto" w:fill="D0EAFF" w:themeFill="accent2" w:themeFillTint="1A"/>
            <w:noWrap/>
            <w:hideMark/>
          </w:tcPr>
          <w:p w14:paraId="66106575" w14:textId="3289A7C9"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89</w:t>
            </w:r>
          </w:p>
        </w:tc>
        <w:tc>
          <w:tcPr>
            <w:tcW w:w="891" w:type="dxa"/>
            <w:shd w:val="clear" w:color="auto" w:fill="D0EAFF" w:themeFill="accent2" w:themeFillTint="1A"/>
            <w:noWrap/>
            <w:hideMark/>
          </w:tcPr>
          <w:p w14:paraId="1E11160B" w14:textId="3FC2BA12"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91</w:t>
            </w:r>
          </w:p>
        </w:tc>
        <w:tc>
          <w:tcPr>
            <w:tcW w:w="892" w:type="dxa"/>
            <w:shd w:val="clear" w:color="auto" w:fill="D0EAFF" w:themeFill="accent2" w:themeFillTint="1A"/>
            <w:noWrap/>
            <w:hideMark/>
          </w:tcPr>
          <w:p w14:paraId="108763FD" w14:textId="589C96F3"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11</w:t>
            </w:r>
          </w:p>
        </w:tc>
        <w:tc>
          <w:tcPr>
            <w:tcW w:w="892" w:type="dxa"/>
            <w:shd w:val="clear" w:color="auto" w:fill="D0EAFF" w:themeFill="accent2" w:themeFillTint="1A"/>
            <w:noWrap/>
            <w:hideMark/>
          </w:tcPr>
          <w:p w14:paraId="35139908" w14:textId="67DDBB1B"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91</w:t>
            </w:r>
          </w:p>
        </w:tc>
        <w:tc>
          <w:tcPr>
            <w:tcW w:w="891" w:type="dxa"/>
            <w:shd w:val="clear" w:color="auto" w:fill="D0EAFF" w:themeFill="accent2" w:themeFillTint="1A"/>
            <w:noWrap/>
            <w:hideMark/>
          </w:tcPr>
          <w:p w14:paraId="4BE2A39E" w14:textId="3AAC709A"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25</w:t>
            </w:r>
          </w:p>
        </w:tc>
        <w:tc>
          <w:tcPr>
            <w:tcW w:w="892" w:type="dxa"/>
            <w:shd w:val="clear" w:color="auto" w:fill="D0EAFF" w:themeFill="accent2" w:themeFillTint="1A"/>
          </w:tcPr>
          <w:p w14:paraId="4538F90B" w14:textId="3C269D71" w:rsidR="001A7904" w:rsidRPr="00E128D2"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48</w:t>
            </w:r>
          </w:p>
        </w:tc>
        <w:tc>
          <w:tcPr>
            <w:tcW w:w="892" w:type="dxa"/>
            <w:shd w:val="clear" w:color="auto" w:fill="D0EAFF" w:themeFill="accent2" w:themeFillTint="1A"/>
          </w:tcPr>
          <w:p w14:paraId="24A9BBBB" w14:textId="408342A5" w:rsidR="001A7904" w:rsidRPr="00FE04B9"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2</w:t>
            </w:r>
          </w:p>
        </w:tc>
        <w:tc>
          <w:tcPr>
            <w:tcW w:w="892" w:type="dxa"/>
            <w:shd w:val="clear" w:color="auto" w:fill="D0EAFF" w:themeFill="accent2" w:themeFillTint="1A"/>
          </w:tcPr>
          <w:p w14:paraId="6813E677" w14:textId="06A09919" w:rsidR="001A7904" w:rsidRPr="004A3AB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2</w:t>
            </w:r>
          </w:p>
        </w:tc>
      </w:tr>
      <w:tr w:rsidR="00666D10" w:rsidRPr="009B7FD0" w14:paraId="44DEF217" w14:textId="5E7D490E"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hideMark/>
          </w:tcPr>
          <w:p w14:paraId="6990E61A" w14:textId="4E50FC65" w:rsidR="001A7904" w:rsidRPr="009B7FD0" w:rsidRDefault="001A7904" w:rsidP="001A7904">
            <w:pPr>
              <w:pStyle w:val="TableText"/>
              <w:rPr>
                <w:rFonts w:asciiTheme="minorHAnsi" w:hAnsiTheme="minorHAnsi" w:cstheme="minorHAnsi"/>
                <w:szCs w:val="18"/>
              </w:rPr>
            </w:pPr>
            <w:r w:rsidRPr="00816F31">
              <w:t>Pp3: Peat bog or fen marsh</w:t>
            </w:r>
          </w:p>
        </w:tc>
        <w:tc>
          <w:tcPr>
            <w:tcW w:w="992" w:type="dxa"/>
          </w:tcPr>
          <w:p w14:paraId="00103791" w14:textId="68528FB2" w:rsidR="001A7904" w:rsidRPr="00645B7E" w:rsidRDefault="001A7904" w:rsidP="00666D10">
            <w:pPr>
              <w:pStyle w:val="TableText"/>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3,307</w:t>
            </w:r>
          </w:p>
        </w:tc>
        <w:tc>
          <w:tcPr>
            <w:tcW w:w="992" w:type="dxa"/>
            <w:noWrap/>
            <w:hideMark/>
          </w:tcPr>
          <w:p w14:paraId="76D87166" w14:textId="66D8B819" w:rsidR="001A7904" w:rsidRPr="009B7FD0" w:rsidRDefault="001A7904" w:rsidP="00666D10">
            <w:pPr>
              <w:pStyle w:val="TableText"/>
              <w:ind w:right="57"/>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816F31">
              <w:t>187</w:t>
            </w:r>
          </w:p>
        </w:tc>
        <w:tc>
          <w:tcPr>
            <w:tcW w:w="891" w:type="dxa"/>
            <w:noWrap/>
            <w:hideMark/>
          </w:tcPr>
          <w:p w14:paraId="68833CDB" w14:textId="71F83AAD"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0DC27F7E" w14:textId="411BC9DF"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79A1C7C2" w14:textId="70D172CE"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noWrap/>
            <w:hideMark/>
          </w:tcPr>
          <w:p w14:paraId="4E794627" w14:textId="410DF272"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1D851692" w14:textId="542D02DD"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15BF8EB2" w14:textId="1C48B41A"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noWrap/>
            <w:hideMark/>
          </w:tcPr>
          <w:p w14:paraId="70D20A38" w14:textId="1855B227"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Pr>
          <w:p w14:paraId="4845B71E" w14:textId="635B7CE4" w:rsidR="001A7904" w:rsidRPr="00E128D2"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Pr>
          <w:p w14:paraId="25BE4722" w14:textId="0935CAA6" w:rsidR="001A7904" w:rsidRPr="00FE04B9"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Pr>
          <w:p w14:paraId="07689886" w14:textId="6FABEC90" w:rsidR="001A7904" w:rsidRPr="004A3ABD"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r>
      <w:tr w:rsidR="00666D10" w:rsidRPr="009B7FD0" w14:paraId="40698C88" w14:textId="52AFF883"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shd w:val="clear" w:color="auto" w:fill="D0EAFF" w:themeFill="accent2" w:themeFillTint="1A"/>
            <w:hideMark/>
          </w:tcPr>
          <w:p w14:paraId="37FA3DFD" w14:textId="4656FF93" w:rsidR="001A7904" w:rsidRPr="00B27183" w:rsidRDefault="001A7904" w:rsidP="001A7904">
            <w:pPr>
              <w:pStyle w:val="TableText"/>
            </w:pPr>
            <w:r w:rsidRPr="00816F31">
              <w:t>Pp2.4.2: Permanent forb marsh</w:t>
            </w:r>
            <w:r w:rsidR="00921F19">
              <w:rPr>
                <w:rFonts w:cs="Calibri"/>
              </w:rPr>
              <w:t>†</w:t>
            </w:r>
          </w:p>
        </w:tc>
        <w:tc>
          <w:tcPr>
            <w:tcW w:w="992" w:type="dxa"/>
            <w:shd w:val="clear" w:color="auto" w:fill="D0EAFF" w:themeFill="accent2" w:themeFillTint="1A"/>
          </w:tcPr>
          <w:p w14:paraId="1E001438" w14:textId="179A5E7C" w:rsidR="001A7904" w:rsidRPr="00B27183" w:rsidRDefault="001A7904" w:rsidP="00666D10">
            <w:pPr>
              <w:pStyle w:val="TableText"/>
              <w:spacing w:line="240" w:lineRule="auto"/>
              <w:ind w:right="57"/>
              <w:jc w:val="right"/>
              <w:cnfStyle w:val="000000100000" w:firstRow="0" w:lastRow="0" w:firstColumn="0" w:lastColumn="0" w:oddVBand="0" w:evenVBand="0" w:oddHBand="1" w:evenHBand="0" w:firstRowFirstColumn="0" w:firstRowLastColumn="0" w:lastRowFirstColumn="0" w:lastRowLastColumn="0"/>
              <w:rPr>
                <w:bCs/>
              </w:rPr>
            </w:pPr>
            <w:r w:rsidRPr="00816F31">
              <w:t>740</w:t>
            </w:r>
          </w:p>
        </w:tc>
        <w:tc>
          <w:tcPr>
            <w:tcW w:w="992" w:type="dxa"/>
            <w:shd w:val="clear" w:color="auto" w:fill="D0EAFF" w:themeFill="accent2" w:themeFillTint="1A"/>
            <w:noWrap/>
            <w:hideMark/>
          </w:tcPr>
          <w:p w14:paraId="1628E064" w14:textId="3FE10D26" w:rsidR="001A7904" w:rsidRPr="00B27183" w:rsidRDefault="001A7904" w:rsidP="00666D10">
            <w:pPr>
              <w:pStyle w:val="TableText"/>
              <w:ind w:right="57"/>
              <w:jc w:val="right"/>
              <w:cnfStyle w:val="000000100000" w:firstRow="0" w:lastRow="0" w:firstColumn="0" w:lastColumn="0" w:oddVBand="0" w:evenVBand="0" w:oddHBand="1" w:evenHBand="0" w:firstRowFirstColumn="0" w:firstRowLastColumn="0" w:lastRowFirstColumn="0" w:lastRowLastColumn="0"/>
              <w:rPr>
                <w:bCs/>
              </w:rPr>
            </w:pPr>
            <w:r w:rsidRPr="00816F31">
              <w:t>149</w:t>
            </w:r>
          </w:p>
        </w:tc>
        <w:tc>
          <w:tcPr>
            <w:tcW w:w="891" w:type="dxa"/>
            <w:shd w:val="clear" w:color="auto" w:fill="D0EAFF" w:themeFill="accent2" w:themeFillTint="1A"/>
            <w:noWrap/>
            <w:hideMark/>
          </w:tcPr>
          <w:p w14:paraId="393508C3" w14:textId="318B6E3A"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21</w:t>
            </w:r>
          </w:p>
        </w:tc>
        <w:tc>
          <w:tcPr>
            <w:tcW w:w="892" w:type="dxa"/>
            <w:shd w:val="clear" w:color="auto" w:fill="D0EAFF" w:themeFill="accent2" w:themeFillTint="1A"/>
            <w:noWrap/>
            <w:hideMark/>
          </w:tcPr>
          <w:p w14:paraId="429DEFAA" w14:textId="0DE913EA"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3</w:t>
            </w:r>
          </w:p>
        </w:tc>
        <w:tc>
          <w:tcPr>
            <w:tcW w:w="892" w:type="dxa"/>
            <w:shd w:val="clear" w:color="auto" w:fill="D0EAFF" w:themeFill="accent2" w:themeFillTint="1A"/>
            <w:noWrap/>
            <w:hideMark/>
          </w:tcPr>
          <w:p w14:paraId="400029E5" w14:textId="3EA12555"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30</w:t>
            </w:r>
          </w:p>
        </w:tc>
        <w:tc>
          <w:tcPr>
            <w:tcW w:w="891" w:type="dxa"/>
            <w:shd w:val="clear" w:color="auto" w:fill="D0EAFF" w:themeFill="accent2" w:themeFillTint="1A"/>
            <w:noWrap/>
            <w:hideMark/>
          </w:tcPr>
          <w:p w14:paraId="61540790" w14:textId="7DA365A0"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20</w:t>
            </w:r>
          </w:p>
        </w:tc>
        <w:tc>
          <w:tcPr>
            <w:tcW w:w="892" w:type="dxa"/>
            <w:shd w:val="clear" w:color="auto" w:fill="D0EAFF" w:themeFill="accent2" w:themeFillTint="1A"/>
            <w:noWrap/>
            <w:hideMark/>
          </w:tcPr>
          <w:p w14:paraId="6FB30330" w14:textId="188D8FAC"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3</w:t>
            </w:r>
          </w:p>
        </w:tc>
        <w:tc>
          <w:tcPr>
            <w:tcW w:w="892" w:type="dxa"/>
            <w:shd w:val="clear" w:color="auto" w:fill="D0EAFF" w:themeFill="accent2" w:themeFillTint="1A"/>
            <w:noWrap/>
            <w:hideMark/>
          </w:tcPr>
          <w:p w14:paraId="418E4D83" w14:textId="2CD668A2"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17</w:t>
            </w:r>
          </w:p>
        </w:tc>
        <w:tc>
          <w:tcPr>
            <w:tcW w:w="891" w:type="dxa"/>
            <w:shd w:val="clear" w:color="auto" w:fill="D0EAFF" w:themeFill="accent2" w:themeFillTint="1A"/>
            <w:noWrap/>
            <w:hideMark/>
          </w:tcPr>
          <w:p w14:paraId="0B4064D9" w14:textId="0D1E429B"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6</w:t>
            </w:r>
          </w:p>
        </w:tc>
        <w:tc>
          <w:tcPr>
            <w:tcW w:w="892" w:type="dxa"/>
            <w:shd w:val="clear" w:color="auto" w:fill="D0EAFF" w:themeFill="accent2" w:themeFillTint="1A"/>
          </w:tcPr>
          <w:p w14:paraId="45F8AD54" w14:textId="3103D79C" w:rsidR="001A7904" w:rsidRPr="00E128D2"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16</w:t>
            </w:r>
          </w:p>
        </w:tc>
        <w:tc>
          <w:tcPr>
            <w:tcW w:w="892" w:type="dxa"/>
            <w:shd w:val="clear" w:color="auto" w:fill="D0EAFF" w:themeFill="accent2" w:themeFillTint="1A"/>
          </w:tcPr>
          <w:p w14:paraId="2BC9A6DA" w14:textId="12BE331A" w:rsidR="001A7904" w:rsidRPr="00FE04B9"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6</w:t>
            </w:r>
          </w:p>
        </w:tc>
        <w:tc>
          <w:tcPr>
            <w:tcW w:w="892" w:type="dxa"/>
            <w:shd w:val="clear" w:color="auto" w:fill="D0EAFF" w:themeFill="accent2" w:themeFillTint="1A"/>
          </w:tcPr>
          <w:p w14:paraId="43DD9D65" w14:textId="25BB20D2" w:rsidR="001A7904" w:rsidRPr="004A3AB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6</w:t>
            </w:r>
          </w:p>
        </w:tc>
      </w:tr>
      <w:tr w:rsidR="00666D10" w:rsidRPr="009B7FD0" w14:paraId="49DDDD5E" w14:textId="27EC036F"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hideMark/>
          </w:tcPr>
          <w:p w14:paraId="2C4123FC" w14:textId="34B2CFDC" w:rsidR="001A7904" w:rsidRPr="009B7FD0" w:rsidRDefault="001A7904" w:rsidP="001A7904">
            <w:pPr>
              <w:pStyle w:val="TableText"/>
              <w:rPr>
                <w:rFonts w:asciiTheme="minorHAnsi" w:hAnsiTheme="minorHAnsi" w:cstheme="minorHAnsi"/>
                <w:szCs w:val="18"/>
              </w:rPr>
            </w:pPr>
            <w:r w:rsidRPr="00816F31">
              <w:t>Pu1: Unspecified wetland</w:t>
            </w:r>
          </w:p>
        </w:tc>
        <w:tc>
          <w:tcPr>
            <w:tcW w:w="992" w:type="dxa"/>
          </w:tcPr>
          <w:p w14:paraId="1E50172D" w14:textId="1AFB6ACD" w:rsidR="001A7904" w:rsidRPr="00645B7E" w:rsidRDefault="001A7904" w:rsidP="00666D10">
            <w:pPr>
              <w:pStyle w:val="TableText"/>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63</w:t>
            </w:r>
          </w:p>
        </w:tc>
        <w:tc>
          <w:tcPr>
            <w:tcW w:w="992" w:type="dxa"/>
            <w:noWrap/>
            <w:hideMark/>
          </w:tcPr>
          <w:p w14:paraId="5A0E4792" w14:textId="4F9DE825" w:rsidR="001A7904" w:rsidRPr="009B7FD0" w:rsidRDefault="001A7904" w:rsidP="00666D10">
            <w:pPr>
              <w:pStyle w:val="TableText"/>
              <w:ind w:right="57"/>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816F31">
              <w:t>60</w:t>
            </w:r>
          </w:p>
        </w:tc>
        <w:tc>
          <w:tcPr>
            <w:tcW w:w="891" w:type="dxa"/>
            <w:noWrap/>
            <w:hideMark/>
          </w:tcPr>
          <w:p w14:paraId="70DCA1C0" w14:textId="5D0FBD6B"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5B362A4D" w14:textId="743B7293"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4801A703" w14:textId="5D39DF01"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noWrap/>
            <w:hideMark/>
          </w:tcPr>
          <w:p w14:paraId="0270EC2B" w14:textId="2A848C31"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1</w:t>
            </w:r>
          </w:p>
        </w:tc>
        <w:tc>
          <w:tcPr>
            <w:tcW w:w="892" w:type="dxa"/>
            <w:noWrap/>
            <w:hideMark/>
          </w:tcPr>
          <w:p w14:paraId="4120EB70" w14:textId="2168C72D"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26F4FBE9" w14:textId="657F01CF"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48</w:t>
            </w:r>
          </w:p>
        </w:tc>
        <w:tc>
          <w:tcPr>
            <w:tcW w:w="891" w:type="dxa"/>
            <w:noWrap/>
            <w:hideMark/>
          </w:tcPr>
          <w:p w14:paraId="1F70EA6B" w14:textId="361BFD4A" w:rsidR="001A7904" w:rsidRPr="008637F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3</w:t>
            </w:r>
          </w:p>
        </w:tc>
        <w:tc>
          <w:tcPr>
            <w:tcW w:w="892" w:type="dxa"/>
          </w:tcPr>
          <w:p w14:paraId="5552B555" w14:textId="682C4C2A" w:rsidR="001A7904" w:rsidRPr="00E128D2"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3</w:t>
            </w:r>
          </w:p>
        </w:tc>
        <w:tc>
          <w:tcPr>
            <w:tcW w:w="892" w:type="dxa"/>
          </w:tcPr>
          <w:p w14:paraId="544E5370" w14:textId="7C8620D1" w:rsidR="001A7904" w:rsidRPr="00FE04B9"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2</w:t>
            </w:r>
          </w:p>
        </w:tc>
        <w:tc>
          <w:tcPr>
            <w:tcW w:w="892" w:type="dxa"/>
          </w:tcPr>
          <w:p w14:paraId="244C87B4" w14:textId="40A5FB92" w:rsidR="001A7904" w:rsidRPr="004A3ABD"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2</w:t>
            </w:r>
          </w:p>
        </w:tc>
      </w:tr>
      <w:tr w:rsidR="00666D10" w:rsidRPr="009B7FD0" w14:paraId="2D26C8E2" w14:textId="26FEB7B8"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hideMark/>
          </w:tcPr>
          <w:p w14:paraId="5F823876" w14:textId="2E2C03E1" w:rsidR="001A7904" w:rsidRPr="009B7FD0" w:rsidRDefault="001A7904" w:rsidP="001A7904">
            <w:pPr>
              <w:pStyle w:val="TableText"/>
              <w:rPr>
                <w:rFonts w:asciiTheme="minorHAnsi" w:hAnsiTheme="minorHAnsi" w:cstheme="minorHAnsi"/>
                <w:szCs w:val="18"/>
              </w:rPr>
            </w:pPr>
            <w:r w:rsidRPr="00816F31">
              <w:t>Pst4: Temporary saline wetland</w:t>
            </w:r>
          </w:p>
        </w:tc>
        <w:tc>
          <w:tcPr>
            <w:tcW w:w="992" w:type="dxa"/>
          </w:tcPr>
          <w:p w14:paraId="6DF8E8A1" w14:textId="5F509355" w:rsidR="001A7904" w:rsidRPr="00645B7E" w:rsidRDefault="001A7904" w:rsidP="00666D10">
            <w:pPr>
              <w:pStyle w:val="TableText"/>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6,003</w:t>
            </w:r>
          </w:p>
        </w:tc>
        <w:tc>
          <w:tcPr>
            <w:tcW w:w="992" w:type="dxa"/>
            <w:noWrap/>
            <w:hideMark/>
          </w:tcPr>
          <w:p w14:paraId="21BCF47D" w14:textId="448453D6" w:rsidR="001A7904" w:rsidRPr="009B7FD0" w:rsidRDefault="001A7904" w:rsidP="00666D10">
            <w:pPr>
              <w:pStyle w:val="TableText"/>
              <w:ind w:right="57"/>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816F31">
              <w:t>50</w:t>
            </w:r>
          </w:p>
        </w:tc>
        <w:tc>
          <w:tcPr>
            <w:tcW w:w="891" w:type="dxa"/>
            <w:noWrap/>
            <w:hideMark/>
          </w:tcPr>
          <w:p w14:paraId="68FC2F48" w14:textId="0FF5AAA2"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hideMark/>
          </w:tcPr>
          <w:p w14:paraId="2DAECF20" w14:textId="2F42889F"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hideMark/>
          </w:tcPr>
          <w:p w14:paraId="264CBCAB" w14:textId="1A900935"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1" w:type="dxa"/>
            <w:noWrap/>
            <w:hideMark/>
          </w:tcPr>
          <w:p w14:paraId="68EEAEE1" w14:textId="6B85B38D"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hideMark/>
          </w:tcPr>
          <w:p w14:paraId="27B7E7E0" w14:textId="327BD286"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hideMark/>
          </w:tcPr>
          <w:p w14:paraId="554732B2" w14:textId="11297779"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1" w:type="dxa"/>
            <w:noWrap/>
            <w:hideMark/>
          </w:tcPr>
          <w:p w14:paraId="2770CAF4" w14:textId="6A802B2A" w:rsidR="001A7904" w:rsidRPr="008637F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Pr>
          <w:p w14:paraId="5A376945" w14:textId="1E002C71" w:rsidR="001A7904" w:rsidRPr="00E128D2"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Pr>
          <w:p w14:paraId="4BA31E21" w14:textId="621E7E35" w:rsidR="001A7904" w:rsidRPr="00FE04B9"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Pr>
          <w:p w14:paraId="14DAD195" w14:textId="46DC9F7B" w:rsidR="001A7904" w:rsidRPr="004A3AB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r>
      <w:tr w:rsidR="00666D10" w:rsidRPr="00A16FF7" w14:paraId="320D3A24" w14:textId="29A6FC66"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hideMark/>
          </w:tcPr>
          <w:p w14:paraId="43F56290" w14:textId="3DD89BBA" w:rsidR="001A7904" w:rsidRPr="00A16FF7" w:rsidRDefault="001A7904" w:rsidP="001A7904">
            <w:pPr>
              <w:pStyle w:val="TableText"/>
            </w:pPr>
            <w:r w:rsidRPr="00816F31">
              <w:t>Pst1.1: Temporary saline swamp</w:t>
            </w:r>
          </w:p>
        </w:tc>
        <w:tc>
          <w:tcPr>
            <w:tcW w:w="992" w:type="dxa"/>
          </w:tcPr>
          <w:p w14:paraId="2A4E974D" w14:textId="2068F224" w:rsidR="001A7904" w:rsidRPr="00645B7E" w:rsidRDefault="001A7904" w:rsidP="00666D10">
            <w:pPr>
              <w:pStyle w:val="TableText"/>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5,391</w:t>
            </w:r>
          </w:p>
        </w:tc>
        <w:tc>
          <w:tcPr>
            <w:tcW w:w="992" w:type="dxa"/>
            <w:noWrap/>
            <w:hideMark/>
          </w:tcPr>
          <w:p w14:paraId="37D30DB2" w14:textId="1E48D13F" w:rsidR="001A7904" w:rsidRPr="00A16FF7" w:rsidRDefault="001A7904" w:rsidP="00666D10">
            <w:pPr>
              <w:pStyle w:val="TableText"/>
              <w:ind w:right="57"/>
              <w:jc w:val="right"/>
              <w:cnfStyle w:val="000000000000" w:firstRow="0" w:lastRow="0" w:firstColumn="0" w:lastColumn="0" w:oddVBand="0" w:evenVBand="0" w:oddHBand="0" w:evenHBand="0" w:firstRowFirstColumn="0" w:firstRowLastColumn="0" w:lastRowFirstColumn="0" w:lastRowLastColumn="0"/>
            </w:pPr>
            <w:r w:rsidRPr="00816F31">
              <w:t>9</w:t>
            </w:r>
          </w:p>
        </w:tc>
        <w:tc>
          <w:tcPr>
            <w:tcW w:w="891" w:type="dxa"/>
            <w:noWrap/>
            <w:hideMark/>
          </w:tcPr>
          <w:p w14:paraId="36C14845" w14:textId="38357D93"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w:t>
            </w:r>
          </w:p>
        </w:tc>
        <w:tc>
          <w:tcPr>
            <w:tcW w:w="892" w:type="dxa"/>
            <w:noWrap/>
            <w:hideMark/>
          </w:tcPr>
          <w:p w14:paraId="2FFE5A68" w14:textId="02E3A711"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w:t>
            </w:r>
          </w:p>
        </w:tc>
        <w:tc>
          <w:tcPr>
            <w:tcW w:w="892" w:type="dxa"/>
            <w:noWrap/>
            <w:hideMark/>
          </w:tcPr>
          <w:p w14:paraId="4BDF0B5E" w14:textId="22B6DE7C"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w:t>
            </w:r>
          </w:p>
        </w:tc>
        <w:tc>
          <w:tcPr>
            <w:tcW w:w="891" w:type="dxa"/>
            <w:noWrap/>
            <w:hideMark/>
          </w:tcPr>
          <w:p w14:paraId="46C3E8D8" w14:textId="7FD09A8A"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w:t>
            </w:r>
          </w:p>
        </w:tc>
        <w:tc>
          <w:tcPr>
            <w:tcW w:w="892" w:type="dxa"/>
            <w:noWrap/>
            <w:hideMark/>
          </w:tcPr>
          <w:p w14:paraId="64C87C2F" w14:textId="35ADF722"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7A510F7B" w14:textId="75C24D1A"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w:t>
            </w:r>
          </w:p>
        </w:tc>
        <w:tc>
          <w:tcPr>
            <w:tcW w:w="891" w:type="dxa"/>
            <w:noWrap/>
            <w:hideMark/>
          </w:tcPr>
          <w:p w14:paraId="12CBDDEB" w14:textId="4BCB6DC7"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w:t>
            </w:r>
          </w:p>
        </w:tc>
        <w:tc>
          <w:tcPr>
            <w:tcW w:w="892" w:type="dxa"/>
          </w:tcPr>
          <w:p w14:paraId="7BB39511" w14:textId="558B0CAB" w:rsidR="001A7904" w:rsidRPr="00E128D2"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w:t>
            </w:r>
          </w:p>
        </w:tc>
        <w:tc>
          <w:tcPr>
            <w:tcW w:w="892" w:type="dxa"/>
          </w:tcPr>
          <w:p w14:paraId="48B88FC5" w14:textId="7488EBC5" w:rsidR="001A7904" w:rsidRPr="00FE04B9"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w:t>
            </w:r>
          </w:p>
        </w:tc>
        <w:tc>
          <w:tcPr>
            <w:tcW w:w="892" w:type="dxa"/>
          </w:tcPr>
          <w:p w14:paraId="062DA289" w14:textId="43C9CF6A" w:rsidR="001A7904" w:rsidRPr="004A3ABD"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2</w:t>
            </w:r>
          </w:p>
        </w:tc>
      </w:tr>
      <w:tr w:rsidR="00666D10" w:rsidRPr="00A16FF7" w14:paraId="34420E8F" w14:textId="1FC10E34"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hideMark/>
          </w:tcPr>
          <w:p w14:paraId="407C52A4" w14:textId="60DB7973" w:rsidR="001A7904" w:rsidRPr="00A16FF7" w:rsidRDefault="001A7904" w:rsidP="001A7904">
            <w:pPr>
              <w:pStyle w:val="TableText"/>
            </w:pPr>
            <w:r w:rsidRPr="00816F31">
              <w:lastRenderedPageBreak/>
              <w:t>Pps5: Permanent spring</w:t>
            </w:r>
          </w:p>
        </w:tc>
        <w:tc>
          <w:tcPr>
            <w:tcW w:w="992" w:type="dxa"/>
          </w:tcPr>
          <w:p w14:paraId="74C1D313" w14:textId="4BDC32C5" w:rsidR="001A7904" w:rsidRPr="00645B7E" w:rsidRDefault="001A7904" w:rsidP="00666D10">
            <w:pPr>
              <w:pStyle w:val="TableText"/>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122</w:t>
            </w:r>
          </w:p>
        </w:tc>
        <w:tc>
          <w:tcPr>
            <w:tcW w:w="992" w:type="dxa"/>
            <w:noWrap/>
            <w:hideMark/>
          </w:tcPr>
          <w:p w14:paraId="7C7B3611" w14:textId="35760947" w:rsidR="001A7904" w:rsidRPr="00A16FF7" w:rsidRDefault="001A7904" w:rsidP="00666D10">
            <w:pPr>
              <w:pStyle w:val="TableText"/>
              <w:ind w:right="57"/>
              <w:jc w:val="right"/>
              <w:cnfStyle w:val="000000100000" w:firstRow="0" w:lastRow="0" w:firstColumn="0" w:lastColumn="0" w:oddVBand="0" w:evenVBand="0" w:oddHBand="1" w:evenHBand="0" w:firstRowFirstColumn="0" w:firstRowLastColumn="0" w:lastRowFirstColumn="0" w:lastRowLastColumn="0"/>
            </w:pPr>
            <w:r w:rsidRPr="00816F31">
              <w:t>2</w:t>
            </w:r>
          </w:p>
        </w:tc>
        <w:tc>
          <w:tcPr>
            <w:tcW w:w="891" w:type="dxa"/>
            <w:noWrap/>
            <w:hideMark/>
          </w:tcPr>
          <w:p w14:paraId="1DD617E0" w14:textId="433A61C9" w:rsidR="001A7904" w:rsidRPr="00A16FF7"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hideMark/>
          </w:tcPr>
          <w:p w14:paraId="395E9CDB" w14:textId="1A1EA0D7" w:rsidR="001A7904" w:rsidRPr="00A16FF7"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hideMark/>
          </w:tcPr>
          <w:p w14:paraId="7DB44509" w14:textId="262E4606" w:rsidR="001A7904" w:rsidRPr="00A16FF7"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1" w:type="dxa"/>
            <w:noWrap/>
            <w:hideMark/>
          </w:tcPr>
          <w:p w14:paraId="07C9756A" w14:textId="543C6DC5" w:rsidR="001A7904" w:rsidRPr="00A16FF7"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hideMark/>
          </w:tcPr>
          <w:p w14:paraId="56AA22D2" w14:textId="55494DAE" w:rsidR="001A7904" w:rsidRPr="00A16FF7"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hideMark/>
          </w:tcPr>
          <w:p w14:paraId="5806BEC9" w14:textId="45A7DF54" w:rsidR="001A7904" w:rsidRPr="00A16FF7"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1" w:type="dxa"/>
            <w:noWrap/>
            <w:hideMark/>
          </w:tcPr>
          <w:p w14:paraId="15D1FF76" w14:textId="39E24D52" w:rsidR="001A7904" w:rsidRPr="00A16FF7"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Pr>
          <w:p w14:paraId="1DA43E55" w14:textId="24AFF8CE" w:rsidR="001A7904" w:rsidRPr="00E128D2"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Pr>
          <w:p w14:paraId="51A593F7" w14:textId="328708FA" w:rsidR="001A7904" w:rsidRPr="00024F4E"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Pr>
          <w:p w14:paraId="4C4AAFB7" w14:textId="01702721" w:rsidR="001A7904" w:rsidRPr="004A3AB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r>
      <w:tr w:rsidR="00666D10" w:rsidRPr="00A16FF7" w14:paraId="4EFC3193" w14:textId="6843DC9D"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hideMark/>
          </w:tcPr>
          <w:p w14:paraId="653562BB" w14:textId="17800427" w:rsidR="001A7904" w:rsidRPr="00A16FF7" w:rsidRDefault="001A7904" w:rsidP="001A7904">
            <w:pPr>
              <w:pStyle w:val="TableText"/>
            </w:pPr>
            <w:r w:rsidRPr="00816F31">
              <w:t>Pp1.1.2: Permanent paperbark swamp</w:t>
            </w:r>
          </w:p>
        </w:tc>
        <w:tc>
          <w:tcPr>
            <w:tcW w:w="992" w:type="dxa"/>
          </w:tcPr>
          <w:p w14:paraId="79706AF0" w14:textId="28117F8A" w:rsidR="001A7904" w:rsidRPr="00645B7E" w:rsidRDefault="001A7904" w:rsidP="00666D10">
            <w:pPr>
              <w:pStyle w:val="TableText"/>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1</w:t>
            </w:r>
          </w:p>
        </w:tc>
        <w:tc>
          <w:tcPr>
            <w:tcW w:w="992" w:type="dxa"/>
            <w:noWrap/>
            <w:hideMark/>
          </w:tcPr>
          <w:p w14:paraId="4C199785" w14:textId="11432BA2" w:rsidR="001A7904" w:rsidRPr="00A16FF7" w:rsidRDefault="001A7904" w:rsidP="00666D10">
            <w:pPr>
              <w:pStyle w:val="TableText"/>
              <w:ind w:right="57"/>
              <w:jc w:val="right"/>
              <w:cnfStyle w:val="000000000000" w:firstRow="0" w:lastRow="0" w:firstColumn="0" w:lastColumn="0" w:oddVBand="0" w:evenVBand="0" w:oddHBand="0" w:evenHBand="0" w:firstRowFirstColumn="0" w:firstRowLastColumn="0" w:lastRowFirstColumn="0" w:lastRowLastColumn="0"/>
            </w:pPr>
            <w:r w:rsidRPr="00816F31">
              <w:t>1</w:t>
            </w:r>
          </w:p>
        </w:tc>
        <w:tc>
          <w:tcPr>
            <w:tcW w:w="891" w:type="dxa"/>
            <w:noWrap/>
            <w:hideMark/>
          </w:tcPr>
          <w:p w14:paraId="0CD69F43" w14:textId="2F61EEB4"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20A88DEE" w14:textId="7439F0F3"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7D59ACF6" w14:textId="65C1DD5D"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noWrap/>
            <w:hideMark/>
          </w:tcPr>
          <w:p w14:paraId="744D60D6" w14:textId="5AE39E72"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5788DB2A" w14:textId="30DEAF83"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hideMark/>
          </w:tcPr>
          <w:p w14:paraId="384CC9FA" w14:textId="1B708F17"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noWrap/>
            <w:hideMark/>
          </w:tcPr>
          <w:p w14:paraId="74ED4EFD" w14:textId="2BF42F9F" w:rsidR="001A7904" w:rsidRPr="00A16FF7"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Pr>
          <w:p w14:paraId="0816C02B" w14:textId="408E4847" w:rsidR="001A7904" w:rsidRPr="00E128D2"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Pr>
          <w:p w14:paraId="6B75459A" w14:textId="60D25844" w:rsidR="001A7904" w:rsidRPr="00024F4E"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Pr>
          <w:p w14:paraId="0E736AC6" w14:textId="00910B8A" w:rsidR="001A7904" w:rsidRPr="004A3ABD"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r>
      <w:tr w:rsidR="00666D10" w:rsidRPr="00A16FF7" w14:paraId="11450B49" w14:textId="7CD3EB71"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62BDC30A" w14:textId="2446CDE5" w:rsidR="001A7904" w:rsidRPr="00E773E8" w:rsidRDefault="001A7904" w:rsidP="001A7904">
            <w:pPr>
              <w:pStyle w:val="TableText"/>
            </w:pPr>
            <w:r w:rsidRPr="00816F31">
              <w:t>Psp1.1: Saline paperbark swamp</w:t>
            </w:r>
          </w:p>
        </w:tc>
        <w:tc>
          <w:tcPr>
            <w:tcW w:w="992" w:type="dxa"/>
          </w:tcPr>
          <w:p w14:paraId="24F03066" w14:textId="2ABA0FAC" w:rsidR="001A7904" w:rsidRPr="00E773E8" w:rsidRDefault="001A7904" w:rsidP="00666D10">
            <w:pPr>
              <w:pStyle w:val="TableText"/>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31</w:t>
            </w:r>
          </w:p>
        </w:tc>
        <w:tc>
          <w:tcPr>
            <w:tcW w:w="992" w:type="dxa"/>
            <w:noWrap/>
          </w:tcPr>
          <w:p w14:paraId="2D7D83C2" w14:textId="4C9A3961" w:rsidR="001A7904" w:rsidRPr="00800EAB" w:rsidRDefault="001A7904" w:rsidP="00666D10">
            <w:pPr>
              <w:pStyle w:val="TableText"/>
              <w:ind w:right="57"/>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1" w:type="dxa"/>
            <w:noWrap/>
          </w:tcPr>
          <w:p w14:paraId="433486FD" w14:textId="0B5F5A45"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tcPr>
          <w:p w14:paraId="512B65C3" w14:textId="597F58D2"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tcPr>
          <w:p w14:paraId="08EBB91E" w14:textId="7EE9EA0E"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1" w:type="dxa"/>
            <w:noWrap/>
          </w:tcPr>
          <w:p w14:paraId="56296E1E" w14:textId="18A3CF6E"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tcPr>
          <w:p w14:paraId="0E7253E9" w14:textId="02C63880"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tcPr>
          <w:p w14:paraId="5309D168" w14:textId="0099A14E"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1" w:type="dxa"/>
            <w:noWrap/>
          </w:tcPr>
          <w:p w14:paraId="3AB372BA" w14:textId="16301601"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Pr>
          <w:p w14:paraId="2E0BA2A9" w14:textId="2D846F69" w:rsidR="001A7904" w:rsidRPr="00E128D2"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Pr>
          <w:p w14:paraId="3D38D66F" w14:textId="06CBFB48" w:rsidR="001A7904" w:rsidRPr="00024F4E"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Pr>
          <w:p w14:paraId="68FC531F" w14:textId="5A73BB18" w:rsidR="001A7904" w:rsidRPr="004A3AB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r>
      <w:tr w:rsidR="00666D10" w:rsidRPr="00A16FF7" w14:paraId="698CEAAB" w14:textId="330DBCE1" w:rsidTr="00666D10">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109984B0" w14:textId="5B0E86F7" w:rsidR="001A7904" w:rsidRPr="00E773E8" w:rsidRDefault="001A7904" w:rsidP="001A7904">
            <w:pPr>
              <w:pStyle w:val="TableText"/>
            </w:pPr>
            <w:r w:rsidRPr="00816F31">
              <w:t>Psp2.1: Permanent salt marsh</w:t>
            </w:r>
          </w:p>
        </w:tc>
        <w:tc>
          <w:tcPr>
            <w:tcW w:w="992" w:type="dxa"/>
          </w:tcPr>
          <w:p w14:paraId="6C840730" w14:textId="17BBCB2D" w:rsidR="001A7904" w:rsidRPr="00E773E8" w:rsidRDefault="001A7904" w:rsidP="00666D10">
            <w:pPr>
              <w:pStyle w:val="TableText"/>
              <w:spacing w:line="240" w:lineRule="auto"/>
              <w:ind w:right="57"/>
              <w:jc w:val="right"/>
              <w:cnfStyle w:val="000000000000" w:firstRow="0" w:lastRow="0" w:firstColumn="0" w:lastColumn="0" w:oddVBand="0" w:evenVBand="0" w:oddHBand="0" w:evenHBand="0" w:firstRowFirstColumn="0" w:firstRowLastColumn="0" w:lastRowFirstColumn="0" w:lastRowLastColumn="0"/>
            </w:pPr>
            <w:r w:rsidRPr="00816F31">
              <w:t>248</w:t>
            </w:r>
          </w:p>
        </w:tc>
        <w:tc>
          <w:tcPr>
            <w:tcW w:w="992" w:type="dxa"/>
            <w:noWrap/>
          </w:tcPr>
          <w:p w14:paraId="20149F92" w14:textId="103161E1" w:rsidR="001A7904" w:rsidRPr="00800EAB" w:rsidRDefault="001A7904" w:rsidP="00666D10">
            <w:pPr>
              <w:pStyle w:val="TableText"/>
              <w:ind w:right="57"/>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noWrap/>
          </w:tcPr>
          <w:p w14:paraId="523A6381" w14:textId="6ACE4549" w:rsidR="001A7904" w:rsidRPr="00800EAB"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tcPr>
          <w:p w14:paraId="25081FEF" w14:textId="1ED8F98B" w:rsidR="001A7904" w:rsidRPr="00800EAB"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tcPr>
          <w:p w14:paraId="43BDE605" w14:textId="24159A88" w:rsidR="001A7904" w:rsidRPr="00800EAB"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noWrap/>
          </w:tcPr>
          <w:p w14:paraId="672E319E" w14:textId="0D8DB55F" w:rsidR="001A7904" w:rsidRPr="00800EAB"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tcPr>
          <w:p w14:paraId="72327880" w14:textId="41652B11" w:rsidR="001A7904" w:rsidRPr="00800EAB"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noWrap/>
          </w:tcPr>
          <w:p w14:paraId="1545BB3E" w14:textId="546D995A" w:rsidR="001A7904" w:rsidRPr="00800EAB"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1" w:type="dxa"/>
            <w:noWrap/>
          </w:tcPr>
          <w:p w14:paraId="2F2CED00" w14:textId="38FFA6DB" w:rsidR="001A7904" w:rsidRPr="00800EAB"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Pr>
          <w:p w14:paraId="3CE2EB8A" w14:textId="16CA78DB" w:rsidR="001A7904" w:rsidRPr="00E128D2"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Pr>
          <w:p w14:paraId="089DFA1D" w14:textId="24C02A1D" w:rsidR="001A7904" w:rsidRPr="00024F4E"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c>
          <w:tcPr>
            <w:tcW w:w="892" w:type="dxa"/>
          </w:tcPr>
          <w:p w14:paraId="3113DDCE" w14:textId="7B1C6DC7" w:rsidR="001A7904" w:rsidRPr="004A3ABD"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816F31">
              <w:t>0</w:t>
            </w:r>
          </w:p>
        </w:tc>
      </w:tr>
      <w:tr w:rsidR="00666D10" w:rsidRPr="00A16FF7" w14:paraId="62A2750C" w14:textId="6230E80C" w:rsidTr="00666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1E8D97FC" w14:textId="4C826605" w:rsidR="001A7904" w:rsidRPr="00E773E8" w:rsidRDefault="001A7904" w:rsidP="001A7904">
            <w:pPr>
              <w:pStyle w:val="TableText"/>
            </w:pPr>
            <w:r w:rsidRPr="00816F31">
              <w:t>Pt1.5.2: Temporary paperbark swamp</w:t>
            </w:r>
          </w:p>
        </w:tc>
        <w:tc>
          <w:tcPr>
            <w:tcW w:w="992" w:type="dxa"/>
          </w:tcPr>
          <w:p w14:paraId="390C62F5" w14:textId="66A4BC61" w:rsidR="001A7904" w:rsidRPr="00E773E8" w:rsidRDefault="001A7904" w:rsidP="00666D10">
            <w:pPr>
              <w:pStyle w:val="TableText"/>
              <w:spacing w:line="240" w:lineRule="auto"/>
              <w:ind w:right="57"/>
              <w:jc w:val="right"/>
              <w:cnfStyle w:val="000000100000" w:firstRow="0" w:lastRow="0" w:firstColumn="0" w:lastColumn="0" w:oddVBand="0" w:evenVBand="0" w:oddHBand="1" w:evenHBand="0" w:firstRowFirstColumn="0" w:firstRowLastColumn="0" w:lastRowFirstColumn="0" w:lastRowLastColumn="0"/>
            </w:pPr>
            <w:r w:rsidRPr="00816F31">
              <w:t>278</w:t>
            </w:r>
          </w:p>
        </w:tc>
        <w:tc>
          <w:tcPr>
            <w:tcW w:w="992" w:type="dxa"/>
            <w:noWrap/>
          </w:tcPr>
          <w:p w14:paraId="2B3D24A0" w14:textId="042806C5" w:rsidR="001A7904" w:rsidRPr="00800EAB" w:rsidRDefault="001A7904" w:rsidP="00666D10">
            <w:pPr>
              <w:pStyle w:val="TableText"/>
              <w:ind w:right="57"/>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1" w:type="dxa"/>
            <w:noWrap/>
          </w:tcPr>
          <w:p w14:paraId="63B2DCDF" w14:textId="08BB76E7"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tcPr>
          <w:p w14:paraId="5FD0538A" w14:textId="4DD95944"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tcPr>
          <w:p w14:paraId="5621D0FD" w14:textId="5CF336AC"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1" w:type="dxa"/>
            <w:noWrap/>
          </w:tcPr>
          <w:p w14:paraId="6A5B5D6A" w14:textId="0B4F7E50"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tcPr>
          <w:p w14:paraId="4E1B8DBD" w14:textId="3394BC2E"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noWrap/>
          </w:tcPr>
          <w:p w14:paraId="12196A86" w14:textId="726BD103"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1" w:type="dxa"/>
            <w:noWrap/>
          </w:tcPr>
          <w:p w14:paraId="74184881" w14:textId="4BA7FE83" w:rsidR="001A7904" w:rsidRPr="00800EAB"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Pr>
          <w:p w14:paraId="1C0AE502" w14:textId="37F186A0" w:rsidR="001A7904" w:rsidRPr="00E128D2"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Pr>
          <w:p w14:paraId="61DE9F10" w14:textId="237DA909" w:rsidR="001A7904" w:rsidRPr="00024F4E"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c>
          <w:tcPr>
            <w:tcW w:w="892" w:type="dxa"/>
          </w:tcPr>
          <w:p w14:paraId="094307C1" w14:textId="26CA8FF1" w:rsidR="001A7904" w:rsidRPr="004A3AB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816F31">
              <w:t>0</w:t>
            </w:r>
          </w:p>
        </w:tc>
      </w:tr>
      <w:tr w:rsidR="00666D10" w:rsidRPr="009B7FD0" w14:paraId="6E2536C1" w14:textId="6B8D2019" w:rsidTr="00666D10">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noWrap/>
            <w:hideMark/>
          </w:tcPr>
          <w:p w14:paraId="3C06C35F" w14:textId="721B90C6" w:rsidR="001A7904" w:rsidRPr="009B7FD0" w:rsidRDefault="001A7904" w:rsidP="001A7904">
            <w:pPr>
              <w:pStyle w:val="TableText"/>
            </w:pPr>
            <w:r w:rsidRPr="00816F31">
              <w:t>Total</w:t>
            </w:r>
          </w:p>
        </w:tc>
        <w:tc>
          <w:tcPr>
            <w:tcW w:w="992" w:type="dxa"/>
          </w:tcPr>
          <w:p w14:paraId="2B4EC2F2" w14:textId="2DF20E6A" w:rsidR="001A7904" w:rsidRPr="002F162F" w:rsidRDefault="001A7904" w:rsidP="00666D10">
            <w:pPr>
              <w:pStyle w:val="TableText"/>
              <w:spacing w:line="240" w:lineRule="auto"/>
              <w:ind w:right="57"/>
              <w:jc w:val="right"/>
              <w:cnfStyle w:val="010000000000" w:firstRow="0" w:lastRow="1" w:firstColumn="0" w:lastColumn="0" w:oddVBand="0" w:evenVBand="0" w:oddHBand="0" w:evenHBand="0" w:firstRowFirstColumn="0" w:firstRowLastColumn="0" w:lastRowFirstColumn="0" w:lastRowLastColumn="0"/>
            </w:pPr>
            <w:r w:rsidRPr="00816F31">
              <w:t>1,218,880</w:t>
            </w:r>
          </w:p>
        </w:tc>
        <w:tc>
          <w:tcPr>
            <w:tcW w:w="992" w:type="dxa"/>
            <w:noWrap/>
            <w:hideMark/>
          </w:tcPr>
          <w:p w14:paraId="6A81EDB9" w14:textId="6E2F3C08" w:rsidR="001A7904" w:rsidRPr="008637FC" w:rsidRDefault="001A7904" w:rsidP="00666D10">
            <w:pPr>
              <w:pStyle w:val="TableText"/>
              <w:ind w:right="57"/>
              <w:jc w:val="right"/>
              <w:cnfStyle w:val="010000000000" w:firstRow="0" w:lastRow="1" w:firstColumn="0" w:lastColumn="0" w:oddVBand="0" w:evenVBand="0" w:oddHBand="0" w:evenHBand="0" w:firstRowFirstColumn="0" w:firstRowLastColumn="0" w:lastRowFirstColumn="0" w:lastRowLastColumn="0"/>
            </w:pPr>
            <w:r w:rsidRPr="00816F31">
              <w:t>477,161</w:t>
            </w:r>
          </w:p>
        </w:tc>
        <w:tc>
          <w:tcPr>
            <w:tcW w:w="891" w:type="dxa"/>
            <w:noWrap/>
            <w:hideMark/>
          </w:tcPr>
          <w:p w14:paraId="1589C6B9" w14:textId="309B0D71" w:rsidR="001A7904" w:rsidRPr="008637FC"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pPr>
            <w:r w:rsidRPr="00816F31">
              <w:t>32,666</w:t>
            </w:r>
          </w:p>
        </w:tc>
        <w:tc>
          <w:tcPr>
            <w:tcW w:w="892" w:type="dxa"/>
            <w:noWrap/>
            <w:hideMark/>
          </w:tcPr>
          <w:p w14:paraId="61996BFD" w14:textId="32F61CCF" w:rsidR="001A7904" w:rsidRPr="008637FC"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pPr>
            <w:r w:rsidRPr="00816F31">
              <w:t>66,439</w:t>
            </w:r>
          </w:p>
        </w:tc>
        <w:tc>
          <w:tcPr>
            <w:tcW w:w="892" w:type="dxa"/>
            <w:noWrap/>
            <w:hideMark/>
          </w:tcPr>
          <w:p w14:paraId="55D0BF5F" w14:textId="130F5DB3" w:rsidR="001A7904" w:rsidRPr="008637FC"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pPr>
            <w:r w:rsidRPr="00816F31">
              <w:t>41,026</w:t>
            </w:r>
          </w:p>
        </w:tc>
        <w:tc>
          <w:tcPr>
            <w:tcW w:w="891" w:type="dxa"/>
            <w:noWrap/>
            <w:hideMark/>
          </w:tcPr>
          <w:p w14:paraId="444A8005" w14:textId="0C154BA1" w:rsidR="001A7904" w:rsidRPr="008637FC"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pPr>
            <w:r w:rsidRPr="00816F31">
              <w:t>76,335</w:t>
            </w:r>
          </w:p>
        </w:tc>
        <w:tc>
          <w:tcPr>
            <w:tcW w:w="892" w:type="dxa"/>
            <w:noWrap/>
            <w:hideMark/>
          </w:tcPr>
          <w:p w14:paraId="791E17DB" w14:textId="1823C91B" w:rsidR="001A7904" w:rsidRPr="008637FC"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pPr>
            <w:r w:rsidRPr="00816F31">
              <w:t>72,221</w:t>
            </w:r>
          </w:p>
        </w:tc>
        <w:tc>
          <w:tcPr>
            <w:tcW w:w="892" w:type="dxa"/>
            <w:noWrap/>
            <w:hideMark/>
          </w:tcPr>
          <w:p w14:paraId="128616CF" w14:textId="43471338" w:rsidR="001A7904" w:rsidRPr="008637FC"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pPr>
            <w:r w:rsidRPr="00816F31">
              <w:t>46,811</w:t>
            </w:r>
          </w:p>
        </w:tc>
        <w:tc>
          <w:tcPr>
            <w:tcW w:w="891" w:type="dxa"/>
            <w:noWrap/>
            <w:hideMark/>
          </w:tcPr>
          <w:p w14:paraId="3D25CC8E" w14:textId="0F0E4DB1" w:rsidR="001A7904" w:rsidRPr="008637FC"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pPr>
            <w:r w:rsidRPr="00816F31">
              <w:t>78,479</w:t>
            </w:r>
          </w:p>
        </w:tc>
        <w:tc>
          <w:tcPr>
            <w:tcW w:w="892" w:type="dxa"/>
          </w:tcPr>
          <w:p w14:paraId="4BBC37E7" w14:textId="21F34B70" w:rsidR="001A7904" w:rsidRPr="00B444AB"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pPr>
            <w:r w:rsidRPr="00816F31">
              <w:t>78,335</w:t>
            </w:r>
          </w:p>
        </w:tc>
        <w:tc>
          <w:tcPr>
            <w:tcW w:w="892" w:type="dxa"/>
          </w:tcPr>
          <w:p w14:paraId="0C1FB9D4" w14:textId="125957A1" w:rsidR="001A7904" w:rsidRPr="009E6EC1"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pPr>
            <w:r w:rsidRPr="00816F31">
              <w:t>79,955</w:t>
            </w:r>
          </w:p>
        </w:tc>
        <w:tc>
          <w:tcPr>
            <w:tcW w:w="892" w:type="dxa"/>
          </w:tcPr>
          <w:p w14:paraId="201546A3" w14:textId="088373B0" w:rsidR="001A7904" w:rsidRPr="004A3ABD"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pPr>
            <w:r w:rsidRPr="00816F31">
              <w:t>78,633</w:t>
            </w:r>
          </w:p>
        </w:tc>
      </w:tr>
    </w:tbl>
    <w:p w14:paraId="42D07D16" w14:textId="4EC9D6CD" w:rsidR="001A7904" w:rsidRDefault="001A7904" w:rsidP="00512200">
      <w:pPr>
        <w:pStyle w:val="CaptionWithNote"/>
      </w:pPr>
      <w:bookmarkStart w:id="529" w:name="_Ref133966898"/>
      <w:bookmarkStart w:id="530" w:name="_Ref166172566"/>
      <w:bookmarkStart w:id="531" w:name="_Ref194584677"/>
      <w:bookmarkStart w:id="532" w:name="_Toc80971134"/>
      <w:bookmarkStart w:id="533" w:name="_Toc201867438"/>
      <w:bookmarkStart w:id="534" w:name="_Ref133966832"/>
      <w:bookmarkStart w:id="535" w:name="_Ref166172606"/>
      <w:bookmarkStart w:id="536" w:name="_Toc80971133"/>
      <w:r>
        <w:t>Table</w:t>
      </w:r>
      <w:r w:rsidR="00711669">
        <w:t> </w:t>
      </w:r>
      <w:r>
        <w:fldChar w:fldCharType="begin" w:fldLock="1"/>
      </w:r>
      <w:r>
        <w:instrText>STYLEREF 9 \s</w:instrText>
      </w:r>
      <w:r>
        <w:fldChar w:fldCharType="separate"/>
      </w:r>
      <w:r w:rsidR="009B47F6">
        <w:rPr>
          <w:noProof/>
        </w:rPr>
        <w:t>A</w:t>
      </w:r>
      <w:r>
        <w:fldChar w:fldCharType="end"/>
      </w:r>
      <w:r>
        <w:t>.</w:t>
      </w:r>
      <w:r>
        <w:fldChar w:fldCharType="begin"/>
      </w:r>
      <w:r>
        <w:instrText>SEQ ApxTable \* ARABIC \s 9</w:instrText>
      </w:r>
      <w:r>
        <w:fldChar w:fldCharType="separate"/>
      </w:r>
      <w:r w:rsidR="0000560C">
        <w:rPr>
          <w:noProof/>
        </w:rPr>
        <w:t>6</w:t>
      </w:r>
      <w:r>
        <w:fldChar w:fldCharType="end"/>
      </w:r>
      <w:bookmarkEnd w:id="529"/>
      <w:bookmarkEnd w:id="530"/>
      <w:bookmarkEnd w:id="531"/>
      <w:r>
        <w:rPr>
          <w:noProof/>
        </w:rPr>
        <w:t xml:space="preserve"> </w:t>
      </w:r>
      <w:r w:rsidRPr="00357367">
        <w:t xml:space="preserve">Lengths of </w:t>
      </w:r>
      <w:r w:rsidR="00BE5037">
        <w:t xml:space="preserve">ANAE </w:t>
      </w:r>
      <w:r w:rsidRPr="00357367">
        <w:t xml:space="preserve">river </w:t>
      </w:r>
      <w:r w:rsidR="00380401">
        <w:t xml:space="preserve">channel </w:t>
      </w:r>
      <w:r w:rsidRPr="00357367">
        <w:t xml:space="preserve">ecosystem types </w:t>
      </w:r>
      <w:r>
        <w:t>su</w:t>
      </w:r>
      <w:r w:rsidRPr="00357367">
        <w:t>pported</w:t>
      </w:r>
      <w:r>
        <w:t>*</w:t>
      </w:r>
      <w:r w:rsidRPr="00357367">
        <w:t xml:space="preserve"> by </w:t>
      </w:r>
      <w:r>
        <w:t>C</w:t>
      </w:r>
      <w:r w:rsidR="00BE5037">
        <w:t>EW</w:t>
      </w:r>
      <w:r w:rsidRPr="00357367">
        <w:t xml:space="preserve"> </w:t>
      </w:r>
      <w:bookmarkEnd w:id="532"/>
      <w:r>
        <w:t xml:space="preserve">(upstream of the Coorong, Lower Lakes and Murray Mouth), </w:t>
      </w:r>
      <w:r w:rsidR="00B0477D">
        <w:t xml:space="preserve">per year, </w:t>
      </w:r>
      <w:r>
        <w:t>2014–24</w:t>
      </w:r>
      <w:bookmarkEnd w:id="533"/>
    </w:p>
    <w:p w14:paraId="535B7B80" w14:textId="07EA9089" w:rsidR="001A7904" w:rsidRDefault="001A7904" w:rsidP="00512200">
      <w:pPr>
        <w:pStyle w:val="CaptionNote"/>
      </w:pPr>
      <w:r>
        <w:t xml:space="preserve">This information is presented graphically in </w:t>
      </w:r>
      <w:r>
        <w:fldChar w:fldCharType="begin" w:fldLock="1"/>
      </w:r>
      <w:r>
        <w:instrText xml:space="preserve"> REF _Ref41751283 \h </w:instrText>
      </w:r>
      <w:r>
        <w:fldChar w:fldCharType="separate"/>
      </w:r>
      <w:r w:rsidR="009B47F6" w:rsidRPr="00357367">
        <w:t>Figure</w:t>
      </w:r>
      <w:r w:rsidR="009B47F6">
        <w:t> </w:t>
      </w:r>
      <w:r w:rsidR="009B47F6">
        <w:rPr>
          <w:noProof/>
        </w:rPr>
        <w:t>5</w:t>
      </w:r>
      <w:r w:rsidR="009B47F6">
        <w:t>.</w:t>
      </w:r>
      <w:r w:rsidR="009B47F6">
        <w:rPr>
          <w:noProof/>
        </w:rPr>
        <w:t>12</w:t>
      </w:r>
      <w:r>
        <w:fldChar w:fldCharType="end"/>
      </w:r>
      <w:r>
        <w:t xml:space="preserve">. </w:t>
      </w:r>
      <w:r w:rsidR="00684147">
        <w:t xml:space="preserve">* </w:t>
      </w:r>
      <w:r>
        <w:rPr>
          <w:rFonts w:cs="Calibri"/>
        </w:rPr>
        <w:t xml:space="preserve">See Section </w:t>
      </w:r>
      <w:r>
        <w:rPr>
          <w:rFonts w:cs="Calibri"/>
        </w:rPr>
        <w:fldChar w:fldCharType="begin" w:fldLock="1"/>
      </w:r>
      <w:r>
        <w:rPr>
          <w:rFonts w:cs="Calibri"/>
        </w:rPr>
        <w:instrText xml:space="preserve"> REF _Ref131672342 \r \h </w:instrText>
      </w:r>
      <w:r>
        <w:rPr>
          <w:rFonts w:cs="Calibri"/>
        </w:rPr>
      </w:r>
      <w:r>
        <w:rPr>
          <w:rFonts w:cs="Calibri"/>
        </w:rPr>
        <w:fldChar w:fldCharType="separate"/>
      </w:r>
      <w:r w:rsidR="009B47F6">
        <w:rPr>
          <w:rFonts w:cs="Calibri"/>
        </w:rPr>
        <w:t>3.2</w:t>
      </w:r>
      <w:r>
        <w:rPr>
          <w:rFonts w:cs="Calibri"/>
        </w:rPr>
        <w:fldChar w:fldCharType="end"/>
      </w:r>
      <w:r>
        <w:rPr>
          <w:rFonts w:cs="Calibri"/>
        </w:rPr>
        <w:t xml:space="preserve"> for the definition of area supported by</w:t>
      </w:r>
      <w:r w:rsidR="006D55CF" w:rsidRPr="006D55CF">
        <w:t xml:space="preserve"> </w:t>
      </w:r>
      <w:r>
        <w:rPr>
          <w:rFonts w:cs="Calibri"/>
        </w:rPr>
        <w:t>CEW. †</w:t>
      </w:r>
      <w:r>
        <w:t xml:space="preserve"> </w:t>
      </w:r>
      <w:r w:rsidR="008F70B2">
        <w:t xml:space="preserve">in column 1 (ANAE type) </w:t>
      </w:r>
      <w:r w:rsidR="00952132">
        <w:t xml:space="preserve">identifies </w:t>
      </w:r>
      <w:r>
        <w:t>ecosystem t</w:t>
      </w:r>
      <w:r w:rsidRPr="003E17FA">
        <w:t xml:space="preserve">ypes that received </w:t>
      </w:r>
      <w:r>
        <w:t xml:space="preserve">CEW </w:t>
      </w:r>
      <w:r w:rsidRPr="003E17FA">
        <w:t xml:space="preserve">in every year of the </w:t>
      </w:r>
      <w:r>
        <w:t>10-year</w:t>
      </w:r>
      <w:r w:rsidRPr="003E17FA">
        <w:t xml:space="preserve"> monitoring period </w:t>
      </w:r>
      <w:r>
        <w:t xml:space="preserve">(also </w:t>
      </w:r>
      <w:r w:rsidRPr="003E17FA">
        <w:t xml:space="preserve">shaded </w:t>
      </w:r>
      <w:r w:rsidRPr="003D379F">
        <w:rPr>
          <w:shd w:val="clear" w:color="auto" w:fill="D0EAFF" w:themeFill="accent2" w:themeFillTint="1A"/>
        </w:rPr>
        <w:t>blue</w:t>
      </w:r>
      <w:r w:rsidRPr="00D86FBD">
        <w:t>)</w:t>
      </w:r>
      <w:r>
        <w:t xml:space="preserve">. </w:t>
      </w:r>
      <w:r w:rsidR="006D55CF">
        <w:t>ANAE = Australian National Aquatic Ecosystem.</w:t>
      </w:r>
    </w:p>
    <w:tbl>
      <w:tblPr>
        <w:tblStyle w:val="TableFlow-MER"/>
        <w:tblW w:w="0" w:type="auto"/>
        <w:tblLayout w:type="fixed"/>
        <w:tblLook w:val="0660" w:firstRow="1" w:lastRow="1" w:firstColumn="0" w:lastColumn="0" w:noHBand="1" w:noVBand="1"/>
      </w:tblPr>
      <w:tblGrid>
        <w:gridCol w:w="3628"/>
        <w:gridCol w:w="877"/>
        <w:gridCol w:w="1194"/>
        <w:gridCol w:w="949"/>
        <w:gridCol w:w="868"/>
        <w:gridCol w:w="867"/>
        <w:gridCol w:w="868"/>
        <w:gridCol w:w="868"/>
        <w:gridCol w:w="867"/>
        <w:gridCol w:w="868"/>
        <w:gridCol w:w="867"/>
        <w:gridCol w:w="868"/>
        <w:gridCol w:w="868"/>
      </w:tblGrid>
      <w:tr w:rsidR="00666D10" w:rsidRPr="00AD2D36" w14:paraId="0FE10AEA" w14:textId="7C5BA688" w:rsidTr="00666D10">
        <w:trPr>
          <w:cnfStyle w:val="100000000000" w:firstRow="1" w:lastRow="0" w:firstColumn="0" w:lastColumn="0" w:oddVBand="0" w:evenVBand="0" w:oddHBand="0" w:evenHBand="0" w:firstRowFirstColumn="0" w:firstRowLastColumn="0" w:lastRowFirstColumn="0" w:lastRowLastColumn="0"/>
          <w:trHeight w:val="480"/>
        </w:trPr>
        <w:tc>
          <w:tcPr>
            <w:tcW w:w="3628" w:type="dxa"/>
            <w:tcBorders>
              <w:bottom w:val="nil"/>
            </w:tcBorders>
            <w:hideMark/>
          </w:tcPr>
          <w:p w14:paraId="779DB46A" w14:textId="5FD3FB64" w:rsidR="001A7904" w:rsidRPr="00AD2D36" w:rsidRDefault="001A7904">
            <w:pPr>
              <w:pStyle w:val="ColumnHeading"/>
            </w:pPr>
            <w:r w:rsidRPr="00AD2D36">
              <w:t xml:space="preserve">ANAE </w:t>
            </w:r>
            <w:r w:rsidR="008F70B2">
              <w:t>t</w:t>
            </w:r>
            <w:r w:rsidRPr="00AD2D36">
              <w:t>ype</w:t>
            </w:r>
          </w:p>
        </w:tc>
        <w:tc>
          <w:tcPr>
            <w:tcW w:w="877" w:type="dxa"/>
            <w:tcBorders>
              <w:bottom w:val="nil"/>
            </w:tcBorders>
            <w:hideMark/>
          </w:tcPr>
          <w:p w14:paraId="781F3B51" w14:textId="08E6128E" w:rsidR="001A7904" w:rsidRPr="00AD2D36" w:rsidRDefault="001A7904" w:rsidP="00666D10">
            <w:pPr>
              <w:pStyle w:val="ColumnHeading"/>
              <w:ind w:right="-119"/>
            </w:pPr>
            <w:r w:rsidRPr="00AD2D36">
              <w:t>Total length</w:t>
            </w:r>
            <w:r w:rsidR="00666D10">
              <w:t xml:space="preserve"> </w:t>
            </w:r>
            <w:r w:rsidRPr="00AD2D36">
              <w:t>in Basin (km)</w:t>
            </w:r>
          </w:p>
        </w:tc>
        <w:tc>
          <w:tcPr>
            <w:tcW w:w="1194" w:type="dxa"/>
            <w:tcBorders>
              <w:bottom w:val="nil"/>
            </w:tcBorders>
            <w:hideMark/>
          </w:tcPr>
          <w:p w14:paraId="61339985" w14:textId="024FEBA3" w:rsidR="001A7904" w:rsidRPr="00AD2D36" w:rsidRDefault="001A7904" w:rsidP="00666D10">
            <w:pPr>
              <w:pStyle w:val="ColumnHeading"/>
              <w:ind w:right="-57"/>
            </w:pPr>
            <w:r w:rsidRPr="00AD2D36">
              <w:t>Length on managed</w:t>
            </w:r>
            <w:r w:rsidRPr="00AD2D36">
              <w:br/>
              <w:t>floodplain</w:t>
            </w:r>
            <w:r w:rsidR="00666D10">
              <w:t xml:space="preserve"> </w:t>
            </w:r>
            <w:r w:rsidRPr="00AD2D36">
              <w:t>(km)</w:t>
            </w:r>
          </w:p>
        </w:tc>
        <w:tc>
          <w:tcPr>
            <w:tcW w:w="949" w:type="dxa"/>
            <w:tcBorders>
              <w:bottom w:val="nil"/>
            </w:tcBorders>
            <w:hideMark/>
          </w:tcPr>
          <w:p w14:paraId="13957057" w14:textId="77777777" w:rsidR="001A7904" w:rsidRPr="00AD2D36" w:rsidRDefault="001A7904">
            <w:pPr>
              <w:pStyle w:val="ColumnHeading"/>
            </w:pPr>
            <w:r w:rsidRPr="00AD2D36">
              <w:t>2014–15</w:t>
            </w:r>
          </w:p>
        </w:tc>
        <w:tc>
          <w:tcPr>
            <w:tcW w:w="868" w:type="dxa"/>
            <w:tcBorders>
              <w:bottom w:val="nil"/>
            </w:tcBorders>
            <w:hideMark/>
          </w:tcPr>
          <w:p w14:paraId="67037818" w14:textId="77777777" w:rsidR="001A7904" w:rsidRPr="00AD2D36" w:rsidRDefault="001A7904">
            <w:pPr>
              <w:pStyle w:val="ColumnHeading"/>
            </w:pPr>
            <w:r w:rsidRPr="00AD2D36">
              <w:t>2015–16</w:t>
            </w:r>
          </w:p>
        </w:tc>
        <w:tc>
          <w:tcPr>
            <w:tcW w:w="867" w:type="dxa"/>
            <w:tcBorders>
              <w:bottom w:val="nil"/>
            </w:tcBorders>
            <w:hideMark/>
          </w:tcPr>
          <w:p w14:paraId="0B231D4B" w14:textId="77777777" w:rsidR="001A7904" w:rsidRPr="00AD2D36" w:rsidRDefault="001A7904">
            <w:pPr>
              <w:pStyle w:val="ColumnHeading"/>
            </w:pPr>
            <w:r w:rsidRPr="00AD2D36">
              <w:t>2016–17</w:t>
            </w:r>
          </w:p>
        </w:tc>
        <w:tc>
          <w:tcPr>
            <w:tcW w:w="868" w:type="dxa"/>
            <w:tcBorders>
              <w:bottom w:val="nil"/>
            </w:tcBorders>
            <w:hideMark/>
          </w:tcPr>
          <w:p w14:paraId="5D27814A" w14:textId="77777777" w:rsidR="001A7904" w:rsidRPr="00AD2D36" w:rsidRDefault="001A7904">
            <w:pPr>
              <w:pStyle w:val="ColumnHeading"/>
            </w:pPr>
            <w:r w:rsidRPr="00AD2D36">
              <w:t>2017–18</w:t>
            </w:r>
          </w:p>
        </w:tc>
        <w:tc>
          <w:tcPr>
            <w:tcW w:w="868" w:type="dxa"/>
            <w:tcBorders>
              <w:bottom w:val="nil"/>
            </w:tcBorders>
            <w:hideMark/>
          </w:tcPr>
          <w:p w14:paraId="4F97D2D1" w14:textId="77777777" w:rsidR="001A7904" w:rsidRPr="00AD2D36" w:rsidRDefault="001A7904">
            <w:pPr>
              <w:pStyle w:val="ColumnHeading"/>
            </w:pPr>
            <w:r w:rsidRPr="00AD2D36">
              <w:t>2018–19</w:t>
            </w:r>
          </w:p>
        </w:tc>
        <w:tc>
          <w:tcPr>
            <w:tcW w:w="867" w:type="dxa"/>
            <w:tcBorders>
              <w:bottom w:val="nil"/>
            </w:tcBorders>
            <w:hideMark/>
          </w:tcPr>
          <w:p w14:paraId="0E7F7B17" w14:textId="77777777" w:rsidR="001A7904" w:rsidRPr="00AD2D36" w:rsidRDefault="001A7904">
            <w:pPr>
              <w:pStyle w:val="ColumnHeading"/>
            </w:pPr>
            <w:r w:rsidRPr="00AD2D36">
              <w:t>2019–20</w:t>
            </w:r>
          </w:p>
        </w:tc>
        <w:tc>
          <w:tcPr>
            <w:tcW w:w="868" w:type="dxa"/>
            <w:tcBorders>
              <w:bottom w:val="nil"/>
            </w:tcBorders>
            <w:hideMark/>
          </w:tcPr>
          <w:p w14:paraId="4BA1C8B1" w14:textId="77777777" w:rsidR="001A7904" w:rsidRPr="00AD2D36" w:rsidRDefault="001A7904">
            <w:pPr>
              <w:pStyle w:val="ColumnHeading"/>
            </w:pPr>
            <w:r w:rsidRPr="00AD2D36">
              <w:t>2020–21</w:t>
            </w:r>
          </w:p>
        </w:tc>
        <w:tc>
          <w:tcPr>
            <w:tcW w:w="867" w:type="dxa"/>
            <w:tcBorders>
              <w:bottom w:val="nil"/>
            </w:tcBorders>
          </w:tcPr>
          <w:p w14:paraId="189D1601" w14:textId="77777777" w:rsidR="001A7904" w:rsidRPr="00AD2D36" w:rsidRDefault="001A7904">
            <w:pPr>
              <w:pStyle w:val="ColumnHeading"/>
            </w:pPr>
            <w:r w:rsidRPr="00AD2D36">
              <w:t>2021–22</w:t>
            </w:r>
          </w:p>
        </w:tc>
        <w:tc>
          <w:tcPr>
            <w:tcW w:w="868" w:type="dxa"/>
            <w:tcBorders>
              <w:bottom w:val="nil"/>
            </w:tcBorders>
          </w:tcPr>
          <w:p w14:paraId="5D61E6D3" w14:textId="393AAE69" w:rsidR="001A7904" w:rsidRPr="00AD2D36" w:rsidRDefault="001A7904">
            <w:pPr>
              <w:pStyle w:val="ColumnHeading"/>
            </w:pPr>
            <w:r>
              <w:t>2022–23</w:t>
            </w:r>
          </w:p>
        </w:tc>
        <w:tc>
          <w:tcPr>
            <w:tcW w:w="868" w:type="dxa"/>
            <w:tcBorders>
              <w:bottom w:val="nil"/>
            </w:tcBorders>
          </w:tcPr>
          <w:p w14:paraId="6310BD2B" w14:textId="09EFAE45" w:rsidR="001A7904" w:rsidRDefault="001A7904">
            <w:pPr>
              <w:pStyle w:val="ColumnHeading"/>
            </w:pPr>
            <w:r>
              <w:t>2023–24</w:t>
            </w:r>
          </w:p>
        </w:tc>
      </w:tr>
      <w:tr w:rsidR="006E2D3E" w:rsidRPr="003E17FA" w14:paraId="7A3B1B6D" w14:textId="14360DF0" w:rsidTr="00666D10">
        <w:tc>
          <w:tcPr>
            <w:tcW w:w="3628" w:type="dxa"/>
            <w:tcBorders>
              <w:bottom w:val="single" w:sz="4" w:space="0" w:color="FFFFFF" w:themeColor="background1"/>
            </w:tcBorders>
            <w:shd w:val="clear" w:color="auto" w:fill="D0EAFF" w:themeFill="accent2" w:themeFillTint="1A"/>
          </w:tcPr>
          <w:p w14:paraId="476C79D1" w14:textId="48C18DAE" w:rsidR="001A7904" w:rsidRPr="00551947" w:rsidRDefault="001A7904" w:rsidP="001A7904">
            <w:pPr>
              <w:pStyle w:val="TableText"/>
            </w:pPr>
            <w:r w:rsidRPr="00033035">
              <w:t>Rt1.4: Temporary lowland stream</w:t>
            </w:r>
            <w:r w:rsidR="00401AF8">
              <w:rPr>
                <w:rFonts w:cs="Calibri"/>
              </w:rPr>
              <w:t>†</w:t>
            </w:r>
          </w:p>
        </w:tc>
        <w:tc>
          <w:tcPr>
            <w:tcW w:w="877" w:type="dxa"/>
            <w:tcBorders>
              <w:bottom w:val="single" w:sz="4" w:space="0" w:color="FFFFFF" w:themeColor="background1"/>
            </w:tcBorders>
            <w:shd w:val="clear" w:color="auto" w:fill="D0EAFF" w:themeFill="accent2" w:themeFillTint="1A"/>
            <w:noWrap/>
          </w:tcPr>
          <w:p w14:paraId="278A135B" w14:textId="5B6703B8" w:rsidR="001A7904" w:rsidRPr="00551947" w:rsidRDefault="001A7904" w:rsidP="001A7904">
            <w:pPr>
              <w:pStyle w:val="TableText"/>
              <w:jc w:val="right"/>
            </w:pPr>
            <w:r w:rsidRPr="00033035">
              <w:t>136,001</w:t>
            </w:r>
          </w:p>
        </w:tc>
        <w:tc>
          <w:tcPr>
            <w:tcW w:w="1194" w:type="dxa"/>
            <w:tcBorders>
              <w:bottom w:val="single" w:sz="4" w:space="0" w:color="FFFFFF" w:themeColor="background1"/>
            </w:tcBorders>
            <w:shd w:val="clear" w:color="auto" w:fill="D0EAFF" w:themeFill="accent2" w:themeFillTint="1A"/>
            <w:noWrap/>
          </w:tcPr>
          <w:p w14:paraId="77154805" w14:textId="0738BF46" w:rsidR="001A7904" w:rsidRPr="00551947" w:rsidRDefault="001A7904" w:rsidP="00666D10">
            <w:pPr>
              <w:pStyle w:val="TableText"/>
              <w:ind w:right="55"/>
              <w:jc w:val="right"/>
            </w:pPr>
            <w:r w:rsidRPr="00033035">
              <w:t>24,347</w:t>
            </w:r>
          </w:p>
        </w:tc>
        <w:tc>
          <w:tcPr>
            <w:tcW w:w="949" w:type="dxa"/>
            <w:tcBorders>
              <w:bottom w:val="single" w:sz="4" w:space="0" w:color="FFFFFF" w:themeColor="background1"/>
            </w:tcBorders>
            <w:shd w:val="clear" w:color="auto" w:fill="D0EAFF" w:themeFill="accent2" w:themeFillTint="1A"/>
            <w:noWrap/>
          </w:tcPr>
          <w:p w14:paraId="0678F057" w14:textId="7846BAAE" w:rsidR="001A7904" w:rsidRPr="00551947" w:rsidRDefault="001A7904" w:rsidP="001A7904">
            <w:pPr>
              <w:pStyle w:val="TableText"/>
              <w:ind w:right="170"/>
              <w:jc w:val="right"/>
            </w:pPr>
            <w:r w:rsidRPr="00033035">
              <w:t>2,947</w:t>
            </w:r>
          </w:p>
        </w:tc>
        <w:tc>
          <w:tcPr>
            <w:tcW w:w="868" w:type="dxa"/>
            <w:tcBorders>
              <w:bottom w:val="single" w:sz="4" w:space="0" w:color="FFFFFF" w:themeColor="background1"/>
            </w:tcBorders>
            <w:shd w:val="clear" w:color="auto" w:fill="D0EAFF" w:themeFill="accent2" w:themeFillTint="1A"/>
            <w:noWrap/>
          </w:tcPr>
          <w:p w14:paraId="68A8EB48" w14:textId="2F3A6504" w:rsidR="001A7904" w:rsidRPr="00551947" w:rsidRDefault="001A7904" w:rsidP="001A7904">
            <w:pPr>
              <w:pStyle w:val="TableText"/>
              <w:ind w:right="170"/>
              <w:jc w:val="right"/>
            </w:pPr>
            <w:r w:rsidRPr="00033035">
              <w:t>2,975</w:t>
            </w:r>
          </w:p>
        </w:tc>
        <w:tc>
          <w:tcPr>
            <w:tcW w:w="867" w:type="dxa"/>
            <w:tcBorders>
              <w:bottom w:val="single" w:sz="4" w:space="0" w:color="FFFFFF" w:themeColor="background1"/>
            </w:tcBorders>
            <w:shd w:val="clear" w:color="auto" w:fill="D0EAFF" w:themeFill="accent2" w:themeFillTint="1A"/>
            <w:noWrap/>
          </w:tcPr>
          <w:p w14:paraId="33571368" w14:textId="789158C5" w:rsidR="001A7904" w:rsidRPr="00551947" w:rsidRDefault="001A7904" w:rsidP="001A7904">
            <w:pPr>
              <w:pStyle w:val="TableText"/>
              <w:ind w:right="170"/>
              <w:jc w:val="right"/>
            </w:pPr>
            <w:r w:rsidRPr="00033035">
              <w:t>3,218</w:t>
            </w:r>
          </w:p>
        </w:tc>
        <w:tc>
          <w:tcPr>
            <w:tcW w:w="868" w:type="dxa"/>
            <w:tcBorders>
              <w:bottom w:val="single" w:sz="4" w:space="0" w:color="FFFFFF" w:themeColor="background1"/>
            </w:tcBorders>
            <w:shd w:val="clear" w:color="auto" w:fill="D0EAFF" w:themeFill="accent2" w:themeFillTint="1A"/>
            <w:noWrap/>
          </w:tcPr>
          <w:p w14:paraId="2E9045FD" w14:textId="6A4576BE" w:rsidR="001A7904" w:rsidRPr="00551947" w:rsidRDefault="001A7904" w:rsidP="001A7904">
            <w:pPr>
              <w:pStyle w:val="TableText"/>
              <w:ind w:right="170"/>
              <w:jc w:val="right"/>
            </w:pPr>
            <w:r w:rsidRPr="00033035">
              <w:t>3,526</w:t>
            </w:r>
          </w:p>
        </w:tc>
        <w:tc>
          <w:tcPr>
            <w:tcW w:w="868" w:type="dxa"/>
            <w:tcBorders>
              <w:bottom w:val="single" w:sz="4" w:space="0" w:color="FFFFFF" w:themeColor="background1"/>
            </w:tcBorders>
            <w:shd w:val="clear" w:color="auto" w:fill="D0EAFF" w:themeFill="accent2" w:themeFillTint="1A"/>
            <w:noWrap/>
          </w:tcPr>
          <w:p w14:paraId="6FD9C024" w14:textId="5F4C1136" w:rsidR="001A7904" w:rsidRPr="00551947" w:rsidRDefault="001A7904" w:rsidP="001A7904">
            <w:pPr>
              <w:pStyle w:val="TableText"/>
              <w:ind w:right="170"/>
              <w:jc w:val="right"/>
            </w:pPr>
            <w:r w:rsidRPr="00033035">
              <w:t>2,916</w:t>
            </w:r>
          </w:p>
        </w:tc>
        <w:tc>
          <w:tcPr>
            <w:tcW w:w="867" w:type="dxa"/>
            <w:tcBorders>
              <w:bottom w:val="single" w:sz="4" w:space="0" w:color="FFFFFF" w:themeColor="background1"/>
            </w:tcBorders>
            <w:shd w:val="clear" w:color="auto" w:fill="D0EAFF" w:themeFill="accent2" w:themeFillTint="1A"/>
            <w:noWrap/>
          </w:tcPr>
          <w:p w14:paraId="0FAD1EFD" w14:textId="3C0A8F08" w:rsidR="001A7904" w:rsidRPr="00551947" w:rsidRDefault="001A7904" w:rsidP="001A7904">
            <w:pPr>
              <w:pStyle w:val="TableText"/>
              <w:ind w:right="170"/>
              <w:jc w:val="right"/>
            </w:pPr>
            <w:r w:rsidRPr="00033035">
              <w:t>3,496</w:t>
            </w:r>
          </w:p>
        </w:tc>
        <w:tc>
          <w:tcPr>
            <w:tcW w:w="868" w:type="dxa"/>
            <w:tcBorders>
              <w:bottom w:val="single" w:sz="4" w:space="0" w:color="FFFFFF" w:themeColor="background1"/>
            </w:tcBorders>
            <w:shd w:val="clear" w:color="auto" w:fill="D0EAFF" w:themeFill="accent2" w:themeFillTint="1A"/>
            <w:noWrap/>
          </w:tcPr>
          <w:p w14:paraId="7F8A97C3" w14:textId="26E048F0" w:rsidR="001A7904" w:rsidRPr="00551947" w:rsidRDefault="001A7904" w:rsidP="001A7904">
            <w:pPr>
              <w:pStyle w:val="TableText"/>
              <w:ind w:right="170"/>
              <w:jc w:val="right"/>
            </w:pPr>
            <w:r w:rsidRPr="00033035">
              <w:t>4,141</w:t>
            </w:r>
          </w:p>
        </w:tc>
        <w:tc>
          <w:tcPr>
            <w:tcW w:w="867" w:type="dxa"/>
            <w:tcBorders>
              <w:bottom w:val="single" w:sz="4" w:space="0" w:color="FFFFFF" w:themeColor="background1"/>
            </w:tcBorders>
            <w:shd w:val="clear" w:color="auto" w:fill="D0EAFF" w:themeFill="accent2" w:themeFillTint="1A"/>
          </w:tcPr>
          <w:p w14:paraId="02ED1B77" w14:textId="0CA063C6" w:rsidR="001A7904" w:rsidRPr="00551947" w:rsidRDefault="001A7904" w:rsidP="001A7904">
            <w:pPr>
              <w:pStyle w:val="TableText"/>
              <w:ind w:right="170"/>
              <w:jc w:val="right"/>
            </w:pPr>
            <w:r w:rsidRPr="00033035">
              <w:t>6,656</w:t>
            </w:r>
          </w:p>
        </w:tc>
        <w:tc>
          <w:tcPr>
            <w:tcW w:w="868" w:type="dxa"/>
            <w:tcBorders>
              <w:bottom w:val="single" w:sz="4" w:space="0" w:color="FFFFFF" w:themeColor="background1"/>
            </w:tcBorders>
            <w:shd w:val="clear" w:color="auto" w:fill="D0EAFF" w:themeFill="accent2" w:themeFillTint="1A"/>
          </w:tcPr>
          <w:p w14:paraId="5D434F03" w14:textId="721E76C8" w:rsidR="001A7904" w:rsidRPr="00193382" w:rsidRDefault="001A7904" w:rsidP="001A7904">
            <w:pPr>
              <w:pStyle w:val="TableText"/>
              <w:ind w:right="170"/>
              <w:jc w:val="right"/>
            </w:pPr>
            <w:r w:rsidRPr="00033035">
              <w:t>5,985</w:t>
            </w:r>
          </w:p>
        </w:tc>
        <w:tc>
          <w:tcPr>
            <w:tcW w:w="868" w:type="dxa"/>
            <w:tcBorders>
              <w:bottom w:val="single" w:sz="4" w:space="0" w:color="FFFFFF" w:themeColor="background1"/>
            </w:tcBorders>
            <w:shd w:val="clear" w:color="auto" w:fill="D0EAFF" w:themeFill="accent2" w:themeFillTint="1A"/>
          </w:tcPr>
          <w:p w14:paraId="78C17891" w14:textId="15BFBF30" w:rsidR="001A7904" w:rsidRPr="00F3313D" w:rsidRDefault="001A7904" w:rsidP="001A7904">
            <w:pPr>
              <w:pStyle w:val="TableText"/>
              <w:ind w:right="170"/>
              <w:jc w:val="right"/>
            </w:pPr>
            <w:r w:rsidRPr="00033035">
              <w:t>5,285</w:t>
            </w:r>
          </w:p>
        </w:tc>
      </w:tr>
      <w:tr w:rsidR="006E2D3E" w:rsidRPr="003E17FA" w14:paraId="7FBE1EB5" w14:textId="313B3E59" w:rsidTr="00666D10">
        <w:tc>
          <w:tcPr>
            <w:tcW w:w="3628" w:type="dxa"/>
            <w:tcBorders>
              <w:top w:val="single" w:sz="4" w:space="0" w:color="FFFFFF" w:themeColor="background1"/>
              <w:bottom w:val="single" w:sz="4" w:space="0" w:color="FFFFFF" w:themeColor="background1"/>
            </w:tcBorders>
            <w:shd w:val="clear" w:color="auto" w:fill="D0EAFF" w:themeFill="accent2" w:themeFillTint="1A"/>
          </w:tcPr>
          <w:p w14:paraId="489826AC" w14:textId="21DE09F0" w:rsidR="001A7904" w:rsidRPr="00551947" w:rsidRDefault="001A7904" w:rsidP="001A7904">
            <w:pPr>
              <w:pStyle w:val="TableText"/>
            </w:pPr>
            <w:r w:rsidRPr="00033035">
              <w:t>Rp1.4: Permanent lowland stream</w:t>
            </w:r>
            <w:r w:rsidR="00401AF8">
              <w:rPr>
                <w:rFonts w:cs="Calibri"/>
              </w:rPr>
              <w:t>†</w:t>
            </w:r>
          </w:p>
        </w:tc>
        <w:tc>
          <w:tcPr>
            <w:tcW w:w="877" w:type="dxa"/>
            <w:tcBorders>
              <w:top w:val="single" w:sz="4" w:space="0" w:color="FFFFFF" w:themeColor="background1"/>
              <w:bottom w:val="single" w:sz="4" w:space="0" w:color="FFFFFF" w:themeColor="background1"/>
            </w:tcBorders>
            <w:shd w:val="clear" w:color="auto" w:fill="D0EAFF" w:themeFill="accent2" w:themeFillTint="1A"/>
            <w:noWrap/>
          </w:tcPr>
          <w:p w14:paraId="10107AEA" w14:textId="48E99A94" w:rsidR="001A7904" w:rsidRPr="00551947" w:rsidRDefault="001A7904" w:rsidP="001A7904">
            <w:pPr>
              <w:pStyle w:val="TableText"/>
              <w:jc w:val="right"/>
            </w:pPr>
            <w:r w:rsidRPr="00033035">
              <w:t>28,876</w:t>
            </w:r>
          </w:p>
        </w:tc>
        <w:tc>
          <w:tcPr>
            <w:tcW w:w="1194" w:type="dxa"/>
            <w:tcBorders>
              <w:top w:val="single" w:sz="4" w:space="0" w:color="FFFFFF" w:themeColor="background1"/>
              <w:bottom w:val="single" w:sz="4" w:space="0" w:color="FFFFFF" w:themeColor="background1"/>
            </w:tcBorders>
            <w:shd w:val="clear" w:color="auto" w:fill="D0EAFF" w:themeFill="accent2" w:themeFillTint="1A"/>
            <w:noWrap/>
          </w:tcPr>
          <w:p w14:paraId="63482218" w14:textId="4881A445" w:rsidR="001A7904" w:rsidRPr="00551947" w:rsidRDefault="001A7904" w:rsidP="00666D10">
            <w:pPr>
              <w:pStyle w:val="TableText"/>
              <w:ind w:right="55"/>
              <w:jc w:val="right"/>
            </w:pPr>
            <w:r w:rsidRPr="00033035">
              <w:t>20,696</w:t>
            </w:r>
          </w:p>
        </w:tc>
        <w:tc>
          <w:tcPr>
            <w:tcW w:w="949" w:type="dxa"/>
            <w:tcBorders>
              <w:top w:val="single" w:sz="4" w:space="0" w:color="FFFFFF" w:themeColor="background1"/>
              <w:bottom w:val="single" w:sz="4" w:space="0" w:color="FFFFFF" w:themeColor="background1"/>
            </w:tcBorders>
            <w:shd w:val="clear" w:color="auto" w:fill="D0EAFF" w:themeFill="accent2" w:themeFillTint="1A"/>
            <w:noWrap/>
          </w:tcPr>
          <w:p w14:paraId="6150F0AC" w14:textId="6468C0A4" w:rsidR="001A7904" w:rsidRPr="00551947" w:rsidRDefault="001A7904" w:rsidP="001A7904">
            <w:pPr>
              <w:pStyle w:val="TableText"/>
              <w:ind w:right="170"/>
              <w:jc w:val="right"/>
            </w:pPr>
            <w:r w:rsidRPr="00033035">
              <w:t>11,783</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tcPr>
          <w:p w14:paraId="792DDD48" w14:textId="7357E2BA" w:rsidR="001A7904" w:rsidRPr="00551947" w:rsidRDefault="001A7904" w:rsidP="001A7904">
            <w:pPr>
              <w:pStyle w:val="TableText"/>
              <w:ind w:right="170"/>
              <w:jc w:val="right"/>
            </w:pPr>
            <w:r w:rsidRPr="00033035">
              <w:t>12,410</w:t>
            </w:r>
          </w:p>
        </w:tc>
        <w:tc>
          <w:tcPr>
            <w:tcW w:w="867" w:type="dxa"/>
            <w:tcBorders>
              <w:top w:val="single" w:sz="4" w:space="0" w:color="FFFFFF" w:themeColor="background1"/>
              <w:bottom w:val="single" w:sz="4" w:space="0" w:color="FFFFFF" w:themeColor="background1"/>
            </w:tcBorders>
            <w:shd w:val="clear" w:color="auto" w:fill="D0EAFF" w:themeFill="accent2" w:themeFillTint="1A"/>
            <w:noWrap/>
          </w:tcPr>
          <w:p w14:paraId="6F8F1B73" w14:textId="1A1A7121" w:rsidR="001A7904" w:rsidRPr="00551947" w:rsidRDefault="001A7904" w:rsidP="001A7904">
            <w:pPr>
              <w:pStyle w:val="TableText"/>
              <w:ind w:right="170"/>
              <w:jc w:val="right"/>
            </w:pPr>
            <w:r w:rsidRPr="00033035">
              <w:t>13,523</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tcPr>
          <w:p w14:paraId="601CF433" w14:textId="6185F8CA" w:rsidR="001A7904" w:rsidRPr="00551947" w:rsidRDefault="001A7904" w:rsidP="001A7904">
            <w:pPr>
              <w:pStyle w:val="TableText"/>
              <w:ind w:right="170"/>
              <w:jc w:val="right"/>
            </w:pPr>
            <w:r w:rsidRPr="00033035">
              <w:t>13,760</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tcPr>
          <w:p w14:paraId="51D1383F" w14:textId="65BD938E" w:rsidR="001A7904" w:rsidRPr="00551947" w:rsidRDefault="001A7904" w:rsidP="001A7904">
            <w:pPr>
              <w:pStyle w:val="TableText"/>
              <w:ind w:right="170"/>
              <w:jc w:val="right"/>
            </w:pPr>
            <w:r w:rsidRPr="00033035">
              <w:t>10,723</w:t>
            </w:r>
          </w:p>
        </w:tc>
        <w:tc>
          <w:tcPr>
            <w:tcW w:w="867" w:type="dxa"/>
            <w:tcBorders>
              <w:top w:val="single" w:sz="4" w:space="0" w:color="FFFFFF" w:themeColor="background1"/>
              <w:bottom w:val="single" w:sz="4" w:space="0" w:color="FFFFFF" w:themeColor="background1"/>
            </w:tcBorders>
            <w:shd w:val="clear" w:color="auto" w:fill="D0EAFF" w:themeFill="accent2" w:themeFillTint="1A"/>
            <w:noWrap/>
          </w:tcPr>
          <w:p w14:paraId="62679C0E" w14:textId="0D217FC1" w:rsidR="001A7904" w:rsidRPr="00551947" w:rsidRDefault="001A7904" w:rsidP="001A7904">
            <w:pPr>
              <w:pStyle w:val="TableText"/>
              <w:ind w:right="170"/>
              <w:jc w:val="right"/>
            </w:pPr>
            <w:r w:rsidRPr="00033035">
              <w:t>11,565</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tcPr>
          <w:p w14:paraId="3BDAB6C1" w14:textId="727BA60F" w:rsidR="001A7904" w:rsidRPr="00551947" w:rsidRDefault="001A7904" w:rsidP="001A7904">
            <w:pPr>
              <w:pStyle w:val="TableText"/>
              <w:ind w:right="170"/>
              <w:jc w:val="right"/>
            </w:pPr>
            <w:r w:rsidRPr="00033035">
              <w:t>13,560</w:t>
            </w:r>
          </w:p>
        </w:tc>
        <w:tc>
          <w:tcPr>
            <w:tcW w:w="867" w:type="dxa"/>
            <w:tcBorders>
              <w:top w:val="single" w:sz="4" w:space="0" w:color="FFFFFF" w:themeColor="background1"/>
              <w:bottom w:val="single" w:sz="4" w:space="0" w:color="FFFFFF" w:themeColor="background1"/>
            </w:tcBorders>
            <w:shd w:val="clear" w:color="auto" w:fill="D0EAFF" w:themeFill="accent2" w:themeFillTint="1A"/>
          </w:tcPr>
          <w:p w14:paraId="50A1D2A5" w14:textId="3779AAC3" w:rsidR="001A7904" w:rsidRPr="00551947" w:rsidRDefault="001A7904" w:rsidP="001A7904">
            <w:pPr>
              <w:pStyle w:val="TableText"/>
              <w:ind w:right="170"/>
              <w:jc w:val="right"/>
            </w:pPr>
            <w:r w:rsidRPr="00033035">
              <w:t>14,912</w:t>
            </w:r>
          </w:p>
        </w:tc>
        <w:tc>
          <w:tcPr>
            <w:tcW w:w="868" w:type="dxa"/>
            <w:tcBorders>
              <w:top w:val="single" w:sz="4" w:space="0" w:color="FFFFFF" w:themeColor="background1"/>
              <w:bottom w:val="single" w:sz="4" w:space="0" w:color="FFFFFF" w:themeColor="background1"/>
            </w:tcBorders>
            <w:shd w:val="clear" w:color="auto" w:fill="D0EAFF" w:themeFill="accent2" w:themeFillTint="1A"/>
          </w:tcPr>
          <w:p w14:paraId="6B1AD72F" w14:textId="706E7A02" w:rsidR="001A7904" w:rsidRPr="00193382" w:rsidRDefault="001A7904" w:rsidP="001A7904">
            <w:pPr>
              <w:pStyle w:val="TableText"/>
              <w:ind w:right="170"/>
              <w:jc w:val="right"/>
            </w:pPr>
            <w:r w:rsidRPr="00033035">
              <w:t>15,628</w:t>
            </w:r>
          </w:p>
        </w:tc>
        <w:tc>
          <w:tcPr>
            <w:tcW w:w="868" w:type="dxa"/>
            <w:tcBorders>
              <w:top w:val="single" w:sz="4" w:space="0" w:color="FFFFFF" w:themeColor="background1"/>
              <w:bottom w:val="single" w:sz="4" w:space="0" w:color="FFFFFF" w:themeColor="background1"/>
            </w:tcBorders>
            <w:shd w:val="clear" w:color="auto" w:fill="D0EAFF" w:themeFill="accent2" w:themeFillTint="1A"/>
          </w:tcPr>
          <w:p w14:paraId="48D3B6EC" w14:textId="594B90EB" w:rsidR="001A7904" w:rsidRPr="00F3313D" w:rsidRDefault="001A7904" w:rsidP="001A7904">
            <w:pPr>
              <w:pStyle w:val="TableText"/>
              <w:ind w:right="170"/>
              <w:jc w:val="right"/>
            </w:pPr>
            <w:r w:rsidRPr="00033035">
              <w:t>15,227</w:t>
            </w:r>
          </w:p>
        </w:tc>
      </w:tr>
      <w:tr w:rsidR="006E2D3E" w:rsidRPr="003E17FA" w14:paraId="485BB395" w14:textId="7D1D465C" w:rsidTr="00666D10">
        <w:tc>
          <w:tcPr>
            <w:tcW w:w="3628" w:type="dxa"/>
            <w:tcBorders>
              <w:top w:val="single" w:sz="4" w:space="0" w:color="FFFFFF" w:themeColor="background1"/>
              <w:bottom w:val="single" w:sz="4" w:space="0" w:color="FFFFFF" w:themeColor="background1"/>
            </w:tcBorders>
            <w:shd w:val="clear" w:color="auto" w:fill="D0EAFF" w:themeFill="accent2" w:themeFillTint="1A"/>
          </w:tcPr>
          <w:p w14:paraId="3BACF0AD" w14:textId="279ABAC3" w:rsidR="001A7904" w:rsidRPr="00551947" w:rsidRDefault="001A7904" w:rsidP="001A7904">
            <w:pPr>
              <w:pStyle w:val="TableText"/>
            </w:pPr>
            <w:r w:rsidRPr="00033035">
              <w:t>Rt1.2: Temporary transitional zone stream</w:t>
            </w:r>
            <w:r w:rsidR="00401AF8">
              <w:rPr>
                <w:rFonts w:cs="Calibri"/>
              </w:rPr>
              <w:t>†</w:t>
            </w:r>
          </w:p>
        </w:tc>
        <w:tc>
          <w:tcPr>
            <w:tcW w:w="877" w:type="dxa"/>
            <w:tcBorders>
              <w:top w:val="single" w:sz="4" w:space="0" w:color="FFFFFF" w:themeColor="background1"/>
              <w:bottom w:val="single" w:sz="4" w:space="0" w:color="FFFFFF" w:themeColor="background1"/>
            </w:tcBorders>
            <w:shd w:val="clear" w:color="auto" w:fill="D0EAFF" w:themeFill="accent2" w:themeFillTint="1A"/>
            <w:noWrap/>
          </w:tcPr>
          <w:p w14:paraId="7499FE7A" w14:textId="41457F13" w:rsidR="001A7904" w:rsidRPr="00551947" w:rsidRDefault="001A7904" w:rsidP="001A7904">
            <w:pPr>
              <w:pStyle w:val="TableText"/>
              <w:jc w:val="right"/>
            </w:pPr>
            <w:r w:rsidRPr="00033035">
              <w:t>179,113</w:t>
            </w:r>
          </w:p>
        </w:tc>
        <w:tc>
          <w:tcPr>
            <w:tcW w:w="1194" w:type="dxa"/>
            <w:tcBorders>
              <w:top w:val="single" w:sz="4" w:space="0" w:color="FFFFFF" w:themeColor="background1"/>
              <w:bottom w:val="single" w:sz="4" w:space="0" w:color="FFFFFF" w:themeColor="background1"/>
            </w:tcBorders>
            <w:shd w:val="clear" w:color="auto" w:fill="D0EAFF" w:themeFill="accent2" w:themeFillTint="1A"/>
            <w:noWrap/>
          </w:tcPr>
          <w:p w14:paraId="52C48229" w14:textId="151AFA7F" w:rsidR="001A7904" w:rsidRPr="00551947" w:rsidRDefault="001A7904" w:rsidP="00666D10">
            <w:pPr>
              <w:pStyle w:val="TableText"/>
              <w:ind w:right="55"/>
              <w:jc w:val="right"/>
            </w:pPr>
            <w:r w:rsidRPr="00033035">
              <w:t>3,863</w:t>
            </w:r>
          </w:p>
        </w:tc>
        <w:tc>
          <w:tcPr>
            <w:tcW w:w="949" w:type="dxa"/>
            <w:tcBorders>
              <w:top w:val="single" w:sz="4" w:space="0" w:color="FFFFFF" w:themeColor="background1"/>
              <w:bottom w:val="single" w:sz="4" w:space="0" w:color="FFFFFF" w:themeColor="background1"/>
            </w:tcBorders>
            <w:shd w:val="clear" w:color="auto" w:fill="D0EAFF" w:themeFill="accent2" w:themeFillTint="1A"/>
            <w:noWrap/>
          </w:tcPr>
          <w:p w14:paraId="57C231D7" w14:textId="32358348" w:rsidR="001A7904" w:rsidRPr="00551947" w:rsidRDefault="001A7904" w:rsidP="001A7904">
            <w:pPr>
              <w:pStyle w:val="TableText"/>
              <w:ind w:right="170"/>
              <w:jc w:val="right"/>
            </w:pPr>
            <w:r w:rsidRPr="00033035">
              <w:t>250</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tcPr>
          <w:p w14:paraId="4FFEE1DE" w14:textId="1C662076" w:rsidR="001A7904" w:rsidRPr="00551947" w:rsidRDefault="001A7904" w:rsidP="001A7904">
            <w:pPr>
              <w:pStyle w:val="TableText"/>
              <w:ind w:right="170"/>
              <w:jc w:val="right"/>
            </w:pPr>
            <w:r w:rsidRPr="00033035">
              <w:t>75</w:t>
            </w:r>
          </w:p>
        </w:tc>
        <w:tc>
          <w:tcPr>
            <w:tcW w:w="867" w:type="dxa"/>
            <w:tcBorders>
              <w:top w:val="single" w:sz="4" w:space="0" w:color="FFFFFF" w:themeColor="background1"/>
              <w:bottom w:val="single" w:sz="4" w:space="0" w:color="FFFFFF" w:themeColor="background1"/>
            </w:tcBorders>
            <w:shd w:val="clear" w:color="auto" w:fill="D0EAFF" w:themeFill="accent2" w:themeFillTint="1A"/>
            <w:noWrap/>
          </w:tcPr>
          <w:p w14:paraId="002BD68C" w14:textId="0D642EC5" w:rsidR="001A7904" w:rsidRPr="00551947" w:rsidRDefault="001A7904" w:rsidP="001A7904">
            <w:pPr>
              <w:pStyle w:val="TableText"/>
              <w:ind w:right="170"/>
              <w:jc w:val="right"/>
            </w:pPr>
            <w:r w:rsidRPr="00033035">
              <w:t>250</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tcPr>
          <w:p w14:paraId="2CD2649E" w14:textId="07D2BDAF" w:rsidR="001A7904" w:rsidRPr="00551947" w:rsidRDefault="001A7904" w:rsidP="001A7904">
            <w:pPr>
              <w:pStyle w:val="TableText"/>
              <w:ind w:right="170"/>
              <w:jc w:val="right"/>
            </w:pPr>
            <w:r w:rsidRPr="00033035">
              <w:t>94</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tcPr>
          <w:p w14:paraId="1E6ADE3D" w14:textId="7B1B7101" w:rsidR="001A7904" w:rsidRPr="00551947" w:rsidRDefault="001A7904" w:rsidP="001A7904">
            <w:pPr>
              <w:pStyle w:val="TableText"/>
              <w:ind w:right="170"/>
              <w:jc w:val="right"/>
            </w:pPr>
            <w:r w:rsidRPr="00033035">
              <w:t>210</w:t>
            </w:r>
          </w:p>
        </w:tc>
        <w:tc>
          <w:tcPr>
            <w:tcW w:w="867" w:type="dxa"/>
            <w:tcBorders>
              <w:top w:val="single" w:sz="4" w:space="0" w:color="FFFFFF" w:themeColor="background1"/>
              <w:bottom w:val="single" w:sz="4" w:space="0" w:color="FFFFFF" w:themeColor="background1"/>
            </w:tcBorders>
            <w:shd w:val="clear" w:color="auto" w:fill="D0EAFF" w:themeFill="accent2" w:themeFillTint="1A"/>
            <w:noWrap/>
          </w:tcPr>
          <w:p w14:paraId="04DC8E0D" w14:textId="1D40EAF2" w:rsidR="001A7904" w:rsidRPr="00551947" w:rsidRDefault="001A7904" w:rsidP="001A7904">
            <w:pPr>
              <w:pStyle w:val="TableText"/>
              <w:ind w:right="170"/>
              <w:jc w:val="right"/>
            </w:pPr>
            <w:r w:rsidRPr="00033035">
              <w:t>251</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tcPr>
          <w:p w14:paraId="1C422B91" w14:textId="3B51E29D" w:rsidR="001A7904" w:rsidRPr="00551947" w:rsidRDefault="001A7904" w:rsidP="001A7904">
            <w:pPr>
              <w:pStyle w:val="TableText"/>
              <w:ind w:right="170"/>
              <w:jc w:val="right"/>
            </w:pPr>
            <w:r w:rsidRPr="00033035">
              <w:t>251</w:t>
            </w:r>
          </w:p>
        </w:tc>
        <w:tc>
          <w:tcPr>
            <w:tcW w:w="867" w:type="dxa"/>
            <w:tcBorders>
              <w:top w:val="single" w:sz="4" w:space="0" w:color="FFFFFF" w:themeColor="background1"/>
              <w:bottom w:val="single" w:sz="4" w:space="0" w:color="FFFFFF" w:themeColor="background1"/>
            </w:tcBorders>
            <w:shd w:val="clear" w:color="auto" w:fill="D0EAFF" w:themeFill="accent2" w:themeFillTint="1A"/>
          </w:tcPr>
          <w:p w14:paraId="318E1EE9" w14:textId="00DE2B2A" w:rsidR="001A7904" w:rsidRPr="00551947" w:rsidRDefault="001A7904" w:rsidP="001A7904">
            <w:pPr>
              <w:pStyle w:val="TableText"/>
              <w:ind w:right="170"/>
              <w:jc w:val="right"/>
            </w:pPr>
            <w:r w:rsidRPr="00033035">
              <w:t>295</w:t>
            </w:r>
          </w:p>
        </w:tc>
        <w:tc>
          <w:tcPr>
            <w:tcW w:w="868" w:type="dxa"/>
            <w:tcBorders>
              <w:top w:val="single" w:sz="4" w:space="0" w:color="FFFFFF" w:themeColor="background1"/>
              <w:bottom w:val="single" w:sz="4" w:space="0" w:color="FFFFFF" w:themeColor="background1"/>
            </w:tcBorders>
            <w:shd w:val="clear" w:color="auto" w:fill="D0EAFF" w:themeFill="accent2" w:themeFillTint="1A"/>
          </w:tcPr>
          <w:p w14:paraId="3444A431" w14:textId="0E000F4E" w:rsidR="001A7904" w:rsidRPr="00193382" w:rsidRDefault="001A7904" w:rsidP="001A7904">
            <w:pPr>
              <w:pStyle w:val="TableText"/>
              <w:ind w:right="170"/>
              <w:jc w:val="right"/>
            </w:pPr>
            <w:r w:rsidRPr="00033035">
              <w:t>275</w:t>
            </w:r>
          </w:p>
        </w:tc>
        <w:tc>
          <w:tcPr>
            <w:tcW w:w="868" w:type="dxa"/>
            <w:tcBorders>
              <w:top w:val="single" w:sz="4" w:space="0" w:color="FFFFFF" w:themeColor="background1"/>
              <w:bottom w:val="single" w:sz="4" w:space="0" w:color="FFFFFF" w:themeColor="background1"/>
            </w:tcBorders>
            <w:shd w:val="clear" w:color="auto" w:fill="D0EAFF" w:themeFill="accent2" w:themeFillTint="1A"/>
          </w:tcPr>
          <w:p w14:paraId="67213453" w14:textId="3357EEF1" w:rsidR="001A7904" w:rsidRPr="00F3313D" w:rsidRDefault="001A7904" w:rsidP="001A7904">
            <w:pPr>
              <w:pStyle w:val="TableText"/>
              <w:ind w:right="170"/>
              <w:jc w:val="right"/>
            </w:pPr>
            <w:r w:rsidRPr="00033035">
              <w:t>237</w:t>
            </w:r>
          </w:p>
        </w:tc>
      </w:tr>
      <w:tr w:rsidR="006E2D3E" w:rsidRPr="003E17FA" w14:paraId="6031C667" w14:textId="7FE14C8F" w:rsidTr="00666D10">
        <w:tc>
          <w:tcPr>
            <w:tcW w:w="3628" w:type="dxa"/>
            <w:tcBorders>
              <w:top w:val="single" w:sz="4" w:space="0" w:color="FFFFFF" w:themeColor="background1"/>
              <w:bottom w:val="single" w:sz="4" w:space="0" w:color="FFFFFF" w:themeColor="background1"/>
            </w:tcBorders>
            <w:shd w:val="clear" w:color="auto" w:fill="D0EAFF" w:themeFill="accent2" w:themeFillTint="1A"/>
            <w:hideMark/>
          </w:tcPr>
          <w:p w14:paraId="0105356C" w14:textId="7348562E" w:rsidR="001A7904" w:rsidRPr="00551947" w:rsidRDefault="001A7904" w:rsidP="001A7904">
            <w:pPr>
              <w:pStyle w:val="TableText"/>
            </w:pPr>
            <w:r w:rsidRPr="00033035">
              <w:t>Rp1.2: Permanent transitional zone stream</w:t>
            </w:r>
            <w:r w:rsidR="00401AF8">
              <w:rPr>
                <w:rFonts w:cs="Calibri"/>
              </w:rPr>
              <w:t>†</w:t>
            </w:r>
          </w:p>
        </w:tc>
        <w:tc>
          <w:tcPr>
            <w:tcW w:w="877" w:type="dxa"/>
            <w:tcBorders>
              <w:top w:val="single" w:sz="4" w:space="0" w:color="FFFFFF" w:themeColor="background1"/>
              <w:bottom w:val="single" w:sz="4" w:space="0" w:color="FFFFFF" w:themeColor="background1"/>
            </w:tcBorders>
            <w:shd w:val="clear" w:color="auto" w:fill="D0EAFF" w:themeFill="accent2" w:themeFillTint="1A"/>
            <w:noWrap/>
            <w:hideMark/>
          </w:tcPr>
          <w:p w14:paraId="3FDF1EFD" w14:textId="7AC74353" w:rsidR="001A7904" w:rsidRPr="00551947" w:rsidRDefault="001A7904" w:rsidP="001A7904">
            <w:pPr>
              <w:pStyle w:val="TableText"/>
              <w:jc w:val="right"/>
            </w:pPr>
            <w:r w:rsidRPr="00033035">
              <w:t>10,553</w:t>
            </w:r>
          </w:p>
        </w:tc>
        <w:tc>
          <w:tcPr>
            <w:tcW w:w="1194" w:type="dxa"/>
            <w:tcBorders>
              <w:top w:val="single" w:sz="4" w:space="0" w:color="FFFFFF" w:themeColor="background1"/>
              <w:bottom w:val="single" w:sz="4" w:space="0" w:color="FFFFFF" w:themeColor="background1"/>
            </w:tcBorders>
            <w:shd w:val="clear" w:color="auto" w:fill="D0EAFF" w:themeFill="accent2" w:themeFillTint="1A"/>
            <w:noWrap/>
            <w:hideMark/>
          </w:tcPr>
          <w:p w14:paraId="6DB4B6EF" w14:textId="3819B44B" w:rsidR="001A7904" w:rsidRPr="00551947" w:rsidRDefault="001A7904" w:rsidP="00666D10">
            <w:pPr>
              <w:pStyle w:val="TableText"/>
              <w:ind w:right="55"/>
              <w:jc w:val="right"/>
            </w:pPr>
            <w:r w:rsidRPr="00033035">
              <w:t>2,040</w:t>
            </w:r>
          </w:p>
        </w:tc>
        <w:tc>
          <w:tcPr>
            <w:tcW w:w="949" w:type="dxa"/>
            <w:tcBorders>
              <w:top w:val="single" w:sz="4" w:space="0" w:color="FFFFFF" w:themeColor="background1"/>
              <w:bottom w:val="single" w:sz="4" w:space="0" w:color="FFFFFF" w:themeColor="background1"/>
            </w:tcBorders>
            <w:shd w:val="clear" w:color="auto" w:fill="D0EAFF" w:themeFill="accent2" w:themeFillTint="1A"/>
            <w:noWrap/>
            <w:hideMark/>
          </w:tcPr>
          <w:p w14:paraId="48DAF120" w14:textId="58B16823" w:rsidR="001A7904" w:rsidRPr="00551947" w:rsidRDefault="001A7904" w:rsidP="001A7904">
            <w:pPr>
              <w:pStyle w:val="TableText"/>
              <w:ind w:right="170"/>
              <w:jc w:val="right"/>
            </w:pPr>
            <w:r w:rsidRPr="00033035">
              <w:t>255</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hideMark/>
          </w:tcPr>
          <w:p w14:paraId="12612DAC" w14:textId="56A7CA20" w:rsidR="001A7904" w:rsidRPr="00551947" w:rsidRDefault="001A7904" w:rsidP="001A7904">
            <w:pPr>
              <w:pStyle w:val="TableText"/>
              <w:ind w:right="170"/>
              <w:jc w:val="right"/>
            </w:pPr>
            <w:r w:rsidRPr="00033035">
              <w:t>249</w:t>
            </w:r>
          </w:p>
        </w:tc>
        <w:tc>
          <w:tcPr>
            <w:tcW w:w="867" w:type="dxa"/>
            <w:tcBorders>
              <w:top w:val="single" w:sz="4" w:space="0" w:color="FFFFFF" w:themeColor="background1"/>
              <w:bottom w:val="single" w:sz="4" w:space="0" w:color="FFFFFF" w:themeColor="background1"/>
            </w:tcBorders>
            <w:shd w:val="clear" w:color="auto" w:fill="D0EAFF" w:themeFill="accent2" w:themeFillTint="1A"/>
            <w:noWrap/>
            <w:hideMark/>
          </w:tcPr>
          <w:p w14:paraId="3521D92E" w14:textId="314F3619" w:rsidR="001A7904" w:rsidRPr="00551947" w:rsidRDefault="001A7904" w:rsidP="001A7904">
            <w:pPr>
              <w:pStyle w:val="TableText"/>
              <w:ind w:right="170"/>
              <w:jc w:val="right"/>
            </w:pPr>
            <w:r w:rsidRPr="00033035">
              <w:t>374</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hideMark/>
          </w:tcPr>
          <w:p w14:paraId="6E958E4D" w14:textId="623B9463" w:rsidR="001A7904" w:rsidRPr="00551947" w:rsidRDefault="001A7904" w:rsidP="001A7904">
            <w:pPr>
              <w:pStyle w:val="TableText"/>
              <w:ind w:right="170"/>
              <w:jc w:val="right"/>
            </w:pPr>
            <w:r w:rsidRPr="00033035">
              <w:t>461</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hideMark/>
          </w:tcPr>
          <w:p w14:paraId="7A8122F2" w14:textId="1DC8C343" w:rsidR="001A7904" w:rsidRPr="00551947" w:rsidRDefault="001A7904" w:rsidP="001A7904">
            <w:pPr>
              <w:pStyle w:val="TableText"/>
              <w:ind w:right="170"/>
              <w:jc w:val="right"/>
            </w:pPr>
            <w:r w:rsidRPr="00033035">
              <w:t>247</w:t>
            </w:r>
          </w:p>
        </w:tc>
        <w:tc>
          <w:tcPr>
            <w:tcW w:w="867" w:type="dxa"/>
            <w:tcBorders>
              <w:top w:val="single" w:sz="4" w:space="0" w:color="FFFFFF" w:themeColor="background1"/>
              <w:bottom w:val="single" w:sz="4" w:space="0" w:color="FFFFFF" w:themeColor="background1"/>
            </w:tcBorders>
            <w:shd w:val="clear" w:color="auto" w:fill="D0EAFF" w:themeFill="accent2" w:themeFillTint="1A"/>
            <w:noWrap/>
            <w:hideMark/>
          </w:tcPr>
          <w:p w14:paraId="47268B3C" w14:textId="6D79008A" w:rsidR="001A7904" w:rsidRPr="00551947" w:rsidRDefault="001A7904" w:rsidP="001A7904">
            <w:pPr>
              <w:pStyle w:val="TableText"/>
              <w:ind w:right="170"/>
              <w:jc w:val="right"/>
            </w:pPr>
            <w:r w:rsidRPr="00033035">
              <w:t>253</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hideMark/>
          </w:tcPr>
          <w:p w14:paraId="2CB8573D" w14:textId="3C9008FE" w:rsidR="001A7904" w:rsidRPr="00551947" w:rsidRDefault="001A7904" w:rsidP="001A7904">
            <w:pPr>
              <w:pStyle w:val="TableText"/>
              <w:ind w:right="170"/>
              <w:jc w:val="right"/>
            </w:pPr>
            <w:r w:rsidRPr="00033035">
              <w:t>447</w:t>
            </w:r>
          </w:p>
        </w:tc>
        <w:tc>
          <w:tcPr>
            <w:tcW w:w="867" w:type="dxa"/>
            <w:tcBorders>
              <w:top w:val="single" w:sz="4" w:space="0" w:color="FFFFFF" w:themeColor="background1"/>
              <w:bottom w:val="single" w:sz="4" w:space="0" w:color="FFFFFF" w:themeColor="background1"/>
            </w:tcBorders>
            <w:shd w:val="clear" w:color="auto" w:fill="D0EAFF" w:themeFill="accent2" w:themeFillTint="1A"/>
          </w:tcPr>
          <w:p w14:paraId="36F77BDA" w14:textId="66D18E20" w:rsidR="001A7904" w:rsidRPr="00551947" w:rsidRDefault="001A7904" w:rsidP="001A7904">
            <w:pPr>
              <w:pStyle w:val="TableText"/>
              <w:ind w:right="170"/>
              <w:jc w:val="right"/>
            </w:pPr>
            <w:r w:rsidRPr="00033035">
              <w:t>270</w:t>
            </w:r>
          </w:p>
        </w:tc>
        <w:tc>
          <w:tcPr>
            <w:tcW w:w="868" w:type="dxa"/>
            <w:tcBorders>
              <w:top w:val="single" w:sz="4" w:space="0" w:color="FFFFFF" w:themeColor="background1"/>
              <w:bottom w:val="single" w:sz="4" w:space="0" w:color="FFFFFF" w:themeColor="background1"/>
            </w:tcBorders>
            <w:shd w:val="clear" w:color="auto" w:fill="D0EAFF" w:themeFill="accent2" w:themeFillTint="1A"/>
          </w:tcPr>
          <w:p w14:paraId="4F5738FB" w14:textId="76CD9790" w:rsidR="001A7904" w:rsidRPr="00A759A4" w:rsidRDefault="001A7904" w:rsidP="001A7904">
            <w:pPr>
              <w:pStyle w:val="TableText"/>
              <w:ind w:right="170"/>
              <w:jc w:val="right"/>
            </w:pPr>
            <w:r w:rsidRPr="00033035">
              <w:t>255</w:t>
            </w:r>
          </w:p>
        </w:tc>
        <w:tc>
          <w:tcPr>
            <w:tcW w:w="868" w:type="dxa"/>
            <w:tcBorders>
              <w:top w:val="single" w:sz="4" w:space="0" w:color="FFFFFF" w:themeColor="background1"/>
              <w:bottom w:val="single" w:sz="4" w:space="0" w:color="FFFFFF" w:themeColor="background1"/>
            </w:tcBorders>
            <w:shd w:val="clear" w:color="auto" w:fill="D0EAFF" w:themeFill="accent2" w:themeFillTint="1A"/>
          </w:tcPr>
          <w:p w14:paraId="0143062F" w14:textId="483C779B" w:rsidR="001A7904" w:rsidRPr="00F3313D" w:rsidRDefault="001A7904" w:rsidP="001A7904">
            <w:pPr>
              <w:pStyle w:val="TableText"/>
              <w:ind w:right="170"/>
              <w:jc w:val="right"/>
            </w:pPr>
            <w:r w:rsidRPr="00033035">
              <w:t>319</w:t>
            </w:r>
          </w:p>
        </w:tc>
      </w:tr>
      <w:tr w:rsidR="001A7904" w:rsidRPr="003E17FA" w14:paraId="49C6385B" w14:textId="0350F2D9" w:rsidTr="00666D10">
        <w:tc>
          <w:tcPr>
            <w:tcW w:w="3628" w:type="dxa"/>
            <w:tcBorders>
              <w:top w:val="single" w:sz="4" w:space="0" w:color="FFFFFF" w:themeColor="background1"/>
              <w:bottom w:val="single" w:sz="4" w:space="0" w:color="FFFFFF" w:themeColor="background1"/>
            </w:tcBorders>
            <w:hideMark/>
          </w:tcPr>
          <w:p w14:paraId="709559B9" w14:textId="78D01B93" w:rsidR="001A7904" w:rsidRPr="00551947" w:rsidRDefault="001A7904" w:rsidP="001A7904">
            <w:pPr>
              <w:pStyle w:val="TableText"/>
            </w:pPr>
            <w:r w:rsidRPr="00033035">
              <w:t>Rp1.3: Permanent low energy upland stream</w:t>
            </w:r>
          </w:p>
        </w:tc>
        <w:tc>
          <w:tcPr>
            <w:tcW w:w="877" w:type="dxa"/>
            <w:tcBorders>
              <w:top w:val="single" w:sz="4" w:space="0" w:color="FFFFFF" w:themeColor="background1"/>
              <w:bottom w:val="single" w:sz="4" w:space="0" w:color="FFFFFF" w:themeColor="background1"/>
            </w:tcBorders>
            <w:noWrap/>
            <w:hideMark/>
          </w:tcPr>
          <w:p w14:paraId="2C9FF529" w14:textId="4C30A198" w:rsidR="001A7904" w:rsidRPr="00551947" w:rsidRDefault="001A7904" w:rsidP="001A7904">
            <w:pPr>
              <w:pStyle w:val="TableText"/>
              <w:jc w:val="right"/>
            </w:pPr>
            <w:r w:rsidRPr="00033035">
              <w:t>4,726</w:t>
            </w:r>
          </w:p>
        </w:tc>
        <w:tc>
          <w:tcPr>
            <w:tcW w:w="1194" w:type="dxa"/>
            <w:tcBorders>
              <w:top w:val="single" w:sz="4" w:space="0" w:color="FFFFFF" w:themeColor="background1"/>
              <w:bottom w:val="single" w:sz="4" w:space="0" w:color="FFFFFF" w:themeColor="background1"/>
            </w:tcBorders>
            <w:noWrap/>
            <w:hideMark/>
          </w:tcPr>
          <w:p w14:paraId="0F8CEF8D" w14:textId="1756E99E" w:rsidR="001A7904" w:rsidRPr="00551947" w:rsidRDefault="001A7904" w:rsidP="00666D10">
            <w:pPr>
              <w:pStyle w:val="TableText"/>
              <w:ind w:right="55"/>
              <w:jc w:val="right"/>
            </w:pPr>
            <w:r w:rsidRPr="00033035">
              <w:t>621</w:t>
            </w:r>
          </w:p>
        </w:tc>
        <w:tc>
          <w:tcPr>
            <w:tcW w:w="949" w:type="dxa"/>
            <w:tcBorders>
              <w:top w:val="single" w:sz="4" w:space="0" w:color="FFFFFF" w:themeColor="background1"/>
              <w:bottom w:val="single" w:sz="4" w:space="0" w:color="FFFFFF" w:themeColor="background1"/>
            </w:tcBorders>
            <w:noWrap/>
            <w:hideMark/>
          </w:tcPr>
          <w:p w14:paraId="2CCEBCE8" w14:textId="33E9C866" w:rsidR="001A7904" w:rsidRPr="00551947" w:rsidRDefault="001A7904" w:rsidP="001A7904">
            <w:pPr>
              <w:pStyle w:val="TableText"/>
              <w:ind w:right="170"/>
              <w:jc w:val="right"/>
            </w:pPr>
            <w:r w:rsidRPr="00033035">
              <w:t>0</w:t>
            </w:r>
          </w:p>
        </w:tc>
        <w:tc>
          <w:tcPr>
            <w:tcW w:w="868" w:type="dxa"/>
            <w:tcBorders>
              <w:top w:val="single" w:sz="4" w:space="0" w:color="FFFFFF" w:themeColor="background1"/>
              <w:bottom w:val="single" w:sz="4" w:space="0" w:color="FFFFFF" w:themeColor="background1"/>
            </w:tcBorders>
            <w:noWrap/>
            <w:hideMark/>
          </w:tcPr>
          <w:p w14:paraId="1231CB1A" w14:textId="357E3B4B" w:rsidR="001A7904" w:rsidRPr="00551947" w:rsidRDefault="001A7904" w:rsidP="001A7904">
            <w:pPr>
              <w:pStyle w:val="TableText"/>
              <w:ind w:right="170"/>
              <w:jc w:val="right"/>
            </w:pPr>
            <w:r w:rsidRPr="00033035">
              <w:t>0</w:t>
            </w:r>
          </w:p>
        </w:tc>
        <w:tc>
          <w:tcPr>
            <w:tcW w:w="867" w:type="dxa"/>
            <w:tcBorders>
              <w:top w:val="single" w:sz="4" w:space="0" w:color="FFFFFF" w:themeColor="background1"/>
              <w:bottom w:val="single" w:sz="4" w:space="0" w:color="FFFFFF" w:themeColor="background1"/>
            </w:tcBorders>
            <w:noWrap/>
            <w:hideMark/>
          </w:tcPr>
          <w:p w14:paraId="1B496E7A" w14:textId="3D1F4914" w:rsidR="001A7904" w:rsidRPr="00551947" w:rsidRDefault="001A7904" w:rsidP="001A7904">
            <w:pPr>
              <w:pStyle w:val="TableText"/>
              <w:ind w:right="170"/>
              <w:jc w:val="right"/>
            </w:pPr>
            <w:r w:rsidRPr="00033035">
              <w:t>0</w:t>
            </w:r>
          </w:p>
        </w:tc>
        <w:tc>
          <w:tcPr>
            <w:tcW w:w="868" w:type="dxa"/>
            <w:tcBorders>
              <w:top w:val="single" w:sz="4" w:space="0" w:color="FFFFFF" w:themeColor="background1"/>
              <w:bottom w:val="single" w:sz="4" w:space="0" w:color="FFFFFF" w:themeColor="background1"/>
            </w:tcBorders>
            <w:noWrap/>
            <w:hideMark/>
          </w:tcPr>
          <w:p w14:paraId="6B20037A" w14:textId="56924E16" w:rsidR="001A7904" w:rsidRPr="00551947" w:rsidRDefault="001A7904" w:rsidP="001A7904">
            <w:pPr>
              <w:pStyle w:val="TableText"/>
              <w:ind w:right="170"/>
              <w:jc w:val="right"/>
            </w:pPr>
            <w:r w:rsidRPr="00033035">
              <w:t>0</w:t>
            </w:r>
          </w:p>
        </w:tc>
        <w:tc>
          <w:tcPr>
            <w:tcW w:w="868" w:type="dxa"/>
            <w:tcBorders>
              <w:top w:val="single" w:sz="4" w:space="0" w:color="FFFFFF" w:themeColor="background1"/>
              <w:bottom w:val="single" w:sz="4" w:space="0" w:color="FFFFFF" w:themeColor="background1"/>
            </w:tcBorders>
            <w:noWrap/>
            <w:hideMark/>
          </w:tcPr>
          <w:p w14:paraId="46325243" w14:textId="02D27981" w:rsidR="001A7904" w:rsidRPr="00551947" w:rsidRDefault="001A7904" w:rsidP="001A7904">
            <w:pPr>
              <w:pStyle w:val="TableText"/>
              <w:ind w:right="170"/>
              <w:jc w:val="right"/>
            </w:pPr>
            <w:r w:rsidRPr="00033035">
              <w:t>0</w:t>
            </w:r>
          </w:p>
        </w:tc>
        <w:tc>
          <w:tcPr>
            <w:tcW w:w="867" w:type="dxa"/>
            <w:tcBorders>
              <w:top w:val="single" w:sz="4" w:space="0" w:color="FFFFFF" w:themeColor="background1"/>
              <w:bottom w:val="single" w:sz="4" w:space="0" w:color="FFFFFF" w:themeColor="background1"/>
            </w:tcBorders>
            <w:noWrap/>
            <w:hideMark/>
          </w:tcPr>
          <w:p w14:paraId="138AA065" w14:textId="196E79AD" w:rsidR="001A7904" w:rsidRPr="00551947" w:rsidRDefault="001A7904" w:rsidP="001A7904">
            <w:pPr>
              <w:pStyle w:val="TableText"/>
              <w:ind w:right="170"/>
              <w:jc w:val="right"/>
            </w:pPr>
            <w:r w:rsidRPr="00033035">
              <w:t>0</w:t>
            </w:r>
          </w:p>
        </w:tc>
        <w:tc>
          <w:tcPr>
            <w:tcW w:w="868" w:type="dxa"/>
            <w:tcBorders>
              <w:top w:val="single" w:sz="4" w:space="0" w:color="FFFFFF" w:themeColor="background1"/>
              <w:bottom w:val="single" w:sz="4" w:space="0" w:color="FFFFFF" w:themeColor="background1"/>
            </w:tcBorders>
            <w:noWrap/>
            <w:hideMark/>
          </w:tcPr>
          <w:p w14:paraId="4838042E" w14:textId="066E4F3A" w:rsidR="001A7904" w:rsidRPr="00551947" w:rsidRDefault="001A7904" w:rsidP="001A7904">
            <w:pPr>
              <w:pStyle w:val="TableText"/>
              <w:ind w:right="170"/>
              <w:jc w:val="right"/>
            </w:pPr>
            <w:r w:rsidRPr="00033035">
              <w:t>0</w:t>
            </w:r>
          </w:p>
        </w:tc>
        <w:tc>
          <w:tcPr>
            <w:tcW w:w="867" w:type="dxa"/>
            <w:tcBorders>
              <w:top w:val="single" w:sz="4" w:space="0" w:color="FFFFFF" w:themeColor="background1"/>
              <w:bottom w:val="single" w:sz="4" w:space="0" w:color="FFFFFF" w:themeColor="background1"/>
            </w:tcBorders>
          </w:tcPr>
          <w:p w14:paraId="2805291C" w14:textId="0D68FF21" w:rsidR="001A7904" w:rsidRPr="00551947" w:rsidRDefault="001A7904" w:rsidP="001A7904">
            <w:pPr>
              <w:pStyle w:val="TableText"/>
              <w:ind w:right="170"/>
              <w:jc w:val="right"/>
            </w:pPr>
            <w:r w:rsidRPr="00033035">
              <w:t>0</w:t>
            </w:r>
          </w:p>
        </w:tc>
        <w:tc>
          <w:tcPr>
            <w:tcW w:w="868" w:type="dxa"/>
            <w:tcBorders>
              <w:top w:val="single" w:sz="4" w:space="0" w:color="FFFFFF" w:themeColor="background1"/>
              <w:bottom w:val="single" w:sz="4" w:space="0" w:color="FFFFFF" w:themeColor="background1"/>
            </w:tcBorders>
          </w:tcPr>
          <w:p w14:paraId="6906ED30" w14:textId="5BC16E83" w:rsidR="001A7904" w:rsidRPr="00A759A4" w:rsidRDefault="001A7904" w:rsidP="001A7904">
            <w:pPr>
              <w:pStyle w:val="TableText"/>
              <w:ind w:right="170"/>
              <w:jc w:val="right"/>
            </w:pPr>
            <w:r w:rsidRPr="00033035">
              <w:t>0</w:t>
            </w:r>
          </w:p>
        </w:tc>
        <w:tc>
          <w:tcPr>
            <w:tcW w:w="868" w:type="dxa"/>
            <w:tcBorders>
              <w:top w:val="single" w:sz="4" w:space="0" w:color="FFFFFF" w:themeColor="background1"/>
              <w:bottom w:val="single" w:sz="4" w:space="0" w:color="FFFFFF" w:themeColor="background1"/>
            </w:tcBorders>
          </w:tcPr>
          <w:p w14:paraId="53812408" w14:textId="26B98AFB" w:rsidR="001A7904" w:rsidRPr="00F3313D" w:rsidRDefault="001A7904" w:rsidP="001A7904">
            <w:pPr>
              <w:pStyle w:val="TableText"/>
              <w:ind w:right="170"/>
              <w:jc w:val="right"/>
            </w:pPr>
            <w:r w:rsidRPr="00033035">
              <w:t>0</w:t>
            </w:r>
          </w:p>
        </w:tc>
      </w:tr>
      <w:tr w:rsidR="006E2D3E" w:rsidRPr="003E17FA" w14:paraId="6E6C619B" w14:textId="1C502AE6" w:rsidTr="00666D10">
        <w:tc>
          <w:tcPr>
            <w:tcW w:w="3628" w:type="dxa"/>
            <w:tcBorders>
              <w:top w:val="single" w:sz="4" w:space="0" w:color="FFFFFF" w:themeColor="background1"/>
              <w:bottom w:val="single" w:sz="4" w:space="0" w:color="FFFFFF" w:themeColor="background1"/>
            </w:tcBorders>
            <w:shd w:val="clear" w:color="auto" w:fill="D0EAFF" w:themeFill="accent2" w:themeFillTint="1A"/>
            <w:hideMark/>
          </w:tcPr>
          <w:p w14:paraId="546CE6CE" w14:textId="7E642696" w:rsidR="001A7904" w:rsidRPr="00551947" w:rsidRDefault="001A7904" w:rsidP="001A7904">
            <w:pPr>
              <w:pStyle w:val="TableText"/>
            </w:pPr>
            <w:r w:rsidRPr="00033035">
              <w:t>Rt1.1: Temporary high energy upland stream</w:t>
            </w:r>
            <w:r w:rsidR="00401AF8">
              <w:rPr>
                <w:rFonts w:cs="Calibri"/>
              </w:rPr>
              <w:t>†</w:t>
            </w:r>
          </w:p>
        </w:tc>
        <w:tc>
          <w:tcPr>
            <w:tcW w:w="877" w:type="dxa"/>
            <w:tcBorders>
              <w:top w:val="single" w:sz="4" w:space="0" w:color="FFFFFF" w:themeColor="background1"/>
              <w:bottom w:val="single" w:sz="4" w:space="0" w:color="FFFFFF" w:themeColor="background1"/>
            </w:tcBorders>
            <w:shd w:val="clear" w:color="auto" w:fill="D0EAFF" w:themeFill="accent2" w:themeFillTint="1A"/>
            <w:noWrap/>
            <w:hideMark/>
          </w:tcPr>
          <w:p w14:paraId="70DF4E51" w14:textId="635C0C54" w:rsidR="001A7904" w:rsidRPr="00551947" w:rsidRDefault="001A7904" w:rsidP="001A7904">
            <w:pPr>
              <w:pStyle w:val="TableText"/>
              <w:jc w:val="right"/>
            </w:pPr>
            <w:r w:rsidRPr="00033035">
              <w:t>110,649</w:t>
            </w:r>
          </w:p>
        </w:tc>
        <w:tc>
          <w:tcPr>
            <w:tcW w:w="1194" w:type="dxa"/>
            <w:tcBorders>
              <w:top w:val="single" w:sz="4" w:space="0" w:color="FFFFFF" w:themeColor="background1"/>
              <w:bottom w:val="single" w:sz="4" w:space="0" w:color="FFFFFF" w:themeColor="background1"/>
            </w:tcBorders>
            <w:shd w:val="clear" w:color="auto" w:fill="D0EAFF" w:themeFill="accent2" w:themeFillTint="1A"/>
            <w:noWrap/>
            <w:hideMark/>
          </w:tcPr>
          <w:p w14:paraId="41CC5F54" w14:textId="28E287AA" w:rsidR="001A7904" w:rsidRPr="00551947" w:rsidRDefault="001A7904" w:rsidP="00666D10">
            <w:pPr>
              <w:pStyle w:val="TableText"/>
              <w:ind w:right="55"/>
              <w:jc w:val="right"/>
            </w:pPr>
            <w:r w:rsidRPr="00033035">
              <w:t>331</w:t>
            </w:r>
          </w:p>
        </w:tc>
        <w:tc>
          <w:tcPr>
            <w:tcW w:w="949" w:type="dxa"/>
            <w:tcBorders>
              <w:top w:val="single" w:sz="4" w:space="0" w:color="FFFFFF" w:themeColor="background1"/>
              <w:bottom w:val="single" w:sz="4" w:space="0" w:color="FFFFFF" w:themeColor="background1"/>
            </w:tcBorders>
            <w:shd w:val="clear" w:color="auto" w:fill="D0EAFF" w:themeFill="accent2" w:themeFillTint="1A"/>
            <w:noWrap/>
            <w:hideMark/>
          </w:tcPr>
          <w:p w14:paraId="5871F48D" w14:textId="33CD0019" w:rsidR="001A7904" w:rsidRPr="00551947" w:rsidRDefault="001A7904" w:rsidP="001A7904">
            <w:pPr>
              <w:pStyle w:val="TableText"/>
              <w:ind w:right="170"/>
              <w:jc w:val="right"/>
            </w:pPr>
            <w:r w:rsidRPr="00033035">
              <w:t>17</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hideMark/>
          </w:tcPr>
          <w:p w14:paraId="26BFB9AA" w14:textId="6AF61054" w:rsidR="001A7904" w:rsidRPr="00551947" w:rsidRDefault="001A7904" w:rsidP="001A7904">
            <w:pPr>
              <w:pStyle w:val="TableText"/>
              <w:ind w:right="170"/>
              <w:jc w:val="right"/>
            </w:pPr>
            <w:r w:rsidRPr="00033035">
              <w:t>17</w:t>
            </w:r>
          </w:p>
        </w:tc>
        <w:tc>
          <w:tcPr>
            <w:tcW w:w="867" w:type="dxa"/>
            <w:tcBorders>
              <w:top w:val="single" w:sz="4" w:space="0" w:color="FFFFFF" w:themeColor="background1"/>
              <w:bottom w:val="single" w:sz="4" w:space="0" w:color="FFFFFF" w:themeColor="background1"/>
            </w:tcBorders>
            <w:shd w:val="clear" w:color="auto" w:fill="D0EAFF" w:themeFill="accent2" w:themeFillTint="1A"/>
            <w:noWrap/>
            <w:hideMark/>
          </w:tcPr>
          <w:p w14:paraId="24426C93" w14:textId="5147FA38" w:rsidR="001A7904" w:rsidRPr="00551947" w:rsidRDefault="001A7904" w:rsidP="001A7904">
            <w:pPr>
              <w:pStyle w:val="TableText"/>
              <w:ind w:right="170"/>
              <w:jc w:val="right"/>
            </w:pPr>
            <w:r w:rsidRPr="00033035">
              <w:t>17</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hideMark/>
          </w:tcPr>
          <w:p w14:paraId="234C17A0" w14:textId="13E6AED1" w:rsidR="001A7904" w:rsidRPr="00551947" w:rsidRDefault="001A7904" w:rsidP="001A7904">
            <w:pPr>
              <w:pStyle w:val="TableText"/>
              <w:ind w:right="170"/>
              <w:jc w:val="right"/>
            </w:pPr>
            <w:r w:rsidRPr="00033035">
              <w:t>18</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hideMark/>
          </w:tcPr>
          <w:p w14:paraId="39330EE5" w14:textId="477D4146" w:rsidR="001A7904" w:rsidRPr="00551947" w:rsidRDefault="001A7904" w:rsidP="001A7904">
            <w:pPr>
              <w:pStyle w:val="TableText"/>
              <w:ind w:right="170"/>
              <w:jc w:val="right"/>
            </w:pPr>
            <w:r w:rsidRPr="00033035">
              <w:t>1</w:t>
            </w:r>
          </w:p>
        </w:tc>
        <w:tc>
          <w:tcPr>
            <w:tcW w:w="867" w:type="dxa"/>
            <w:tcBorders>
              <w:top w:val="single" w:sz="4" w:space="0" w:color="FFFFFF" w:themeColor="background1"/>
              <w:bottom w:val="single" w:sz="4" w:space="0" w:color="FFFFFF" w:themeColor="background1"/>
            </w:tcBorders>
            <w:shd w:val="clear" w:color="auto" w:fill="D0EAFF" w:themeFill="accent2" w:themeFillTint="1A"/>
            <w:noWrap/>
            <w:hideMark/>
          </w:tcPr>
          <w:p w14:paraId="76CF42C0" w14:textId="03664604" w:rsidR="001A7904" w:rsidRPr="00551947" w:rsidRDefault="001A7904" w:rsidP="001A7904">
            <w:pPr>
              <w:pStyle w:val="TableText"/>
              <w:ind w:right="170"/>
              <w:jc w:val="right"/>
            </w:pPr>
            <w:r w:rsidRPr="00033035">
              <w:t>17</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hideMark/>
          </w:tcPr>
          <w:p w14:paraId="0840BE9B" w14:textId="5198337E" w:rsidR="001A7904" w:rsidRPr="00551947" w:rsidRDefault="001A7904" w:rsidP="001A7904">
            <w:pPr>
              <w:pStyle w:val="TableText"/>
              <w:ind w:right="170"/>
              <w:jc w:val="right"/>
            </w:pPr>
            <w:r w:rsidRPr="00033035">
              <w:t>17</w:t>
            </w:r>
          </w:p>
        </w:tc>
        <w:tc>
          <w:tcPr>
            <w:tcW w:w="867" w:type="dxa"/>
            <w:tcBorders>
              <w:top w:val="single" w:sz="4" w:space="0" w:color="FFFFFF" w:themeColor="background1"/>
              <w:bottom w:val="single" w:sz="4" w:space="0" w:color="FFFFFF" w:themeColor="background1"/>
            </w:tcBorders>
            <w:shd w:val="clear" w:color="auto" w:fill="D0EAFF" w:themeFill="accent2" w:themeFillTint="1A"/>
          </w:tcPr>
          <w:p w14:paraId="36DD07B7" w14:textId="25C55C05" w:rsidR="001A7904" w:rsidRPr="00551947" w:rsidRDefault="001A7904" w:rsidP="001A7904">
            <w:pPr>
              <w:pStyle w:val="TableText"/>
              <w:ind w:right="170"/>
              <w:jc w:val="right"/>
            </w:pPr>
            <w:r w:rsidRPr="00033035">
              <w:t>19</w:t>
            </w:r>
          </w:p>
        </w:tc>
        <w:tc>
          <w:tcPr>
            <w:tcW w:w="868" w:type="dxa"/>
            <w:tcBorders>
              <w:top w:val="single" w:sz="4" w:space="0" w:color="FFFFFF" w:themeColor="background1"/>
              <w:bottom w:val="single" w:sz="4" w:space="0" w:color="FFFFFF" w:themeColor="background1"/>
            </w:tcBorders>
            <w:shd w:val="clear" w:color="auto" w:fill="D0EAFF" w:themeFill="accent2" w:themeFillTint="1A"/>
          </w:tcPr>
          <w:p w14:paraId="587DD54A" w14:textId="7315A211" w:rsidR="001A7904" w:rsidRPr="00A759A4" w:rsidRDefault="001A7904" w:rsidP="001A7904">
            <w:pPr>
              <w:pStyle w:val="TableText"/>
              <w:ind w:right="170"/>
              <w:jc w:val="right"/>
            </w:pPr>
            <w:r w:rsidRPr="00033035">
              <w:t>27</w:t>
            </w:r>
          </w:p>
        </w:tc>
        <w:tc>
          <w:tcPr>
            <w:tcW w:w="868" w:type="dxa"/>
            <w:tcBorders>
              <w:top w:val="single" w:sz="4" w:space="0" w:color="FFFFFF" w:themeColor="background1"/>
              <w:bottom w:val="single" w:sz="4" w:space="0" w:color="FFFFFF" w:themeColor="background1"/>
            </w:tcBorders>
            <w:shd w:val="clear" w:color="auto" w:fill="D0EAFF" w:themeFill="accent2" w:themeFillTint="1A"/>
          </w:tcPr>
          <w:p w14:paraId="4A8A7892" w14:textId="1FF7494F" w:rsidR="001A7904" w:rsidRPr="00F3313D" w:rsidRDefault="001A7904" w:rsidP="001A7904">
            <w:pPr>
              <w:pStyle w:val="TableText"/>
              <w:ind w:right="170"/>
              <w:jc w:val="right"/>
            </w:pPr>
            <w:r w:rsidRPr="00033035">
              <w:t>0</w:t>
            </w:r>
          </w:p>
        </w:tc>
      </w:tr>
      <w:tr w:rsidR="006E2D3E" w:rsidRPr="003E17FA" w14:paraId="4C81E41F" w14:textId="3D4049AA" w:rsidTr="00666D10">
        <w:tc>
          <w:tcPr>
            <w:tcW w:w="3628" w:type="dxa"/>
            <w:tcBorders>
              <w:top w:val="single" w:sz="4" w:space="0" w:color="FFFFFF" w:themeColor="background1"/>
              <w:bottom w:val="single" w:sz="4" w:space="0" w:color="FFFFFF" w:themeColor="background1"/>
            </w:tcBorders>
            <w:shd w:val="clear" w:color="auto" w:fill="D0EAFF" w:themeFill="accent2" w:themeFillTint="1A"/>
            <w:hideMark/>
          </w:tcPr>
          <w:p w14:paraId="4EE95C76" w14:textId="7EB48742" w:rsidR="001A7904" w:rsidRPr="00551947" w:rsidRDefault="001A7904" w:rsidP="001A7904">
            <w:pPr>
              <w:pStyle w:val="TableText"/>
            </w:pPr>
            <w:r w:rsidRPr="00033035">
              <w:t>Rp1.1: Permanent high energy upland stream</w:t>
            </w:r>
            <w:r w:rsidR="00401AF8">
              <w:rPr>
                <w:rFonts w:cs="Calibri"/>
              </w:rPr>
              <w:t>†</w:t>
            </w:r>
          </w:p>
        </w:tc>
        <w:tc>
          <w:tcPr>
            <w:tcW w:w="877" w:type="dxa"/>
            <w:tcBorders>
              <w:top w:val="single" w:sz="4" w:space="0" w:color="FFFFFF" w:themeColor="background1"/>
              <w:bottom w:val="single" w:sz="4" w:space="0" w:color="FFFFFF" w:themeColor="background1"/>
            </w:tcBorders>
            <w:shd w:val="clear" w:color="auto" w:fill="D0EAFF" w:themeFill="accent2" w:themeFillTint="1A"/>
            <w:noWrap/>
            <w:hideMark/>
          </w:tcPr>
          <w:p w14:paraId="698CFD19" w14:textId="4FAB8FAA" w:rsidR="001A7904" w:rsidRPr="00551947" w:rsidRDefault="001A7904" w:rsidP="001A7904">
            <w:pPr>
              <w:pStyle w:val="TableText"/>
              <w:jc w:val="right"/>
            </w:pPr>
            <w:r w:rsidRPr="00033035">
              <w:t>11,106</w:t>
            </w:r>
          </w:p>
        </w:tc>
        <w:tc>
          <w:tcPr>
            <w:tcW w:w="1194" w:type="dxa"/>
            <w:tcBorders>
              <w:top w:val="single" w:sz="4" w:space="0" w:color="FFFFFF" w:themeColor="background1"/>
              <w:bottom w:val="single" w:sz="4" w:space="0" w:color="FFFFFF" w:themeColor="background1"/>
            </w:tcBorders>
            <w:shd w:val="clear" w:color="auto" w:fill="D0EAFF" w:themeFill="accent2" w:themeFillTint="1A"/>
            <w:noWrap/>
            <w:hideMark/>
          </w:tcPr>
          <w:p w14:paraId="60D686F1" w14:textId="0E1B7F1B" w:rsidR="001A7904" w:rsidRPr="00551947" w:rsidRDefault="001A7904" w:rsidP="00666D10">
            <w:pPr>
              <w:pStyle w:val="TableText"/>
              <w:ind w:right="55"/>
              <w:jc w:val="right"/>
            </w:pPr>
            <w:r w:rsidRPr="00033035">
              <w:t>321</w:t>
            </w:r>
          </w:p>
        </w:tc>
        <w:tc>
          <w:tcPr>
            <w:tcW w:w="949" w:type="dxa"/>
            <w:tcBorders>
              <w:top w:val="single" w:sz="4" w:space="0" w:color="FFFFFF" w:themeColor="background1"/>
              <w:bottom w:val="single" w:sz="4" w:space="0" w:color="FFFFFF" w:themeColor="background1"/>
            </w:tcBorders>
            <w:shd w:val="clear" w:color="auto" w:fill="D0EAFF" w:themeFill="accent2" w:themeFillTint="1A"/>
            <w:noWrap/>
            <w:hideMark/>
          </w:tcPr>
          <w:p w14:paraId="2103A3BE" w14:textId="0CCCE89C" w:rsidR="001A7904" w:rsidRPr="00551947" w:rsidRDefault="001A7904" w:rsidP="001A7904">
            <w:pPr>
              <w:pStyle w:val="TableText"/>
              <w:ind w:right="170"/>
              <w:jc w:val="right"/>
            </w:pPr>
            <w:r w:rsidRPr="00033035">
              <w:t>5</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hideMark/>
          </w:tcPr>
          <w:p w14:paraId="23AD81D9" w14:textId="400A9B90" w:rsidR="001A7904" w:rsidRPr="00551947" w:rsidRDefault="001A7904" w:rsidP="001A7904">
            <w:pPr>
              <w:pStyle w:val="TableText"/>
              <w:ind w:right="170"/>
              <w:jc w:val="right"/>
            </w:pPr>
            <w:r w:rsidRPr="00033035">
              <w:t>5</w:t>
            </w:r>
          </w:p>
        </w:tc>
        <w:tc>
          <w:tcPr>
            <w:tcW w:w="867" w:type="dxa"/>
            <w:tcBorders>
              <w:top w:val="single" w:sz="4" w:space="0" w:color="FFFFFF" w:themeColor="background1"/>
              <w:bottom w:val="single" w:sz="4" w:space="0" w:color="FFFFFF" w:themeColor="background1"/>
            </w:tcBorders>
            <w:shd w:val="clear" w:color="auto" w:fill="D0EAFF" w:themeFill="accent2" w:themeFillTint="1A"/>
            <w:noWrap/>
            <w:hideMark/>
          </w:tcPr>
          <w:p w14:paraId="525B22CB" w14:textId="517AF791" w:rsidR="001A7904" w:rsidRPr="00551947" w:rsidRDefault="001A7904" w:rsidP="001A7904">
            <w:pPr>
              <w:pStyle w:val="TableText"/>
              <w:ind w:right="170"/>
              <w:jc w:val="right"/>
            </w:pPr>
            <w:r w:rsidRPr="00033035">
              <w:t>5</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hideMark/>
          </w:tcPr>
          <w:p w14:paraId="0D52B219" w14:textId="266F2B85" w:rsidR="001A7904" w:rsidRPr="00551947" w:rsidRDefault="001A7904" w:rsidP="001A7904">
            <w:pPr>
              <w:pStyle w:val="TableText"/>
              <w:ind w:right="170"/>
              <w:jc w:val="right"/>
            </w:pPr>
            <w:r w:rsidRPr="00033035">
              <w:t>6</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hideMark/>
          </w:tcPr>
          <w:p w14:paraId="38870F39" w14:textId="25C7DCD4" w:rsidR="001A7904" w:rsidRPr="00551947" w:rsidRDefault="001A7904" w:rsidP="001A7904">
            <w:pPr>
              <w:pStyle w:val="TableText"/>
              <w:ind w:right="170"/>
              <w:jc w:val="right"/>
            </w:pPr>
            <w:r w:rsidRPr="00033035">
              <w:t>5</w:t>
            </w:r>
          </w:p>
        </w:tc>
        <w:tc>
          <w:tcPr>
            <w:tcW w:w="867" w:type="dxa"/>
            <w:tcBorders>
              <w:top w:val="single" w:sz="4" w:space="0" w:color="FFFFFF" w:themeColor="background1"/>
              <w:bottom w:val="single" w:sz="4" w:space="0" w:color="FFFFFF" w:themeColor="background1"/>
            </w:tcBorders>
            <w:shd w:val="clear" w:color="auto" w:fill="D0EAFF" w:themeFill="accent2" w:themeFillTint="1A"/>
            <w:noWrap/>
            <w:hideMark/>
          </w:tcPr>
          <w:p w14:paraId="305FC2A4" w14:textId="74B60AA9" w:rsidR="001A7904" w:rsidRPr="00551947" w:rsidRDefault="001A7904" w:rsidP="001A7904">
            <w:pPr>
              <w:pStyle w:val="TableText"/>
              <w:ind w:right="170"/>
              <w:jc w:val="right"/>
            </w:pPr>
            <w:r w:rsidRPr="00033035">
              <w:t>5</w:t>
            </w:r>
          </w:p>
        </w:tc>
        <w:tc>
          <w:tcPr>
            <w:tcW w:w="868" w:type="dxa"/>
            <w:tcBorders>
              <w:top w:val="single" w:sz="4" w:space="0" w:color="FFFFFF" w:themeColor="background1"/>
              <w:bottom w:val="single" w:sz="4" w:space="0" w:color="FFFFFF" w:themeColor="background1"/>
            </w:tcBorders>
            <w:shd w:val="clear" w:color="auto" w:fill="D0EAFF" w:themeFill="accent2" w:themeFillTint="1A"/>
            <w:noWrap/>
            <w:hideMark/>
          </w:tcPr>
          <w:p w14:paraId="64BAEB9C" w14:textId="23D1E170" w:rsidR="001A7904" w:rsidRPr="00551947" w:rsidRDefault="001A7904" w:rsidP="001A7904">
            <w:pPr>
              <w:pStyle w:val="TableText"/>
              <w:ind w:right="170"/>
              <w:jc w:val="right"/>
            </w:pPr>
            <w:r w:rsidRPr="00033035">
              <w:t>6</w:t>
            </w:r>
          </w:p>
        </w:tc>
        <w:tc>
          <w:tcPr>
            <w:tcW w:w="867" w:type="dxa"/>
            <w:tcBorders>
              <w:top w:val="single" w:sz="4" w:space="0" w:color="FFFFFF" w:themeColor="background1"/>
              <w:bottom w:val="single" w:sz="4" w:space="0" w:color="FFFFFF" w:themeColor="background1"/>
            </w:tcBorders>
            <w:shd w:val="clear" w:color="auto" w:fill="D0EAFF" w:themeFill="accent2" w:themeFillTint="1A"/>
          </w:tcPr>
          <w:p w14:paraId="71EDBE4C" w14:textId="4AF1C592" w:rsidR="001A7904" w:rsidRPr="00551947" w:rsidRDefault="001A7904" w:rsidP="001A7904">
            <w:pPr>
              <w:pStyle w:val="TableText"/>
              <w:ind w:right="170"/>
              <w:jc w:val="right"/>
            </w:pPr>
            <w:r w:rsidRPr="00033035">
              <w:t>5</w:t>
            </w:r>
          </w:p>
        </w:tc>
        <w:tc>
          <w:tcPr>
            <w:tcW w:w="868" w:type="dxa"/>
            <w:tcBorders>
              <w:top w:val="single" w:sz="4" w:space="0" w:color="FFFFFF" w:themeColor="background1"/>
              <w:bottom w:val="single" w:sz="4" w:space="0" w:color="FFFFFF" w:themeColor="background1"/>
            </w:tcBorders>
            <w:shd w:val="clear" w:color="auto" w:fill="D0EAFF" w:themeFill="accent2" w:themeFillTint="1A"/>
          </w:tcPr>
          <w:p w14:paraId="48AA68C3" w14:textId="707E9EF7" w:rsidR="001A7904" w:rsidRPr="00A759A4" w:rsidRDefault="001A7904" w:rsidP="001A7904">
            <w:pPr>
              <w:pStyle w:val="TableText"/>
              <w:ind w:right="170"/>
              <w:jc w:val="right"/>
            </w:pPr>
            <w:r w:rsidRPr="00033035">
              <w:t>7</w:t>
            </w:r>
          </w:p>
        </w:tc>
        <w:tc>
          <w:tcPr>
            <w:tcW w:w="868" w:type="dxa"/>
            <w:tcBorders>
              <w:top w:val="single" w:sz="4" w:space="0" w:color="FFFFFF" w:themeColor="background1"/>
              <w:bottom w:val="single" w:sz="4" w:space="0" w:color="FFFFFF" w:themeColor="background1"/>
            </w:tcBorders>
            <w:shd w:val="clear" w:color="auto" w:fill="D0EAFF" w:themeFill="accent2" w:themeFillTint="1A"/>
          </w:tcPr>
          <w:p w14:paraId="6656C351" w14:textId="44A56F8D" w:rsidR="001A7904" w:rsidRPr="00F3313D" w:rsidRDefault="001A7904" w:rsidP="001A7904">
            <w:pPr>
              <w:pStyle w:val="TableText"/>
              <w:ind w:right="170"/>
              <w:jc w:val="right"/>
            </w:pPr>
            <w:r w:rsidRPr="00033035">
              <w:t>8</w:t>
            </w:r>
          </w:p>
        </w:tc>
      </w:tr>
      <w:tr w:rsidR="001A7904" w:rsidRPr="003E17FA" w14:paraId="1EB743BA" w14:textId="298FDBFC" w:rsidTr="00666D10">
        <w:tc>
          <w:tcPr>
            <w:tcW w:w="3628" w:type="dxa"/>
            <w:tcBorders>
              <w:top w:val="single" w:sz="4" w:space="0" w:color="FFFFFF" w:themeColor="background1"/>
              <w:bottom w:val="single" w:sz="8" w:space="0" w:color="000000" w:themeColor="text1"/>
            </w:tcBorders>
            <w:hideMark/>
          </w:tcPr>
          <w:p w14:paraId="2E194697" w14:textId="5DE1F211" w:rsidR="001A7904" w:rsidRPr="00551947" w:rsidRDefault="001A7904" w:rsidP="001A7904">
            <w:pPr>
              <w:pStyle w:val="TableText"/>
            </w:pPr>
            <w:r w:rsidRPr="00033035">
              <w:t>Rt1.3: Temporary low energy upland stream</w:t>
            </w:r>
          </w:p>
        </w:tc>
        <w:tc>
          <w:tcPr>
            <w:tcW w:w="877" w:type="dxa"/>
            <w:tcBorders>
              <w:top w:val="single" w:sz="4" w:space="0" w:color="FFFFFF" w:themeColor="background1"/>
              <w:bottom w:val="single" w:sz="8" w:space="0" w:color="000000" w:themeColor="text1"/>
            </w:tcBorders>
            <w:noWrap/>
            <w:hideMark/>
          </w:tcPr>
          <w:p w14:paraId="1AB5D3B8" w14:textId="4E16ACE6" w:rsidR="001A7904" w:rsidRPr="00551947" w:rsidRDefault="001A7904" w:rsidP="001A7904">
            <w:pPr>
              <w:pStyle w:val="TableText"/>
              <w:jc w:val="right"/>
            </w:pPr>
            <w:r w:rsidRPr="00033035">
              <w:t>3,554</w:t>
            </w:r>
          </w:p>
        </w:tc>
        <w:tc>
          <w:tcPr>
            <w:tcW w:w="1194" w:type="dxa"/>
            <w:tcBorders>
              <w:top w:val="single" w:sz="4" w:space="0" w:color="FFFFFF" w:themeColor="background1"/>
              <w:bottom w:val="single" w:sz="8" w:space="0" w:color="000000" w:themeColor="text1"/>
            </w:tcBorders>
            <w:noWrap/>
            <w:hideMark/>
          </w:tcPr>
          <w:p w14:paraId="4C87EA8C" w14:textId="631861FB" w:rsidR="001A7904" w:rsidRPr="00551947" w:rsidRDefault="001A7904" w:rsidP="00666D10">
            <w:pPr>
              <w:pStyle w:val="TableText"/>
              <w:ind w:right="55"/>
              <w:jc w:val="right"/>
            </w:pPr>
            <w:r w:rsidRPr="00033035">
              <w:t>268</w:t>
            </w:r>
          </w:p>
        </w:tc>
        <w:tc>
          <w:tcPr>
            <w:tcW w:w="949" w:type="dxa"/>
            <w:tcBorders>
              <w:top w:val="single" w:sz="4" w:space="0" w:color="FFFFFF" w:themeColor="background1"/>
              <w:bottom w:val="single" w:sz="8" w:space="0" w:color="000000" w:themeColor="text1"/>
            </w:tcBorders>
            <w:noWrap/>
            <w:hideMark/>
          </w:tcPr>
          <w:p w14:paraId="153DD940" w14:textId="29E1B86B" w:rsidR="001A7904" w:rsidRPr="00551947" w:rsidRDefault="001A7904" w:rsidP="001A7904">
            <w:pPr>
              <w:pStyle w:val="TableText"/>
              <w:ind w:right="170"/>
              <w:jc w:val="right"/>
            </w:pPr>
            <w:r w:rsidRPr="00033035">
              <w:t>13</w:t>
            </w:r>
          </w:p>
        </w:tc>
        <w:tc>
          <w:tcPr>
            <w:tcW w:w="868" w:type="dxa"/>
            <w:tcBorders>
              <w:top w:val="single" w:sz="4" w:space="0" w:color="FFFFFF" w:themeColor="background1"/>
              <w:bottom w:val="single" w:sz="8" w:space="0" w:color="000000" w:themeColor="text1"/>
            </w:tcBorders>
            <w:noWrap/>
            <w:hideMark/>
          </w:tcPr>
          <w:p w14:paraId="00C41E4E" w14:textId="0AB44747" w:rsidR="001A7904" w:rsidRPr="00551947" w:rsidRDefault="001A7904" w:rsidP="001A7904">
            <w:pPr>
              <w:pStyle w:val="TableText"/>
              <w:ind w:right="170"/>
              <w:jc w:val="right"/>
            </w:pPr>
            <w:r w:rsidRPr="00033035">
              <w:t>13</w:t>
            </w:r>
          </w:p>
        </w:tc>
        <w:tc>
          <w:tcPr>
            <w:tcW w:w="867" w:type="dxa"/>
            <w:tcBorders>
              <w:top w:val="single" w:sz="4" w:space="0" w:color="FFFFFF" w:themeColor="background1"/>
              <w:bottom w:val="single" w:sz="8" w:space="0" w:color="000000" w:themeColor="text1"/>
            </w:tcBorders>
            <w:noWrap/>
            <w:hideMark/>
          </w:tcPr>
          <w:p w14:paraId="7ECB56B2" w14:textId="6535A2EC" w:rsidR="001A7904" w:rsidRPr="00551947" w:rsidRDefault="001A7904" w:rsidP="001A7904">
            <w:pPr>
              <w:pStyle w:val="TableText"/>
              <w:ind w:right="170"/>
              <w:jc w:val="right"/>
            </w:pPr>
            <w:r w:rsidRPr="00033035">
              <w:t>13</w:t>
            </w:r>
          </w:p>
        </w:tc>
        <w:tc>
          <w:tcPr>
            <w:tcW w:w="868" w:type="dxa"/>
            <w:tcBorders>
              <w:top w:val="single" w:sz="4" w:space="0" w:color="FFFFFF" w:themeColor="background1"/>
              <w:bottom w:val="single" w:sz="8" w:space="0" w:color="000000" w:themeColor="text1"/>
            </w:tcBorders>
            <w:noWrap/>
            <w:hideMark/>
          </w:tcPr>
          <w:p w14:paraId="59C9EBFD" w14:textId="14C2E0D5" w:rsidR="001A7904" w:rsidRPr="00551947" w:rsidRDefault="001A7904" w:rsidP="001A7904">
            <w:pPr>
              <w:pStyle w:val="TableText"/>
              <w:ind w:right="170"/>
              <w:jc w:val="right"/>
            </w:pPr>
            <w:r w:rsidRPr="00033035">
              <w:t>13</w:t>
            </w:r>
          </w:p>
        </w:tc>
        <w:tc>
          <w:tcPr>
            <w:tcW w:w="868" w:type="dxa"/>
            <w:tcBorders>
              <w:top w:val="single" w:sz="4" w:space="0" w:color="FFFFFF" w:themeColor="background1"/>
              <w:bottom w:val="single" w:sz="8" w:space="0" w:color="000000" w:themeColor="text1"/>
            </w:tcBorders>
            <w:noWrap/>
            <w:hideMark/>
          </w:tcPr>
          <w:p w14:paraId="326F41EC" w14:textId="6683A5DE" w:rsidR="001A7904" w:rsidRPr="00551947" w:rsidRDefault="001A7904" w:rsidP="001A7904">
            <w:pPr>
              <w:pStyle w:val="TableText"/>
              <w:ind w:right="170"/>
              <w:jc w:val="right"/>
            </w:pPr>
            <w:r w:rsidRPr="00033035">
              <w:t>0</w:t>
            </w:r>
          </w:p>
        </w:tc>
        <w:tc>
          <w:tcPr>
            <w:tcW w:w="867" w:type="dxa"/>
            <w:tcBorders>
              <w:top w:val="single" w:sz="4" w:space="0" w:color="FFFFFF" w:themeColor="background1"/>
              <w:bottom w:val="single" w:sz="8" w:space="0" w:color="000000" w:themeColor="text1"/>
            </w:tcBorders>
            <w:noWrap/>
            <w:hideMark/>
          </w:tcPr>
          <w:p w14:paraId="7140BB9F" w14:textId="1DA17327" w:rsidR="001A7904" w:rsidRPr="00551947" w:rsidRDefault="001A7904" w:rsidP="001A7904">
            <w:pPr>
              <w:pStyle w:val="TableText"/>
              <w:ind w:right="170"/>
              <w:jc w:val="right"/>
            </w:pPr>
            <w:r w:rsidRPr="00033035">
              <w:t>13</w:t>
            </w:r>
          </w:p>
        </w:tc>
        <w:tc>
          <w:tcPr>
            <w:tcW w:w="868" w:type="dxa"/>
            <w:tcBorders>
              <w:top w:val="single" w:sz="4" w:space="0" w:color="FFFFFF" w:themeColor="background1"/>
              <w:bottom w:val="single" w:sz="8" w:space="0" w:color="000000" w:themeColor="text1"/>
            </w:tcBorders>
            <w:noWrap/>
            <w:hideMark/>
          </w:tcPr>
          <w:p w14:paraId="5B6AA823" w14:textId="75988551" w:rsidR="001A7904" w:rsidRPr="00551947" w:rsidRDefault="001A7904" w:rsidP="001A7904">
            <w:pPr>
              <w:pStyle w:val="TableText"/>
              <w:ind w:right="170"/>
              <w:jc w:val="right"/>
            </w:pPr>
            <w:r w:rsidRPr="00033035">
              <w:t>13</w:t>
            </w:r>
          </w:p>
        </w:tc>
        <w:tc>
          <w:tcPr>
            <w:tcW w:w="867" w:type="dxa"/>
            <w:tcBorders>
              <w:top w:val="single" w:sz="4" w:space="0" w:color="FFFFFF" w:themeColor="background1"/>
              <w:bottom w:val="single" w:sz="8" w:space="0" w:color="000000" w:themeColor="text1"/>
            </w:tcBorders>
          </w:tcPr>
          <w:p w14:paraId="25C13DC7" w14:textId="55453A72" w:rsidR="001A7904" w:rsidRPr="00551947" w:rsidRDefault="001A7904" w:rsidP="001A7904">
            <w:pPr>
              <w:pStyle w:val="TableText"/>
              <w:ind w:right="170"/>
              <w:jc w:val="right"/>
            </w:pPr>
            <w:r w:rsidRPr="00033035">
              <w:t>13</w:t>
            </w:r>
          </w:p>
        </w:tc>
        <w:tc>
          <w:tcPr>
            <w:tcW w:w="868" w:type="dxa"/>
            <w:tcBorders>
              <w:top w:val="single" w:sz="4" w:space="0" w:color="FFFFFF" w:themeColor="background1"/>
              <w:bottom w:val="single" w:sz="8" w:space="0" w:color="000000" w:themeColor="text1"/>
            </w:tcBorders>
          </w:tcPr>
          <w:p w14:paraId="016BC6D3" w14:textId="3D0CDBBB" w:rsidR="001A7904" w:rsidRPr="00A759A4" w:rsidRDefault="001A7904" w:rsidP="001A7904">
            <w:pPr>
              <w:pStyle w:val="TableText"/>
              <w:ind w:right="170"/>
              <w:jc w:val="right"/>
            </w:pPr>
            <w:r w:rsidRPr="00033035">
              <w:t>34</w:t>
            </w:r>
          </w:p>
        </w:tc>
        <w:tc>
          <w:tcPr>
            <w:tcW w:w="868" w:type="dxa"/>
            <w:tcBorders>
              <w:top w:val="single" w:sz="4" w:space="0" w:color="FFFFFF" w:themeColor="background1"/>
              <w:bottom w:val="single" w:sz="8" w:space="0" w:color="000000" w:themeColor="text1"/>
            </w:tcBorders>
          </w:tcPr>
          <w:p w14:paraId="0EF7190F" w14:textId="315677EA" w:rsidR="001A7904" w:rsidRPr="00F3313D" w:rsidRDefault="001A7904" w:rsidP="001A7904">
            <w:pPr>
              <w:pStyle w:val="TableText"/>
              <w:ind w:right="170"/>
              <w:jc w:val="right"/>
            </w:pPr>
            <w:r w:rsidRPr="00033035">
              <w:t>0</w:t>
            </w:r>
          </w:p>
        </w:tc>
      </w:tr>
      <w:tr w:rsidR="001A7904" w:rsidRPr="003E17FA" w14:paraId="570F25DD" w14:textId="38890501" w:rsidTr="00666D10">
        <w:trPr>
          <w:cnfStyle w:val="010000000000" w:firstRow="0" w:lastRow="1" w:firstColumn="0" w:lastColumn="0" w:oddVBand="0" w:evenVBand="0" w:oddHBand="0" w:evenHBand="0" w:firstRowFirstColumn="0" w:firstRowLastColumn="0" w:lastRowFirstColumn="0" w:lastRowLastColumn="0"/>
        </w:trPr>
        <w:tc>
          <w:tcPr>
            <w:tcW w:w="3628" w:type="dxa"/>
            <w:noWrap/>
          </w:tcPr>
          <w:p w14:paraId="77ADFD73" w14:textId="73C22AFE" w:rsidR="001A7904" w:rsidRPr="003E17FA" w:rsidRDefault="001A7904" w:rsidP="001A7904">
            <w:pPr>
              <w:pStyle w:val="TableText"/>
            </w:pPr>
            <w:r w:rsidRPr="00033035">
              <w:t>Total</w:t>
            </w:r>
          </w:p>
        </w:tc>
        <w:tc>
          <w:tcPr>
            <w:tcW w:w="877" w:type="dxa"/>
            <w:noWrap/>
          </w:tcPr>
          <w:p w14:paraId="68E12A09" w14:textId="22DD0B84" w:rsidR="001A7904" w:rsidRPr="003E17FA" w:rsidRDefault="001A7904" w:rsidP="001A7904">
            <w:pPr>
              <w:pStyle w:val="TableText"/>
              <w:jc w:val="right"/>
            </w:pPr>
            <w:r w:rsidRPr="00033035">
              <w:t>484,578</w:t>
            </w:r>
          </w:p>
        </w:tc>
        <w:tc>
          <w:tcPr>
            <w:tcW w:w="1194" w:type="dxa"/>
            <w:noWrap/>
          </w:tcPr>
          <w:p w14:paraId="21168A3E" w14:textId="10960015" w:rsidR="001A7904" w:rsidRPr="003E17FA" w:rsidRDefault="001A7904" w:rsidP="00666D10">
            <w:pPr>
              <w:pStyle w:val="TableText"/>
              <w:ind w:right="55"/>
              <w:jc w:val="right"/>
            </w:pPr>
            <w:r w:rsidRPr="00033035">
              <w:t>52,487</w:t>
            </w:r>
          </w:p>
        </w:tc>
        <w:tc>
          <w:tcPr>
            <w:tcW w:w="949" w:type="dxa"/>
            <w:noWrap/>
          </w:tcPr>
          <w:p w14:paraId="78C2205F" w14:textId="0C87013A" w:rsidR="001A7904" w:rsidRPr="003E17FA" w:rsidRDefault="001A7904" w:rsidP="001A7904">
            <w:pPr>
              <w:pStyle w:val="TableText"/>
              <w:ind w:right="170"/>
              <w:jc w:val="right"/>
            </w:pPr>
            <w:r w:rsidRPr="00033035">
              <w:t>15,270</w:t>
            </w:r>
          </w:p>
        </w:tc>
        <w:tc>
          <w:tcPr>
            <w:tcW w:w="868" w:type="dxa"/>
            <w:noWrap/>
          </w:tcPr>
          <w:p w14:paraId="4A60D106" w14:textId="60D4DA03" w:rsidR="001A7904" w:rsidRPr="003E17FA" w:rsidRDefault="001A7904" w:rsidP="001A7904">
            <w:pPr>
              <w:pStyle w:val="TableText"/>
              <w:ind w:right="170"/>
              <w:jc w:val="right"/>
            </w:pPr>
            <w:r w:rsidRPr="00033035">
              <w:t>15,744</w:t>
            </w:r>
          </w:p>
        </w:tc>
        <w:tc>
          <w:tcPr>
            <w:tcW w:w="867" w:type="dxa"/>
            <w:noWrap/>
          </w:tcPr>
          <w:p w14:paraId="7F3FBE66" w14:textId="3AEDFBAB" w:rsidR="001A7904" w:rsidRPr="003E17FA" w:rsidRDefault="001A7904" w:rsidP="001A7904">
            <w:pPr>
              <w:pStyle w:val="TableText"/>
              <w:ind w:right="170"/>
              <w:jc w:val="right"/>
            </w:pPr>
            <w:r w:rsidRPr="00033035">
              <w:t>17,400</w:t>
            </w:r>
          </w:p>
        </w:tc>
        <w:tc>
          <w:tcPr>
            <w:tcW w:w="868" w:type="dxa"/>
            <w:noWrap/>
          </w:tcPr>
          <w:p w14:paraId="4B784C7C" w14:textId="68175063" w:rsidR="001A7904" w:rsidRPr="003E17FA" w:rsidRDefault="001A7904" w:rsidP="001A7904">
            <w:pPr>
              <w:pStyle w:val="TableText"/>
              <w:ind w:right="170"/>
              <w:jc w:val="right"/>
            </w:pPr>
            <w:r w:rsidRPr="00033035">
              <w:t>17,878</w:t>
            </w:r>
          </w:p>
        </w:tc>
        <w:tc>
          <w:tcPr>
            <w:tcW w:w="868" w:type="dxa"/>
            <w:noWrap/>
          </w:tcPr>
          <w:p w14:paraId="611B0D95" w14:textId="30D150AA" w:rsidR="001A7904" w:rsidRPr="003E17FA" w:rsidRDefault="001A7904" w:rsidP="001A7904">
            <w:pPr>
              <w:pStyle w:val="TableText"/>
              <w:ind w:right="170"/>
              <w:jc w:val="right"/>
            </w:pPr>
            <w:r w:rsidRPr="00033035">
              <w:t>14,102</w:t>
            </w:r>
          </w:p>
        </w:tc>
        <w:tc>
          <w:tcPr>
            <w:tcW w:w="867" w:type="dxa"/>
            <w:noWrap/>
          </w:tcPr>
          <w:p w14:paraId="65E4F37B" w14:textId="32A1CF16" w:rsidR="001A7904" w:rsidRPr="003E17FA" w:rsidRDefault="001A7904" w:rsidP="001A7904">
            <w:pPr>
              <w:pStyle w:val="TableText"/>
              <w:ind w:right="170"/>
              <w:jc w:val="right"/>
            </w:pPr>
            <w:r w:rsidRPr="00033035">
              <w:t>15,600</w:t>
            </w:r>
          </w:p>
        </w:tc>
        <w:tc>
          <w:tcPr>
            <w:tcW w:w="868" w:type="dxa"/>
            <w:noWrap/>
          </w:tcPr>
          <w:p w14:paraId="1B5D942C" w14:textId="7B2D8EA7" w:rsidR="001A7904" w:rsidRPr="003E17FA" w:rsidRDefault="001A7904" w:rsidP="001A7904">
            <w:pPr>
              <w:pStyle w:val="TableText"/>
              <w:ind w:right="170"/>
              <w:jc w:val="right"/>
            </w:pPr>
            <w:r w:rsidRPr="00033035">
              <w:t>18,435</w:t>
            </w:r>
          </w:p>
        </w:tc>
        <w:tc>
          <w:tcPr>
            <w:tcW w:w="867" w:type="dxa"/>
          </w:tcPr>
          <w:p w14:paraId="700A1155" w14:textId="68F857AF" w:rsidR="001A7904" w:rsidRPr="00514FE2" w:rsidRDefault="001A7904" w:rsidP="001A7904">
            <w:pPr>
              <w:pStyle w:val="TableText"/>
              <w:ind w:right="170"/>
              <w:jc w:val="right"/>
            </w:pPr>
            <w:r w:rsidRPr="00033035">
              <w:t>22,170</w:t>
            </w:r>
          </w:p>
        </w:tc>
        <w:tc>
          <w:tcPr>
            <w:tcW w:w="868" w:type="dxa"/>
          </w:tcPr>
          <w:p w14:paraId="4D47D04E" w14:textId="7709489C" w:rsidR="001A7904" w:rsidRPr="00D14B0F" w:rsidRDefault="001A7904" w:rsidP="001A7904">
            <w:pPr>
              <w:pStyle w:val="TableText"/>
              <w:ind w:right="170"/>
              <w:jc w:val="right"/>
            </w:pPr>
            <w:r w:rsidRPr="00033035">
              <w:t>22,211</w:t>
            </w:r>
          </w:p>
        </w:tc>
        <w:tc>
          <w:tcPr>
            <w:tcW w:w="868" w:type="dxa"/>
          </w:tcPr>
          <w:p w14:paraId="7B91C5CF" w14:textId="3A3376AB" w:rsidR="001A7904" w:rsidRPr="00F3313D" w:rsidRDefault="001A7904" w:rsidP="001A7904">
            <w:pPr>
              <w:pStyle w:val="TableText"/>
              <w:ind w:right="170"/>
              <w:jc w:val="right"/>
            </w:pPr>
            <w:r w:rsidRPr="00033035">
              <w:t>21,076</w:t>
            </w:r>
          </w:p>
        </w:tc>
      </w:tr>
    </w:tbl>
    <w:p w14:paraId="02C85737" w14:textId="4E32C185" w:rsidR="00234440" w:rsidRDefault="00090B38" w:rsidP="00402188">
      <w:pPr>
        <w:pStyle w:val="CaptionWithNote"/>
        <w:pageBreakBefore/>
      </w:pPr>
      <w:bookmarkStart w:id="537" w:name="_Ref194584764"/>
      <w:bookmarkStart w:id="538" w:name="_Toc201867439"/>
      <w:r>
        <w:lastRenderedPageBreak/>
        <w:t>Table</w:t>
      </w:r>
      <w:r w:rsidR="00711669">
        <w:t> </w:t>
      </w:r>
      <w:r>
        <w:fldChar w:fldCharType="begin" w:fldLock="1"/>
      </w:r>
      <w:r>
        <w:instrText>STYLEREF 9 \s</w:instrText>
      </w:r>
      <w:r>
        <w:fldChar w:fldCharType="separate"/>
      </w:r>
      <w:r w:rsidR="009B47F6">
        <w:rPr>
          <w:noProof/>
        </w:rPr>
        <w:t>A</w:t>
      </w:r>
      <w:r>
        <w:fldChar w:fldCharType="end"/>
      </w:r>
      <w:r>
        <w:t>.</w:t>
      </w:r>
      <w:r>
        <w:fldChar w:fldCharType="begin"/>
      </w:r>
      <w:r>
        <w:instrText>SEQ ApxTable \* ARABIC \s 9</w:instrText>
      </w:r>
      <w:r>
        <w:fldChar w:fldCharType="separate"/>
      </w:r>
      <w:r w:rsidR="0000560C">
        <w:rPr>
          <w:noProof/>
        </w:rPr>
        <w:t>7</w:t>
      </w:r>
      <w:r>
        <w:fldChar w:fldCharType="end"/>
      </w:r>
      <w:bookmarkEnd w:id="534"/>
      <w:bookmarkEnd w:id="535"/>
      <w:bookmarkEnd w:id="537"/>
      <w:r w:rsidR="00AD3B98">
        <w:rPr>
          <w:noProof/>
        </w:rPr>
        <w:t xml:space="preserve"> </w:t>
      </w:r>
      <w:bookmarkStart w:id="539" w:name="_Ref194593851"/>
      <w:r w:rsidR="00234440" w:rsidRPr="00357367">
        <w:t xml:space="preserve">Areas of </w:t>
      </w:r>
      <w:r w:rsidR="00234440">
        <w:t>A</w:t>
      </w:r>
      <w:r w:rsidR="00706C80">
        <w:t>NAE</w:t>
      </w:r>
      <w:r w:rsidR="00234440">
        <w:t xml:space="preserve"> </w:t>
      </w:r>
      <w:r w:rsidR="00234440" w:rsidRPr="00357367">
        <w:t>floodplain types supported</w:t>
      </w:r>
      <w:r w:rsidR="00234440">
        <w:t>*</w:t>
      </w:r>
      <w:r w:rsidR="00234440" w:rsidRPr="00357367">
        <w:t xml:space="preserve"> by </w:t>
      </w:r>
      <w:r w:rsidR="00234440">
        <w:t>C</w:t>
      </w:r>
      <w:r w:rsidR="00706C80">
        <w:t>EW</w:t>
      </w:r>
      <w:r w:rsidR="00234440">
        <w:t xml:space="preserve">, </w:t>
      </w:r>
      <w:r w:rsidR="001A7904">
        <w:t>2014–24</w:t>
      </w:r>
      <w:bookmarkEnd w:id="536"/>
      <w:r w:rsidR="00234440">
        <w:t xml:space="preserve"> (upstream of the Coorong, Lower Lakes and Murray Mouth)</w:t>
      </w:r>
      <w:bookmarkEnd w:id="538"/>
      <w:bookmarkEnd w:id="539"/>
    </w:p>
    <w:p w14:paraId="5AC693DF" w14:textId="2F380D1F" w:rsidR="00234440" w:rsidRDefault="00917360" w:rsidP="00512200">
      <w:pPr>
        <w:pStyle w:val="CaptionNote"/>
      </w:pPr>
      <w:r>
        <w:t xml:space="preserve">This information is presented graphically in </w:t>
      </w:r>
      <w:r>
        <w:fldChar w:fldCharType="begin" w:fldLock="1"/>
      </w:r>
      <w:r>
        <w:instrText xml:space="preserve"> REF _Ref36563395 \h </w:instrText>
      </w:r>
      <w:r>
        <w:fldChar w:fldCharType="separate"/>
      </w:r>
      <w:r w:rsidR="009B47F6">
        <w:t xml:space="preserve">Figure </w:t>
      </w:r>
      <w:r w:rsidR="009B47F6">
        <w:rPr>
          <w:noProof/>
        </w:rPr>
        <w:t>5</w:t>
      </w:r>
      <w:r w:rsidR="009B47F6">
        <w:t>.</w:t>
      </w:r>
      <w:r w:rsidR="009B47F6">
        <w:rPr>
          <w:noProof/>
        </w:rPr>
        <w:t>9</w:t>
      </w:r>
      <w:r>
        <w:fldChar w:fldCharType="end"/>
      </w:r>
      <w:r>
        <w:t xml:space="preserve">. </w:t>
      </w:r>
      <w:r>
        <w:rPr>
          <w:rFonts w:cs="Calibri"/>
        </w:rPr>
        <w:t xml:space="preserve">*See Section </w:t>
      </w:r>
      <w:r w:rsidR="00E9324B">
        <w:rPr>
          <w:rFonts w:cs="Calibri"/>
        </w:rPr>
        <w:fldChar w:fldCharType="begin" w:fldLock="1"/>
      </w:r>
      <w:r w:rsidR="00E9324B">
        <w:rPr>
          <w:rFonts w:cs="Calibri"/>
        </w:rPr>
        <w:instrText xml:space="preserve"> REF _Ref131672342 \r \h </w:instrText>
      </w:r>
      <w:r w:rsidR="00E9324B">
        <w:rPr>
          <w:rFonts w:cs="Calibri"/>
        </w:rPr>
      </w:r>
      <w:r w:rsidR="00E9324B">
        <w:rPr>
          <w:rFonts w:cs="Calibri"/>
        </w:rPr>
        <w:fldChar w:fldCharType="separate"/>
      </w:r>
      <w:r w:rsidR="009B47F6">
        <w:rPr>
          <w:rFonts w:cs="Calibri"/>
        </w:rPr>
        <w:t>3.2</w:t>
      </w:r>
      <w:r w:rsidR="00E9324B">
        <w:rPr>
          <w:rFonts w:cs="Calibri"/>
        </w:rPr>
        <w:fldChar w:fldCharType="end"/>
      </w:r>
      <w:r>
        <w:rPr>
          <w:rFonts w:cs="Calibri"/>
        </w:rPr>
        <w:t xml:space="preserve"> for the definition of area supported by </w:t>
      </w:r>
      <w:r w:rsidR="006D55CF">
        <w:t>C</w:t>
      </w:r>
      <w:r w:rsidR="00706C80">
        <w:t>EW</w:t>
      </w:r>
      <w:r>
        <w:rPr>
          <w:rFonts w:cs="Calibri"/>
        </w:rPr>
        <w:t xml:space="preserve">. </w:t>
      </w:r>
      <w:r w:rsidR="00234440">
        <w:rPr>
          <w:rFonts w:cs="Calibri"/>
        </w:rPr>
        <w:t>†</w:t>
      </w:r>
      <w:r w:rsidR="00234440">
        <w:t xml:space="preserve"> </w:t>
      </w:r>
      <w:r w:rsidR="002D4D2F">
        <w:t xml:space="preserve">in column 1 (ANAE type) </w:t>
      </w:r>
      <w:r w:rsidR="00952132">
        <w:t xml:space="preserve">identifies </w:t>
      </w:r>
      <w:r w:rsidR="00234440">
        <w:t>ecosystem t</w:t>
      </w:r>
      <w:r w:rsidR="00234440" w:rsidRPr="00357367">
        <w:t xml:space="preserve">ypes that received </w:t>
      </w:r>
      <w:r w:rsidR="00234440">
        <w:t xml:space="preserve">CEW </w:t>
      </w:r>
      <w:r w:rsidR="00234440" w:rsidRPr="00357367">
        <w:t xml:space="preserve">in every year of the </w:t>
      </w:r>
      <w:r w:rsidR="001A7904">
        <w:t>10-year</w:t>
      </w:r>
      <w:r w:rsidR="00234440">
        <w:t xml:space="preserve"> </w:t>
      </w:r>
      <w:r w:rsidR="00234440" w:rsidRPr="00357367">
        <w:t xml:space="preserve">monitoring period </w:t>
      </w:r>
      <w:r w:rsidR="00234440">
        <w:t xml:space="preserve">(also </w:t>
      </w:r>
      <w:r w:rsidR="00234440" w:rsidRPr="00357367">
        <w:t xml:space="preserve">shaded </w:t>
      </w:r>
      <w:r w:rsidR="00234440" w:rsidRPr="00566A6D">
        <w:rPr>
          <w:shd w:val="clear" w:color="auto" w:fill="D0EAFF" w:themeFill="accent2" w:themeFillTint="1A"/>
        </w:rPr>
        <w:t>blue</w:t>
      </w:r>
      <w:r w:rsidR="00234440" w:rsidRPr="00AA0FB5">
        <w:t>)</w:t>
      </w:r>
      <w:r w:rsidR="00234440" w:rsidRPr="00BE422B">
        <w:t>.</w:t>
      </w:r>
      <w:r w:rsidR="006D55CF">
        <w:t xml:space="preserve"> ANAE = Australian National Aquatic Ecosystem.</w:t>
      </w:r>
    </w:p>
    <w:tbl>
      <w:tblPr>
        <w:tblStyle w:val="TableFlow-MER"/>
        <w:tblW w:w="0" w:type="auto"/>
        <w:tblInd w:w="0" w:type="dxa"/>
        <w:tblBorders>
          <w:bottom w:val="none" w:sz="0" w:space="0" w:color="auto"/>
        </w:tblBorders>
        <w:tblLayout w:type="fixed"/>
        <w:tblLook w:val="04E0" w:firstRow="1" w:lastRow="1" w:firstColumn="1" w:lastColumn="0" w:noHBand="0" w:noVBand="1"/>
      </w:tblPr>
      <w:tblGrid>
        <w:gridCol w:w="3402"/>
        <w:gridCol w:w="1276"/>
        <w:gridCol w:w="1276"/>
        <w:gridCol w:w="861"/>
        <w:gridCol w:w="862"/>
        <w:gridCol w:w="861"/>
        <w:gridCol w:w="862"/>
        <w:gridCol w:w="862"/>
        <w:gridCol w:w="861"/>
        <w:gridCol w:w="862"/>
        <w:gridCol w:w="861"/>
        <w:gridCol w:w="862"/>
        <w:gridCol w:w="862"/>
      </w:tblGrid>
      <w:tr w:rsidR="001A7904" w:rsidRPr="00F73EAA" w14:paraId="2BB04B3E" w14:textId="27BB3E5C" w:rsidTr="001A7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hideMark/>
          </w:tcPr>
          <w:p w14:paraId="0FC2369D" w14:textId="79BC5707" w:rsidR="001A7904" w:rsidRPr="00F73EAA" w:rsidRDefault="001A7904" w:rsidP="001A7904">
            <w:pPr>
              <w:pStyle w:val="ColumnHeading"/>
            </w:pPr>
            <w:r w:rsidRPr="00F73EAA">
              <w:t>ANAE type</w:t>
            </w:r>
          </w:p>
        </w:tc>
        <w:tc>
          <w:tcPr>
            <w:tcW w:w="1276" w:type="dxa"/>
          </w:tcPr>
          <w:p w14:paraId="28B5EAB8" w14:textId="5E154D8D" w:rsidR="001A7904" w:rsidRPr="00F73EAA"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F73EAA">
              <w:t>Total area</w:t>
            </w:r>
            <w:r>
              <w:t xml:space="preserve"> </w:t>
            </w:r>
            <w:r w:rsidRPr="00F73EAA">
              <w:t>(ha)</w:t>
            </w:r>
          </w:p>
        </w:tc>
        <w:tc>
          <w:tcPr>
            <w:tcW w:w="1276" w:type="dxa"/>
            <w:hideMark/>
          </w:tcPr>
          <w:p w14:paraId="65FA6BD5" w14:textId="335D897B" w:rsidR="001A7904" w:rsidRPr="00F73EAA"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F73EAA">
              <w:t>Area on managed</w:t>
            </w:r>
            <w:r>
              <w:t xml:space="preserve"> </w:t>
            </w:r>
            <w:r w:rsidRPr="00F73EAA">
              <w:t>floodplain (ha)</w:t>
            </w:r>
          </w:p>
        </w:tc>
        <w:tc>
          <w:tcPr>
            <w:tcW w:w="861" w:type="dxa"/>
            <w:hideMark/>
          </w:tcPr>
          <w:p w14:paraId="5307C629" w14:textId="07A09BC3" w:rsidR="001A7904" w:rsidRPr="00F73EAA"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F73EAA">
              <w:t>2014–15</w:t>
            </w:r>
          </w:p>
        </w:tc>
        <w:tc>
          <w:tcPr>
            <w:tcW w:w="862" w:type="dxa"/>
            <w:hideMark/>
          </w:tcPr>
          <w:p w14:paraId="6C49EF6E" w14:textId="667CE8C0" w:rsidR="001A7904" w:rsidRPr="00F73EAA"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F73EAA">
              <w:t>2015–16</w:t>
            </w:r>
          </w:p>
        </w:tc>
        <w:tc>
          <w:tcPr>
            <w:tcW w:w="861" w:type="dxa"/>
            <w:hideMark/>
          </w:tcPr>
          <w:p w14:paraId="6B733550" w14:textId="732164E1" w:rsidR="001A7904" w:rsidRPr="00F73EAA"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F73EAA">
              <w:t>2016–17</w:t>
            </w:r>
          </w:p>
        </w:tc>
        <w:tc>
          <w:tcPr>
            <w:tcW w:w="862" w:type="dxa"/>
            <w:hideMark/>
          </w:tcPr>
          <w:p w14:paraId="3DD11CB3" w14:textId="1202F270" w:rsidR="001A7904" w:rsidRPr="00F73EAA"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F73EAA">
              <w:t>2017–18</w:t>
            </w:r>
          </w:p>
        </w:tc>
        <w:tc>
          <w:tcPr>
            <w:tcW w:w="862" w:type="dxa"/>
            <w:hideMark/>
          </w:tcPr>
          <w:p w14:paraId="1A46C264" w14:textId="37A922B6" w:rsidR="001A7904" w:rsidRPr="00F73EAA"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F73EAA">
              <w:t>2018–19</w:t>
            </w:r>
          </w:p>
        </w:tc>
        <w:tc>
          <w:tcPr>
            <w:tcW w:w="861" w:type="dxa"/>
            <w:hideMark/>
          </w:tcPr>
          <w:p w14:paraId="279C351F" w14:textId="5ADA797B" w:rsidR="001A7904" w:rsidRPr="00F73EAA"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F73EAA">
              <w:t>2019–20</w:t>
            </w:r>
          </w:p>
        </w:tc>
        <w:tc>
          <w:tcPr>
            <w:tcW w:w="862" w:type="dxa"/>
            <w:hideMark/>
          </w:tcPr>
          <w:p w14:paraId="2EAEA1FB" w14:textId="028A89AA" w:rsidR="001A7904" w:rsidRPr="00F73EAA"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F73EAA">
              <w:t>2020–21</w:t>
            </w:r>
          </w:p>
        </w:tc>
        <w:tc>
          <w:tcPr>
            <w:tcW w:w="861" w:type="dxa"/>
          </w:tcPr>
          <w:p w14:paraId="7C88EB1A" w14:textId="210DE825" w:rsidR="001A7904" w:rsidRPr="00F73EAA"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rsidRPr="00F73EAA">
              <w:t>2021–22</w:t>
            </w:r>
          </w:p>
        </w:tc>
        <w:tc>
          <w:tcPr>
            <w:tcW w:w="862" w:type="dxa"/>
          </w:tcPr>
          <w:p w14:paraId="5DC4EBBC" w14:textId="6A139900" w:rsidR="001A7904" w:rsidRPr="00F73EAA"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t>2022–23</w:t>
            </w:r>
          </w:p>
        </w:tc>
        <w:tc>
          <w:tcPr>
            <w:tcW w:w="862" w:type="dxa"/>
          </w:tcPr>
          <w:p w14:paraId="555417E0" w14:textId="026FB457" w:rsidR="001A7904" w:rsidRDefault="001A7904" w:rsidP="001A7904">
            <w:pPr>
              <w:pStyle w:val="ColumnHeading"/>
              <w:cnfStyle w:val="100000000000" w:firstRow="1" w:lastRow="0" w:firstColumn="0" w:lastColumn="0" w:oddVBand="0" w:evenVBand="0" w:oddHBand="0" w:evenHBand="0" w:firstRowFirstColumn="0" w:firstRowLastColumn="0" w:lastRowFirstColumn="0" w:lastRowLastColumn="0"/>
            </w:pPr>
            <w:r>
              <w:t>2023–24</w:t>
            </w:r>
          </w:p>
        </w:tc>
      </w:tr>
      <w:tr w:rsidR="006E2D3E" w:rsidRPr="009B7FD0" w14:paraId="0021710E" w14:textId="1624DF05" w:rsidTr="001A7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FFFFFF" w:themeColor="background1"/>
            </w:tcBorders>
            <w:shd w:val="clear" w:color="auto" w:fill="D0EAFF" w:themeFill="accent2" w:themeFillTint="1A"/>
          </w:tcPr>
          <w:p w14:paraId="25435AAC" w14:textId="2B8CBEFF" w:rsidR="001A7904" w:rsidRPr="009B7FD0" w:rsidRDefault="001A7904" w:rsidP="001A7904">
            <w:pPr>
              <w:pStyle w:val="TableText"/>
              <w:rPr>
                <w:rFonts w:asciiTheme="minorHAnsi" w:hAnsiTheme="minorHAnsi" w:cstheme="minorHAnsi"/>
                <w:szCs w:val="18"/>
              </w:rPr>
            </w:pPr>
            <w:r w:rsidRPr="00AD03B3">
              <w:t>F1.10: Coolibah woodland and forest riparian zone or floodplain</w:t>
            </w:r>
            <w:r w:rsidR="002D4D2F">
              <w:rPr>
                <w:rFonts w:cs="Calibri"/>
              </w:rPr>
              <w:t>†</w:t>
            </w:r>
          </w:p>
        </w:tc>
        <w:tc>
          <w:tcPr>
            <w:tcW w:w="1276" w:type="dxa"/>
            <w:tcBorders>
              <w:bottom w:val="single" w:sz="4" w:space="0" w:color="FFFFFF" w:themeColor="background1"/>
            </w:tcBorders>
            <w:shd w:val="clear" w:color="auto" w:fill="D0EAFF" w:themeFill="accent2" w:themeFillTint="1A"/>
          </w:tcPr>
          <w:p w14:paraId="23FA4776" w14:textId="288B412E" w:rsidR="001A7904" w:rsidRPr="00A86B8C" w:rsidRDefault="001A7904" w:rsidP="001A7904">
            <w:pPr>
              <w:pStyle w:val="TableText"/>
              <w:ind w:right="222"/>
              <w:jc w:val="right"/>
              <w:cnfStyle w:val="000000100000" w:firstRow="0" w:lastRow="0" w:firstColumn="0" w:lastColumn="0" w:oddVBand="0" w:evenVBand="0" w:oddHBand="1" w:evenHBand="0" w:firstRowFirstColumn="0" w:firstRowLastColumn="0" w:lastRowFirstColumn="0" w:lastRowLastColumn="0"/>
            </w:pPr>
            <w:r w:rsidRPr="00AD03B3">
              <w:t>2,107,271</w:t>
            </w:r>
          </w:p>
        </w:tc>
        <w:tc>
          <w:tcPr>
            <w:tcW w:w="1276" w:type="dxa"/>
            <w:tcBorders>
              <w:bottom w:val="single" w:sz="4" w:space="0" w:color="FFFFFF" w:themeColor="background1"/>
            </w:tcBorders>
            <w:shd w:val="clear" w:color="auto" w:fill="D0EAFF" w:themeFill="accent2" w:themeFillTint="1A"/>
            <w:noWrap/>
          </w:tcPr>
          <w:p w14:paraId="53943E93" w14:textId="7E6B54B7" w:rsidR="001A7904" w:rsidRPr="009B7FD0" w:rsidRDefault="001A7904" w:rsidP="001A7904">
            <w:pPr>
              <w:pStyle w:val="TableText"/>
              <w:ind w:right="454"/>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495,493</w:t>
            </w:r>
          </w:p>
        </w:tc>
        <w:tc>
          <w:tcPr>
            <w:tcW w:w="861" w:type="dxa"/>
            <w:tcBorders>
              <w:bottom w:val="single" w:sz="4" w:space="0" w:color="FFFFFF" w:themeColor="background1"/>
            </w:tcBorders>
            <w:shd w:val="clear" w:color="auto" w:fill="D0EAFF" w:themeFill="accent2" w:themeFillTint="1A"/>
            <w:noWrap/>
          </w:tcPr>
          <w:p w14:paraId="79317CE4" w14:textId="25551935"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2,149</w:t>
            </w:r>
          </w:p>
        </w:tc>
        <w:tc>
          <w:tcPr>
            <w:tcW w:w="862" w:type="dxa"/>
            <w:tcBorders>
              <w:bottom w:val="single" w:sz="4" w:space="0" w:color="FFFFFF" w:themeColor="background1"/>
            </w:tcBorders>
            <w:shd w:val="clear" w:color="auto" w:fill="D0EAFF" w:themeFill="accent2" w:themeFillTint="1A"/>
            <w:noWrap/>
          </w:tcPr>
          <w:p w14:paraId="7A9141D1" w14:textId="50341F57"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649</w:t>
            </w:r>
          </w:p>
        </w:tc>
        <w:tc>
          <w:tcPr>
            <w:tcW w:w="861" w:type="dxa"/>
            <w:tcBorders>
              <w:bottom w:val="single" w:sz="4" w:space="0" w:color="FFFFFF" w:themeColor="background1"/>
            </w:tcBorders>
            <w:shd w:val="clear" w:color="auto" w:fill="D0EAFF" w:themeFill="accent2" w:themeFillTint="1A"/>
            <w:noWrap/>
          </w:tcPr>
          <w:p w14:paraId="3196ED08" w14:textId="62459B38"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1,315</w:t>
            </w:r>
          </w:p>
        </w:tc>
        <w:tc>
          <w:tcPr>
            <w:tcW w:w="862" w:type="dxa"/>
            <w:tcBorders>
              <w:bottom w:val="single" w:sz="4" w:space="0" w:color="FFFFFF" w:themeColor="background1"/>
            </w:tcBorders>
            <w:shd w:val="clear" w:color="auto" w:fill="D0EAFF" w:themeFill="accent2" w:themeFillTint="1A"/>
            <w:noWrap/>
          </w:tcPr>
          <w:p w14:paraId="06101A5C" w14:textId="4D00741F"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1,324</w:t>
            </w:r>
          </w:p>
        </w:tc>
        <w:tc>
          <w:tcPr>
            <w:tcW w:w="862" w:type="dxa"/>
            <w:tcBorders>
              <w:bottom w:val="single" w:sz="4" w:space="0" w:color="FFFFFF" w:themeColor="background1"/>
            </w:tcBorders>
            <w:shd w:val="clear" w:color="auto" w:fill="D0EAFF" w:themeFill="accent2" w:themeFillTint="1A"/>
            <w:noWrap/>
          </w:tcPr>
          <w:p w14:paraId="32CFF5B8" w14:textId="609B2A3C"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2,334</w:t>
            </w:r>
          </w:p>
        </w:tc>
        <w:tc>
          <w:tcPr>
            <w:tcW w:w="861" w:type="dxa"/>
            <w:tcBorders>
              <w:bottom w:val="single" w:sz="4" w:space="0" w:color="FFFFFF" w:themeColor="background1"/>
            </w:tcBorders>
            <w:shd w:val="clear" w:color="auto" w:fill="D0EAFF" w:themeFill="accent2" w:themeFillTint="1A"/>
            <w:noWrap/>
          </w:tcPr>
          <w:p w14:paraId="6F125375" w14:textId="723B2130"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677</w:t>
            </w:r>
          </w:p>
        </w:tc>
        <w:tc>
          <w:tcPr>
            <w:tcW w:w="862" w:type="dxa"/>
            <w:tcBorders>
              <w:bottom w:val="single" w:sz="4" w:space="0" w:color="FFFFFF" w:themeColor="background1"/>
            </w:tcBorders>
            <w:shd w:val="clear" w:color="auto" w:fill="D0EAFF" w:themeFill="accent2" w:themeFillTint="1A"/>
            <w:noWrap/>
          </w:tcPr>
          <w:p w14:paraId="2D189183" w14:textId="66D8E357"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785</w:t>
            </w:r>
          </w:p>
        </w:tc>
        <w:tc>
          <w:tcPr>
            <w:tcW w:w="861" w:type="dxa"/>
            <w:tcBorders>
              <w:bottom w:val="single" w:sz="4" w:space="0" w:color="FFFFFF" w:themeColor="background1"/>
            </w:tcBorders>
            <w:shd w:val="clear" w:color="auto" w:fill="D0EAFF" w:themeFill="accent2" w:themeFillTint="1A"/>
          </w:tcPr>
          <w:p w14:paraId="2293188C" w14:textId="0CDE4220" w:rsidR="001A7904" w:rsidRPr="00D77D2E"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8,356</w:t>
            </w:r>
          </w:p>
        </w:tc>
        <w:tc>
          <w:tcPr>
            <w:tcW w:w="862" w:type="dxa"/>
            <w:tcBorders>
              <w:bottom w:val="single" w:sz="4" w:space="0" w:color="FFFFFF" w:themeColor="background1"/>
            </w:tcBorders>
            <w:shd w:val="clear" w:color="auto" w:fill="D0EAFF" w:themeFill="accent2" w:themeFillTint="1A"/>
          </w:tcPr>
          <w:p w14:paraId="67C78C90" w14:textId="7A6D3600" w:rsidR="001A7904" w:rsidRPr="00A1286E"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4,463</w:t>
            </w:r>
          </w:p>
        </w:tc>
        <w:tc>
          <w:tcPr>
            <w:tcW w:w="862" w:type="dxa"/>
            <w:tcBorders>
              <w:bottom w:val="single" w:sz="4" w:space="0" w:color="FFFFFF" w:themeColor="background1"/>
            </w:tcBorders>
            <w:shd w:val="clear" w:color="auto" w:fill="D0EAFF" w:themeFill="accent2" w:themeFillTint="1A"/>
          </w:tcPr>
          <w:p w14:paraId="1F8C72D9" w14:textId="4ABD8F97" w:rsidR="001A7904" w:rsidRPr="00AC0F1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3,951</w:t>
            </w:r>
          </w:p>
        </w:tc>
      </w:tr>
      <w:tr w:rsidR="006E2D3E" w:rsidRPr="009B7FD0" w14:paraId="4D1C0C2B" w14:textId="6A1EB2DD" w:rsidTr="001A7904">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FFFFFF" w:themeColor="background1"/>
              <w:bottom w:val="single" w:sz="4" w:space="0" w:color="FFFFFF" w:themeColor="background1"/>
            </w:tcBorders>
            <w:shd w:val="clear" w:color="auto" w:fill="D0EAFF" w:themeFill="accent2" w:themeFillTint="1A"/>
          </w:tcPr>
          <w:p w14:paraId="1DFAD06C" w14:textId="670A9034" w:rsidR="001A7904" w:rsidRPr="009B7FD0" w:rsidRDefault="001A7904" w:rsidP="001A7904">
            <w:pPr>
              <w:pStyle w:val="TableText"/>
              <w:rPr>
                <w:rFonts w:asciiTheme="minorHAnsi" w:hAnsiTheme="minorHAnsi" w:cstheme="minorHAnsi"/>
                <w:szCs w:val="18"/>
              </w:rPr>
            </w:pPr>
            <w:r w:rsidRPr="00AD03B3">
              <w:t>F1.2: River red gum forest riparian zone or floodplain</w:t>
            </w:r>
            <w:r w:rsidR="002D4D2F">
              <w:rPr>
                <w:rFonts w:cs="Calibri"/>
              </w:rPr>
              <w:t>†</w:t>
            </w:r>
          </w:p>
        </w:tc>
        <w:tc>
          <w:tcPr>
            <w:tcW w:w="1276" w:type="dxa"/>
            <w:tcBorders>
              <w:top w:val="single" w:sz="4" w:space="0" w:color="FFFFFF" w:themeColor="background1"/>
              <w:bottom w:val="single" w:sz="4" w:space="0" w:color="FFFFFF" w:themeColor="background1"/>
            </w:tcBorders>
            <w:shd w:val="clear" w:color="auto" w:fill="D0EAFF" w:themeFill="accent2" w:themeFillTint="1A"/>
          </w:tcPr>
          <w:p w14:paraId="3A1A8AC4" w14:textId="23C55633" w:rsidR="001A7904" w:rsidRPr="00A86B8C" w:rsidRDefault="001A7904" w:rsidP="001A7904">
            <w:pPr>
              <w:pStyle w:val="TableText"/>
              <w:ind w:right="222"/>
              <w:jc w:val="right"/>
              <w:cnfStyle w:val="000000000000" w:firstRow="0" w:lastRow="0" w:firstColumn="0" w:lastColumn="0" w:oddVBand="0" w:evenVBand="0" w:oddHBand="0" w:evenHBand="0" w:firstRowFirstColumn="0" w:firstRowLastColumn="0" w:lastRowFirstColumn="0" w:lastRowLastColumn="0"/>
            </w:pPr>
            <w:r w:rsidRPr="00AD03B3">
              <w:t>625,609</w:t>
            </w:r>
          </w:p>
        </w:tc>
        <w:tc>
          <w:tcPr>
            <w:tcW w:w="1276" w:type="dxa"/>
            <w:tcBorders>
              <w:top w:val="single" w:sz="4" w:space="0" w:color="FFFFFF" w:themeColor="background1"/>
              <w:bottom w:val="single" w:sz="4" w:space="0" w:color="FFFFFF" w:themeColor="background1"/>
            </w:tcBorders>
            <w:shd w:val="clear" w:color="auto" w:fill="D0EAFF" w:themeFill="accent2" w:themeFillTint="1A"/>
            <w:noWrap/>
          </w:tcPr>
          <w:p w14:paraId="274A46AA" w14:textId="69175D34" w:rsidR="001A7904" w:rsidRPr="009B7FD0" w:rsidRDefault="001A7904" w:rsidP="001A7904">
            <w:pPr>
              <w:pStyle w:val="TableText"/>
              <w:ind w:right="45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344,981</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6785A9D8" w14:textId="2A18188D"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12,528</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0DD1A541" w14:textId="4057BDF8"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24,266</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3EBD63AA" w14:textId="34B63B77"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4,326</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02A53B51" w14:textId="751D3259"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25,400</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17E13BA4" w14:textId="29DD15A8"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17,246</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36B9B250" w14:textId="5D0A7DED"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4,521</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0CFA663B" w14:textId="3AC1D815"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23,599</w:t>
            </w:r>
          </w:p>
        </w:tc>
        <w:tc>
          <w:tcPr>
            <w:tcW w:w="861" w:type="dxa"/>
            <w:tcBorders>
              <w:top w:val="single" w:sz="4" w:space="0" w:color="FFFFFF" w:themeColor="background1"/>
              <w:bottom w:val="single" w:sz="4" w:space="0" w:color="FFFFFF" w:themeColor="background1"/>
            </w:tcBorders>
            <w:shd w:val="clear" w:color="auto" w:fill="D0EAFF" w:themeFill="accent2" w:themeFillTint="1A"/>
          </w:tcPr>
          <w:p w14:paraId="7D309DA0" w14:textId="33202E8C" w:rsidR="001A7904" w:rsidRPr="00D77D2E"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27,915</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58EDFDEE" w14:textId="32E794ED" w:rsidR="001A7904" w:rsidRPr="00A1286E"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20,491</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36C0C5CA" w14:textId="79491A71" w:rsidR="001A7904" w:rsidRPr="00AC0F1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9,033</w:t>
            </w:r>
          </w:p>
        </w:tc>
      </w:tr>
      <w:tr w:rsidR="006E2D3E" w:rsidRPr="009B7FD0" w14:paraId="5AD71F93" w14:textId="1C70B9BD" w:rsidTr="001A7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FFFFFF" w:themeColor="background1"/>
              <w:bottom w:val="single" w:sz="4" w:space="0" w:color="FFFFFF" w:themeColor="background1"/>
            </w:tcBorders>
            <w:shd w:val="clear" w:color="auto" w:fill="D0EAFF" w:themeFill="accent2" w:themeFillTint="1A"/>
          </w:tcPr>
          <w:p w14:paraId="480BB000" w14:textId="525E83B4" w:rsidR="001A7904" w:rsidRPr="009B7FD0" w:rsidRDefault="001A7904" w:rsidP="001A7904">
            <w:pPr>
              <w:pStyle w:val="TableText"/>
              <w:rPr>
                <w:rFonts w:asciiTheme="minorHAnsi" w:hAnsiTheme="minorHAnsi" w:cstheme="minorHAnsi"/>
                <w:szCs w:val="18"/>
              </w:rPr>
            </w:pPr>
            <w:r w:rsidRPr="00AD03B3">
              <w:t>F1.8: Black box woodland riparian zone or floodplain</w:t>
            </w:r>
            <w:r w:rsidR="002D4D2F">
              <w:rPr>
                <w:rFonts w:cs="Calibri"/>
              </w:rPr>
              <w:t>†</w:t>
            </w:r>
          </w:p>
        </w:tc>
        <w:tc>
          <w:tcPr>
            <w:tcW w:w="1276" w:type="dxa"/>
            <w:tcBorders>
              <w:top w:val="single" w:sz="4" w:space="0" w:color="FFFFFF" w:themeColor="background1"/>
              <w:bottom w:val="single" w:sz="4" w:space="0" w:color="FFFFFF" w:themeColor="background1"/>
            </w:tcBorders>
            <w:shd w:val="clear" w:color="auto" w:fill="D0EAFF" w:themeFill="accent2" w:themeFillTint="1A"/>
          </w:tcPr>
          <w:p w14:paraId="036BDCCD" w14:textId="0D6946AC" w:rsidR="001A7904" w:rsidRPr="00A86B8C" w:rsidRDefault="001A7904" w:rsidP="001A7904">
            <w:pPr>
              <w:pStyle w:val="TableText"/>
              <w:ind w:right="222"/>
              <w:jc w:val="right"/>
              <w:cnfStyle w:val="000000100000" w:firstRow="0" w:lastRow="0" w:firstColumn="0" w:lastColumn="0" w:oddVBand="0" w:evenVBand="0" w:oddHBand="1" w:evenHBand="0" w:firstRowFirstColumn="0" w:firstRowLastColumn="0" w:lastRowFirstColumn="0" w:lastRowLastColumn="0"/>
            </w:pPr>
            <w:r w:rsidRPr="00AD03B3">
              <w:t>1,713,211</w:t>
            </w:r>
          </w:p>
        </w:tc>
        <w:tc>
          <w:tcPr>
            <w:tcW w:w="1276" w:type="dxa"/>
            <w:tcBorders>
              <w:top w:val="single" w:sz="4" w:space="0" w:color="FFFFFF" w:themeColor="background1"/>
              <w:bottom w:val="single" w:sz="4" w:space="0" w:color="FFFFFF" w:themeColor="background1"/>
            </w:tcBorders>
            <w:shd w:val="clear" w:color="auto" w:fill="D0EAFF" w:themeFill="accent2" w:themeFillTint="1A"/>
            <w:noWrap/>
          </w:tcPr>
          <w:p w14:paraId="5C024E0E" w14:textId="26EDCBC2" w:rsidR="001A7904" w:rsidRPr="009B7FD0" w:rsidRDefault="001A7904" w:rsidP="001A7904">
            <w:pPr>
              <w:pStyle w:val="TableText"/>
              <w:ind w:right="454"/>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293,503</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5F796805" w14:textId="453D07A0"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5,992</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4F986819" w14:textId="142D8D91"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10,417</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24DE7095" w14:textId="419C941F"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1,643</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0491D462" w14:textId="11633AAA"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3,198</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698D5551" w14:textId="53B57770"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3,248</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6E0EFA96" w14:textId="595CD226"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1,200</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4FB0377D" w14:textId="13040EDF"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5,366</w:t>
            </w:r>
          </w:p>
        </w:tc>
        <w:tc>
          <w:tcPr>
            <w:tcW w:w="861" w:type="dxa"/>
            <w:tcBorders>
              <w:top w:val="single" w:sz="4" w:space="0" w:color="FFFFFF" w:themeColor="background1"/>
              <w:bottom w:val="single" w:sz="4" w:space="0" w:color="FFFFFF" w:themeColor="background1"/>
            </w:tcBorders>
            <w:shd w:val="clear" w:color="auto" w:fill="D0EAFF" w:themeFill="accent2" w:themeFillTint="1A"/>
          </w:tcPr>
          <w:p w14:paraId="364D9EF0" w14:textId="33775E76" w:rsidR="001A7904" w:rsidRPr="00D77D2E"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1,892</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78203E36" w14:textId="25CB073E" w:rsidR="001A7904" w:rsidRPr="00A1286E"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16,561</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2B925BF5" w14:textId="78E198E1" w:rsidR="001A7904" w:rsidRPr="00AC0F1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6,631</w:t>
            </w:r>
          </w:p>
        </w:tc>
      </w:tr>
      <w:tr w:rsidR="006E2D3E" w:rsidRPr="009B7FD0" w14:paraId="286A7D87" w14:textId="28DE86BE" w:rsidTr="001A7904">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FFFFFF" w:themeColor="background1"/>
              <w:bottom w:val="single" w:sz="4" w:space="0" w:color="FFFFFF" w:themeColor="background1"/>
            </w:tcBorders>
            <w:shd w:val="clear" w:color="auto" w:fill="D0EAFF" w:themeFill="accent2" w:themeFillTint="1A"/>
          </w:tcPr>
          <w:p w14:paraId="09E321B3" w14:textId="52669E2D" w:rsidR="001A7904" w:rsidRPr="009B7FD0" w:rsidRDefault="001A7904" w:rsidP="001A7904">
            <w:pPr>
              <w:pStyle w:val="TableText"/>
              <w:rPr>
                <w:rFonts w:asciiTheme="minorHAnsi" w:hAnsiTheme="minorHAnsi" w:cstheme="minorHAnsi"/>
                <w:szCs w:val="18"/>
              </w:rPr>
            </w:pPr>
            <w:r w:rsidRPr="00AD03B3">
              <w:t>F1.4: River red gum woodland riparian zone or floodplain</w:t>
            </w:r>
            <w:r w:rsidR="002D4D2F">
              <w:rPr>
                <w:rFonts w:cs="Calibri"/>
              </w:rPr>
              <w:t>†</w:t>
            </w:r>
          </w:p>
        </w:tc>
        <w:tc>
          <w:tcPr>
            <w:tcW w:w="1276" w:type="dxa"/>
            <w:tcBorders>
              <w:top w:val="single" w:sz="4" w:space="0" w:color="FFFFFF" w:themeColor="background1"/>
              <w:bottom w:val="single" w:sz="4" w:space="0" w:color="FFFFFF" w:themeColor="background1"/>
            </w:tcBorders>
            <w:shd w:val="clear" w:color="auto" w:fill="D0EAFF" w:themeFill="accent2" w:themeFillTint="1A"/>
          </w:tcPr>
          <w:p w14:paraId="69907497" w14:textId="08536CB7" w:rsidR="001A7904" w:rsidRPr="00A86B8C" w:rsidRDefault="001A7904" w:rsidP="001A7904">
            <w:pPr>
              <w:pStyle w:val="TableText"/>
              <w:ind w:right="222"/>
              <w:jc w:val="right"/>
              <w:cnfStyle w:val="000000000000" w:firstRow="0" w:lastRow="0" w:firstColumn="0" w:lastColumn="0" w:oddVBand="0" w:evenVBand="0" w:oddHBand="0" w:evenHBand="0" w:firstRowFirstColumn="0" w:firstRowLastColumn="0" w:lastRowFirstColumn="0" w:lastRowLastColumn="0"/>
            </w:pPr>
            <w:r w:rsidRPr="00AD03B3">
              <w:t>297,969</w:t>
            </w:r>
          </w:p>
        </w:tc>
        <w:tc>
          <w:tcPr>
            <w:tcW w:w="1276" w:type="dxa"/>
            <w:tcBorders>
              <w:top w:val="single" w:sz="4" w:space="0" w:color="FFFFFF" w:themeColor="background1"/>
              <w:bottom w:val="single" w:sz="4" w:space="0" w:color="FFFFFF" w:themeColor="background1"/>
            </w:tcBorders>
            <w:shd w:val="clear" w:color="auto" w:fill="D0EAFF" w:themeFill="accent2" w:themeFillTint="1A"/>
            <w:noWrap/>
          </w:tcPr>
          <w:p w14:paraId="65D5B745" w14:textId="1F0B352A" w:rsidR="001A7904" w:rsidRPr="009B7FD0" w:rsidRDefault="001A7904" w:rsidP="001A7904">
            <w:pPr>
              <w:pStyle w:val="TableText"/>
              <w:ind w:right="45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146,127</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52E4B9EB" w14:textId="76740127"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3,651</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2BBD3CC5" w14:textId="1F516C3B"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2,322</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15D12796" w14:textId="6D7EBAED"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5,989</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13E86D0D" w14:textId="78906E47"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9,752</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56AC511B" w14:textId="4FEB50BA"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3,624</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2BB05A4B" w14:textId="303D9B27"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334</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2784AEC9" w14:textId="343787C2"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4,385</w:t>
            </w:r>
          </w:p>
        </w:tc>
        <w:tc>
          <w:tcPr>
            <w:tcW w:w="861" w:type="dxa"/>
            <w:tcBorders>
              <w:top w:val="single" w:sz="4" w:space="0" w:color="FFFFFF" w:themeColor="background1"/>
              <w:bottom w:val="single" w:sz="4" w:space="0" w:color="FFFFFF" w:themeColor="background1"/>
            </w:tcBorders>
            <w:shd w:val="clear" w:color="auto" w:fill="D0EAFF" w:themeFill="accent2" w:themeFillTint="1A"/>
          </w:tcPr>
          <w:p w14:paraId="2832300F" w14:textId="68AB5B17" w:rsidR="001A7904" w:rsidRPr="00D77D2E"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4,775</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73FA572C" w14:textId="71B0B6F2" w:rsidR="001A7904" w:rsidRPr="00A1286E"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2,190</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7BE3FE76" w14:textId="23674C77" w:rsidR="001A7904" w:rsidRPr="00AC0F1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1,966</w:t>
            </w:r>
          </w:p>
        </w:tc>
      </w:tr>
      <w:tr w:rsidR="006E2D3E" w:rsidRPr="009B7FD0" w14:paraId="1E3ECA17" w14:textId="74A5F418" w:rsidTr="001A7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FFFFFF" w:themeColor="background1"/>
              <w:bottom w:val="single" w:sz="4" w:space="0" w:color="FFFFFF" w:themeColor="background1"/>
            </w:tcBorders>
            <w:shd w:val="clear" w:color="auto" w:fill="D0EAFF" w:themeFill="accent2" w:themeFillTint="1A"/>
          </w:tcPr>
          <w:p w14:paraId="3956F53D" w14:textId="5ADE962D" w:rsidR="001A7904" w:rsidRPr="00D77D2E" w:rsidRDefault="001A7904" w:rsidP="001A7904">
            <w:pPr>
              <w:pStyle w:val="TableText"/>
            </w:pPr>
            <w:r w:rsidRPr="00AD03B3">
              <w:t>F2.4: Shrubland riparian zone or floodplain</w:t>
            </w:r>
            <w:r w:rsidR="002D4D2F">
              <w:rPr>
                <w:rFonts w:cs="Calibri"/>
              </w:rPr>
              <w:t>†</w:t>
            </w:r>
          </w:p>
        </w:tc>
        <w:tc>
          <w:tcPr>
            <w:tcW w:w="1276" w:type="dxa"/>
            <w:tcBorders>
              <w:top w:val="single" w:sz="4" w:space="0" w:color="FFFFFF" w:themeColor="background1"/>
              <w:bottom w:val="single" w:sz="4" w:space="0" w:color="FFFFFF" w:themeColor="background1"/>
            </w:tcBorders>
            <w:shd w:val="clear" w:color="auto" w:fill="D0EAFF" w:themeFill="accent2" w:themeFillTint="1A"/>
          </w:tcPr>
          <w:p w14:paraId="580AF9E7" w14:textId="4DFAF9F5" w:rsidR="001A7904" w:rsidRPr="00D77D2E" w:rsidRDefault="001A7904" w:rsidP="001A7904">
            <w:pPr>
              <w:pStyle w:val="TableText"/>
              <w:ind w:right="222"/>
              <w:jc w:val="right"/>
              <w:cnfStyle w:val="000000100000" w:firstRow="0" w:lastRow="0" w:firstColumn="0" w:lastColumn="0" w:oddVBand="0" w:evenVBand="0" w:oddHBand="1" w:evenHBand="0" w:firstRowFirstColumn="0" w:firstRowLastColumn="0" w:lastRowFirstColumn="0" w:lastRowLastColumn="0"/>
            </w:pPr>
            <w:r w:rsidRPr="00AD03B3">
              <w:t>461,201</w:t>
            </w:r>
          </w:p>
        </w:tc>
        <w:tc>
          <w:tcPr>
            <w:tcW w:w="1276" w:type="dxa"/>
            <w:tcBorders>
              <w:top w:val="single" w:sz="4" w:space="0" w:color="FFFFFF" w:themeColor="background1"/>
              <w:bottom w:val="single" w:sz="4" w:space="0" w:color="FFFFFF" w:themeColor="background1"/>
            </w:tcBorders>
            <w:shd w:val="clear" w:color="auto" w:fill="D0EAFF" w:themeFill="accent2" w:themeFillTint="1A"/>
            <w:noWrap/>
          </w:tcPr>
          <w:p w14:paraId="3821FD78" w14:textId="2099965A" w:rsidR="001A7904" w:rsidRPr="00D77D2E" w:rsidRDefault="001A7904" w:rsidP="001A7904">
            <w:pPr>
              <w:pStyle w:val="TableText"/>
              <w:ind w:right="454"/>
              <w:jc w:val="right"/>
              <w:cnfStyle w:val="000000100000" w:firstRow="0" w:lastRow="0" w:firstColumn="0" w:lastColumn="0" w:oddVBand="0" w:evenVBand="0" w:oddHBand="1" w:evenHBand="0" w:firstRowFirstColumn="0" w:firstRowLastColumn="0" w:lastRowFirstColumn="0" w:lastRowLastColumn="0"/>
            </w:pPr>
            <w:r w:rsidRPr="00AD03B3">
              <w:t>142,900</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0B05A350" w14:textId="4086B791"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1,042</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7256E8CF" w14:textId="3EBD2151"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7,026</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0B2E489C" w14:textId="2C9788BD"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2,279</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09A44272" w14:textId="6C16712D"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140</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7D95C49C" w14:textId="19F01B9D"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534</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75A49386" w14:textId="22B7E5F5"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836</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45BC6973" w14:textId="346AA209"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3,510</w:t>
            </w:r>
          </w:p>
        </w:tc>
        <w:tc>
          <w:tcPr>
            <w:tcW w:w="861" w:type="dxa"/>
            <w:tcBorders>
              <w:top w:val="single" w:sz="4" w:space="0" w:color="FFFFFF" w:themeColor="background1"/>
              <w:bottom w:val="single" w:sz="4" w:space="0" w:color="FFFFFF" w:themeColor="background1"/>
            </w:tcBorders>
            <w:shd w:val="clear" w:color="auto" w:fill="D0EAFF" w:themeFill="accent2" w:themeFillTint="1A"/>
          </w:tcPr>
          <w:p w14:paraId="68263EA9" w14:textId="49AEA1E3"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4,351</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2249C441" w14:textId="5715051C" w:rsidR="001A7904" w:rsidRPr="00A1286E"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6,168</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1D92270B" w14:textId="5C71E10E" w:rsidR="001A7904" w:rsidRPr="00AC0F1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408</w:t>
            </w:r>
          </w:p>
        </w:tc>
      </w:tr>
      <w:tr w:rsidR="006E2D3E" w:rsidRPr="009B7FD0" w14:paraId="7043DC7B" w14:textId="0AF0A13F" w:rsidTr="001A7904">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FFFFFF" w:themeColor="background1"/>
              <w:bottom w:val="single" w:sz="4" w:space="0" w:color="FFFFFF" w:themeColor="background1"/>
            </w:tcBorders>
            <w:shd w:val="clear" w:color="auto" w:fill="D0EAFF" w:themeFill="accent2" w:themeFillTint="1A"/>
          </w:tcPr>
          <w:p w14:paraId="69DB8F06" w14:textId="53FD06B1" w:rsidR="001A7904" w:rsidRPr="00D77D2E" w:rsidRDefault="001A7904" w:rsidP="001A7904">
            <w:pPr>
              <w:pStyle w:val="TableText"/>
            </w:pPr>
            <w:r w:rsidRPr="00AD03B3">
              <w:t>F2.2: Lignum shrubland riparian zone or floodplain</w:t>
            </w:r>
            <w:r w:rsidR="002D4D2F">
              <w:rPr>
                <w:rFonts w:cs="Calibri"/>
              </w:rPr>
              <w:t>†</w:t>
            </w:r>
          </w:p>
        </w:tc>
        <w:tc>
          <w:tcPr>
            <w:tcW w:w="1276" w:type="dxa"/>
            <w:tcBorders>
              <w:top w:val="single" w:sz="4" w:space="0" w:color="FFFFFF" w:themeColor="background1"/>
              <w:bottom w:val="single" w:sz="4" w:space="0" w:color="FFFFFF" w:themeColor="background1"/>
            </w:tcBorders>
            <w:shd w:val="clear" w:color="auto" w:fill="D0EAFF" w:themeFill="accent2" w:themeFillTint="1A"/>
          </w:tcPr>
          <w:p w14:paraId="270ABBA3" w14:textId="39036113" w:rsidR="001A7904" w:rsidRPr="00D77D2E" w:rsidRDefault="001A7904" w:rsidP="001A7904">
            <w:pPr>
              <w:pStyle w:val="TableText"/>
              <w:ind w:right="222"/>
              <w:jc w:val="right"/>
              <w:cnfStyle w:val="000000000000" w:firstRow="0" w:lastRow="0" w:firstColumn="0" w:lastColumn="0" w:oddVBand="0" w:evenVBand="0" w:oddHBand="0" w:evenHBand="0" w:firstRowFirstColumn="0" w:firstRowLastColumn="0" w:lastRowFirstColumn="0" w:lastRowLastColumn="0"/>
            </w:pPr>
            <w:r w:rsidRPr="00AD03B3">
              <w:t>291,013</w:t>
            </w:r>
          </w:p>
        </w:tc>
        <w:tc>
          <w:tcPr>
            <w:tcW w:w="1276" w:type="dxa"/>
            <w:tcBorders>
              <w:top w:val="single" w:sz="4" w:space="0" w:color="FFFFFF" w:themeColor="background1"/>
              <w:bottom w:val="single" w:sz="4" w:space="0" w:color="FFFFFF" w:themeColor="background1"/>
            </w:tcBorders>
            <w:shd w:val="clear" w:color="auto" w:fill="D0EAFF" w:themeFill="accent2" w:themeFillTint="1A"/>
            <w:noWrap/>
          </w:tcPr>
          <w:p w14:paraId="61CD299D" w14:textId="637395E1" w:rsidR="001A7904" w:rsidRPr="00D77D2E" w:rsidRDefault="001A7904" w:rsidP="001A7904">
            <w:pPr>
              <w:pStyle w:val="TableText"/>
              <w:ind w:right="454"/>
              <w:jc w:val="right"/>
              <w:cnfStyle w:val="000000000000" w:firstRow="0" w:lastRow="0" w:firstColumn="0" w:lastColumn="0" w:oddVBand="0" w:evenVBand="0" w:oddHBand="0" w:evenHBand="0" w:firstRowFirstColumn="0" w:firstRowLastColumn="0" w:lastRowFirstColumn="0" w:lastRowLastColumn="0"/>
            </w:pPr>
            <w:r w:rsidRPr="00AD03B3">
              <w:t>84,699</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16C25E3B" w14:textId="7AC4C464"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239</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39A5AA04" w14:textId="7FBD9065"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2,514</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23783837" w14:textId="50E72985"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554</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56116AE0" w14:textId="1C07AB55"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738</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753DE57E" w14:textId="7B3C3C38"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680</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629A15F9" w14:textId="1A0EE25F"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7,218</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4C49CD65" w14:textId="07157D05"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8,800</w:t>
            </w:r>
          </w:p>
        </w:tc>
        <w:tc>
          <w:tcPr>
            <w:tcW w:w="861" w:type="dxa"/>
            <w:tcBorders>
              <w:top w:val="single" w:sz="4" w:space="0" w:color="FFFFFF" w:themeColor="background1"/>
              <w:bottom w:val="single" w:sz="4" w:space="0" w:color="FFFFFF" w:themeColor="background1"/>
            </w:tcBorders>
            <w:shd w:val="clear" w:color="auto" w:fill="D0EAFF" w:themeFill="accent2" w:themeFillTint="1A"/>
          </w:tcPr>
          <w:p w14:paraId="465970A9" w14:textId="20C73D4E"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3,021</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6A089690" w14:textId="6B6DDF7F" w:rsidR="001A7904" w:rsidRPr="00A1286E"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0,815</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4C66B5F8" w14:textId="7123FC6D" w:rsidR="001A7904" w:rsidRPr="00AC0F1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4,895</w:t>
            </w:r>
          </w:p>
        </w:tc>
      </w:tr>
      <w:tr w:rsidR="006E2D3E" w:rsidRPr="009B7FD0" w14:paraId="43014745" w14:textId="1B5FBAE5" w:rsidTr="001A7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FFFFFF" w:themeColor="background1"/>
              <w:bottom w:val="single" w:sz="4" w:space="0" w:color="FFFFFF" w:themeColor="background1"/>
            </w:tcBorders>
            <w:shd w:val="clear" w:color="auto" w:fill="D0EAFF" w:themeFill="accent2" w:themeFillTint="1A"/>
          </w:tcPr>
          <w:p w14:paraId="766E59C2" w14:textId="3DBF239D" w:rsidR="001A7904" w:rsidRPr="00D77D2E" w:rsidRDefault="001A7904" w:rsidP="001A7904">
            <w:pPr>
              <w:pStyle w:val="TableText"/>
            </w:pPr>
            <w:r w:rsidRPr="00AD03B3">
              <w:t>F1.12: Woodland riparian zone or floodplain</w:t>
            </w:r>
            <w:r w:rsidR="008F70B2">
              <w:rPr>
                <w:rFonts w:cs="Calibri"/>
              </w:rPr>
              <w:t>†</w:t>
            </w:r>
          </w:p>
        </w:tc>
        <w:tc>
          <w:tcPr>
            <w:tcW w:w="1276" w:type="dxa"/>
            <w:tcBorders>
              <w:top w:val="single" w:sz="4" w:space="0" w:color="FFFFFF" w:themeColor="background1"/>
              <w:bottom w:val="single" w:sz="4" w:space="0" w:color="FFFFFF" w:themeColor="background1"/>
            </w:tcBorders>
            <w:shd w:val="clear" w:color="auto" w:fill="D0EAFF" w:themeFill="accent2" w:themeFillTint="1A"/>
          </w:tcPr>
          <w:p w14:paraId="02766A15" w14:textId="04F09131" w:rsidR="001A7904" w:rsidRPr="00D77D2E" w:rsidRDefault="001A7904" w:rsidP="001A7904">
            <w:pPr>
              <w:pStyle w:val="TableText"/>
              <w:ind w:right="222"/>
              <w:jc w:val="right"/>
              <w:cnfStyle w:val="000000100000" w:firstRow="0" w:lastRow="0" w:firstColumn="0" w:lastColumn="0" w:oddVBand="0" w:evenVBand="0" w:oddHBand="1" w:evenHBand="0" w:firstRowFirstColumn="0" w:firstRowLastColumn="0" w:lastRowFirstColumn="0" w:lastRowLastColumn="0"/>
            </w:pPr>
            <w:r w:rsidRPr="00AD03B3">
              <w:t>152,733</w:t>
            </w:r>
          </w:p>
        </w:tc>
        <w:tc>
          <w:tcPr>
            <w:tcW w:w="1276" w:type="dxa"/>
            <w:tcBorders>
              <w:top w:val="single" w:sz="4" w:space="0" w:color="FFFFFF" w:themeColor="background1"/>
              <w:bottom w:val="single" w:sz="4" w:space="0" w:color="FFFFFF" w:themeColor="background1"/>
            </w:tcBorders>
            <w:shd w:val="clear" w:color="auto" w:fill="D0EAFF" w:themeFill="accent2" w:themeFillTint="1A"/>
            <w:noWrap/>
          </w:tcPr>
          <w:p w14:paraId="13D04BD3" w14:textId="13414C60" w:rsidR="001A7904" w:rsidRPr="00D77D2E" w:rsidRDefault="001A7904" w:rsidP="001A7904">
            <w:pPr>
              <w:pStyle w:val="TableText"/>
              <w:ind w:right="454"/>
              <w:jc w:val="right"/>
              <w:cnfStyle w:val="000000100000" w:firstRow="0" w:lastRow="0" w:firstColumn="0" w:lastColumn="0" w:oddVBand="0" w:evenVBand="0" w:oddHBand="1" w:evenHBand="0" w:firstRowFirstColumn="0" w:firstRowLastColumn="0" w:lastRowFirstColumn="0" w:lastRowLastColumn="0"/>
            </w:pPr>
            <w:r w:rsidRPr="00AD03B3">
              <w:t>43,748</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38F986DE" w14:textId="04646C88"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7</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57B7B961" w14:textId="074A3C19"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8</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3E4FAA0F" w14:textId="2F90C39C"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7</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113BE9E7" w14:textId="0C0191B9"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99</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4288FE56" w14:textId="3FF79FC9"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57</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1C9204A8" w14:textId="058E16EB"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22</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28C96B96" w14:textId="42C5D988"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24</w:t>
            </w:r>
          </w:p>
        </w:tc>
        <w:tc>
          <w:tcPr>
            <w:tcW w:w="861" w:type="dxa"/>
            <w:tcBorders>
              <w:top w:val="single" w:sz="4" w:space="0" w:color="FFFFFF" w:themeColor="background1"/>
              <w:bottom w:val="single" w:sz="4" w:space="0" w:color="FFFFFF" w:themeColor="background1"/>
            </w:tcBorders>
            <w:shd w:val="clear" w:color="auto" w:fill="D0EAFF" w:themeFill="accent2" w:themeFillTint="1A"/>
          </w:tcPr>
          <w:p w14:paraId="52312911" w14:textId="4CFDD576" w:rsidR="001A7904" w:rsidRPr="00B8095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142</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14FCD5FE" w14:textId="40F14274" w:rsidR="001A7904" w:rsidRPr="00A1286E"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45</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4291A7D3" w14:textId="028F3529" w:rsidR="001A7904" w:rsidRPr="00AC0F1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92</w:t>
            </w:r>
          </w:p>
        </w:tc>
      </w:tr>
      <w:tr w:rsidR="006E2D3E" w:rsidRPr="009B7FD0" w14:paraId="2A853CFA" w14:textId="68E0322D" w:rsidTr="001A7904">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FFFFFF" w:themeColor="background1"/>
              <w:bottom w:val="single" w:sz="4" w:space="0" w:color="FFFFFF" w:themeColor="background1"/>
            </w:tcBorders>
            <w:shd w:val="clear" w:color="auto" w:fill="D0EAFF" w:themeFill="accent2" w:themeFillTint="1A"/>
          </w:tcPr>
          <w:p w14:paraId="2317F098" w14:textId="2E8D1C97" w:rsidR="001A7904" w:rsidRPr="00D77D2E" w:rsidRDefault="001A7904" w:rsidP="001A7904">
            <w:pPr>
              <w:pStyle w:val="TableText"/>
            </w:pPr>
            <w:r w:rsidRPr="00AD03B3">
              <w:t>F3.2: Sedge/forb/grassland riparian zone or floodplain</w:t>
            </w:r>
            <w:r w:rsidR="008F70B2">
              <w:rPr>
                <w:rFonts w:cs="Calibri"/>
              </w:rPr>
              <w:t>†</w:t>
            </w:r>
          </w:p>
        </w:tc>
        <w:tc>
          <w:tcPr>
            <w:tcW w:w="1276" w:type="dxa"/>
            <w:tcBorders>
              <w:top w:val="single" w:sz="4" w:space="0" w:color="FFFFFF" w:themeColor="background1"/>
              <w:bottom w:val="single" w:sz="4" w:space="0" w:color="FFFFFF" w:themeColor="background1"/>
            </w:tcBorders>
            <w:shd w:val="clear" w:color="auto" w:fill="D0EAFF" w:themeFill="accent2" w:themeFillTint="1A"/>
          </w:tcPr>
          <w:p w14:paraId="6875B87B" w14:textId="556094DA" w:rsidR="001A7904" w:rsidRPr="00D77D2E" w:rsidRDefault="001A7904" w:rsidP="001A7904">
            <w:pPr>
              <w:pStyle w:val="TableText"/>
              <w:ind w:right="222"/>
              <w:jc w:val="right"/>
              <w:cnfStyle w:val="000000000000" w:firstRow="0" w:lastRow="0" w:firstColumn="0" w:lastColumn="0" w:oddVBand="0" w:evenVBand="0" w:oddHBand="0" w:evenHBand="0" w:firstRowFirstColumn="0" w:firstRowLastColumn="0" w:lastRowFirstColumn="0" w:lastRowLastColumn="0"/>
            </w:pPr>
            <w:r w:rsidRPr="00AD03B3">
              <w:t>62,784</w:t>
            </w:r>
          </w:p>
        </w:tc>
        <w:tc>
          <w:tcPr>
            <w:tcW w:w="1276" w:type="dxa"/>
            <w:tcBorders>
              <w:top w:val="single" w:sz="4" w:space="0" w:color="FFFFFF" w:themeColor="background1"/>
              <w:bottom w:val="single" w:sz="4" w:space="0" w:color="FFFFFF" w:themeColor="background1"/>
            </w:tcBorders>
            <w:shd w:val="clear" w:color="auto" w:fill="D0EAFF" w:themeFill="accent2" w:themeFillTint="1A"/>
            <w:noWrap/>
          </w:tcPr>
          <w:p w14:paraId="0733288B" w14:textId="01B22A50" w:rsidR="001A7904" w:rsidRPr="00D77D2E" w:rsidRDefault="001A7904" w:rsidP="001A7904">
            <w:pPr>
              <w:pStyle w:val="TableText"/>
              <w:ind w:right="454"/>
              <w:jc w:val="right"/>
              <w:cnfStyle w:val="000000000000" w:firstRow="0" w:lastRow="0" w:firstColumn="0" w:lastColumn="0" w:oddVBand="0" w:evenVBand="0" w:oddHBand="0" w:evenHBand="0" w:firstRowFirstColumn="0" w:firstRowLastColumn="0" w:lastRowFirstColumn="0" w:lastRowLastColumn="0"/>
            </w:pPr>
            <w:r w:rsidRPr="00AD03B3">
              <w:t>7,454</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50A71883" w14:textId="4F91BBA7"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30</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35644663" w14:textId="2EFC049D"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44</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62ED13E9" w14:textId="4892F3EC"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38</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3C21CA94" w14:textId="6B1CAD9D"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37</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7765700C" w14:textId="38ADD7D8"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0</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098865DD" w14:textId="73705F76"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39</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50B8792B" w14:textId="7C422B77"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0</w:t>
            </w:r>
          </w:p>
        </w:tc>
        <w:tc>
          <w:tcPr>
            <w:tcW w:w="861" w:type="dxa"/>
            <w:tcBorders>
              <w:top w:val="single" w:sz="4" w:space="0" w:color="FFFFFF" w:themeColor="background1"/>
              <w:bottom w:val="single" w:sz="4" w:space="0" w:color="FFFFFF" w:themeColor="background1"/>
            </w:tcBorders>
            <w:shd w:val="clear" w:color="auto" w:fill="D0EAFF" w:themeFill="accent2" w:themeFillTint="1A"/>
          </w:tcPr>
          <w:p w14:paraId="500D5511" w14:textId="08E0A9CB" w:rsidR="001A7904" w:rsidRPr="00B8095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737</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14A6E78C" w14:textId="4EF8D40E" w:rsidR="001A7904" w:rsidRPr="00A1286E"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5</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7BF1D118" w14:textId="3AEC08AF" w:rsidR="001A7904" w:rsidRPr="00AC0F1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2</w:t>
            </w:r>
          </w:p>
        </w:tc>
      </w:tr>
      <w:tr w:rsidR="006E2D3E" w:rsidRPr="009B7FD0" w14:paraId="756818A5" w14:textId="06EF8361" w:rsidTr="001A7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FFFFFF" w:themeColor="background1"/>
              <w:bottom w:val="single" w:sz="4" w:space="0" w:color="FFFFFF" w:themeColor="background1"/>
            </w:tcBorders>
            <w:shd w:val="clear" w:color="auto" w:fill="D0EAFF" w:themeFill="accent2" w:themeFillTint="1A"/>
          </w:tcPr>
          <w:p w14:paraId="185E61DD" w14:textId="10A84BEC" w:rsidR="001A7904" w:rsidRPr="009B7FD0" w:rsidRDefault="001A7904" w:rsidP="001A7904">
            <w:pPr>
              <w:pStyle w:val="TableText"/>
              <w:rPr>
                <w:rFonts w:asciiTheme="minorHAnsi" w:hAnsiTheme="minorHAnsi" w:cstheme="minorHAnsi"/>
                <w:szCs w:val="18"/>
              </w:rPr>
            </w:pPr>
            <w:r w:rsidRPr="00AD03B3">
              <w:t>F4: Unspecified riparian zone or floodplain</w:t>
            </w:r>
            <w:r w:rsidR="008F70B2">
              <w:rPr>
                <w:rFonts w:cs="Calibri"/>
              </w:rPr>
              <w:t>†</w:t>
            </w:r>
          </w:p>
        </w:tc>
        <w:tc>
          <w:tcPr>
            <w:tcW w:w="1276" w:type="dxa"/>
            <w:tcBorders>
              <w:top w:val="single" w:sz="4" w:space="0" w:color="FFFFFF" w:themeColor="background1"/>
              <w:bottom w:val="single" w:sz="4" w:space="0" w:color="FFFFFF" w:themeColor="background1"/>
            </w:tcBorders>
            <w:shd w:val="clear" w:color="auto" w:fill="D0EAFF" w:themeFill="accent2" w:themeFillTint="1A"/>
          </w:tcPr>
          <w:p w14:paraId="77DD0923" w14:textId="5A59A3A3" w:rsidR="001A7904" w:rsidRPr="00A86B8C" w:rsidRDefault="001A7904" w:rsidP="001A7904">
            <w:pPr>
              <w:pStyle w:val="TableText"/>
              <w:ind w:right="222"/>
              <w:jc w:val="right"/>
              <w:cnfStyle w:val="000000100000" w:firstRow="0" w:lastRow="0" w:firstColumn="0" w:lastColumn="0" w:oddVBand="0" w:evenVBand="0" w:oddHBand="1" w:evenHBand="0" w:firstRowFirstColumn="0" w:firstRowLastColumn="0" w:lastRowFirstColumn="0" w:lastRowLastColumn="0"/>
            </w:pPr>
            <w:r w:rsidRPr="00AD03B3">
              <w:t>19,813</w:t>
            </w:r>
          </w:p>
        </w:tc>
        <w:tc>
          <w:tcPr>
            <w:tcW w:w="1276" w:type="dxa"/>
            <w:tcBorders>
              <w:top w:val="single" w:sz="4" w:space="0" w:color="FFFFFF" w:themeColor="background1"/>
              <w:bottom w:val="single" w:sz="4" w:space="0" w:color="FFFFFF" w:themeColor="background1"/>
            </w:tcBorders>
            <w:shd w:val="clear" w:color="auto" w:fill="D0EAFF" w:themeFill="accent2" w:themeFillTint="1A"/>
            <w:noWrap/>
          </w:tcPr>
          <w:p w14:paraId="75B48A35" w14:textId="3CD599FF" w:rsidR="001A7904" w:rsidRPr="009B7FD0" w:rsidRDefault="001A7904" w:rsidP="001A7904">
            <w:pPr>
              <w:pStyle w:val="TableText"/>
              <w:ind w:right="454"/>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5,328</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2A271542" w14:textId="2E2EC590"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39</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38673E26" w14:textId="550FEF80"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365</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6BC801FB" w14:textId="139AB906"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9</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7300F3A4" w14:textId="1B35C530"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401</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068FC55B" w14:textId="707A1D36"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100</w:t>
            </w:r>
          </w:p>
        </w:tc>
        <w:tc>
          <w:tcPr>
            <w:tcW w:w="861" w:type="dxa"/>
            <w:tcBorders>
              <w:top w:val="single" w:sz="4" w:space="0" w:color="FFFFFF" w:themeColor="background1"/>
              <w:bottom w:val="single" w:sz="4" w:space="0" w:color="FFFFFF" w:themeColor="background1"/>
            </w:tcBorders>
            <w:shd w:val="clear" w:color="auto" w:fill="D0EAFF" w:themeFill="accent2" w:themeFillTint="1A"/>
            <w:noWrap/>
          </w:tcPr>
          <w:p w14:paraId="5492E164" w14:textId="2B560363"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131</w:t>
            </w:r>
          </w:p>
        </w:tc>
        <w:tc>
          <w:tcPr>
            <w:tcW w:w="862" w:type="dxa"/>
            <w:tcBorders>
              <w:top w:val="single" w:sz="4" w:space="0" w:color="FFFFFF" w:themeColor="background1"/>
              <w:bottom w:val="single" w:sz="4" w:space="0" w:color="FFFFFF" w:themeColor="background1"/>
            </w:tcBorders>
            <w:shd w:val="clear" w:color="auto" w:fill="D0EAFF" w:themeFill="accent2" w:themeFillTint="1A"/>
            <w:noWrap/>
          </w:tcPr>
          <w:p w14:paraId="21DD8F0C" w14:textId="4F7E71D9" w:rsidR="001A7904" w:rsidRPr="009B7FD0"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AD03B3">
              <w:t>372</w:t>
            </w:r>
          </w:p>
        </w:tc>
        <w:tc>
          <w:tcPr>
            <w:tcW w:w="861" w:type="dxa"/>
            <w:tcBorders>
              <w:top w:val="single" w:sz="4" w:space="0" w:color="FFFFFF" w:themeColor="background1"/>
              <w:bottom w:val="single" w:sz="4" w:space="0" w:color="FFFFFF" w:themeColor="background1"/>
            </w:tcBorders>
            <w:shd w:val="clear" w:color="auto" w:fill="D0EAFF" w:themeFill="accent2" w:themeFillTint="1A"/>
          </w:tcPr>
          <w:p w14:paraId="4BC59168" w14:textId="4CEFAD20" w:rsidR="001A7904" w:rsidRPr="00D77D2E"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86</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3D67596F" w14:textId="7D5D87DB" w:rsidR="001A7904" w:rsidRPr="00A1286E"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20</w:t>
            </w:r>
          </w:p>
        </w:tc>
        <w:tc>
          <w:tcPr>
            <w:tcW w:w="862" w:type="dxa"/>
            <w:tcBorders>
              <w:top w:val="single" w:sz="4" w:space="0" w:color="FFFFFF" w:themeColor="background1"/>
              <w:bottom w:val="single" w:sz="4" w:space="0" w:color="FFFFFF" w:themeColor="background1"/>
            </w:tcBorders>
            <w:shd w:val="clear" w:color="auto" w:fill="D0EAFF" w:themeFill="accent2" w:themeFillTint="1A"/>
          </w:tcPr>
          <w:p w14:paraId="2D8FC4E1" w14:textId="0831D50C" w:rsidR="001A7904" w:rsidRPr="00AC0F1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11</w:t>
            </w:r>
          </w:p>
        </w:tc>
      </w:tr>
      <w:tr w:rsidR="006E2D3E" w:rsidRPr="009B7FD0" w14:paraId="54F2061D" w14:textId="7F80BEC1" w:rsidTr="001A7904">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FFFFFF" w:themeColor="background1"/>
            </w:tcBorders>
            <w:shd w:val="clear" w:color="auto" w:fill="D0EAFF" w:themeFill="accent2" w:themeFillTint="1A"/>
          </w:tcPr>
          <w:p w14:paraId="3586784A" w14:textId="6A649048" w:rsidR="001A7904" w:rsidRPr="009B7FD0" w:rsidRDefault="001A7904" w:rsidP="001A7904">
            <w:pPr>
              <w:pStyle w:val="TableText"/>
              <w:rPr>
                <w:rFonts w:asciiTheme="minorHAnsi" w:hAnsiTheme="minorHAnsi" w:cstheme="minorHAnsi"/>
                <w:szCs w:val="18"/>
              </w:rPr>
            </w:pPr>
            <w:r w:rsidRPr="00AD03B3">
              <w:t>F1.11: River cooba woodland riparian zone or floodplain</w:t>
            </w:r>
            <w:r w:rsidR="008F70B2">
              <w:rPr>
                <w:rFonts w:cs="Calibri"/>
              </w:rPr>
              <w:t>†</w:t>
            </w:r>
          </w:p>
        </w:tc>
        <w:tc>
          <w:tcPr>
            <w:tcW w:w="1276" w:type="dxa"/>
            <w:tcBorders>
              <w:top w:val="single" w:sz="4" w:space="0" w:color="FFFFFF" w:themeColor="background1"/>
            </w:tcBorders>
            <w:shd w:val="clear" w:color="auto" w:fill="D0EAFF" w:themeFill="accent2" w:themeFillTint="1A"/>
          </w:tcPr>
          <w:p w14:paraId="02C17C96" w14:textId="780B17A1" w:rsidR="001A7904" w:rsidRPr="00A86B8C" w:rsidRDefault="001A7904" w:rsidP="001A7904">
            <w:pPr>
              <w:pStyle w:val="TableText"/>
              <w:ind w:right="222"/>
              <w:jc w:val="right"/>
              <w:cnfStyle w:val="000000000000" w:firstRow="0" w:lastRow="0" w:firstColumn="0" w:lastColumn="0" w:oddVBand="0" w:evenVBand="0" w:oddHBand="0" w:evenHBand="0" w:firstRowFirstColumn="0" w:firstRowLastColumn="0" w:lastRowFirstColumn="0" w:lastRowLastColumn="0"/>
            </w:pPr>
            <w:r w:rsidRPr="00AD03B3">
              <w:t>16,898</w:t>
            </w:r>
          </w:p>
        </w:tc>
        <w:tc>
          <w:tcPr>
            <w:tcW w:w="1276" w:type="dxa"/>
            <w:tcBorders>
              <w:top w:val="single" w:sz="4" w:space="0" w:color="FFFFFF" w:themeColor="background1"/>
            </w:tcBorders>
            <w:shd w:val="clear" w:color="auto" w:fill="D0EAFF" w:themeFill="accent2" w:themeFillTint="1A"/>
            <w:noWrap/>
          </w:tcPr>
          <w:p w14:paraId="53D547D4" w14:textId="129E57DD" w:rsidR="001A7904" w:rsidRPr="009B7FD0" w:rsidRDefault="001A7904" w:rsidP="001A7904">
            <w:pPr>
              <w:pStyle w:val="TableText"/>
              <w:ind w:right="45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5,077</w:t>
            </w:r>
          </w:p>
        </w:tc>
        <w:tc>
          <w:tcPr>
            <w:tcW w:w="861" w:type="dxa"/>
            <w:tcBorders>
              <w:top w:val="single" w:sz="4" w:space="0" w:color="FFFFFF" w:themeColor="background1"/>
            </w:tcBorders>
            <w:shd w:val="clear" w:color="auto" w:fill="D0EAFF" w:themeFill="accent2" w:themeFillTint="1A"/>
            <w:noWrap/>
          </w:tcPr>
          <w:p w14:paraId="383178D8" w14:textId="36289D97"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979</w:t>
            </w:r>
          </w:p>
        </w:tc>
        <w:tc>
          <w:tcPr>
            <w:tcW w:w="862" w:type="dxa"/>
            <w:tcBorders>
              <w:top w:val="single" w:sz="4" w:space="0" w:color="FFFFFF" w:themeColor="background1"/>
            </w:tcBorders>
            <w:shd w:val="clear" w:color="auto" w:fill="D0EAFF" w:themeFill="accent2" w:themeFillTint="1A"/>
            <w:noWrap/>
          </w:tcPr>
          <w:p w14:paraId="5CF5C55E" w14:textId="5D835166"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230</w:t>
            </w:r>
          </w:p>
        </w:tc>
        <w:tc>
          <w:tcPr>
            <w:tcW w:w="861" w:type="dxa"/>
            <w:tcBorders>
              <w:top w:val="single" w:sz="4" w:space="0" w:color="FFFFFF" w:themeColor="background1"/>
            </w:tcBorders>
            <w:shd w:val="clear" w:color="auto" w:fill="D0EAFF" w:themeFill="accent2" w:themeFillTint="1A"/>
            <w:noWrap/>
          </w:tcPr>
          <w:p w14:paraId="5BA18B40" w14:textId="7112E213"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1,087</w:t>
            </w:r>
          </w:p>
        </w:tc>
        <w:tc>
          <w:tcPr>
            <w:tcW w:w="862" w:type="dxa"/>
            <w:tcBorders>
              <w:top w:val="single" w:sz="4" w:space="0" w:color="FFFFFF" w:themeColor="background1"/>
            </w:tcBorders>
            <w:shd w:val="clear" w:color="auto" w:fill="D0EAFF" w:themeFill="accent2" w:themeFillTint="1A"/>
            <w:noWrap/>
          </w:tcPr>
          <w:p w14:paraId="5F6809DD" w14:textId="1E23E240"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842</w:t>
            </w:r>
          </w:p>
        </w:tc>
        <w:tc>
          <w:tcPr>
            <w:tcW w:w="862" w:type="dxa"/>
            <w:tcBorders>
              <w:top w:val="single" w:sz="4" w:space="0" w:color="FFFFFF" w:themeColor="background1"/>
            </w:tcBorders>
            <w:shd w:val="clear" w:color="auto" w:fill="D0EAFF" w:themeFill="accent2" w:themeFillTint="1A"/>
            <w:noWrap/>
          </w:tcPr>
          <w:p w14:paraId="354F478A" w14:textId="06FF085A"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1,127</w:t>
            </w:r>
          </w:p>
        </w:tc>
        <w:tc>
          <w:tcPr>
            <w:tcW w:w="861" w:type="dxa"/>
            <w:tcBorders>
              <w:top w:val="single" w:sz="4" w:space="0" w:color="FFFFFF" w:themeColor="background1"/>
            </w:tcBorders>
            <w:shd w:val="clear" w:color="auto" w:fill="D0EAFF" w:themeFill="accent2" w:themeFillTint="1A"/>
            <w:noWrap/>
          </w:tcPr>
          <w:p w14:paraId="3D785452" w14:textId="135DFE5F"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18</w:t>
            </w:r>
          </w:p>
        </w:tc>
        <w:tc>
          <w:tcPr>
            <w:tcW w:w="862" w:type="dxa"/>
            <w:tcBorders>
              <w:top w:val="single" w:sz="4" w:space="0" w:color="FFFFFF" w:themeColor="background1"/>
            </w:tcBorders>
            <w:shd w:val="clear" w:color="auto" w:fill="D0EAFF" w:themeFill="accent2" w:themeFillTint="1A"/>
            <w:noWrap/>
          </w:tcPr>
          <w:p w14:paraId="4C47A9CD" w14:textId="0DD692F3"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409</w:t>
            </w:r>
          </w:p>
        </w:tc>
        <w:tc>
          <w:tcPr>
            <w:tcW w:w="861" w:type="dxa"/>
            <w:tcBorders>
              <w:top w:val="single" w:sz="4" w:space="0" w:color="FFFFFF" w:themeColor="background1"/>
            </w:tcBorders>
            <w:shd w:val="clear" w:color="auto" w:fill="D0EAFF" w:themeFill="accent2" w:themeFillTint="1A"/>
          </w:tcPr>
          <w:p w14:paraId="7449F968" w14:textId="7DD51EB9" w:rsidR="001A7904" w:rsidRPr="00D77D2E"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851</w:t>
            </w:r>
          </w:p>
        </w:tc>
        <w:tc>
          <w:tcPr>
            <w:tcW w:w="862" w:type="dxa"/>
            <w:tcBorders>
              <w:top w:val="single" w:sz="4" w:space="0" w:color="FFFFFF" w:themeColor="background1"/>
            </w:tcBorders>
            <w:shd w:val="clear" w:color="auto" w:fill="D0EAFF" w:themeFill="accent2" w:themeFillTint="1A"/>
          </w:tcPr>
          <w:p w14:paraId="3E58D1F3" w14:textId="08F25B3E" w:rsidR="001A7904" w:rsidRPr="00A1286E"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1,010</w:t>
            </w:r>
          </w:p>
        </w:tc>
        <w:tc>
          <w:tcPr>
            <w:tcW w:w="862" w:type="dxa"/>
            <w:tcBorders>
              <w:top w:val="single" w:sz="4" w:space="0" w:color="FFFFFF" w:themeColor="background1"/>
            </w:tcBorders>
            <w:shd w:val="clear" w:color="auto" w:fill="D0EAFF" w:themeFill="accent2" w:themeFillTint="1A"/>
          </w:tcPr>
          <w:p w14:paraId="0922FC36" w14:textId="54A30402" w:rsidR="001A7904" w:rsidRPr="00AC0F1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697</w:t>
            </w:r>
          </w:p>
        </w:tc>
      </w:tr>
      <w:tr w:rsidR="001A7904" w:rsidRPr="009B7FD0" w14:paraId="75A32E0E" w14:textId="1E324E1B" w:rsidTr="001A7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3E15FC6" w14:textId="2C711EFF" w:rsidR="001A7904" w:rsidRPr="00A109DD" w:rsidRDefault="001A7904" w:rsidP="001A7904">
            <w:pPr>
              <w:pStyle w:val="TableText"/>
            </w:pPr>
            <w:r w:rsidRPr="00AD03B3">
              <w:t>F1.6: Black box forest riparian zone or floodplain</w:t>
            </w:r>
          </w:p>
        </w:tc>
        <w:tc>
          <w:tcPr>
            <w:tcW w:w="1276" w:type="dxa"/>
          </w:tcPr>
          <w:p w14:paraId="58241595" w14:textId="5847F76B" w:rsidR="001A7904" w:rsidRPr="00A109DD" w:rsidRDefault="001A7904" w:rsidP="001A7904">
            <w:pPr>
              <w:pStyle w:val="TableText"/>
              <w:ind w:right="222"/>
              <w:jc w:val="right"/>
              <w:cnfStyle w:val="000000100000" w:firstRow="0" w:lastRow="0" w:firstColumn="0" w:lastColumn="0" w:oddVBand="0" w:evenVBand="0" w:oddHBand="1" w:evenHBand="0" w:firstRowFirstColumn="0" w:firstRowLastColumn="0" w:lastRowFirstColumn="0" w:lastRowLastColumn="0"/>
              <w:rPr>
                <w:bCs/>
              </w:rPr>
            </w:pPr>
            <w:r w:rsidRPr="00AD03B3">
              <w:t>2,815</w:t>
            </w:r>
          </w:p>
        </w:tc>
        <w:tc>
          <w:tcPr>
            <w:tcW w:w="1276" w:type="dxa"/>
            <w:noWrap/>
          </w:tcPr>
          <w:p w14:paraId="7B5CC91F" w14:textId="79953AB5" w:rsidR="001A7904" w:rsidRPr="00A109DD" w:rsidRDefault="001A7904" w:rsidP="001A7904">
            <w:pPr>
              <w:pStyle w:val="TableText"/>
              <w:ind w:right="200"/>
              <w:jc w:val="right"/>
              <w:cnfStyle w:val="000000100000" w:firstRow="0" w:lastRow="0" w:firstColumn="0" w:lastColumn="0" w:oddVBand="0" w:evenVBand="0" w:oddHBand="1" w:evenHBand="0" w:firstRowFirstColumn="0" w:firstRowLastColumn="0" w:lastRowFirstColumn="0" w:lastRowLastColumn="0"/>
              <w:rPr>
                <w:bCs/>
              </w:rPr>
            </w:pPr>
            <w:r w:rsidRPr="00AD03B3">
              <w:t>595</w:t>
            </w:r>
          </w:p>
        </w:tc>
        <w:tc>
          <w:tcPr>
            <w:tcW w:w="861" w:type="dxa"/>
            <w:noWrap/>
          </w:tcPr>
          <w:p w14:paraId="319C9BDB" w14:textId="550239AF" w:rsidR="001A7904" w:rsidRPr="00A109D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bCs/>
              </w:rPr>
            </w:pPr>
            <w:r w:rsidRPr="00AD03B3">
              <w:t>9</w:t>
            </w:r>
          </w:p>
        </w:tc>
        <w:tc>
          <w:tcPr>
            <w:tcW w:w="862" w:type="dxa"/>
            <w:noWrap/>
          </w:tcPr>
          <w:p w14:paraId="6013E21F" w14:textId="30CBC6F9" w:rsidR="001A7904" w:rsidRPr="00A109D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bCs/>
              </w:rPr>
            </w:pPr>
            <w:r w:rsidRPr="00AD03B3">
              <w:t>0</w:t>
            </w:r>
          </w:p>
        </w:tc>
        <w:tc>
          <w:tcPr>
            <w:tcW w:w="861" w:type="dxa"/>
            <w:noWrap/>
          </w:tcPr>
          <w:p w14:paraId="75D696A0" w14:textId="661C56EC" w:rsidR="001A7904" w:rsidRPr="00A109D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bCs/>
              </w:rPr>
            </w:pPr>
            <w:r w:rsidRPr="00AD03B3">
              <w:t>0</w:t>
            </w:r>
          </w:p>
        </w:tc>
        <w:tc>
          <w:tcPr>
            <w:tcW w:w="862" w:type="dxa"/>
            <w:noWrap/>
          </w:tcPr>
          <w:p w14:paraId="445D7063" w14:textId="68E133CB" w:rsidR="001A7904" w:rsidRPr="00A109D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bCs/>
              </w:rPr>
            </w:pPr>
            <w:r w:rsidRPr="00AD03B3">
              <w:t>0</w:t>
            </w:r>
          </w:p>
        </w:tc>
        <w:tc>
          <w:tcPr>
            <w:tcW w:w="862" w:type="dxa"/>
            <w:noWrap/>
          </w:tcPr>
          <w:p w14:paraId="4FAD4DF8" w14:textId="0FAB1B7E" w:rsidR="001A7904" w:rsidRPr="00A109D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bCs/>
              </w:rPr>
            </w:pPr>
            <w:r w:rsidRPr="00AD03B3">
              <w:t>2</w:t>
            </w:r>
          </w:p>
        </w:tc>
        <w:tc>
          <w:tcPr>
            <w:tcW w:w="861" w:type="dxa"/>
            <w:noWrap/>
          </w:tcPr>
          <w:p w14:paraId="4695124A" w14:textId="6D9B1E66" w:rsidR="001A7904" w:rsidRPr="00A109D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bCs/>
              </w:rPr>
            </w:pPr>
            <w:r w:rsidRPr="00AD03B3">
              <w:t>0</w:t>
            </w:r>
          </w:p>
        </w:tc>
        <w:tc>
          <w:tcPr>
            <w:tcW w:w="862" w:type="dxa"/>
            <w:noWrap/>
          </w:tcPr>
          <w:p w14:paraId="5FEB69A3" w14:textId="1B0D20C8" w:rsidR="001A7904" w:rsidRPr="00A109D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bCs/>
              </w:rPr>
            </w:pPr>
            <w:r w:rsidRPr="00AD03B3">
              <w:t>0</w:t>
            </w:r>
          </w:p>
        </w:tc>
        <w:tc>
          <w:tcPr>
            <w:tcW w:w="861" w:type="dxa"/>
          </w:tcPr>
          <w:p w14:paraId="65407A5D" w14:textId="1DE8BBF0" w:rsidR="001A7904" w:rsidRPr="00A109D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bCs/>
              </w:rPr>
            </w:pPr>
            <w:r w:rsidRPr="00AD03B3">
              <w:t>0</w:t>
            </w:r>
          </w:p>
        </w:tc>
        <w:tc>
          <w:tcPr>
            <w:tcW w:w="862" w:type="dxa"/>
          </w:tcPr>
          <w:p w14:paraId="3F12B4D9" w14:textId="0B5AB815" w:rsidR="001A7904" w:rsidRPr="00A109DD"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rPr>
                <w:bCs/>
              </w:rPr>
            </w:pPr>
            <w:r w:rsidRPr="00AD03B3">
              <w:t>0</w:t>
            </w:r>
          </w:p>
        </w:tc>
        <w:tc>
          <w:tcPr>
            <w:tcW w:w="862" w:type="dxa"/>
          </w:tcPr>
          <w:p w14:paraId="0AEB14EA" w14:textId="3254C33D" w:rsidR="001A7904" w:rsidRPr="00AC0F1C" w:rsidRDefault="001A7904" w:rsidP="001A7904">
            <w:pPr>
              <w:pStyle w:val="TableText"/>
              <w:ind w:right="170"/>
              <w:jc w:val="right"/>
              <w:cnfStyle w:val="000000100000" w:firstRow="0" w:lastRow="0" w:firstColumn="0" w:lastColumn="0" w:oddVBand="0" w:evenVBand="0" w:oddHBand="1" w:evenHBand="0" w:firstRowFirstColumn="0" w:firstRowLastColumn="0" w:lastRowFirstColumn="0" w:lastRowLastColumn="0"/>
            </w:pPr>
            <w:r w:rsidRPr="00AD03B3">
              <w:t>0</w:t>
            </w:r>
          </w:p>
        </w:tc>
      </w:tr>
      <w:tr w:rsidR="001A7904" w:rsidRPr="009B7FD0" w14:paraId="7492CF97" w14:textId="778E03D6" w:rsidTr="001A7904">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tcPr>
          <w:p w14:paraId="102ABAFC" w14:textId="49C9A39D" w:rsidR="001A7904" w:rsidRPr="009B7FD0" w:rsidRDefault="001A7904" w:rsidP="001A7904">
            <w:pPr>
              <w:pStyle w:val="TableText"/>
              <w:rPr>
                <w:rFonts w:asciiTheme="minorHAnsi" w:hAnsiTheme="minorHAnsi" w:cstheme="minorHAnsi"/>
                <w:szCs w:val="18"/>
              </w:rPr>
            </w:pPr>
            <w:r w:rsidRPr="00AD03B3">
              <w:t>F1.13: Paperbark riparian zone or floodplain</w:t>
            </w:r>
          </w:p>
        </w:tc>
        <w:tc>
          <w:tcPr>
            <w:tcW w:w="1276" w:type="dxa"/>
            <w:tcBorders>
              <w:bottom w:val="single" w:sz="4" w:space="0" w:color="auto"/>
            </w:tcBorders>
          </w:tcPr>
          <w:p w14:paraId="52541E9A" w14:textId="47A939E9" w:rsidR="001A7904" w:rsidRPr="00A86B8C" w:rsidRDefault="001A7904" w:rsidP="001A7904">
            <w:pPr>
              <w:pStyle w:val="TableText"/>
              <w:ind w:right="222"/>
              <w:jc w:val="right"/>
              <w:cnfStyle w:val="000000000000" w:firstRow="0" w:lastRow="0" w:firstColumn="0" w:lastColumn="0" w:oddVBand="0" w:evenVBand="0" w:oddHBand="0" w:evenHBand="0" w:firstRowFirstColumn="0" w:firstRowLastColumn="0" w:lastRowFirstColumn="0" w:lastRowLastColumn="0"/>
            </w:pPr>
            <w:r w:rsidRPr="00AD03B3">
              <w:t>897</w:t>
            </w:r>
          </w:p>
        </w:tc>
        <w:tc>
          <w:tcPr>
            <w:tcW w:w="1276" w:type="dxa"/>
            <w:tcBorders>
              <w:bottom w:val="single" w:sz="4" w:space="0" w:color="auto"/>
            </w:tcBorders>
            <w:noWrap/>
          </w:tcPr>
          <w:p w14:paraId="0026D79C" w14:textId="49EF3977" w:rsidR="001A7904" w:rsidRPr="009B7FD0" w:rsidRDefault="001A7904" w:rsidP="001A7904">
            <w:pPr>
              <w:pStyle w:val="TableText"/>
              <w:ind w:right="20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271</w:t>
            </w:r>
          </w:p>
        </w:tc>
        <w:tc>
          <w:tcPr>
            <w:tcW w:w="861" w:type="dxa"/>
            <w:tcBorders>
              <w:bottom w:val="single" w:sz="4" w:space="0" w:color="auto"/>
            </w:tcBorders>
            <w:noWrap/>
          </w:tcPr>
          <w:p w14:paraId="6D2A3118" w14:textId="32576C63"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0</w:t>
            </w:r>
          </w:p>
        </w:tc>
        <w:tc>
          <w:tcPr>
            <w:tcW w:w="862" w:type="dxa"/>
            <w:tcBorders>
              <w:bottom w:val="single" w:sz="4" w:space="0" w:color="auto"/>
            </w:tcBorders>
            <w:noWrap/>
          </w:tcPr>
          <w:p w14:paraId="06AA531F" w14:textId="34242010"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0</w:t>
            </w:r>
          </w:p>
        </w:tc>
        <w:tc>
          <w:tcPr>
            <w:tcW w:w="861" w:type="dxa"/>
            <w:tcBorders>
              <w:bottom w:val="single" w:sz="4" w:space="0" w:color="auto"/>
            </w:tcBorders>
            <w:noWrap/>
          </w:tcPr>
          <w:p w14:paraId="4F436F41" w14:textId="2D85ACAC"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0</w:t>
            </w:r>
          </w:p>
        </w:tc>
        <w:tc>
          <w:tcPr>
            <w:tcW w:w="862" w:type="dxa"/>
            <w:tcBorders>
              <w:bottom w:val="single" w:sz="4" w:space="0" w:color="auto"/>
            </w:tcBorders>
            <w:noWrap/>
          </w:tcPr>
          <w:p w14:paraId="690FE3C8" w14:textId="724516B0"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0</w:t>
            </w:r>
          </w:p>
        </w:tc>
        <w:tc>
          <w:tcPr>
            <w:tcW w:w="862" w:type="dxa"/>
            <w:tcBorders>
              <w:bottom w:val="single" w:sz="4" w:space="0" w:color="auto"/>
            </w:tcBorders>
            <w:noWrap/>
          </w:tcPr>
          <w:p w14:paraId="21A26153" w14:textId="73C060F6"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0</w:t>
            </w:r>
          </w:p>
        </w:tc>
        <w:tc>
          <w:tcPr>
            <w:tcW w:w="861" w:type="dxa"/>
            <w:tcBorders>
              <w:bottom w:val="single" w:sz="4" w:space="0" w:color="auto"/>
            </w:tcBorders>
            <w:noWrap/>
          </w:tcPr>
          <w:p w14:paraId="6D7C75AE" w14:textId="69B795DA"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0</w:t>
            </w:r>
          </w:p>
        </w:tc>
        <w:tc>
          <w:tcPr>
            <w:tcW w:w="862" w:type="dxa"/>
            <w:tcBorders>
              <w:bottom w:val="single" w:sz="4" w:space="0" w:color="auto"/>
            </w:tcBorders>
            <w:noWrap/>
          </w:tcPr>
          <w:p w14:paraId="5ABB8DD1" w14:textId="76E6DA79" w:rsidR="001A7904" w:rsidRPr="009B7FD0"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AD03B3">
              <w:t>0</w:t>
            </w:r>
          </w:p>
        </w:tc>
        <w:tc>
          <w:tcPr>
            <w:tcW w:w="861" w:type="dxa"/>
            <w:tcBorders>
              <w:bottom w:val="single" w:sz="4" w:space="0" w:color="auto"/>
            </w:tcBorders>
          </w:tcPr>
          <w:p w14:paraId="683C83A2" w14:textId="0539D3B7" w:rsidR="001A7904" w:rsidRPr="00D77D2E"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0</w:t>
            </w:r>
          </w:p>
        </w:tc>
        <w:tc>
          <w:tcPr>
            <w:tcW w:w="862" w:type="dxa"/>
            <w:tcBorders>
              <w:bottom w:val="single" w:sz="4" w:space="0" w:color="auto"/>
            </w:tcBorders>
          </w:tcPr>
          <w:p w14:paraId="590BFC6E" w14:textId="273E8326" w:rsidR="001A7904" w:rsidRPr="00A1286E"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0</w:t>
            </w:r>
          </w:p>
        </w:tc>
        <w:tc>
          <w:tcPr>
            <w:tcW w:w="862" w:type="dxa"/>
            <w:tcBorders>
              <w:bottom w:val="single" w:sz="4" w:space="0" w:color="auto"/>
            </w:tcBorders>
          </w:tcPr>
          <w:p w14:paraId="1E3616BD" w14:textId="243A19BB" w:rsidR="001A7904" w:rsidRPr="00AC0F1C" w:rsidRDefault="001A7904" w:rsidP="001A7904">
            <w:pPr>
              <w:pStyle w:val="TableText"/>
              <w:ind w:right="170"/>
              <w:jc w:val="right"/>
              <w:cnfStyle w:val="000000000000" w:firstRow="0" w:lastRow="0" w:firstColumn="0" w:lastColumn="0" w:oddVBand="0" w:evenVBand="0" w:oddHBand="0" w:evenHBand="0" w:firstRowFirstColumn="0" w:firstRowLastColumn="0" w:lastRowFirstColumn="0" w:lastRowLastColumn="0"/>
            </w:pPr>
            <w:r w:rsidRPr="00AD03B3">
              <w:t>0</w:t>
            </w:r>
          </w:p>
        </w:tc>
      </w:tr>
      <w:tr w:rsidR="001A7904" w:rsidRPr="00FF1104" w14:paraId="34AA2A0D" w14:textId="1C131D04">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noWrap/>
          </w:tcPr>
          <w:p w14:paraId="3F32C9B8" w14:textId="026D5871" w:rsidR="001A7904" w:rsidRPr="00AD6D2D" w:rsidRDefault="001A7904" w:rsidP="001A7904">
            <w:pPr>
              <w:pStyle w:val="TableText"/>
              <w:rPr>
                <w:rFonts w:asciiTheme="minorHAnsi" w:hAnsiTheme="minorHAnsi" w:cstheme="minorHAnsi"/>
                <w:szCs w:val="18"/>
              </w:rPr>
            </w:pPr>
            <w:r w:rsidRPr="00AD03B3">
              <w:t>Total</w:t>
            </w:r>
          </w:p>
        </w:tc>
        <w:tc>
          <w:tcPr>
            <w:tcW w:w="1276" w:type="dxa"/>
            <w:tcBorders>
              <w:top w:val="single" w:sz="4" w:space="0" w:color="auto"/>
              <w:bottom w:val="single" w:sz="4" w:space="0" w:color="auto"/>
            </w:tcBorders>
          </w:tcPr>
          <w:p w14:paraId="1A71670C" w14:textId="2216DD80" w:rsidR="001A7904" w:rsidRPr="00FF1104" w:rsidRDefault="001A7904" w:rsidP="001A7904">
            <w:pPr>
              <w:pStyle w:val="TableText"/>
              <w:ind w:right="222"/>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AD03B3">
              <w:t>5,752,214</w:t>
            </w:r>
          </w:p>
        </w:tc>
        <w:tc>
          <w:tcPr>
            <w:tcW w:w="1276" w:type="dxa"/>
            <w:tcBorders>
              <w:top w:val="single" w:sz="4" w:space="0" w:color="auto"/>
              <w:bottom w:val="single" w:sz="4" w:space="0" w:color="auto"/>
            </w:tcBorders>
            <w:noWrap/>
          </w:tcPr>
          <w:p w14:paraId="0B8AEA9D" w14:textId="3A2CA047" w:rsidR="001A7904" w:rsidRPr="00AD6D2D" w:rsidRDefault="001A7904" w:rsidP="001A7904">
            <w:pPr>
              <w:pStyle w:val="TableText"/>
              <w:ind w:right="200"/>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AD03B3">
              <w:t>1,570,176</w:t>
            </w:r>
          </w:p>
        </w:tc>
        <w:tc>
          <w:tcPr>
            <w:tcW w:w="861" w:type="dxa"/>
            <w:tcBorders>
              <w:top w:val="single" w:sz="4" w:space="0" w:color="auto"/>
              <w:bottom w:val="single" w:sz="4" w:space="0" w:color="auto"/>
            </w:tcBorders>
            <w:noWrap/>
          </w:tcPr>
          <w:p w14:paraId="6B5745CD" w14:textId="6B882280" w:rsidR="001A7904" w:rsidRPr="00AD6D2D"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AD03B3">
              <w:t>27,765</w:t>
            </w:r>
          </w:p>
        </w:tc>
        <w:tc>
          <w:tcPr>
            <w:tcW w:w="862" w:type="dxa"/>
            <w:tcBorders>
              <w:top w:val="single" w:sz="4" w:space="0" w:color="auto"/>
              <w:bottom w:val="single" w:sz="4" w:space="0" w:color="auto"/>
            </w:tcBorders>
            <w:noWrap/>
          </w:tcPr>
          <w:p w14:paraId="0E1DAF3B" w14:textId="0619FC36" w:rsidR="001A7904" w:rsidRPr="00AD6D2D"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AD03B3">
              <w:t>47,841</w:t>
            </w:r>
          </w:p>
        </w:tc>
        <w:tc>
          <w:tcPr>
            <w:tcW w:w="861" w:type="dxa"/>
            <w:tcBorders>
              <w:top w:val="single" w:sz="4" w:space="0" w:color="auto"/>
              <w:bottom w:val="single" w:sz="4" w:space="0" w:color="auto"/>
            </w:tcBorders>
            <w:noWrap/>
          </w:tcPr>
          <w:p w14:paraId="23D81153" w14:textId="07860AA0" w:rsidR="001A7904" w:rsidRPr="00AD6D2D"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AD03B3">
              <w:t>18,247</w:t>
            </w:r>
          </w:p>
        </w:tc>
        <w:tc>
          <w:tcPr>
            <w:tcW w:w="862" w:type="dxa"/>
            <w:tcBorders>
              <w:top w:val="single" w:sz="4" w:space="0" w:color="auto"/>
              <w:bottom w:val="single" w:sz="4" w:space="0" w:color="auto"/>
            </w:tcBorders>
            <w:noWrap/>
          </w:tcPr>
          <w:p w14:paraId="331D5B0B" w14:textId="3B57890B" w:rsidR="001A7904" w:rsidRPr="00AD6D2D"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AD03B3">
              <w:t>43,031</w:t>
            </w:r>
          </w:p>
        </w:tc>
        <w:tc>
          <w:tcPr>
            <w:tcW w:w="862" w:type="dxa"/>
            <w:tcBorders>
              <w:top w:val="single" w:sz="4" w:space="0" w:color="auto"/>
              <w:bottom w:val="single" w:sz="4" w:space="0" w:color="auto"/>
            </w:tcBorders>
            <w:noWrap/>
          </w:tcPr>
          <w:p w14:paraId="083A9030" w14:textId="030B4FDC" w:rsidR="001A7904" w:rsidRPr="00AD6D2D"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AD03B3">
              <w:t>29,962</w:t>
            </w:r>
          </w:p>
        </w:tc>
        <w:tc>
          <w:tcPr>
            <w:tcW w:w="861" w:type="dxa"/>
            <w:tcBorders>
              <w:top w:val="single" w:sz="4" w:space="0" w:color="auto"/>
              <w:bottom w:val="single" w:sz="4" w:space="0" w:color="auto"/>
            </w:tcBorders>
            <w:noWrap/>
          </w:tcPr>
          <w:p w14:paraId="49BA3716" w14:textId="71F58D75" w:rsidR="001A7904" w:rsidRPr="00AD6D2D"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AD03B3">
              <w:t>14,996</w:t>
            </w:r>
          </w:p>
        </w:tc>
        <w:tc>
          <w:tcPr>
            <w:tcW w:w="862" w:type="dxa"/>
            <w:tcBorders>
              <w:top w:val="single" w:sz="4" w:space="0" w:color="auto"/>
              <w:bottom w:val="single" w:sz="4" w:space="0" w:color="auto"/>
            </w:tcBorders>
            <w:noWrap/>
          </w:tcPr>
          <w:p w14:paraId="07E022EF" w14:textId="70ECEA2C" w:rsidR="001A7904" w:rsidRPr="00AD6D2D"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AD03B3">
              <w:t>47,260</w:t>
            </w:r>
          </w:p>
        </w:tc>
        <w:tc>
          <w:tcPr>
            <w:tcW w:w="861" w:type="dxa"/>
            <w:tcBorders>
              <w:top w:val="single" w:sz="4" w:space="0" w:color="auto"/>
              <w:bottom w:val="single" w:sz="4" w:space="0" w:color="auto"/>
            </w:tcBorders>
          </w:tcPr>
          <w:p w14:paraId="3CA8D96E" w14:textId="0373AA95" w:rsidR="001A7904" w:rsidRPr="00FF1104"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Cs w:val="18"/>
              </w:rPr>
            </w:pPr>
            <w:r w:rsidRPr="00AD03B3">
              <w:t>72,126</w:t>
            </w:r>
          </w:p>
        </w:tc>
        <w:tc>
          <w:tcPr>
            <w:tcW w:w="862" w:type="dxa"/>
            <w:tcBorders>
              <w:top w:val="single" w:sz="4" w:space="0" w:color="auto"/>
              <w:bottom w:val="single" w:sz="4" w:space="0" w:color="auto"/>
            </w:tcBorders>
          </w:tcPr>
          <w:p w14:paraId="16900B07" w14:textId="1C4DD90F" w:rsidR="001A7904" w:rsidRPr="00A1286E"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pPr>
            <w:r w:rsidRPr="00AD03B3">
              <w:t>71,768</w:t>
            </w:r>
          </w:p>
        </w:tc>
        <w:tc>
          <w:tcPr>
            <w:tcW w:w="862" w:type="dxa"/>
            <w:tcBorders>
              <w:top w:val="single" w:sz="4" w:space="0" w:color="auto"/>
              <w:bottom w:val="single" w:sz="4" w:space="0" w:color="auto"/>
            </w:tcBorders>
          </w:tcPr>
          <w:p w14:paraId="244CD974" w14:textId="718CCC58" w:rsidR="001A7904" w:rsidRPr="00AC0F1C" w:rsidRDefault="001A7904" w:rsidP="001A7904">
            <w:pPr>
              <w:pStyle w:val="TableText"/>
              <w:ind w:right="170"/>
              <w:jc w:val="right"/>
              <w:cnfStyle w:val="010000000000" w:firstRow="0" w:lastRow="1" w:firstColumn="0" w:lastColumn="0" w:oddVBand="0" w:evenVBand="0" w:oddHBand="0" w:evenHBand="0" w:firstRowFirstColumn="0" w:firstRowLastColumn="0" w:lastRowFirstColumn="0" w:lastRowLastColumn="0"/>
            </w:pPr>
            <w:r w:rsidRPr="00AD03B3">
              <w:t>47,696</w:t>
            </w:r>
          </w:p>
        </w:tc>
      </w:tr>
    </w:tbl>
    <w:p w14:paraId="52FE6C56" w14:textId="77777777" w:rsidR="00DC650D" w:rsidRDefault="00DC650D" w:rsidP="005D426B">
      <w:pPr>
        <w:pStyle w:val="BodyText"/>
      </w:pPr>
    </w:p>
    <w:p w14:paraId="4935E2D7" w14:textId="135F8859" w:rsidR="005C2CD0" w:rsidRDefault="005C2CD0" w:rsidP="005D426B">
      <w:pPr>
        <w:pStyle w:val="BodyText"/>
        <w:sectPr w:rsidR="005C2CD0" w:rsidSect="00310F85">
          <w:pgSz w:w="16838" w:h="11906" w:orient="landscape" w:code="9"/>
          <w:pgMar w:top="1134" w:right="1134" w:bottom="1134" w:left="1134" w:header="510" w:footer="510" w:gutter="0"/>
          <w:cols w:space="284"/>
          <w:docGrid w:linePitch="360"/>
        </w:sectPr>
      </w:pPr>
    </w:p>
    <w:p w14:paraId="38AFD89F" w14:textId="77777777" w:rsidR="00B46C58" w:rsidRDefault="00B46C58" w:rsidP="00B46C58">
      <w:pPr>
        <w:pStyle w:val="Heading1notnumbered"/>
        <w:spacing w:after="800"/>
      </w:pPr>
      <w:bookmarkStart w:id="540" w:name="_Toc138971698"/>
      <w:bookmarkStart w:id="541" w:name="_Toc201854447"/>
      <w:bookmarkStart w:id="542" w:name="_Toc201867270"/>
      <w:r>
        <w:lastRenderedPageBreak/>
        <w:t>A</w:t>
      </w:r>
      <w:r w:rsidRPr="00442392">
        <w:t>bbreviations</w:t>
      </w:r>
      <w:r>
        <w:t xml:space="preserve"> and terms</w:t>
      </w:r>
      <w:bookmarkEnd w:id="540"/>
      <w:bookmarkEnd w:id="541"/>
      <w:bookmarkEnd w:id="542"/>
    </w:p>
    <w:tbl>
      <w:tblPr>
        <w:tblStyle w:val="TableFlow-MER"/>
        <w:tblW w:w="9638" w:type="dxa"/>
        <w:tblLayout w:type="fixed"/>
        <w:tblLook w:val="0420" w:firstRow="1" w:lastRow="0" w:firstColumn="0" w:lastColumn="0" w:noHBand="0" w:noVBand="1"/>
      </w:tblPr>
      <w:tblGrid>
        <w:gridCol w:w="1872"/>
        <w:gridCol w:w="7766"/>
      </w:tblGrid>
      <w:tr w:rsidR="00B46C58" w:rsidRPr="003F2E52" w14:paraId="3FEDDE62" w14:textId="77777777">
        <w:trPr>
          <w:cnfStyle w:val="100000000000" w:firstRow="1" w:lastRow="0" w:firstColumn="0" w:lastColumn="0" w:oddVBand="0" w:evenVBand="0" w:oddHBand="0" w:evenHBand="0" w:firstRowFirstColumn="0" w:firstRowLastColumn="0" w:lastRowFirstColumn="0" w:lastRowLastColumn="0"/>
        </w:trPr>
        <w:tc>
          <w:tcPr>
            <w:tcW w:w="1872" w:type="dxa"/>
            <w:hideMark/>
          </w:tcPr>
          <w:p w14:paraId="4D162740" w14:textId="77777777" w:rsidR="00B46C58" w:rsidRPr="003F2E52" w:rsidRDefault="00B46C58" w:rsidP="005D426B">
            <w:pPr>
              <w:pStyle w:val="ColumnHeading"/>
            </w:pPr>
            <w:r>
              <w:t>Abbreviation / term</w:t>
            </w:r>
          </w:p>
        </w:tc>
        <w:tc>
          <w:tcPr>
            <w:tcW w:w="7766" w:type="dxa"/>
            <w:hideMark/>
          </w:tcPr>
          <w:p w14:paraId="65EC93C5" w14:textId="77777777" w:rsidR="00B46C58" w:rsidRPr="003F2E52" w:rsidRDefault="00B46C58" w:rsidP="005D426B">
            <w:pPr>
              <w:pStyle w:val="ColumnHeading"/>
            </w:pPr>
            <w:r w:rsidRPr="003F2E52">
              <w:t>Description</w:t>
            </w:r>
          </w:p>
        </w:tc>
      </w:tr>
      <w:tr w:rsidR="00B46C58" w:rsidRPr="009D27FD" w14:paraId="5FEF9C84" w14:textId="77777777">
        <w:trPr>
          <w:cnfStyle w:val="000000100000" w:firstRow="0" w:lastRow="0" w:firstColumn="0" w:lastColumn="0" w:oddVBand="0" w:evenVBand="0" w:oddHBand="1" w:evenHBand="0" w:firstRowFirstColumn="0" w:firstRowLastColumn="0" w:lastRowFirstColumn="0" w:lastRowLastColumn="0"/>
        </w:trPr>
        <w:tc>
          <w:tcPr>
            <w:tcW w:w="1872" w:type="dxa"/>
            <w:hideMark/>
          </w:tcPr>
          <w:p w14:paraId="23792C12" w14:textId="12EE1179" w:rsidR="00B46C58" w:rsidRPr="00B52ED2" w:rsidRDefault="001A7904" w:rsidP="005D426B">
            <w:pPr>
              <w:pStyle w:val="TableText"/>
            </w:pPr>
            <w:r>
              <w:t>2014–24</w:t>
            </w:r>
          </w:p>
        </w:tc>
        <w:tc>
          <w:tcPr>
            <w:tcW w:w="7766" w:type="dxa"/>
            <w:hideMark/>
          </w:tcPr>
          <w:p w14:paraId="7A9C798A" w14:textId="380AFE86" w:rsidR="00B46C58" w:rsidRPr="00B52ED2" w:rsidRDefault="00B46C58" w:rsidP="005D426B">
            <w:pPr>
              <w:pStyle w:val="TableText"/>
            </w:pPr>
            <w:r>
              <w:t>w</w:t>
            </w:r>
            <w:r w:rsidRPr="00B625DD">
              <w:t>ater year</w:t>
            </w:r>
            <w:r>
              <w:t>s</w:t>
            </w:r>
            <w:r w:rsidRPr="00B625DD">
              <w:t>, 1 July 201</w:t>
            </w:r>
            <w:r>
              <w:t>4</w:t>
            </w:r>
            <w:r w:rsidRPr="00B625DD">
              <w:t xml:space="preserve"> to 30 June 202</w:t>
            </w:r>
            <w:r w:rsidR="001A7904">
              <w:t>4</w:t>
            </w:r>
          </w:p>
        </w:tc>
      </w:tr>
      <w:tr w:rsidR="00B46C58" w:rsidRPr="009D27FD" w14:paraId="693819D3" w14:textId="77777777">
        <w:tc>
          <w:tcPr>
            <w:tcW w:w="1872" w:type="dxa"/>
            <w:hideMark/>
          </w:tcPr>
          <w:p w14:paraId="065457B0" w14:textId="36623F53" w:rsidR="00B46C58" w:rsidRPr="00B52ED2" w:rsidRDefault="001A7904" w:rsidP="005D426B">
            <w:pPr>
              <w:pStyle w:val="TableText"/>
            </w:pPr>
            <w:r>
              <w:t>2023–24</w:t>
            </w:r>
          </w:p>
        </w:tc>
        <w:tc>
          <w:tcPr>
            <w:tcW w:w="7766" w:type="dxa"/>
            <w:hideMark/>
          </w:tcPr>
          <w:p w14:paraId="6CB4A558" w14:textId="43C9DCF2" w:rsidR="00B46C58" w:rsidRPr="00B52ED2" w:rsidRDefault="00B46C58" w:rsidP="005D426B">
            <w:pPr>
              <w:pStyle w:val="TableText"/>
            </w:pPr>
            <w:r>
              <w:t>w</w:t>
            </w:r>
            <w:r w:rsidRPr="00B625DD">
              <w:t xml:space="preserve">ater year, 1 July </w:t>
            </w:r>
            <w:r w:rsidR="009D7EFF">
              <w:t>202</w:t>
            </w:r>
            <w:r w:rsidR="001A7904">
              <w:t>3</w:t>
            </w:r>
            <w:r w:rsidR="009D7EFF" w:rsidRPr="00B625DD">
              <w:t xml:space="preserve"> </w:t>
            </w:r>
            <w:r w:rsidRPr="00B625DD">
              <w:t>to 30 June 202</w:t>
            </w:r>
            <w:r w:rsidR="001A7904">
              <w:t>4</w:t>
            </w:r>
          </w:p>
        </w:tc>
      </w:tr>
      <w:tr w:rsidR="00B46C58" w:rsidRPr="009D27FD" w14:paraId="5083F77A" w14:textId="77777777">
        <w:trPr>
          <w:cnfStyle w:val="000000100000" w:firstRow="0" w:lastRow="0" w:firstColumn="0" w:lastColumn="0" w:oddVBand="0" w:evenVBand="0" w:oddHBand="1" w:evenHBand="0" w:firstRowFirstColumn="0" w:firstRowLastColumn="0" w:lastRowFirstColumn="0" w:lastRowLastColumn="0"/>
        </w:trPr>
        <w:tc>
          <w:tcPr>
            <w:tcW w:w="1872" w:type="dxa"/>
            <w:hideMark/>
          </w:tcPr>
          <w:p w14:paraId="2843B368" w14:textId="77777777" w:rsidR="00B46C58" w:rsidRPr="00B52ED2" w:rsidRDefault="00B46C58" w:rsidP="005D426B">
            <w:pPr>
              <w:pStyle w:val="TableText"/>
            </w:pPr>
            <w:r w:rsidRPr="00B625DD">
              <w:t>ANAE</w:t>
            </w:r>
          </w:p>
        </w:tc>
        <w:tc>
          <w:tcPr>
            <w:tcW w:w="7766" w:type="dxa"/>
            <w:hideMark/>
          </w:tcPr>
          <w:p w14:paraId="48466B02" w14:textId="15DE4BD9" w:rsidR="00B46C58" w:rsidRPr="00B52ED2" w:rsidRDefault="00B46C58" w:rsidP="005D426B">
            <w:pPr>
              <w:pStyle w:val="TableText"/>
            </w:pPr>
            <w:r w:rsidRPr="00B625DD">
              <w:t>Australian National Aquatic Ecosystem</w:t>
            </w:r>
          </w:p>
        </w:tc>
      </w:tr>
      <w:tr w:rsidR="00083ED3" w:rsidRPr="009D27FD" w14:paraId="42A465DB" w14:textId="77777777">
        <w:tc>
          <w:tcPr>
            <w:tcW w:w="1872" w:type="dxa"/>
          </w:tcPr>
          <w:p w14:paraId="5617FEF9" w14:textId="30BB3090" w:rsidR="00083ED3" w:rsidRPr="00B625DD" w:rsidRDefault="00757A32" w:rsidP="005D426B">
            <w:pPr>
              <w:pStyle w:val="TableText"/>
            </w:pPr>
            <w:r>
              <w:t>the Basin</w:t>
            </w:r>
          </w:p>
        </w:tc>
        <w:tc>
          <w:tcPr>
            <w:tcW w:w="7766" w:type="dxa"/>
          </w:tcPr>
          <w:p w14:paraId="719D8280" w14:textId="402FB1A4" w:rsidR="00083ED3" w:rsidRDefault="00757A32" w:rsidP="005D426B">
            <w:pPr>
              <w:pStyle w:val="TableText"/>
            </w:pPr>
            <w:r>
              <w:t>shortened</w:t>
            </w:r>
            <w:r w:rsidR="007B76DC">
              <w:t xml:space="preserve"> term</w:t>
            </w:r>
            <w:r>
              <w:t xml:space="preserve"> for </w:t>
            </w:r>
            <w:r w:rsidR="003E7D55">
              <w:t>the Murray–Darling Basin</w:t>
            </w:r>
          </w:p>
        </w:tc>
      </w:tr>
      <w:tr w:rsidR="00B46C58" w:rsidRPr="009D27FD" w14:paraId="0392B964" w14:textId="77777777">
        <w:trPr>
          <w:cnfStyle w:val="000000100000" w:firstRow="0" w:lastRow="0" w:firstColumn="0" w:lastColumn="0" w:oddVBand="0" w:evenVBand="0" w:oddHBand="1" w:evenHBand="0" w:firstRowFirstColumn="0" w:firstRowLastColumn="0" w:lastRowFirstColumn="0" w:lastRowLastColumn="0"/>
        </w:trPr>
        <w:tc>
          <w:tcPr>
            <w:tcW w:w="1872" w:type="dxa"/>
            <w:hideMark/>
          </w:tcPr>
          <w:p w14:paraId="71B9F5A8" w14:textId="77777777" w:rsidR="00B46C58" w:rsidRPr="00B52ED2" w:rsidRDefault="00B46C58" w:rsidP="005D426B">
            <w:pPr>
              <w:pStyle w:val="TableText"/>
            </w:pPr>
            <w:r w:rsidRPr="00B625DD">
              <w:t>Basin Plan</w:t>
            </w:r>
          </w:p>
        </w:tc>
        <w:tc>
          <w:tcPr>
            <w:tcW w:w="7766" w:type="dxa"/>
            <w:hideMark/>
          </w:tcPr>
          <w:p w14:paraId="06123548" w14:textId="7BC61447" w:rsidR="00B46C58" w:rsidRPr="00B52ED2" w:rsidRDefault="00DA41EC" w:rsidP="005D426B">
            <w:pPr>
              <w:pStyle w:val="TableText"/>
            </w:pPr>
            <w:r>
              <w:t>s</w:t>
            </w:r>
            <w:r w:rsidR="00DC70AA">
              <w:t>horte</w:t>
            </w:r>
            <w:r>
              <w:t xml:space="preserve">ned term for the </w:t>
            </w:r>
            <w:r w:rsidR="00B46C58" w:rsidRPr="00B625DD">
              <w:t>(Murray</w:t>
            </w:r>
            <w:r w:rsidR="00B46C58">
              <w:t>–</w:t>
            </w:r>
            <w:r w:rsidR="00B46C58" w:rsidRPr="00B625DD">
              <w:t xml:space="preserve">Darling) </w:t>
            </w:r>
            <w:r w:rsidR="00B46C58" w:rsidRPr="00597521">
              <w:rPr>
                <w:rStyle w:val="Italics"/>
              </w:rPr>
              <w:t>Basin Plan 2012</w:t>
            </w:r>
          </w:p>
        </w:tc>
      </w:tr>
      <w:tr w:rsidR="00B46C58" w:rsidRPr="009D27FD" w14:paraId="5DA19692" w14:textId="77777777">
        <w:tc>
          <w:tcPr>
            <w:tcW w:w="1872" w:type="dxa"/>
          </w:tcPr>
          <w:p w14:paraId="2EDEE794" w14:textId="77777777" w:rsidR="00B46C58" w:rsidRPr="00D600F7" w:rsidRDefault="00B46C58" w:rsidP="005D426B">
            <w:pPr>
              <w:pStyle w:val="TableText"/>
            </w:pPr>
            <w:r>
              <w:t>CEW</w:t>
            </w:r>
          </w:p>
        </w:tc>
        <w:tc>
          <w:tcPr>
            <w:tcW w:w="7766" w:type="dxa"/>
          </w:tcPr>
          <w:p w14:paraId="3866DFB9" w14:textId="4C701CE8" w:rsidR="00B46C58" w:rsidRPr="00D600F7" w:rsidRDefault="00B46C58" w:rsidP="005D426B">
            <w:pPr>
              <w:pStyle w:val="TableText"/>
            </w:pPr>
            <w:r>
              <w:t>Commonwealth environmental water</w:t>
            </w:r>
          </w:p>
        </w:tc>
      </w:tr>
      <w:tr w:rsidR="00B46C58" w:rsidRPr="009D27FD" w14:paraId="3A88BB41" w14:textId="77777777">
        <w:trPr>
          <w:cnfStyle w:val="000000100000" w:firstRow="0" w:lastRow="0" w:firstColumn="0" w:lastColumn="0" w:oddVBand="0" w:evenVBand="0" w:oddHBand="1" w:evenHBand="0" w:firstRowFirstColumn="0" w:firstRowLastColumn="0" w:lastRowFirstColumn="0" w:lastRowLastColumn="0"/>
        </w:trPr>
        <w:tc>
          <w:tcPr>
            <w:tcW w:w="1872" w:type="dxa"/>
          </w:tcPr>
          <w:p w14:paraId="1B1A3B21" w14:textId="77777777" w:rsidR="00B46C58" w:rsidRPr="00B625DD" w:rsidRDefault="00B46C58" w:rsidP="005D426B">
            <w:pPr>
              <w:pStyle w:val="TableText"/>
            </w:pPr>
            <w:r w:rsidRPr="00D600F7">
              <w:t>CEWH</w:t>
            </w:r>
          </w:p>
        </w:tc>
        <w:tc>
          <w:tcPr>
            <w:tcW w:w="7766" w:type="dxa"/>
          </w:tcPr>
          <w:p w14:paraId="585B1D87" w14:textId="77777777" w:rsidR="00B46C58" w:rsidRPr="009D0A11" w:rsidRDefault="00B46C58" w:rsidP="005D426B">
            <w:pPr>
              <w:pStyle w:val="TableText"/>
            </w:pPr>
            <w:r w:rsidRPr="00D600F7">
              <w:t>Commonwealth Environmental Water Holder</w:t>
            </w:r>
          </w:p>
        </w:tc>
      </w:tr>
      <w:tr w:rsidR="00B46C58" w:rsidRPr="009D27FD" w14:paraId="79A52FBB" w14:textId="77777777">
        <w:tc>
          <w:tcPr>
            <w:tcW w:w="1872" w:type="dxa"/>
          </w:tcPr>
          <w:p w14:paraId="64ECEADA" w14:textId="77777777" w:rsidR="00B46C58" w:rsidRPr="00B52ED2" w:rsidRDefault="00B46C58" w:rsidP="005D426B">
            <w:pPr>
              <w:pStyle w:val="TableText"/>
            </w:pPr>
            <w:r w:rsidRPr="00D600F7">
              <w:t>CLLMM</w:t>
            </w:r>
          </w:p>
        </w:tc>
        <w:tc>
          <w:tcPr>
            <w:tcW w:w="7766" w:type="dxa"/>
          </w:tcPr>
          <w:p w14:paraId="6FFA8AA1" w14:textId="77777777" w:rsidR="00B46C58" w:rsidRPr="00B52ED2" w:rsidRDefault="00B46C58" w:rsidP="005D426B">
            <w:pPr>
              <w:pStyle w:val="TableText"/>
            </w:pPr>
            <w:r w:rsidRPr="00D600F7">
              <w:t>Coorong, Lower Lakes and Murray Mouth</w:t>
            </w:r>
          </w:p>
        </w:tc>
      </w:tr>
      <w:tr w:rsidR="008C0888" w:rsidRPr="009D27FD" w14:paraId="4CB20810" w14:textId="77777777">
        <w:trPr>
          <w:cnfStyle w:val="000000100000" w:firstRow="0" w:lastRow="0" w:firstColumn="0" w:lastColumn="0" w:oddVBand="0" w:evenVBand="0" w:oddHBand="1" w:evenHBand="0" w:firstRowFirstColumn="0" w:firstRowLastColumn="0" w:lastRowFirstColumn="0" w:lastRowLastColumn="0"/>
        </w:trPr>
        <w:tc>
          <w:tcPr>
            <w:tcW w:w="1872" w:type="dxa"/>
          </w:tcPr>
          <w:p w14:paraId="569E611D" w14:textId="79698369" w:rsidR="008C0888" w:rsidRDefault="008C0888" w:rsidP="005D426B">
            <w:pPr>
              <w:pStyle w:val="TableText"/>
            </w:pPr>
            <w:r>
              <w:t>counterfactual</w:t>
            </w:r>
          </w:p>
        </w:tc>
        <w:tc>
          <w:tcPr>
            <w:tcW w:w="7766" w:type="dxa"/>
          </w:tcPr>
          <w:p w14:paraId="15006F14" w14:textId="467B113A" w:rsidR="008C0888" w:rsidRDefault="00C545A9" w:rsidP="005D426B">
            <w:pPr>
              <w:pStyle w:val="TableText"/>
            </w:pPr>
            <w:r w:rsidRPr="00FE19EB">
              <w:t xml:space="preserve">In the counterfactual approach, </w:t>
            </w:r>
            <w:r>
              <w:t xml:space="preserve">Commonwealth </w:t>
            </w:r>
            <w:r w:rsidRPr="00FE19EB">
              <w:t xml:space="preserve">environmental </w:t>
            </w:r>
            <w:r>
              <w:t xml:space="preserve">water is </w:t>
            </w:r>
            <w:r w:rsidRPr="00FE19EB">
              <w:t xml:space="preserve">removed from the observed streamflow time series, creating a hypothetical (counterfactual) daily streamflow time series with no </w:t>
            </w:r>
            <w:r>
              <w:t xml:space="preserve">Commonwealth </w:t>
            </w:r>
            <w:r w:rsidRPr="00FE19EB">
              <w:t xml:space="preserve">environmental water. This approach is used to infer the effects of </w:t>
            </w:r>
            <w:r w:rsidR="00D20F7A">
              <w:t>Commonwealth environmental water</w:t>
            </w:r>
            <w:r w:rsidR="00205532">
              <w:t xml:space="preserve"> </w:t>
            </w:r>
            <w:r>
              <w:t xml:space="preserve">as </w:t>
            </w:r>
            <w:r w:rsidRPr="00FE19EB">
              <w:t xml:space="preserve">an experimental design </w:t>
            </w:r>
            <w:r w:rsidR="00205532">
              <w:t>when</w:t>
            </w:r>
            <w:r w:rsidR="00205532" w:rsidRPr="00FE19EB">
              <w:t xml:space="preserve"> </w:t>
            </w:r>
            <w:r w:rsidRPr="00FE19EB">
              <w:t>controls and before–after comparisons is not possible.</w:t>
            </w:r>
          </w:p>
        </w:tc>
      </w:tr>
      <w:tr w:rsidR="00B46C58" w:rsidRPr="009D27FD" w14:paraId="30894169" w14:textId="77777777">
        <w:tc>
          <w:tcPr>
            <w:tcW w:w="1872" w:type="dxa"/>
          </w:tcPr>
          <w:p w14:paraId="512512D7" w14:textId="6F1B0287" w:rsidR="00B46C58" w:rsidRPr="00D600F7" w:rsidRDefault="00EE58CF" w:rsidP="005D426B">
            <w:pPr>
              <w:pStyle w:val="TableText"/>
            </w:pPr>
            <w:r>
              <w:t>c</w:t>
            </w:r>
            <w:r w:rsidR="00400D2E">
              <w:t xml:space="preserve">ritical </w:t>
            </w:r>
            <w:r w:rsidR="00B46C58">
              <w:t>CPS</w:t>
            </w:r>
          </w:p>
        </w:tc>
        <w:tc>
          <w:tcPr>
            <w:tcW w:w="7766" w:type="dxa"/>
          </w:tcPr>
          <w:p w14:paraId="1650B054" w14:textId="30E5A4B7" w:rsidR="00B46C58" w:rsidRPr="00D600F7" w:rsidRDefault="00EE58CF" w:rsidP="005D426B">
            <w:pPr>
              <w:pStyle w:val="TableText"/>
            </w:pPr>
            <w:r>
              <w:t>c</w:t>
            </w:r>
            <w:r w:rsidR="00400D2E">
              <w:t xml:space="preserve">ritical </w:t>
            </w:r>
            <w:r w:rsidR="00662C26">
              <w:t>c</w:t>
            </w:r>
            <w:r w:rsidR="00B46C58">
              <w:t>omponents, processes and services</w:t>
            </w:r>
            <w:r w:rsidR="00400D2E">
              <w:t xml:space="preserve"> </w:t>
            </w:r>
            <w:r>
              <w:t>(</w:t>
            </w:r>
            <w:r w:rsidR="00400D2E">
              <w:t xml:space="preserve">used to define ecological character of Ramsar </w:t>
            </w:r>
            <w:r w:rsidR="007B57A4">
              <w:t>S</w:t>
            </w:r>
            <w:r w:rsidR="00400D2E">
              <w:t>ites</w:t>
            </w:r>
            <w:r>
              <w:t>)</w:t>
            </w:r>
          </w:p>
        </w:tc>
      </w:tr>
      <w:tr w:rsidR="00B46C58" w:rsidRPr="009D27FD" w14:paraId="2DC70B49" w14:textId="77777777">
        <w:trPr>
          <w:cnfStyle w:val="000000100000" w:firstRow="0" w:lastRow="0" w:firstColumn="0" w:lastColumn="0" w:oddVBand="0" w:evenVBand="0" w:oddHBand="1" w:evenHBand="0" w:firstRowFirstColumn="0" w:firstRowLastColumn="0" w:lastRowFirstColumn="0" w:lastRowLastColumn="0"/>
        </w:trPr>
        <w:tc>
          <w:tcPr>
            <w:tcW w:w="1872" w:type="dxa"/>
          </w:tcPr>
          <w:p w14:paraId="3EB40490" w14:textId="77777777" w:rsidR="00B46C58" w:rsidRPr="00BA63D0" w:rsidRDefault="00B46C58" w:rsidP="005D426B">
            <w:pPr>
              <w:pStyle w:val="TableText"/>
              <w:rPr>
                <w:rStyle w:val="Italics"/>
                <w:i w:val="0"/>
                <w:iCs/>
              </w:rPr>
            </w:pPr>
            <w:r>
              <w:rPr>
                <w:rStyle w:val="Italics"/>
                <w:i w:val="0"/>
                <w:iCs/>
              </w:rPr>
              <w:t>ECD</w:t>
            </w:r>
          </w:p>
        </w:tc>
        <w:tc>
          <w:tcPr>
            <w:tcW w:w="7766" w:type="dxa"/>
          </w:tcPr>
          <w:p w14:paraId="1B1FCB4D" w14:textId="7054FBE7" w:rsidR="00B46C58" w:rsidRPr="00B625DD" w:rsidRDefault="003A3E9A" w:rsidP="005D426B">
            <w:pPr>
              <w:pStyle w:val="TableText"/>
            </w:pPr>
            <w:r>
              <w:t>e</w:t>
            </w:r>
            <w:r w:rsidR="00B46C58">
              <w:t xml:space="preserve">cological </w:t>
            </w:r>
            <w:r>
              <w:t>c</w:t>
            </w:r>
            <w:r w:rsidR="00B46C58">
              <w:t xml:space="preserve">haracter </w:t>
            </w:r>
            <w:r>
              <w:t>d</w:t>
            </w:r>
            <w:r w:rsidR="00B46C58">
              <w:t>escription (with regard to Ramsar Sites)</w:t>
            </w:r>
          </w:p>
        </w:tc>
      </w:tr>
      <w:tr w:rsidR="00B46C58" w:rsidRPr="009D27FD" w14:paraId="341909FF" w14:textId="77777777">
        <w:tc>
          <w:tcPr>
            <w:tcW w:w="1872" w:type="dxa"/>
          </w:tcPr>
          <w:p w14:paraId="4808BFD8" w14:textId="3C4A0875" w:rsidR="00B46C58" w:rsidRPr="00B52ED2" w:rsidRDefault="00662C26" w:rsidP="005D426B">
            <w:pPr>
              <w:pStyle w:val="TableText"/>
            </w:pPr>
            <w:r>
              <w:t>e</w:t>
            </w:r>
            <w:r w:rsidR="00B46C58">
              <w:t>stuarine ecosystems</w:t>
            </w:r>
          </w:p>
        </w:tc>
        <w:tc>
          <w:tcPr>
            <w:tcW w:w="7766" w:type="dxa"/>
          </w:tcPr>
          <w:p w14:paraId="12B49085" w14:textId="4E854679" w:rsidR="00B46C58" w:rsidRPr="00B52ED2" w:rsidRDefault="00695413" w:rsidP="005D426B">
            <w:pPr>
              <w:pStyle w:val="TableText"/>
            </w:pPr>
            <w:r>
              <w:t>e</w:t>
            </w:r>
            <w:r w:rsidR="00B46C58">
              <w:t>cosystems near the river mouth that are influenced by salty ocean water</w:t>
            </w:r>
          </w:p>
        </w:tc>
      </w:tr>
      <w:tr w:rsidR="00B46C58" w:rsidRPr="009D27FD" w14:paraId="4F2ABE0F" w14:textId="77777777">
        <w:trPr>
          <w:cnfStyle w:val="000000100000" w:firstRow="0" w:lastRow="0" w:firstColumn="0" w:lastColumn="0" w:oddVBand="0" w:evenVBand="0" w:oddHBand="1" w:evenHBand="0" w:firstRowFirstColumn="0" w:firstRowLastColumn="0" w:lastRowFirstColumn="0" w:lastRowLastColumn="0"/>
        </w:trPr>
        <w:tc>
          <w:tcPr>
            <w:tcW w:w="1872" w:type="dxa"/>
          </w:tcPr>
          <w:p w14:paraId="3FA140A5" w14:textId="77777777" w:rsidR="00B46C58" w:rsidRPr="00957050" w:rsidRDefault="00B46C58" w:rsidP="005D426B">
            <w:pPr>
              <w:pStyle w:val="TableText"/>
              <w:rPr>
                <w:rStyle w:val="Italics"/>
                <w:i w:val="0"/>
              </w:rPr>
            </w:pPr>
            <w:r w:rsidRPr="00D600F7">
              <w:t>Flow-MER</w:t>
            </w:r>
          </w:p>
        </w:tc>
        <w:tc>
          <w:tcPr>
            <w:tcW w:w="7766" w:type="dxa"/>
          </w:tcPr>
          <w:p w14:paraId="2839DEF2" w14:textId="35923B38" w:rsidR="00B46C58" w:rsidRPr="00B625DD" w:rsidRDefault="004C4BCB" w:rsidP="005D426B">
            <w:pPr>
              <w:pStyle w:val="TableText"/>
            </w:pPr>
            <w:r>
              <w:t>t</w:t>
            </w:r>
            <w:r w:rsidR="00B46C58" w:rsidRPr="00D600F7">
              <w:t xml:space="preserve">he </w:t>
            </w:r>
            <w:r w:rsidR="005D2210">
              <w:t>CEWH</w:t>
            </w:r>
            <w:r w:rsidR="007C0C17">
              <w:t>’s Science Program:</w:t>
            </w:r>
            <w:r w:rsidR="00B46C58" w:rsidRPr="00D600F7">
              <w:t xml:space="preserve"> </w:t>
            </w:r>
            <w:r w:rsidR="007C0C17">
              <w:t xml:space="preserve">Flow </w:t>
            </w:r>
            <w:r w:rsidR="00B46C58" w:rsidRPr="00D600F7">
              <w:t>Monitoring, Evaluation and Research (2019</w:t>
            </w:r>
            <w:r w:rsidR="00B46C58" w:rsidRPr="003F6E78">
              <w:t>–</w:t>
            </w:r>
            <w:r w:rsidR="00B46C58" w:rsidRPr="00D600F7">
              <w:t>2</w:t>
            </w:r>
            <w:r w:rsidR="007C0C17">
              <w:t>0 to 2023–24</w:t>
            </w:r>
            <w:r w:rsidR="00B46C58" w:rsidRPr="00D600F7">
              <w:t>)</w:t>
            </w:r>
          </w:p>
        </w:tc>
      </w:tr>
      <w:tr w:rsidR="00FF6078" w:rsidRPr="00FF6078" w14:paraId="25D06934" w14:textId="77777777">
        <w:tc>
          <w:tcPr>
            <w:tcW w:w="1872" w:type="dxa"/>
          </w:tcPr>
          <w:p w14:paraId="7FF895FA" w14:textId="774F7883" w:rsidR="00FF6078" w:rsidRPr="00FF6078" w:rsidRDefault="00FF6078" w:rsidP="00FF6078">
            <w:pPr>
              <w:pStyle w:val="TableText"/>
            </w:pPr>
            <w:bookmarkStart w:id="543" w:name="hydric_soil"/>
            <w:r>
              <w:t>h</w:t>
            </w:r>
            <w:r w:rsidRPr="00FF6078">
              <w:t>ydric soil</w:t>
            </w:r>
            <w:bookmarkEnd w:id="543"/>
          </w:p>
        </w:tc>
        <w:tc>
          <w:tcPr>
            <w:tcW w:w="7766" w:type="dxa"/>
          </w:tcPr>
          <w:p w14:paraId="7E9E9BEA" w14:textId="0F54B8D6" w:rsidR="00FF6078" w:rsidRPr="00FF6078" w:rsidRDefault="00FF6078" w:rsidP="00FF6078">
            <w:pPr>
              <w:pStyle w:val="TableText"/>
            </w:pPr>
            <w:r w:rsidRPr="00ED4E3F">
              <w:t>soil that is permanently or seasonally saturated by water, resulting in anaerobic conditions, as found in wetlands</w:t>
            </w:r>
          </w:p>
        </w:tc>
      </w:tr>
      <w:tr w:rsidR="00B46C58" w:rsidRPr="009D27FD" w14:paraId="345D06F6" w14:textId="77777777">
        <w:trPr>
          <w:cnfStyle w:val="000000100000" w:firstRow="0" w:lastRow="0" w:firstColumn="0" w:lastColumn="0" w:oddVBand="0" w:evenVBand="0" w:oddHBand="1" w:evenHBand="0" w:firstRowFirstColumn="0" w:firstRowLastColumn="0" w:lastRowFirstColumn="0" w:lastRowLastColumn="0"/>
        </w:trPr>
        <w:tc>
          <w:tcPr>
            <w:tcW w:w="1872" w:type="dxa"/>
          </w:tcPr>
          <w:p w14:paraId="35CA1E9D" w14:textId="6DC1FAAE" w:rsidR="00B46C58" w:rsidRPr="00B52ED2" w:rsidRDefault="00662C26" w:rsidP="005D426B">
            <w:pPr>
              <w:pStyle w:val="TableText"/>
            </w:pPr>
            <w:r>
              <w:t>i</w:t>
            </w:r>
            <w:r w:rsidR="00B46C58" w:rsidRPr="00D600F7">
              <w:t>nfluenced area</w:t>
            </w:r>
          </w:p>
        </w:tc>
        <w:tc>
          <w:tcPr>
            <w:tcW w:w="7766" w:type="dxa"/>
          </w:tcPr>
          <w:p w14:paraId="26054CB8" w14:textId="45F696B4" w:rsidR="00B46C58" w:rsidRPr="00B52ED2" w:rsidRDefault="004C4BCB" w:rsidP="005D426B">
            <w:pPr>
              <w:pStyle w:val="TableText"/>
            </w:pPr>
            <w:r>
              <w:t>t</w:t>
            </w:r>
            <w:r w:rsidR="00B46C58" w:rsidRPr="00D600F7">
              <w:t>he entire area of a wetland that received environmental water</w:t>
            </w:r>
            <w:r w:rsidR="009B60EC">
              <w:t>,</w:t>
            </w:r>
            <w:r w:rsidR="00B46C58" w:rsidRPr="00D600F7">
              <w:t xml:space="preserve"> including the inundated area and the adjacent terrestrial habitats that occur within the wetland boundary</w:t>
            </w:r>
          </w:p>
        </w:tc>
      </w:tr>
      <w:tr w:rsidR="00B46C58" w:rsidRPr="009D27FD" w14:paraId="1B28EA82" w14:textId="77777777">
        <w:tc>
          <w:tcPr>
            <w:tcW w:w="1872" w:type="dxa"/>
          </w:tcPr>
          <w:p w14:paraId="6FE0D638" w14:textId="490DB6B2" w:rsidR="00B46C58" w:rsidRPr="00B52ED2" w:rsidRDefault="00662C26" w:rsidP="005D426B">
            <w:pPr>
              <w:pStyle w:val="TableText"/>
            </w:pPr>
            <w:r>
              <w:t>i</w:t>
            </w:r>
            <w:r w:rsidR="00B46C58" w:rsidRPr="00D600F7">
              <w:t>nundated area</w:t>
            </w:r>
          </w:p>
        </w:tc>
        <w:tc>
          <w:tcPr>
            <w:tcW w:w="7766" w:type="dxa"/>
          </w:tcPr>
          <w:p w14:paraId="1F870DCB" w14:textId="20005C8C" w:rsidR="00B46C58" w:rsidRPr="00B52ED2" w:rsidRDefault="004C4BCB" w:rsidP="005D426B">
            <w:pPr>
              <w:pStyle w:val="TableText"/>
            </w:pPr>
            <w:r>
              <w:t>t</w:t>
            </w:r>
            <w:r w:rsidR="00B46C58" w:rsidRPr="00D600F7">
              <w:t xml:space="preserve">he area of a wetland or floodplain </w:t>
            </w:r>
            <w:r w:rsidR="00B46C58">
              <w:t>in</w:t>
            </w:r>
            <w:r w:rsidR="00B46C58" w:rsidRPr="00D600F7">
              <w:t xml:space="preserve"> direct contact with environmental water</w:t>
            </w:r>
          </w:p>
        </w:tc>
      </w:tr>
      <w:tr w:rsidR="00B46C58" w:rsidRPr="009D27FD" w14:paraId="4E9D6E30" w14:textId="77777777">
        <w:trPr>
          <w:cnfStyle w:val="000000100000" w:firstRow="0" w:lastRow="0" w:firstColumn="0" w:lastColumn="0" w:oddVBand="0" w:evenVBand="0" w:oddHBand="1" w:evenHBand="0" w:firstRowFirstColumn="0" w:firstRowLastColumn="0" w:lastRowFirstColumn="0" w:lastRowLastColumn="0"/>
        </w:trPr>
        <w:tc>
          <w:tcPr>
            <w:tcW w:w="1872" w:type="dxa"/>
          </w:tcPr>
          <w:p w14:paraId="0BB934D4" w14:textId="211559B9" w:rsidR="00B46C58" w:rsidRPr="00B52ED2" w:rsidRDefault="00662C26" w:rsidP="005D426B">
            <w:pPr>
              <w:pStyle w:val="TableText"/>
            </w:pPr>
            <w:r>
              <w:t>l</w:t>
            </w:r>
            <w:r w:rsidR="00B46C58">
              <w:t>ake ecosystems</w:t>
            </w:r>
          </w:p>
        </w:tc>
        <w:tc>
          <w:tcPr>
            <w:tcW w:w="7766" w:type="dxa"/>
          </w:tcPr>
          <w:p w14:paraId="5B2C53F3" w14:textId="48EB2294" w:rsidR="00B46C58" w:rsidRPr="00B52ED2" w:rsidRDefault="004C4BCB" w:rsidP="005D426B">
            <w:pPr>
              <w:pStyle w:val="TableText"/>
            </w:pPr>
            <w:r>
              <w:t>w</w:t>
            </w:r>
            <w:r w:rsidR="00B46C58">
              <w:t>etlands that are mostly open water and typically greater than 2</w:t>
            </w:r>
            <w:r w:rsidR="00662C26">
              <w:t> </w:t>
            </w:r>
            <w:r w:rsidR="00B46C58">
              <w:t>m in depth</w:t>
            </w:r>
          </w:p>
        </w:tc>
      </w:tr>
      <w:tr w:rsidR="00B46C58" w:rsidRPr="009D27FD" w14:paraId="13E29B81" w14:textId="77777777">
        <w:tc>
          <w:tcPr>
            <w:tcW w:w="1872" w:type="dxa"/>
          </w:tcPr>
          <w:p w14:paraId="08990A46" w14:textId="77777777" w:rsidR="00B46C58" w:rsidRPr="006557EB" w:rsidRDefault="00B46C58" w:rsidP="005D426B">
            <w:pPr>
              <w:pStyle w:val="TableText"/>
            </w:pPr>
            <w:r w:rsidRPr="00D600F7">
              <w:t>LTIM</w:t>
            </w:r>
          </w:p>
        </w:tc>
        <w:tc>
          <w:tcPr>
            <w:tcW w:w="7766" w:type="dxa"/>
          </w:tcPr>
          <w:p w14:paraId="722BC2F1" w14:textId="77777777" w:rsidR="00B46C58" w:rsidRPr="006557EB" w:rsidRDefault="00B46C58" w:rsidP="005D426B">
            <w:pPr>
              <w:pStyle w:val="TableText"/>
            </w:pPr>
            <w:r w:rsidRPr="00D600F7">
              <w:t>Long</w:t>
            </w:r>
            <w:r>
              <w:t xml:space="preserve"> </w:t>
            </w:r>
            <w:r w:rsidRPr="00D600F7">
              <w:t>Term Intervention Monitoring Project (201</w:t>
            </w:r>
            <w:r>
              <w:t>4</w:t>
            </w:r>
            <w:r w:rsidRPr="003F6E78">
              <w:t>–</w:t>
            </w:r>
            <w:r>
              <w:t>15 to 2018</w:t>
            </w:r>
            <w:r w:rsidRPr="003F6E78">
              <w:t>–</w:t>
            </w:r>
            <w:r w:rsidRPr="00D600F7">
              <w:t>19)</w:t>
            </w:r>
          </w:p>
        </w:tc>
      </w:tr>
      <w:tr w:rsidR="00B46C58" w:rsidRPr="009D27FD" w14:paraId="2DFF3477" w14:textId="77777777">
        <w:trPr>
          <w:cnfStyle w:val="000000100000" w:firstRow="0" w:lastRow="0" w:firstColumn="0" w:lastColumn="0" w:oddVBand="0" w:evenVBand="0" w:oddHBand="1" w:evenHBand="0" w:firstRowFirstColumn="0" w:firstRowLastColumn="0" w:lastRowFirstColumn="0" w:lastRowLastColumn="0"/>
        </w:trPr>
        <w:tc>
          <w:tcPr>
            <w:tcW w:w="1872" w:type="dxa"/>
          </w:tcPr>
          <w:p w14:paraId="46B73AEB" w14:textId="77777777" w:rsidR="00B46C58" w:rsidRPr="00B625DD" w:rsidRDefault="00B46C58" w:rsidP="005D426B">
            <w:pPr>
              <w:pStyle w:val="TableText"/>
            </w:pPr>
            <w:r>
              <w:t>m</w:t>
            </w:r>
            <w:r w:rsidRPr="00D600F7">
              <w:t xml:space="preserve">anaged </w:t>
            </w:r>
            <w:r>
              <w:t>f</w:t>
            </w:r>
            <w:r w:rsidRPr="00D600F7">
              <w:t>loodplain</w:t>
            </w:r>
          </w:p>
        </w:tc>
        <w:tc>
          <w:tcPr>
            <w:tcW w:w="7766" w:type="dxa"/>
          </w:tcPr>
          <w:p w14:paraId="7E5C1785" w14:textId="7F9A58AF" w:rsidR="00B46C58" w:rsidRPr="009D0A11" w:rsidRDefault="004C4BCB" w:rsidP="005D426B">
            <w:pPr>
              <w:pStyle w:val="TableText"/>
            </w:pPr>
            <w:r>
              <w:t>t</w:t>
            </w:r>
            <w:r w:rsidR="00B46C58" w:rsidRPr="00D600F7">
              <w:t xml:space="preserve">he </w:t>
            </w:r>
            <w:r w:rsidR="005A04F2">
              <w:t xml:space="preserve">estimated </w:t>
            </w:r>
            <w:r w:rsidR="00B46C58" w:rsidRPr="00D600F7">
              <w:t>area of the Basin that can be influenced by environmental water management</w:t>
            </w:r>
            <w:r w:rsidR="00B46C58">
              <w:t xml:space="preserve"> as defined by the </w:t>
            </w:r>
            <w:r w:rsidR="00B46C58" w:rsidRPr="00BE3D32">
              <w:rPr>
                <w:i/>
                <w:iCs/>
              </w:rPr>
              <w:t>Basin-wide environmental watering strategy</w:t>
            </w:r>
            <w:r w:rsidR="00662C26">
              <w:rPr>
                <w:i/>
                <w:iCs/>
              </w:rPr>
              <w:t xml:space="preserve"> </w:t>
            </w:r>
            <w:r w:rsidR="00662C26">
              <w:t>(MDBA 2019)</w:t>
            </w:r>
          </w:p>
        </w:tc>
      </w:tr>
      <w:tr w:rsidR="00B46C58" w:rsidRPr="009D27FD" w14:paraId="40015E01" w14:textId="77777777">
        <w:tc>
          <w:tcPr>
            <w:tcW w:w="1872" w:type="dxa"/>
          </w:tcPr>
          <w:p w14:paraId="328C897B" w14:textId="77777777" w:rsidR="00B46C58" w:rsidRPr="00B52ED2" w:rsidRDefault="00B46C58" w:rsidP="005D426B">
            <w:pPr>
              <w:pStyle w:val="TableText"/>
            </w:pPr>
            <w:r w:rsidRPr="00D600F7">
              <w:t>MDBA</w:t>
            </w:r>
          </w:p>
        </w:tc>
        <w:tc>
          <w:tcPr>
            <w:tcW w:w="7766" w:type="dxa"/>
          </w:tcPr>
          <w:p w14:paraId="5482FBC4" w14:textId="77777777" w:rsidR="00B46C58" w:rsidRPr="00B52ED2" w:rsidRDefault="00B46C58" w:rsidP="005D426B">
            <w:pPr>
              <w:pStyle w:val="TableText"/>
            </w:pPr>
            <w:r w:rsidRPr="00D600F7">
              <w:t>Murray–Darling Basin Authority</w:t>
            </w:r>
          </w:p>
        </w:tc>
      </w:tr>
      <w:tr w:rsidR="00B46C58" w:rsidRPr="009D27FD" w14:paraId="73466215" w14:textId="77777777">
        <w:trPr>
          <w:cnfStyle w:val="000000100000" w:firstRow="0" w:lastRow="0" w:firstColumn="0" w:lastColumn="0" w:oddVBand="0" w:evenVBand="0" w:oddHBand="1" w:evenHBand="0" w:firstRowFirstColumn="0" w:firstRowLastColumn="0" w:lastRowFirstColumn="0" w:lastRowLastColumn="0"/>
        </w:trPr>
        <w:tc>
          <w:tcPr>
            <w:tcW w:w="1872" w:type="dxa"/>
          </w:tcPr>
          <w:p w14:paraId="0774979E" w14:textId="0EB573DA" w:rsidR="00B46C58" w:rsidRPr="00B52ED2" w:rsidRDefault="00662C26" w:rsidP="005D426B">
            <w:pPr>
              <w:pStyle w:val="TableText"/>
            </w:pPr>
            <w:bookmarkStart w:id="544" w:name="Palustrine"/>
            <w:r>
              <w:t>p</w:t>
            </w:r>
            <w:r w:rsidR="00B46C58" w:rsidRPr="00357367">
              <w:t>alustrine</w:t>
            </w:r>
            <w:bookmarkEnd w:id="544"/>
            <w:r w:rsidR="00B46C58" w:rsidRPr="00357367">
              <w:t xml:space="preserve"> </w:t>
            </w:r>
            <w:r w:rsidR="00B46C58">
              <w:t>wetlands</w:t>
            </w:r>
          </w:p>
        </w:tc>
        <w:tc>
          <w:tcPr>
            <w:tcW w:w="7766" w:type="dxa"/>
          </w:tcPr>
          <w:p w14:paraId="1EE93296" w14:textId="5F49385E" w:rsidR="00B46C58" w:rsidRPr="00B52ED2" w:rsidRDefault="004C4BCB" w:rsidP="005D426B">
            <w:pPr>
              <w:pStyle w:val="TableText"/>
            </w:pPr>
            <w:r>
              <w:t>s</w:t>
            </w:r>
            <w:r w:rsidR="00B46C58">
              <w:t>hallow wetlands with a predominance of emergent vegetation (reeds, sedges, shrubs or trees)</w:t>
            </w:r>
          </w:p>
        </w:tc>
      </w:tr>
      <w:tr w:rsidR="00B46C58" w:rsidRPr="009D27FD" w14:paraId="69EFDEC3" w14:textId="77777777">
        <w:tc>
          <w:tcPr>
            <w:tcW w:w="1872" w:type="dxa"/>
          </w:tcPr>
          <w:p w14:paraId="6E2DA54E" w14:textId="622A2FB6" w:rsidR="00B46C58" w:rsidRPr="00B625DD" w:rsidRDefault="00662C26" w:rsidP="005D426B">
            <w:pPr>
              <w:pStyle w:val="TableText"/>
            </w:pPr>
            <w:r>
              <w:t>r</w:t>
            </w:r>
            <w:r w:rsidR="00B46C58">
              <w:t>iverine ecosystems</w:t>
            </w:r>
          </w:p>
        </w:tc>
        <w:tc>
          <w:tcPr>
            <w:tcW w:w="7766" w:type="dxa"/>
          </w:tcPr>
          <w:p w14:paraId="682B8DE8" w14:textId="170465A9" w:rsidR="00B46C58" w:rsidRPr="00B625DD" w:rsidRDefault="004C4BCB" w:rsidP="005D426B">
            <w:pPr>
              <w:pStyle w:val="TableText"/>
            </w:pPr>
            <w:r>
              <w:t>f</w:t>
            </w:r>
            <w:r w:rsidR="00B46C58">
              <w:t>lowing</w:t>
            </w:r>
            <w:r w:rsidR="00662C26">
              <w:t>-</w:t>
            </w:r>
            <w:r w:rsidR="00B46C58">
              <w:t>water river and creek ecosystems. Applies also to temporary rivers that dry up to a sequence of pools that are not flowing</w:t>
            </w:r>
          </w:p>
        </w:tc>
      </w:tr>
      <w:tr w:rsidR="00B46C58" w:rsidRPr="009D27FD" w14:paraId="17D50BAC" w14:textId="77777777">
        <w:trPr>
          <w:cnfStyle w:val="000000100000" w:firstRow="0" w:lastRow="0" w:firstColumn="0" w:lastColumn="0" w:oddVBand="0" w:evenVBand="0" w:oddHBand="1" w:evenHBand="0" w:firstRowFirstColumn="0" w:firstRowLastColumn="0" w:lastRowFirstColumn="0" w:lastRowLastColumn="0"/>
        </w:trPr>
        <w:tc>
          <w:tcPr>
            <w:tcW w:w="1872" w:type="dxa"/>
          </w:tcPr>
          <w:p w14:paraId="7CBE4A1A" w14:textId="77777777" w:rsidR="00B46C58" w:rsidRPr="00D600F7" w:rsidRDefault="00B46C58" w:rsidP="005D426B">
            <w:pPr>
              <w:pStyle w:val="TableText"/>
            </w:pPr>
            <w:r>
              <w:t>the Strategy</w:t>
            </w:r>
          </w:p>
        </w:tc>
        <w:tc>
          <w:tcPr>
            <w:tcW w:w="7766" w:type="dxa"/>
          </w:tcPr>
          <w:p w14:paraId="2B2DD1C4" w14:textId="6FB1E748" w:rsidR="00B46C58" w:rsidRPr="00D600F7" w:rsidRDefault="00B46C58" w:rsidP="005D426B">
            <w:pPr>
              <w:pStyle w:val="TableText"/>
            </w:pPr>
            <w:r>
              <w:t>Short</w:t>
            </w:r>
            <w:r w:rsidR="009A6EF3">
              <w:t>ened</w:t>
            </w:r>
            <w:r>
              <w:t xml:space="preserve"> form for the </w:t>
            </w:r>
            <w:r w:rsidRPr="005456FD">
              <w:rPr>
                <w:rStyle w:val="Italics"/>
              </w:rPr>
              <w:t>Basin-wide environmental watering strategy</w:t>
            </w:r>
            <w:r>
              <w:t xml:space="preserve"> (MDBA 2019)</w:t>
            </w:r>
          </w:p>
        </w:tc>
      </w:tr>
    </w:tbl>
    <w:p w14:paraId="632D7330" w14:textId="77777777" w:rsidR="00B46C58" w:rsidRDefault="00B46C58" w:rsidP="005D426B">
      <w:pPr>
        <w:pStyle w:val="BodyText"/>
      </w:pPr>
    </w:p>
    <w:p w14:paraId="61A8F0FF" w14:textId="77777777" w:rsidR="00B46C58" w:rsidRDefault="00B46C58" w:rsidP="005D426B">
      <w:pPr>
        <w:pStyle w:val="BodyText"/>
        <w:sectPr w:rsidR="00B46C58" w:rsidSect="00310F85">
          <w:footerReference w:type="default" r:id="rId120"/>
          <w:pgSz w:w="11906" w:h="16838" w:code="9"/>
          <w:pgMar w:top="1134" w:right="1134" w:bottom="1134" w:left="1134" w:header="510" w:footer="510" w:gutter="0"/>
          <w:cols w:space="284"/>
          <w:docGrid w:linePitch="360"/>
        </w:sectPr>
      </w:pPr>
    </w:p>
    <w:p w14:paraId="6A959EFF" w14:textId="6109AB7B" w:rsidR="00383014" w:rsidRDefault="00383014" w:rsidP="00383014">
      <w:pPr>
        <w:pStyle w:val="Heading1notnumbered"/>
      </w:pPr>
      <w:bookmarkStart w:id="545" w:name="_Toc138971699"/>
      <w:bookmarkStart w:id="546" w:name="_Toc201854448"/>
      <w:bookmarkStart w:id="547" w:name="_Toc201867271"/>
      <w:r>
        <w:lastRenderedPageBreak/>
        <w:t>References</w:t>
      </w:r>
      <w:bookmarkEnd w:id="545"/>
      <w:bookmarkEnd w:id="546"/>
      <w:bookmarkEnd w:id="547"/>
    </w:p>
    <w:p w14:paraId="27459954" w14:textId="77777777" w:rsidR="00E25756" w:rsidRPr="00E25756" w:rsidRDefault="00B37351" w:rsidP="00E25756">
      <w:pPr>
        <w:pStyle w:val="Bibliography"/>
        <w:rPr>
          <w:rFonts w:cs="Calibri"/>
        </w:rPr>
      </w:pPr>
      <w:r>
        <w:fldChar w:fldCharType="begin"/>
      </w:r>
      <w:r w:rsidR="00E25756">
        <w:instrText xml:space="preserve"> ADDIN ZOTERO_BIBL {"uncited":[],"omitted":[],"custom":[]} CSL_BIBLIOGRAPHY </w:instrText>
      </w:r>
      <w:r>
        <w:fldChar w:fldCharType="separate"/>
      </w:r>
      <w:r w:rsidR="00E25756" w:rsidRPr="00E25756">
        <w:rPr>
          <w:rFonts w:cs="Calibri"/>
        </w:rPr>
        <w:t>BOM (2020) Australian Hydrological Geospatial Fabric (Geofabric) v3.2. Accessed 2 February 2023, http://www.bom.gov.au/water/geofabric/.</w:t>
      </w:r>
    </w:p>
    <w:p w14:paraId="3417F94B" w14:textId="77777777" w:rsidR="00E25756" w:rsidRPr="00E25756" w:rsidRDefault="00E25756" w:rsidP="00E25756">
      <w:pPr>
        <w:pStyle w:val="Bibliography"/>
        <w:rPr>
          <w:rFonts w:cs="Calibri"/>
        </w:rPr>
      </w:pPr>
      <w:r w:rsidRPr="00E25756">
        <w:rPr>
          <w:rFonts w:cs="Calibri"/>
        </w:rPr>
        <w:t>Brandis K, Smith M, Francis R (2023) Waterbird Breeding in the Dharriwaa-Narran Lakes  2022-2023. Final report to the Commonwealth Environmental Water Office. Centre for Ecosystem Science, UNSW.</w:t>
      </w:r>
    </w:p>
    <w:p w14:paraId="16C37A8E" w14:textId="77777777" w:rsidR="00E25756" w:rsidRPr="00E25756" w:rsidRDefault="00E25756" w:rsidP="00E25756">
      <w:pPr>
        <w:pStyle w:val="Bibliography"/>
        <w:rPr>
          <w:rFonts w:cs="Calibri"/>
        </w:rPr>
      </w:pPr>
      <w:r w:rsidRPr="00E25756">
        <w:rPr>
          <w:rFonts w:cs="Calibri"/>
        </w:rPr>
        <w:t>Brooks S (2020) 2018–19 Basin-scale evaluation of Commonwealth environmental water – Ecosystem Diversity. Report prepared for the Department of Agriculture, Water and the Environment, Commonwealth Environmental Water Office by La Trobe University, Centre for Freshwater Ecosystems, Wodonga, Victoria, Report No. 248, 51pp.</w:t>
      </w:r>
    </w:p>
    <w:p w14:paraId="644157ED" w14:textId="77777777" w:rsidR="00E25756" w:rsidRPr="00E25756" w:rsidRDefault="00E25756" w:rsidP="00E25756">
      <w:pPr>
        <w:pStyle w:val="Bibliography"/>
        <w:rPr>
          <w:rFonts w:cs="Calibri"/>
        </w:rPr>
      </w:pPr>
      <w:r w:rsidRPr="00E25756">
        <w:rPr>
          <w:rFonts w:cs="Calibri"/>
        </w:rPr>
        <w:t>Brooks S (2021a) Australian National Aquatic Ecosystem (ANAE) Classification of the Murray-Darling Basin: Technical Report, Revision 3.0, March 2021. Report for the Commonwealth Environmental Water Office, Department of Agriculture, Water and the Environment, Australia., Canberra, Australia, 73pp.</w:t>
      </w:r>
    </w:p>
    <w:p w14:paraId="39D6FDBC" w14:textId="77777777" w:rsidR="00E25756" w:rsidRPr="00E25756" w:rsidRDefault="00E25756" w:rsidP="00E25756">
      <w:pPr>
        <w:pStyle w:val="Bibliography"/>
        <w:rPr>
          <w:rFonts w:cs="Calibri"/>
        </w:rPr>
      </w:pPr>
      <w:r w:rsidRPr="00E25756">
        <w:rPr>
          <w:rFonts w:cs="Calibri"/>
        </w:rPr>
        <w:t>Brooks S (2021b) Basin-scale evaluation of 2019–20 Commonwealth environmental water: Ecosystem Diversity. Flow-MER Program. Commonwealth Environmental Water Office (CEWO): Monitoring, Evaluation and Research Program, Department of Agriculture, Water and the Environment, Australia, 81pp.</w:t>
      </w:r>
    </w:p>
    <w:p w14:paraId="07D0D896" w14:textId="77777777" w:rsidR="00E25756" w:rsidRPr="00E25756" w:rsidRDefault="00E25756" w:rsidP="00E25756">
      <w:pPr>
        <w:pStyle w:val="Bibliography"/>
        <w:rPr>
          <w:rFonts w:cs="Calibri"/>
        </w:rPr>
      </w:pPr>
      <w:r w:rsidRPr="00E25756">
        <w:rPr>
          <w:rFonts w:cs="Calibri"/>
        </w:rPr>
        <w:t>Brooks S (2024) Basin-scale evaluation of 2022–23 Commonwealth environmental water: Ecosystem Diversity. Flow-MER Program. Commonwealth Environmental Water Holder, Department of Climate Change, Energy, the Environment and Water, Australia, 122pp.</w:t>
      </w:r>
    </w:p>
    <w:p w14:paraId="7211AA50" w14:textId="77777777" w:rsidR="00E25756" w:rsidRPr="00E25756" w:rsidRDefault="00E25756" w:rsidP="00E25756">
      <w:pPr>
        <w:pStyle w:val="Bibliography"/>
        <w:rPr>
          <w:rFonts w:cs="Calibri"/>
        </w:rPr>
      </w:pPr>
      <w:r w:rsidRPr="00E25756">
        <w:rPr>
          <w:rFonts w:cs="Calibri"/>
        </w:rPr>
        <w:t>Butcher DR, Hale J, Capon S, Thoms M (2011) Narran Lake Nature Reserve Ramsar Site Ecological Character Description. Department of Sustainability,  Environment, Water, Population and Communities, Canberra, Australia.</w:t>
      </w:r>
    </w:p>
    <w:p w14:paraId="2ABFA544" w14:textId="77777777" w:rsidR="00E25756" w:rsidRPr="00E25756" w:rsidRDefault="00E25756" w:rsidP="00E25756">
      <w:pPr>
        <w:pStyle w:val="Bibliography"/>
        <w:rPr>
          <w:rFonts w:cs="Calibri"/>
        </w:rPr>
      </w:pPr>
      <w:r w:rsidRPr="00E25756">
        <w:rPr>
          <w:rFonts w:cs="Calibri"/>
        </w:rPr>
        <w:t>CEWH (2013) Commonwealth Environmental Water – The Environmental Water Outcomes Framework v1.1. Commonwealth Environmental Water Holder, Australian Government, Canberra.</w:t>
      </w:r>
    </w:p>
    <w:p w14:paraId="1533F241" w14:textId="77777777" w:rsidR="00E25756" w:rsidRPr="00E25756" w:rsidRDefault="00E25756" w:rsidP="00E25756">
      <w:pPr>
        <w:pStyle w:val="Bibliography"/>
        <w:rPr>
          <w:rFonts w:cs="Calibri"/>
        </w:rPr>
      </w:pPr>
      <w:r w:rsidRPr="00E25756">
        <w:rPr>
          <w:rFonts w:cs="Calibri"/>
        </w:rPr>
        <w:t>CEWH (2025) Flow-MER MDB managed floodplain. Accessed 1 April 2025, https://data.gov.au/data/dataset/flow-mer-managed-floodplain.</w:t>
      </w:r>
    </w:p>
    <w:p w14:paraId="04E16535" w14:textId="77777777" w:rsidR="00E25756" w:rsidRPr="00E25756" w:rsidRDefault="00E25756" w:rsidP="00E25756">
      <w:pPr>
        <w:pStyle w:val="Bibliography"/>
        <w:rPr>
          <w:rFonts w:cs="Calibri"/>
        </w:rPr>
      </w:pPr>
      <w:r w:rsidRPr="00E25756">
        <w:rPr>
          <w:rFonts w:cs="Calibri"/>
        </w:rPr>
        <w:t>CEWH Flow-MER (2022) CEWO Murray-Darling Basin valley boundaries. Accessed 1 February 2023, https://data.gov.au/data/dataset/cewo-mdb-valleys.</w:t>
      </w:r>
    </w:p>
    <w:p w14:paraId="55F46191" w14:textId="77777777" w:rsidR="00E25756" w:rsidRPr="00E25756" w:rsidRDefault="00E25756" w:rsidP="00E25756">
      <w:pPr>
        <w:pStyle w:val="Bibliography"/>
        <w:rPr>
          <w:rFonts w:cs="Calibri"/>
        </w:rPr>
      </w:pPr>
      <w:r w:rsidRPr="00E25756">
        <w:rPr>
          <w:rFonts w:cs="Calibri"/>
        </w:rPr>
        <w:t>CEWO Flow-MER (2024) Gwydir River Selected Area 2022-23 Annual Summary Report. Commonwealth Environmental Water Office, Australian Government Department of Climate Change, Energy, the Environment and Water, Canberra.</w:t>
      </w:r>
    </w:p>
    <w:p w14:paraId="1B4FE42D" w14:textId="77777777" w:rsidR="00E25756" w:rsidRPr="00E25756" w:rsidRDefault="00E25756" w:rsidP="00E25756">
      <w:pPr>
        <w:pStyle w:val="Bibliography"/>
        <w:rPr>
          <w:rFonts w:cs="Calibri"/>
        </w:rPr>
      </w:pPr>
      <w:r w:rsidRPr="00E25756">
        <w:rPr>
          <w:rFonts w:cs="Calibri"/>
        </w:rPr>
        <w:t>Commonwealth of Australia (2023) Assessing Vulnerability for use in Determining Basin-scale Environmental Watering Priorities. Department of Climate Change, Energy, the Environment and Water, Canberra.</w:t>
      </w:r>
    </w:p>
    <w:p w14:paraId="62F1466C" w14:textId="50FCC2BB" w:rsidR="00E25756" w:rsidRPr="00E25756" w:rsidRDefault="793FE5B8" w:rsidP="00E25756">
      <w:pPr>
        <w:pStyle w:val="Bibliography"/>
        <w:rPr>
          <w:rFonts w:cs="Calibri"/>
        </w:rPr>
      </w:pPr>
      <w:r w:rsidRPr="39A1C82B">
        <w:rPr>
          <w:rFonts w:cs="Calibri"/>
        </w:rPr>
        <w:lastRenderedPageBreak/>
        <w:t>Geist J (2011) Integrative freshwater ecology and biodiversity conservation. Ecological Indicators 11(6), 1507–1516.</w:t>
      </w:r>
    </w:p>
    <w:p w14:paraId="4F7175AB" w14:textId="77777777" w:rsidR="00E25756" w:rsidRPr="00E25756" w:rsidRDefault="00E25756" w:rsidP="00E25756">
      <w:pPr>
        <w:pStyle w:val="Bibliography"/>
        <w:rPr>
          <w:rFonts w:cs="Calibri"/>
        </w:rPr>
      </w:pPr>
      <w:r w:rsidRPr="00E25756">
        <w:rPr>
          <w:rFonts w:cs="Calibri"/>
        </w:rPr>
        <w:t>MacArthur RH, Wilson, EO (1967) The Theory of Island Biogeography. Monographs in population biology,. Princeton.</w:t>
      </w:r>
    </w:p>
    <w:p w14:paraId="4EBBF258" w14:textId="77777777" w:rsidR="00E25756" w:rsidRPr="00E25756" w:rsidRDefault="00E25756" w:rsidP="00E25756">
      <w:pPr>
        <w:pStyle w:val="Bibliography"/>
        <w:rPr>
          <w:rFonts w:cs="Calibri"/>
        </w:rPr>
      </w:pPr>
      <w:r w:rsidRPr="00E25756">
        <w:rPr>
          <w:rFonts w:cs="Calibri"/>
        </w:rPr>
        <w:t>MDBA (2012) Sustainable Rivers Audit 2 Valley and Zone Spatial Layers. Accessed 1 February 2023, https://data.gov.au/data/dataset/sustainable-rivers-audit-2-valley-and-zone-spatial-layers.</w:t>
      </w:r>
    </w:p>
    <w:p w14:paraId="1B4CEFEA" w14:textId="77777777" w:rsidR="00E25756" w:rsidRPr="00E25756" w:rsidRDefault="00E25756" w:rsidP="00E25756">
      <w:pPr>
        <w:pStyle w:val="Bibliography"/>
        <w:rPr>
          <w:rFonts w:cs="Calibri"/>
        </w:rPr>
      </w:pPr>
      <w:r w:rsidRPr="00E25756">
        <w:rPr>
          <w:rFonts w:cs="Calibri"/>
        </w:rPr>
        <w:t>MDBA (2018) Managed floodplain with current constraints. Accessed 1 February 2023, https://data.gov.au/data/dataset/9f97aebc-d89e-48ae-8586-67120a8cfcfa.</w:t>
      </w:r>
    </w:p>
    <w:p w14:paraId="719CA498" w14:textId="77777777" w:rsidR="00E25756" w:rsidRPr="00E25756" w:rsidRDefault="00E25756" w:rsidP="00E25756">
      <w:pPr>
        <w:pStyle w:val="Bibliography"/>
        <w:rPr>
          <w:rFonts w:cs="Calibri"/>
        </w:rPr>
      </w:pPr>
      <w:r w:rsidRPr="00E25756">
        <w:rPr>
          <w:rFonts w:cs="Calibri"/>
        </w:rPr>
        <w:t>MDBA (2019) Basin-wide environmental watering strategy. Murray–Darling Basin Authority, Canberra, ACT, Report No. 42/19, 154pp.</w:t>
      </w:r>
    </w:p>
    <w:p w14:paraId="21634B17" w14:textId="77777777" w:rsidR="00E25756" w:rsidRPr="00E25756" w:rsidRDefault="00E25756" w:rsidP="00E25756">
      <w:pPr>
        <w:pStyle w:val="Bibliography"/>
        <w:rPr>
          <w:rFonts w:cs="Calibri"/>
        </w:rPr>
      </w:pPr>
      <w:r w:rsidRPr="00E25756">
        <w:rPr>
          <w:rFonts w:cs="Calibri"/>
        </w:rPr>
        <w:t>MDBA (2023) Basin annual environmental watering priorities 2023–24. Murray–Darling Basin Authority, Canberra, Report No. 10/23, 19pp.</w:t>
      </w:r>
    </w:p>
    <w:p w14:paraId="79446C2C" w14:textId="77777777" w:rsidR="00E25756" w:rsidRPr="00E25756" w:rsidRDefault="00E25756" w:rsidP="00E25756">
      <w:pPr>
        <w:pStyle w:val="Bibliography"/>
        <w:rPr>
          <w:rFonts w:cs="Calibri"/>
        </w:rPr>
      </w:pPr>
      <w:r w:rsidRPr="00E25756">
        <w:rPr>
          <w:rFonts w:cs="Calibri"/>
        </w:rPr>
        <w:t>Parks Victoria (2023) National Parks Act Annual Report 2022–23. Parks Victoria, Melbourne.</w:t>
      </w:r>
    </w:p>
    <w:p w14:paraId="50F6C460" w14:textId="77777777" w:rsidR="00E25756" w:rsidRPr="00E25756" w:rsidRDefault="00E25756" w:rsidP="00E25756">
      <w:pPr>
        <w:pStyle w:val="Bibliography"/>
        <w:rPr>
          <w:rFonts w:cs="Calibri"/>
        </w:rPr>
      </w:pPr>
      <w:r w:rsidRPr="00E25756">
        <w:rPr>
          <w:rFonts w:cs="Calibri"/>
        </w:rPr>
        <w:t>SCBEWC (2021) Water for the environment: Annual Report 2020-21. Southern Connected Basin Environmental Watering Committee.</w:t>
      </w:r>
    </w:p>
    <w:p w14:paraId="25D88266" w14:textId="77777777" w:rsidR="00E25756" w:rsidRPr="00E25756" w:rsidRDefault="00E25756" w:rsidP="00E25756">
      <w:pPr>
        <w:pStyle w:val="Bibliography"/>
        <w:rPr>
          <w:rFonts w:cs="Calibri"/>
        </w:rPr>
      </w:pPr>
      <w:r w:rsidRPr="00E25756">
        <w:rPr>
          <w:rFonts w:cs="Calibri"/>
        </w:rPr>
        <w:t>SCBEWC (2023) Water for the environment: Annual Report 2021-22. Southern Connected Basin Environmental Watering Committee.</w:t>
      </w:r>
    </w:p>
    <w:p w14:paraId="7E0F4FA1" w14:textId="77777777" w:rsidR="00E25756" w:rsidRPr="00E25756" w:rsidRDefault="00E25756" w:rsidP="00E25756">
      <w:pPr>
        <w:pStyle w:val="Bibliography"/>
        <w:rPr>
          <w:rFonts w:cs="Calibri"/>
        </w:rPr>
      </w:pPr>
      <w:r w:rsidRPr="00E25756">
        <w:rPr>
          <w:rFonts w:cs="Calibri"/>
        </w:rPr>
        <w:t>SCBEWC (2024) Water for the environment: Annual Report 2022-23. Southern Connected Basin Environmental Watering Committee.</w:t>
      </w:r>
    </w:p>
    <w:p w14:paraId="2C6EC5C1" w14:textId="77777777" w:rsidR="00E25756" w:rsidRPr="00E25756" w:rsidRDefault="00E25756" w:rsidP="00E25756">
      <w:pPr>
        <w:pStyle w:val="Bibliography"/>
        <w:rPr>
          <w:rFonts w:cs="Calibri"/>
        </w:rPr>
      </w:pPr>
      <w:r w:rsidRPr="00E25756">
        <w:rPr>
          <w:rFonts w:cs="Calibri"/>
        </w:rPr>
        <w:t>Sengupta A, Egger F, Webber T (2025) Basin-scale evaluation of 2023–24 Commonwealth environmental water: Hydrology. Flow-MER Program. Commonwealth Environmental Water Holder, Department of Climate Change, Energy, the Environment and Water, Australia.</w:t>
      </w:r>
    </w:p>
    <w:p w14:paraId="30A5571A" w14:textId="77777777" w:rsidR="00E25756" w:rsidRPr="00E25756" w:rsidRDefault="00E25756" w:rsidP="00E25756">
      <w:pPr>
        <w:pStyle w:val="Bibliography"/>
        <w:rPr>
          <w:rFonts w:cs="Calibri"/>
        </w:rPr>
      </w:pPr>
      <w:r w:rsidRPr="00E25756">
        <w:rPr>
          <w:rFonts w:cs="Calibri"/>
        </w:rPr>
        <w:t>Stewardson MJ, Guarino F (2016) 2014–15 Basin-scale evaluation of Commonwealth environmental water — Hydrology (Final Report prepared for the Commonwealth Environmental Water Office). MDFRC Publication 104/2016. The Murray–Darling Freshwater Research Centre, Albury.</w:t>
      </w:r>
    </w:p>
    <w:p w14:paraId="527BC79F" w14:textId="1970CA3C" w:rsidR="00025650" w:rsidRPr="00025650" w:rsidRDefault="00B37351" w:rsidP="00884E0E">
      <w:pPr>
        <w:pStyle w:val="Reference"/>
      </w:pPr>
      <w:r>
        <w:fldChar w:fldCharType="end"/>
      </w:r>
    </w:p>
    <w:p w14:paraId="57557F2E" w14:textId="0106C8D8" w:rsidR="000E1C97" w:rsidRPr="004F287F" w:rsidRDefault="000E1C97" w:rsidP="005D426B">
      <w:pPr>
        <w:pStyle w:val="BodyText"/>
        <w:sectPr w:rsidR="000E1C97" w:rsidRPr="004F287F" w:rsidSect="00310F85">
          <w:headerReference w:type="even" r:id="rId121"/>
          <w:headerReference w:type="default" r:id="rId122"/>
          <w:footerReference w:type="default" r:id="rId123"/>
          <w:headerReference w:type="first" r:id="rId124"/>
          <w:pgSz w:w="11906" w:h="16838" w:code="9"/>
          <w:pgMar w:top="1134" w:right="1134" w:bottom="1134" w:left="1134" w:header="510" w:footer="510" w:gutter="0"/>
          <w:cols w:space="284"/>
          <w:docGrid w:linePitch="360"/>
        </w:sectPr>
      </w:pPr>
    </w:p>
    <w:p w14:paraId="07294FC8" w14:textId="68F836CA" w:rsidR="00672D41" w:rsidRPr="00672D41" w:rsidRDefault="007A1643" w:rsidP="00672D41">
      <w:pPr>
        <w:pStyle w:val="BodyText"/>
        <w:jc w:val="center"/>
      </w:pPr>
      <w:sdt>
        <w:sdtPr>
          <w:id w:val="-1369530439"/>
          <w:docPartObj>
            <w:docPartGallery w:val="Cover Pages"/>
          </w:docPartObj>
        </w:sdtPr>
        <w:sdtEndPr/>
        <w:sdtContent>
          <w:r w:rsidR="00BD6DE9">
            <w:rPr>
              <w:noProof/>
            </w:rPr>
            <mc:AlternateContent>
              <mc:Choice Requires="wps">
                <w:drawing>
                  <wp:anchor distT="0" distB="0" distL="114300" distR="114300" simplePos="0" relativeHeight="251658240" behindDoc="1" locked="1" layoutInCell="1" allowOverlap="1" wp14:anchorId="4D63440C" wp14:editId="29A0C5A1">
                    <wp:simplePos x="0" y="0"/>
                    <wp:positionH relativeFrom="page">
                      <wp:align>right</wp:align>
                    </wp:positionH>
                    <wp:positionV relativeFrom="page">
                      <wp:align>bottom</wp:align>
                    </wp:positionV>
                    <wp:extent cx="7560310" cy="393700"/>
                    <wp:effectExtent l="0" t="0" r="2540" b="6350"/>
                    <wp:wrapNone/>
                    <wp:docPr id="37" name="Rectangl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chemeClr val="accent1"/>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rto="http://schemas.microsoft.com/office/word/2006/arto" xmlns:asvg="http://schemas.microsoft.com/office/drawing/2016/SVG/main" xmlns:a14="http://schemas.microsoft.com/office/drawing/2010/main" xmlns:pic="http://schemas.openxmlformats.org/drawingml/2006/picture" xmlns:adec="http://schemas.microsoft.com/office/drawing/2017/decorative" xmlns:a="http://schemas.openxmlformats.org/drawingml/2006/main">
                <w:pict w14:anchorId="4D348ADF">
                  <v:rect id="Rectangle 37" style="position:absolute;margin-left:544.1pt;margin-top:0;width:595.3pt;height:31pt;z-index:-251658240;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alt="&quot;&quot;" o:spid="_x0000_s1026" fillcolor="#01528b [3204]" stroked="f" w14:anchorId="4C6035A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">
                    <w10:wrap anchorx="page" anchory="page"/>
                    <w10:anchorlock/>
                  </v:rect>
                </w:pict>
              </mc:Fallback>
            </mc:AlternateContent>
          </w:r>
        </w:sdtContent>
      </w:sdt>
      <w:r w:rsidR="00672D41" w:rsidRPr="00672D41">
        <w:rPr>
          <w:b/>
          <w:bCs/>
          <w:noProof/>
          <w:color w:val="005CA6" w:themeColor="accent2" w:themeTint="BF"/>
          <w:sz w:val="52"/>
          <w:szCs w:val="52"/>
        </w:rPr>
        <mc:AlternateContent>
          <mc:Choice Requires="wps">
            <w:drawing>
              <wp:anchor distT="0" distB="0" distL="114300" distR="114300" simplePos="0" relativeHeight="251658243" behindDoc="1" locked="1" layoutInCell="1" allowOverlap="1" wp14:anchorId="5D2A608D" wp14:editId="3DC6E314">
                <wp:simplePos x="0" y="0"/>
                <wp:positionH relativeFrom="page">
                  <wp:align>right</wp:align>
                </wp:positionH>
                <wp:positionV relativeFrom="page">
                  <wp:align>bottom</wp:align>
                </wp:positionV>
                <wp:extent cx="7560310" cy="393700"/>
                <wp:effectExtent l="0" t="0" r="2540" b="6350"/>
                <wp:wrapNone/>
                <wp:docPr id="1458738893" name="Rectangl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rgbClr val="01528B"/>
                        </a:solidFill>
                        <a:ln>
                          <a:noFill/>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rto="http://schemas.microsoft.com/office/word/2006/arto" xmlns:asvg="http://schemas.microsoft.com/office/drawing/2016/SVG/main" xmlns:a14="http://schemas.microsoft.com/office/drawing/2010/main" xmlns:pic="http://schemas.openxmlformats.org/drawingml/2006/picture" xmlns:adec="http://schemas.microsoft.com/office/drawing/2017/decorative" xmlns:a="http://schemas.openxmlformats.org/drawingml/2006/main">
            <w:pict w14:anchorId="748AB1F9">
              <v:rect id="Rectangle 37" style="position:absolute;margin-left:544.1pt;margin-top:0;width:595.3pt;height:31pt;z-index:-251658237;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alt="&quot;&quot;" o:spid="_x0000_s1026" fillcolor="#01528b" stroked="f" w14:anchorId="0C5B3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">
                <w10:wrap anchorx="page" anchory="page"/>
                <w10:anchorlock/>
              </v:rect>
            </w:pict>
          </mc:Fallback>
        </mc:AlternateContent>
      </w:r>
      <w:hyperlink r:id="rId125" w:history="1">
        <w:r w:rsidR="00672D41" w:rsidRPr="00672D41">
          <w:rPr>
            <w:b/>
            <w:bCs/>
            <w:color w:val="005CA6" w:themeColor="accent2" w:themeTint="BF"/>
            <w:sz w:val="52"/>
            <w:szCs w:val="52"/>
          </w:rPr>
          <w:t>https://flow-mer.org.au</w:t>
        </w:r>
      </w:hyperlink>
    </w:p>
    <w:sdt>
      <w:sdtPr>
        <w:rPr>
          <w:color w:val="2B579A"/>
          <w:shd w:val="clear" w:color="auto" w:fill="E6E6E6"/>
        </w:rPr>
        <w:id w:val="-218667930"/>
        <w:docPartObj>
          <w:docPartGallery w:val="Cover Pages"/>
        </w:docPartObj>
      </w:sdtPr>
      <w:sdtEndPr/>
      <w:sdtContent>
        <w:p w14:paraId="56E653D1" w14:textId="77777777" w:rsidR="00672D41" w:rsidRPr="00672D41" w:rsidRDefault="00672D41" w:rsidP="00672D41">
          <w:r w:rsidRPr="00672D41">
            <w:rPr>
              <w:noProof/>
              <w:color w:val="2B579A"/>
              <w:shd w:val="clear" w:color="auto" w:fill="E6E6E6"/>
            </w:rPr>
            <w:drawing>
              <wp:inline distT="0" distB="0" distL="0" distR="0" wp14:anchorId="120258A6" wp14:editId="7F0F9EBC">
                <wp:extent cx="6122670" cy="7705090"/>
                <wp:effectExtent l="0" t="0" r="0" b="0"/>
                <wp:docPr id="4" name="Picture 2" descr="Partner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rtner logos"/>
                        <pic:cNvPicPr>
                          <a:picLocks noChangeAspect="1" noChangeArrowheads="1"/>
                        </pic:cNvPicPr>
                      </pic:nvPicPr>
                      <pic:blipFill>
                        <a:blip r:embed="rId126">
                          <a:extLst>
                            <a:ext uri="{28A0092B-C50C-407E-A947-70E740481C1C}">
                              <a14:useLocalDpi xmlns:a14="http://schemas.microsoft.com/office/drawing/2010/main" val="0"/>
                            </a:ext>
                          </a:extLst>
                        </a:blip>
                        <a:srcRect t="6725" b="792"/>
                        <a:stretch>
                          <a:fillRect/>
                        </a:stretch>
                      </pic:blipFill>
                      <pic:spPr bwMode="auto">
                        <a:xfrm>
                          <a:off x="0" y="0"/>
                          <a:ext cx="6122670" cy="7705090"/>
                        </a:xfrm>
                        <a:prstGeom prst="rect">
                          <a:avLst/>
                        </a:prstGeom>
                        <a:noFill/>
                        <a:ln>
                          <a:noFill/>
                        </a:ln>
                      </pic:spPr>
                    </pic:pic>
                  </a:graphicData>
                </a:graphic>
              </wp:inline>
            </w:drawing>
          </w:r>
          <w:r w:rsidRPr="00672D41">
            <w:rPr>
              <w:noProof/>
            </w:rPr>
            <mc:AlternateContent>
              <mc:Choice Requires="wps">
                <w:drawing>
                  <wp:anchor distT="0" distB="0" distL="114300" distR="114300" simplePos="0" relativeHeight="251658244" behindDoc="1" locked="1" layoutInCell="1" allowOverlap="1" wp14:anchorId="1549889D" wp14:editId="410A9B51">
                    <wp:simplePos x="0" y="0"/>
                    <wp:positionH relativeFrom="page">
                      <wp:align>right</wp:align>
                    </wp:positionH>
                    <wp:positionV relativeFrom="page">
                      <wp:align>bottom</wp:align>
                    </wp:positionV>
                    <wp:extent cx="7560310" cy="393700"/>
                    <wp:effectExtent l="0" t="0" r="2540" b="6350"/>
                    <wp:wrapNone/>
                    <wp:docPr id="1234052889" name="Rectangle 9269880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rgbClr val="01528B"/>
                            </a:solidFill>
                            <a:ln>
                              <a:noFill/>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rto="http://schemas.microsoft.com/office/word/2006/arto" xmlns:asvg="http://schemas.microsoft.com/office/drawing/2016/SVG/main" xmlns:a14="http://schemas.microsoft.com/office/drawing/2010/main" xmlns:pic="http://schemas.openxmlformats.org/drawingml/2006/picture" xmlns:adec="http://schemas.microsoft.com/office/drawing/2017/decorative" xmlns:a="http://schemas.openxmlformats.org/drawingml/2006/main">
                <w:pict w14:anchorId="29B8FD88">
                  <v:rect id="Rectangle 926988037" style="position:absolute;margin-left:544.1pt;margin-top:0;width:595.3pt;height:31pt;z-index:-251658236;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alt="&quot;&quot;" o:spid="_x0000_s1026" fillcolor="#01528b" stroked="f" w14:anchorId="0C99D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">
                    <w10:wrap anchorx="page" anchory="page"/>
                    <w10:anchorlock/>
                  </v:rect>
                </w:pict>
              </mc:Fallback>
            </mc:AlternateContent>
          </w:r>
        </w:p>
      </w:sdtContent>
    </w:sdt>
    <w:p w14:paraId="3CA46194" w14:textId="7EA77E98" w:rsidR="00BD6DE9" w:rsidRPr="00A94CEC" w:rsidRDefault="00BD6DE9" w:rsidP="005D426B">
      <w:pPr>
        <w:rPr>
          <w:rStyle w:val="Bold"/>
        </w:rPr>
      </w:pPr>
    </w:p>
    <w:p w14:paraId="58B9AECB" w14:textId="69C751F6" w:rsidR="00BD6DE9" w:rsidRDefault="00BD6DE9" w:rsidP="005D426B">
      <w:pPr>
        <w:pStyle w:val="BodyText"/>
      </w:pPr>
    </w:p>
    <w:sectPr w:rsidR="00BD6DE9" w:rsidSect="00B82927">
      <w:headerReference w:type="even" r:id="rId127"/>
      <w:headerReference w:type="default" r:id="rId128"/>
      <w:footerReference w:type="even" r:id="rId129"/>
      <w:footerReference w:type="default" r:id="rId130"/>
      <w:headerReference w:type="first" r:id="rId131"/>
      <w:type w:val="evenPage"/>
      <w:pgSz w:w="11906" w:h="16838" w:code="9"/>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4B0EFA" w14:textId="77777777" w:rsidR="008460F3" w:rsidRDefault="008460F3" w:rsidP="005D426B">
      <w:r>
        <w:separator/>
      </w:r>
    </w:p>
    <w:p w14:paraId="038A6158" w14:textId="77777777" w:rsidR="008460F3" w:rsidRDefault="008460F3" w:rsidP="005D426B"/>
    <w:p w14:paraId="6EC51C3F" w14:textId="77777777" w:rsidR="008460F3" w:rsidRDefault="008460F3" w:rsidP="005D426B"/>
    <w:p w14:paraId="1AD98E55" w14:textId="77777777" w:rsidR="008460F3" w:rsidRDefault="008460F3" w:rsidP="005D426B"/>
  </w:endnote>
  <w:endnote w:type="continuationSeparator" w:id="0">
    <w:p w14:paraId="5EAA2236" w14:textId="77777777" w:rsidR="008460F3" w:rsidRDefault="008460F3" w:rsidP="005D426B">
      <w:r>
        <w:continuationSeparator/>
      </w:r>
    </w:p>
    <w:p w14:paraId="3FEF60E3" w14:textId="77777777" w:rsidR="008460F3" w:rsidRDefault="008460F3" w:rsidP="005D426B"/>
    <w:p w14:paraId="5D64B430" w14:textId="77777777" w:rsidR="008460F3" w:rsidRDefault="008460F3" w:rsidP="005D426B"/>
    <w:p w14:paraId="7B617977" w14:textId="77777777" w:rsidR="008460F3" w:rsidRDefault="008460F3" w:rsidP="005D426B"/>
  </w:endnote>
  <w:endnote w:type="continuationNotice" w:id="1">
    <w:p w14:paraId="22DD97E7" w14:textId="77777777" w:rsidR="008460F3" w:rsidRDefault="008460F3" w:rsidP="005D426B"/>
    <w:p w14:paraId="2A193B4E" w14:textId="77777777" w:rsidR="008460F3" w:rsidRDefault="008460F3" w:rsidP="005D426B"/>
    <w:p w14:paraId="2504F6A1" w14:textId="77777777" w:rsidR="008460F3" w:rsidRDefault="008460F3" w:rsidP="005D42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eiryo">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ZWAdobeF">
    <w:altName w:val="Calibri"/>
    <w:panose1 w:val="00000000000000000000"/>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71F62" w14:textId="459C4235" w:rsidR="002F2A44" w:rsidRDefault="002F2A44">
    <w:pPr>
      <w:pStyle w:val="Footer"/>
    </w:pPr>
    <w:r>
      <w:rPr>
        <w:noProof/>
      </w:rPr>
      <mc:AlternateContent>
        <mc:Choice Requires="wps">
          <w:drawing>
            <wp:anchor distT="0" distB="0" distL="0" distR="0" simplePos="0" relativeHeight="251658264" behindDoc="0" locked="0" layoutInCell="1" allowOverlap="1" wp14:anchorId="16A4C3AC" wp14:editId="3D820B7A">
              <wp:simplePos x="723900" y="10077450"/>
              <wp:positionH relativeFrom="page">
                <wp:align>center</wp:align>
              </wp:positionH>
              <wp:positionV relativeFrom="page">
                <wp:align>bottom</wp:align>
              </wp:positionV>
              <wp:extent cx="551815" cy="471170"/>
              <wp:effectExtent l="0" t="0" r="635" b="0"/>
              <wp:wrapNone/>
              <wp:docPr id="1619213631"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557DE137" w14:textId="5935E348"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6A4C3AC" id="_x0000_t202" coordsize="21600,21600" o:spt="202" path="m,l,21600r21600,l21600,xe">
              <v:stroke joinstyle="miter"/>
              <v:path gradientshapeok="t" o:connecttype="rect"/>
            </v:shapetype>
            <v:shape id="Text Box 17" o:spid="_x0000_s1033" type="#_x0000_t202" alt="OFFICIAL" style="position:absolute;margin-left:0;margin-top:0;width:43.45pt;height:37.1pt;z-index:251658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" filled="f" stroked="f">
              <v:fill o:detectmouseclick="t"/>
              <v:textbox style="mso-fit-shape-to-text:t" inset="0,0,0,15pt">
                <w:txbxContent>
                  <w:p w14:paraId="557DE137" w14:textId="5935E348"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24A71" w14:textId="4C808047" w:rsidR="00B46C58" w:rsidRDefault="002F2A44" w:rsidP="00A700D4">
    <w:pPr>
      <w:pStyle w:val="Footer"/>
      <w:jc w:val="right"/>
    </w:pPr>
    <w:r>
      <w:rPr>
        <w:noProof/>
      </w:rPr>
      <mc:AlternateContent>
        <mc:Choice Requires="wps">
          <w:drawing>
            <wp:anchor distT="0" distB="0" distL="0" distR="0" simplePos="0" relativeHeight="251658258" behindDoc="0" locked="0" layoutInCell="1" allowOverlap="1" wp14:anchorId="78C5EECB" wp14:editId="2F42DBA7">
              <wp:simplePos x="635" y="635"/>
              <wp:positionH relativeFrom="page">
                <wp:align>center</wp:align>
              </wp:positionH>
              <wp:positionV relativeFrom="page">
                <wp:align>bottom</wp:align>
              </wp:positionV>
              <wp:extent cx="551815" cy="471170"/>
              <wp:effectExtent l="0" t="0" r="635" b="0"/>
              <wp:wrapNone/>
              <wp:docPr id="1862210818" name="Text Box 2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77B1B79D" w14:textId="77DDFB0B"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8C5EECB" id="_x0000_t202" coordsize="21600,21600" o:spt="202" path="m,l,21600r21600,l21600,xe">
              <v:stroke joinstyle="miter"/>
              <v:path gradientshapeok="t" o:connecttype="rect"/>
            </v:shapetype>
            <v:shape id="Text Box 25" o:spid="_x0000_s1049" type="#_x0000_t202" alt="OFFICIAL" style="position:absolute;left:0;text-align:left;margin-left:0;margin-top:0;width:43.45pt;height:37.1pt;z-index:25165825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" filled="f" stroked="f">
              <v:fill o:detectmouseclick="t"/>
              <v:textbox style="mso-fit-shape-to-text:t" inset="0,0,0,15pt">
                <w:txbxContent>
                  <w:p w14:paraId="77B1B79D" w14:textId="77DDFB0B"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fldSimple w:instr="STYLEREF  &quot;Heading 1 not numbered&quot;  \* MERGEFORMAT">
      <w:r>
        <w:rPr>
          <w:noProof/>
        </w:rPr>
        <w:t>Abbreviations and terms</w:t>
      </w:r>
    </w:fldSimple>
    <w:r w:rsidR="0057088F">
      <w:t xml:space="preserve"> </w:t>
    </w:r>
    <w:r w:rsidR="00B46C58">
      <w:t xml:space="preserve">| </w:t>
    </w:r>
    <w:r w:rsidR="00B46C58">
      <w:fldChar w:fldCharType="begin"/>
    </w:r>
    <w:r w:rsidR="00B46C58">
      <w:instrText xml:space="preserve"> PAGE   \* MERGEFORMAT </w:instrText>
    </w:r>
    <w:r w:rsidR="00B46C58">
      <w:fldChar w:fldCharType="separate"/>
    </w:r>
    <w:r w:rsidR="00B46C58">
      <w:t>iii</w:t>
    </w:r>
    <w:r w:rsidR="00B46C58">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5996C" w14:textId="7010E545" w:rsidR="00704544" w:rsidRDefault="002F2A44" w:rsidP="00A73C77">
    <w:pPr>
      <w:pStyle w:val="Footer"/>
      <w:jc w:val="right"/>
    </w:pPr>
    <w:r>
      <w:rPr>
        <w:noProof/>
      </w:rPr>
      <mc:AlternateContent>
        <mc:Choice Requires="wps">
          <w:drawing>
            <wp:anchor distT="0" distB="0" distL="0" distR="0" simplePos="0" relativeHeight="251658259" behindDoc="0" locked="0" layoutInCell="1" allowOverlap="1" wp14:anchorId="5338898B" wp14:editId="7E8D973D">
              <wp:simplePos x="635" y="635"/>
              <wp:positionH relativeFrom="page">
                <wp:align>center</wp:align>
              </wp:positionH>
              <wp:positionV relativeFrom="page">
                <wp:align>bottom</wp:align>
              </wp:positionV>
              <wp:extent cx="551815" cy="471170"/>
              <wp:effectExtent l="0" t="0" r="635" b="0"/>
              <wp:wrapNone/>
              <wp:docPr id="238848246" name="Text Box 2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65AE2065" w14:textId="641D9F4D"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338898B" id="_x0000_t202" coordsize="21600,21600" o:spt="202" path="m,l,21600r21600,l21600,xe">
              <v:stroke joinstyle="miter"/>
              <v:path gradientshapeok="t" o:connecttype="rect"/>
            </v:shapetype>
            <v:shape id="Text Box 26" o:spid="_x0000_s1052" type="#_x0000_t202" alt="OFFICIAL" style="position:absolute;left:0;text-align:left;margin-left:0;margin-top:0;width:43.45pt;height:37.1pt;z-index:25165825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" filled="f" stroked="f">
              <v:fill o:detectmouseclick="t"/>
              <v:textbox style="mso-fit-shape-to-text:t" inset="0,0,0,15pt">
                <w:txbxContent>
                  <w:p w14:paraId="65AE2065" w14:textId="641D9F4D"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fldSimple w:instr="STYLEREF  &quot;Heading 1 not numbered&quot;  \* MERGEFORMAT">
      <w:r>
        <w:rPr>
          <w:noProof/>
        </w:rPr>
        <w:t>References</w:t>
      </w:r>
    </w:fldSimple>
    <w:r w:rsidR="0057088F">
      <w:t xml:space="preserve"> </w:t>
    </w:r>
    <w:r w:rsidR="00704544">
      <w:t>|</w:t>
    </w:r>
    <w:r w:rsidR="0057088F">
      <w:t xml:space="preserve"> </w:t>
    </w:r>
    <w:r w:rsidR="00704544">
      <w:fldChar w:fldCharType="begin"/>
    </w:r>
    <w:r w:rsidR="00704544">
      <w:instrText xml:space="preserve"> PAGE   \* MERGEFORMAT </w:instrText>
    </w:r>
    <w:r w:rsidR="00704544">
      <w:fldChar w:fldCharType="separate"/>
    </w:r>
    <w:r w:rsidR="00704544">
      <w:t>v</w:t>
    </w:r>
    <w:r w:rsidR="00704544">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78B5F0" w14:textId="49722C8D" w:rsidR="00C440F3" w:rsidRPr="00DD7FCD" w:rsidRDefault="002F2A44" w:rsidP="005D426B">
    <w:pPr>
      <w:pStyle w:val="Footer"/>
    </w:pPr>
    <w:r>
      <w:rPr>
        <w:noProof/>
      </w:rPr>
      <mc:AlternateContent>
        <mc:Choice Requires="wps">
          <w:drawing>
            <wp:anchor distT="0" distB="0" distL="0" distR="0" simplePos="0" relativeHeight="251658260" behindDoc="0" locked="0" layoutInCell="1" allowOverlap="1" wp14:anchorId="3C23F08B" wp14:editId="79F490DD">
              <wp:simplePos x="635" y="635"/>
              <wp:positionH relativeFrom="page">
                <wp:align>center</wp:align>
              </wp:positionH>
              <wp:positionV relativeFrom="page">
                <wp:align>bottom</wp:align>
              </wp:positionV>
              <wp:extent cx="551815" cy="471170"/>
              <wp:effectExtent l="0" t="0" r="635" b="0"/>
              <wp:wrapNone/>
              <wp:docPr id="499229571" name="Text Box 2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5F264D45" w14:textId="5B6F41A8"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C23F08B" id="_x0000_t202" coordsize="21600,21600" o:spt="202" path="m,l,21600r21600,l21600,xe">
              <v:stroke joinstyle="miter"/>
              <v:path gradientshapeok="t" o:connecttype="rect"/>
            </v:shapetype>
            <v:shape id="Text Box 27" o:spid="_x0000_s1056" type="#_x0000_t202" alt="OFFICIAL" style="position:absolute;margin-left:0;margin-top:0;width:43.45pt;height:37.1pt;z-index:2516582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" filled="f" stroked="f">
              <v:fill o:detectmouseclick="t"/>
              <v:textbox style="mso-fit-shape-to-text:t" inset="0,0,0,15pt">
                <w:txbxContent>
                  <w:p w14:paraId="5F264D45" w14:textId="5B6F41A8"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DA572" w14:textId="0F006D52" w:rsidR="00C440F3" w:rsidRDefault="002F2A44" w:rsidP="005D426B">
    <w:pPr>
      <w:pStyle w:val="Footer"/>
    </w:pPr>
    <w:r>
      <w:rPr>
        <w:noProof/>
      </w:rPr>
      <mc:AlternateContent>
        <mc:Choice Requires="wps">
          <w:drawing>
            <wp:anchor distT="0" distB="0" distL="0" distR="0" simplePos="0" relativeHeight="251658261" behindDoc="0" locked="0" layoutInCell="1" allowOverlap="1" wp14:anchorId="1E6E9D89" wp14:editId="7F763252">
              <wp:simplePos x="635" y="635"/>
              <wp:positionH relativeFrom="page">
                <wp:align>center</wp:align>
              </wp:positionH>
              <wp:positionV relativeFrom="page">
                <wp:align>bottom</wp:align>
              </wp:positionV>
              <wp:extent cx="551815" cy="471170"/>
              <wp:effectExtent l="0" t="0" r="635" b="0"/>
              <wp:wrapNone/>
              <wp:docPr id="1301009510" name="Text Box 2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1DB1AE99" w14:textId="4483F302"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E6E9D89" id="_x0000_t202" coordsize="21600,21600" o:spt="202" path="m,l,21600r21600,l21600,xe">
              <v:stroke joinstyle="miter"/>
              <v:path gradientshapeok="t" o:connecttype="rect"/>
            </v:shapetype>
            <v:shape id="Text Box 28" o:spid="_x0000_s1057" type="#_x0000_t202" alt="OFFICIAL" style="position:absolute;margin-left:0;margin-top:0;width:43.45pt;height:37.1pt;z-index:25165826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" filled="f" stroked="f">
              <v:fill o:detectmouseclick="t"/>
              <v:textbox style="mso-fit-shape-to-text:t" inset="0,0,0,15pt">
                <w:txbxContent>
                  <w:p w14:paraId="1DB1AE99" w14:textId="4483F302"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p w14:paraId="0AB0F742" w14:textId="77777777" w:rsidR="00C440F3" w:rsidRPr="002E26F2" w:rsidRDefault="00C440F3" w:rsidP="005D42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F8288E" w14:textId="15210528" w:rsidR="002F2A44" w:rsidRDefault="002F2A44">
    <w:pPr>
      <w:pStyle w:val="Footer"/>
    </w:pPr>
    <w:r>
      <w:rPr>
        <w:noProof/>
      </w:rPr>
      <mc:AlternateContent>
        <mc:Choice Requires="wps">
          <w:drawing>
            <wp:anchor distT="0" distB="0" distL="0" distR="0" simplePos="0" relativeHeight="251658265" behindDoc="0" locked="0" layoutInCell="1" allowOverlap="1" wp14:anchorId="2ECF99F0" wp14:editId="739C1A5B">
              <wp:simplePos x="635" y="635"/>
              <wp:positionH relativeFrom="page">
                <wp:align>center</wp:align>
              </wp:positionH>
              <wp:positionV relativeFrom="page">
                <wp:align>bottom</wp:align>
              </wp:positionV>
              <wp:extent cx="551815" cy="471170"/>
              <wp:effectExtent l="0" t="0" r="635" b="0"/>
              <wp:wrapNone/>
              <wp:docPr id="1898928758" name="Text Box 1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627238C2" w14:textId="52F8601D"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ECF99F0" id="_x0000_t202" coordsize="21600,21600" o:spt="202" path="m,l,21600r21600,l21600,xe">
              <v:stroke joinstyle="miter"/>
              <v:path gradientshapeok="t" o:connecttype="rect"/>
            </v:shapetype>
            <v:shape id="Text Box 18" o:spid="_x0000_s1034" type="#_x0000_t202" alt="OFFICIAL" style="position:absolute;margin-left:0;margin-top:0;width:43.45pt;height:37.1pt;z-index:25165826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" filled="f" stroked="f">
              <v:fill o:detectmouseclick="t"/>
              <v:textbox style="mso-fit-shape-to-text:t" inset="0,0,0,15pt">
                <w:txbxContent>
                  <w:p w14:paraId="627238C2" w14:textId="52F8601D"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CFCA1" w14:textId="50B87D9E" w:rsidR="002F2A44" w:rsidRDefault="002F2A44">
    <w:pPr>
      <w:pStyle w:val="Footer"/>
    </w:pPr>
    <w:r>
      <w:rPr>
        <w:noProof/>
      </w:rPr>
      <mc:AlternateContent>
        <mc:Choice Requires="wps">
          <w:drawing>
            <wp:anchor distT="0" distB="0" distL="0" distR="0" simplePos="0" relativeHeight="251658267" behindDoc="0" locked="0" layoutInCell="1" allowOverlap="1" wp14:anchorId="50B7EAB1" wp14:editId="631437FC">
              <wp:simplePos x="723900" y="10077450"/>
              <wp:positionH relativeFrom="page">
                <wp:align>center</wp:align>
              </wp:positionH>
              <wp:positionV relativeFrom="page">
                <wp:align>bottom</wp:align>
              </wp:positionV>
              <wp:extent cx="551815" cy="471170"/>
              <wp:effectExtent l="0" t="0" r="635" b="0"/>
              <wp:wrapNone/>
              <wp:docPr id="1362585037"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07AC65CA" w14:textId="7BC9BA31"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0B7EAB1" id="_x0000_t202" coordsize="21600,21600" o:spt="202" path="m,l,21600r21600,l21600,xe">
              <v:stroke joinstyle="miter"/>
              <v:path gradientshapeok="t" o:connecttype="rect"/>
            </v:shapetype>
            <v:shape id="Text Box 16" o:spid="_x0000_s1036" type="#_x0000_t202" alt="OFFICIAL" style="position:absolute;margin-left:0;margin-top:0;width:43.45pt;height:37.1pt;z-index:25165826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" filled="f" stroked="f">
              <v:fill o:detectmouseclick="t"/>
              <v:textbox style="mso-fit-shape-to-text:t" inset="0,0,0,15pt">
                <w:txbxContent>
                  <w:p w14:paraId="07AC65CA" w14:textId="7BC9BA31"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DCA2D7" w14:textId="53D23069" w:rsidR="00723BEE" w:rsidRPr="002A59B9" w:rsidRDefault="002F2A44" w:rsidP="00723BEE">
    <w:pPr>
      <w:pStyle w:val="Footer"/>
    </w:pPr>
    <w:r>
      <w:rPr>
        <w:noProof/>
      </w:rPr>
      <mc:AlternateContent>
        <mc:Choice Requires="wps">
          <w:drawing>
            <wp:anchor distT="0" distB="0" distL="0" distR="0" simplePos="0" relativeHeight="251658252" behindDoc="0" locked="0" layoutInCell="1" allowOverlap="1" wp14:anchorId="41981EA3" wp14:editId="61C4CEC4">
              <wp:simplePos x="635" y="635"/>
              <wp:positionH relativeFrom="page">
                <wp:align>center</wp:align>
              </wp:positionH>
              <wp:positionV relativeFrom="page">
                <wp:align>bottom</wp:align>
              </wp:positionV>
              <wp:extent cx="551815" cy="471170"/>
              <wp:effectExtent l="0" t="0" r="635" b="0"/>
              <wp:wrapNone/>
              <wp:docPr id="1274082248" name="Text Box 1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5E994C3B" w14:textId="3A0E5DD5"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1981EA3" id="_x0000_t202" coordsize="21600,21600" o:spt="202" path="m,l,21600r21600,l21600,xe">
              <v:stroke joinstyle="miter"/>
              <v:path gradientshapeok="t" o:connecttype="rect"/>
            </v:shapetype>
            <v:shape id="Text Box 19" o:spid="_x0000_s1037" type="#_x0000_t202" alt="OFFICIAL" style="position:absolute;margin-left:0;margin-top:0;width:43.45pt;height:37.1pt;z-index:2516582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" filled="f" stroked="f">
              <v:fill o:detectmouseclick="t"/>
              <v:textbox style="mso-fit-shape-to-text:t" inset="0,0,0,15pt">
                <w:txbxContent>
                  <w:p w14:paraId="5E994C3B" w14:textId="3A0E5DD5"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r w:rsidR="00723BEE">
      <w:fldChar w:fldCharType="begin"/>
    </w:r>
    <w:r w:rsidR="00723BEE">
      <w:instrText xml:space="preserve"> PAGE   \* MERGEFORMAT </w:instrText>
    </w:r>
    <w:r w:rsidR="00723BEE">
      <w:fldChar w:fldCharType="separate"/>
    </w:r>
    <w:r w:rsidR="00723BEE">
      <w:t>4</w:t>
    </w:r>
    <w:r w:rsidR="00723BEE">
      <w:fldChar w:fldCharType="end"/>
    </w:r>
    <w:r w:rsidR="0057088F">
      <w:t xml:space="preserve"> </w:t>
    </w:r>
    <w:r w:rsidR="00723BEE">
      <w:t>|</w:t>
    </w:r>
    <w:r w:rsidR="0057088F">
      <w:t xml:space="preserve"> </w:t>
    </w:r>
    <w:r w:rsidR="00E57D3A">
      <w:t>Basin-scale evaluation of 2022–23 Commonwealth environmental water: Ecosystem Diversity</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6A4539" w14:textId="337F18D9" w:rsidR="00723BEE" w:rsidRDefault="002F2A44" w:rsidP="00723BEE">
    <w:pPr>
      <w:pStyle w:val="Footer"/>
      <w:jc w:val="right"/>
    </w:pPr>
    <w:r>
      <w:rPr>
        <w:noProof/>
      </w:rPr>
      <mc:AlternateContent>
        <mc:Choice Requires="wps">
          <w:drawing>
            <wp:anchor distT="0" distB="0" distL="0" distR="0" simplePos="0" relativeHeight="251658253" behindDoc="0" locked="0" layoutInCell="1" allowOverlap="1" wp14:anchorId="58664395" wp14:editId="373580FF">
              <wp:simplePos x="720725" y="10153015"/>
              <wp:positionH relativeFrom="page">
                <wp:align>center</wp:align>
              </wp:positionH>
              <wp:positionV relativeFrom="page">
                <wp:align>bottom</wp:align>
              </wp:positionV>
              <wp:extent cx="551815" cy="471170"/>
              <wp:effectExtent l="0" t="0" r="635" b="0"/>
              <wp:wrapNone/>
              <wp:docPr id="1756001661" name="Text Box 2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277FBF2B" w14:textId="6AD599DA"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8664395" id="_x0000_t202" coordsize="21600,21600" o:spt="202" path="m,l,21600r21600,l21600,xe">
              <v:stroke joinstyle="miter"/>
              <v:path gradientshapeok="t" o:connecttype="rect"/>
            </v:shapetype>
            <v:shape id="Text Box 20" o:spid="_x0000_s1038" type="#_x0000_t202" alt="OFFICIAL" style="position:absolute;left:0;text-align:left;margin-left:0;margin-top:0;width:43.45pt;height:37.1pt;z-index:25165825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" filled="f" stroked="f">
              <v:fill o:detectmouseclick="t"/>
              <v:textbox style="mso-fit-shape-to-text:t" inset="0,0,0,15pt">
                <w:txbxContent>
                  <w:p w14:paraId="277FBF2B" w14:textId="6AD599DA"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fldSimple w:instr="STYLEREF  &quot;Heading 1 not numbered&quot;  \* MERGEFORMAT">
      <w:r w:rsidR="007A1643">
        <w:rPr>
          <w:noProof/>
        </w:rPr>
        <w:t>Overview of Flow-MER and the 2023–24 evaluation</w:t>
      </w:r>
    </w:fldSimple>
    <w:r w:rsidR="00723BEE">
      <w:t xml:space="preserve"> | </w:t>
    </w:r>
    <w:r w:rsidR="00723BEE">
      <w:fldChar w:fldCharType="begin"/>
    </w:r>
    <w:r w:rsidR="00723BEE">
      <w:instrText xml:space="preserve"> PAGE   \* MERGEFORMAT </w:instrText>
    </w:r>
    <w:r w:rsidR="00723BEE">
      <w:fldChar w:fldCharType="separate"/>
    </w:r>
    <w:r w:rsidR="00723BEE">
      <w:t>ix</w:t>
    </w:r>
    <w:r w:rsidR="00723BEE">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03C5AF" w14:textId="689BF4DA" w:rsidR="00C440F3" w:rsidRPr="00234E85" w:rsidRDefault="002F2A44" w:rsidP="005D426B">
    <w:pPr>
      <w:pStyle w:val="Footer"/>
    </w:pPr>
    <w:r>
      <w:rPr>
        <w:noProof/>
      </w:rPr>
      <mc:AlternateContent>
        <mc:Choice Requires="wps">
          <w:drawing>
            <wp:anchor distT="0" distB="0" distL="0" distR="0" simplePos="0" relativeHeight="251658254" behindDoc="0" locked="0" layoutInCell="1" allowOverlap="1" wp14:anchorId="420D4FD9" wp14:editId="0814A23A">
              <wp:simplePos x="635" y="635"/>
              <wp:positionH relativeFrom="page">
                <wp:align>center</wp:align>
              </wp:positionH>
              <wp:positionV relativeFrom="page">
                <wp:align>bottom</wp:align>
              </wp:positionV>
              <wp:extent cx="551815" cy="471170"/>
              <wp:effectExtent l="0" t="0" r="635" b="0"/>
              <wp:wrapNone/>
              <wp:docPr id="2073084348" name="Text Box 2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535359CF" w14:textId="3FA93730"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20D4FD9" id="_x0000_t202" coordsize="21600,21600" o:spt="202" path="m,l,21600r21600,l21600,xe">
              <v:stroke joinstyle="miter"/>
              <v:path gradientshapeok="t" o:connecttype="rect"/>
            </v:shapetype>
            <v:shape id="Text Box 21" o:spid="_x0000_s1041" type="#_x0000_t202" alt="OFFICIAL" style="position:absolute;margin-left:0;margin-top:0;width:43.45pt;height:37.1pt;z-index:25165825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" filled="f" stroked="f">
              <v:fill o:detectmouseclick="t"/>
              <v:textbox style="mso-fit-shape-to-text:t" inset="0,0,0,15pt">
                <w:txbxContent>
                  <w:p w14:paraId="535359CF" w14:textId="3FA93730"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r w:rsidR="00C440F3">
      <w:rPr>
        <w:rStyle w:val="PageNumber"/>
      </w:rPr>
      <w:fldChar w:fldCharType="begin"/>
    </w:r>
    <w:r w:rsidR="00C440F3">
      <w:rPr>
        <w:rStyle w:val="PageNumber"/>
      </w:rPr>
      <w:instrText xml:space="preserve"> PAGE </w:instrText>
    </w:r>
    <w:r w:rsidR="00C440F3">
      <w:rPr>
        <w:rStyle w:val="PageNumber"/>
      </w:rPr>
      <w:fldChar w:fldCharType="separate"/>
    </w:r>
    <w:r w:rsidR="00C440F3">
      <w:rPr>
        <w:rStyle w:val="PageNumber"/>
      </w:rPr>
      <w:t>ii</w:t>
    </w:r>
    <w:r w:rsidR="00C440F3">
      <w:rPr>
        <w:rStyle w:val="PageNumber"/>
      </w:rPr>
      <w:fldChar w:fldCharType="end"/>
    </w:r>
    <w:r w:rsidR="00A27759">
      <w:rPr>
        <w:rStyle w:val="PageNumber"/>
      </w:rPr>
      <w:t xml:space="preserve"> </w:t>
    </w:r>
    <w:r w:rsidR="00C440F3">
      <w:rPr>
        <w:rStyle w:val="PageNumber"/>
      </w:rPr>
      <w:t>|</w:t>
    </w:r>
    <w:r w:rsidR="00A27759">
      <w:rPr>
        <w:rStyle w:val="PageNumber"/>
      </w:rPr>
      <w:t xml:space="preserve"> </w:t>
    </w:r>
    <w:r w:rsidR="00E57D3A">
      <w:rPr>
        <w:rFonts w:cstheme="minorHAnsi"/>
      </w:rPr>
      <w:t>Basin-scale evaluation of 2022–23 Commonwealth environmental water: Ecosystem Diversity</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4594E" w14:textId="524BF15B" w:rsidR="00455500" w:rsidRDefault="002F2A44" w:rsidP="00D91108">
    <w:pPr>
      <w:pStyle w:val="Footer"/>
      <w:jc w:val="right"/>
    </w:pPr>
    <w:r>
      <w:rPr>
        <w:noProof/>
      </w:rPr>
      <mc:AlternateContent>
        <mc:Choice Requires="wps">
          <w:drawing>
            <wp:anchor distT="0" distB="0" distL="0" distR="0" simplePos="0" relativeHeight="251658255" behindDoc="0" locked="0" layoutInCell="1" allowOverlap="1" wp14:anchorId="15D94E20" wp14:editId="58E56B2A">
              <wp:simplePos x="635" y="635"/>
              <wp:positionH relativeFrom="page">
                <wp:align>center</wp:align>
              </wp:positionH>
              <wp:positionV relativeFrom="page">
                <wp:align>bottom</wp:align>
              </wp:positionV>
              <wp:extent cx="551815" cy="471170"/>
              <wp:effectExtent l="0" t="0" r="635" b="0"/>
              <wp:wrapNone/>
              <wp:docPr id="492770060" name="Text Box 2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4E0929E2" w14:textId="50989991"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5D94E20" id="_x0000_t202" coordsize="21600,21600" o:spt="202" path="m,l,21600r21600,l21600,xe">
              <v:stroke joinstyle="miter"/>
              <v:path gradientshapeok="t" o:connecttype="rect"/>
            </v:shapetype>
            <v:shape id="Text Box 22" o:spid="_x0000_s1045" type="#_x0000_t202" alt="OFFICIAL" style="position:absolute;left:0;text-align:left;margin-left:0;margin-top:0;width:43.45pt;height:37.1pt;z-index:25165825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" filled="f" stroked="f">
              <v:fill o:detectmouseclick="t"/>
              <v:textbox style="mso-fit-shape-to-text:t" inset="0,0,0,15pt">
                <w:txbxContent>
                  <w:p w14:paraId="4E0929E2" w14:textId="50989991"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fldSimple w:instr="STYLEREF  &quot;Heading 1 no TOC&quot;  \* MERGEFORMAT">
      <w:r w:rsidR="007A1643">
        <w:rPr>
          <w:noProof/>
        </w:rPr>
        <w:t>Tables</w:t>
      </w:r>
    </w:fldSimple>
    <w:r w:rsidR="0057088F">
      <w:t xml:space="preserve"> </w:t>
    </w:r>
    <w:r w:rsidR="00C440F3">
      <w:t>|</w:t>
    </w:r>
    <w:r w:rsidR="0057088F">
      <w:t xml:space="preserve"> </w:t>
    </w:r>
    <w:r w:rsidR="00C440F3">
      <w:fldChar w:fldCharType="begin"/>
    </w:r>
    <w:r w:rsidR="00C440F3">
      <w:instrText xml:space="preserve"> PAGE   \* MERGEFORMAT </w:instrText>
    </w:r>
    <w:r w:rsidR="00C440F3">
      <w:fldChar w:fldCharType="separate"/>
    </w:r>
    <w:r w:rsidR="00C440F3">
      <w:t>iii</w:t>
    </w:r>
    <w:r w:rsidR="00C440F3">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40682D" w14:textId="1406F055" w:rsidR="001621AC" w:rsidRDefault="002F2A44" w:rsidP="004A3679">
    <w:pPr>
      <w:pStyle w:val="Footer"/>
      <w:jc w:val="right"/>
    </w:pPr>
    <w:r>
      <w:rPr>
        <w:noProof/>
      </w:rPr>
      <mc:AlternateContent>
        <mc:Choice Requires="wps">
          <w:drawing>
            <wp:anchor distT="0" distB="0" distL="0" distR="0" simplePos="0" relativeHeight="251658256" behindDoc="0" locked="0" layoutInCell="1" allowOverlap="1" wp14:anchorId="33928426" wp14:editId="4F68F258">
              <wp:simplePos x="635" y="635"/>
              <wp:positionH relativeFrom="page">
                <wp:align>center</wp:align>
              </wp:positionH>
              <wp:positionV relativeFrom="page">
                <wp:align>bottom</wp:align>
              </wp:positionV>
              <wp:extent cx="551815" cy="471170"/>
              <wp:effectExtent l="0" t="0" r="635" b="0"/>
              <wp:wrapNone/>
              <wp:docPr id="1038137135" name="Text Box 2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19E8A58A" w14:textId="0D235E9A"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3928426" id="_x0000_t202" coordsize="21600,21600" o:spt="202" path="m,l,21600r21600,l21600,xe">
              <v:stroke joinstyle="miter"/>
              <v:path gradientshapeok="t" o:connecttype="rect"/>
            </v:shapetype>
            <v:shape id="Text Box 23" o:spid="_x0000_s1047" type="#_x0000_t202" alt="OFFICIAL" style="position:absolute;left:0;text-align:left;margin-left:0;margin-top:0;width:43.45pt;height:37.1pt;z-index:2516582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" filled="f" stroked="f">
              <v:fill o:detectmouseclick="t"/>
              <v:textbox style="mso-fit-shape-to-text:t" inset="0,0,0,15pt">
                <w:txbxContent>
                  <w:p w14:paraId="19E8A58A" w14:textId="0D235E9A"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fldSimple w:instr="STYLEREF  &quot;Heading 1&quot;  \* MERGEFORMAT">
      <w:r w:rsidR="007A1643">
        <w:rPr>
          <w:noProof/>
        </w:rPr>
        <w:t>Informing adaptive management</w:t>
      </w:r>
    </w:fldSimple>
    <w:r w:rsidR="0057088F">
      <w:t xml:space="preserve"> </w:t>
    </w:r>
    <w:r w:rsidR="001621AC">
      <w:t>|</w:t>
    </w:r>
    <w:r w:rsidR="0057088F">
      <w:t xml:space="preserve"> </w:t>
    </w:r>
    <w:r w:rsidR="001621AC">
      <w:fldChar w:fldCharType="begin"/>
    </w:r>
    <w:r w:rsidR="001621AC">
      <w:instrText xml:space="preserve"> PAGE   \* MERGEFORMAT </w:instrText>
    </w:r>
    <w:r w:rsidR="001621AC">
      <w:fldChar w:fldCharType="separate"/>
    </w:r>
    <w:r w:rsidR="001621AC">
      <w:t>v</w:t>
    </w:r>
    <w:r w:rsidR="001621AC">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E416C" w14:textId="0B802D6A" w:rsidR="003E4D41" w:rsidRDefault="002F2A44" w:rsidP="004A3679">
    <w:pPr>
      <w:pStyle w:val="Footer"/>
      <w:jc w:val="right"/>
    </w:pPr>
    <w:r>
      <w:rPr>
        <w:noProof/>
      </w:rPr>
      <mc:AlternateContent>
        <mc:Choice Requires="wps">
          <w:drawing>
            <wp:anchor distT="0" distB="0" distL="0" distR="0" simplePos="0" relativeHeight="251658257" behindDoc="0" locked="0" layoutInCell="1" allowOverlap="1" wp14:anchorId="2D5D2136" wp14:editId="4C663CD3">
              <wp:simplePos x="635" y="635"/>
              <wp:positionH relativeFrom="page">
                <wp:align>center</wp:align>
              </wp:positionH>
              <wp:positionV relativeFrom="page">
                <wp:align>bottom</wp:align>
              </wp:positionV>
              <wp:extent cx="551815" cy="471170"/>
              <wp:effectExtent l="0" t="0" r="635" b="0"/>
              <wp:wrapNone/>
              <wp:docPr id="1462460132" name="Text Box 2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021875C0" w14:textId="7F69F6C7"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D5D2136" id="_x0000_t202" coordsize="21600,21600" o:spt="202" path="m,l,21600r21600,l21600,xe">
              <v:stroke joinstyle="miter"/>
              <v:path gradientshapeok="t" o:connecttype="rect"/>
            </v:shapetype>
            <v:shape id="Text Box 24" o:spid="_x0000_s1048" type="#_x0000_t202" alt="OFFICIAL" style="position:absolute;left:0;text-align:left;margin-left:0;margin-top:0;width:43.45pt;height:37.1pt;z-index:25165825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" filled="f" stroked="f">
              <v:fill o:detectmouseclick="t"/>
              <v:textbox style="mso-fit-shape-to-text:t" inset="0,0,0,15pt">
                <w:txbxContent>
                  <w:p w14:paraId="021875C0" w14:textId="7F69F6C7"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fldSimple w:instr="STYLEREF  &quot;Heading 9,Appendix Heading 1&quot; \n  \* MERGEFORMAT">
      <w:r w:rsidR="007A1643">
        <w:rPr>
          <w:noProof/>
        </w:rPr>
        <w:t>Appendix A</w:t>
      </w:r>
    </w:fldSimple>
    <w:r w:rsidR="009D5108" w:rsidRPr="00183EBA">
      <w:rPr>
        <w:lang w:val="en-US"/>
      </w:rPr>
      <w:t xml:space="preserve"> </w:t>
    </w:r>
    <w:r w:rsidR="009D5108" w:rsidRPr="00632662">
      <w:rPr>
        <w:lang w:val="en-US"/>
      </w:rPr>
      <w:fldChar w:fldCharType="begin"/>
    </w:r>
    <w:r w:rsidR="009D5108" w:rsidRPr="00183EBA">
      <w:rPr>
        <w:lang w:val="en-US"/>
      </w:rPr>
      <w:instrText xml:space="preserve"> STYLEREF  "Heading 9,Appendix Heading 1"  \* MERGEFORMAT </w:instrText>
    </w:r>
    <w:r w:rsidR="009D5108" w:rsidRPr="00632662">
      <w:rPr>
        <w:lang w:val="en-US"/>
      </w:rPr>
      <w:fldChar w:fldCharType="separate"/>
    </w:r>
    <w:r w:rsidR="007A1643">
      <w:rPr>
        <w:noProof/>
        <w:lang w:val="en-US"/>
      </w:rPr>
      <w:t>ANAE type data tables</w:t>
    </w:r>
    <w:r w:rsidR="009D5108" w:rsidRPr="00632662">
      <w:fldChar w:fldCharType="end"/>
    </w:r>
    <w:r w:rsidR="0057088F">
      <w:t xml:space="preserve"> </w:t>
    </w:r>
    <w:r w:rsidR="003E4D41">
      <w:t>|</w:t>
    </w:r>
    <w:r w:rsidR="0057088F">
      <w:t xml:space="preserve"> </w:t>
    </w:r>
    <w:r w:rsidR="003E4D41">
      <w:fldChar w:fldCharType="begin"/>
    </w:r>
    <w:r w:rsidR="003E4D41">
      <w:instrText xml:space="preserve"> PAGE   \* MERGEFORMAT </w:instrText>
    </w:r>
    <w:r w:rsidR="003E4D41">
      <w:fldChar w:fldCharType="separate"/>
    </w:r>
    <w:r w:rsidR="003E4D41">
      <w:t>v</w:t>
    </w:r>
    <w:r w:rsidR="003E4D41">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47CA29" w14:textId="77777777" w:rsidR="008460F3" w:rsidRDefault="008460F3" w:rsidP="005D426B">
      <w:r>
        <w:separator/>
      </w:r>
    </w:p>
  </w:footnote>
  <w:footnote w:type="continuationSeparator" w:id="0">
    <w:p w14:paraId="27872CD4" w14:textId="77777777" w:rsidR="008460F3" w:rsidRDefault="008460F3" w:rsidP="005D426B">
      <w:r>
        <w:continuationSeparator/>
      </w:r>
    </w:p>
    <w:p w14:paraId="07CF7B17" w14:textId="77777777" w:rsidR="008460F3" w:rsidRDefault="008460F3" w:rsidP="005D426B"/>
    <w:p w14:paraId="3DB1CC11" w14:textId="77777777" w:rsidR="008460F3" w:rsidRDefault="008460F3" w:rsidP="005D426B"/>
  </w:footnote>
  <w:footnote w:type="continuationNotice" w:id="1">
    <w:p w14:paraId="1E5283E8" w14:textId="77777777" w:rsidR="008460F3" w:rsidRDefault="008460F3" w:rsidP="005D426B"/>
    <w:p w14:paraId="5E9B2409" w14:textId="77777777" w:rsidR="008460F3" w:rsidRDefault="008460F3" w:rsidP="005D426B"/>
    <w:p w14:paraId="00C2556D" w14:textId="77777777" w:rsidR="008460F3" w:rsidRDefault="008460F3" w:rsidP="005D426B"/>
  </w:footnote>
  <w:footnote w:id="2">
    <w:p w14:paraId="029802C6" w14:textId="056E9C9F" w:rsidR="00EC4A84" w:rsidRDefault="00EC4A84" w:rsidP="00350840">
      <w:pPr>
        <w:pStyle w:val="FootnoteText"/>
      </w:pPr>
      <w:r>
        <w:rPr>
          <w:rStyle w:val="FootnoteReference"/>
        </w:rPr>
        <w:footnoteRef/>
      </w:r>
      <w:r>
        <w:t xml:space="preserve"> This report uses the</w:t>
      </w:r>
      <w:r w:rsidR="002C5D3A">
        <w:t xml:space="preserve"> consistently c</w:t>
      </w:r>
      <w:r w:rsidR="008A4599">
        <w:t xml:space="preserve">lassified </w:t>
      </w:r>
      <w:r w:rsidR="00A40C57">
        <w:t>Australian National Aquatic Ecosystem (</w:t>
      </w:r>
      <w:r w:rsidR="002C5D3A">
        <w:t>ANAE</w:t>
      </w:r>
      <w:r w:rsidR="00A40C57">
        <w:t>)</w:t>
      </w:r>
      <w:r w:rsidR="002C5D3A">
        <w:t xml:space="preserve"> </w:t>
      </w:r>
      <w:r w:rsidR="00F51A03">
        <w:t>G</w:t>
      </w:r>
      <w:r w:rsidR="008A4599">
        <w:t>eofabric v3</w:t>
      </w:r>
      <w:r w:rsidR="002C5D3A">
        <w:t xml:space="preserve"> river</w:t>
      </w:r>
      <w:r w:rsidR="000265DD">
        <w:t>-</w:t>
      </w:r>
      <w:r>
        <w:t>line mapping to evaluate river ecosystem</w:t>
      </w:r>
      <w:r w:rsidR="008A4599">
        <w:t>s.</w:t>
      </w:r>
      <w:r>
        <w:t xml:space="preserve"> </w:t>
      </w:r>
      <w:r w:rsidR="002C5D3A">
        <w:t xml:space="preserve">The ANAE dataset includes </w:t>
      </w:r>
      <w:r w:rsidR="009540E8">
        <w:t>4</w:t>
      </w:r>
      <w:r w:rsidR="007907C9">
        <w:t xml:space="preserve"> </w:t>
      </w:r>
      <w:r w:rsidR="002C5D3A">
        <w:t>additional river types</w:t>
      </w:r>
      <w:r w:rsidR="00010C5F">
        <w:t xml:space="preserve"> to cater for </w:t>
      </w:r>
      <w:r w:rsidR="007907C9">
        <w:t>data gaps</w:t>
      </w:r>
      <w:r w:rsidR="00010C5F">
        <w:t xml:space="preserve"> in the polygon mapping for rivers</w:t>
      </w:r>
      <w:r w:rsidR="00EA0872">
        <w:t>. These</w:t>
      </w:r>
      <w:r w:rsidR="00010C5F">
        <w:t xml:space="preserve"> are not used in this </w:t>
      </w:r>
      <w:r w:rsidR="00361B00">
        <w:t xml:space="preserve">year’s </w:t>
      </w:r>
      <w:r w:rsidR="00010C5F">
        <w:t>report</w:t>
      </w:r>
      <w:r w:rsidR="00A27939">
        <w:t>,</w:t>
      </w:r>
      <w:r w:rsidR="00194EB2">
        <w:t xml:space="preserve"> </w:t>
      </w:r>
      <w:r w:rsidR="00C729DE">
        <w:t xml:space="preserve">though they </w:t>
      </w:r>
      <w:r w:rsidR="00194EB2">
        <w:t>have contributed to totals in previous years</w:t>
      </w:r>
      <w:r w:rsidR="007907C9">
        <w:t>.</w:t>
      </w:r>
    </w:p>
  </w:footnote>
  <w:footnote w:id="3">
    <w:p w14:paraId="33B18DFF" w14:textId="7B2AE4A6" w:rsidR="003D67FE" w:rsidRPr="003F18C2" w:rsidRDefault="003D67FE" w:rsidP="00350840">
      <w:pPr>
        <w:pStyle w:val="FootnoteText"/>
      </w:pPr>
      <w:r w:rsidRPr="00ED4E3F">
        <w:rPr>
          <w:rStyle w:val="FootnoteReference"/>
          <w:sz w:val="18"/>
          <w:szCs w:val="22"/>
        </w:rPr>
        <w:footnoteRef/>
      </w:r>
      <w:r w:rsidRPr="00ED4E3F">
        <w:rPr>
          <w:rStyle w:val="FootnoteReference"/>
          <w:sz w:val="18"/>
          <w:szCs w:val="22"/>
        </w:rPr>
        <w:t xml:space="preserve"> </w:t>
      </w:r>
      <w:r w:rsidRPr="003F18C2">
        <w:t>Total figures for the Basin</w:t>
      </w:r>
      <w:r w:rsidR="008F38E4" w:rsidRPr="003F18C2">
        <w:t>,</w:t>
      </w:r>
      <w:r w:rsidRPr="003F18C2">
        <w:t xml:space="preserve"> including </w:t>
      </w:r>
      <w:r w:rsidR="00F44D3B" w:rsidRPr="003F18C2">
        <w:t xml:space="preserve">the </w:t>
      </w:r>
      <w:r w:rsidR="002F6E16" w:rsidRPr="003F18C2">
        <w:t>Coorong, Lower Lakes and Murray Mouth (</w:t>
      </w:r>
      <w:r w:rsidRPr="003F18C2">
        <w:t>CLLMM</w:t>
      </w:r>
      <w:r w:rsidR="002F6E16" w:rsidRPr="003F18C2">
        <w:t>)</w:t>
      </w:r>
      <w:r w:rsidR="00F44D3B" w:rsidRPr="003F18C2">
        <w:t>,</w:t>
      </w:r>
      <w:r w:rsidRPr="003F18C2">
        <w:t xml:space="preserve"> except where stated otherwise</w:t>
      </w:r>
      <w:r w:rsidR="00BE1954" w:rsidRPr="003F18C2">
        <w:t>.</w:t>
      </w:r>
    </w:p>
  </w:footnote>
  <w:footnote w:id="4">
    <w:p w14:paraId="7221941D" w14:textId="53977F39" w:rsidR="00A67978" w:rsidRPr="0000491B" w:rsidRDefault="00A67978" w:rsidP="0000491B">
      <w:pPr>
        <w:pStyle w:val="TableText"/>
        <w:rPr>
          <w:rStyle w:val="FootnoteTextChar"/>
        </w:rPr>
      </w:pPr>
      <w:r>
        <w:rPr>
          <w:rStyle w:val="FootnoteReference"/>
        </w:rPr>
        <w:footnoteRef/>
      </w:r>
      <w:r>
        <w:t xml:space="preserve"> </w:t>
      </w:r>
      <w:r w:rsidRPr="0000491B">
        <w:rPr>
          <w:rStyle w:val="FootnoteTextChar"/>
        </w:rPr>
        <w:t>Palustrine wetlands are shallow wetlands with a predominance of emergent vegetation (reeds, sedges, shrubs or trees)</w:t>
      </w:r>
      <w:r w:rsidR="00470F0F">
        <w:rPr>
          <w:rStyle w:val="FootnoteTextChar"/>
        </w:rPr>
        <w:t>.</w:t>
      </w:r>
    </w:p>
  </w:footnote>
  <w:footnote w:id="5">
    <w:p w14:paraId="126E049D" w14:textId="7F7B2A9E" w:rsidR="003F57BC" w:rsidRDefault="003F57BC" w:rsidP="00350840">
      <w:pPr>
        <w:pStyle w:val="FootnoteText"/>
      </w:pPr>
      <w:r w:rsidRPr="00ED4E3F">
        <w:rPr>
          <w:rStyle w:val="FootnoteReference"/>
          <w:sz w:val="18"/>
          <w:szCs w:val="22"/>
        </w:rPr>
        <w:footnoteRef/>
      </w:r>
      <w:r w:rsidRPr="00ED4E3F">
        <w:rPr>
          <w:rStyle w:val="FootnoteReference"/>
          <w:sz w:val="18"/>
          <w:szCs w:val="22"/>
        </w:rPr>
        <w:t xml:space="preserve"> </w:t>
      </w:r>
      <w:r w:rsidR="00F1503D">
        <w:t xml:space="preserve">These 12 floodplain types comprise </w:t>
      </w:r>
      <w:r w:rsidR="00F85103">
        <w:t>11 floodplain types upstream of the CLLMM and one additional type (</w:t>
      </w:r>
      <w:r w:rsidR="00F44D3B">
        <w:t>paperbark-</w:t>
      </w:r>
      <w:r w:rsidR="00F85103">
        <w:t>dominated floodplain) adjacent to the Coorong</w:t>
      </w:r>
      <w:r w:rsidR="00F1503D">
        <w:t>.</w:t>
      </w:r>
    </w:p>
  </w:footnote>
  <w:footnote w:id="6">
    <w:p w14:paraId="3F91EFA4" w14:textId="755FE8EF" w:rsidR="0089346D" w:rsidRDefault="0089346D">
      <w:pPr>
        <w:pStyle w:val="FootnoteText"/>
      </w:pPr>
      <w:r>
        <w:rPr>
          <w:rStyle w:val="FootnoteReference"/>
        </w:rPr>
        <w:footnoteRef/>
      </w:r>
      <w:r>
        <w:t xml:space="preserve"> </w:t>
      </w:r>
      <w:r w:rsidRPr="0089346D">
        <w:t>At the time of writing, the 2025 edition of the Strategy was not available. 2023–24 evaluations reference the 2019 edition (MDBA 2019).</w:t>
      </w:r>
    </w:p>
  </w:footnote>
  <w:footnote w:id="7">
    <w:p w14:paraId="23733004" w14:textId="2F7C1ECF" w:rsidR="0082033B" w:rsidRPr="00350840" w:rsidRDefault="0082033B" w:rsidP="00DF6F9B">
      <w:pPr>
        <w:pStyle w:val="FootnoteText"/>
      </w:pPr>
      <w:r w:rsidRPr="0089346D">
        <w:rPr>
          <w:rStyle w:val="FootnoteReference"/>
        </w:rPr>
        <w:footnoteRef/>
      </w:r>
      <w:r w:rsidRPr="006E2D3E">
        <w:rPr>
          <w:vertAlign w:val="superscript"/>
        </w:rPr>
        <w:t xml:space="preserve"> </w:t>
      </w:r>
      <w:r w:rsidRPr="00350840">
        <w:rPr>
          <w:rStyle w:val="FootnoteTextChar"/>
        </w:rPr>
        <w:t xml:space="preserve">The </w:t>
      </w:r>
      <w:hyperlink r:id="rId1" w:history="1">
        <w:r w:rsidRPr="00350840">
          <w:rPr>
            <w:rStyle w:val="Hyperlink"/>
            <w:color w:val="000000"/>
          </w:rPr>
          <w:t>Long Term Intervention Monitoring</w:t>
        </w:r>
      </w:hyperlink>
      <w:r w:rsidRPr="00350840">
        <w:rPr>
          <w:rStyle w:val="FootnoteTextChar"/>
        </w:rPr>
        <w:t xml:space="preserve"> and </w:t>
      </w:r>
      <w:hyperlink r:id="rId2" w:history="1">
        <w:r w:rsidRPr="00350840">
          <w:rPr>
            <w:rStyle w:val="Hyperlink"/>
            <w:color w:val="000000"/>
          </w:rPr>
          <w:t>Environmental Water Knowledge and Research</w:t>
        </w:r>
      </w:hyperlink>
      <w:r w:rsidRPr="00350840">
        <w:rPr>
          <w:rStyle w:val="FootnoteTextChar"/>
        </w:rPr>
        <w:t xml:space="preserve"> projects (2014–2019)</w:t>
      </w:r>
    </w:p>
  </w:footnote>
  <w:footnote w:id="8">
    <w:p w14:paraId="1505CAB8" w14:textId="62B2189B" w:rsidR="0082033B" w:rsidRPr="00FE19EB" w:rsidRDefault="0082033B" w:rsidP="00350840">
      <w:pPr>
        <w:pStyle w:val="FootnoteText"/>
      </w:pPr>
      <w:r w:rsidRPr="00B475D6">
        <w:rPr>
          <w:rStyle w:val="FootnoteReference"/>
        </w:rPr>
        <w:footnoteRef/>
      </w:r>
      <w:r w:rsidRPr="00FE19EB">
        <w:t xml:space="preserve"> In the counterfactual approach, </w:t>
      </w:r>
      <w:r>
        <w:t>C</w:t>
      </w:r>
      <w:r w:rsidR="00435ACD">
        <w:t>EW</w:t>
      </w:r>
      <w:r>
        <w:t xml:space="preserve"> is </w:t>
      </w:r>
      <w:r w:rsidRPr="00FE19EB">
        <w:t xml:space="preserve">removed from the observed streamflow time series, creating a hypothetical (counterfactual) daily streamflow time series with no </w:t>
      </w:r>
      <w:r w:rsidR="00435ACD">
        <w:t>CEW</w:t>
      </w:r>
      <w:r w:rsidRPr="00FE19EB">
        <w:t xml:space="preserve">. This approach is used to infer the effects of </w:t>
      </w:r>
      <w:r>
        <w:t>C</w:t>
      </w:r>
      <w:r w:rsidR="00435ACD">
        <w:t>EW</w:t>
      </w:r>
      <w:r>
        <w:t xml:space="preserve"> as </w:t>
      </w:r>
      <w:r w:rsidRPr="00FE19EB">
        <w:t>an experimental design with controls and/or before–after comparison is not possible.</w:t>
      </w:r>
    </w:p>
  </w:footnote>
  <w:footnote w:id="9">
    <w:p w14:paraId="1A3EB057" w14:textId="77777777" w:rsidR="0082033B" w:rsidRPr="00FE19EB" w:rsidRDefault="0082033B" w:rsidP="00350840">
      <w:pPr>
        <w:pStyle w:val="FootnoteText"/>
      </w:pPr>
      <w:r w:rsidRPr="00B475D6">
        <w:rPr>
          <w:rStyle w:val="FootnoteReference"/>
        </w:rPr>
        <w:footnoteRef/>
      </w:r>
      <w:r w:rsidRPr="00FE19EB">
        <w:t xml:space="preserve"> In these evaluations it is not possible to attribute the Commonwealth’s contribution separately to other environmental water</w:t>
      </w:r>
      <w:r>
        <w:t xml:space="preserve"> under the current methods</w:t>
      </w:r>
      <w:r w:rsidRPr="00FE19EB">
        <w:t>.</w:t>
      </w:r>
    </w:p>
  </w:footnote>
  <w:footnote w:id="10">
    <w:p w14:paraId="365AD49D" w14:textId="7B9D8935" w:rsidR="004C6CAB" w:rsidRDefault="004C6CAB" w:rsidP="00350840">
      <w:pPr>
        <w:pStyle w:val="FootnoteText"/>
      </w:pPr>
      <w:r>
        <w:rPr>
          <w:rStyle w:val="FootnoteReference"/>
        </w:rPr>
        <w:footnoteRef/>
      </w:r>
      <w:r>
        <w:t xml:space="preserve"> Under the Ramsar convention, each Ramsar </w:t>
      </w:r>
      <w:r w:rsidR="00EC09B6">
        <w:t>S</w:t>
      </w:r>
      <w:r>
        <w:t>ite has documentation that lists the components, processes and services that contribute to the ecological character of the site</w:t>
      </w:r>
    </w:p>
  </w:footnote>
  <w:footnote w:id="11">
    <w:p w14:paraId="6F8D509C" w14:textId="6566E446" w:rsidR="00F47EA5" w:rsidRDefault="00F47EA5" w:rsidP="00350840">
      <w:pPr>
        <w:pStyle w:val="FootnoteText"/>
      </w:pPr>
      <w:r>
        <w:rPr>
          <w:rStyle w:val="FootnoteReference"/>
        </w:rPr>
        <w:footnoteRef/>
      </w:r>
      <w:r>
        <w:t xml:space="preserve"> Geofabric river mapping sourced from the </w:t>
      </w:r>
      <w:r w:rsidR="00E00A53">
        <w:t xml:space="preserve">Australian National Aquatic Ecosystem </w:t>
      </w:r>
      <w:r>
        <w:t>classification of the Basin v3.</w:t>
      </w:r>
    </w:p>
  </w:footnote>
  <w:footnote w:id="12">
    <w:p w14:paraId="7406765B" w14:textId="77777777" w:rsidR="004C5853" w:rsidRPr="003F18C2" w:rsidRDefault="004C5853" w:rsidP="00350840">
      <w:pPr>
        <w:pStyle w:val="FootnoteText"/>
      </w:pPr>
      <w:r w:rsidRPr="00ED4E3F">
        <w:rPr>
          <w:rStyle w:val="FootnoteReference"/>
          <w:sz w:val="18"/>
          <w:szCs w:val="22"/>
        </w:rPr>
        <w:footnoteRef/>
      </w:r>
      <w:r w:rsidRPr="00ED4E3F">
        <w:rPr>
          <w:rStyle w:val="FootnoteReference"/>
          <w:sz w:val="18"/>
          <w:szCs w:val="22"/>
        </w:rPr>
        <w:t xml:space="preserve"> </w:t>
      </w:r>
      <w:r w:rsidRPr="003F18C2">
        <w:t>Total figures for the Basin, including the Coorong, Lower Lakes and Murray Mouth (CLLMM), except where stated otherwise.</w:t>
      </w:r>
    </w:p>
  </w:footnote>
  <w:footnote w:id="13">
    <w:p w14:paraId="36F77499" w14:textId="77777777" w:rsidR="004C5853" w:rsidRPr="0000491B" w:rsidRDefault="004C5853" w:rsidP="004C5853">
      <w:pPr>
        <w:pStyle w:val="TableText"/>
        <w:rPr>
          <w:rStyle w:val="FootnoteTextChar"/>
        </w:rPr>
      </w:pPr>
      <w:r>
        <w:rPr>
          <w:rStyle w:val="FootnoteReference"/>
        </w:rPr>
        <w:footnoteRef/>
      </w:r>
      <w:r>
        <w:t xml:space="preserve"> </w:t>
      </w:r>
      <w:r w:rsidRPr="0000491B">
        <w:rPr>
          <w:rStyle w:val="FootnoteTextChar"/>
        </w:rPr>
        <w:t>Palustrine wetlands are shallow wetlands with a predominance of emergent vegetation (reeds, sedges, shrubs or trees)</w:t>
      </w:r>
      <w:r>
        <w:rPr>
          <w:rStyle w:val="FootnoteTextChar"/>
        </w:rPr>
        <w:t>.</w:t>
      </w:r>
    </w:p>
  </w:footnote>
  <w:footnote w:id="14">
    <w:p w14:paraId="4E40EF04" w14:textId="77777777" w:rsidR="004C5853" w:rsidRDefault="004C5853" w:rsidP="00350840">
      <w:pPr>
        <w:pStyle w:val="FootnoteText"/>
      </w:pPr>
      <w:r w:rsidRPr="00ED4E3F">
        <w:rPr>
          <w:rStyle w:val="FootnoteReference"/>
          <w:sz w:val="18"/>
          <w:szCs w:val="22"/>
        </w:rPr>
        <w:footnoteRef/>
      </w:r>
      <w:r w:rsidRPr="00ED4E3F">
        <w:rPr>
          <w:rStyle w:val="FootnoteReference"/>
          <w:sz w:val="18"/>
          <w:szCs w:val="22"/>
        </w:rPr>
        <w:t xml:space="preserve"> </w:t>
      </w:r>
      <w:r>
        <w:t>These 12 floodplain types comprise 11 floodplain types upstream of the CLLMM, and one additional type (paperbark-dominated floodplain) adjacent to the Cooro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73BADF" w14:textId="47E11366" w:rsidR="002F2A44" w:rsidRDefault="002F2A44">
    <w:pPr>
      <w:pStyle w:val="Header"/>
    </w:pPr>
    <w:r>
      <w:rPr>
        <w:noProof/>
      </w:rPr>
      <mc:AlternateContent>
        <mc:Choice Requires="wps">
          <w:drawing>
            <wp:anchor distT="0" distB="0" distL="0" distR="0" simplePos="0" relativeHeight="251658262" behindDoc="0" locked="0" layoutInCell="1" allowOverlap="1" wp14:anchorId="20B201CE" wp14:editId="52EB0CB8">
              <wp:simplePos x="723900" y="323850"/>
              <wp:positionH relativeFrom="page">
                <wp:align>center</wp:align>
              </wp:positionH>
              <wp:positionV relativeFrom="page">
                <wp:align>top</wp:align>
              </wp:positionV>
              <wp:extent cx="551815" cy="471170"/>
              <wp:effectExtent l="0" t="0" r="635" b="5080"/>
              <wp:wrapNone/>
              <wp:docPr id="1349104028"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10EF7F2D" w14:textId="4EEEA9CD"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0B201CE" id="_x0000_t202" coordsize="21600,21600" o:spt="202" path="m,l,21600r21600,l21600,xe">
              <v:stroke joinstyle="miter"/>
              <v:path gradientshapeok="t" o:connecttype="rect"/>
            </v:shapetype>
            <v:shape id="Text Box 2" o:spid="_x0000_s1031" type="#_x0000_t202" alt="OFFICIAL" style="position:absolute;margin-left:0;margin-top:0;width:43.45pt;height:37.1pt;z-index:25165826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" filled="f" stroked="f">
              <v:fill o:detectmouseclick="t"/>
              <v:textbox style="mso-fit-shape-to-text:t" inset="0,15pt,0,0">
                <w:txbxContent>
                  <w:p w14:paraId="10EF7F2D" w14:textId="4EEEA9CD"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66DCC0" w14:textId="6F2513B4" w:rsidR="002D3CAC" w:rsidRDefault="002F2A44" w:rsidP="005D426B">
    <w:pPr>
      <w:pStyle w:val="Header"/>
    </w:pPr>
    <w:r>
      <w:rPr>
        <w:noProof/>
      </w:rPr>
      <mc:AlternateContent>
        <mc:Choice Requires="wps">
          <w:drawing>
            <wp:anchor distT="0" distB="0" distL="0" distR="0" simplePos="0" relativeHeight="251658247" behindDoc="0" locked="0" layoutInCell="1" allowOverlap="1" wp14:anchorId="7C71D281" wp14:editId="3CB24935">
              <wp:simplePos x="635" y="635"/>
              <wp:positionH relativeFrom="page">
                <wp:align>center</wp:align>
              </wp:positionH>
              <wp:positionV relativeFrom="page">
                <wp:align>top</wp:align>
              </wp:positionV>
              <wp:extent cx="551815" cy="471170"/>
              <wp:effectExtent l="0" t="0" r="635" b="5080"/>
              <wp:wrapNone/>
              <wp:docPr id="1040942910" name="Text Box 1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7B63C235" w14:textId="3D1E6384"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C71D281" id="_x0000_t202" coordsize="21600,21600" o:spt="202" path="m,l,21600r21600,l21600,xe">
              <v:stroke joinstyle="miter"/>
              <v:path gradientshapeok="t" o:connecttype="rect"/>
            </v:shapetype>
            <v:shape id="Text Box 11" o:spid="_x0000_s1050" type="#_x0000_t202" alt="OFFICIAL" style="position:absolute;margin-left:0;margin-top:0;width:43.45pt;height:37.1pt;z-index:25165824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" filled="f" stroked="f">
              <v:fill o:detectmouseclick="t"/>
              <v:textbox style="mso-fit-shape-to-text:t" inset="0,15pt,0,0">
                <w:txbxContent>
                  <w:p w14:paraId="7B63C235" w14:textId="3D1E6384"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8E3742" w14:textId="441C975C" w:rsidR="002D3CAC" w:rsidRDefault="002F2A44" w:rsidP="005D426B">
    <w:pPr>
      <w:pStyle w:val="Header"/>
    </w:pPr>
    <w:r>
      <w:rPr>
        <w:noProof/>
      </w:rPr>
      <mc:AlternateContent>
        <mc:Choice Requires="wps">
          <w:drawing>
            <wp:anchor distT="0" distB="0" distL="0" distR="0" simplePos="0" relativeHeight="251658248" behindDoc="0" locked="0" layoutInCell="1" allowOverlap="1" wp14:anchorId="17E78036" wp14:editId="3F6EB77A">
              <wp:simplePos x="635" y="635"/>
              <wp:positionH relativeFrom="page">
                <wp:align>center</wp:align>
              </wp:positionH>
              <wp:positionV relativeFrom="page">
                <wp:align>top</wp:align>
              </wp:positionV>
              <wp:extent cx="551815" cy="471170"/>
              <wp:effectExtent l="0" t="0" r="635" b="5080"/>
              <wp:wrapNone/>
              <wp:docPr id="260426389" name="Text Box 1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3350302F" w14:textId="265537FE"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7E78036" id="_x0000_t202" coordsize="21600,21600" o:spt="202" path="m,l,21600r21600,l21600,xe">
              <v:stroke joinstyle="miter"/>
              <v:path gradientshapeok="t" o:connecttype="rect"/>
            </v:shapetype>
            <v:shape id="Text Box 12" o:spid="_x0000_s1051" type="#_x0000_t202" alt="OFFICIAL" style="position:absolute;margin-left:0;margin-top:0;width:43.45pt;height:37.1pt;z-index:2516582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" filled="f" stroked="f">
              <v:fill o:detectmouseclick="t"/>
              <v:textbox style="mso-fit-shape-to-text:t" inset="0,15pt,0,0">
                <w:txbxContent>
                  <w:p w14:paraId="3350302F" w14:textId="265537FE"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206F70" w14:textId="225B1D0A" w:rsidR="002D3CAC" w:rsidRDefault="002F2A44" w:rsidP="005D426B">
    <w:pPr>
      <w:pStyle w:val="Header"/>
    </w:pPr>
    <w:r>
      <w:rPr>
        <w:noProof/>
      </w:rPr>
      <mc:AlternateContent>
        <mc:Choice Requires="wps">
          <w:drawing>
            <wp:anchor distT="0" distB="0" distL="0" distR="0" simplePos="0" relativeHeight="251658246" behindDoc="0" locked="0" layoutInCell="1" allowOverlap="1" wp14:anchorId="1C75C554" wp14:editId="5328DA6F">
              <wp:simplePos x="635" y="635"/>
              <wp:positionH relativeFrom="page">
                <wp:align>center</wp:align>
              </wp:positionH>
              <wp:positionV relativeFrom="page">
                <wp:align>top</wp:align>
              </wp:positionV>
              <wp:extent cx="551815" cy="471170"/>
              <wp:effectExtent l="0" t="0" r="635" b="5080"/>
              <wp:wrapNone/>
              <wp:docPr id="1321046896"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502E5116" w14:textId="1BE9A005"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C75C554" id="_x0000_t202" coordsize="21600,21600" o:spt="202" path="m,l,21600r21600,l21600,xe">
              <v:stroke joinstyle="miter"/>
              <v:path gradientshapeok="t" o:connecttype="rect"/>
            </v:shapetype>
            <v:shape id="Text Box 10" o:spid="_x0000_s1053" type="#_x0000_t202" alt="OFFICIAL" style="position:absolute;margin-left:0;margin-top:0;width:43.45pt;height:37.1pt;z-index:25165824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" filled="f" stroked="f">
              <v:fill o:detectmouseclick="t"/>
              <v:textbox style="mso-fit-shape-to-text:t" inset="0,15pt,0,0">
                <w:txbxContent>
                  <w:p w14:paraId="502E5116" w14:textId="1BE9A005"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4433C" w14:textId="0CECA69C" w:rsidR="00C440F3" w:rsidRDefault="002F2A44" w:rsidP="005D426B">
    <w:pPr>
      <w:pStyle w:val="Header"/>
    </w:pPr>
    <w:r>
      <w:rPr>
        <w:noProof/>
      </w:rPr>
      <mc:AlternateContent>
        <mc:Choice Requires="wps">
          <w:drawing>
            <wp:anchor distT="0" distB="0" distL="0" distR="0" simplePos="0" relativeHeight="251658250" behindDoc="0" locked="0" layoutInCell="1" allowOverlap="1" wp14:anchorId="6DC05ABA" wp14:editId="5DC7189C">
              <wp:simplePos x="635" y="635"/>
              <wp:positionH relativeFrom="page">
                <wp:align>center</wp:align>
              </wp:positionH>
              <wp:positionV relativeFrom="page">
                <wp:align>top</wp:align>
              </wp:positionV>
              <wp:extent cx="551815" cy="471170"/>
              <wp:effectExtent l="0" t="0" r="635" b="5080"/>
              <wp:wrapNone/>
              <wp:docPr id="226233966" name="Text Box 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2E6EB224" w14:textId="67B4DA14"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DC05ABA" id="_x0000_t202" coordsize="21600,21600" o:spt="202" path="m,l,21600r21600,l21600,xe">
              <v:stroke joinstyle="miter"/>
              <v:path gradientshapeok="t" o:connecttype="rect"/>
            </v:shapetype>
            <v:shape id="Text Box 14" o:spid="_x0000_s1054" type="#_x0000_t202" alt="OFFICIAL" style="position:absolute;margin-left:0;margin-top:0;width:43.45pt;height:37.1pt;z-index:25165825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" filled="f" stroked="f">
              <v:fill o:detectmouseclick="t"/>
              <v:textbox style="mso-fit-shape-to-text:t" inset="0,15pt,0,0">
                <w:txbxContent>
                  <w:p w14:paraId="2E6EB224" w14:textId="67B4DA14"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5D2D55" w14:textId="6230CC3F" w:rsidR="00C440F3" w:rsidRDefault="002F2A44" w:rsidP="005D426B">
    <w:pPr>
      <w:pStyle w:val="Header"/>
    </w:pPr>
    <w:r>
      <w:rPr>
        <w:noProof/>
      </w:rPr>
      <mc:AlternateContent>
        <mc:Choice Requires="wps">
          <w:drawing>
            <wp:anchor distT="0" distB="0" distL="0" distR="0" simplePos="0" relativeHeight="251658251" behindDoc="0" locked="0" layoutInCell="1" allowOverlap="1" wp14:anchorId="0518714B" wp14:editId="2F78A166">
              <wp:simplePos x="635" y="635"/>
              <wp:positionH relativeFrom="page">
                <wp:align>center</wp:align>
              </wp:positionH>
              <wp:positionV relativeFrom="page">
                <wp:align>top</wp:align>
              </wp:positionV>
              <wp:extent cx="551815" cy="471170"/>
              <wp:effectExtent l="0" t="0" r="635" b="5080"/>
              <wp:wrapNone/>
              <wp:docPr id="195330924" name="Text Box 1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343EB9D3" w14:textId="656BA193"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518714B" id="_x0000_t202" coordsize="21600,21600" o:spt="202" path="m,l,21600r21600,l21600,xe">
              <v:stroke joinstyle="miter"/>
              <v:path gradientshapeok="t" o:connecttype="rect"/>
            </v:shapetype>
            <v:shape id="Text Box 15" o:spid="_x0000_s1055" type="#_x0000_t202" alt="OFFICIAL" style="position:absolute;margin-left:0;margin-top:0;width:43.45pt;height:37.1pt;z-index:25165825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" filled="f" stroked="f">
              <v:fill o:detectmouseclick="t"/>
              <v:textbox style="mso-fit-shape-to-text:t" inset="0,15pt,0,0">
                <w:txbxContent>
                  <w:p w14:paraId="343EB9D3" w14:textId="656BA193"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5D612" w14:textId="28A4FD80" w:rsidR="00C440F3" w:rsidRDefault="002F2A44" w:rsidP="005D426B">
    <w:pPr>
      <w:pStyle w:val="Header"/>
    </w:pPr>
    <w:r>
      <w:rPr>
        <w:noProof/>
      </w:rPr>
      <mc:AlternateContent>
        <mc:Choice Requires="wps">
          <w:drawing>
            <wp:anchor distT="0" distB="0" distL="0" distR="0" simplePos="0" relativeHeight="251658249" behindDoc="0" locked="0" layoutInCell="1" allowOverlap="1" wp14:anchorId="5C9DD550" wp14:editId="6EB78E50">
              <wp:simplePos x="635" y="635"/>
              <wp:positionH relativeFrom="page">
                <wp:align>center</wp:align>
              </wp:positionH>
              <wp:positionV relativeFrom="page">
                <wp:align>top</wp:align>
              </wp:positionV>
              <wp:extent cx="551815" cy="471170"/>
              <wp:effectExtent l="0" t="0" r="635" b="5080"/>
              <wp:wrapNone/>
              <wp:docPr id="2059072571" name="Text Box 1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3706BE77" w14:textId="18C5B3B9"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C9DD550" id="_x0000_t202" coordsize="21600,21600" o:spt="202" path="m,l,21600r21600,l21600,xe">
              <v:stroke joinstyle="miter"/>
              <v:path gradientshapeok="t" o:connecttype="rect"/>
            </v:shapetype>
            <v:shape id="Text Box 13" o:spid="_x0000_s1058" type="#_x0000_t202" alt="OFFICIAL" style="position:absolute;margin-left:0;margin-top:0;width:43.45pt;height:37.1pt;z-index:25165824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" filled="f" stroked="f">
              <v:fill o:detectmouseclick="t"/>
              <v:textbox style="mso-fit-shape-to-text:t" inset="0,15pt,0,0">
                <w:txbxContent>
                  <w:p w14:paraId="3706BE77" w14:textId="18C5B3B9"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0CF458" w14:textId="0E9A3B02" w:rsidR="002F2A44" w:rsidRDefault="002F2A44">
    <w:pPr>
      <w:pStyle w:val="Header"/>
    </w:pPr>
    <w:r>
      <w:rPr>
        <w:noProof/>
      </w:rPr>
      <mc:AlternateContent>
        <mc:Choice Requires="wps">
          <w:drawing>
            <wp:anchor distT="0" distB="0" distL="0" distR="0" simplePos="0" relativeHeight="251658263" behindDoc="0" locked="0" layoutInCell="1" allowOverlap="1" wp14:anchorId="4DD67FD6" wp14:editId="150A7387">
              <wp:simplePos x="720725" y="324485"/>
              <wp:positionH relativeFrom="page">
                <wp:align>center</wp:align>
              </wp:positionH>
              <wp:positionV relativeFrom="page">
                <wp:align>top</wp:align>
              </wp:positionV>
              <wp:extent cx="551815" cy="471170"/>
              <wp:effectExtent l="0" t="0" r="635" b="5080"/>
              <wp:wrapNone/>
              <wp:docPr id="294299122"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564794A1" w14:textId="131DC812"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DD67FD6" id="_x0000_t202" coordsize="21600,21600" o:spt="202" path="m,l,21600r21600,l21600,xe">
              <v:stroke joinstyle="miter"/>
              <v:path gradientshapeok="t" o:connecttype="rect"/>
            </v:shapetype>
            <v:shape id="Text Box 3" o:spid="_x0000_s1032" type="#_x0000_t202" alt="OFFICIAL" style="position:absolute;margin-left:0;margin-top:0;width:43.45pt;height:37.1pt;z-index:25165826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" filled="f" stroked="f">
              <v:fill o:detectmouseclick="t"/>
              <v:textbox style="mso-fit-shape-to-text:t" inset="0,15pt,0,0">
                <w:txbxContent>
                  <w:p w14:paraId="564794A1" w14:textId="131DC812"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0AAB31" w14:textId="3303B0FC" w:rsidR="002F2A44" w:rsidRDefault="002F2A44">
    <w:pPr>
      <w:pStyle w:val="Header"/>
    </w:pPr>
    <w:r>
      <w:rPr>
        <w:noProof/>
      </w:rPr>
      <mc:AlternateContent>
        <mc:Choice Requires="wps">
          <w:drawing>
            <wp:anchor distT="0" distB="0" distL="0" distR="0" simplePos="0" relativeHeight="251658266" behindDoc="0" locked="0" layoutInCell="1" allowOverlap="1" wp14:anchorId="2FA97842" wp14:editId="110AFB1F">
              <wp:simplePos x="723900" y="323850"/>
              <wp:positionH relativeFrom="page">
                <wp:align>center</wp:align>
              </wp:positionH>
              <wp:positionV relativeFrom="page">
                <wp:align>top</wp:align>
              </wp:positionV>
              <wp:extent cx="551815" cy="471170"/>
              <wp:effectExtent l="0" t="0" r="635" b="5080"/>
              <wp:wrapNone/>
              <wp:docPr id="957619391"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457AFD5B" w14:textId="1A565378"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FA97842" id="_x0000_t202" coordsize="21600,21600" o:spt="202" path="m,l,21600r21600,l21600,xe">
              <v:stroke joinstyle="miter"/>
              <v:path gradientshapeok="t" o:connecttype="rect"/>
            </v:shapetype>
            <v:shape id="Text Box 1" o:spid="_x0000_s1035" type="#_x0000_t202" alt="OFFICIAL" style="position:absolute;margin-left:0;margin-top:0;width:43.45pt;height:37.1pt;z-index:25165826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" filled="f" stroked="f">
              <v:fill o:detectmouseclick="t"/>
              <v:textbox style="mso-fit-shape-to-text:t" inset="0,15pt,0,0">
                <w:txbxContent>
                  <w:p w14:paraId="457AFD5B" w14:textId="1A565378"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054DB1" w14:textId="1C79D0A8" w:rsidR="008D74D9" w:rsidRDefault="002F2A44">
    <w:r>
      <w:rPr>
        <w:noProof/>
      </w:rPr>
      <mc:AlternateContent>
        <mc:Choice Requires="wps">
          <w:drawing>
            <wp:anchor distT="0" distB="0" distL="0" distR="0" simplePos="0" relativeHeight="251658241" behindDoc="0" locked="0" layoutInCell="1" allowOverlap="1" wp14:anchorId="08468078" wp14:editId="0594DE42">
              <wp:simplePos x="635" y="635"/>
              <wp:positionH relativeFrom="page">
                <wp:align>center</wp:align>
              </wp:positionH>
              <wp:positionV relativeFrom="page">
                <wp:align>top</wp:align>
              </wp:positionV>
              <wp:extent cx="551815" cy="471170"/>
              <wp:effectExtent l="0" t="0" r="635" b="5080"/>
              <wp:wrapNone/>
              <wp:docPr id="1390794506"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1917B955" w14:textId="3E2DA86D"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8468078" id="_x0000_t202" coordsize="21600,21600" o:spt="202" path="m,l,21600r21600,l21600,xe">
              <v:stroke joinstyle="miter"/>
              <v:path gradientshapeok="t" o:connecttype="rect"/>
            </v:shapetype>
            <v:shape id="Text Box 5" o:spid="_x0000_s1039" type="#_x0000_t202" alt="OFFICIAL" style="position:absolute;margin-left:0;margin-top:0;width:43.45pt;height:37.1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" filled="f" stroked="f">
              <v:fill o:detectmouseclick="t"/>
              <v:textbox style="mso-fit-shape-to-text:t" inset="0,15pt,0,0">
                <w:txbxContent>
                  <w:p w14:paraId="1917B955" w14:textId="3E2DA86D"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EFC2E4" w14:textId="37F88326" w:rsidR="008D74D9" w:rsidRDefault="002F2A44" w:rsidP="003922E4">
    <w:pPr>
      <w:pStyle w:val="Header"/>
    </w:pPr>
    <w:r>
      <w:rPr>
        <w:noProof/>
      </w:rPr>
      <mc:AlternateContent>
        <mc:Choice Requires="wps">
          <w:drawing>
            <wp:anchor distT="0" distB="0" distL="0" distR="0" simplePos="0" relativeHeight="251658242" behindDoc="0" locked="0" layoutInCell="1" allowOverlap="1" wp14:anchorId="53CC2C4F" wp14:editId="412CB976">
              <wp:simplePos x="635" y="635"/>
              <wp:positionH relativeFrom="page">
                <wp:align>center</wp:align>
              </wp:positionH>
              <wp:positionV relativeFrom="page">
                <wp:align>top</wp:align>
              </wp:positionV>
              <wp:extent cx="551815" cy="471170"/>
              <wp:effectExtent l="0" t="0" r="635" b="5080"/>
              <wp:wrapNone/>
              <wp:docPr id="1183080940"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67AE3AFA" w14:textId="22198115"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3CC2C4F" id="_x0000_t202" coordsize="21600,21600" o:spt="202" path="m,l,21600r21600,l21600,xe">
              <v:stroke joinstyle="miter"/>
              <v:path gradientshapeok="t" o:connecttype="rect"/>
            </v:shapetype>
            <v:shape id="Text Box 6" o:spid="_x0000_s1040" type="#_x0000_t202" alt="OFFICIAL" style="position:absolute;margin-left:0;margin-top:0;width:43.45pt;height:37.1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" filled="f" stroked="f">
              <v:fill o:detectmouseclick="t"/>
              <v:textbox style="mso-fit-shape-to-text:t" inset="0,15pt,0,0">
                <w:txbxContent>
                  <w:p w14:paraId="67AE3AFA" w14:textId="22198115"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F9C57" w14:textId="624463F6" w:rsidR="00C440F3" w:rsidRDefault="002F2A44" w:rsidP="005D426B">
    <w:pPr>
      <w:pStyle w:val="Header"/>
    </w:pPr>
    <w:r>
      <w:rPr>
        <w:noProof/>
      </w:rPr>
      <mc:AlternateContent>
        <mc:Choice Requires="wps">
          <w:drawing>
            <wp:anchor distT="0" distB="0" distL="0" distR="0" simplePos="0" relativeHeight="251658240" behindDoc="0" locked="0" layoutInCell="1" allowOverlap="1" wp14:anchorId="74BBBFD0" wp14:editId="60E9D705">
              <wp:simplePos x="635" y="635"/>
              <wp:positionH relativeFrom="page">
                <wp:align>center</wp:align>
              </wp:positionH>
              <wp:positionV relativeFrom="page">
                <wp:align>top</wp:align>
              </wp:positionV>
              <wp:extent cx="551815" cy="471170"/>
              <wp:effectExtent l="0" t="0" r="635" b="5080"/>
              <wp:wrapNone/>
              <wp:docPr id="450784971"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56B08A28" w14:textId="4DB0F892"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4BBBFD0" id="_x0000_t202" coordsize="21600,21600" o:spt="202" path="m,l,21600r21600,l21600,xe">
              <v:stroke joinstyle="miter"/>
              <v:path gradientshapeok="t" o:connecttype="rect"/>
            </v:shapetype>
            <v:shape id="Text Box 4" o:spid="_x0000_s1042" type="#_x0000_t202" alt="OFFICIAL" style="position:absolute;margin-left:0;margin-top:0;width:43.45pt;height:37.1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" filled="f" stroked="f">
              <v:fill o:detectmouseclick="t"/>
              <v:textbox style="mso-fit-shape-to-text:t" inset="0,15pt,0,0">
                <w:txbxContent>
                  <w:p w14:paraId="56B08A28" w14:textId="4DB0F892"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p w14:paraId="4525C425" w14:textId="77777777" w:rsidR="008D74D9" w:rsidRDefault="008D74D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28806" w14:textId="214F54BE" w:rsidR="00455500" w:rsidRDefault="002F2A44">
    <w:r>
      <w:rPr>
        <w:noProof/>
      </w:rPr>
      <mc:AlternateContent>
        <mc:Choice Requires="wps">
          <w:drawing>
            <wp:anchor distT="0" distB="0" distL="0" distR="0" simplePos="0" relativeHeight="251658244" behindDoc="0" locked="0" layoutInCell="1" allowOverlap="1" wp14:anchorId="7B72B584" wp14:editId="4928CDA0">
              <wp:simplePos x="635" y="635"/>
              <wp:positionH relativeFrom="page">
                <wp:align>center</wp:align>
              </wp:positionH>
              <wp:positionV relativeFrom="page">
                <wp:align>top</wp:align>
              </wp:positionV>
              <wp:extent cx="551815" cy="471170"/>
              <wp:effectExtent l="0" t="0" r="635" b="5080"/>
              <wp:wrapNone/>
              <wp:docPr id="438645586"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2FCA8BA2" w14:textId="085B8EC3"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B72B584" id="_x0000_t202" coordsize="21600,21600" o:spt="202" path="m,l,21600r21600,l21600,xe">
              <v:stroke joinstyle="miter"/>
              <v:path gradientshapeok="t" o:connecttype="rect"/>
            </v:shapetype>
            <v:shape id="Text Box 8" o:spid="_x0000_s1043" type="#_x0000_t202" alt="OFFICIAL" style="position:absolute;margin-left:0;margin-top:0;width:43.45pt;height:37.1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" filled="f" stroked="f">
              <v:fill o:detectmouseclick="t"/>
              <v:textbox style="mso-fit-shape-to-text:t" inset="0,15pt,0,0">
                <w:txbxContent>
                  <w:p w14:paraId="2FCA8BA2" w14:textId="085B8EC3"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76F5F0" w14:textId="6FF08C4D" w:rsidR="00455500" w:rsidRDefault="002F2A44">
    <w:r>
      <w:rPr>
        <w:noProof/>
      </w:rPr>
      <mc:AlternateContent>
        <mc:Choice Requires="wps">
          <w:drawing>
            <wp:anchor distT="0" distB="0" distL="0" distR="0" simplePos="0" relativeHeight="251658245" behindDoc="0" locked="0" layoutInCell="1" allowOverlap="1" wp14:anchorId="7A434C8C" wp14:editId="37C58DC7">
              <wp:simplePos x="635" y="635"/>
              <wp:positionH relativeFrom="page">
                <wp:align>center</wp:align>
              </wp:positionH>
              <wp:positionV relativeFrom="page">
                <wp:align>top</wp:align>
              </wp:positionV>
              <wp:extent cx="551815" cy="471170"/>
              <wp:effectExtent l="0" t="0" r="635" b="5080"/>
              <wp:wrapNone/>
              <wp:docPr id="350374374"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3ABE86E6" w14:textId="3A49ED56"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A434C8C" id="_x0000_t202" coordsize="21600,21600" o:spt="202" path="m,l,21600r21600,l21600,xe">
              <v:stroke joinstyle="miter"/>
              <v:path gradientshapeok="t" o:connecttype="rect"/>
            </v:shapetype>
            <v:shape id="Text Box 9" o:spid="_x0000_s1044" type="#_x0000_t202" alt="OFFICIAL" style="position:absolute;margin-left:0;margin-top:0;width:43.45pt;height:37.1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" filled="f" stroked="f">
              <v:fill o:detectmouseclick="t"/>
              <v:textbox style="mso-fit-shape-to-text:t" inset="0,15pt,0,0">
                <w:txbxContent>
                  <w:p w14:paraId="3ABE86E6" w14:textId="3A49ED56"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650A3" w14:textId="3255DAA1" w:rsidR="00C440F3" w:rsidRDefault="002F2A44" w:rsidP="005D426B">
    <w:pPr>
      <w:pStyle w:val="Header"/>
    </w:pPr>
    <w:r>
      <w:rPr>
        <w:noProof/>
      </w:rPr>
      <mc:AlternateContent>
        <mc:Choice Requires="wps">
          <w:drawing>
            <wp:anchor distT="0" distB="0" distL="0" distR="0" simplePos="0" relativeHeight="251658243" behindDoc="0" locked="0" layoutInCell="1" allowOverlap="1" wp14:anchorId="22B1224A" wp14:editId="1B0EDFFE">
              <wp:simplePos x="635" y="635"/>
              <wp:positionH relativeFrom="page">
                <wp:align>center</wp:align>
              </wp:positionH>
              <wp:positionV relativeFrom="page">
                <wp:align>top</wp:align>
              </wp:positionV>
              <wp:extent cx="551815" cy="471170"/>
              <wp:effectExtent l="0" t="0" r="635" b="5080"/>
              <wp:wrapNone/>
              <wp:docPr id="707886572"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71170"/>
                      </a:xfrm>
                      <a:prstGeom prst="rect">
                        <a:avLst/>
                      </a:prstGeom>
                      <a:noFill/>
                      <a:ln>
                        <a:noFill/>
                      </a:ln>
                    </wps:spPr>
                    <wps:txbx>
                      <w:txbxContent>
                        <w:p w14:paraId="2D8EBE13" w14:textId="581E9B4B"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2B1224A" id="_x0000_t202" coordsize="21600,21600" o:spt="202" path="m,l,21600r21600,l21600,xe">
              <v:stroke joinstyle="miter"/>
              <v:path gradientshapeok="t" o:connecttype="rect"/>
            </v:shapetype>
            <v:shape id="Text Box 7" o:spid="_x0000_s1046" type="#_x0000_t202" alt="OFFICIAL" style="position:absolute;margin-left:0;margin-top:0;width:43.45pt;height:37.1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" filled="f" stroked="f">
              <v:fill o:detectmouseclick="t"/>
              <v:textbox style="mso-fit-shape-to-text:t" inset="0,15pt,0,0">
                <w:txbxContent>
                  <w:p w14:paraId="2D8EBE13" w14:textId="581E9B4B" w:rsidR="002F2A44" w:rsidRPr="002F2A44" w:rsidRDefault="002F2A44" w:rsidP="002F2A44">
                    <w:pPr>
                      <w:spacing w:after="0"/>
                      <w:rPr>
                        <w:rFonts w:cs="Calibri"/>
                        <w:noProof/>
                        <w:color w:val="FF0000"/>
                        <w:sz w:val="24"/>
                        <w:szCs w:val="24"/>
                      </w:rPr>
                    </w:pPr>
                    <w:r w:rsidRPr="002F2A44">
                      <w:rPr>
                        <w:rFonts w:cs="Calibri"/>
                        <w:noProof/>
                        <w:color w:val="FF0000"/>
                        <w:sz w:val="24"/>
                        <w:szCs w:val="24"/>
                      </w:rPr>
                      <w:t>OFFICIAL</w:t>
                    </w:r>
                  </w:p>
                </w:txbxContent>
              </v:textbox>
              <w10:wrap anchorx="page" anchory="page"/>
            </v:shape>
          </w:pict>
        </mc:Fallback>
      </mc:AlternateContent>
    </w:r>
  </w:p>
  <w:p w14:paraId="5F073EDD" w14:textId="77777777" w:rsidR="00D22490" w:rsidRDefault="00D22490"/>
  <w:p w14:paraId="2027C9B1" w14:textId="77777777" w:rsidR="00455500" w:rsidRDefault="004555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B442ECCC"/>
    <w:lvl w:ilvl="0">
      <w:start w:val="1"/>
      <w:numFmt w:val="bullet"/>
      <w:pStyle w:val="ListNumber5"/>
      <w:lvlText w:val=""/>
      <w:lvlJc w:val="left"/>
      <w:pPr>
        <w:tabs>
          <w:tab w:val="num" w:pos="4393"/>
        </w:tabs>
        <w:ind w:left="4393" w:hanging="360"/>
      </w:pPr>
      <w:rPr>
        <w:rFonts w:ascii="Symbol" w:hAnsi="Symbol" w:hint="default"/>
      </w:rPr>
    </w:lvl>
  </w:abstractNum>
  <w:abstractNum w:abstractNumId="1"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87A409E4"/>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80BE8DB6"/>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FFFFFF89"/>
    <w:multiLevelType w:val="singleLevel"/>
    <w:tmpl w:val="4A589F04"/>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32DB9"/>
    <w:multiLevelType w:val="multilevel"/>
    <w:tmpl w:val="E5E89F92"/>
    <w:styleLink w:val="BulletList"/>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lvl>
    <w:lvl w:ilvl="2">
      <w:start w:val="1"/>
      <w:numFmt w:val="none"/>
      <w:lvlText w:val=":"/>
      <w:lvlJc w:val="left"/>
      <w:pPr>
        <w:ind w:left="1106" w:hanging="369"/>
      </w:pPr>
    </w:lvl>
    <w:lvl w:ilvl="3">
      <w:start w:val="1"/>
      <w:numFmt w:val="none"/>
      <w:lvlText w:val=""/>
      <w:lvlJc w:val="left"/>
      <w:pPr>
        <w:ind w:left="1474" w:hanging="368"/>
      </w:pPr>
      <w:rPr>
        <w:color w:val="auto"/>
      </w:rPr>
    </w:lvl>
    <w:lvl w:ilvl="4">
      <w:start w:val="1"/>
      <w:numFmt w:val="none"/>
      <w:lvlText w:val=""/>
      <w:lvlJc w:val="left"/>
      <w:pPr>
        <w:ind w:left="1800" w:hanging="360"/>
      </w:pPr>
      <w:rPr>
        <w:color w:val="auto"/>
      </w:rPr>
    </w:lvl>
    <w:lvl w:ilvl="5">
      <w:start w:val="1"/>
      <w:numFmt w:val="none"/>
      <w:lvlText w:val=""/>
      <w:lvlJc w:val="left"/>
      <w:pPr>
        <w:ind w:left="2160" w:hanging="360"/>
      </w:pPr>
      <w:rPr>
        <w:color w:val="auto"/>
      </w:rPr>
    </w:lvl>
    <w:lvl w:ilvl="6">
      <w:start w:val="1"/>
      <w:numFmt w:val="none"/>
      <w:lvlText w:val=""/>
      <w:lvlJc w:val="left"/>
      <w:pPr>
        <w:ind w:left="2520" w:hanging="360"/>
      </w:pPr>
      <w:rPr>
        <w:color w:val="auto"/>
      </w:rPr>
    </w:lvl>
    <w:lvl w:ilvl="7">
      <w:start w:val="1"/>
      <w:numFmt w:val="none"/>
      <w:lvlText w:val=""/>
      <w:lvlJc w:val="left"/>
      <w:pPr>
        <w:ind w:left="2880" w:hanging="360"/>
      </w:pPr>
      <w:rPr>
        <w:color w:val="auto"/>
      </w:rPr>
    </w:lvl>
    <w:lvl w:ilvl="8">
      <w:start w:val="1"/>
      <w:numFmt w:val="none"/>
      <w:lvlText w:val=""/>
      <w:lvlJc w:val="left"/>
      <w:pPr>
        <w:ind w:left="3240" w:hanging="360"/>
      </w:pPr>
      <w:rPr>
        <w:color w:val="auto"/>
      </w:rPr>
    </w:lvl>
  </w:abstractNum>
  <w:abstractNum w:abstractNumId="7" w15:restartNumberingAfterBreak="0">
    <w:nsid w:val="14A82553"/>
    <w:multiLevelType w:val="multilevel"/>
    <w:tmpl w:val="BE88D78C"/>
    <w:lvl w:ilvl="0">
      <w:start w:val="1"/>
      <w:numFmt w:val="decimal"/>
      <w:pStyle w:val="ListNumber"/>
      <w:lvlText w:val="%1."/>
      <w:lvlJc w:val="left"/>
      <w:pPr>
        <w:ind w:left="680" w:hanging="396"/>
      </w:pPr>
      <w:rPr>
        <w:rFonts w:cs="Times New Roman" w:hint="default"/>
      </w:rPr>
    </w:lvl>
    <w:lvl w:ilvl="1">
      <w:start w:val="1"/>
      <w:numFmt w:val="lowerLetter"/>
      <w:pStyle w:val="ListNumber2"/>
      <w:lvlText w:val="%2."/>
      <w:lvlJc w:val="left"/>
      <w:pPr>
        <w:ind w:left="1077" w:hanging="397"/>
      </w:pPr>
      <w:rPr>
        <w:rFonts w:cs="Times New Roman" w:hint="default"/>
      </w:rPr>
    </w:lvl>
    <w:lvl w:ilvl="2">
      <w:start w:val="1"/>
      <w:numFmt w:val="bullet"/>
      <w:pStyle w:val="ListNumber3"/>
      <w:lvlText w:val=""/>
      <w:lvlJc w:val="left"/>
      <w:pPr>
        <w:ind w:left="1474" w:hanging="397"/>
      </w:pPr>
      <w:rPr>
        <w:rFonts w:ascii="Wingdings" w:hAnsi="Wingdings"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8"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0"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1"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2" w15:restartNumberingAfterBreak="0">
    <w:nsid w:val="3EA7459B"/>
    <w:multiLevelType w:val="multilevel"/>
    <w:tmpl w:val="002CF3BC"/>
    <w:lvl w:ilvl="0">
      <w:start w:val="1"/>
      <w:numFmt w:val="bullet"/>
      <w:pStyle w:val="Boxedlistbullet"/>
      <w:lvlText w:val=""/>
      <w:lvlJc w:val="left"/>
      <w:pPr>
        <w:ind w:left="454" w:hanging="227"/>
      </w:pPr>
      <w:rPr>
        <w:rFonts w:ascii="Symbol" w:hAnsi="Symbol" w:hint="default"/>
      </w:rPr>
    </w:lvl>
    <w:lvl w:ilvl="1">
      <w:start w:val="1"/>
      <w:numFmt w:val="bullet"/>
      <w:lvlText w:val="–"/>
      <w:lvlJc w:val="left"/>
      <w:pPr>
        <w:ind w:left="680" w:hanging="226"/>
      </w:pPr>
      <w:rPr>
        <w:rFonts w:ascii="Arial" w:hAnsi="Arial" w:hint="default"/>
      </w:rPr>
    </w:lvl>
    <w:lvl w:ilvl="2">
      <w:start w:val="1"/>
      <w:numFmt w:val="bullet"/>
      <w:lvlText w:val=""/>
      <w:lvlJc w:val="left"/>
      <w:pPr>
        <w:ind w:left="2387" w:hanging="360"/>
      </w:pPr>
      <w:rPr>
        <w:rFonts w:ascii="Wingdings" w:hAnsi="Wingdings" w:hint="default"/>
      </w:rPr>
    </w:lvl>
    <w:lvl w:ilvl="3">
      <w:start w:val="1"/>
      <w:numFmt w:val="bullet"/>
      <w:lvlText w:val=""/>
      <w:lvlJc w:val="left"/>
      <w:pPr>
        <w:ind w:left="3107" w:hanging="360"/>
      </w:pPr>
      <w:rPr>
        <w:rFonts w:ascii="Symbol" w:hAnsi="Symbol" w:hint="default"/>
      </w:rPr>
    </w:lvl>
    <w:lvl w:ilvl="4">
      <w:start w:val="1"/>
      <w:numFmt w:val="bullet"/>
      <w:lvlText w:val="o"/>
      <w:lvlJc w:val="left"/>
      <w:pPr>
        <w:ind w:left="3827" w:hanging="360"/>
      </w:pPr>
      <w:rPr>
        <w:rFonts w:ascii="Courier New" w:hAnsi="Courier New" w:cs="Courier New" w:hint="default"/>
      </w:rPr>
    </w:lvl>
    <w:lvl w:ilvl="5">
      <w:start w:val="1"/>
      <w:numFmt w:val="bullet"/>
      <w:lvlText w:val=""/>
      <w:lvlJc w:val="left"/>
      <w:pPr>
        <w:ind w:left="4547" w:hanging="360"/>
      </w:pPr>
      <w:rPr>
        <w:rFonts w:ascii="Wingdings" w:hAnsi="Wingdings" w:hint="default"/>
      </w:rPr>
    </w:lvl>
    <w:lvl w:ilvl="6">
      <w:start w:val="1"/>
      <w:numFmt w:val="bullet"/>
      <w:lvlText w:val=""/>
      <w:lvlJc w:val="left"/>
      <w:pPr>
        <w:ind w:left="5267" w:hanging="360"/>
      </w:pPr>
      <w:rPr>
        <w:rFonts w:ascii="Symbol" w:hAnsi="Symbol" w:hint="default"/>
      </w:rPr>
    </w:lvl>
    <w:lvl w:ilvl="7">
      <w:start w:val="1"/>
      <w:numFmt w:val="bullet"/>
      <w:lvlText w:val="o"/>
      <w:lvlJc w:val="left"/>
      <w:pPr>
        <w:ind w:left="5987" w:hanging="360"/>
      </w:pPr>
      <w:rPr>
        <w:rFonts w:ascii="Courier New" w:hAnsi="Courier New" w:cs="Courier New" w:hint="default"/>
      </w:rPr>
    </w:lvl>
    <w:lvl w:ilvl="8">
      <w:start w:val="1"/>
      <w:numFmt w:val="bullet"/>
      <w:lvlText w:val=""/>
      <w:lvlJc w:val="left"/>
      <w:pPr>
        <w:ind w:left="6707" w:hanging="360"/>
      </w:pPr>
      <w:rPr>
        <w:rFonts w:ascii="Wingdings" w:hAnsi="Wingdings" w:hint="default"/>
      </w:rPr>
    </w:lvl>
  </w:abstractNum>
  <w:abstractNum w:abstractNumId="13" w15:restartNumberingAfterBreak="0">
    <w:nsid w:val="400A01B7"/>
    <w:multiLevelType w:val="hybridMultilevel"/>
    <w:tmpl w:val="FFA62DA8"/>
    <w:lvl w:ilvl="0" w:tplc="DF204908">
      <w:start w:val="1"/>
      <w:numFmt w:val="bullet"/>
      <w:pStyle w:val="ListBullet10"/>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4265682E"/>
    <w:multiLevelType w:val="multilevel"/>
    <w:tmpl w:val="6E74B694"/>
    <w:styleLink w:val="Bullets"/>
    <w:lvl w:ilvl="0">
      <w:start w:val="1"/>
      <w:numFmt w:val="bullet"/>
      <w:lvlText w:val=""/>
      <w:lvlJc w:val="left"/>
      <w:pPr>
        <w:tabs>
          <w:tab w:val="num" w:pos="199"/>
        </w:tabs>
        <w:ind w:left="199" w:hanging="199"/>
      </w:pPr>
      <w:rPr>
        <w:rFonts w:ascii="Symbol" w:hAnsi="Symbol" w:hint="default"/>
      </w:rPr>
    </w:lvl>
    <w:lvl w:ilvl="1">
      <w:start w:val="1"/>
      <w:numFmt w:val="bullet"/>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5" w15:restartNumberingAfterBreak="0">
    <w:nsid w:val="4429278A"/>
    <w:multiLevelType w:val="hybridMultilevel"/>
    <w:tmpl w:val="420AE1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85405D2"/>
    <w:multiLevelType w:val="hybridMultilevel"/>
    <w:tmpl w:val="55A29F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1F9080A"/>
    <w:multiLevelType w:val="multilevel"/>
    <w:tmpl w:val="96C6A480"/>
    <w:lvl w:ilvl="0">
      <w:start w:val="1"/>
      <w:numFmt w:val="bullet"/>
      <w:pStyle w:val="ListBullet"/>
      <w:lvlText w:val=""/>
      <w:lvlJc w:val="left"/>
      <w:pPr>
        <w:ind w:left="482" w:hanging="198"/>
      </w:pPr>
      <w:rPr>
        <w:rFonts w:ascii="Symbol" w:hAnsi="Symbol" w:hint="default"/>
      </w:rPr>
    </w:lvl>
    <w:lvl w:ilvl="1">
      <w:start w:val="1"/>
      <w:numFmt w:val="bullet"/>
      <w:pStyle w:val="ListBullet2"/>
      <w:lvlText w:val="–"/>
      <w:lvlJc w:val="left"/>
      <w:pPr>
        <w:ind w:left="680" w:hanging="198"/>
      </w:pPr>
      <w:rPr>
        <w:rFonts w:ascii="Arial" w:hAnsi="Arial" w:hint="default"/>
      </w:rPr>
    </w:lvl>
    <w:lvl w:ilvl="2">
      <w:start w:val="1"/>
      <w:numFmt w:val="bullet"/>
      <w:pStyle w:val="ListBullet3"/>
      <w:lvlText w:val=""/>
      <w:lvlJc w:val="left"/>
      <w:pPr>
        <w:ind w:left="879" w:hanging="199"/>
      </w:pPr>
      <w:rPr>
        <w:rFonts w:ascii="Wingdings" w:hAnsi="Wingdings" w:hint="default"/>
      </w:rPr>
    </w:lvl>
    <w:lvl w:ilvl="3">
      <w:start w:val="1"/>
      <w:numFmt w:val="none"/>
      <w:lvlText w:val=""/>
      <w:lvlJc w:val="left"/>
      <w:pPr>
        <w:ind w:left="2993" w:hanging="360"/>
      </w:pPr>
      <w:rPr>
        <w:rFonts w:cs="Times New Roman" w:hint="default"/>
      </w:rPr>
    </w:lvl>
    <w:lvl w:ilvl="4">
      <w:start w:val="1"/>
      <w:numFmt w:val="none"/>
      <w:lvlText w:val=""/>
      <w:lvlJc w:val="left"/>
      <w:pPr>
        <w:ind w:left="3713" w:hanging="360"/>
      </w:pPr>
      <w:rPr>
        <w:rFonts w:cs="Times New Roman" w:hint="default"/>
      </w:rPr>
    </w:lvl>
    <w:lvl w:ilvl="5">
      <w:start w:val="1"/>
      <w:numFmt w:val="none"/>
      <w:lvlText w:val=""/>
      <w:lvlJc w:val="left"/>
      <w:pPr>
        <w:ind w:left="4433" w:hanging="360"/>
      </w:pPr>
      <w:rPr>
        <w:rFonts w:cs="Times New Roman" w:hint="default"/>
      </w:rPr>
    </w:lvl>
    <w:lvl w:ilvl="6">
      <w:start w:val="1"/>
      <w:numFmt w:val="none"/>
      <w:lvlText w:val=""/>
      <w:lvlJc w:val="left"/>
      <w:pPr>
        <w:ind w:left="5153" w:hanging="360"/>
      </w:pPr>
      <w:rPr>
        <w:rFonts w:cs="Times New Roman" w:hint="default"/>
      </w:rPr>
    </w:lvl>
    <w:lvl w:ilvl="7">
      <w:start w:val="1"/>
      <w:numFmt w:val="none"/>
      <w:lvlText w:val=""/>
      <w:lvlJc w:val="left"/>
      <w:pPr>
        <w:ind w:left="5873" w:hanging="360"/>
      </w:pPr>
      <w:rPr>
        <w:rFonts w:cs="Times New Roman" w:hint="default"/>
      </w:rPr>
    </w:lvl>
    <w:lvl w:ilvl="8">
      <w:start w:val="1"/>
      <w:numFmt w:val="none"/>
      <w:lvlText w:val=""/>
      <w:lvlJc w:val="left"/>
      <w:pPr>
        <w:ind w:left="6593" w:hanging="360"/>
      </w:pPr>
      <w:rPr>
        <w:rFonts w:cs="Times New Roman" w:hint="default"/>
      </w:rPr>
    </w:lvl>
  </w:abstractNum>
  <w:abstractNum w:abstractNumId="18" w15:restartNumberingAfterBreak="0">
    <w:nsid w:val="59444BE6"/>
    <w:multiLevelType w:val="multilevel"/>
    <w:tmpl w:val="A2EE0640"/>
    <w:lvl w:ilvl="0">
      <w:start w:val="1"/>
      <w:numFmt w:val="decimal"/>
      <w:pStyle w:val="Heading1"/>
      <w:lvlText w:val="%1"/>
      <w:lvlJc w:val="left"/>
      <w:pPr>
        <w:ind w:left="1134" w:hanging="1134"/>
      </w:pPr>
      <w:rPr>
        <w:rFonts w:cs="Times New Roman" w:hint="default"/>
      </w:rPr>
    </w:lvl>
    <w:lvl w:ilvl="1">
      <w:start w:val="1"/>
      <w:numFmt w:val="decimal"/>
      <w:pStyle w:val="Heading2"/>
      <w:lvlText w:val="%1.%2"/>
      <w:lvlJc w:val="left"/>
      <w:pPr>
        <w:ind w:left="1134" w:hanging="1134"/>
      </w:pPr>
      <w:rPr>
        <w:rFonts w:cs="Times New Roman" w:hint="default"/>
      </w:rPr>
    </w:lvl>
    <w:lvl w:ilvl="2">
      <w:start w:val="1"/>
      <w:numFmt w:val="decimal"/>
      <w:pStyle w:val="Heading3"/>
      <w:lvlText w:val="%1.%2.%3"/>
      <w:lvlJc w:val="left"/>
      <w:pPr>
        <w:ind w:left="3970" w:hanging="1134"/>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9" w15:restartNumberingAfterBreak="0">
    <w:nsid w:val="5A1767B6"/>
    <w:multiLevelType w:val="multilevel"/>
    <w:tmpl w:val="14C8A526"/>
    <w:styleLink w:val="Numbers"/>
    <w:lvl w:ilvl="0">
      <w:start w:val="1"/>
      <w:numFmt w:val="decimal"/>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20"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1" w15:restartNumberingAfterBreak="0">
    <w:nsid w:val="66063429"/>
    <w:multiLevelType w:val="multilevel"/>
    <w:tmpl w:val="4E5A2DE4"/>
    <w:lvl w:ilvl="0">
      <w:start w:val="1"/>
      <w:numFmt w:val="upperLetter"/>
      <w:pStyle w:val="AppendixHeading1base"/>
      <w:lvlText w:val="Appendix %1"/>
      <w:lvlJc w:val="left"/>
      <w:pPr>
        <w:ind w:left="1984" w:firstLine="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num w:numId="1" w16cid:durableId="165618324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428964164">
    <w:abstractNumId w:val="11"/>
  </w:num>
  <w:num w:numId="3" w16cid:durableId="2094037899">
    <w:abstractNumId w:val="10"/>
  </w:num>
  <w:num w:numId="4" w16cid:durableId="1900096757">
    <w:abstractNumId w:val="18"/>
  </w:num>
  <w:num w:numId="5" w16cid:durableId="525290456">
    <w:abstractNumId w:val="20"/>
  </w:num>
  <w:num w:numId="6" w16cid:durableId="1278951499">
    <w:abstractNumId w:val="6"/>
  </w:num>
  <w:num w:numId="7" w16cid:durableId="197162205">
    <w:abstractNumId w:val="14"/>
  </w:num>
  <w:num w:numId="8" w16cid:durableId="1830176354">
    <w:abstractNumId w:val="21"/>
  </w:num>
  <w:num w:numId="9" w16cid:durableId="1189022066">
    <w:abstractNumId w:val="13"/>
  </w:num>
  <w:num w:numId="10" w16cid:durableId="1070231698">
    <w:abstractNumId w:val="17"/>
  </w:num>
  <w:num w:numId="11" w16cid:durableId="261686672">
    <w:abstractNumId w:val="4"/>
  </w:num>
  <w:num w:numId="12" w16cid:durableId="348261312">
    <w:abstractNumId w:val="3"/>
  </w:num>
  <w:num w:numId="13" w16cid:durableId="878207165">
    <w:abstractNumId w:val="7"/>
  </w:num>
  <w:num w:numId="14" w16cid:durableId="749277403">
    <w:abstractNumId w:val="1"/>
  </w:num>
  <w:num w:numId="15" w16cid:durableId="831260562">
    <w:abstractNumId w:val="0"/>
  </w:num>
  <w:num w:numId="16" w16cid:durableId="413403358">
    <w:abstractNumId w:val="19"/>
  </w:num>
  <w:num w:numId="17" w16cid:durableId="844368595">
    <w:abstractNumId w:val="9"/>
  </w:num>
  <w:num w:numId="18" w16cid:durableId="2078167322">
    <w:abstractNumId w:val="8"/>
  </w:num>
  <w:num w:numId="19" w16cid:durableId="758985443">
    <w:abstractNumId w:val="21"/>
  </w:num>
  <w:num w:numId="20" w16cid:durableId="1563130507">
    <w:abstractNumId w:val="12"/>
  </w:num>
  <w:num w:numId="21" w16cid:durableId="6034612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65084034">
    <w:abstractNumId w:val="16"/>
  </w:num>
  <w:num w:numId="23" w16cid:durableId="1092165449">
    <w:abstractNumId w:val="8"/>
  </w:num>
  <w:num w:numId="24" w16cid:durableId="149106688">
    <w:abstractNumId w:val="8"/>
  </w:num>
  <w:num w:numId="25" w16cid:durableId="710345839">
    <w:abstractNumId w:val="8"/>
  </w:num>
  <w:num w:numId="26" w16cid:durableId="1085036341">
    <w:abstractNumId w:val="17"/>
  </w:num>
  <w:num w:numId="27" w16cid:durableId="1870407298">
    <w:abstractNumId w:val="5"/>
  </w:num>
  <w:num w:numId="28" w16cid:durableId="1559049214">
    <w:abstractNumId w:val="2"/>
  </w:num>
  <w:num w:numId="29" w16cid:durableId="450323827">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cumentProtection w:edit="comments" w:enforcement="0"/>
  <w:defaultTabStop w:val="720"/>
  <w:defaultTableStyle w:val="TableFlow-MER"/>
  <w:evenAndOddHeaders/>
  <w:characterSpacingControl w:val="doNotCompress"/>
  <w:hdrShapeDefaults>
    <o:shapedefaults v:ext="edit" spidmax="2050" style="mso-position-vertical-relative:page;v-text-anchor:bottom" fill="f" fillcolor="white" stroke="f">
      <v:fill color="white" on="f"/>
      <v:stroke on="f"/>
      <v:textbox inset="0,0,0,0"/>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lourChosen" w:val="Core"/>
    <w:docVar w:name="CoverChosen" w:val="Standard"/>
    <w:docVar w:name="dgnword-docGUID" w:val="{E1C5FE0A-8249-4245-BD5F-5C77C88AB9B6}"/>
    <w:docVar w:name="dgnword-eventsink" w:val="1339037154560"/>
    <w:docVar w:name="EN.InstantFormat" w:val="&lt;ENInstantFormat&gt;&lt;Enabled&gt;0&lt;/Enabled&gt;&lt;ScanUnformatted&gt;1&lt;/ScanUnformatted&gt;&lt;ScanChanges&gt;1&lt;/ScanChanges&gt;&lt;Suspended&gt;0&lt;/Suspended&gt;&lt;/ENInstantFormat&gt;"/>
    <w:docVar w:name="EN.Layout" w:val="&lt;ENLayout&gt;&lt;Style&gt;Author-Date CSIRO&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xvsda2b05fxpeaw2dp552mtrd5trxdrf0s&quot;&gt;main database-LTIM&lt;record-ids&gt;&lt;item&gt;2697&lt;/item&gt;&lt;item&gt;3062&lt;/item&gt;&lt;item&gt;3208&lt;/item&gt;&lt;item&gt;3546&lt;/item&gt;&lt;item&gt;4017&lt;/item&gt;&lt;item&gt;4018&lt;/item&gt;&lt;item&gt;4019&lt;/item&gt;&lt;item&gt;4068&lt;/item&gt;&lt;item&gt;4069&lt;/item&gt;&lt;item&gt;4070&lt;/item&gt;&lt;item&gt;4071&lt;/item&gt;&lt;item&gt;4072&lt;/item&gt;&lt;item&gt;4073&lt;/item&gt;&lt;item&gt;4074&lt;/item&gt;&lt;item&gt;4075&lt;/item&gt;&lt;item&gt;4076&lt;/item&gt;&lt;item&gt;4077&lt;/item&gt;&lt;item&gt;4078&lt;/item&gt;&lt;item&gt;4079&lt;/item&gt;&lt;item&gt;4080&lt;/item&gt;&lt;item&gt;4081&lt;/item&gt;&lt;item&gt;4082&lt;/item&gt;&lt;item&gt;4084&lt;/item&gt;&lt;item&gt;4085&lt;/item&gt;&lt;item&gt;4086&lt;/item&gt;&lt;item&gt;4087&lt;/item&gt;&lt;item&gt;4088&lt;/item&gt;&lt;item&gt;4089&lt;/item&gt;&lt;item&gt;4090&lt;/item&gt;&lt;item&gt;4091&lt;/item&gt;&lt;item&gt;4092&lt;/item&gt;&lt;item&gt;4093&lt;/item&gt;&lt;item&gt;4094&lt;/item&gt;&lt;item&gt;4095&lt;/item&gt;&lt;item&gt;4096&lt;/item&gt;&lt;item&gt;4097&lt;/item&gt;&lt;item&gt;4098&lt;/item&gt;&lt;item&gt;4101&lt;/item&gt;&lt;item&gt;4103&lt;/item&gt;&lt;item&gt;4107&lt;/item&gt;&lt;item&gt;4108&lt;/item&gt;&lt;item&gt;4109&lt;/item&gt;&lt;item&gt;4111&lt;/item&gt;&lt;item&gt;4112&lt;/item&gt;&lt;/record-ids&gt;&lt;/item&gt;&lt;/Libraries&gt;"/>
  </w:docVars>
  <w:rsids>
    <w:rsidRoot w:val="00FC6A95"/>
    <w:rsid w:val="000000AD"/>
    <w:rsid w:val="000000FC"/>
    <w:rsid w:val="000002CA"/>
    <w:rsid w:val="000004C3"/>
    <w:rsid w:val="00000B11"/>
    <w:rsid w:val="00000EC3"/>
    <w:rsid w:val="00000EEA"/>
    <w:rsid w:val="000013DA"/>
    <w:rsid w:val="000014C5"/>
    <w:rsid w:val="0000184B"/>
    <w:rsid w:val="00001864"/>
    <w:rsid w:val="00001A9C"/>
    <w:rsid w:val="00001B0E"/>
    <w:rsid w:val="00002046"/>
    <w:rsid w:val="0000243D"/>
    <w:rsid w:val="00002477"/>
    <w:rsid w:val="000025BF"/>
    <w:rsid w:val="000025EB"/>
    <w:rsid w:val="00002AA7"/>
    <w:rsid w:val="00002ABF"/>
    <w:rsid w:val="00002C82"/>
    <w:rsid w:val="00002FB8"/>
    <w:rsid w:val="0000303C"/>
    <w:rsid w:val="000031E1"/>
    <w:rsid w:val="0000379D"/>
    <w:rsid w:val="00003F91"/>
    <w:rsid w:val="0000426E"/>
    <w:rsid w:val="00004445"/>
    <w:rsid w:val="000045CE"/>
    <w:rsid w:val="000045F3"/>
    <w:rsid w:val="0000491B"/>
    <w:rsid w:val="00004D04"/>
    <w:rsid w:val="00004D5C"/>
    <w:rsid w:val="00004DBC"/>
    <w:rsid w:val="000051F1"/>
    <w:rsid w:val="00005299"/>
    <w:rsid w:val="0000560C"/>
    <w:rsid w:val="00005616"/>
    <w:rsid w:val="0000561E"/>
    <w:rsid w:val="000057D9"/>
    <w:rsid w:val="0000582B"/>
    <w:rsid w:val="0000583C"/>
    <w:rsid w:val="00005BC3"/>
    <w:rsid w:val="00005CE5"/>
    <w:rsid w:val="00005DA3"/>
    <w:rsid w:val="00005F75"/>
    <w:rsid w:val="000061D8"/>
    <w:rsid w:val="00006646"/>
    <w:rsid w:val="000068C4"/>
    <w:rsid w:val="00006B16"/>
    <w:rsid w:val="00006D6A"/>
    <w:rsid w:val="00006F7C"/>
    <w:rsid w:val="0000734D"/>
    <w:rsid w:val="0000741F"/>
    <w:rsid w:val="00007601"/>
    <w:rsid w:val="000079F3"/>
    <w:rsid w:val="00007B9C"/>
    <w:rsid w:val="00007C83"/>
    <w:rsid w:val="00007F93"/>
    <w:rsid w:val="00010046"/>
    <w:rsid w:val="00010A36"/>
    <w:rsid w:val="00010A53"/>
    <w:rsid w:val="00010B61"/>
    <w:rsid w:val="00010C5F"/>
    <w:rsid w:val="0001122A"/>
    <w:rsid w:val="00011B0F"/>
    <w:rsid w:val="00011D3B"/>
    <w:rsid w:val="00011FC6"/>
    <w:rsid w:val="000126CC"/>
    <w:rsid w:val="000126EB"/>
    <w:rsid w:val="000128D3"/>
    <w:rsid w:val="00012E41"/>
    <w:rsid w:val="000130AF"/>
    <w:rsid w:val="0001323D"/>
    <w:rsid w:val="00013379"/>
    <w:rsid w:val="0001372C"/>
    <w:rsid w:val="000137B9"/>
    <w:rsid w:val="00013840"/>
    <w:rsid w:val="00013A3A"/>
    <w:rsid w:val="00013B7C"/>
    <w:rsid w:val="00013DE3"/>
    <w:rsid w:val="00013F67"/>
    <w:rsid w:val="0001401F"/>
    <w:rsid w:val="00014977"/>
    <w:rsid w:val="00014A3D"/>
    <w:rsid w:val="00014C0D"/>
    <w:rsid w:val="00014C4C"/>
    <w:rsid w:val="00014E69"/>
    <w:rsid w:val="00014EBE"/>
    <w:rsid w:val="000151EB"/>
    <w:rsid w:val="00015765"/>
    <w:rsid w:val="00015770"/>
    <w:rsid w:val="00015984"/>
    <w:rsid w:val="00015A6A"/>
    <w:rsid w:val="00015AEB"/>
    <w:rsid w:val="00015E82"/>
    <w:rsid w:val="00016162"/>
    <w:rsid w:val="00016675"/>
    <w:rsid w:val="0001668D"/>
    <w:rsid w:val="00016722"/>
    <w:rsid w:val="00016D8E"/>
    <w:rsid w:val="00016E6A"/>
    <w:rsid w:val="00017000"/>
    <w:rsid w:val="00017330"/>
    <w:rsid w:val="00017420"/>
    <w:rsid w:val="000174CD"/>
    <w:rsid w:val="000176C1"/>
    <w:rsid w:val="0001775B"/>
    <w:rsid w:val="000177F9"/>
    <w:rsid w:val="00017B1A"/>
    <w:rsid w:val="00017C66"/>
    <w:rsid w:val="00020C01"/>
    <w:rsid w:val="0002113F"/>
    <w:rsid w:val="0002144F"/>
    <w:rsid w:val="00021CA4"/>
    <w:rsid w:val="00022082"/>
    <w:rsid w:val="000220E0"/>
    <w:rsid w:val="00022737"/>
    <w:rsid w:val="00022B2B"/>
    <w:rsid w:val="00022B34"/>
    <w:rsid w:val="00022BBF"/>
    <w:rsid w:val="00022CFC"/>
    <w:rsid w:val="00022D1D"/>
    <w:rsid w:val="00023322"/>
    <w:rsid w:val="0002332B"/>
    <w:rsid w:val="0002332D"/>
    <w:rsid w:val="00023506"/>
    <w:rsid w:val="00023856"/>
    <w:rsid w:val="00023945"/>
    <w:rsid w:val="00023C89"/>
    <w:rsid w:val="00024281"/>
    <w:rsid w:val="00024861"/>
    <w:rsid w:val="000248A7"/>
    <w:rsid w:val="00024912"/>
    <w:rsid w:val="000249E6"/>
    <w:rsid w:val="00024A3C"/>
    <w:rsid w:val="00024A8A"/>
    <w:rsid w:val="00024D4A"/>
    <w:rsid w:val="00024E84"/>
    <w:rsid w:val="00024F6E"/>
    <w:rsid w:val="00025411"/>
    <w:rsid w:val="000254E4"/>
    <w:rsid w:val="00025592"/>
    <w:rsid w:val="00025650"/>
    <w:rsid w:val="00025805"/>
    <w:rsid w:val="000259C6"/>
    <w:rsid w:val="00025B1E"/>
    <w:rsid w:val="00025B46"/>
    <w:rsid w:val="00025F81"/>
    <w:rsid w:val="00025FD5"/>
    <w:rsid w:val="00026136"/>
    <w:rsid w:val="0002639C"/>
    <w:rsid w:val="000265DD"/>
    <w:rsid w:val="0002670A"/>
    <w:rsid w:val="0002686D"/>
    <w:rsid w:val="0002694F"/>
    <w:rsid w:val="00026AB3"/>
    <w:rsid w:val="00026B45"/>
    <w:rsid w:val="00026C4B"/>
    <w:rsid w:val="00026D1B"/>
    <w:rsid w:val="0002722F"/>
    <w:rsid w:val="00027AA5"/>
    <w:rsid w:val="00027C6A"/>
    <w:rsid w:val="00027D57"/>
    <w:rsid w:val="00027DB3"/>
    <w:rsid w:val="00027EFB"/>
    <w:rsid w:val="0003021A"/>
    <w:rsid w:val="000302B8"/>
    <w:rsid w:val="000303CD"/>
    <w:rsid w:val="000303D3"/>
    <w:rsid w:val="00030473"/>
    <w:rsid w:val="00030749"/>
    <w:rsid w:val="00030A7B"/>
    <w:rsid w:val="00030DA3"/>
    <w:rsid w:val="000312EA"/>
    <w:rsid w:val="000316D4"/>
    <w:rsid w:val="00031763"/>
    <w:rsid w:val="00031960"/>
    <w:rsid w:val="00031C49"/>
    <w:rsid w:val="00031D3D"/>
    <w:rsid w:val="00031E14"/>
    <w:rsid w:val="00031FD5"/>
    <w:rsid w:val="0003217B"/>
    <w:rsid w:val="0003236E"/>
    <w:rsid w:val="00032665"/>
    <w:rsid w:val="000329F2"/>
    <w:rsid w:val="00032A91"/>
    <w:rsid w:val="00032C10"/>
    <w:rsid w:val="00032D1B"/>
    <w:rsid w:val="00032D55"/>
    <w:rsid w:val="00032EC5"/>
    <w:rsid w:val="00032ED8"/>
    <w:rsid w:val="00032F82"/>
    <w:rsid w:val="000331D4"/>
    <w:rsid w:val="00033923"/>
    <w:rsid w:val="0003392D"/>
    <w:rsid w:val="00033B9B"/>
    <w:rsid w:val="00033FF7"/>
    <w:rsid w:val="00034851"/>
    <w:rsid w:val="000348D2"/>
    <w:rsid w:val="000348EB"/>
    <w:rsid w:val="00034DA1"/>
    <w:rsid w:val="00035026"/>
    <w:rsid w:val="00035186"/>
    <w:rsid w:val="000360CD"/>
    <w:rsid w:val="000361CE"/>
    <w:rsid w:val="0003620F"/>
    <w:rsid w:val="000363D5"/>
    <w:rsid w:val="00036759"/>
    <w:rsid w:val="000371A1"/>
    <w:rsid w:val="000373FC"/>
    <w:rsid w:val="000375D3"/>
    <w:rsid w:val="000376CC"/>
    <w:rsid w:val="000378FD"/>
    <w:rsid w:val="00037A49"/>
    <w:rsid w:val="00037BFF"/>
    <w:rsid w:val="00037D4A"/>
    <w:rsid w:val="00037DDD"/>
    <w:rsid w:val="00037FAE"/>
    <w:rsid w:val="00040042"/>
    <w:rsid w:val="00040426"/>
    <w:rsid w:val="000406C4"/>
    <w:rsid w:val="00040781"/>
    <w:rsid w:val="00040BBB"/>
    <w:rsid w:val="00040F6C"/>
    <w:rsid w:val="000410ED"/>
    <w:rsid w:val="000411AC"/>
    <w:rsid w:val="00041817"/>
    <w:rsid w:val="0004196B"/>
    <w:rsid w:val="00041989"/>
    <w:rsid w:val="00041A1F"/>
    <w:rsid w:val="00041CD3"/>
    <w:rsid w:val="00041F25"/>
    <w:rsid w:val="000421C7"/>
    <w:rsid w:val="00042211"/>
    <w:rsid w:val="0004234E"/>
    <w:rsid w:val="00042373"/>
    <w:rsid w:val="000427B5"/>
    <w:rsid w:val="0004290C"/>
    <w:rsid w:val="000429A5"/>
    <w:rsid w:val="00042A1A"/>
    <w:rsid w:val="00042E63"/>
    <w:rsid w:val="00042E94"/>
    <w:rsid w:val="00043060"/>
    <w:rsid w:val="00043130"/>
    <w:rsid w:val="0004322B"/>
    <w:rsid w:val="000435F0"/>
    <w:rsid w:val="00043741"/>
    <w:rsid w:val="00043876"/>
    <w:rsid w:val="000438E0"/>
    <w:rsid w:val="0004393C"/>
    <w:rsid w:val="00043B48"/>
    <w:rsid w:val="00044048"/>
    <w:rsid w:val="000440E9"/>
    <w:rsid w:val="00044224"/>
    <w:rsid w:val="000443E1"/>
    <w:rsid w:val="000446A4"/>
    <w:rsid w:val="00044F13"/>
    <w:rsid w:val="000453C3"/>
    <w:rsid w:val="000454B0"/>
    <w:rsid w:val="00045652"/>
    <w:rsid w:val="000457AB"/>
    <w:rsid w:val="00045C31"/>
    <w:rsid w:val="00045D36"/>
    <w:rsid w:val="00045F4F"/>
    <w:rsid w:val="000460C6"/>
    <w:rsid w:val="000463E2"/>
    <w:rsid w:val="00046533"/>
    <w:rsid w:val="000465B7"/>
    <w:rsid w:val="00046707"/>
    <w:rsid w:val="00046BB8"/>
    <w:rsid w:val="00046BF5"/>
    <w:rsid w:val="00046D38"/>
    <w:rsid w:val="0004794E"/>
    <w:rsid w:val="0005048B"/>
    <w:rsid w:val="000504E8"/>
    <w:rsid w:val="000508CC"/>
    <w:rsid w:val="00050C3A"/>
    <w:rsid w:val="00050CA4"/>
    <w:rsid w:val="00051219"/>
    <w:rsid w:val="000512C3"/>
    <w:rsid w:val="000513A5"/>
    <w:rsid w:val="00051456"/>
    <w:rsid w:val="00051717"/>
    <w:rsid w:val="00051BF3"/>
    <w:rsid w:val="00051FFF"/>
    <w:rsid w:val="0005226F"/>
    <w:rsid w:val="0005254F"/>
    <w:rsid w:val="00052A76"/>
    <w:rsid w:val="00052B2E"/>
    <w:rsid w:val="00052C3C"/>
    <w:rsid w:val="00052E11"/>
    <w:rsid w:val="00052E93"/>
    <w:rsid w:val="00053115"/>
    <w:rsid w:val="00053488"/>
    <w:rsid w:val="0005371F"/>
    <w:rsid w:val="00053C8F"/>
    <w:rsid w:val="00053E1D"/>
    <w:rsid w:val="00053E83"/>
    <w:rsid w:val="00053FDD"/>
    <w:rsid w:val="000540A5"/>
    <w:rsid w:val="00054322"/>
    <w:rsid w:val="0005437F"/>
    <w:rsid w:val="000547ED"/>
    <w:rsid w:val="00054AFA"/>
    <w:rsid w:val="00054EAC"/>
    <w:rsid w:val="00055094"/>
    <w:rsid w:val="0005528B"/>
    <w:rsid w:val="00055344"/>
    <w:rsid w:val="000557CA"/>
    <w:rsid w:val="000559C1"/>
    <w:rsid w:val="00055FBF"/>
    <w:rsid w:val="00056572"/>
    <w:rsid w:val="0005683D"/>
    <w:rsid w:val="0005694F"/>
    <w:rsid w:val="00056C10"/>
    <w:rsid w:val="00056E08"/>
    <w:rsid w:val="00056EDC"/>
    <w:rsid w:val="00056FD0"/>
    <w:rsid w:val="00056FEA"/>
    <w:rsid w:val="00057611"/>
    <w:rsid w:val="00057A27"/>
    <w:rsid w:val="00057B07"/>
    <w:rsid w:val="00057C88"/>
    <w:rsid w:val="00057F2A"/>
    <w:rsid w:val="0006008F"/>
    <w:rsid w:val="000602A3"/>
    <w:rsid w:val="00060403"/>
    <w:rsid w:val="00060427"/>
    <w:rsid w:val="00060789"/>
    <w:rsid w:val="000607A3"/>
    <w:rsid w:val="00060AF6"/>
    <w:rsid w:val="00061522"/>
    <w:rsid w:val="00061589"/>
    <w:rsid w:val="000618C4"/>
    <w:rsid w:val="00061CBE"/>
    <w:rsid w:val="0006228C"/>
    <w:rsid w:val="00062514"/>
    <w:rsid w:val="00062A07"/>
    <w:rsid w:val="00062A2D"/>
    <w:rsid w:val="00062B3B"/>
    <w:rsid w:val="00062B7A"/>
    <w:rsid w:val="00062C5E"/>
    <w:rsid w:val="00063031"/>
    <w:rsid w:val="000634E4"/>
    <w:rsid w:val="000636DA"/>
    <w:rsid w:val="000637B4"/>
    <w:rsid w:val="00063953"/>
    <w:rsid w:val="00063997"/>
    <w:rsid w:val="00063A68"/>
    <w:rsid w:val="00063C27"/>
    <w:rsid w:val="00064445"/>
    <w:rsid w:val="000645F7"/>
    <w:rsid w:val="00064612"/>
    <w:rsid w:val="00064879"/>
    <w:rsid w:val="000648D8"/>
    <w:rsid w:val="00064D82"/>
    <w:rsid w:val="00065294"/>
    <w:rsid w:val="00065567"/>
    <w:rsid w:val="0006586B"/>
    <w:rsid w:val="00065F25"/>
    <w:rsid w:val="00065FBA"/>
    <w:rsid w:val="00066323"/>
    <w:rsid w:val="000664E2"/>
    <w:rsid w:val="000666E7"/>
    <w:rsid w:val="000667A4"/>
    <w:rsid w:val="000667BE"/>
    <w:rsid w:val="000668CC"/>
    <w:rsid w:val="00066ADF"/>
    <w:rsid w:val="00066BDD"/>
    <w:rsid w:val="00066C20"/>
    <w:rsid w:val="00066D20"/>
    <w:rsid w:val="00066DEE"/>
    <w:rsid w:val="00067099"/>
    <w:rsid w:val="000670AB"/>
    <w:rsid w:val="00067484"/>
    <w:rsid w:val="0006754B"/>
    <w:rsid w:val="00067A5D"/>
    <w:rsid w:val="00067C11"/>
    <w:rsid w:val="00067D0F"/>
    <w:rsid w:val="00067FF1"/>
    <w:rsid w:val="00070230"/>
    <w:rsid w:val="00070431"/>
    <w:rsid w:val="00070479"/>
    <w:rsid w:val="00070943"/>
    <w:rsid w:val="00070C39"/>
    <w:rsid w:val="00070DF9"/>
    <w:rsid w:val="00070FE1"/>
    <w:rsid w:val="00071C85"/>
    <w:rsid w:val="00071D91"/>
    <w:rsid w:val="00072235"/>
    <w:rsid w:val="0007267E"/>
    <w:rsid w:val="00073020"/>
    <w:rsid w:val="0007302B"/>
    <w:rsid w:val="000735A7"/>
    <w:rsid w:val="00073644"/>
    <w:rsid w:val="00073E24"/>
    <w:rsid w:val="000743FF"/>
    <w:rsid w:val="00074DFE"/>
    <w:rsid w:val="00075275"/>
    <w:rsid w:val="00075344"/>
    <w:rsid w:val="00075774"/>
    <w:rsid w:val="00075847"/>
    <w:rsid w:val="00075B0B"/>
    <w:rsid w:val="00075D2C"/>
    <w:rsid w:val="00075D58"/>
    <w:rsid w:val="00075D91"/>
    <w:rsid w:val="000761F1"/>
    <w:rsid w:val="0007648C"/>
    <w:rsid w:val="0007661E"/>
    <w:rsid w:val="000766ED"/>
    <w:rsid w:val="000768B1"/>
    <w:rsid w:val="000769CA"/>
    <w:rsid w:val="00076BAB"/>
    <w:rsid w:val="00076EA0"/>
    <w:rsid w:val="00076EE3"/>
    <w:rsid w:val="00076EF3"/>
    <w:rsid w:val="0007707C"/>
    <w:rsid w:val="000778D7"/>
    <w:rsid w:val="00077937"/>
    <w:rsid w:val="00077BD6"/>
    <w:rsid w:val="00077C42"/>
    <w:rsid w:val="00077E85"/>
    <w:rsid w:val="00077FFC"/>
    <w:rsid w:val="000802CB"/>
    <w:rsid w:val="000802DE"/>
    <w:rsid w:val="00080FC6"/>
    <w:rsid w:val="00081276"/>
    <w:rsid w:val="0008151D"/>
    <w:rsid w:val="000815C2"/>
    <w:rsid w:val="0008190E"/>
    <w:rsid w:val="00081F20"/>
    <w:rsid w:val="00082012"/>
    <w:rsid w:val="000829A6"/>
    <w:rsid w:val="00082A28"/>
    <w:rsid w:val="00082E00"/>
    <w:rsid w:val="00082E5E"/>
    <w:rsid w:val="000832A4"/>
    <w:rsid w:val="00083425"/>
    <w:rsid w:val="0008354D"/>
    <w:rsid w:val="000835DA"/>
    <w:rsid w:val="0008371B"/>
    <w:rsid w:val="00083867"/>
    <w:rsid w:val="00083CBE"/>
    <w:rsid w:val="00083ED3"/>
    <w:rsid w:val="00083FBD"/>
    <w:rsid w:val="000843F9"/>
    <w:rsid w:val="000845C0"/>
    <w:rsid w:val="000847A1"/>
    <w:rsid w:val="00084A4D"/>
    <w:rsid w:val="00084D11"/>
    <w:rsid w:val="000852C5"/>
    <w:rsid w:val="00085497"/>
    <w:rsid w:val="00085D08"/>
    <w:rsid w:val="00085D9C"/>
    <w:rsid w:val="00085DC0"/>
    <w:rsid w:val="00085E24"/>
    <w:rsid w:val="00085E79"/>
    <w:rsid w:val="0008679A"/>
    <w:rsid w:val="00086D5D"/>
    <w:rsid w:val="0008729A"/>
    <w:rsid w:val="00087A89"/>
    <w:rsid w:val="00087ADA"/>
    <w:rsid w:val="00087C64"/>
    <w:rsid w:val="00087F67"/>
    <w:rsid w:val="00087FB9"/>
    <w:rsid w:val="00090768"/>
    <w:rsid w:val="000908F2"/>
    <w:rsid w:val="00090B38"/>
    <w:rsid w:val="00090E73"/>
    <w:rsid w:val="000910B4"/>
    <w:rsid w:val="0009118B"/>
    <w:rsid w:val="0009119E"/>
    <w:rsid w:val="000911E5"/>
    <w:rsid w:val="00091385"/>
    <w:rsid w:val="00091694"/>
    <w:rsid w:val="00091B66"/>
    <w:rsid w:val="00092475"/>
    <w:rsid w:val="00092823"/>
    <w:rsid w:val="0009291C"/>
    <w:rsid w:val="00092943"/>
    <w:rsid w:val="000929F5"/>
    <w:rsid w:val="00092FCF"/>
    <w:rsid w:val="00093019"/>
    <w:rsid w:val="00093044"/>
    <w:rsid w:val="000934EF"/>
    <w:rsid w:val="00093534"/>
    <w:rsid w:val="00093DC6"/>
    <w:rsid w:val="00093F1E"/>
    <w:rsid w:val="0009422A"/>
    <w:rsid w:val="00094474"/>
    <w:rsid w:val="000945D3"/>
    <w:rsid w:val="000949E1"/>
    <w:rsid w:val="00094E4B"/>
    <w:rsid w:val="00095383"/>
    <w:rsid w:val="0009544B"/>
    <w:rsid w:val="00095780"/>
    <w:rsid w:val="00095A45"/>
    <w:rsid w:val="00095A92"/>
    <w:rsid w:val="0009605B"/>
    <w:rsid w:val="00096222"/>
    <w:rsid w:val="0009627A"/>
    <w:rsid w:val="000963AE"/>
    <w:rsid w:val="00096461"/>
    <w:rsid w:val="00096570"/>
    <w:rsid w:val="00096B45"/>
    <w:rsid w:val="00096C6C"/>
    <w:rsid w:val="00096EBE"/>
    <w:rsid w:val="00096F93"/>
    <w:rsid w:val="000974A6"/>
    <w:rsid w:val="000977BE"/>
    <w:rsid w:val="00097896"/>
    <w:rsid w:val="000979AD"/>
    <w:rsid w:val="00097B6B"/>
    <w:rsid w:val="000A0148"/>
    <w:rsid w:val="000A0CEE"/>
    <w:rsid w:val="000A1245"/>
    <w:rsid w:val="000A1454"/>
    <w:rsid w:val="000A1487"/>
    <w:rsid w:val="000A1522"/>
    <w:rsid w:val="000A1633"/>
    <w:rsid w:val="000A187E"/>
    <w:rsid w:val="000A1A45"/>
    <w:rsid w:val="000A2736"/>
    <w:rsid w:val="000A2BCA"/>
    <w:rsid w:val="000A2F1B"/>
    <w:rsid w:val="000A2FA4"/>
    <w:rsid w:val="000A314C"/>
    <w:rsid w:val="000A3CD2"/>
    <w:rsid w:val="000A3EFE"/>
    <w:rsid w:val="000A4614"/>
    <w:rsid w:val="000A481C"/>
    <w:rsid w:val="000A4CAB"/>
    <w:rsid w:val="000A4D8F"/>
    <w:rsid w:val="000A4ED2"/>
    <w:rsid w:val="000A5783"/>
    <w:rsid w:val="000A646B"/>
    <w:rsid w:val="000A6528"/>
    <w:rsid w:val="000A6F40"/>
    <w:rsid w:val="000A74BB"/>
    <w:rsid w:val="000A7719"/>
    <w:rsid w:val="000A7BB4"/>
    <w:rsid w:val="000A7CB6"/>
    <w:rsid w:val="000A7DA8"/>
    <w:rsid w:val="000A7F4D"/>
    <w:rsid w:val="000B0181"/>
    <w:rsid w:val="000B065D"/>
    <w:rsid w:val="000B088F"/>
    <w:rsid w:val="000B0A15"/>
    <w:rsid w:val="000B0A3D"/>
    <w:rsid w:val="000B0D43"/>
    <w:rsid w:val="000B1119"/>
    <w:rsid w:val="000B1373"/>
    <w:rsid w:val="000B1470"/>
    <w:rsid w:val="000B1473"/>
    <w:rsid w:val="000B1689"/>
    <w:rsid w:val="000B1843"/>
    <w:rsid w:val="000B1B3E"/>
    <w:rsid w:val="000B1F3C"/>
    <w:rsid w:val="000B2019"/>
    <w:rsid w:val="000B214B"/>
    <w:rsid w:val="000B2601"/>
    <w:rsid w:val="000B2790"/>
    <w:rsid w:val="000B2881"/>
    <w:rsid w:val="000B2AA4"/>
    <w:rsid w:val="000B2BFA"/>
    <w:rsid w:val="000B2CB1"/>
    <w:rsid w:val="000B2D41"/>
    <w:rsid w:val="000B3424"/>
    <w:rsid w:val="000B3486"/>
    <w:rsid w:val="000B3602"/>
    <w:rsid w:val="000B3784"/>
    <w:rsid w:val="000B38D8"/>
    <w:rsid w:val="000B38EC"/>
    <w:rsid w:val="000B38FD"/>
    <w:rsid w:val="000B3C24"/>
    <w:rsid w:val="000B3F2D"/>
    <w:rsid w:val="000B407E"/>
    <w:rsid w:val="000B40F1"/>
    <w:rsid w:val="000B41FE"/>
    <w:rsid w:val="000B423C"/>
    <w:rsid w:val="000B4670"/>
    <w:rsid w:val="000B473D"/>
    <w:rsid w:val="000B478F"/>
    <w:rsid w:val="000B49B3"/>
    <w:rsid w:val="000B4DEC"/>
    <w:rsid w:val="000B5298"/>
    <w:rsid w:val="000B5401"/>
    <w:rsid w:val="000B550B"/>
    <w:rsid w:val="000B56A8"/>
    <w:rsid w:val="000B5B89"/>
    <w:rsid w:val="000B5CA3"/>
    <w:rsid w:val="000B609B"/>
    <w:rsid w:val="000B628E"/>
    <w:rsid w:val="000B6381"/>
    <w:rsid w:val="000B65FD"/>
    <w:rsid w:val="000B6630"/>
    <w:rsid w:val="000B669F"/>
    <w:rsid w:val="000B691B"/>
    <w:rsid w:val="000B6A07"/>
    <w:rsid w:val="000B6C34"/>
    <w:rsid w:val="000B6DE4"/>
    <w:rsid w:val="000B6DED"/>
    <w:rsid w:val="000B6F74"/>
    <w:rsid w:val="000B704A"/>
    <w:rsid w:val="000B7077"/>
    <w:rsid w:val="000B7626"/>
    <w:rsid w:val="000B7695"/>
    <w:rsid w:val="000B76AB"/>
    <w:rsid w:val="000B7718"/>
    <w:rsid w:val="000B7E28"/>
    <w:rsid w:val="000B7F5C"/>
    <w:rsid w:val="000B7FF1"/>
    <w:rsid w:val="000C012D"/>
    <w:rsid w:val="000C02C0"/>
    <w:rsid w:val="000C04A0"/>
    <w:rsid w:val="000C05F1"/>
    <w:rsid w:val="000C06B5"/>
    <w:rsid w:val="000C0940"/>
    <w:rsid w:val="000C0971"/>
    <w:rsid w:val="000C0E41"/>
    <w:rsid w:val="000C0FC6"/>
    <w:rsid w:val="000C134B"/>
    <w:rsid w:val="000C151F"/>
    <w:rsid w:val="000C1BB7"/>
    <w:rsid w:val="000C21F3"/>
    <w:rsid w:val="000C2456"/>
    <w:rsid w:val="000C27E8"/>
    <w:rsid w:val="000C28FC"/>
    <w:rsid w:val="000C2B5F"/>
    <w:rsid w:val="000C2D8D"/>
    <w:rsid w:val="000C2E6D"/>
    <w:rsid w:val="000C30D4"/>
    <w:rsid w:val="000C3147"/>
    <w:rsid w:val="000C3526"/>
    <w:rsid w:val="000C376D"/>
    <w:rsid w:val="000C3E60"/>
    <w:rsid w:val="000C3F97"/>
    <w:rsid w:val="000C4051"/>
    <w:rsid w:val="000C4402"/>
    <w:rsid w:val="000C4486"/>
    <w:rsid w:val="000C483A"/>
    <w:rsid w:val="000C4866"/>
    <w:rsid w:val="000C4C5E"/>
    <w:rsid w:val="000C4C71"/>
    <w:rsid w:val="000C4CD3"/>
    <w:rsid w:val="000C4DA6"/>
    <w:rsid w:val="000C4E3C"/>
    <w:rsid w:val="000C50CE"/>
    <w:rsid w:val="000C5469"/>
    <w:rsid w:val="000C5523"/>
    <w:rsid w:val="000C55DE"/>
    <w:rsid w:val="000C563F"/>
    <w:rsid w:val="000C5911"/>
    <w:rsid w:val="000C5C00"/>
    <w:rsid w:val="000C5D93"/>
    <w:rsid w:val="000C5DD9"/>
    <w:rsid w:val="000C5DFD"/>
    <w:rsid w:val="000C5FB8"/>
    <w:rsid w:val="000C614C"/>
    <w:rsid w:val="000C61C0"/>
    <w:rsid w:val="000C653E"/>
    <w:rsid w:val="000C6FF0"/>
    <w:rsid w:val="000C7426"/>
    <w:rsid w:val="000C760E"/>
    <w:rsid w:val="000C76B8"/>
    <w:rsid w:val="000C771C"/>
    <w:rsid w:val="000C7B09"/>
    <w:rsid w:val="000C7B84"/>
    <w:rsid w:val="000C7C1B"/>
    <w:rsid w:val="000C7CB5"/>
    <w:rsid w:val="000C7D15"/>
    <w:rsid w:val="000C7D27"/>
    <w:rsid w:val="000D0298"/>
    <w:rsid w:val="000D02FE"/>
    <w:rsid w:val="000D0795"/>
    <w:rsid w:val="000D1164"/>
    <w:rsid w:val="000D138C"/>
    <w:rsid w:val="000D16B2"/>
    <w:rsid w:val="000D19DE"/>
    <w:rsid w:val="000D1BBD"/>
    <w:rsid w:val="000D1CCB"/>
    <w:rsid w:val="000D228C"/>
    <w:rsid w:val="000D25D4"/>
    <w:rsid w:val="000D289E"/>
    <w:rsid w:val="000D2F62"/>
    <w:rsid w:val="000D2F98"/>
    <w:rsid w:val="000D3381"/>
    <w:rsid w:val="000D35B5"/>
    <w:rsid w:val="000D35FC"/>
    <w:rsid w:val="000D3818"/>
    <w:rsid w:val="000D3834"/>
    <w:rsid w:val="000D38DA"/>
    <w:rsid w:val="000D3CEA"/>
    <w:rsid w:val="000D3E28"/>
    <w:rsid w:val="000D436B"/>
    <w:rsid w:val="000D54D0"/>
    <w:rsid w:val="000D5862"/>
    <w:rsid w:val="000D58BE"/>
    <w:rsid w:val="000D593C"/>
    <w:rsid w:val="000D59D8"/>
    <w:rsid w:val="000D5AC9"/>
    <w:rsid w:val="000D5BF1"/>
    <w:rsid w:val="000D5CEA"/>
    <w:rsid w:val="000D5E39"/>
    <w:rsid w:val="000D5E66"/>
    <w:rsid w:val="000D5F8A"/>
    <w:rsid w:val="000D60E3"/>
    <w:rsid w:val="000D619C"/>
    <w:rsid w:val="000D630B"/>
    <w:rsid w:val="000D6966"/>
    <w:rsid w:val="000D6B96"/>
    <w:rsid w:val="000D6BB0"/>
    <w:rsid w:val="000D6BC7"/>
    <w:rsid w:val="000D6D2F"/>
    <w:rsid w:val="000D7583"/>
    <w:rsid w:val="000D7BC3"/>
    <w:rsid w:val="000D7DBD"/>
    <w:rsid w:val="000E01B9"/>
    <w:rsid w:val="000E033F"/>
    <w:rsid w:val="000E042B"/>
    <w:rsid w:val="000E0C51"/>
    <w:rsid w:val="000E0E4A"/>
    <w:rsid w:val="000E1066"/>
    <w:rsid w:val="000E12CB"/>
    <w:rsid w:val="000E142F"/>
    <w:rsid w:val="000E1BC5"/>
    <w:rsid w:val="000E1C08"/>
    <w:rsid w:val="000E1C97"/>
    <w:rsid w:val="000E1CA7"/>
    <w:rsid w:val="000E1CD3"/>
    <w:rsid w:val="000E1CF3"/>
    <w:rsid w:val="000E1D80"/>
    <w:rsid w:val="000E1F01"/>
    <w:rsid w:val="000E22E3"/>
    <w:rsid w:val="000E2422"/>
    <w:rsid w:val="000E2851"/>
    <w:rsid w:val="000E2C14"/>
    <w:rsid w:val="000E30A5"/>
    <w:rsid w:val="000E3856"/>
    <w:rsid w:val="000E39D7"/>
    <w:rsid w:val="000E3A67"/>
    <w:rsid w:val="000E3D9C"/>
    <w:rsid w:val="000E3E4E"/>
    <w:rsid w:val="000E3E9B"/>
    <w:rsid w:val="000E402E"/>
    <w:rsid w:val="000E4107"/>
    <w:rsid w:val="000E4974"/>
    <w:rsid w:val="000E4C65"/>
    <w:rsid w:val="000E52A5"/>
    <w:rsid w:val="000E53E6"/>
    <w:rsid w:val="000E559F"/>
    <w:rsid w:val="000E5931"/>
    <w:rsid w:val="000E599F"/>
    <w:rsid w:val="000E5C15"/>
    <w:rsid w:val="000E5FA6"/>
    <w:rsid w:val="000E5FC4"/>
    <w:rsid w:val="000E60AA"/>
    <w:rsid w:val="000E66FB"/>
    <w:rsid w:val="000E6735"/>
    <w:rsid w:val="000E679A"/>
    <w:rsid w:val="000E6A8D"/>
    <w:rsid w:val="000E7085"/>
    <w:rsid w:val="000E70F5"/>
    <w:rsid w:val="000E7B49"/>
    <w:rsid w:val="000E7C3F"/>
    <w:rsid w:val="000F06F1"/>
    <w:rsid w:val="000F0834"/>
    <w:rsid w:val="000F0A40"/>
    <w:rsid w:val="000F115E"/>
    <w:rsid w:val="000F1259"/>
    <w:rsid w:val="000F12B7"/>
    <w:rsid w:val="000F1B7A"/>
    <w:rsid w:val="000F1EC3"/>
    <w:rsid w:val="000F1FE4"/>
    <w:rsid w:val="000F231A"/>
    <w:rsid w:val="000F23A5"/>
    <w:rsid w:val="000F245E"/>
    <w:rsid w:val="000F2875"/>
    <w:rsid w:val="000F290F"/>
    <w:rsid w:val="000F29BA"/>
    <w:rsid w:val="000F2CE5"/>
    <w:rsid w:val="000F2D96"/>
    <w:rsid w:val="000F2DDD"/>
    <w:rsid w:val="000F31B7"/>
    <w:rsid w:val="000F3213"/>
    <w:rsid w:val="000F3384"/>
    <w:rsid w:val="000F37F5"/>
    <w:rsid w:val="000F4870"/>
    <w:rsid w:val="000F4941"/>
    <w:rsid w:val="000F49C1"/>
    <w:rsid w:val="000F4B3A"/>
    <w:rsid w:val="000F4EFA"/>
    <w:rsid w:val="000F4F01"/>
    <w:rsid w:val="000F51C1"/>
    <w:rsid w:val="000F5228"/>
    <w:rsid w:val="000F5355"/>
    <w:rsid w:val="000F5641"/>
    <w:rsid w:val="000F57AD"/>
    <w:rsid w:val="000F5D78"/>
    <w:rsid w:val="000F5E63"/>
    <w:rsid w:val="000F61F9"/>
    <w:rsid w:val="000F6439"/>
    <w:rsid w:val="000F653A"/>
    <w:rsid w:val="000F6894"/>
    <w:rsid w:val="000F68DD"/>
    <w:rsid w:val="000F6906"/>
    <w:rsid w:val="000F6A58"/>
    <w:rsid w:val="000F6D9A"/>
    <w:rsid w:val="000F730D"/>
    <w:rsid w:val="000F7587"/>
    <w:rsid w:val="000F75C2"/>
    <w:rsid w:val="000F771E"/>
    <w:rsid w:val="00100020"/>
    <w:rsid w:val="0010043D"/>
    <w:rsid w:val="001004C1"/>
    <w:rsid w:val="00100706"/>
    <w:rsid w:val="0010099A"/>
    <w:rsid w:val="00100ACA"/>
    <w:rsid w:val="00100D38"/>
    <w:rsid w:val="00101091"/>
    <w:rsid w:val="001010FF"/>
    <w:rsid w:val="001012F7"/>
    <w:rsid w:val="00101534"/>
    <w:rsid w:val="001015A4"/>
    <w:rsid w:val="001017A5"/>
    <w:rsid w:val="00101A2A"/>
    <w:rsid w:val="00102145"/>
    <w:rsid w:val="0010218A"/>
    <w:rsid w:val="0010238F"/>
    <w:rsid w:val="00102F95"/>
    <w:rsid w:val="00102FBA"/>
    <w:rsid w:val="00103138"/>
    <w:rsid w:val="001032B2"/>
    <w:rsid w:val="001033B3"/>
    <w:rsid w:val="0010354B"/>
    <w:rsid w:val="00103AD6"/>
    <w:rsid w:val="0010422E"/>
    <w:rsid w:val="0010453D"/>
    <w:rsid w:val="0010472A"/>
    <w:rsid w:val="00104A3A"/>
    <w:rsid w:val="00104A7E"/>
    <w:rsid w:val="00104D0A"/>
    <w:rsid w:val="00104FBD"/>
    <w:rsid w:val="00104FF4"/>
    <w:rsid w:val="0010522E"/>
    <w:rsid w:val="00105299"/>
    <w:rsid w:val="0010551D"/>
    <w:rsid w:val="001056C0"/>
    <w:rsid w:val="00105951"/>
    <w:rsid w:val="00105F9B"/>
    <w:rsid w:val="00106197"/>
    <w:rsid w:val="00106719"/>
    <w:rsid w:val="001067F0"/>
    <w:rsid w:val="001068F9"/>
    <w:rsid w:val="0010699F"/>
    <w:rsid w:val="00106CBC"/>
    <w:rsid w:val="00106DE4"/>
    <w:rsid w:val="0010702F"/>
    <w:rsid w:val="0010730F"/>
    <w:rsid w:val="0010779D"/>
    <w:rsid w:val="0010792E"/>
    <w:rsid w:val="00107A2C"/>
    <w:rsid w:val="00107BB6"/>
    <w:rsid w:val="00107CFD"/>
    <w:rsid w:val="0011007F"/>
    <w:rsid w:val="001100D4"/>
    <w:rsid w:val="0011066C"/>
    <w:rsid w:val="001106BF"/>
    <w:rsid w:val="00110802"/>
    <w:rsid w:val="00111025"/>
    <w:rsid w:val="001115FA"/>
    <w:rsid w:val="00111828"/>
    <w:rsid w:val="00111B43"/>
    <w:rsid w:val="00112FFF"/>
    <w:rsid w:val="00113039"/>
    <w:rsid w:val="0011346D"/>
    <w:rsid w:val="001134E0"/>
    <w:rsid w:val="00113522"/>
    <w:rsid w:val="00114100"/>
    <w:rsid w:val="001142E9"/>
    <w:rsid w:val="00114440"/>
    <w:rsid w:val="00114478"/>
    <w:rsid w:val="0011460D"/>
    <w:rsid w:val="00114621"/>
    <w:rsid w:val="0011470B"/>
    <w:rsid w:val="0011472E"/>
    <w:rsid w:val="0011483D"/>
    <w:rsid w:val="00114B30"/>
    <w:rsid w:val="00114BC5"/>
    <w:rsid w:val="00114E32"/>
    <w:rsid w:val="00114F59"/>
    <w:rsid w:val="00115482"/>
    <w:rsid w:val="0011564E"/>
    <w:rsid w:val="001156C1"/>
    <w:rsid w:val="00115D73"/>
    <w:rsid w:val="00115DA9"/>
    <w:rsid w:val="00116138"/>
    <w:rsid w:val="0011639B"/>
    <w:rsid w:val="00116695"/>
    <w:rsid w:val="001169A5"/>
    <w:rsid w:val="00116C3E"/>
    <w:rsid w:val="00116C5F"/>
    <w:rsid w:val="00116DAE"/>
    <w:rsid w:val="00117202"/>
    <w:rsid w:val="001172BE"/>
    <w:rsid w:val="001173F3"/>
    <w:rsid w:val="0011785F"/>
    <w:rsid w:val="001179BF"/>
    <w:rsid w:val="00117A9C"/>
    <w:rsid w:val="00117E59"/>
    <w:rsid w:val="001201CE"/>
    <w:rsid w:val="00120690"/>
    <w:rsid w:val="001206D9"/>
    <w:rsid w:val="00120DDE"/>
    <w:rsid w:val="0012128B"/>
    <w:rsid w:val="00121300"/>
    <w:rsid w:val="0012146A"/>
    <w:rsid w:val="00121659"/>
    <w:rsid w:val="00121917"/>
    <w:rsid w:val="0012201E"/>
    <w:rsid w:val="001220D7"/>
    <w:rsid w:val="00122504"/>
    <w:rsid w:val="00122613"/>
    <w:rsid w:val="00122683"/>
    <w:rsid w:val="00122D6C"/>
    <w:rsid w:val="00122D91"/>
    <w:rsid w:val="00122FEC"/>
    <w:rsid w:val="0012312F"/>
    <w:rsid w:val="001231B0"/>
    <w:rsid w:val="0012327D"/>
    <w:rsid w:val="00123AD9"/>
    <w:rsid w:val="00123B96"/>
    <w:rsid w:val="00123BCC"/>
    <w:rsid w:val="00123C05"/>
    <w:rsid w:val="00123C56"/>
    <w:rsid w:val="00123FD7"/>
    <w:rsid w:val="00124424"/>
    <w:rsid w:val="0012445F"/>
    <w:rsid w:val="001249CC"/>
    <w:rsid w:val="00124A3F"/>
    <w:rsid w:val="00124A68"/>
    <w:rsid w:val="00124A7F"/>
    <w:rsid w:val="00125135"/>
    <w:rsid w:val="0012516D"/>
    <w:rsid w:val="001257DD"/>
    <w:rsid w:val="001259A6"/>
    <w:rsid w:val="00125DA6"/>
    <w:rsid w:val="0012626A"/>
    <w:rsid w:val="00126419"/>
    <w:rsid w:val="0012686F"/>
    <w:rsid w:val="001269B8"/>
    <w:rsid w:val="00126AE8"/>
    <w:rsid w:val="00126EF2"/>
    <w:rsid w:val="00126F46"/>
    <w:rsid w:val="00127132"/>
    <w:rsid w:val="001271C8"/>
    <w:rsid w:val="001272DF"/>
    <w:rsid w:val="0012753D"/>
    <w:rsid w:val="00127547"/>
    <w:rsid w:val="001275CD"/>
    <w:rsid w:val="00127AC4"/>
    <w:rsid w:val="00127AD9"/>
    <w:rsid w:val="00127CD0"/>
    <w:rsid w:val="00127EDC"/>
    <w:rsid w:val="00130724"/>
    <w:rsid w:val="0013076D"/>
    <w:rsid w:val="0013089B"/>
    <w:rsid w:val="00130F0D"/>
    <w:rsid w:val="001311A2"/>
    <w:rsid w:val="00131228"/>
    <w:rsid w:val="001318BE"/>
    <w:rsid w:val="00131E26"/>
    <w:rsid w:val="001322CB"/>
    <w:rsid w:val="001323CD"/>
    <w:rsid w:val="00132776"/>
    <w:rsid w:val="00132BC0"/>
    <w:rsid w:val="00132BD2"/>
    <w:rsid w:val="00132D45"/>
    <w:rsid w:val="00132F76"/>
    <w:rsid w:val="00133115"/>
    <w:rsid w:val="0013384F"/>
    <w:rsid w:val="00133A51"/>
    <w:rsid w:val="00134478"/>
    <w:rsid w:val="0013479B"/>
    <w:rsid w:val="00134A16"/>
    <w:rsid w:val="00134BD9"/>
    <w:rsid w:val="00134FC3"/>
    <w:rsid w:val="0013533D"/>
    <w:rsid w:val="0013555B"/>
    <w:rsid w:val="001355D0"/>
    <w:rsid w:val="001357ED"/>
    <w:rsid w:val="00135975"/>
    <w:rsid w:val="00135E5A"/>
    <w:rsid w:val="001362D6"/>
    <w:rsid w:val="001362D8"/>
    <w:rsid w:val="00136775"/>
    <w:rsid w:val="00136960"/>
    <w:rsid w:val="00136B7F"/>
    <w:rsid w:val="00136BCD"/>
    <w:rsid w:val="0013726A"/>
    <w:rsid w:val="001377E5"/>
    <w:rsid w:val="00137BF3"/>
    <w:rsid w:val="00137C8B"/>
    <w:rsid w:val="00137EE9"/>
    <w:rsid w:val="00137FF4"/>
    <w:rsid w:val="001400DF"/>
    <w:rsid w:val="001401CE"/>
    <w:rsid w:val="001401DD"/>
    <w:rsid w:val="00140371"/>
    <w:rsid w:val="001404B4"/>
    <w:rsid w:val="00140674"/>
    <w:rsid w:val="00140786"/>
    <w:rsid w:val="0014086A"/>
    <w:rsid w:val="001408DF"/>
    <w:rsid w:val="0014122B"/>
    <w:rsid w:val="00141302"/>
    <w:rsid w:val="001415A5"/>
    <w:rsid w:val="001416C1"/>
    <w:rsid w:val="00141890"/>
    <w:rsid w:val="001418E9"/>
    <w:rsid w:val="001419BF"/>
    <w:rsid w:val="00141D5A"/>
    <w:rsid w:val="00141E7E"/>
    <w:rsid w:val="00142182"/>
    <w:rsid w:val="001422A6"/>
    <w:rsid w:val="001422E9"/>
    <w:rsid w:val="00142969"/>
    <w:rsid w:val="00142CAE"/>
    <w:rsid w:val="00142D4F"/>
    <w:rsid w:val="001432FE"/>
    <w:rsid w:val="001433DD"/>
    <w:rsid w:val="0014348C"/>
    <w:rsid w:val="00143803"/>
    <w:rsid w:val="00143AF3"/>
    <w:rsid w:val="00143C91"/>
    <w:rsid w:val="00143FDF"/>
    <w:rsid w:val="001441C4"/>
    <w:rsid w:val="0014443F"/>
    <w:rsid w:val="001445EF"/>
    <w:rsid w:val="00144848"/>
    <w:rsid w:val="001448C1"/>
    <w:rsid w:val="00144A55"/>
    <w:rsid w:val="00144BB6"/>
    <w:rsid w:val="00144DFB"/>
    <w:rsid w:val="0014545F"/>
    <w:rsid w:val="0014548E"/>
    <w:rsid w:val="00145C04"/>
    <w:rsid w:val="00145DE9"/>
    <w:rsid w:val="00145E13"/>
    <w:rsid w:val="001460DD"/>
    <w:rsid w:val="0014641D"/>
    <w:rsid w:val="00146487"/>
    <w:rsid w:val="00146492"/>
    <w:rsid w:val="00146586"/>
    <w:rsid w:val="001467F7"/>
    <w:rsid w:val="00146E8D"/>
    <w:rsid w:val="00146F6C"/>
    <w:rsid w:val="00147004"/>
    <w:rsid w:val="00147295"/>
    <w:rsid w:val="0014730F"/>
    <w:rsid w:val="00147937"/>
    <w:rsid w:val="00147AB6"/>
    <w:rsid w:val="00147BA7"/>
    <w:rsid w:val="00147E89"/>
    <w:rsid w:val="0015041A"/>
    <w:rsid w:val="00150E8D"/>
    <w:rsid w:val="001514DA"/>
    <w:rsid w:val="00151558"/>
    <w:rsid w:val="0015155C"/>
    <w:rsid w:val="00151806"/>
    <w:rsid w:val="001518F5"/>
    <w:rsid w:val="00151C0B"/>
    <w:rsid w:val="001520D6"/>
    <w:rsid w:val="001529AB"/>
    <w:rsid w:val="00153333"/>
    <w:rsid w:val="0015368A"/>
    <w:rsid w:val="0015375A"/>
    <w:rsid w:val="00153DEB"/>
    <w:rsid w:val="00153E65"/>
    <w:rsid w:val="00153FDA"/>
    <w:rsid w:val="00154168"/>
    <w:rsid w:val="001541F6"/>
    <w:rsid w:val="001543A6"/>
    <w:rsid w:val="001547D0"/>
    <w:rsid w:val="00154827"/>
    <w:rsid w:val="001549AB"/>
    <w:rsid w:val="00154E17"/>
    <w:rsid w:val="00154F22"/>
    <w:rsid w:val="0015534D"/>
    <w:rsid w:val="0015563A"/>
    <w:rsid w:val="0015572F"/>
    <w:rsid w:val="00155B74"/>
    <w:rsid w:val="00155E82"/>
    <w:rsid w:val="00155F1E"/>
    <w:rsid w:val="0015605C"/>
    <w:rsid w:val="001563E2"/>
    <w:rsid w:val="0015653D"/>
    <w:rsid w:val="001566B6"/>
    <w:rsid w:val="00156728"/>
    <w:rsid w:val="00156BB5"/>
    <w:rsid w:val="00156D6E"/>
    <w:rsid w:val="001579CE"/>
    <w:rsid w:val="00157AAE"/>
    <w:rsid w:val="00157CC0"/>
    <w:rsid w:val="0016048C"/>
    <w:rsid w:val="0016063F"/>
    <w:rsid w:val="0016065E"/>
    <w:rsid w:val="001606F1"/>
    <w:rsid w:val="00160728"/>
    <w:rsid w:val="00160F45"/>
    <w:rsid w:val="00161110"/>
    <w:rsid w:val="0016159B"/>
    <w:rsid w:val="00161911"/>
    <w:rsid w:val="001619CE"/>
    <w:rsid w:val="00161BB6"/>
    <w:rsid w:val="00161C6A"/>
    <w:rsid w:val="00161E53"/>
    <w:rsid w:val="001620E7"/>
    <w:rsid w:val="001621AC"/>
    <w:rsid w:val="001623D3"/>
    <w:rsid w:val="0016253E"/>
    <w:rsid w:val="00162ED8"/>
    <w:rsid w:val="00162F03"/>
    <w:rsid w:val="00162FB1"/>
    <w:rsid w:val="001636B2"/>
    <w:rsid w:val="00163971"/>
    <w:rsid w:val="001639CA"/>
    <w:rsid w:val="00163A42"/>
    <w:rsid w:val="001640F4"/>
    <w:rsid w:val="001643AA"/>
    <w:rsid w:val="001644EA"/>
    <w:rsid w:val="001644FB"/>
    <w:rsid w:val="001645DE"/>
    <w:rsid w:val="00164755"/>
    <w:rsid w:val="0016477F"/>
    <w:rsid w:val="0016483D"/>
    <w:rsid w:val="00164E35"/>
    <w:rsid w:val="00165012"/>
    <w:rsid w:val="00165220"/>
    <w:rsid w:val="001653A9"/>
    <w:rsid w:val="0016591E"/>
    <w:rsid w:val="00165FB0"/>
    <w:rsid w:val="001662A9"/>
    <w:rsid w:val="0016630F"/>
    <w:rsid w:val="0016638C"/>
    <w:rsid w:val="001663CB"/>
    <w:rsid w:val="00166409"/>
    <w:rsid w:val="0016662E"/>
    <w:rsid w:val="00166B4B"/>
    <w:rsid w:val="00166DE3"/>
    <w:rsid w:val="0016706A"/>
    <w:rsid w:val="001672A7"/>
    <w:rsid w:val="00167409"/>
    <w:rsid w:val="00167654"/>
    <w:rsid w:val="00167718"/>
    <w:rsid w:val="00167AE4"/>
    <w:rsid w:val="00167B2C"/>
    <w:rsid w:val="00167F25"/>
    <w:rsid w:val="00170186"/>
    <w:rsid w:val="001702B7"/>
    <w:rsid w:val="001704AA"/>
    <w:rsid w:val="001704CC"/>
    <w:rsid w:val="001706E6"/>
    <w:rsid w:val="001708B3"/>
    <w:rsid w:val="00170BFF"/>
    <w:rsid w:val="00170CCC"/>
    <w:rsid w:val="00170EA7"/>
    <w:rsid w:val="001714C6"/>
    <w:rsid w:val="00171537"/>
    <w:rsid w:val="0017185D"/>
    <w:rsid w:val="0017186B"/>
    <w:rsid w:val="001719B3"/>
    <w:rsid w:val="00171B76"/>
    <w:rsid w:val="001720F6"/>
    <w:rsid w:val="0017245F"/>
    <w:rsid w:val="00172492"/>
    <w:rsid w:val="001728A0"/>
    <w:rsid w:val="00172B29"/>
    <w:rsid w:val="00172FF4"/>
    <w:rsid w:val="0017326D"/>
    <w:rsid w:val="0017333F"/>
    <w:rsid w:val="00173531"/>
    <w:rsid w:val="0017376A"/>
    <w:rsid w:val="001737EC"/>
    <w:rsid w:val="00173AFF"/>
    <w:rsid w:val="00173C4D"/>
    <w:rsid w:val="00173C70"/>
    <w:rsid w:val="00173FB0"/>
    <w:rsid w:val="00173FD9"/>
    <w:rsid w:val="001743C1"/>
    <w:rsid w:val="0017449F"/>
    <w:rsid w:val="00174554"/>
    <w:rsid w:val="00174603"/>
    <w:rsid w:val="00174898"/>
    <w:rsid w:val="00174A49"/>
    <w:rsid w:val="00174A65"/>
    <w:rsid w:val="00174E6C"/>
    <w:rsid w:val="00175088"/>
    <w:rsid w:val="0017519E"/>
    <w:rsid w:val="001752AD"/>
    <w:rsid w:val="00175388"/>
    <w:rsid w:val="00175493"/>
    <w:rsid w:val="001757F9"/>
    <w:rsid w:val="0017588C"/>
    <w:rsid w:val="001759E3"/>
    <w:rsid w:val="00175B7C"/>
    <w:rsid w:val="00175F24"/>
    <w:rsid w:val="00175F51"/>
    <w:rsid w:val="00176314"/>
    <w:rsid w:val="00176B05"/>
    <w:rsid w:val="0017706D"/>
    <w:rsid w:val="001770BC"/>
    <w:rsid w:val="00177270"/>
    <w:rsid w:val="0017727F"/>
    <w:rsid w:val="001772D6"/>
    <w:rsid w:val="001774ED"/>
    <w:rsid w:val="0017758B"/>
    <w:rsid w:val="0017786A"/>
    <w:rsid w:val="00177E5B"/>
    <w:rsid w:val="00177FDC"/>
    <w:rsid w:val="0018076C"/>
    <w:rsid w:val="00180980"/>
    <w:rsid w:val="00180AFB"/>
    <w:rsid w:val="00180B1A"/>
    <w:rsid w:val="00180B60"/>
    <w:rsid w:val="00180BE8"/>
    <w:rsid w:val="00180D6D"/>
    <w:rsid w:val="00180EDD"/>
    <w:rsid w:val="0018104E"/>
    <w:rsid w:val="001814B9"/>
    <w:rsid w:val="0018184D"/>
    <w:rsid w:val="001818B0"/>
    <w:rsid w:val="00181DF3"/>
    <w:rsid w:val="00181E0F"/>
    <w:rsid w:val="001824CF"/>
    <w:rsid w:val="001829AA"/>
    <w:rsid w:val="001829F9"/>
    <w:rsid w:val="001829FC"/>
    <w:rsid w:val="00183077"/>
    <w:rsid w:val="00183333"/>
    <w:rsid w:val="00183524"/>
    <w:rsid w:val="0018389A"/>
    <w:rsid w:val="00183A45"/>
    <w:rsid w:val="00183EAE"/>
    <w:rsid w:val="00183EBA"/>
    <w:rsid w:val="001844F9"/>
    <w:rsid w:val="0018460B"/>
    <w:rsid w:val="00184846"/>
    <w:rsid w:val="00184D28"/>
    <w:rsid w:val="00184DA0"/>
    <w:rsid w:val="00184E18"/>
    <w:rsid w:val="00184E76"/>
    <w:rsid w:val="00184F21"/>
    <w:rsid w:val="00185D45"/>
    <w:rsid w:val="001861CC"/>
    <w:rsid w:val="001863EC"/>
    <w:rsid w:val="001868CF"/>
    <w:rsid w:val="00186A98"/>
    <w:rsid w:val="00186D5A"/>
    <w:rsid w:val="00186F7E"/>
    <w:rsid w:val="00186F88"/>
    <w:rsid w:val="0018735F"/>
    <w:rsid w:val="00187AA5"/>
    <w:rsid w:val="00187D59"/>
    <w:rsid w:val="00187E9C"/>
    <w:rsid w:val="001903D0"/>
    <w:rsid w:val="0019048D"/>
    <w:rsid w:val="001906C1"/>
    <w:rsid w:val="00190895"/>
    <w:rsid w:val="001908A0"/>
    <w:rsid w:val="00190C2B"/>
    <w:rsid w:val="00190D09"/>
    <w:rsid w:val="00190E0B"/>
    <w:rsid w:val="001910E5"/>
    <w:rsid w:val="001913D3"/>
    <w:rsid w:val="001914A3"/>
    <w:rsid w:val="001915C2"/>
    <w:rsid w:val="00191D6B"/>
    <w:rsid w:val="00191E1C"/>
    <w:rsid w:val="0019208A"/>
    <w:rsid w:val="00192286"/>
    <w:rsid w:val="001923C9"/>
    <w:rsid w:val="00192E59"/>
    <w:rsid w:val="00192ECA"/>
    <w:rsid w:val="00193162"/>
    <w:rsid w:val="00193461"/>
    <w:rsid w:val="0019398A"/>
    <w:rsid w:val="00193C31"/>
    <w:rsid w:val="00193E63"/>
    <w:rsid w:val="00193E68"/>
    <w:rsid w:val="001940D7"/>
    <w:rsid w:val="0019411F"/>
    <w:rsid w:val="00194243"/>
    <w:rsid w:val="00194542"/>
    <w:rsid w:val="00194716"/>
    <w:rsid w:val="00194EB2"/>
    <w:rsid w:val="00195236"/>
    <w:rsid w:val="00195278"/>
    <w:rsid w:val="00195301"/>
    <w:rsid w:val="001954DF"/>
    <w:rsid w:val="001957D6"/>
    <w:rsid w:val="00195874"/>
    <w:rsid w:val="001959AA"/>
    <w:rsid w:val="00195FA6"/>
    <w:rsid w:val="00195FB0"/>
    <w:rsid w:val="00196146"/>
    <w:rsid w:val="001962E8"/>
    <w:rsid w:val="00196613"/>
    <w:rsid w:val="00196D4A"/>
    <w:rsid w:val="00196D9A"/>
    <w:rsid w:val="00196ED9"/>
    <w:rsid w:val="001970D4"/>
    <w:rsid w:val="00197340"/>
    <w:rsid w:val="001977C2"/>
    <w:rsid w:val="00197B76"/>
    <w:rsid w:val="00197C22"/>
    <w:rsid w:val="00197C6A"/>
    <w:rsid w:val="00197FF8"/>
    <w:rsid w:val="001A045B"/>
    <w:rsid w:val="001A074B"/>
    <w:rsid w:val="001A07F3"/>
    <w:rsid w:val="001A092A"/>
    <w:rsid w:val="001A0AB1"/>
    <w:rsid w:val="001A0BA2"/>
    <w:rsid w:val="001A1005"/>
    <w:rsid w:val="001A1020"/>
    <w:rsid w:val="001A1402"/>
    <w:rsid w:val="001A15CD"/>
    <w:rsid w:val="001A1AB8"/>
    <w:rsid w:val="001A1F8F"/>
    <w:rsid w:val="001A2392"/>
    <w:rsid w:val="001A2E0F"/>
    <w:rsid w:val="001A3B68"/>
    <w:rsid w:val="001A428F"/>
    <w:rsid w:val="001A4728"/>
    <w:rsid w:val="001A48DA"/>
    <w:rsid w:val="001A496C"/>
    <w:rsid w:val="001A4BFA"/>
    <w:rsid w:val="001A4C5A"/>
    <w:rsid w:val="001A510E"/>
    <w:rsid w:val="001A5117"/>
    <w:rsid w:val="001A5996"/>
    <w:rsid w:val="001A5BB7"/>
    <w:rsid w:val="001A5CDA"/>
    <w:rsid w:val="001A6AC4"/>
    <w:rsid w:val="001A6D8D"/>
    <w:rsid w:val="001A7303"/>
    <w:rsid w:val="001A7500"/>
    <w:rsid w:val="001A7716"/>
    <w:rsid w:val="001A7854"/>
    <w:rsid w:val="001A7859"/>
    <w:rsid w:val="001A7904"/>
    <w:rsid w:val="001B00A0"/>
    <w:rsid w:val="001B0311"/>
    <w:rsid w:val="001B08F3"/>
    <w:rsid w:val="001B0AAE"/>
    <w:rsid w:val="001B0B52"/>
    <w:rsid w:val="001B1110"/>
    <w:rsid w:val="001B12A3"/>
    <w:rsid w:val="001B1661"/>
    <w:rsid w:val="001B185E"/>
    <w:rsid w:val="001B1970"/>
    <w:rsid w:val="001B1A2A"/>
    <w:rsid w:val="001B1CAC"/>
    <w:rsid w:val="001B1EF8"/>
    <w:rsid w:val="001B1F1C"/>
    <w:rsid w:val="001B23ED"/>
    <w:rsid w:val="001B2856"/>
    <w:rsid w:val="001B2B49"/>
    <w:rsid w:val="001B2C13"/>
    <w:rsid w:val="001B2C6A"/>
    <w:rsid w:val="001B2CF4"/>
    <w:rsid w:val="001B2F82"/>
    <w:rsid w:val="001B3063"/>
    <w:rsid w:val="001B34DE"/>
    <w:rsid w:val="001B37AF"/>
    <w:rsid w:val="001B3A7C"/>
    <w:rsid w:val="001B3BCC"/>
    <w:rsid w:val="001B3E10"/>
    <w:rsid w:val="001B40BA"/>
    <w:rsid w:val="001B419D"/>
    <w:rsid w:val="001B4EFB"/>
    <w:rsid w:val="001B4FB0"/>
    <w:rsid w:val="001B4FC7"/>
    <w:rsid w:val="001B508C"/>
    <w:rsid w:val="001B53AB"/>
    <w:rsid w:val="001B5A3B"/>
    <w:rsid w:val="001B5BA8"/>
    <w:rsid w:val="001B5F19"/>
    <w:rsid w:val="001B5F31"/>
    <w:rsid w:val="001B63D0"/>
    <w:rsid w:val="001B661E"/>
    <w:rsid w:val="001B67B0"/>
    <w:rsid w:val="001B6922"/>
    <w:rsid w:val="001B6B17"/>
    <w:rsid w:val="001B6B19"/>
    <w:rsid w:val="001B6CA6"/>
    <w:rsid w:val="001B6CB5"/>
    <w:rsid w:val="001B718B"/>
    <w:rsid w:val="001B71A8"/>
    <w:rsid w:val="001B726A"/>
    <w:rsid w:val="001B79DA"/>
    <w:rsid w:val="001B7BF3"/>
    <w:rsid w:val="001B7F56"/>
    <w:rsid w:val="001B7FCB"/>
    <w:rsid w:val="001C0137"/>
    <w:rsid w:val="001C03D0"/>
    <w:rsid w:val="001C0478"/>
    <w:rsid w:val="001C07F5"/>
    <w:rsid w:val="001C08EC"/>
    <w:rsid w:val="001C09BF"/>
    <w:rsid w:val="001C179B"/>
    <w:rsid w:val="001C1DDB"/>
    <w:rsid w:val="001C20B3"/>
    <w:rsid w:val="001C2325"/>
    <w:rsid w:val="001C2341"/>
    <w:rsid w:val="001C2830"/>
    <w:rsid w:val="001C2AB3"/>
    <w:rsid w:val="001C2D5C"/>
    <w:rsid w:val="001C2E30"/>
    <w:rsid w:val="001C3137"/>
    <w:rsid w:val="001C330F"/>
    <w:rsid w:val="001C334E"/>
    <w:rsid w:val="001C3414"/>
    <w:rsid w:val="001C34CB"/>
    <w:rsid w:val="001C3510"/>
    <w:rsid w:val="001C3AAB"/>
    <w:rsid w:val="001C3BE3"/>
    <w:rsid w:val="001C3D48"/>
    <w:rsid w:val="001C4135"/>
    <w:rsid w:val="001C4223"/>
    <w:rsid w:val="001C43AC"/>
    <w:rsid w:val="001C45F7"/>
    <w:rsid w:val="001C472B"/>
    <w:rsid w:val="001C4892"/>
    <w:rsid w:val="001C498D"/>
    <w:rsid w:val="001C4F8C"/>
    <w:rsid w:val="001C51EB"/>
    <w:rsid w:val="001C53E5"/>
    <w:rsid w:val="001C540A"/>
    <w:rsid w:val="001C586F"/>
    <w:rsid w:val="001C58B8"/>
    <w:rsid w:val="001C58C9"/>
    <w:rsid w:val="001C5AD1"/>
    <w:rsid w:val="001C5CA5"/>
    <w:rsid w:val="001C6336"/>
    <w:rsid w:val="001C663B"/>
    <w:rsid w:val="001C711E"/>
    <w:rsid w:val="001C76CA"/>
    <w:rsid w:val="001C785D"/>
    <w:rsid w:val="001C7982"/>
    <w:rsid w:val="001C7B8C"/>
    <w:rsid w:val="001D03FC"/>
    <w:rsid w:val="001D0665"/>
    <w:rsid w:val="001D0AD8"/>
    <w:rsid w:val="001D0BE5"/>
    <w:rsid w:val="001D0F66"/>
    <w:rsid w:val="001D10D6"/>
    <w:rsid w:val="001D1276"/>
    <w:rsid w:val="001D1412"/>
    <w:rsid w:val="001D1463"/>
    <w:rsid w:val="001D1482"/>
    <w:rsid w:val="001D15D7"/>
    <w:rsid w:val="001D1A6C"/>
    <w:rsid w:val="001D2322"/>
    <w:rsid w:val="001D24D7"/>
    <w:rsid w:val="001D287B"/>
    <w:rsid w:val="001D2ABB"/>
    <w:rsid w:val="001D2BC4"/>
    <w:rsid w:val="001D36DC"/>
    <w:rsid w:val="001D38C7"/>
    <w:rsid w:val="001D3915"/>
    <w:rsid w:val="001D3AE0"/>
    <w:rsid w:val="001D3B88"/>
    <w:rsid w:val="001D4115"/>
    <w:rsid w:val="001D4208"/>
    <w:rsid w:val="001D4799"/>
    <w:rsid w:val="001D481B"/>
    <w:rsid w:val="001D4B75"/>
    <w:rsid w:val="001D4B87"/>
    <w:rsid w:val="001D4D59"/>
    <w:rsid w:val="001D4D9F"/>
    <w:rsid w:val="001D4FA9"/>
    <w:rsid w:val="001D4FCF"/>
    <w:rsid w:val="001D5164"/>
    <w:rsid w:val="001D5319"/>
    <w:rsid w:val="001D5366"/>
    <w:rsid w:val="001D537A"/>
    <w:rsid w:val="001D552C"/>
    <w:rsid w:val="001D5D94"/>
    <w:rsid w:val="001D5FF4"/>
    <w:rsid w:val="001D679B"/>
    <w:rsid w:val="001D693D"/>
    <w:rsid w:val="001D6991"/>
    <w:rsid w:val="001D6D73"/>
    <w:rsid w:val="001D713C"/>
    <w:rsid w:val="001D744B"/>
    <w:rsid w:val="001D7461"/>
    <w:rsid w:val="001D7DE0"/>
    <w:rsid w:val="001E00D7"/>
    <w:rsid w:val="001E023B"/>
    <w:rsid w:val="001E0337"/>
    <w:rsid w:val="001E060F"/>
    <w:rsid w:val="001E0A68"/>
    <w:rsid w:val="001E0B96"/>
    <w:rsid w:val="001E0C93"/>
    <w:rsid w:val="001E0E7E"/>
    <w:rsid w:val="001E16BD"/>
    <w:rsid w:val="001E1767"/>
    <w:rsid w:val="001E1D57"/>
    <w:rsid w:val="001E1F12"/>
    <w:rsid w:val="001E1F27"/>
    <w:rsid w:val="001E216E"/>
    <w:rsid w:val="001E23D4"/>
    <w:rsid w:val="001E2670"/>
    <w:rsid w:val="001E2886"/>
    <w:rsid w:val="001E2B00"/>
    <w:rsid w:val="001E2D97"/>
    <w:rsid w:val="001E2DF2"/>
    <w:rsid w:val="001E30E8"/>
    <w:rsid w:val="001E3607"/>
    <w:rsid w:val="001E36FE"/>
    <w:rsid w:val="001E39F5"/>
    <w:rsid w:val="001E39F9"/>
    <w:rsid w:val="001E3DA0"/>
    <w:rsid w:val="001E3F78"/>
    <w:rsid w:val="001E41F3"/>
    <w:rsid w:val="001E4382"/>
    <w:rsid w:val="001E4418"/>
    <w:rsid w:val="001E464D"/>
    <w:rsid w:val="001E46A6"/>
    <w:rsid w:val="001E4C59"/>
    <w:rsid w:val="001E4EFB"/>
    <w:rsid w:val="001E4F95"/>
    <w:rsid w:val="001E531C"/>
    <w:rsid w:val="001E53F1"/>
    <w:rsid w:val="001E558C"/>
    <w:rsid w:val="001E57E9"/>
    <w:rsid w:val="001E5991"/>
    <w:rsid w:val="001E65C4"/>
    <w:rsid w:val="001E66E6"/>
    <w:rsid w:val="001E692F"/>
    <w:rsid w:val="001E6933"/>
    <w:rsid w:val="001E6945"/>
    <w:rsid w:val="001E6B49"/>
    <w:rsid w:val="001E6C99"/>
    <w:rsid w:val="001E6F52"/>
    <w:rsid w:val="001E70E4"/>
    <w:rsid w:val="001E7468"/>
    <w:rsid w:val="001E792B"/>
    <w:rsid w:val="001E7CE9"/>
    <w:rsid w:val="001E7D7A"/>
    <w:rsid w:val="001E7F81"/>
    <w:rsid w:val="001F034A"/>
    <w:rsid w:val="001F04B5"/>
    <w:rsid w:val="001F09CC"/>
    <w:rsid w:val="001F0DDD"/>
    <w:rsid w:val="001F0FAE"/>
    <w:rsid w:val="001F112C"/>
    <w:rsid w:val="001F12D1"/>
    <w:rsid w:val="001F1300"/>
    <w:rsid w:val="001F1DAC"/>
    <w:rsid w:val="001F1E6C"/>
    <w:rsid w:val="001F229C"/>
    <w:rsid w:val="001F2531"/>
    <w:rsid w:val="001F2981"/>
    <w:rsid w:val="001F29EC"/>
    <w:rsid w:val="001F2B01"/>
    <w:rsid w:val="001F2C9D"/>
    <w:rsid w:val="001F2D30"/>
    <w:rsid w:val="001F2E33"/>
    <w:rsid w:val="001F3274"/>
    <w:rsid w:val="001F35DD"/>
    <w:rsid w:val="001F38D0"/>
    <w:rsid w:val="001F393A"/>
    <w:rsid w:val="001F3D38"/>
    <w:rsid w:val="001F3E4D"/>
    <w:rsid w:val="001F4785"/>
    <w:rsid w:val="001F49BC"/>
    <w:rsid w:val="001F4A77"/>
    <w:rsid w:val="001F4EBC"/>
    <w:rsid w:val="001F4F01"/>
    <w:rsid w:val="001F54BC"/>
    <w:rsid w:val="001F55A3"/>
    <w:rsid w:val="001F5625"/>
    <w:rsid w:val="001F564F"/>
    <w:rsid w:val="001F587A"/>
    <w:rsid w:val="001F5BBF"/>
    <w:rsid w:val="001F5C0E"/>
    <w:rsid w:val="001F5F60"/>
    <w:rsid w:val="001F628F"/>
    <w:rsid w:val="001F6470"/>
    <w:rsid w:val="001F64CB"/>
    <w:rsid w:val="001F6697"/>
    <w:rsid w:val="001F67E5"/>
    <w:rsid w:val="001F6844"/>
    <w:rsid w:val="001F732E"/>
    <w:rsid w:val="001F7335"/>
    <w:rsid w:val="001F780A"/>
    <w:rsid w:val="001F7AF9"/>
    <w:rsid w:val="002001F7"/>
    <w:rsid w:val="0020034E"/>
    <w:rsid w:val="00200689"/>
    <w:rsid w:val="002007F8"/>
    <w:rsid w:val="00200AE1"/>
    <w:rsid w:val="00200FAC"/>
    <w:rsid w:val="002016DD"/>
    <w:rsid w:val="00201AD3"/>
    <w:rsid w:val="00201B56"/>
    <w:rsid w:val="00201B60"/>
    <w:rsid w:val="00201C06"/>
    <w:rsid w:val="00201DEA"/>
    <w:rsid w:val="0020210C"/>
    <w:rsid w:val="00202767"/>
    <w:rsid w:val="00202938"/>
    <w:rsid w:val="0020305D"/>
    <w:rsid w:val="00203525"/>
    <w:rsid w:val="00203B48"/>
    <w:rsid w:val="00203B54"/>
    <w:rsid w:val="002041C1"/>
    <w:rsid w:val="0020458F"/>
    <w:rsid w:val="0020479D"/>
    <w:rsid w:val="00204839"/>
    <w:rsid w:val="00204991"/>
    <w:rsid w:val="00204C46"/>
    <w:rsid w:val="0020501A"/>
    <w:rsid w:val="00205107"/>
    <w:rsid w:val="002054AB"/>
    <w:rsid w:val="00205532"/>
    <w:rsid w:val="00205B71"/>
    <w:rsid w:val="00205C7F"/>
    <w:rsid w:val="002060B5"/>
    <w:rsid w:val="0020619C"/>
    <w:rsid w:val="0020629D"/>
    <w:rsid w:val="00206800"/>
    <w:rsid w:val="00206AF2"/>
    <w:rsid w:val="00207117"/>
    <w:rsid w:val="00207546"/>
    <w:rsid w:val="002077D2"/>
    <w:rsid w:val="00207A57"/>
    <w:rsid w:val="00207CC2"/>
    <w:rsid w:val="00207D4E"/>
    <w:rsid w:val="00207DE2"/>
    <w:rsid w:val="00207DEF"/>
    <w:rsid w:val="00207F49"/>
    <w:rsid w:val="002100BA"/>
    <w:rsid w:val="002101A4"/>
    <w:rsid w:val="002104BD"/>
    <w:rsid w:val="002109F9"/>
    <w:rsid w:val="00210D8D"/>
    <w:rsid w:val="00210DDE"/>
    <w:rsid w:val="002110F2"/>
    <w:rsid w:val="00211496"/>
    <w:rsid w:val="00211706"/>
    <w:rsid w:val="00211819"/>
    <w:rsid w:val="002119F7"/>
    <w:rsid w:val="00211A92"/>
    <w:rsid w:val="00211F7B"/>
    <w:rsid w:val="002120DB"/>
    <w:rsid w:val="00212902"/>
    <w:rsid w:val="00212C21"/>
    <w:rsid w:val="00212CC3"/>
    <w:rsid w:val="00212D15"/>
    <w:rsid w:val="00212D72"/>
    <w:rsid w:val="00212F78"/>
    <w:rsid w:val="00213052"/>
    <w:rsid w:val="0021322F"/>
    <w:rsid w:val="002134E6"/>
    <w:rsid w:val="00213777"/>
    <w:rsid w:val="002137D2"/>
    <w:rsid w:val="00213873"/>
    <w:rsid w:val="0021401A"/>
    <w:rsid w:val="002140A8"/>
    <w:rsid w:val="00214100"/>
    <w:rsid w:val="00214440"/>
    <w:rsid w:val="00214714"/>
    <w:rsid w:val="0021499A"/>
    <w:rsid w:val="00214B49"/>
    <w:rsid w:val="00214BB8"/>
    <w:rsid w:val="00214D16"/>
    <w:rsid w:val="00214E1F"/>
    <w:rsid w:val="00215132"/>
    <w:rsid w:val="002151F2"/>
    <w:rsid w:val="002153AD"/>
    <w:rsid w:val="002154A2"/>
    <w:rsid w:val="002156C8"/>
    <w:rsid w:val="00215846"/>
    <w:rsid w:val="00215936"/>
    <w:rsid w:val="002159C3"/>
    <w:rsid w:val="00215DA0"/>
    <w:rsid w:val="00215E46"/>
    <w:rsid w:val="00216063"/>
    <w:rsid w:val="0021611C"/>
    <w:rsid w:val="002164BA"/>
    <w:rsid w:val="002164CC"/>
    <w:rsid w:val="00216725"/>
    <w:rsid w:val="002168DF"/>
    <w:rsid w:val="002173D7"/>
    <w:rsid w:val="002174DA"/>
    <w:rsid w:val="00217878"/>
    <w:rsid w:val="00217C9C"/>
    <w:rsid w:val="00217FA4"/>
    <w:rsid w:val="00220377"/>
    <w:rsid w:val="0022060E"/>
    <w:rsid w:val="002207C9"/>
    <w:rsid w:val="00220CCA"/>
    <w:rsid w:val="00220FB6"/>
    <w:rsid w:val="00221096"/>
    <w:rsid w:val="0022155F"/>
    <w:rsid w:val="0022192D"/>
    <w:rsid w:val="00221A8F"/>
    <w:rsid w:val="00221D5A"/>
    <w:rsid w:val="00221D7B"/>
    <w:rsid w:val="0022215B"/>
    <w:rsid w:val="002226ED"/>
    <w:rsid w:val="00222C79"/>
    <w:rsid w:val="00223231"/>
    <w:rsid w:val="0022345E"/>
    <w:rsid w:val="002234B1"/>
    <w:rsid w:val="00223526"/>
    <w:rsid w:val="00223547"/>
    <w:rsid w:val="002235AF"/>
    <w:rsid w:val="002237A0"/>
    <w:rsid w:val="00223B06"/>
    <w:rsid w:val="00224143"/>
    <w:rsid w:val="00224176"/>
    <w:rsid w:val="0022419A"/>
    <w:rsid w:val="002242D4"/>
    <w:rsid w:val="0022431B"/>
    <w:rsid w:val="002244EE"/>
    <w:rsid w:val="0022475E"/>
    <w:rsid w:val="0022490F"/>
    <w:rsid w:val="00224C85"/>
    <w:rsid w:val="002254A0"/>
    <w:rsid w:val="00225589"/>
    <w:rsid w:val="002256CA"/>
    <w:rsid w:val="00225868"/>
    <w:rsid w:val="0022589C"/>
    <w:rsid w:val="00225D5E"/>
    <w:rsid w:val="00225FB4"/>
    <w:rsid w:val="0022632C"/>
    <w:rsid w:val="00226413"/>
    <w:rsid w:val="00226874"/>
    <w:rsid w:val="00226B09"/>
    <w:rsid w:val="00226B7A"/>
    <w:rsid w:val="0022741E"/>
    <w:rsid w:val="002274F9"/>
    <w:rsid w:val="00227571"/>
    <w:rsid w:val="00227650"/>
    <w:rsid w:val="00227B64"/>
    <w:rsid w:val="00227BC3"/>
    <w:rsid w:val="00227CE9"/>
    <w:rsid w:val="00227D5A"/>
    <w:rsid w:val="00227EF3"/>
    <w:rsid w:val="0023047D"/>
    <w:rsid w:val="00230573"/>
    <w:rsid w:val="00230604"/>
    <w:rsid w:val="0023091D"/>
    <w:rsid w:val="00230E19"/>
    <w:rsid w:val="002310ED"/>
    <w:rsid w:val="00231234"/>
    <w:rsid w:val="0023136D"/>
    <w:rsid w:val="00231450"/>
    <w:rsid w:val="00231D6D"/>
    <w:rsid w:val="00231ECC"/>
    <w:rsid w:val="00232155"/>
    <w:rsid w:val="00232260"/>
    <w:rsid w:val="0023229A"/>
    <w:rsid w:val="0023230A"/>
    <w:rsid w:val="002323C8"/>
    <w:rsid w:val="002324E6"/>
    <w:rsid w:val="002326D1"/>
    <w:rsid w:val="002326FF"/>
    <w:rsid w:val="00232B56"/>
    <w:rsid w:val="00232BBE"/>
    <w:rsid w:val="00232E6D"/>
    <w:rsid w:val="002330BC"/>
    <w:rsid w:val="002335BA"/>
    <w:rsid w:val="00233657"/>
    <w:rsid w:val="00233695"/>
    <w:rsid w:val="002338C2"/>
    <w:rsid w:val="00233B4A"/>
    <w:rsid w:val="0023408A"/>
    <w:rsid w:val="00234440"/>
    <w:rsid w:val="002345BF"/>
    <w:rsid w:val="00234629"/>
    <w:rsid w:val="002347B1"/>
    <w:rsid w:val="00234CAC"/>
    <w:rsid w:val="00234D40"/>
    <w:rsid w:val="00234E85"/>
    <w:rsid w:val="00234FED"/>
    <w:rsid w:val="002357DC"/>
    <w:rsid w:val="00235D8F"/>
    <w:rsid w:val="002364AD"/>
    <w:rsid w:val="00236972"/>
    <w:rsid w:val="00236AEC"/>
    <w:rsid w:val="00236B5A"/>
    <w:rsid w:val="00236DC7"/>
    <w:rsid w:val="00236FD1"/>
    <w:rsid w:val="002374CC"/>
    <w:rsid w:val="002375AC"/>
    <w:rsid w:val="0023764F"/>
    <w:rsid w:val="0023770F"/>
    <w:rsid w:val="00237712"/>
    <w:rsid w:val="00237CB6"/>
    <w:rsid w:val="00237ECF"/>
    <w:rsid w:val="00240401"/>
    <w:rsid w:val="00240572"/>
    <w:rsid w:val="00240A68"/>
    <w:rsid w:val="00240D18"/>
    <w:rsid w:val="00240DA0"/>
    <w:rsid w:val="0024175E"/>
    <w:rsid w:val="002418DA"/>
    <w:rsid w:val="00241BAC"/>
    <w:rsid w:val="00241C6C"/>
    <w:rsid w:val="002421F2"/>
    <w:rsid w:val="00242372"/>
    <w:rsid w:val="00242811"/>
    <w:rsid w:val="00242B9C"/>
    <w:rsid w:val="00242BAD"/>
    <w:rsid w:val="00242DBE"/>
    <w:rsid w:val="00243131"/>
    <w:rsid w:val="00243278"/>
    <w:rsid w:val="0024332C"/>
    <w:rsid w:val="002435E9"/>
    <w:rsid w:val="0024387A"/>
    <w:rsid w:val="00244061"/>
    <w:rsid w:val="00244266"/>
    <w:rsid w:val="002443DB"/>
    <w:rsid w:val="00244A4E"/>
    <w:rsid w:val="00244C18"/>
    <w:rsid w:val="00244C7B"/>
    <w:rsid w:val="0024500E"/>
    <w:rsid w:val="00245842"/>
    <w:rsid w:val="00245B96"/>
    <w:rsid w:val="002462DD"/>
    <w:rsid w:val="002467C8"/>
    <w:rsid w:val="00246A84"/>
    <w:rsid w:val="00246E90"/>
    <w:rsid w:val="002470FE"/>
    <w:rsid w:val="002473C0"/>
    <w:rsid w:val="002477D6"/>
    <w:rsid w:val="00247AFC"/>
    <w:rsid w:val="00247B17"/>
    <w:rsid w:val="00247F2E"/>
    <w:rsid w:val="00250162"/>
    <w:rsid w:val="0025048D"/>
    <w:rsid w:val="00250977"/>
    <w:rsid w:val="00250A94"/>
    <w:rsid w:val="00250E7C"/>
    <w:rsid w:val="00250FA3"/>
    <w:rsid w:val="0025100B"/>
    <w:rsid w:val="00251284"/>
    <w:rsid w:val="00251361"/>
    <w:rsid w:val="0025162C"/>
    <w:rsid w:val="0025177C"/>
    <w:rsid w:val="002517AD"/>
    <w:rsid w:val="002517B1"/>
    <w:rsid w:val="0025184D"/>
    <w:rsid w:val="00251D9B"/>
    <w:rsid w:val="00251DDE"/>
    <w:rsid w:val="00251E2A"/>
    <w:rsid w:val="00251EED"/>
    <w:rsid w:val="00251FEF"/>
    <w:rsid w:val="00252051"/>
    <w:rsid w:val="002522C3"/>
    <w:rsid w:val="002523C6"/>
    <w:rsid w:val="00252418"/>
    <w:rsid w:val="002524E9"/>
    <w:rsid w:val="00252C35"/>
    <w:rsid w:val="00252CBB"/>
    <w:rsid w:val="002532EE"/>
    <w:rsid w:val="00253436"/>
    <w:rsid w:val="00253448"/>
    <w:rsid w:val="00253461"/>
    <w:rsid w:val="00253522"/>
    <w:rsid w:val="0025352D"/>
    <w:rsid w:val="002535D9"/>
    <w:rsid w:val="0025372B"/>
    <w:rsid w:val="002539BA"/>
    <w:rsid w:val="00253BD4"/>
    <w:rsid w:val="00253F1D"/>
    <w:rsid w:val="0025429D"/>
    <w:rsid w:val="002543A5"/>
    <w:rsid w:val="00254404"/>
    <w:rsid w:val="0025443B"/>
    <w:rsid w:val="0025466A"/>
    <w:rsid w:val="00254685"/>
    <w:rsid w:val="00254829"/>
    <w:rsid w:val="00254C4E"/>
    <w:rsid w:val="00255006"/>
    <w:rsid w:val="0025501D"/>
    <w:rsid w:val="00255343"/>
    <w:rsid w:val="00255742"/>
    <w:rsid w:val="002558E6"/>
    <w:rsid w:val="00255BFF"/>
    <w:rsid w:val="002563CE"/>
    <w:rsid w:val="002564D1"/>
    <w:rsid w:val="00256646"/>
    <w:rsid w:val="00256A31"/>
    <w:rsid w:val="00256A9D"/>
    <w:rsid w:val="00256B33"/>
    <w:rsid w:val="00256BE1"/>
    <w:rsid w:val="00256D1C"/>
    <w:rsid w:val="00257011"/>
    <w:rsid w:val="00257081"/>
    <w:rsid w:val="00257254"/>
    <w:rsid w:val="002576BB"/>
    <w:rsid w:val="002578EE"/>
    <w:rsid w:val="002579B2"/>
    <w:rsid w:val="00257A90"/>
    <w:rsid w:val="00257B3B"/>
    <w:rsid w:val="00257B80"/>
    <w:rsid w:val="00257FA6"/>
    <w:rsid w:val="00257FE2"/>
    <w:rsid w:val="00260228"/>
    <w:rsid w:val="00260408"/>
    <w:rsid w:val="002605EC"/>
    <w:rsid w:val="00260613"/>
    <w:rsid w:val="00260744"/>
    <w:rsid w:val="00260956"/>
    <w:rsid w:val="002609CB"/>
    <w:rsid w:val="00260CC9"/>
    <w:rsid w:val="00261010"/>
    <w:rsid w:val="0026144D"/>
    <w:rsid w:val="00261C07"/>
    <w:rsid w:val="0026247A"/>
    <w:rsid w:val="00262C0C"/>
    <w:rsid w:val="00262C65"/>
    <w:rsid w:val="00262FC2"/>
    <w:rsid w:val="002633D1"/>
    <w:rsid w:val="002633EC"/>
    <w:rsid w:val="00263558"/>
    <w:rsid w:val="00263A58"/>
    <w:rsid w:val="00263DE3"/>
    <w:rsid w:val="00263F34"/>
    <w:rsid w:val="002643FE"/>
    <w:rsid w:val="002646E3"/>
    <w:rsid w:val="002652FE"/>
    <w:rsid w:val="00265788"/>
    <w:rsid w:val="0026578E"/>
    <w:rsid w:val="0026631A"/>
    <w:rsid w:val="00266377"/>
    <w:rsid w:val="002665E0"/>
    <w:rsid w:val="00266776"/>
    <w:rsid w:val="00266A23"/>
    <w:rsid w:val="00266B48"/>
    <w:rsid w:val="00266E7B"/>
    <w:rsid w:val="00266F4E"/>
    <w:rsid w:val="0026728A"/>
    <w:rsid w:val="00267364"/>
    <w:rsid w:val="0026739B"/>
    <w:rsid w:val="0026767C"/>
    <w:rsid w:val="0026773E"/>
    <w:rsid w:val="0026780B"/>
    <w:rsid w:val="0026782C"/>
    <w:rsid w:val="0026798D"/>
    <w:rsid w:val="00267A90"/>
    <w:rsid w:val="00270C21"/>
    <w:rsid w:val="00271651"/>
    <w:rsid w:val="0027186E"/>
    <w:rsid w:val="002718F8"/>
    <w:rsid w:val="00271EE0"/>
    <w:rsid w:val="00271F79"/>
    <w:rsid w:val="00271FE3"/>
    <w:rsid w:val="002724D8"/>
    <w:rsid w:val="00272756"/>
    <w:rsid w:val="00272B13"/>
    <w:rsid w:val="00272BE0"/>
    <w:rsid w:val="00272C20"/>
    <w:rsid w:val="00272D52"/>
    <w:rsid w:val="00273104"/>
    <w:rsid w:val="002732FD"/>
    <w:rsid w:val="00273308"/>
    <w:rsid w:val="002735D5"/>
    <w:rsid w:val="002735EC"/>
    <w:rsid w:val="00273A31"/>
    <w:rsid w:val="00273A89"/>
    <w:rsid w:val="00273D38"/>
    <w:rsid w:val="0027412B"/>
    <w:rsid w:val="00274217"/>
    <w:rsid w:val="00274483"/>
    <w:rsid w:val="00274611"/>
    <w:rsid w:val="00274B31"/>
    <w:rsid w:val="00274BAE"/>
    <w:rsid w:val="00274CDC"/>
    <w:rsid w:val="00274DF1"/>
    <w:rsid w:val="00274FEA"/>
    <w:rsid w:val="002751D5"/>
    <w:rsid w:val="00275351"/>
    <w:rsid w:val="002755AB"/>
    <w:rsid w:val="00275751"/>
    <w:rsid w:val="0027595B"/>
    <w:rsid w:val="00275AFD"/>
    <w:rsid w:val="00275B70"/>
    <w:rsid w:val="00275B78"/>
    <w:rsid w:val="0027691E"/>
    <w:rsid w:val="00276B64"/>
    <w:rsid w:val="00276B83"/>
    <w:rsid w:val="00276BDE"/>
    <w:rsid w:val="00276E3E"/>
    <w:rsid w:val="00277018"/>
    <w:rsid w:val="0027704E"/>
    <w:rsid w:val="00277240"/>
    <w:rsid w:val="002773F0"/>
    <w:rsid w:val="00277464"/>
    <w:rsid w:val="00277610"/>
    <w:rsid w:val="002777D7"/>
    <w:rsid w:val="00277A23"/>
    <w:rsid w:val="00277DB5"/>
    <w:rsid w:val="00280024"/>
    <w:rsid w:val="002800C3"/>
    <w:rsid w:val="0028013C"/>
    <w:rsid w:val="00280223"/>
    <w:rsid w:val="00280270"/>
    <w:rsid w:val="0028080D"/>
    <w:rsid w:val="0028085E"/>
    <w:rsid w:val="00280E4B"/>
    <w:rsid w:val="00281177"/>
    <w:rsid w:val="002811A4"/>
    <w:rsid w:val="002811B3"/>
    <w:rsid w:val="002812DE"/>
    <w:rsid w:val="002815B4"/>
    <w:rsid w:val="0028166C"/>
    <w:rsid w:val="00281CBA"/>
    <w:rsid w:val="00281EF5"/>
    <w:rsid w:val="00281F85"/>
    <w:rsid w:val="002824F4"/>
    <w:rsid w:val="0028257E"/>
    <w:rsid w:val="00282854"/>
    <w:rsid w:val="00282B6D"/>
    <w:rsid w:val="00282EB3"/>
    <w:rsid w:val="00282F01"/>
    <w:rsid w:val="0028337C"/>
    <w:rsid w:val="002834E5"/>
    <w:rsid w:val="0028380E"/>
    <w:rsid w:val="00283AAA"/>
    <w:rsid w:val="00283B6C"/>
    <w:rsid w:val="00283E67"/>
    <w:rsid w:val="00283F02"/>
    <w:rsid w:val="00284018"/>
    <w:rsid w:val="00284158"/>
    <w:rsid w:val="002842A7"/>
    <w:rsid w:val="00284350"/>
    <w:rsid w:val="00284558"/>
    <w:rsid w:val="002847BF"/>
    <w:rsid w:val="002849FF"/>
    <w:rsid w:val="00284C91"/>
    <w:rsid w:val="00284CDB"/>
    <w:rsid w:val="00284CF1"/>
    <w:rsid w:val="00284D7B"/>
    <w:rsid w:val="0028523B"/>
    <w:rsid w:val="002852DB"/>
    <w:rsid w:val="0028530C"/>
    <w:rsid w:val="00285345"/>
    <w:rsid w:val="00285D18"/>
    <w:rsid w:val="00285F27"/>
    <w:rsid w:val="00285F53"/>
    <w:rsid w:val="0028607E"/>
    <w:rsid w:val="00286CCD"/>
    <w:rsid w:val="00286E1C"/>
    <w:rsid w:val="00287007"/>
    <w:rsid w:val="002871CA"/>
    <w:rsid w:val="00287A7A"/>
    <w:rsid w:val="00287B6C"/>
    <w:rsid w:val="00287B99"/>
    <w:rsid w:val="00287F55"/>
    <w:rsid w:val="00287FBB"/>
    <w:rsid w:val="00290212"/>
    <w:rsid w:val="0029026E"/>
    <w:rsid w:val="002902D2"/>
    <w:rsid w:val="0029052E"/>
    <w:rsid w:val="00290618"/>
    <w:rsid w:val="00290649"/>
    <w:rsid w:val="00290755"/>
    <w:rsid w:val="0029078E"/>
    <w:rsid w:val="00290C8C"/>
    <w:rsid w:val="00290F72"/>
    <w:rsid w:val="00291254"/>
    <w:rsid w:val="0029142D"/>
    <w:rsid w:val="002915DC"/>
    <w:rsid w:val="002915F8"/>
    <w:rsid w:val="00291A26"/>
    <w:rsid w:val="00291E50"/>
    <w:rsid w:val="00291F2F"/>
    <w:rsid w:val="00291F4C"/>
    <w:rsid w:val="00291F89"/>
    <w:rsid w:val="00292149"/>
    <w:rsid w:val="0029236A"/>
    <w:rsid w:val="00292716"/>
    <w:rsid w:val="00292DB4"/>
    <w:rsid w:val="00293076"/>
    <w:rsid w:val="002932DE"/>
    <w:rsid w:val="0029371B"/>
    <w:rsid w:val="00293766"/>
    <w:rsid w:val="00293878"/>
    <w:rsid w:val="002938E2"/>
    <w:rsid w:val="00293B4F"/>
    <w:rsid w:val="00293B5F"/>
    <w:rsid w:val="00293CD1"/>
    <w:rsid w:val="00293EB0"/>
    <w:rsid w:val="00293EB1"/>
    <w:rsid w:val="00294031"/>
    <w:rsid w:val="002940C0"/>
    <w:rsid w:val="002946E2"/>
    <w:rsid w:val="0029492E"/>
    <w:rsid w:val="00294B3D"/>
    <w:rsid w:val="00295421"/>
    <w:rsid w:val="002955BB"/>
    <w:rsid w:val="002958FE"/>
    <w:rsid w:val="00295B41"/>
    <w:rsid w:val="00295D01"/>
    <w:rsid w:val="002960B9"/>
    <w:rsid w:val="00296195"/>
    <w:rsid w:val="00296853"/>
    <w:rsid w:val="00296878"/>
    <w:rsid w:val="0029693C"/>
    <w:rsid w:val="00296A1E"/>
    <w:rsid w:val="00296E94"/>
    <w:rsid w:val="00297187"/>
    <w:rsid w:val="002971FD"/>
    <w:rsid w:val="00297250"/>
    <w:rsid w:val="00297749"/>
    <w:rsid w:val="002977F1"/>
    <w:rsid w:val="002979A1"/>
    <w:rsid w:val="00297C45"/>
    <w:rsid w:val="002A02EB"/>
    <w:rsid w:val="002A0361"/>
    <w:rsid w:val="002A07C9"/>
    <w:rsid w:val="002A07D8"/>
    <w:rsid w:val="002A0B64"/>
    <w:rsid w:val="002A0C91"/>
    <w:rsid w:val="002A10B0"/>
    <w:rsid w:val="002A1336"/>
    <w:rsid w:val="002A19A6"/>
    <w:rsid w:val="002A1E35"/>
    <w:rsid w:val="002A2024"/>
    <w:rsid w:val="002A29F7"/>
    <w:rsid w:val="002A2AFE"/>
    <w:rsid w:val="002A2C8B"/>
    <w:rsid w:val="002A2DFD"/>
    <w:rsid w:val="002A2E6D"/>
    <w:rsid w:val="002A2FE6"/>
    <w:rsid w:val="002A36F6"/>
    <w:rsid w:val="002A3A01"/>
    <w:rsid w:val="002A3A7C"/>
    <w:rsid w:val="002A3AED"/>
    <w:rsid w:val="002A3B18"/>
    <w:rsid w:val="002A3B92"/>
    <w:rsid w:val="002A3E55"/>
    <w:rsid w:val="002A3F63"/>
    <w:rsid w:val="002A40A8"/>
    <w:rsid w:val="002A413B"/>
    <w:rsid w:val="002A47CD"/>
    <w:rsid w:val="002A47CE"/>
    <w:rsid w:val="002A47DB"/>
    <w:rsid w:val="002A5116"/>
    <w:rsid w:val="002A538C"/>
    <w:rsid w:val="002A567B"/>
    <w:rsid w:val="002A56B9"/>
    <w:rsid w:val="002A59B9"/>
    <w:rsid w:val="002A5A18"/>
    <w:rsid w:val="002A5B09"/>
    <w:rsid w:val="002A5B77"/>
    <w:rsid w:val="002A5D8F"/>
    <w:rsid w:val="002A5E30"/>
    <w:rsid w:val="002A6406"/>
    <w:rsid w:val="002A658F"/>
    <w:rsid w:val="002A6A3B"/>
    <w:rsid w:val="002A6D4D"/>
    <w:rsid w:val="002A703E"/>
    <w:rsid w:val="002A7705"/>
    <w:rsid w:val="002A7CAB"/>
    <w:rsid w:val="002A7E05"/>
    <w:rsid w:val="002A7E17"/>
    <w:rsid w:val="002B001F"/>
    <w:rsid w:val="002B05EA"/>
    <w:rsid w:val="002B0600"/>
    <w:rsid w:val="002B0A91"/>
    <w:rsid w:val="002B0CA5"/>
    <w:rsid w:val="002B0E70"/>
    <w:rsid w:val="002B107C"/>
    <w:rsid w:val="002B1276"/>
    <w:rsid w:val="002B233D"/>
    <w:rsid w:val="002B269A"/>
    <w:rsid w:val="002B2A12"/>
    <w:rsid w:val="002B2DC3"/>
    <w:rsid w:val="002B3054"/>
    <w:rsid w:val="002B353A"/>
    <w:rsid w:val="002B358A"/>
    <w:rsid w:val="002B3A7E"/>
    <w:rsid w:val="002B3CD6"/>
    <w:rsid w:val="002B3D7B"/>
    <w:rsid w:val="002B3E6E"/>
    <w:rsid w:val="002B3F7A"/>
    <w:rsid w:val="002B3FA9"/>
    <w:rsid w:val="002B4479"/>
    <w:rsid w:val="002B4524"/>
    <w:rsid w:val="002B4592"/>
    <w:rsid w:val="002B461C"/>
    <w:rsid w:val="002B47EF"/>
    <w:rsid w:val="002B4E1D"/>
    <w:rsid w:val="002B4F91"/>
    <w:rsid w:val="002B55D9"/>
    <w:rsid w:val="002B57B3"/>
    <w:rsid w:val="002B57BE"/>
    <w:rsid w:val="002B58F5"/>
    <w:rsid w:val="002B5B64"/>
    <w:rsid w:val="002B5BE3"/>
    <w:rsid w:val="002B5CAB"/>
    <w:rsid w:val="002B5D4C"/>
    <w:rsid w:val="002B6156"/>
    <w:rsid w:val="002B658B"/>
    <w:rsid w:val="002B68A9"/>
    <w:rsid w:val="002B6E1C"/>
    <w:rsid w:val="002B6F85"/>
    <w:rsid w:val="002B7478"/>
    <w:rsid w:val="002B771C"/>
    <w:rsid w:val="002B77ED"/>
    <w:rsid w:val="002B7ABA"/>
    <w:rsid w:val="002B7D30"/>
    <w:rsid w:val="002B7F65"/>
    <w:rsid w:val="002C04BC"/>
    <w:rsid w:val="002C0511"/>
    <w:rsid w:val="002C05DC"/>
    <w:rsid w:val="002C083E"/>
    <w:rsid w:val="002C094F"/>
    <w:rsid w:val="002C0D50"/>
    <w:rsid w:val="002C1132"/>
    <w:rsid w:val="002C1264"/>
    <w:rsid w:val="002C12D9"/>
    <w:rsid w:val="002C135B"/>
    <w:rsid w:val="002C183A"/>
    <w:rsid w:val="002C1960"/>
    <w:rsid w:val="002C19AA"/>
    <w:rsid w:val="002C1A69"/>
    <w:rsid w:val="002C2560"/>
    <w:rsid w:val="002C25B0"/>
    <w:rsid w:val="002C2AF2"/>
    <w:rsid w:val="002C2EF0"/>
    <w:rsid w:val="002C2FCA"/>
    <w:rsid w:val="002C3044"/>
    <w:rsid w:val="002C31C3"/>
    <w:rsid w:val="002C385D"/>
    <w:rsid w:val="002C390D"/>
    <w:rsid w:val="002C3AB9"/>
    <w:rsid w:val="002C3CE9"/>
    <w:rsid w:val="002C451F"/>
    <w:rsid w:val="002C4866"/>
    <w:rsid w:val="002C5384"/>
    <w:rsid w:val="002C54A6"/>
    <w:rsid w:val="002C57A0"/>
    <w:rsid w:val="002C5BE0"/>
    <w:rsid w:val="002C5D3A"/>
    <w:rsid w:val="002C5E28"/>
    <w:rsid w:val="002C6226"/>
    <w:rsid w:val="002C62E1"/>
    <w:rsid w:val="002C6319"/>
    <w:rsid w:val="002C651A"/>
    <w:rsid w:val="002C6576"/>
    <w:rsid w:val="002C6792"/>
    <w:rsid w:val="002C6EF5"/>
    <w:rsid w:val="002C7097"/>
    <w:rsid w:val="002C7232"/>
    <w:rsid w:val="002C7265"/>
    <w:rsid w:val="002C7317"/>
    <w:rsid w:val="002C781F"/>
    <w:rsid w:val="002C7944"/>
    <w:rsid w:val="002C7AEA"/>
    <w:rsid w:val="002C7E22"/>
    <w:rsid w:val="002C7E52"/>
    <w:rsid w:val="002C7FC5"/>
    <w:rsid w:val="002D035D"/>
    <w:rsid w:val="002D06CA"/>
    <w:rsid w:val="002D07FF"/>
    <w:rsid w:val="002D0835"/>
    <w:rsid w:val="002D0A48"/>
    <w:rsid w:val="002D14B7"/>
    <w:rsid w:val="002D161A"/>
    <w:rsid w:val="002D16B2"/>
    <w:rsid w:val="002D19CD"/>
    <w:rsid w:val="002D1EB6"/>
    <w:rsid w:val="002D1FAD"/>
    <w:rsid w:val="002D214E"/>
    <w:rsid w:val="002D221C"/>
    <w:rsid w:val="002D2411"/>
    <w:rsid w:val="002D25CC"/>
    <w:rsid w:val="002D29BA"/>
    <w:rsid w:val="002D2ABE"/>
    <w:rsid w:val="002D2E72"/>
    <w:rsid w:val="002D3214"/>
    <w:rsid w:val="002D32D5"/>
    <w:rsid w:val="002D34CE"/>
    <w:rsid w:val="002D3A62"/>
    <w:rsid w:val="002D3AC1"/>
    <w:rsid w:val="002D3C30"/>
    <w:rsid w:val="002D3CAC"/>
    <w:rsid w:val="002D40FB"/>
    <w:rsid w:val="002D4674"/>
    <w:rsid w:val="002D48C7"/>
    <w:rsid w:val="002D4D2F"/>
    <w:rsid w:val="002D4ECD"/>
    <w:rsid w:val="002D5582"/>
    <w:rsid w:val="002D5D60"/>
    <w:rsid w:val="002D616E"/>
    <w:rsid w:val="002D63BA"/>
    <w:rsid w:val="002D67DC"/>
    <w:rsid w:val="002D688F"/>
    <w:rsid w:val="002D6DD7"/>
    <w:rsid w:val="002D6F25"/>
    <w:rsid w:val="002D7234"/>
    <w:rsid w:val="002D7E7E"/>
    <w:rsid w:val="002E00BA"/>
    <w:rsid w:val="002E01F2"/>
    <w:rsid w:val="002E02CA"/>
    <w:rsid w:val="002E057D"/>
    <w:rsid w:val="002E06C1"/>
    <w:rsid w:val="002E0B7D"/>
    <w:rsid w:val="002E0C1E"/>
    <w:rsid w:val="002E1180"/>
    <w:rsid w:val="002E11A5"/>
    <w:rsid w:val="002E11E5"/>
    <w:rsid w:val="002E16BD"/>
    <w:rsid w:val="002E1A03"/>
    <w:rsid w:val="002E2136"/>
    <w:rsid w:val="002E26F2"/>
    <w:rsid w:val="002E2A63"/>
    <w:rsid w:val="002E317B"/>
    <w:rsid w:val="002E340E"/>
    <w:rsid w:val="002E34FA"/>
    <w:rsid w:val="002E37F0"/>
    <w:rsid w:val="002E3B33"/>
    <w:rsid w:val="002E3B5F"/>
    <w:rsid w:val="002E3BB0"/>
    <w:rsid w:val="002E3C82"/>
    <w:rsid w:val="002E3D1D"/>
    <w:rsid w:val="002E3E65"/>
    <w:rsid w:val="002E4156"/>
    <w:rsid w:val="002E446D"/>
    <w:rsid w:val="002E4911"/>
    <w:rsid w:val="002E4A3D"/>
    <w:rsid w:val="002E4A8D"/>
    <w:rsid w:val="002E4A9E"/>
    <w:rsid w:val="002E4BBD"/>
    <w:rsid w:val="002E4DC9"/>
    <w:rsid w:val="002E4DD8"/>
    <w:rsid w:val="002E4E08"/>
    <w:rsid w:val="002E4FDE"/>
    <w:rsid w:val="002E4FE3"/>
    <w:rsid w:val="002E504D"/>
    <w:rsid w:val="002E5221"/>
    <w:rsid w:val="002E56DB"/>
    <w:rsid w:val="002E5A5A"/>
    <w:rsid w:val="002E5C00"/>
    <w:rsid w:val="002E5CE5"/>
    <w:rsid w:val="002E5E09"/>
    <w:rsid w:val="002E5F72"/>
    <w:rsid w:val="002E6619"/>
    <w:rsid w:val="002E674A"/>
    <w:rsid w:val="002E6B33"/>
    <w:rsid w:val="002E6BE5"/>
    <w:rsid w:val="002E717C"/>
    <w:rsid w:val="002E729B"/>
    <w:rsid w:val="002E788E"/>
    <w:rsid w:val="002E79AC"/>
    <w:rsid w:val="002E79AD"/>
    <w:rsid w:val="002E7AB1"/>
    <w:rsid w:val="002E7B7C"/>
    <w:rsid w:val="002E7C0E"/>
    <w:rsid w:val="002E7DC9"/>
    <w:rsid w:val="002E7E82"/>
    <w:rsid w:val="002F0071"/>
    <w:rsid w:val="002F0087"/>
    <w:rsid w:val="002F03FC"/>
    <w:rsid w:val="002F06CC"/>
    <w:rsid w:val="002F083E"/>
    <w:rsid w:val="002F09F2"/>
    <w:rsid w:val="002F0E41"/>
    <w:rsid w:val="002F0FC7"/>
    <w:rsid w:val="002F126F"/>
    <w:rsid w:val="002F1310"/>
    <w:rsid w:val="002F139C"/>
    <w:rsid w:val="002F144F"/>
    <w:rsid w:val="002F14F1"/>
    <w:rsid w:val="002F1723"/>
    <w:rsid w:val="002F178D"/>
    <w:rsid w:val="002F17FC"/>
    <w:rsid w:val="002F1847"/>
    <w:rsid w:val="002F1C64"/>
    <w:rsid w:val="002F1CB9"/>
    <w:rsid w:val="002F1D6A"/>
    <w:rsid w:val="002F20C1"/>
    <w:rsid w:val="002F2557"/>
    <w:rsid w:val="002F2763"/>
    <w:rsid w:val="002F27C1"/>
    <w:rsid w:val="002F299C"/>
    <w:rsid w:val="002F2A44"/>
    <w:rsid w:val="002F2B19"/>
    <w:rsid w:val="002F2DC0"/>
    <w:rsid w:val="002F2EDB"/>
    <w:rsid w:val="002F2F31"/>
    <w:rsid w:val="002F3434"/>
    <w:rsid w:val="002F40A5"/>
    <w:rsid w:val="002F41ED"/>
    <w:rsid w:val="002F4776"/>
    <w:rsid w:val="002F4C43"/>
    <w:rsid w:val="002F4E67"/>
    <w:rsid w:val="002F505A"/>
    <w:rsid w:val="002F508A"/>
    <w:rsid w:val="002F5550"/>
    <w:rsid w:val="002F55D4"/>
    <w:rsid w:val="002F56BD"/>
    <w:rsid w:val="002F5DCC"/>
    <w:rsid w:val="002F6339"/>
    <w:rsid w:val="002F6531"/>
    <w:rsid w:val="002F6563"/>
    <w:rsid w:val="002F6753"/>
    <w:rsid w:val="002F6E16"/>
    <w:rsid w:val="002F6EB7"/>
    <w:rsid w:val="002F7144"/>
    <w:rsid w:val="002F7186"/>
    <w:rsid w:val="002F71BF"/>
    <w:rsid w:val="002F72A3"/>
    <w:rsid w:val="002F7740"/>
    <w:rsid w:val="002F7A19"/>
    <w:rsid w:val="002F7C5E"/>
    <w:rsid w:val="00300298"/>
    <w:rsid w:val="00300389"/>
    <w:rsid w:val="003004C0"/>
    <w:rsid w:val="00300769"/>
    <w:rsid w:val="003008EB"/>
    <w:rsid w:val="00300E8C"/>
    <w:rsid w:val="0030144E"/>
    <w:rsid w:val="003018FD"/>
    <w:rsid w:val="00301C5C"/>
    <w:rsid w:val="00302089"/>
    <w:rsid w:val="00302158"/>
    <w:rsid w:val="003023F4"/>
    <w:rsid w:val="003025B9"/>
    <w:rsid w:val="00302681"/>
    <w:rsid w:val="00302A5B"/>
    <w:rsid w:val="00303583"/>
    <w:rsid w:val="003036A2"/>
    <w:rsid w:val="00303BC2"/>
    <w:rsid w:val="00303CB8"/>
    <w:rsid w:val="00303F75"/>
    <w:rsid w:val="0030469C"/>
    <w:rsid w:val="003046BB"/>
    <w:rsid w:val="003048C2"/>
    <w:rsid w:val="00304E6B"/>
    <w:rsid w:val="00304EB9"/>
    <w:rsid w:val="00304F6A"/>
    <w:rsid w:val="003053C7"/>
    <w:rsid w:val="003054AC"/>
    <w:rsid w:val="0030563E"/>
    <w:rsid w:val="0030585A"/>
    <w:rsid w:val="003059EB"/>
    <w:rsid w:val="003059FE"/>
    <w:rsid w:val="0030635E"/>
    <w:rsid w:val="00306A4B"/>
    <w:rsid w:val="00306A5D"/>
    <w:rsid w:val="00306CEE"/>
    <w:rsid w:val="00306EAA"/>
    <w:rsid w:val="00307744"/>
    <w:rsid w:val="00307753"/>
    <w:rsid w:val="00307979"/>
    <w:rsid w:val="00307B3C"/>
    <w:rsid w:val="00310421"/>
    <w:rsid w:val="00310573"/>
    <w:rsid w:val="003105D1"/>
    <w:rsid w:val="003107EA"/>
    <w:rsid w:val="00310D60"/>
    <w:rsid w:val="00310E39"/>
    <w:rsid w:val="00310F85"/>
    <w:rsid w:val="0031138D"/>
    <w:rsid w:val="00311599"/>
    <w:rsid w:val="003118A4"/>
    <w:rsid w:val="00311AC9"/>
    <w:rsid w:val="00311B66"/>
    <w:rsid w:val="00312251"/>
    <w:rsid w:val="00312660"/>
    <w:rsid w:val="003128C7"/>
    <w:rsid w:val="00312FD2"/>
    <w:rsid w:val="0031310C"/>
    <w:rsid w:val="0031348C"/>
    <w:rsid w:val="00313514"/>
    <w:rsid w:val="0031355D"/>
    <w:rsid w:val="003139EB"/>
    <w:rsid w:val="00313AB1"/>
    <w:rsid w:val="00313B97"/>
    <w:rsid w:val="00313CAE"/>
    <w:rsid w:val="00313FBC"/>
    <w:rsid w:val="00314056"/>
    <w:rsid w:val="00314454"/>
    <w:rsid w:val="00314532"/>
    <w:rsid w:val="0031490C"/>
    <w:rsid w:val="00314D2B"/>
    <w:rsid w:val="00315210"/>
    <w:rsid w:val="00315250"/>
    <w:rsid w:val="0031588A"/>
    <w:rsid w:val="0031605A"/>
    <w:rsid w:val="003161A0"/>
    <w:rsid w:val="0031638B"/>
    <w:rsid w:val="003163E3"/>
    <w:rsid w:val="003165CF"/>
    <w:rsid w:val="00316843"/>
    <w:rsid w:val="0031692A"/>
    <w:rsid w:val="00316E25"/>
    <w:rsid w:val="00316FCD"/>
    <w:rsid w:val="00317730"/>
    <w:rsid w:val="00317C33"/>
    <w:rsid w:val="00317CD5"/>
    <w:rsid w:val="00317D95"/>
    <w:rsid w:val="00317DF7"/>
    <w:rsid w:val="003200AB"/>
    <w:rsid w:val="003201DF"/>
    <w:rsid w:val="00320804"/>
    <w:rsid w:val="0032080A"/>
    <w:rsid w:val="00320A09"/>
    <w:rsid w:val="00320A77"/>
    <w:rsid w:val="00320CA3"/>
    <w:rsid w:val="00320D72"/>
    <w:rsid w:val="00320DF3"/>
    <w:rsid w:val="00320EE3"/>
    <w:rsid w:val="00320EE6"/>
    <w:rsid w:val="00320F68"/>
    <w:rsid w:val="00320FCE"/>
    <w:rsid w:val="0032124B"/>
    <w:rsid w:val="0032156F"/>
    <w:rsid w:val="0032176A"/>
    <w:rsid w:val="00321F5A"/>
    <w:rsid w:val="00321F94"/>
    <w:rsid w:val="00321FE5"/>
    <w:rsid w:val="0032205F"/>
    <w:rsid w:val="003229B4"/>
    <w:rsid w:val="00322A1E"/>
    <w:rsid w:val="00322BA1"/>
    <w:rsid w:val="00322C1D"/>
    <w:rsid w:val="00322DBC"/>
    <w:rsid w:val="003231F3"/>
    <w:rsid w:val="0032326C"/>
    <w:rsid w:val="00323643"/>
    <w:rsid w:val="00323814"/>
    <w:rsid w:val="00324295"/>
    <w:rsid w:val="0032451C"/>
    <w:rsid w:val="00324CC6"/>
    <w:rsid w:val="00324F89"/>
    <w:rsid w:val="00325510"/>
    <w:rsid w:val="00325786"/>
    <w:rsid w:val="0032591D"/>
    <w:rsid w:val="00325D2D"/>
    <w:rsid w:val="0032635C"/>
    <w:rsid w:val="003263ED"/>
    <w:rsid w:val="0032663A"/>
    <w:rsid w:val="0032668E"/>
    <w:rsid w:val="0032699F"/>
    <w:rsid w:val="003271CD"/>
    <w:rsid w:val="0032722E"/>
    <w:rsid w:val="00327502"/>
    <w:rsid w:val="003275DD"/>
    <w:rsid w:val="003275F0"/>
    <w:rsid w:val="003278EB"/>
    <w:rsid w:val="0032796C"/>
    <w:rsid w:val="00327DD0"/>
    <w:rsid w:val="0033018E"/>
    <w:rsid w:val="003302B5"/>
    <w:rsid w:val="00330742"/>
    <w:rsid w:val="00330829"/>
    <w:rsid w:val="00330AFD"/>
    <w:rsid w:val="00330DD0"/>
    <w:rsid w:val="003313E5"/>
    <w:rsid w:val="00331499"/>
    <w:rsid w:val="00331731"/>
    <w:rsid w:val="00331B5A"/>
    <w:rsid w:val="00331CD0"/>
    <w:rsid w:val="00331D41"/>
    <w:rsid w:val="00331D44"/>
    <w:rsid w:val="0033241C"/>
    <w:rsid w:val="00332AB7"/>
    <w:rsid w:val="00332AC3"/>
    <w:rsid w:val="00332E41"/>
    <w:rsid w:val="00332FBB"/>
    <w:rsid w:val="00333876"/>
    <w:rsid w:val="003339BC"/>
    <w:rsid w:val="00333C43"/>
    <w:rsid w:val="00333CB0"/>
    <w:rsid w:val="00333EED"/>
    <w:rsid w:val="00334312"/>
    <w:rsid w:val="003344D1"/>
    <w:rsid w:val="00334565"/>
    <w:rsid w:val="00334862"/>
    <w:rsid w:val="00334B05"/>
    <w:rsid w:val="00334E2D"/>
    <w:rsid w:val="00334F21"/>
    <w:rsid w:val="00335418"/>
    <w:rsid w:val="0033549F"/>
    <w:rsid w:val="0033551F"/>
    <w:rsid w:val="003358E6"/>
    <w:rsid w:val="00335BC4"/>
    <w:rsid w:val="00335CC1"/>
    <w:rsid w:val="00335DAE"/>
    <w:rsid w:val="00335EBB"/>
    <w:rsid w:val="003361BF"/>
    <w:rsid w:val="00336627"/>
    <w:rsid w:val="0033677E"/>
    <w:rsid w:val="00336844"/>
    <w:rsid w:val="00336BEF"/>
    <w:rsid w:val="00336C2A"/>
    <w:rsid w:val="003370F4"/>
    <w:rsid w:val="003370FB"/>
    <w:rsid w:val="00337254"/>
    <w:rsid w:val="00337482"/>
    <w:rsid w:val="00337822"/>
    <w:rsid w:val="0033786B"/>
    <w:rsid w:val="00337C54"/>
    <w:rsid w:val="00340182"/>
    <w:rsid w:val="003402C9"/>
    <w:rsid w:val="0034036A"/>
    <w:rsid w:val="00340415"/>
    <w:rsid w:val="00340806"/>
    <w:rsid w:val="00340DD4"/>
    <w:rsid w:val="00341130"/>
    <w:rsid w:val="00341491"/>
    <w:rsid w:val="003417CE"/>
    <w:rsid w:val="00341BCE"/>
    <w:rsid w:val="00341DEE"/>
    <w:rsid w:val="00341EEB"/>
    <w:rsid w:val="00341FFE"/>
    <w:rsid w:val="00342005"/>
    <w:rsid w:val="0034213D"/>
    <w:rsid w:val="00342167"/>
    <w:rsid w:val="003423F9"/>
    <w:rsid w:val="003425BE"/>
    <w:rsid w:val="0034265A"/>
    <w:rsid w:val="00342665"/>
    <w:rsid w:val="0034289E"/>
    <w:rsid w:val="00342F15"/>
    <w:rsid w:val="00342F1C"/>
    <w:rsid w:val="003430E7"/>
    <w:rsid w:val="00343100"/>
    <w:rsid w:val="00343311"/>
    <w:rsid w:val="00343686"/>
    <w:rsid w:val="003436DC"/>
    <w:rsid w:val="0034455C"/>
    <w:rsid w:val="00344854"/>
    <w:rsid w:val="00344E21"/>
    <w:rsid w:val="0034502D"/>
    <w:rsid w:val="0034502E"/>
    <w:rsid w:val="003450A8"/>
    <w:rsid w:val="003450FD"/>
    <w:rsid w:val="00345100"/>
    <w:rsid w:val="0034545B"/>
    <w:rsid w:val="003457C1"/>
    <w:rsid w:val="00345926"/>
    <w:rsid w:val="00345DB2"/>
    <w:rsid w:val="00345E84"/>
    <w:rsid w:val="0034603B"/>
    <w:rsid w:val="0034615B"/>
    <w:rsid w:val="003461B2"/>
    <w:rsid w:val="0034636F"/>
    <w:rsid w:val="003467BB"/>
    <w:rsid w:val="00346B2B"/>
    <w:rsid w:val="00346E12"/>
    <w:rsid w:val="00346EBD"/>
    <w:rsid w:val="0034704B"/>
    <w:rsid w:val="00347071"/>
    <w:rsid w:val="00347434"/>
    <w:rsid w:val="003501BC"/>
    <w:rsid w:val="00350840"/>
    <w:rsid w:val="00350AA8"/>
    <w:rsid w:val="00350D1C"/>
    <w:rsid w:val="00350DA5"/>
    <w:rsid w:val="0035174E"/>
    <w:rsid w:val="00351766"/>
    <w:rsid w:val="00351D73"/>
    <w:rsid w:val="00351F60"/>
    <w:rsid w:val="00352396"/>
    <w:rsid w:val="003524AD"/>
    <w:rsid w:val="00352A66"/>
    <w:rsid w:val="00352A8F"/>
    <w:rsid w:val="00352CC0"/>
    <w:rsid w:val="00352DBD"/>
    <w:rsid w:val="00353333"/>
    <w:rsid w:val="003533F8"/>
    <w:rsid w:val="003535D1"/>
    <w:rsid w:val="00353C8B"/>
    <w:rsid w:val="00353EB8"/>
    <w:rsid w:val="003540B0"/>
    <w:rsid w:val="00354230"/>
    <w:rsid w:val="00354A17"/>
    <w:rsid w:val="00354ADF"/>
    <w:rsid w:val="00354BA4"/>
    <w:rsid w:val="00354EED"/>
    <w:rsid w:val="00355021"/>
    <w:rsid w:val="003551F4"/>
    <w:rsid w:val="003559ED"/>
    <w:rsid w:val="00355B3B"/>
    <w:rsid w:val="00355B43"/>
    <w:rsid w:val="00355D41"/>
    <w:rsid w:val="00355DD7"/>
    <w:rsid w:val="00355E06"/>
    <w:rsid w:val="003564F3"/>
    <w:rsid w:val="003566D8"/>
    <w:rsid w:val="00356865"/>
    <w:rsid w:val="003568D9"/>
    <w:rsid w:val="00356936"/>
    <w:rsid w:val="00356B61"/>
    <w:rsid w:val="00356D02"/>
    <w:rsid w:val="00356D0D"/>
    <w:rsid w:val="00357251"/>
    <w:rsid w:val="0035744C"/>
    <w:rsid w:val="00357630"/>
    <w:rsid w:val="003579A8"/>
    <w:rsid w:val="00357A1D"/>
    <w:rsid w:val="00357AAE"/>
    <w:rsid w:val="00357F24"/>
    <w:rsid w:val="00357FF1"/>
    <w:rsid w:val="00360308"/>
    <w:rsid w:val="003604AC"/>
    <w:rsid w:val="003604CE"/>
    <w:rsid w:val="00360AD1"/>
    <w:rsid w:val="00360ADD"/>
    <w:rsid w:val="00361054"/>
    <w:rsid w:val="00361416"/>
    <w:rsid w:val="003617AD"/>
    <w:rsid w:val="003617CC"/>
    <w:rsid w:val="00361812"/>
    <w:rsid w:val="00361B00"/>
    <w:rsid w:val="00361B70"/>
    <w:rsid w:val="00361CCF"/>
    <w:rsid w:val="00361E42"/>
    <w:rsid w:val="00361EE2"/>
    <w:rsid w:val="00361FCD"/>
    <w:rsid w:val="00362263"/>
    <w:rsid w:val="003623C8"/>
    <w:rsid w:val="003624C1"/>
    <w:rsid w:val="003629B5"/>
    <w:rsid w:val="00362E44"/>
    <w:rsid w:val="00362F64"/>
    <w:rsid w:val="0036319D"/>
    <w:rsid w:val="003631C1"/>
    <w:rsid w:val="0036320C"/>
    <w:rsid w:val="003634F3"/>
    <w:rsid w:val="00363DB0"/>
    <w:rsid w:val="00364231"/>
    <w:rsid w:val="003645DD"/>
    <w:rsid w:val="00364634"/>
    <w:rsid w:val="003647AF"/>
    <w:rsid w:val="003649B0"/>
    <w:rsid w:val="00364C57"/>
    <w:rsid w:val="003650BC"/>
    <w:rsid w:val="003651A6"/>
    <w:rsid w:val="00365234"/>
    <w:rsid w:val="00365273"/>
    <w:rsid w:val="00365807"/>
    <w:rsid w:val="0036582E"/>
    <w:rsid w:val="0036589D"/>
    <w:rsid w:val="0036597D"/>
    <w:rsid w:val="00365B39"/>
    <w:rsid w:val="00365C89"/>
    <w:rsid w:val="00365E33"/>
    <w:rsid w:val="00365F58"/>
    <w:rsid w:val="00365F97"/>
    <w:rsid w:val="003660A4"/>
    <w:rsid w:val="0036691B"/>
    <w:rsid w:val="00366F9A"/>
    <w:rsid w:val="0036717C"/>
    <w:rsid w:val="003676A1"/>
    <w:rsid w:val="003676D3"/>
    <w:rsid w:val="003676F8"/>
    <w:rsid w:val="003679B1"/>
    <w:rsid w:val="00367DFE"/>
    <w:rsid w:val="003706D5"/>
    <w:rsid w:val="0037074E"/>
    <w:rsid w:val="003708D4"/>
    <w:rsid w:val="003708F3"/>
    <w:rsid w:val="00370C7A"/>
    <w:rsid w:val="00370DC8"/>
    <w:rsid w:val="0037105F"/>
    <w:rsid w:val="0037139B"/>
    <w:rsid w:val="0037159C"/>
    <w:rsid w:val="00371A18"/>
    <w:rsid w:val="00371BB5"/>
    <w:rsid w:val="00371E09"/>
    <w:rsid w:val="00371E38"/>
    <w:rsid w:val="00371FE6"/>
    <w:rsid w:val="00372539"/>
    <w:rsid w:val="0037255F"/>
    <w:rsid w:val="00372ACA"/>
    <w:rsid w:val="00372D60"/>
    <w:rsid w:val="00372E78"/>
    <w:rsid w:val="00372EE6"/>
    <w:rsid w:val="00373167"/>
    <w:rsid w:val="00373573"/>
    <w:rsid w:val="0037384F"/>
    <w:rsid w:val="003738F7"/>
    <w:rsid w:val="00373B42"/>
    <w:rsid w:val="00373CC5"/>
    <w:rsid w:val="00373DC4"/>
    <w:rsid w:val="00373F41"/>
    <w:rsid w:val="00374D59"/>
    <w:rsid w:val="00374DEF"/>
    <w:rsid w:val="003755C0"/>
    <w:rsid w:val="00375829"/>
    <w:rsid w:val="00375868"/>
    <w:rsid w:val="00376470"/>
    <w:rsid w:val="00376556"/>
    <w:rsid w:val="0037657E"/>
    <w:rsid w:val="00376687"/>
    <w:rsid w:val="003769A6"/>
    <w:rsid w:val="003770B0"/>
    <w:rsid w:val="00377297"/>
    <w:rsid w:val="00377BC6"/>
    <w:rsid w:val="00377C11"/>
    <w:rsid w:val="00377F40"/>
    <w:rsid w:val="00380222"/>
    <w:rsid w:val="00380312"/>
    <w:rsid w:val="00380401"/>
    <w:rsid w:val="003805B5"/>
    <w:rsid w:val="00380F71"/>
    <w:rsid w:val="00381469"/>
    <w:rsid w:val="00381A6A"/>
    <w:rsid w:val="00381F45"/>
    <w:rsid w:val="003821F1"/>
    <w:rsid w:val="0038255C"/>
    <w:rsid w:val="00382697"/>
    <w:rsid w:val="0038282A"/>
    <w:rsid w:val="00382BDB"/>
    <w:rsid w:val="00383005"/>
    <w:rsid w:val="00383014"/>
    <w:rsid w:val="003834F1"/>
    <w:rsid w:val="00383697"/>
    <w:rsid w:val="00383714"/>
    <w:rsid w:val="00383733"/>
    <w:rsid w:val="0038380F"/>
    <w:rsid w:val="00383ADF"/>
    <w:rsid w:val="00383C4A"/>
    <w:rsid w:val="00383F7C"/>
    <w:rsid w:val="0038407D"/>
    <w:rsid w:val="0038465D"/>
    <w:rsid w:val="00384E21"/>
    <w:rsid w:val="003850E9"/>
    <w:rsid w:val="00385406"/>
    <w:rsid w:val="00385679"/>
    <w:rsid w:val="00385A4F"/>
    <w:rsid w:val="00385D71"/>
    <w:rsid w:val="00385F36"/>
    <w:rsid w:val="00386089"/>
    <w:rsid w:val="00386214"/>
    <w:rsid w:val="003862DC"/>
    <w:rsid w:val="003863AF"/>
    <w:rsid w:val="0038642F"/>
    <w:rsid w:val="003866D1"/>
    <w:rsid w:val="00386A5D"/>
    <w:rsid w:val="00386AE1"/>
    <w:rsid w:val="00386B95"/>
    <w:rsid w:val="00387020"/>
    <w:rsid w:val="0038753B"/>
    <w:rsid w:val="003876DB"/>
    <w:rsid w:val="00387974"/>
    <w:rsid w:val="00387BCB"/>
    <w:rsid w:val="00390015"/>
    <w:rsid w:val="00390043"/>
    <w:rsid w:val="003902AC"/>
    <w:rsid w:val="003904ED"/>
    <w:rsid w:val="00390563"/>
    <w:rsid w:val="00390643"/>
    <w:rsid w:val="0039073A"/>
    <w:rsid w:val="0039098D"/>
    <w:rsid w:val="003909C2"/>
    <w:rsid w:val="00390A51"/>
    <w:rsid w:val="00390B7E"/>
    <w:rsid w:val="00390BD2"/>
    <w:rsid w:val="00390C8E"/>
    <w:rsid w:val="00390F6A"/>
    <w:rsid w:val="0039137B"/>
    <w:rsid w:val="00391566"/>
    <w:rsid w:val="003915B0"/>
    <w:rsid w:val="003918C3"/>
    <w:rsid w:val="003922E4"/>
    <w:rsid w:val="0039270B"/>
    <w:rsid w:val="00392713"/>
    <w:rsid w:val="0039271C"/>
    <w:rsid w:val="00392853"/>
    <w:rsid w:val="00392B5A"/>
    <w:rsid w:val="00392BC6"/>
    <w:rsid w:val="00392C22"/>
    <w:rsid w:val="00392F52"/>
    <w:rsid w:val="003934C8"/>
    <w:rsid w:val="0039350B"/>
    <w:rsid w:val="003935AA"/>
    <w:rsid w:val="00393937"/>
    <w:rsid w:val="00393FCB"/>
    <w:rsid w:val="0039422A"/>
    <w:rsid w:val="00394450"/>
    <w:rsid w:val="00394586"/>
    <w:rsid w:val="00394755"/>
    <w:rsid w:val="0039555D"/>
    <w:rsid w:val="00395849"/>
    <w:rsid w:val="00395926"/>
    <w:rsid w:val="00395A5F"/>
    <w:rsid w:val="00395EF5"/>
    <w:rsid w:val="00396395"/>
    <w:rsid w:val="003963E7"/>
    <w:rsid w:val="00396A40"/>
    <w:rsid w:val="00396A6B"/>
    <w:rsid w:val="00396AEE"/>
    <w:rsid w:val="00396E82"/>
    <w:rsid w:val="0039729E"/>
    <w:rsid w:val="00397716"/>
    <w:rsid w:val="0039779F"/>
    <w:rsid w:val="00397E2C"/>
    <w:rsid w:val="00397FC6"/>
    <w:rsid w:val="003A04C1"/>
    <w:rsid w:val="003A0548"/>
    <w:rsid w:val="003A08A4"/>
    <w:rsid w:val="003A0954"/>
    <w:rsid w:val="003A0CBA"/>
    <w:rsid w:val="003A18BA"/>
    <w:rsid w:val="003A1F64"/>
    <w:rsid w:val="003A2409"/>
    <w:rsid w:val="003A276A"/>
    <w:rsid w:val="003A280D"/>
    <w:rsid w:val="003A285E"/>
    <w:rsid w:val="003A2948"/>
    <w:rsid w:val="003A2969"/>
    <w:rsid w:val="003A296D"/>
    <w:rsid w:val="003A2BC8"/>
    <w:rsid w:val="003A2FF2"/>
    <w:rsid w:val="003A3043"/>
    <w:rsid w:val="003A3052"/>
    <w:rsid w:val="003A30E7"/>
    <w:rsid w:val="003A35B9"/>
    <w:rsid w:val="003A3758"/>
    <w:rsid w:val="003A37F0"/>
    <w:rsid w:val="003A3919"/>
    <w:rsid w:val="003A3A8D"/>
    <w:rsid w:val="003A3C9D"/>
    <w:rsid w:val="003A3E07"/>
    <w:rsid w:val="003A3E9A"/>
    <w:rsid w:val="003A4216"/>
    <w:rsid w:val="003A427D"/>
    <w:rsid w:val="003A46EF"/>
    <w:rsid w:val="003A476E"/>
    <w:rsid w:val="003A480F"/>
    <w:rsid w:val="003A4AF4"/>
    <w:rsid w:val="003A4CD2"/>
    <w:rsid w:val="003A4E32"/>
    <w:rsid w:val="003A4FF1"/>
    <w:rsid w:val="003A53E4"/>
    <w:rsid w:val="003A5511"/>
    <w:rsid w:val="003A58F8"/>
    <w:rsid w:val="003A5CA2"/>
    <w:rsid w:val="003A5CD0"/>
    <w:rsid w:val="003A5E43"/>
    <w:rsid w:val="003A5FE8"/>
    <w:rsid w:val="003A616F"/>
    <w:rsid w:val="003A6242"/>
    <w:rsid w:val="003A63AC"/>
    <w:rsid w:val="003A63C3"/>
    <w:rsid w:val="003A647C"/>
    <w:rsid w:val="003A69D4"/>
    <w:rsid w:val="003A6C68"/>
    <w:rsid w:val="003A6CFA"/>
    <w:rsid w:val="003A710E"/>
    <w:rsid w:val="003A71B0"/>
    <w:rsid w:val="003A7404"/>
    <w:rsid w:val="003A757F"/>
    <w:rsid w:val="003A7C3F"/>
    <w:rsid w:val="003A7F3B"/>
    <w:rsid w:val="003A7F83"/>
    <w:rsid w:val="003B000D"/>
    <w:rsid w:val="003B0663"/>
    <w:rsid w:val="003B0675"/>
    <w:rsid w:val="003B0830"/>
    <w:rsid w:val="003B0FD3"/>
    <w:rsid w:val="003B0FF3"/>
    <w:rsid w:val="003B1238"/>
    <w:rsid w:val="003B178D"/>
    <w:rsid w:val="003B1BC4"/>
    <w:rsid w:val="003B1D72"/>
    <w:rsid w:val="003B1EC8"/>
    <w:rsid w:val="003B2142"/>
    <w:rsid w:val="003B22A0"/>
    <w:rsid w:val="003B27CF"/>
    <w:rsid w:val="003B27D0"/>
    <w:rsid w:val="003B2ED8"/>
    <w:rsid w:val="003B3245"/>
    <w:rsid w:val="003B33D0"/>
    <w:rsid w:val="003B3961"/>
    <w:rsid w:val="003B3AD4"/>
    <w:rsid w:val="003B3D83"/>
    <w:rsid w:val="003B3EF4"/>
    <w:rsid w:val="003B3FD5"/>
    <w:rsid w:val="003B414A"/>
    <w:rsid w:val="003B4308"/>
    <w:rsid w:val="003B4380"/>
    <w:rsid w:val="003B4873"/>
    <w:rsid w:val="003B5122"/>
    <w:rsid w:val="003B51C9"/>
    <w:rsid w:val="003B5205"/>
    <w:rsid w:val="003B58A6"/>
    <w:rsid w:val="003B5955"/>
    <w:rsid w:val="003B5F5A"/>
    <w:rsid w:val="003B684D"/>
    <w:rsid w:val="003B693C"/>
    <w:rsid w:val="003B6B44"/>
    <w:rsid w:val="003B71A0"/>
    <w:rsid w:val="003B722C"/>
    <w:rsid w:val="003B74B9"/>
    <w:rsid w:val="003B76D1"/>
    <w:rsid w:val="003B7BC3"/>
    <w:rsid w:val="003B7F1B"/>
    <w:rsid w:val="003C0210"/>
    <w:rsid w:val="003C035B"/>
    <w:rsid w:val="003C0568"/>
    <w:rsid w:val="003C06E4"/>
    <w:rsid w:val="003C0704"/>
    <w:rsid w:val="003C0858"/>
    <w:rsid w:val="003C1073"/>
    <w:rsid w:val="003C13D0"/>
    <w:rsid w:val="003C1532"/>
    <w:rsid w:val="003C1AE7"/>
    <w:rsid w:val="003C1EAB"/>
    <w:rsid w:val="003C2C43"/>
    <w:rsid w:val="003C2DC2"/>
    <w:rsid w:val="003C3074"/>
    <w:rsid w:val="003C30D7"/>
    <w:rsid w:val="003C30E1"/>
    <w:rsid w:val="003C3171"/>
    <w:rsid w:val="003C3788"/>
    <w:rsid w:val="003C3A08"/>
    <w:rsid w:val="003C3C0B"/>
    <w:rsid w:val="003C40B6"/>
    <w:rsid w:val="003C4469"/>
    <w:rsid w:val="003C4476"/>
    <w:rsid w:val="003C44C8"/>
    <w:rsid w:val="003C4748"/>
    <w:rsid w:val="003C477A"/>
    <w:rsid w:val="003C5034"/>
    <w:rsid w:val="003C5295"/>
    <w:rsid w:val="003C5469"/>
    <w:rsid w:val="003C5538"/>
    <w:rsid w:val="003C578D"/>
    <w:rsid w:val="003C57EF"/>
    <w:rsid w:val="003C5F3C"/>
    <w:rsid w:val="003C605E"/>
    <w:rsid w:val="003C60F5"/>
    <w:rsid w:val="003C6485"/>
    <w:rsid w:val="003C666D"/>
    <w:rsid w:val="003C671E"/>
    <w:rsid w:val="003C6A69"/>
    <w:rsid w:val="003C6B4E"/>
    <w:rsid w:val="003C6C43"/>
    <w:rsid w:val="003C6D13"/>
    <w:rsid w:val="003C6E14"/>
    <w:rsid w:val="003C6EDE"/>
    <w:rsid w:val="003C6FBA"/>
    <w:rsid w:val="003C706A"/>
    <w:rsid w:val="003C7428"/>
    <w:rsid w:val="003C752A"/>
    <w:rsid w:val="003C787A"/>
    <w:rsid w:val="003C7DFD"/>
    <w:rsid w:val="003C7F5B"/>
    <w:rsid w:val="003D00A8"/>
    <w:rsid w:val="003D0280"/>
    <w:rsid w:val="003D0313"/>
    <w:rsid w:val="003D04FB"/>
    <w:rsid w:val="003D0997"/>
    <w:rsid w:val="003D0B3D"/>
    <w:rsid w:val="003D0E88"/>
    <w:rsid w:val="003D1059"/>
    <w:rsid w:val="003D10ED"/>
    <w:rsid w:val="003D127F"/>
    <w:rsid w:val="003D1358"/>
    <w:rsid w:val="003D1600"/>
    <w:rsid w:val="003D1804"/>
    <w:rsid w:val="003D1CFF"/>
    <w:rsid w:val="003D1D26"/>
    <w:rsid w:val="003D239F"/>
    <w:rsid w:val="003D26A3"/>
    <w:rsid w:val="003D29F5"/>
    <w:rsid w:val="003D2CEE"/>
    <w:rsid w:val="003D3083"/>
    <w:rsid w:val="003D379F"/>
    <w:rsid w:val="003D388B"/>
    <w:rsid w:val="003D3E94"/>
    <w:rsid w:val="003D3FBB"/>
    <w:rsid w:val="003D3FE4"/>
    <w:rsid w:val="003D42B8"/>
    <w:rsid w:val="003D43BD"/>
    <w:rsid w:val="003D487B"/>
    <w:rsid w:val="003D48D3"/>
    <w:rsid w:val="003D4AE1"/>
    <w:rsid w:val="003D4AFF"/>
    <w:rsid w:val="003D5AF0"/>
    <w:rsid w:val="003D5BCE"/>
    <w:rsid w:val="003D5E83"/>
    <w:rsid w:val="003D5F4D"/>
    <w:rsid w:val="003D623E"/>
    <w:rsid w:val="003D62C9"/>
    <w:rsid w:val="003D641F"/>
    <w:rsid w:val="003D653B"/>
    <w:rsid w:val="003D654C"/>
    <w:rsid w:val="003D6565"/>
    <w:rsid w:val="003D67B1"/>
    <w:rsid w:val="003D67FE"/>
    <w:rsid w:val="003D73DF"/>
    <w:rsid w:val="003D7576"/>
    <w:rsid w:val="003D778D"/>
    <w:rsid w:val="003D7BDA"/>
    <w:rsid w:val="003D7C97"/>
    <w:rsid w:val="003E009A"/>
    <w:rsid w:val="003E048A"/>
    <w:rsid w:val="003E0503"/>
    <w:rsid w:val="003E09F4"/>
    <w:rsid w:val="003E0F4E"/>
    <w:rsid w:val="003E135B"/>
    <w:rsid w:val="003E158E"/>
    <w:rsid w:val="003E16DC"/>
    <w:rsid w:val="003E17BE"/>
    <w:rsid w:val="003E17F2"/>
    <w:rsid w:val="003E2071"/>
    <w:rsid w:val="003E22BD"/>
    <w:rsid w:val="003E27E2"/>
    <w:rsid w:val="003E28D8"/>
    <w:rsid w:val="003E2A9A"/>
    <w:rsid w:val="003E36CC"/>
    <w:rsid w:val="003E3972"/>
    <w:rsid w:val="003E3D77"/>
    <w:rsid w:val="003E3E26"/>
    <w:rsid w:val="003E40A0"/>
    <w:rsid w:val="003E4500"/>
    <w:rsid w:val="003E451A"/>
    <w:rsid w:val="003E4563"/>
    <w:rsid w:val="003E4CB9"/>
    <w:rsid w:val="003E4D41"/>
    <w:rsid w:val="003E4D4B"/>
    <w:rsid w:val="003E530F"/>
    <w:rsid w:val="003E54B7"/>
    <w:rsid w:val="003E574D"/>
    <w:rsid w:val="003E5AF4"/>
    <w:rsid w:val="003E5C1C"/>
    <w:rsid w:val="003E5FC8"/>
    <w:rsid w:val="003E5FE1"/>
    <w:rsid w:val="003E6899"/>
    <w:rsid w:val="003E6EA3"/>
    <w:rsid w:val="003E6EAD"/>
    <w:rsid w:val="003E75AD"/>
    <w:rsid w:val="003E7B0B"/>
    <w:rsid w:val="003E7C93"/>
    <w:rsid w:val="003E7D55"/>
    <w:rsid w:val="003E7E12"/>
    <w:rsid w:val="003F05CA"/>
    <w:rsid w:val="003F061A"/>
    <w:rsid w:val="003F0634"/>
    <w:rsid w:val="003F0BC4"/>
    <w:rsid w:val="003F0CD5"/>
    <w:rsid w:val="003F0F56"/>
    <w:rsid w:val="003F1341"/>
    <w:rsid w:val="003F1806"/>
    <w:rsid w:val="003F18C2"/>
    <w:rsid w:val="003F1A9C"/>
    <w:rsid w:val="003F1F32"/>
    <w:rsid w:val="003F1F8F"/>
    <w:rsid w:val="003F1FBD"/>
    <w:rsid w:val="003F1FD8"/>
    <w:rsid w:val="003F2028"/>
    <w:rsid w:val="003F221A"/>
    <w:rsid w:val="003F2263"/>
    <w:rsid w:val="003F26B5"/>
    <w:rsid w:val="003F2AB3"/>
    <w:rsid w:val="003F2DC7"/>
    <w:rsid w:val="003F2E52"/>
    <w:rsid w:val="003F3490"/>
    <w:rsid w:val="003F3555"/>
    <w:rsid w:val="003F377D"/>
    <w:rsid w:val="003F3F4E"/>
    <w:rsid w:val="003F44BC"/>
    <w:rsid w:val="003F4BD6"/>
    <w:rsid w:val="003F4D86"/>
    <w:rsid w:val="003F4E34"/>
    <w:rsid w:val="003F5098"/>
    <w:rsid w:val="003F5174"/>
    <w:rsid w:val="003F52D1"/>
    <w:rsid w:val="003F57BC"/>
    <w:rsid w:val="003F5BA3"/>
    <w:rsid w:val="003F5CA2"/>
    <w:rsid w:val="003F5D80"/>
    <w:rsid w:val="003F5DBB"/>
    <w:rsid w:val="003F5F53"/>
    <w:rsid w:val="003F62A9"/>
    <w:rsid w:val="003F63C5"/>
    <w:rsid w:val="003F663E"/>
    <w:rsid w:val="003F6BFD"/>
    <w:rsid w:val="003F6CB7"/>
    <w:rsid w:val="003F6EAD"/>
    <w:rsid w:val="003F6F45"/>
    <w:rsid w:val="003F7422"/>
    <w:rsid w:val="003F74A2"/>
    <w:rsid w:val="003F7633"/>
    <w:rsid w:val="003F790C"/>
    <w:rsid w:val="003F7EF5"/>
    <w:rsid w:val="004001F8"/>
    <w:rsid w:val="00400459"/>
    <w:rsid w:val="00400472"/>
    <w:rsid w:val="00400678"/>
    <w:rsid w:val="00400695"/>
    <w:rsid w:val="00400D2E"/>
    <w:rsid w:val="00400E17"/>
    <w:rsid w:val="0040108B"/>
    <w:rsid w:val="0040111C"/>
    <w:rsid w:val="004011F4"/>
    <w:rsid w:val="00401262"/>
    <w:rsid w:val="0040154F"/>
    <w:rsid w:val="004016AB"/>
    <w:rsid w:val="00401A8C"/>
    <w:rsid w:val="00401AF8"/>
    <w:rsid w:val="00401B09"/>
    <w:rsid w:val="00401C0B"/>
    <w:rsid w:val="00401C9F"/>
    <w:rsid w:val="004020FF"/>
    <w:rsid w:val="00402188"/>
    <w:rsid w:val="00402429"/>
    <w:rsid w:val="004024FC"/>
    <w:rsid w:val="00402880"/>
    <w:rsid w:val="00402AFF"/>
    <w:rsid w:val="00402BCB"/>
    <w:rsid w:val="00402CC3"/>
    <w:rsid w:val="00402DC0"/>
    <w:rsid w:val="00402F99"/>
    <w:rsid w:val="0040320B"/>
    <w:rsid w:val="004035D8"/>
    <w:rsid w:val="004036AE"/>
    <w:rsid w:val="004039CB"/>
    <w:rsid w:val="00403F04"/>
    <w:rsid w:val="00404034"/>
    <w:rsid w:val="00404305"/>
    <w:rsid w:val="00404742"/>
    <w:rsid w:val="00404AB5"/>
    <w:rsid w:val="00404BE8"/>
    <w:rsid w:val="00404D43"/>
    <w:rsid w:val="00404E34"/>
    <w:rsid w:val="00404FD3"/>
    <w:rsid w:val="00404FF4"/>
    <w:rsid w:val="004052F5"/>
    <w:rsid w:val="00405540"/>
    <w:rsid w:val="00405C47"/>
    <w:rsid w:val="00406674"/>
    <w:rsid w:val="00406A53"/>
    <w:rsid w:val="004070AA"/>
    <w:rsid w:val="004070C9"/>
    <w:rsid w:val="00407259"/>
    <w:rsid w:val="00407415"/>
    <w:rsid w:val="004077D0"/>
    <w:rsid w:val="00407CA9"/>
    <w:rsid w:val="00407D76"/>
    <w:rsid w:val="004104D1"/>
    <w:rsid w:val="00410787"/>
    <w:rsid w:val="00410899"/>
    <w:rsid w:val="00410CB7"/>
    <w:rsid w:val="0041121A"/>
    <w:rsid w:val="00411515"/>
    <w:rsid w:val="0041156E"/>
    <w:rsid w:val="00411649"/>
    <w:rsid w:val="0041184F"/>
    <w:rsid w:val="00411A11"/>
    <w:rsid w:val="00411AB4"/>
    <w:rsid w:val="00411E7F"/>
    <w:rsid w:val="00411EF4"/>
    <w:rsid w:val="00411FA7"/>
    <w:rsid w:val="00412553"/>
    <w:rsid w:val="00412B8D"/>
    <w:rsid w:val="0041304F"/>
    <w:rsid w:val="00413062"/>
    <w:rsid w:val="004130B2"/>
    <w:rsid w:val="004134DD"/>
    <w:rsid w:val="0041366A"/>
    <w:rsid w:val="00413C99"/>
    <w:rsid w:val="00413E94"/>
    <w:rsid w:val="0041404A"/>
    <w:rsid w:val="00414053"/>
    <w:rsid w:val="0041420A"/>
    <w:rsid w:val="004143F3"/>
    <w:rsid w:val="00414CD4"/>
    <w:rsid w:val="0041503C"/>
    <w:rsid w:val="0041517D"/>
    <w:rsid w:val="00415517"/>
    <w:rsid w:val="00415624"/>
    <w:rsid w:val="00415798"/>
    <w:rsid w:val="004157AA"/>
    <w:rsid w:val="00415925"/>
    <w:rsid w:val="004159FC"/>
    <w:rsid w:val="00415A09"/>
    <w:rsid w:val="00415C07"/>
    <w:rsid w:val="00415D91"/>
    <w:rsid w:val="004168CF"/>
    <w:rsid w:val="00416C6A"/>
    <w:rsid w:val="00416D52"/>
    <w:rsid w:val="00416DF7"/>
    <w:rsid w:val="00417032"/>
    <w:rsid w:val="00417224"/>
    <w:rsid w:val="00417351"/>
    <w:rsid w:val="0041736F"/>
    <w:rsid w:val="004174FF"/>
    <w:rsid w:val="00417774"/>
    <w:rsid w:val="0041778C"/>
    <w:rsid w:val="00417B82"/>
    <w:rsid w:val="00417C17"/>
    <w:rsid w:val="00417FF5"/>
    <w:rsid w:val="0042033F"/>
    <w:rsid w:val="00420432"/>
    <w:rsid w:val="00420608"/>
    <w:rsid w:val="004207B8"/>
    <w:rsid w:val="00420CC0"/>
    <w:rsid w:val="00420D1E"/>
    <w:rsid w:val="0042148C"/>
    <w:rsid w:val="00421834"/>
    <w:rsid w:val="00421EC9"/>
    <w:rsid w:val="00421EE4"/>
    <w:rsid w:val="0042205E"/>
    <w:rsid w:val="004220B1"/>
    <w:rsid w:val="0042220E"/>
    <w:rsid w:val="0042227C"/>
    <w:rsid w:val="00422750"/>
    <w:rsid w:val="0042287C"/>
    <w:rsid w:val="00422A3A"/>
    <w:rsid w:val="004232E6"/>
    <w:rsid w:val="0042339A"/>
    <w:rsid w:val="00423551"/>
    <w:rsid w:val="00423712"/>
    <w:rsid w:val="00423B8A"/>
    <w:rsid w:val="00423D32"/>
    <w:rsid w:val="00423E3C"/>
    <w:rsid w:val="00424089"/>
    <w:rsid w:val="00424719"/>
    <w:rsid w:val="004248EE"/>
    <w:rsid w:val="004249A0"/>
    <w:rsid w:val="00424D93"/>
    <w:rsid w:val="00424FBD"/>
    <w:rsid w:val="00425B20"/>
    <w:rsid w:val="00425BFE"/>
    <w:rsid w:val="00425F97"/>
    <w:rsid w:val="004261DD"/>
    <w:rsid w:val="0042658B"/>
    <w:rsid w:val="0042688E"/>
    <w:rsid w:val="004269FC"/>
    <w:rsid w:val="00426A91"/>
    <w:rsid w:val="00426E97"/>
    <w:rsid w:val="00427140"/>
    <w:rsid w:val="00427346"/>
    <w:rsid w:val="00427792"/>
    <w:rsid w:val="004277A0"/>
    <w:rsid w:val="00427822"/>
    <w:rsid w:val="00427A04"/>
    <w:rsid w:val="00427AE6"/>
    <w:rsid w:val="00427F60"/>
    <w:rsid w:val="00427FB5"/>
    <w:rsid w:val="004301FD"/>
    <w:rsid w:val="004314DB"/>
    <w:rsid w:val="00431642"/>
    <w:rsid w:val="004316A5"/>
    <w:rsid w:val="00431803"/>
    <w:rsid w:val="00431A97"/>
    <w:rsid w:val="00431D23"/>
    <w:rsid w:val="00431DB2"/>
    <w:rsid w:val="00431DF1"/>
    <w:rsid w:val="00432208"/>
    <w:rsid w:val="004324A0"/>
    <w:rsid w:val="004324D4"/>
    <w:rsid w:val="004326A2"/>
    <w:rsid w:val="00432998"/>
    <w:rsid w:val="00432C81"/>
    <w:rsid w:val="00433073"/>
    <w:rsid w:val="00433230"/>
    <w:rsid w:val="004334F1"/>
    <w:rsid w:val="00433B97"/>
    <w:rsid w:val="00434240"/>
    <w:rsid w:val="004342B2"/>
    <w:rsid w:val="004347BE"/>
    <w:rsid w:val="00434868"/>
    <w:rsid w:val="0043487C"/>
    <w:rsid w:val="00434F3A"/>
    <w:rsid w:val="0043512F"/>
    <w:rsid w:val="00435416"/>
    <w:rsid w:val="004355A2"/>
    <w:rsid w:val="0043574E"/>
    <w:rsid w:val="00435ACD"/>
    <w:rsid w:val="00436066"/>
    <w:rsid w:val="0043618D"/>
    <w:rsid w:val="004362E3"/>
    <w:rsid w:val="0043630D"/>
    <w:rsid w:val="0043654E"/>
    <w:rsid w:val="004365C8"/>
    <w:rsid w:val="00436E32"/>
    <w:rsid w:val="004372FE"/>
    <w:rsid w:val="004374D7"/>
    <w:rsid w:val="0043779F"/>
    <w:rsid w:val="004378C5"/>
    <w:rsid w:val="00437C1D"/>
    <w:rsid w:val="00437C57"/>
    <w:rsid w:val="00437C66"/>
    <w:rsid w:val="00440195"/>
    <w:rsid w:val="004404F5"/>
    <w:rsid w:val="00440614"/>
    <w:rsid w:val="00440706"/>
    <w:rsid w:val="00440BF6"/>
    <w:rsid w:val="00440CFE"/>
    <w:rsid w:val="00440E92"/>
    <w:rsid w:val="00441187"/>
    <w:rsid w:val="00441207"/>
    <w:rsid w:val="00441443"/>
    <w:rsid w:val="004418CF"/>
    <w:rsid w:val="00441920"/>
    <w:rsid w:val="00441926"/>
    <w:rsid w:val="00441D99"/>
    <w:rsid w:val="004427B2"/>
    <w:rsid w:val="0044292A"/>
    <w:rsid w:val="00442E05"/>
    <w:rsid w:val="00442E42"/>
    <w:rsid w:val="00442F22"/>
    <w:rsid w:val="00443099"/>
    <w:rsid w:val="004437E7"/>
    <w:rsid w:val="00443871"/>
    <w:rsid w:val="00443999"/>
    <w:rsid w:val="00443C5F"/>
    <w:rsid w:val="004441BF"/>
    <w:rsid w:val="0044458B"/>
    <w:rsid w:val="00444688"/>
    <w:rsid w:val="00444967"/>
    <w:rsid w:val="004449EF"/>
    <w:rsid w:val="00444A87"/>
    <w:rsid w:val="00444D4A"/>
    <w:rsid w:val="00444DCF"/>
    <w:rsid w:val="00444E75"/>
    <w:rsid w:val="00444F1C"/>
    <w:rsid w:val="00445056"/>
    <w:rsid w:val="00445145"/>
    <w:rsid w:val="00445167"/>
    <w:rsid w:val="00445420"/>
    <w:rsid w:val="004456AC"/>
    <w:rsid w:val="004459B1"/>
    <w:rsid w:val="00445B6C"/>
    <w:rsid w:val="00445BF0"/>
    <w:rsid w:val="00446551"/>
    <w:rsid w:val="00446680"/>
    <w:rsid w:val="004467E9"/>
    <w:rsid w:val="004468C4"/>
    <w:rsid w:val="00446AB7"/>
    <w:rsid w:val="00446C54"/>
    <w:rsid w:val="00446D37"/>
    <w:rsid w:val="004470CD"/>
    <w:rsid w:val="004477AA"/>
    <w:rsid w:val="00447AA0"/>
    <w:rsid w:val="00447BE6"/>
    <w:rsid w:val="00447D5C"/>
    <w:rsid w:val="00447E2C"/>
    <w:rsid w:val="00447FA2"/>
    <w:rsid w:val="0045015D"/>
    <w:rsid w:val="00450403"/>
    <w:rsid w:val="004504A5"/>
    <w:rsid w:val="0045075B"/>
    <w:rsid w:val="00450B7D"/>
    <w:rsid w:val="00450BAC"/>
    <w:rsid w:val="00450BB4"/>
    <w:rsid w:val="00450C41"/>
    <w:rsid w:val="00450D85"/>
    <w:rsid w:val="00451261"/>
    <w:rsid w:val="004512C8"/>
    <w:rsid w:val="004512FC"/>
    <w:rsid w:val="004517AE"/>
    <w:rsid w:val="004517E7"/>
    <w:rsid w:val="0045220B"/>
    <w:rsid w:val="00452384"/>
    <w:rsid w:val="0045244A"/>
    <w:rsid w:val="004525A5"/>
    <w:rsid w:val="00452649"/>
    <w:rsid w:val="00452876"/>
    <w:rsid w:val="00452A5E"/>
    <w:rsid w:val="00452CC9"/>
    <w:rsid w:val="00453C8F"/>
    <w:rsid w:val="00454840"/>
    <w:rsid w:val="00454DEB"/>
    <w:rsid w:val="00455188"/>
    <w:rsid w:val="004553F4"/>
    <w:rsid w:val="00455500"/>
    <w:rsid w:val="00455676"/>
    <w:rsid w:val="00455720"/>
    <w:rsid w:val="00455807"/>
    <w:rsid w:val="00455A94"/>
    <w:rsid w:val="00455D49"/>
    <w:rsid w:val="0045608B"/>
    <w:rsid w:val="00456190"/>
    <w:rsid w:val="00456346"/>
    <w:rsid w:val="0045678E"/>
    <w:rsid w:val="0045698B"/>
    <w:rsid w:val="00456AD1"/>
    <w:rsid w:val="00456B5C"/>
    <w:rsid w:val="004570A6"/>
    <w:rsid w:val="0045720E"/>
    <w:rsid w:val="004573F1"/>
    <w:rsid w:val="00457440"/>
    <w:rsid w:val="0045747E"/>
    <w:rsid w:val="0045772A"/>
    <w:rsid w:val="004577D5"/>
    <w:rsid w:val="0045792D"/>
    <w:rsid w:val="00457DF3"/>
    <w:rsid w:val="004602D4"/>
    <w:rsid w:val="00460391"/>
    <w:rsid w:val="004603ED"/>
    <w:rsid w:val="0046070A"/>
    <w:rsid w:val="00460B16"/>
    <w:rsid w:val="00460CAF"/>
    <w:rsid w:val="00460D50"/>
    <w:rsid w:val="00460ED0"/>
    <w:rsid w:val="004614A7"/>
    <w:rsid w:val="00461A6A"/>
    <w:rsid w:val="00461C0D"/>
    <w:rsid w:val="00461FB7"/>
    <w:rsid w:val="0046209B"/>
    <w:rsid w:val="00462182"/>
    <w:rsid w:val="00462398"/>
    <w:rsid w:val="00462419"/>
    <w:rsid w:val="004624E5"/>
    <w:rsid w:val="004625BA"/>
    <w:rsid w:val="004626C4"/>
    <w:rsid w:val="004628B1"/>
    <w:rsid w:val="004628EC"/>
    <w:rsid w:val="00462914"/>
    <w:rsid w:val="00462D41"/>
    <w:rsid w:val="0046335C"/>
    <w:rsid w:val="004633F7"/>
    <w:rsid w:val="004636B6"/>
    <w:rsid w:val="004636F3"/>
    <w:rsid w:val="00463756"/>
    <w:rsid w:val="00463762"/>
    <w:rsid w:val="00463963"/>
    <w:rsid w:val="00463A93"/>
    <w:rsid w:val="00463ED6"/>
    <w:rsid w:val="00463F89"/>
    <w:rsid w:val="0046446A"/>
    <w:rsid w:val="0046448E"/>
    <w:rsid w:val="004646FB"/>
    <w:rsid w:val="0046472D"/>
    <w:rsid w:val="00464886"/>
    <w:rsid w:val="00464A87"/>
    <w:rsid w:val="00464B4D"/>
    <w:rsid w:val="00464BB0"/>
    <w:rsid w:val="00464F2C"/>
    <w:rsid w:val="00465502"/>
    <w:rsid w:val="0046552E"/>
    <w:rsid w:val="004656F7"/>
    <w:rsid w:val="004658DD"/>
    <w:rsid w:val="00465906"/>
    <w:rsid w:val="00465B29"/>
    <w:rsid w:val="00465BAA"/>
    <w:rsid w:val="00465CE8"/>
    <w:rsid w:val="00465F11"/>
    <w:rsid w:val="00465F88"/>
    <w:rsid w:val="00465FF4"/>
    <w:rsid w:val="00466102"/>
    <w:rsid w:val="00466435"/>
    <w:rsid w:val="00466556"/>
    <w:rsid w:val="004666B7"/>
    <w:rsid w:val="004668C5"/>
    <w:rsid w:val="00466B1A"/>
    <w:rsid w:val="00466BEA"/>
    <w:rsid w:val="00466F7B"/>
    <w:rsid w:val="00466FFC"/>
    <w:rsid w:val="0046720B"/>
    <w:rsid w:val="00467248"/>
    <w:rsid w:val="0046724B"/>
    <w:rsid w:val="00467294"/>
    <w:rsid w:val="004672DA"/>
    <w:rsid w:val="00467438"/>
    <w:rsid w:val="00467559"/>
    <w:rsid w:val="00467B4C"/>
    <w:rsid w:val="00467F81"/>
    <w:rsid w:val="0047000B"/>
    <w:rsid w:val="00470047"/>
    <w:rsid w:val="004701D9"/>
    <w:rsid w:val="0047061A"/>
    <w:rsid w:val="00470BFA"/>
    <w:rsid w:val="00470E0C"/>
    <w:rsid w:val="00470E10"/>
    <w:rsid w:val="00470F0F"/>
    <w:rsid w:val="004711F7"/>
    <w:rsid w:val="0047123B"/>
    <w:rsid w:val="004712A8"/>
    <w:rsid w:val="00471544"/>
    <w:rsid w:val="00471A19"/>
    <w:rsid w:val="00471A72"/>
    <w:rsid w:val="00471DAA"/>
    <w:rsid w:val="00471DED"/>
    <w:rsid w:val="00471FFD"/>
    <w:rsid w:val="004722CF"/>
    <w:rsid w:val="00472357"/>
    <w:rsid w:val="004724A7"/>
    <w:rsid w:val="004724DE"/>
    <w:rsid w:val="00472844"/>
    <w:rsid w:val="00472927"/>
    <w:rsid w:val="00472B0E"/>
    <w:rsid w:val="0047312E"/>
    <w:rsid w:val="00473280"/>
    <w:rsid w:val="00473690"/>
    <w:rsid w:val="00473C2C"/>
    <w:rsid w:val="00473EE3"/>
    <w:rsid w:val="00473F4C"/>
    <w:rsid w:val="0047441B"/>
    <w:rsid w:val="004744B2"/>
    <w:rsid w:val="0047455F"/>
    <w:rsid w:val="0047473B"/>
    <w:rsid w:val="00474BC7"/>
    <w:rsid w:val="00475033"/>
    <w:rsid w:val="004754B9"/>
    <w:rsid w:val="004754C3"/>
    <w:rsid w:val="004755F5"/>
    <w:rsid w:val="00475AE7"/>
    <w:rsid w:val="00475BB5"/>
    <w:rsid w:val="00475C57"/>
    <w:rsid w:val="00475EB7"/>
    <w:rsid w:val="00475F45"/>
    <w:rsid w:val="0047639F"/>
    <w:rsid w:val="004766E5"/>
    <w:rsid w:val="004766EB"/>
    <w:rsid w:val="0047673F"/>
    <w:rsid w:val="0047675B"/>
    <w:rsid w:val="0047691A"/>
    <w:rsid w:val="00476F25"/>
    <w:rsid w:val="004779D5"/>
    <w:rsid w:val="00477C38"/>
    <w:rsid w:val="00477D19"/>
    <w:rsid w:val="00477F84"/>
    <w:rsid w:val="00480075"/>
    <w:rsid w:val="004800ED"/>
    <w:rsid w:val="0048028C"/>
    <w:rsid w:val="004805D5"/>
    <w:rsid w:val="004814BA"/>
    <w:rsid w:val="0048153F"/>
    <w:rsid w:val="00481D1E"/>
    <w:rsid w:val="00481E47"/>
    <w:rsid w:val="00481E82"/>
    <w:rsid w:val="004825A8"/>
    <w:rsid w:val="004826CF"/>
    <w:rsid w:val="004828C1"/>
    <w:rsid w:val="00482944"/>
    <w:rsid w:val="00482B62"/>
    <w:rsid w:val="004831DA"/>
    <w:rsid w:val="00483801"/>
    <w:rsid w:val="00483C53"/>
    <w:rsid w:val="00483F64"/>
    <w:rsid w:val="00483F79"/>
    <w:rsid w:val="0048430E"/>
    <w:rsid w:val="004847D5"/>
    <w:rsid w:val="0048492B"/>
    <w:rsid w:val="00484A78"/>
    <w:rsid w:val="00484CE3"/>
    <w:rsid w:val="00485060"/>
    <w:rsid w:val="004853E0"/>
    <w:rsid w:val="004853FA"/>
    <w:rsid w:val="0048541D"/>
    <w:rsid w:val="00485B13"/>
    <w:rsid w:val="00485EF4"/>
    <w:rsid w:val="0048671F"/>
    <w:rsid w:val="00486B7B"/>
    <w:rsid w:val="00486BEC"/>
    <w:rsid w:val="00486F56"/>
    <w:rsid w:val="00487208"/>
    <w:rsid w:val="0048768F"/>
    <w:rsid w:val="004877A5"/>
    <w:rsid w:val="004877D7"/>
    <w:rsid w:val="00487A54"/>
    <w:rsid w:val="00487C8F"/>
    <w:rsid w:val="00487D3D"/>
    <w:rsid w:val="004901B4"/>
    <w:rsid w:val="004902B5"/>
    <w:rsid w:val="004905F0"/>
    <w:rsid w:val="00490903"/>
    <w:rsid w:val="00490D93"/>
    <w:rsid w:val="00491246"/>
    <w:rsid w:val="004913C8"/>
    <w:rsid w:val="00491B05"/>
    <w:rsid w:val="0049201A"/>
    <w:rsid w:val="00492390"/>
    <w:rsid w:val="00492547"/>
    <w:rsid w:val="0049260E"/>
    <w:rsid w:val="0049260F"/>
    <w:rsid w:val="00492921"/>
    <w:rsid w:val="00492923"/>
    <w:rsid w:val="00492A6C"/>
    <w:rsid w:val="00492D16"/>
    <w:rsid w:val="0049312C"/>
    <w:rsid w:val="00493313"/>
    <w:rsid w:val="00493723"/>
    <w:rsid w:val="00493ACB"/>
    <w:rsid w:val="00493E0C"/>
    <w:rsid w:val="00493F8B"/>
    <w:rsid w:val="00494587"/>
    <w:rsid w:val="00494743"/>
    <w:rsid w:val="004947A9"/>
    <w:rsid w:val="00494C49"/>
    <w:rsid w:val="00494C50"/>
    <w:rsid w:val="00494E16"/>
    <w:rsid w:val="0049547C"/>
    <w:rsid w:val="004954AF"/>
    <w:rsid w:val="00495678"/>
    <w:rsid w:val="004958E1"/>
    <w:rsid w:val="0049597B"/>
    <w:rsid w:val="00495EB4"/>
    <w:rsid w:val="00496481"/>
    <w:rsid w:val="004968A0"/>
    <w:rsid w:val="00496A72"/>
    <w:rsid w:val="00496AFB"/>
    <w:rsid w:val="00496BB9"/>
    <w:rsid w:val="00496E03"/>
    <w:rsid w:val="00496F73"/>
    <w:rsid w:val="00497221"/>
    <w:rsid w:val="0049744D"/>
    <w:rsid w:val="00497B7E"/>
    <w:rsid w:val="00497E6A"/>
    <w:rsid w:val="004A0212"/>
    <w:rsid w:val="004A053A"/>
    <w:rsid w:val="004A0550"/>
    <w:rsid w:val="004A0566"/>
    <w:rsid w:val="004A05B6"/>
    <w:rsid w:val="004A067D"/>
    <w:rsid w:val="004A071C"/>
    <w:rsid w:val="004A0D28"/>
    <w:rsid w:val="004A1020"/>
    <w:rsid w:val="004A103F"/>
    <w:rsid w:val="004A11F4"/>
    <w:rsid w:val="004A1250"/>
    <w:rsid w:val="004A1445"/>
    <w:rsid w:val="004A1538"/>
    <w:rsid w:val="004A1F87"/>
    <w:rsid w:val="004A2433"/>
    <w:rsid w:val="004A279F"/>
    <w:rsid w:val="004A27E4"/>
    <w:rsid w:val="004A2993"/>
    <w:rsid w:val="004A2C3D"/>
    <w:rsid w:val="004A2FA2"/>
    <w:rsid w:val="004A30D1"/>
    <w:rsid w:val="004A3679"/>
    <w:rsid w:val="004A3A37"/>
    <w:rsid w:val="004A3AD8"/>
    <w:rsid w:val="004A3BA9"/>
    <w:rsid w:val="004A3BB9"/>
    <w:rsid w:val="004A3BD1"/>
    <w:rsid w:val="004A3D19"/>
    <w:rsid w:val="004A4028"/>
    <w:rsid w:val="004A4534"/>
    <w:rsid w:val="004A4D02"/>
    <w:rsid w:val="004A50BE"/>
    <w:rsid w:val="004A5167"/>
    <w:rsid w:val="004A558A"/>
    <w:rsid w:val="004A569A"/>
    <w:rsid w:val="004A575F"/>
    <w:rsid w:val="004A6031"/>
    <w:rsid w:val="004A60AE"/>
    <w:rsid w:val="004A640C"/>
    <w:rsid w:val="004A6509"/>
    <w:rsid w:val="004A6759"/>
    <w:rsid w:val="004A678D"/>
    <w:rsid w:val="004A71C4"/>
    <w:rsid w:val="004A724F"/>
    <w:rsid w:val="004A748F"/>
    <w:rsid w:val="004A77C0"/>
    <w:rsid w:val="004A7A8A"/>
    <w:rsid w:val="004A7DB8"/>
    <w:rsid w:val="004A7FA7"/>
    <w:rsid w:val="004B039D"/>
    <w:rsid w:val="004B069A"/>
    <w:rsid w:val="004B0743"/>
    <w:rsid w:val="004B0A4A"/>
    <w:rsid w:val="004B0DC0"/>
    <w:rsid w:val="004B0F19"/>
    <w:rsid w:val="004B0FD8"/>
    <w:rsid w:val="004B1031"/>
    <w:rsid w:val="004B12B1"/>
    <w:rsid w:val="004B131C"/>
    <w:rsid w:val="004B1330"/>
    <w:rsid w:val="004B147F"/>
    <w:rsid w:val="004B187E"/>
    <w:rsid w:val="004B1FA0"/>
    <w:rsid w:val="004B245C"/>
    <w:rsid w:val="004B24E4"/>
    <w:rsid w:val="004B25E5"/>
    <w:rsid w:val="004B2726"/>
    <w:rsid w:val="004B2B49"/>
    <w:rsid w:val="004B2DAA"/>
    <w:rsid w:val="004B2DDB"/>
    <w:rsid w:val="004B2F93"/>
    <w:rsid w:val="004B3720"/>
    <w:rsid w:val="004B39D5"/>
    <w:rsid w:val="004B3ADE"/>
    <w:rsid w:val="004B3B97"/>
    <w:rsid w:val="004B3EA4"/>
    <w:rsid w:val="004B4539"/>
    <w:rsid w:val="004B456B"/>
    <w:rsid w:val="004B493C"/>
    <w:rsid w:val="004B4D3C"/>
    <w:rsid w:val="004B4EB0"/>
    <w:rsid w:val="004B4FFE"/>
    <w:rsid w:val="004B5AC9"/>
    <w:rsid w:val="004B5D17"/>
    <w:rsid w:val="004B62FB"/>
    <w:rsid w:val="004B6507"/>
    <w:rsid w:val="004B6AA2"/>
    <w:rsid w:val="004B6E20"/>
    <w:rsid w:val="004B6F41"/>
    <w:rsid w:val="004B73C2"/>
    <w:rsid w:val="004B741B"/>
    <w:rsid w:val="004B770C"/>
    <w:rsid w:val="004B7891"/>
    <w:rsid w:val="004B79D2"/>
    <w:rsid w:val="004B7B43"/>
    <w:rsid w:val="004B7BA6"/>
    <w:rsid w:val="004B7E88"/>
    <w:rsid w:val="004B7EBC"/>
    <w:rsid w:val="004B7F77"/>
    <w:rsid w:val="004C0170"/>
    <w:rsid w:val="004C026B"/>
    <w:rsid w:val="004C04EB"/>
    <w:rsid w:val="004C05C9"/>
    <w:rsid w:val="004C066D"/>
    <w:rsid w:val="004C06DD"/>
    <w:rsid w:val="004C06FE"/>
    <w:rsid w:val="004C08B6"/>
    <w:rsid w:val="004C0BAD"/>
    <w:rsid w:val="004C0D00"/>
    <w:rsid w:val="004C14AB"/>
    <w:rsid w:val="004C150F"/>
    <w:rsid w:val="004C157D"/>
    <w:rsid w:val="004C188E"/>
    <w:rsid w:val="004C1A4C"/>
    <w:rsid w:val="004C208B"/>
    <w:rsid w:val="004C21EF"/>
    <w:rsid w:val="004C28B8"/>
    <w:rsid w:val="004C2D2C"/>
    <w:rsid w:val="004C32DE"/>
    <w:rsid w:val="004C3455"/>
    <w:rsid w:val="004C3462"/>
    <w:rsid w:val="004C36B6"/>
    <w:rsid w:val="004C36C5"/>
    <w:rsid w:val="004C3B02"/>
    <w:rsid w:val="004C3BA9"/>
    <w:rsid w:val="004C3E62"/>
    <w:rsid w:val="004C4549"/>
    <w:rsid w:val="004C473B"/>
    <w:rsid w:val="004C48FF"/>
    <w:rsid w:val="004C491A"/>
    <w:rsid w:val="004C49B3"/>
    <w:rsid w:val="004C4A01"/>
    <w:rsid w:val="004C4A6B"/>
    <w:rsid w:val="004C4BCB"/>
    <w:rsid w:val="004C4D02"/>
    <w:rsid w:val="004C4D1E"/>
    <w:rsid w:val="004C4F08"/>
    <w:rsid w:val="004C51C4"/>
    <w:rsid w:val="004C54DF"/>
    <w:rsid w:val="004C5772"/>
    <w:rsid w:val="004C5853"/>
    <w:rsid w:val="004C5A89"/>
    <w:rsid w:val="004C5BA5"/>
    <w:rsid w:val="004C62CC"/>
    <w:rsid w:val="004C6431"/>
    <w:rsid w:val="004C6479"/>
    <w:rsid w:val="004C6CAB"/>
    <w:rsid w:val="004C6D74"/>
    <w:rsid w:val="004C726A"/>
    <w:rsid w:val="004C762A"/>
    <w:rsid w:val="004C7649"/>
    <w:rsid w:val="004C7E47"/>
    <w:rsid w:val="004D05D4"/>
    <w:rsid w:val="004D0A90"/>
    <w:rsid w:val="004D1122"/>
    <w:rsid w:val="004D11B4"/>
    <w:rsid w:val="004D139E"/>
    <w:rsid w:val="004D157F"/>
    <w:rsid w:val="004D1650"/>
    <w:rsid w:val="004D173B"/>
    <w:rsid w:val="004D181F"/>
    <w:rsid w:val="004D18E5"/>
    <w:rsid w:val="004D1CE2"/>
    <w:rsid w:val="004D1FD1"/>
    <w:rsid w:val="004D2005"/>
    <w:rsid w:val="004D2174"/>
    <w:rsid w:val="004D234C"/>
    <w:rsid w:val="004D2BC5"/>
    <w:rsid w:val="004D2E65"/>
    <w:rsid w:val="004D3256"/>
    <w:rsid w:val="004D3462"/>
    <w:rsid w:val="004D3C9A"/>
    <w:rsid w:val="004D3DB4"/>
    <w:rsid w:val="004D415A"/>
    <w:rsid w:val="004D44AC"/>
    <w:rsid w:val="004D44D2"/>
    <w:rsid w:val="004D4523"/>
    <w:rsid w:val="004D4702"/>
    <w:rsid w:val="004D498A"/>
    <w:rsid w:val="004D4AEB"/>
    <w:rsid w:val="004D501D"/>
    <w:rsid w:val="004D5DA8"/>
    <w:rsid w:val="004D5DF3"/>
    <w:rsid w:val="004D5ED7"/>
    <w:rsid w:val="004D5F82"/>
    <w:rsid w:val="004D5FA0"/>
    <w:rsid w:val="004D6127"/>
    <w:rsid w:val="004D6596"/>
    <w:rsid w:val="004D6730"/>
    <w:rsid w:val="004D6767"/>
    <w:rsid w:val="004D6B34"/>
    <w:rsid w:val="004D6F59"/>
    <w:rsid w:val="004D6F96"/>
    <w:rsid w:val="004D7860"/>
    <w:rsid w:val="004D7B45"/>
    <w:rsid w:val="004D7C18"/>
    <w:rsid w:val="004D7EE5"/>
    <w:rsid w:val="004E00DC"/>
    <w:rsid w:val="004E04C7"/>
    <w:rsid w:val="004E073E"/>
    <w:rsid w:val="004E0D78"/>
    <w:rsid w:val="004E0F70"/>
    <w:rsid w:val="004E1262"/>
    <w:rsid w:val="004E1277"/>
    <w:rsid w:val="004E1600"/>
    <w:rsid w:val="004E16BB"/>
    <w:rsid w:val="004E1B8A"/>
    <w:rsid w:val="004E1CF1"/>
    <w:rsid w:val="004E2109"/>
    <w:rsid w:val="004E219A"/>
    <w:rsid w:val="004E25AA"/>
    <w:rsid w:val="004E267A"/>
    <w:rsid w:val="004E28B5"/>
    <w:rsid w:val="004E2FDB"/>
    <w:rsid w:val="004E3045"/>
    <w:rsid w:val="004E3049"/>
    <w:rsid w:val="004E3353"/>
    <w:rsid w:val="004E3807"/>
    <w:rsid w:val="004E3954"/>
    <w:rsid w:val="004E3BE8"/>
    <w:rsid w:val="004E3C47"/>
    <w:rsid w:val="004E3D3A"/>
    <w:rsid w:val="004E4089"/>
    <w:rsid w:val="004E411B"/>
    <w:rsid w:val="004E418D"/>
    <w:rsid w:val="004E41F4"/>
    <w:rsid w:val="004E4345"/>
    <w:rsid w:val="004E4A95"/>
    <w:rsid w:val="004E4C1F"/>
    <w:rsid w:val="004E4E31"/>
    <w:rsid w:val="004E5109"/>
    <w:rsid w:val="004E5211"/>
    <w:rsid w:val="004E5514"/>
    <w:rsid w:val="004E5C69"/>
    <w:rsid w:val="004E5C8B"/>
    <w:rsid w:val="004E5DEF"/>
    <w:rsid w:val="004E5E85"/>
    <w:rsid w:val="004E5E8B"/>
    <w:rsid w:val="004E60D0"/>
    <w:rsid w:val="004E6401"/>
    <w:rsid w:val="004E65DB"/>
    <w:rsid w:val="004E686B"/>
    <w:rsid w:val="004E6A0C"/>
    <w:rsid w:val="004E6ECD"/>
    <w:rsid w:val="004E70BF"/>
    <w:rsid w:val="004E746B"/>
    <w:rsid w:val="004E765F"/>
    <w:rsid w:val="004E7E5D"/>
    <w:rsid w:val="004F0248"/>
    <w:rsid w:val="004F031A"/>
    <w:rsid w:val="004F05B7"/>
    <w:rsid w:val="004F0627"/>
    <w:rsid w:val="004F099B"/>
    <w:rsid w:val="004F0BF8"/>
    <w:rsid w:val="004F0F42"/>
    <w:rsid w:val="004F0F6D"/>
    <w:rsid w:val="004F10F5"/>
    <w:rsid w:val="004F12A5"/>
    <w:rsid w:val="004F12A6"/>
    <w:rsid w:val="004F136B"/>
    <w:rsid w:val="004F1565"/>
    <w:rsid w:val="004F17BC"/>
    <w:rsid w:val="004F1878"/>
    <w:rsid w:val="004F1967"/>
    <w:rsid w:val="004F1C20"/>
    <w:rsid w:val="004F1C7E"/>
    <w:rsid w:val="004F1E92"/>
    <w:rsid w:val="004F1F11"/>
    <w:rsid w:val="004F2209"/>
    <w:rsid w:val="004F2304"/>
    <w:rsid w:val="004F251D"/>
    <w:rsid w:val="004F26F8"/>
    <w:rsid w:val="004F287F"/>
    <w:rsid w:val="004F2B4F"/>
    <w:rsid w:val="004F2B8C"/>
    <w:rsid w:val="004F2F8E"/>
    <w:rsid w:val="004F3517"/>
    <w:rsid w:val="004F383A"/>
    <w:rsid w:val="004F38D4"/>
    <w:rsid w:val="004F3F61"/>
    <w:rsid w:val="004F448E"/>
    <w:rsid w:val="004F4620"/>
    <w:rsid w:val="004F49F4"/>
    <w:rsid w:val="004F4CC9"/>
    <w:rsid w:val="004F5571"/>
    <w:rsid w:val="004F55A5"/>
    <w:rsid w:val="004F61FF"/>
    <w:rsid w:val="004F66C0"/>
    <w:rsid w:val="004F68D9"/>
    <w:rsid w:val="004F6981"/>
    <w:rsid w:val="004F6B7B"/>
    <w:rsid w:val="004F6BE0"/>
    <w:rsid w:val="004F6C65"/>
    <w:rsid w:val="004F6C94"/>
    <w:rsid w:val="004F6C9C"/>
    <w:rsid w:val="004F6DB9"/>
    <w:rsid w:val="004F75D8"/>
    <w:rsid w:val="004F7742"/>
    <w:rsid w:val="004F7D1E"/>
    <w:rsid w:val="004F7D75"/>
    <w:rsid w:val="004F7F8D"/>
    <w:rsid w:val="00500252"/>
    <w:rsid w:val="005004EC"/>
    <w:rsid w:val="00500750"/>
    <w:rsid w:val="0050093E"/>
    <w:rsid w:val="00500959"/>
    <w:rsid w:val="00500BC2"/>
    <w:rsid w:val="00500CF1"/>
    <w:rsid w:val="00501134"/>
    <w:rsid w:val="0050126F"/>
    <w:rsid w:val="0050152D"/>
    <w:rsid w:val="005015C4"/>
    <w:rsid w:val="00501687"/>
    <w:rsid w:val="00501AA3"/>
    <w:rsid w:val="00501F11"/>
    <w:rsid w:val="00502421"/>
    <w:rsid w:val="00502496"/>
    <w:rsid w:val="005025FE"/>
    <w:rsid w:val="00502A49"/>
    <w:rsid w:val="00502BE7"/>
    <w:rsid w:val="00502D64"/>
    <w:rsid w:val="00502E9E"/>
    <w:rsid w:val="00502FF5"/>
    <w:rsid w:val="00503241"/>
    <w:rsid w:val="00503774"/>
    <w:rsid w:val="00503B44"/>
    <w:rsid w:val="00503C72"/>
    <w:rsid w:val="00504585"/>
    <w:rsid w:val="00504943"/>
    <w:rsid w:val="005049C2"/>
    <w:rsid w:val="00504D28"/>
    <w:rsid w:val="00504DE2"/>
    <w:rsid w:val="00504DE9"/>
    <w:rsid w:val="00505118"/>
    <w:rsid w:val="00505730"/>
    <w:rsid w:val="00505886"/>
    <w:rsid w:val="005058B0"/>
    <w:rsid w:val="0050596E"/>
    <w:rsid w:val="00505A6F"/>
    <w:rsid w:val="00505EF4"/>
    <w:rsid w:val="00505F2D"/>
    <w:rsid w:val="005062D3"/>
    <w:rsid w:val="00506419"/>
    <w:rsid w:val="00506762"/>
    <w:rsid w:val="00506768"/>
    <w:rsid w:val="0050694E"/>
    <w:rsid w:val="00506AEC"/>
    <w:rsid w:val="00506DDE"/>
    <w:rsid w:val="00507143"/>
    <w:rsid w:val="005075AB"/>
    <w:rsid w:val="0050778B"/>
    <w:rsid w:val="00507B2B"/>
    <w:rsid w:val="00507B7B"/>
    <w:rsid w:val="00507F13"/>
    <w:rsid w:val="005100CA"/>
    <w:rsid w:val="005103B8"/>
    <w:rsid w:val="0051056A"/>
    <w:rsid w:val="00510BF6"/>
    <w:rsid w:val="00510CC4"/>
    <w:rsid w:val="00510DAB"/>
    <w:rsid w:val="00511E5B"/>
    <w:rsid w:val="00511F28"/>
    <w:rsid w:val="00512200"/>
    <w:rsid w:val="00512284"/>
    <w:rsid w:val="00512D07"/>
    <w:rsid w:val="0051338A"/>
    <w:rsid w:val="005135B1"/>
    <w:rsid w:val="005135F0"/>
    <w:rsid w:val="00513670"/>
    <w:rsid w:val="005136AD"/>
    <w:rsid w:val="00513720"/>
    <w:rsid w:val="005137A5"/>
    <w:rsid w:val="005137DF"/>
    <w:rsid w:val="005138BA"/>
    <w:rsid w:val="005138DC"/>
    <w:rsid w:val="00513923"/>
    <w:rsid w:val="0051399C"/>
    <w:rsid w:val="00513B9C"/>
    <w:rsid w:val="00513C7E"/>
    <w:rsid w:val="00513C8C"/>
    <w:rsid w:val="00514103"/>
    <w:rsid w:val="00514252"/>
    <w:rsid w:val="0051438D"/>
    <w:rsid w:val="0051448C"/>
    <w:rsid w:val="0051489A"/>
    <w:rsid w:val="00514BF5"/>
    <w:rsid w:val="00514D9D"/>
    <w:rsid w:val="00515472"/>
    <w:rsid w:val="00515C5A"/>
    <w:rsid w:val="005160B2"/>
    <w:rsid w:val="0051652D"/>
    <w:rsid w:val="00516657"/>
    <w:rsid w:val="00516904"/>
    <w:rsid w:val="005172DA"/>
    <w:rsid w:val="00517416"/>
    <w:rsid w:val="00517842"/>
    <w:rsid w:val="005178BF"/>
    <w:rsid w:val="0052011A"/>
    <w:rsid w:val="005206E2"/>
    <w:rsid w:val="00520BC3"/>
    <w:rsid w:val="00520CB5"/>
    <w:rsid w:val="00520D78"/>
    <w:rsid w:val="00520E90"/>
    <w:rsid w:val="0052104D"/>
    <w:rsid w:val="00521071"/>
    <w:rsid w:val="005210CC"/>
    <w:rsid w:val="00521126"/>
    <w:rsid w:val="005211AF"/>
    <w:rsid w:val="005211FD"/>
    <w:rsid w:val="005213E2"/>
    <w:rsid w:val="00521BD5"/>
    <w:rsid w:val="00521FB9"/>
    <w:rsid w:val="00522257"/>
    <w:rsid w:val="005223C7"/>
    <w:rsid w:val="0052251E"/>
    <w:rsid w:val="00522A82"/>
    <w:rsid w:val="00522E48"/>
    <w:rsid w:val="005232B5"/>
    <w:rsid w:val="0052330F"/>
    <w:rsid w:val="00523DBA"/>
    <w:rsid w:val="00523E13"/>
    <w:rsid w:val="00523F0D"/>
    <w:rsid w:val="005240CF"/>
    <w:rsid w:val="0052431D"/>
    <w:rsid w:val="005245B2"/>
    <w:rsid w:val="0052488F"/>
    <w:rsid w:val="00524998"/>
    <w:rsid w:val="00524B1F"/>
    <w:rsid w:val="00524B3D"/>
    <w:rsid w:val="00524BCC"/>
    <w:rsid w:val="00524D95"/>
    <w:rsid w:val="00525114"/>
    <w:rsid w:val="0052514A"/>
    <w:rsid w:val="00525160"/>
    <w:rsid w:val="00525209"/>
    <w:rsid w:val="0052535E"/>
    <w:rsid w:val="005255DD"/>
    <w:rsid w:val="00525B1B"/>
    <w:rsid w:val="00525FDB"/>
    <w:rsid w:val="0052605D"/>
    <w:rsid w:val="00526262"/>
    <w:rsid w:val="00526E03"/>
    <w:rsid w:val="00527104"/>
    <w:rsid w:val="005276C2"/>
    <w:rsid w:val="005278BB"/>
    <w:rsid w:val="00527B16"/>
    <w:rsid w:val="00527B1B"/>
    <w:rsid w:val="00527BCF"/>
    <w:rsid w:val="00527D4E"/>
    <w:rsid w:val="0053019A"/>
    <w:rsid w:val="00530552"/>
    <w:rsid w:val="00530E55"/>
    <w:rsid w:val="00530F18"/>
    <w:rsid w:val="00530F46"/>
    <w:rsid w:val="005310B7"/>
    <w:rsid w:val="00531314"/>
    <w:rsid w:val="005316EB"/>
    <w:rsid w:val="005317EC"/>
    <w:rsid w:val="005318B3"/>
    <w:rsid w:val="00531B69"/>
    <w:rsid w:val="00531CF9"/>
    <w:rsid w:val="00532060"/>
    <w:rsid w:val="00532118"/>
    <w:rsid w:val="005324F6"/>
    <w:rsid w:val="00532B0B"/>
    <w:rsid w:val="00532E1E"/>
    <w:rsid w:val="005331F3"/>
    <w:rsid w:val="005332BB"/>
    <w:rsid w:val="0053340B"/>
    <w:rsid w:val="005335A9"/>
    <w:rsid w:val="0053373C"/>
    <w:rsid w:val="00533B90"/>
    <w:rsid w:val="00533DDB"/>
    <w:rsid w:val="005340F3"/>
    <w:rsid w:val="0053427D"/>
    <w:rsid w:val="0053453D"/>
    <w:rsid w:val="00534625"/>
    <w:rsid w:val="005346FD"/>
    <w:rsid w:val="005348EF"/>
    <w:rsid w:val="00534CD3"/>
    <w:rsid w:val="00534FCC"/>
    <w:rsid w:val="005352D5"/>
    <w:rsid w:val="005358B0"/>
    <w:rsid w:val="00535B9C"/>
    <w:rsid w:val="00535C68"/>
    <w:rsid w:val="005364F3"/>
    <w:rsid w:val="00536AB1"/>
    <w:rsid w:val="00536B7C"/>
    <w:rsid w:val="00536CDE"/>
    <w:rsid w:val="00537184"/>
    <w:rsid w:val="005371E4"/>
    <w:rsid w:val="00537330"/>
    <w:rsid w:val="005373A3"/>
    <w:rsid w:val="00537822"/>
    <w:rsid w:val="005378AD"/>
    <w:rsid w:val="005378E4"/>
    <w:rsid w:val="005379AA"/>
    <w:rsid w:val="00537AD2"/>
    <w:rsid w:val="00537D89"/>
    <w:rsid w:val="00540368"/>
    <w:rsid w:val="005406F8"/>
    <w:rsid w:val="005409EA"/>
    <w:rsid w:val="00540AAB"/>
    <w:rsid w:val="00540F9A"/>
    <w:rsid w:val="0054151D"/>
    <w:rsid w:val="0054169B"/>
    <w:rsid w:val="005417D2"/>
    <w:rsid w:val="005417E8"/>
    <w:rsid w:val="00541A0B"/>
    <w:rsid w:val="00541B93"/>
    <w:rsid w:val="00541BFA"/>
    <w:rsid w:val="00541E9D"/>
    <w:rsid w:val="00541FF7"/>
    <w:rsid w:val="00542128"/>
    <w:rsid w:val="005422E4"/>
    <w:rsid w:val="00542840"/>
    <w:rsid w:val="00542947"/>
    <w:rsid w:val="00542B55"/>
    <w:rsid w:val="00542E85"/>
    <w:rsid w:val="00543721"/>
    <w:rsid w:val="00543C52"/>
    <w:rsid w:val="00543D57"/>
    <w:rsid w:val="00543F85"/>
    <w:rsid w:val="0054406F"/>
    <w:rsid w:val="00544161"/>
    <w:rsid w:val="00544171"/>
    <w:rsid w:val="005442B1"/>
    <w:rsid w:val="0054436C"/>
    <w:rsid w:val="005444D7"/>
    <w:rsid w:val="005445C7"/>
    <w:rsid w:val="005447BD"/>
    <w:rsid w:val="005447BE"/>
    <w:rsid w:val="00544ECE"/>
    <w:rsid w:val="00544FAE"/>
    <w:rsid w:val="0054528D"/>
    <w:rsid w:val="0054549F"/>
    <w:rsid w:val="005454B8"/>
    <w:rsid w:val="00545557"/>
    <w:rsid w:val="005456CC"/>
    <w:rsid w:val="005456FD"/>
    <w:rsid w:val="005459E6"/>
    <w:rsid w:val="00545A08"/>
    <w:rsid w:val="00545CF8"/>
    <w:rsid w:val="005469F3"/>
    <w:rsid w:val="00546A9B"/>
    <w:rsid w:val="00546BE5"/>
    <w:rsid w:val="00546C37"/>
    <w:rsid w:val="00546D46"/>
    <w:rsid w:val="005472BB"/>
    <w:rsid w:val="005474CB"/>
    <w:rsid w:val="0054777A"/>
    <w:rsid w:val="00547796"/>
    <w:rsid w:val="00547883"/>
    <w:rsid w:val="00547A9C"/>
    <w:rsid w:val="00547CD5"/>
    <w:rsid w:val="00547F69"/>
    <w:rsid w:val="005504C4"/>
    <w:rsid w:val="00550AC3"/>
    <w:rsid w:val="00550E4D"/>
    <w:rsid w:val="00550F69"/>
    <w:rsid w:val="00550FFE"/>
    <w:rsid w:val="0055137A"/>
    <w:rsid w:val="00551C4B"/>
    <w:rsid w:val="00551F0D"/>
    <w:rsid w:val="00552349"/>
    <w:rsid w:val="005523C6"/>
    <w:rsid w:val="005524D2"/>
    <w:rsid w:val="00553035"/>
    <w:rsid w:val="005534AE"/>
    <w:rsid w:val="005535C1"/>
    <w:rsid w:val="00553B28"/>
    <w:rsid w:val="00553C89"/>
    <w:rsid w:val="00553E47"/>
    <w:rsid w:val="00553E98"/>
    <w:rsid w:val="0055437B"/>
    <w:rsid w:val="00554455"/>
    <w:rsid w:val="0055454F"/>
    <w:rsid w:val="005545E1"/>
    <w:rsid w:val="00554701"/>
    <w:rsid w:val="00554862"/>
    <w:rsid w:val="00554B50"/>
    <w:rsid w:val="00554C1A"/>
    <w:rsid w:val="00554DAA"/>
    <w:rsid w:val="00554DC8"/>
    <w:rsid w:val="00554EC4"/>
    <w:rsid w:val="005551A7"/>
    <w:rsid w:val="00555402"/>
    <w:rsid w:val="0055573A"/>
    <w:rsid w:val="005558BE"/>
    <w:rsid w:val="005558E1"/>
    <w:rsid w:val="0055680F"/>
    <w:rsid w:val="00556A17"/>
    <w:rsid w:val="00556B86"/>
    <w:rsid w:val="00556BF4"/>
    <w:rsid w:val="00557747"/>
    <w:rsid w:val="005577A4"/>
    <w:rsid w:val="00557CD6"/>
    <w:rsid w:val="00560212"/>
    <w:rsid w:val="00560519"/>
    <w:rsid w:val="0056076F"/>
    <w:rsid w:val="00560AE7"/>
    <w:rsid w:val="00560E6A"/>
    <w:rsid w:val="00561080"/>
    <w:rsid w:val="00561190"/>
    <w:rsid w:val="005611F5"/>
    <w:rsid w:val="00561348"/>
    <w:rsid w:val="00561450"/>
    <w:rsid w:val="00561468"/>
    <w:rsid w:val="005615DB"/>
    <w:rsid w:val="005616AE"/>
    <w:rsid w:val="005618AA"/>
    <w:rsid w:val="0056197B"/>
    <w:rsid w:val="00561EF0"/>
    <w:rsid w:val="00562220"/>
    <w:rsid w:val="00562478"/>
    <w:rsid w:val="0056267E"/>
    <w:rsid w:val="005628C4"/>
    <w:rsid w:val="00562900"/>
    <w:rsid w:val="00562A28"/>
    <w:rsid w:val="00562A3A"/>
    <w:rsid w:val="00562A86"/>
    <w:rsid w:val="00562B8A"/>
    <w:rsid w:val="00563537"/>
    <w:rsid w:val="0056385C"/>
    <w:rsid w:val="00563F55"/>
    <w:rsid w:val="005644EA"/>
    <w:rsid w:val="00564AD6"/>
    <w:rsid w:val="00564BB9"/>
    <w:rsid w:val="00564EE6"/>
    <w:rsid w:val="00565406"/>
    <w:rsid w:val="0056547B"/>
    <w:rsid w:val="00565831"/>
    <w:rsid w:val="005662DA"/>
    <w:rsid w:val="0056678D"/>
    <w:rsid w:val="00566B1D"/>
    <w:rsid w:val="005672FD"/>
    <w:rsid w:val="00567398"/>
    <w:rsid w:val="0056763F"/>
    <w:rsid w:val="00567790"/>
    <w:rsid w:val="005677B5"/>
    <w:rsid w:val="005678E8"/>
    <w:rsid w:val="00567B3C"/>
    <w:rsid w:val="00567DE8"/>
    <w:rsid w:val="0057005A"/>
    <w:rsid w:val="00570088"/>
    <w:rsid w:val="005702B8"/>
    <w:rsid w:val="00570359"/>
    <w:rsid w:val="0057040E"/>
    <w:rsid w:val="005705AF"/>
    <w:rsid w:val="00570639"/>
    <w:rsid w:val="0057088F"/>
    <w:rsid w:val="00570B9F"/>
    <w:rsid w:val="00570CBA"/>
    <w:rsid w:val="00570E0B"/>
    <w:rsid w:val="00571AAC"/>
    <w:rsid w:val="00571ADF"/>
    <w:rsid w:val="00571B82"/>
    <w:rsid w:val="00571CEA"/>
    <w:rsid w:val="00571F7C"/>
    <w:rsid w:val="00571F91"/>
    <w:rsid w:val="00572037"/>
    <w:rsid w:val="00572DB1"/>
    <w:rsid w:val="00572E82"/>
    <w:rsid w:val="00573252"/>
    <w:rsid w:val="00573702"/>
    <w:rsid w:val="0057379D"/>
    <w:rsid w:val="00573850"/>
    <w:rsid w:val="00573E3C"/>
    <w:rsid w:val="005741AE"/>
    <w:rsid w:val="0057485E"/>
    <w:rsid w:val="00574C45"/>
    <w:rsid w:val="00574ED2"/>
    <w:rsid w:val="00574F3B"/>
    <w:rsid w:val="005750B4"/>
    <w:rsid w:val="0057516A"/>
    <w:rsid w:val="005757B6"/>
    <w:rsid w:val="005758A7"/>
    <w:rsid w:val="00575998"/>
    <w:rsid w:val="00575E5A"/>
    <w:rsid w:val="00575E75"/>
    <w:rsid w:val="00575F41"/>
    <w:rsid w:val="0057617A"/>
    <w:rsid w:val="0057625C"/>
    <w:rsid w:val="005762C1"/>
    <w:rsid w:val="005768EE"/>
    <w:rsid w:val="005768F4"/>
    <w:rsid w:val="00576A51"/>
    <w:rsid w:val="00577AB0"/>
    <w:rsid w:val="00577BAB"/>
    <w:rsid w:val="00577C0C"/>
    <w:rsid w:val="00577E5A"/>
    <w:rsid w:val="00577F19"/>
    <w:rsid w:val="0058003B"/>
    <w:rsid w:val="005802EA"/>
    <w:rsid w:val="00580341"/>
    <w:rsid w:val="005804DB"/>
    <w:rsid w:val="005805E2"/>
    <w:rsid w:val="005806A2"/>
    <w:rsid w:val="00580B52"/>
    <w:rsid w:val="005819F9"/>
    <w:rsid w:val="00581B53"/>
    <w:rsid w:val="00581C8A"/>
    <w:rsid w:val="00582491"/>
    <w:rsid w:val="00582807"/>
    <w:rsid w:val="00582AD9"/>
    <w:rsid w:val="00582B10"/>
    <w:rsid w:val="00582B7B"/>
    <w:rsid w:val="00582E44"/>
    <w:rsid w:val="00582F5E"/>
    <w:rsid w:val="00583058"/>
    <w:rsid w:val="0058311A"/>
    <w:rsid w:val="00583411"/>
    <w:rsid w:val="00583543"/>
    <w:rsid w:val="0058359D"/>
    <w:rsid w:val="00583E41"/>
    <w:rsid w:val="005841E5"/>
    <w:rsid w:val="0058474F"/>
    <w:rsid w:val="00584BE5"/>
    <w:rsid w:val="00585285"/>
    <w:rsid w:val="005852D5"/>
    <w:rsid w:val="00585304"/>
    <w:rsid w:val="00585594"/>
    <w:rsid w:val="00585745"/>
    <w:rsid w:val="005858A1"/>
    <w:rsid w:val="005858C8"/>
    <w:rsid w:val="00585A86"/>
    <w:rsid w:val="0058601E"/>
    <w:rsid w:val="00586073"/>
    <w:rsid w:val="005860B2"/>
    <w:rsid w:val="005862D7"/>
    <w:rsid w:val="005864B2"/>
    <w:rsid w:val="005869E3"/>
    <w:rsid w:val="00586B69"/>
    <w:rsid w:val="00586BB0"/>
    <w:rsid w:val="00586D7D"/>
    <w:rsid w:val="005871BD"/>
    <w:rsid w:val="005872A7"/>
    <w:rsid w:val="0058779B"/>
    <w:rsid w:val="005879C4"/>
    <w:rsid w:val="00587AAB"/>
    <w:rsid w:val="005900A1"/>
    <w:rsid w:val="005900FA"/>
    <w:rsid w:val="005904D5"/>
    <w:rsid w:val="0059054E"/>
    <w:rsid w:val="00590692"/>
    <w:rsid w:val="00590788"/>
    <w:rsid w:val="00590B01"/>
    <w:rsid w:val="00590C34"/>
    <w:rsid w:val="00590C42"/>
    <w:rsid w:val="00590DDF"/>
    <w:rsid w:val="00591420"/>
    <w:rsid w:val="00591908"/>
    <w:rsid w:val="00591A8C"/>
    <w:rsid w:val="00591D95"/>
    <w:rsid w:val="0059223B"/>
    <w:rsid w:val="0059266B"/>
    <w:rsid w:val="00592D4C"/>
    <w:rsid w:val="00592E39"/>
    <w:rsid w:val="005932BA"/>
    <w:rsid w:val="005934EA"/>
    <w:rsid w:val="0059372D"/>
    <w:rsid w:val="00593C30"/>
    <w:rsid w:val="00593F86"/>
    <w:rsid w:val="00594347"/>
    <w:rsid w:val="0059438B"/>
    <w:rsid w:val="00594464"/>
    <w:rsid w:val="0059466D"/>
    <w:rsid w:val="005952D0"/>
    <w:rsid w:val="005955A6"/>
    <w:rsid w:val="00595936"/>
    <w:rsid w:val="00595BF3"/>
    <w:rsid w:val="00595DAB"/>
    <w:rsid w:val="00595E7F"/>
    <w:rsid w:val="00596089"/>
    <w:rsid w:val="0059644A"/>
    <w:rsid w:val="005964BD"/>
    <w:rsid w:val="005965C5"/>
    <w:rsid w:val="00596764"/>
    <w:rsid w:val="005967D7"/>
    <w:rsid w:val="00596988"/>
    <w:rsid w:val="00596C07"/>
    <w:rsid w:val="005971F0"/>
    <w:rsid w:val="005973F5"/>
    <w:rsid w:val="00597521"/>
    <w:rsid w:val="00597680"/>
    <w:rsid w:val="005977CE"/>
    <w:rsid w:val="005978D5"/>
    <w:rsid w:val="0059790E"/>
    <w:rsid w:val="00597BD5"/>
    <w:rsid w:val="00597DD4"/>
    <w:rsid w:val="00597ED0"/>
    <w:rsid w:val="005A020F"/>
    <w:rsid w:val="005A0224"/>
    <w:rsid w:val="005A032D"/>
    <w:rsid w:val="005A04F2"/>
    <w:rsid w:val="005A0633"/>
    <w:rsid w:val="005A06A3"/>
    <w:rsid w:val="005A085F"/>
    <w:rsid w:val="005A0BA6"/>
    <w:rsid w:val="005A0C10"/>
    <w:rsid w:val="005A1201"/>
    <w:rsid w:val="005A1448"/>
    <w:rsid w:val="005A14B8"/>
    <w:rsid w:val="005A15E8"/>
    <w:rsid w:val="005A16D0"/>
    <w:rsid w:val="005A1B85"/>
    <w:rsid w:val="005A1D3A"/>
    <w:rsid w:val="005A1E28"/>
    <w:rsid w:val="005A1F59"/>
    <w:rsid w:val="005A22B0"/>
    <w:rsid w:val="005A29BE"/>
    <w:rsid w:val="005A2B30"/>
    <w:rsid w:val="005A2E8A"/>
    <w:rsid w:val="005A35B2"/>
    <w:rsid w:val="005A3671"/>
    <w:rsid w:val="005A3701"/>
    <w:rsid w:val="005A372A"/>
    <w:rsid w:val="005A393F"/>
    <w:rsid w:val="005A3968"/>
    <w:rsid w:val="005A3A2D"/>
    <w:rsid w:val="005A3CD8"/>
    <w:rsid w:val="005A3F38"/>
    <w:rsid w:val="005A425E"/>
    <w:rsid w:val="005A4371"/>
    <w:rsid w:val="005A4468"/>
    <w:rsid w:val="005A448C"/>
    <w:rsid w:val="005A4541"/>
    <w:rsid w:val="005A455C"/>
    <w:rsid w:val="005A4781"/>
    <w:rsid w:val="005A4CA7"/>
    <w:rsid w:val="005A5272"/>
    <w:rsid w:val="005A52C6"/>
    <w:rsid w:val="005A5C1C"/>
    <w:rsid w:val="005A5CDF"/>
    <w:rsid w:val="005A5D35"/>
    <w:rsid w:val="005A6179"/>
    <w:rsid w:val="005A64F9"/>
    <w:rsid w:val="005A66BD"/>
    <w:rsid w:val="005A6775"/>
    <w:rsid w:val="005A68B0"/>
    <w:rsid w:val="005A68C6"/>
    <w:rsid w:val="005A6921"/>
    <w:rsid w:val="005A6A81"/>
    <w:rsid w:val="005A6C20"/>
    <w:rsid w:val="005A6D56"/>
    <w:rsid w:val="005A6EE0"/>
    <w:rsid w:val="005A6F02"/>
    <w:rsid w:val="005A6F7D"/>
    <w:rsid w:val="005A70F4"/>
    <w:rsid w:val="005A71FA"/>
    <w:rsid w:val="005A72C7"/>
    <w:rsid w:val="005A735E"/>
    <w:rsid w:val="005A755D"/>
    <w:rsid w:val="005A7EF3"/>
    <w:rsid w:val="005B0073"/>
    <w:rsid w:val="005B024D"/>
    <w:rsid w:val="005B031B"/>
    <w:rsid w:val="005B042A"/>
    <w:rsid w:val="005B050C"/>
    <w:rsid w:val="005B0861"/>
    <w:rsid w:val="005B0BCB"/>
    <w:rsid w:val="005B0C1A"/>
    <w:rsid w:val="005B0E95"/>
    <w:rsid w:val="005B0F7A"/>
    <w:rsid w:val="005B111F"/>
    <w:rsid w:val="005B13ED"/>
    <w:rsid w:val="005B1690"/>
    <w:rsid w:val="005B170A"/>
    <w:rsid w:val="005B1986"/>
    <w:rsid w:val="005B1AA7"/>
    <w:rsid w:val="005B1AB2"/>
    <w:rsid w:val="005B1BF9"/>
    <w:rsid w:val="005B1C33"/>
    <w:rsid w:val="005B1F44"/>
    <w:rsid w:val="005B221D"/>
    <w:rsid w:val="005B245A"/>
    <w:rsid w:val="005B2949"/>
    <w:rsid w:val="005B2B1B"/>
    <w:rsid w:val="005B2B2E"/>
    <w:rsid w:val="005B311C"/>
    <w:rsid w:val="005B3321"/>
    <w:rsid w:val="005B33A7"/>
    <w:rsid w:val="005B362C"/>
    <w:rsid w:val="005B3BE5"/>
    <w:rsid w:val="005B3CFE"/>
    <w:rsid w:val="005B3D3E"/>
    <w:rsid w:val="005B3DF1"/>
    <w:rsid w:val="005B4185"/>
    <w:rsid w:val="005B4431"/>
    <w:rsid w:val="005B4896"/>
    <w:rsid w:val="005B48BD"/>
    <w:rsid w:val="005B4A1E"/>
    <w:rsid w:val="005B4A49"/>
    <w:rsid w:val="005B5417"/>
    <w:rsid w:val="005B585D"/>
    <w:rsid w:val="005B5E9B"/>
    <w:rsid w:val="005B5F85"/>
    <w:rsid w:val="005B62C4"/>
    <w:rsid w:val="005B6715"/>
    <w:rsid w:val="005B6769"/>
    <w:rsid w:val="005B69CD"/>
    <w:rsid w:val="005B6CE7"/>
    <w:rsid w:val="005B753C"/>
    <w:rsid w:val="005B7624"/>
    <w:rsid w:val="005B77B6"/>
    <w:rsid w:val="005B7F1E"/>
    <w:rsid w:val="005C02D7"/>
    <w:rsid w:val="005C09F9"/>
    <w:rsid w:val="005C0AAB"/>
    <w:rsid w:val="005C0D1A"/>
    <w:rsid w:val="005C1125"/>
    <w:rsid w:val="005C128A"/>
    <w:rsid w:val="005C1670"/>
    <w:rsid w:val="005C18B5"/>
    <w:rsid w:val="005C1B4B"/>
    <w:rsid w:val="005C1CF1"/>
    <w:rsid w:val="005C217B"/>
    <w:rsid w:val="005C2214"/>
    <w:rsid w:val="005C2388"/>
    <w:rsid w:val="005C2475"/>
    <w:rsid w:val="005C2541"/>
    <w:rsid w:val="005C2B5B"/>
    <w:rsid w:val="005C2CD0"/>
    <w:rsid w:val="005C2E6E"/>
    <w:rsid w:val="005C3FCF"/>
    <w:rsid w:val="005C41C1"/>
    <w:rsid w:val="005C475F"/>
    <w:rsid w:val="005C4860"/>
    <w:rsid w:val="005C4D9D"/>
    <w:rsid w:val="005C5B4F"/>
    <w:rsid w:val="005C5B6E"/>
    <w:rsid w:val="005C5DB9"/>
    <w:rsid w:val="005C622D"/>
    <w:rsid w:val="005C682F"/>
    <w:rsid w:val="005C6B7B"/>
    <w:rsid w:val="005C6FD3"/>
    <w:rsid w:val="005C71E9"/>
    <w:rsid w:val="005C7582"/>
    <w:rsid w:val="005C789C"/>
    <w:rsid w:val="005C7B1E"/>
    <w:rsid w:val="005C7FD2"/>
    <w:rsid w:val="005D00D8"/>
    <w:rsid w:val="005D01F4"/>
    <w:rsid w:val="005D04CF"/>
    <w:rsid w:val="005D0DBD"/>
    <w:rsid w:val="005D1D31"/>
    <w:rsid w:val="005D1DD2"/>
    <w:rsid w:val="005D1E83"/>
    <w:rsid w:val="005D20A3"/>
    <w:rsid w:val="005D2210"/>
    <w:rsid w:val="005D223E"/>
    <w:rsid w:val="005D2384"/>
    <w:rsid w:val="005D258F"/>
    <w:rsid w:val="005D259E"/>
    <w:rsid w:val="005D2DE2"/>
    <w:rsid w:val="005D2EA4"/>
    <w:rsid w:val="005D2FB2"/>
    <w:rsid w:val="005D2FD6"/>
    <w:rsid w:val="005D336D"/>
    <w:rsid w:val="005D3CBF"/>
    <w:rsid w:val="005D3E13"/>
    <w:rsid w:val="005D3E4C"/>
    <w:rsid w:val="005D426B"/>
    <w:rsid w:val="005D439C"/>
    <w:rsid w:val="005D4B06"/>
    <w:rsid w:val="005D4D84"/>
    <w:rsid w:val="005D5414"/>
    <w:rsid w:val="005D5D01"/>
    <w:rsid w:val="005D5D24"/>
    <w:rsid w:val="005D5DF9"/>
    <w:rsid w:val="005D609F"/>
    <w:rsid w:val="005D6101"/>
    <w:rsid w:val="005D6375"/>
    <w:rsid w:val="005D6403"/>
    <w:rsid w:val="005D671A"/>
    <w:rsid w:val="005D68BA"/>
    <w:rsid w:val="005D6989"/>
    <w:rsid w:val="005D6C07"/>
    <w:rsid w:val="005D6C54"/>
    <w:rsid w:val="005D6F5A"/>
    <w:rsid w:val="005D7069"/>
    <w:rsid w:val="005D71B5"/>
    <w:rsid w:val="005D73C4"/>
    <w:rsid w:val="005D75CB"/>
    <w:rsid w:val="005D7700"/>
    <w:rsid w:val="005D7B28"/>
    <w:rsid w:val="005D7C70"/>
    <w:rsid w:val="005D7D0E"/>
    <w:rsid w:val="005E0241"/>
    <w:rsid w:val="005E0770"/>
    <w:rsid w:val="005E07D9"/>
    <w:rsid w:val="005E0DDC"/>
    <w:rsid w:val="005E0F3F"/>
    <w:rsid w:val="005E125A"/>
    <w:rsid w:val="005E1308"/>
    <w:rsid w:val="005E14FC"/>
    <w:rsid w:val="005E1A6F"/>
    <w:rsid w:val="005E1C1A"/>
    <w:rsid w:val="005E1C6D"/>
    <w:rsid w:val="005E2204"/>
    <w:rsid w:val="005E23A6"/>
    <w:rsid w:val="005E23B9"/>
    <w:rsid w:val="005E27ED"/>
    <w:rsid w:val="005E2B8E"/>
    <w:rsid w:val="005E2E3D"/>
    <w:rsid w:val="005E2EEC"/>
    <w:rsid w:val="005E305D"/>
    <w:rsid w:val="005E361F"/>
    <w:rsid w:val="005E37B5"/>
    <w:rsid w:val="005E3893"/>
    <w:rsid w:val="005E3A34"/>
    <w:rsid w:val="005E3D04"/>
    <w:rsid w:val="005E413A"/>
    <w:rsid w:val="005E42C0"/>
    <w:rsid w:val="005E43AA"/>
    <w:rsid w:val="005E4523"/>
    <w:rsid w:val="005E4542"/>
    <w:rsid w:val="005E45AB"/>
    <w:rsid w:val="005E4607"/>
    <w:rsid w:val="005E4CA6"/>
    <w:rsid w:val="005E4DA3"/>
    <w:rsid w:val="005E4F5F"/>
    <w:rsid w:val="005E4F9B"/>
    <w:rsid w:val="005E5104"/>
    <w:rsid w:val="005E51D9"/>
    <w:rsid w:val="005E53D9"/>
    <w:rsid w:val="005E59FA"/>
    <w:rsid w:val="005E5ACF"/>
    <w:rsid w:val="005E5AE8"/>
    <w:rsid w:val="005E5EEE"/>
    <w:rsid w:val="005E61A3"/>
    <w:rsid w:val="005E6414"/>
    <w:rsid w:val="005E65CE"/>
    <w:rsid w:val="005E6AFA"/>
    <w:rsid w:val="005E6BFA"/>
    <w:rsid w:val="005E7012"/>
    <w:rsid w:val="005E737B"/>
    <w:rsid w:val="005E7C76"/>
    <w:rsid w:val="005E7D83"/>
    <w:rsid w:val="005F00D4"/>
    <w:rsid w:val="005F03EF"/>
    <w:rsid w:val="005F064F"/>
    <w:rsid w:val="005F065A"/>
    <w:rsid w:val="005F06C6"/>
    <w:rsid w:val="005F09D1"/>
    <w:rsid w:val="005F0DA6"/>
    <w:rsid w:val="005F0DF3"/>
    <w:rsid w:val="005F1137"/>
    <w:rsid w:val="005F1702"/>
    <w:rsid w:val="005F1764"/>
    <w:rsid w:val="005F1897"/>
    <w:rsid w:val="005F1DB3"/>
    <w:rsid w:val="005F1ED7"/>
    <w:rsid w:val="005F1F5E"/>
    <w:rsid w:val="005F2371"/>
    <w:rsid w:val="005F29DA"/>
    <w:rsid w:val="005F2E41"/>
    <w:rsid w:val="005F32AD"/>
    <w:rsid w:val="005F36E2"/>
    <w:rsid w:val="005F3ADB"/>
    <w:rsid w:val="005F41CD"/>
    <w:rsid w:val="005F420B"/>
    <w:rsid w:val="005F430E"/>
    <w:rsid w:val="005F472E"/>
    <w:rsid w:val="005F4B3A"/>
    <w:rsid w:val="005F4C0B"/>
    <w:rsid w:val="005F4DEE"/>
    <w:rsid w:val="005F53A5"/>
    <w:rsid w:val="005F573F"/>
    <w:rsid w:val="005F5A05"/>
    <w:rsid w:val="005F5A30"/>
    <w:rsid w:val="005F5F57"/>
    <w:rsid w:val="005F657C"/>
    <w:rsid w:val="005F6882"/>
    <w:rsid w:val="005F6A33"/>
    <w:rsid w:val="005F6A61"/>
    <w:rsid w:val="005F6B64"/>
    <w:rsid w:val="005F6CAA"/>
    <w:rsid w:val="005F6DBE"/>
    <w:rsid w:val="005F70BB"/>
    <w:rsid w:val="005F72FE"/>
    <w:rsid w:val="005F763D"/>
    <w:rsid w:val="005F7BA9"/>
    <w:rsid w:val="005F7C32"/>
    <w:rsid w:val="005F7CD6"/>
    <w:rsid w:val="005F7FE5"/>
    <w:rsid w:val="0060089D"/>
    <w:rsid w:val="006019BF"/>
    <w:rsid w:val="00601BED"/>
    <w:rsid w:val="00601C2D"/>
    <w:rsid w:val="00601EA1"/>
    <w:rsid w:val="00601F28"/>
    <w:rsid w:val="00602204"/>
    <w:rsid w:val="0060229F"/>
    <w:rsid w:val="006022F7"/>
    <w:rsid w:val="006024E4"/>
    <w:rsid w:val="00602B04"/>
    <w:rsid w:val="00603611"/>
    <w:rsid w:val="00603760"/>
    <w:rsid w:val="00603AFA"/>
    <w:rsid w:val="00604524"/>
    <w:rsid w:val="00604785"/>
    <w:rsid w:val="006048BD"/>
    <w:rsid w:val="006049C4"/>
    <w:rsid w:val="0060505F"/>
    <w:rsid w:val="00605229"/>
    <w:rsid w:val="00605347"/>
    <w:rsid w:val="006053BD"/>
    <w:rsid w:val="006053FF"/>
    <w:rsid w:val="006058BE"/>
    <w:rsid w:val="00605A4D"/>
    <w:rsid w:val="00605EB7"/>
    <w:rsid w:val="00605FCB"/>
    <w:rsid w:val="006063E0"/>
    <w:rsid w:val="00606551"/>
    <w:rsid w:val="006065A9"/>
    <w:rsid w:val="006067D8"/>
    <w:rsid w:val="0060683E"/>
    <w:rsid w:val="00606BE6"/>
    <w:rsid w:val="00606CDD"/>
    <w:rsid w:val="00606CF0"/>
    <w:rsid w:val="00606ED5"/>
    <w:rsid w:val="006072E5"/>
    <w:rsid w:val="006075B1"/>
    <w:rsid w:val="00607604"/>
    <w:rsid w:val="00607651"/>
    <w:rsid w:val="006076EB"/>
    <w:rsid w:val="0060784D"/>
    <w:rsid w:val="00610094"/>
    <w:rsid w:val="006101EB"/>
    <w:rsid w:val="006103AF"/>
    <w:rsid w:val="006103BA"/>
    <w:rsid w:val="00610801"/>
    <w:rsid w:val="0061085D"/>
    <w:rsid w:val="0061088F"/>
    <w:rsid w:val="00610C1D"/>
    <w:rsid w:val="00610D6B"/>
    <w:rsid w:val="00610EDF"/>
    <w:rsid w:val="00610F9A"/>
    <w:rsid w:val="0061105C"/>
    <w:rsid w:val="00611973"/>
    <w:rsid w:val="006119B1"/>
    <w:rsid w:val="00611A1C"/>
    <w:rsid w:val="00611FA0"/>
    <w:rsid w:val="00612403"/>
    <w:rsid w:val="00612875"/>
    <w:rsid w:val="00612B9D"/>
    <w:rsid w:val="00612D08"/>
    <w:rsid w:val="00612E9A"/>
    <w:rsid w:val="006131D3"/>
    <w:rsid w:val="006135CE"/>
    <w:rsid w:val="006137A9"/>
    <w:rsid w:val="006137BC"/>
    <w:rsid w:val="00613975"/>
    <w:rsid w:val="00613BAE"/>
    <w:rsid w:val="00613EB5"/>
    <w:rsid w:val="00614585"/>
    <w:rsid w:val="00614625"/>
    <w:rsid w:val="0061467E"/>
    <w:rsid w:val="00614836"/>
    <w:rsid w:val="00614896"/>
    <w:rsid w:val="00614DC3"/>
    <w:rsid w:val="00615065"/>
    <w:rsid w:val="00615580"/>
    <w:rsid w:val="00615927"/>
    <w:rsid w:val="00615A8E"/>
    <w:rsid w:val="00615EB5"/>
    <w:rsid w:val="00616025"/>
    <w:rsid w:val="00616054"/>
    <w:rsid w:val="0061610C"/>
    <w:rsid w:val="0061626C"/>
    <w:rsid w:val="006164C0"/>
    <w:rsid w:val="006165D4"/>
    <w:rsid w:val="00616730"/>
    <w:rsid w:val="00616F72"/>
    <w:rsid w:val="00617516"/>
    <w:rsid w:val="006175E6"/>
    <w:rsid w:val="006177D0"/>
    <w:rsid w:val="00617991"/>
    <w:rsid w:val="00617CF1"/>
    <w:rsid w:val="00617D6A"/>
    <w:rsid w:val="00617F44"/>
    <w:rsid w:val="006209FA"/>
    <w:rsid w:val="00620AB1"/>
    <w:rsid w:val="00620AD9"/>
    <w:rsid w:val="00620C5C"/>
    <w:rsid w:val="00620FB4"/>
    <w:rsid w:val="006210B6"/>
    <w:rsid w:val="006213F1"/>
    <w:rsid w:val="0062155C"/>
    <w:rsid w:val="006218CE"/>
    <w:rsid w:val="00621B72"/>
    <w:rsid w:val="00621D98"/>
    <w:rsid w:val="00621E70"/>
    <w:rsid w:val="00621FD9"/>
    <w:rsid w:val="006220BB"/>
    <w:rsid w:val="00622516"/>
    <w:rsid w:val="00622B92"/>
    <w:rsid w:val="006241B7"/>
    <w:rsid w:val="00624AE9"/>
    <w:rsid w:val="00625140"/>
    <w:rsid w:val="00625474"/>
    <w:rsid w:val="00625568"/>
    <w:rsid w:val="00625BAE"/>
    <w:rsid w:val="0062612B"/>
    <w:rsid w:val="00626155"/>
    <w:rsid w:val="006261CA"/>
    <w:rsid w:val="006261DF"/>
    <w:rsid w:val="006263EF"/>
    <w:rsid w:val="0062643B"/>
    <w:rsid w:val="006264D8"/>
    <w:rsid w:val="00627195"/>
    <w:rsid w:val="00627331"/>
    <w:rsid w:val="006275DE"/>
    <w:rsid w:val="00627BE2"/>
    <w:rsid w:val="00627FB6"/>
    <w:rsid w:val="0063089D"/>
    <w:rsid w:val="00630DE0"/>
    <w:rsid w:val="00630E7C"/>
    <w:rsid w:val="00630FF0"/>
    <w:rsid w:val="00630FFA"/>
    <w:rsid w:val="006312CD"/>
    <w:rsid w:val="006313B6"/>
    <w:rsid w:val="00631422"/>
    <w:rsid w:val="006315EF"/>
    <w:rsid w:val="006317D7"/>
    <w:rsid w:val="0063186F"/>
    <w:rsid w:val="00631F42"/>
    <w:rsid w:val="00632017"/>
    <w:rsid w:val="00632183"/>
    <w:rsid w:val="006323E9"/>
    <w:rsid w:val="00632621"/>
    <w:rsid w:val="00632662"/>
    <w:rsid w:val="00633192"/>
    <w:rsid w:val="00633546"/>
    <w:rsid w:val="006337DF"/>
    <w:rsid w:val="006339FC"/>
    <w:rsid w:val="00633F4E"/>
    <w:rsid w:val="00634AED"/>
    <w:rsid w:val="00634BA1"/>
    <w:rsid w:val="00634D03"/>
    <w:rsid w:val="0063500B"/>
    <w:rsid w:val="006350FF"/>
    <w:rsid w:val="0063537E"/>
    <w:rsid w:val="00635598"/>
    <w:rsid w:val="0063561B"/>
    <w:rsid w:val="00635647"/>
    <w:rsid w:val="00635DE5"/>
    <w:rsid w:val="00636008"/>
    <w:rsid w:val="0063619B"/>
    <w:rsid w:val="00636559"/>
    <w:rsid w:val="006366FA"/>
    <w:rsid w:val="00636D5A"/>
    <w:rsid w:val="00636E77"/>
    <w:rsid w:val="00636F52"/>
    <w:rsid w:val="00636FEA"/>
    <w:rsid w:val="00637169"/>
    <w:rsid w:val="006375A4"/>
    <w:rsid w:val="00637684"/>
    <w:rsid w:val="006378C4"/>
    <w:rsid w:val="00637947"/>
    <w:rsid w:val="00637D42"/>
    <w:rsid w:val="00637E84"/>
    <w:rsid w:val="0064029C"/>
    <w:rsid w:val="006402F5"/>
    <w:rsid w:val="0064042D"/>
    <w:rsid w:val="006405FC"/>
    <w:rsid w:val="0064082D"/>
    <w:rsid w:val="0064083C"/>
    <w:rsid w:val="00640CFD"/>
    <w:rsid w:val="00640DDF"/>
    <w:rsid w:val="006410F4"/>
    <w:rsid w:val="006410FA"/>
    <w:rsid w:val="00641825"/>
    <w:rsid w:val="00641A1F"/>
    <w:rsid w:val="00641AEC"/>
    <w:rsid w:val="00641AF0"/>
    <w:rsid w:val="00641E5E"/>
    <w:rsid w:val="00641EFF"/>
    <w:rsid w:val="00641FCA"/>
    <w:rsid w:val="006425DD"/>
    <w:rsid w:val="006426E8"/>
    <w:rsid w:val="00642D19"/>
    <w:rsid w:val="00642F14"/>
    <w:rsid w:val="006432E6"/>
    <w:rsid w:val="00643AC7"/>
    <w:rsid w:val="00643F89"/>
    <w:rsid w:val="00643F91"/>
    <w:rsid w:val="00644122"/>
    <w:rsid w:val="0064418C"/>
    <w:rsid w:val="0064420B"/>
    <w:rsid w:val="00644696"/>
    <w:rsid w:val="0064487A"/>
    <w:rsid w:val="00644BA1"/>
    <w:rsid w:val="00644FB1"/>
    <w:rsid w:val="0064524B"/>
    <w:rsid w:val="00645499"/>
    <w:rsid w:val="006456F9"/>
    <w:rsid w:val="00645922"/>
    <w:rsid w:val="00645CDF"/>
    <w:rsid w:val="00646000"/>
    <w:rsid w:val="00646046"/>
    <w:rsid w:val="0064608F"/>
    <w:rsid w:val="00646120"/>
    <w:rsid w:val="006462AA"/>
    <w:rsid w:val="00646333"/>
    <w:rsid w:val="00646355"/>
    <w:rsid w:val="006469A4"/>
    <w:rsid w:val="006469E4"/>
    <w:rsid w:val="00646BF2"/>
    <w:rsid w:val="00646CAD"/>
    <w:rsid w:val="00646E2F"/>
    <w:rsid w:val="0064752A"/>
    <w:rsid w:val="00647757"/>
    <w:rsid w:val="006478DB"/>
    <w:rsid w:val="00647D38"/>
    <w:rsid w:val="006503A8"/>
    <w:rsid w:val="00650484"/>
    <w:rsid w:val="0065077E"/>
    <w:rsid w:val="006508E6"/>
    <w:rsid w:val="00650A8F"/>
    <w:rsid w:val="00650E24"/>
    <w:rsid w:val="00651501"/>
    <w:rsid w:val="00651786"/>
    <w:rsid w:val="006517D4"/>
    <w:rsid w:val="0065181A"/>
    <w:rsid w:val="00651877"/>
    <w:rsid w:val="00651878"/>
    <w:rsid w:val="00651B35"/>
    <w:rsid w:val="00651C24"/>
    <w:rsid w:val="00651F55"/>
    <w:rsid w:val="0065233B"/>
    <w:rsid w:val="0065239A"/>
    <w:rsid w:val="006523D2"/>
    <w:rsid w:val="0065247C"/>
    <w:rsid w:val="006526DC"/>
    <w:rsid w:val="006528D7"/>
    <w:rsid w:val="00652964"/>
    <w:rsid w:val="00652E2D"/>
    <w:rsid w:val="006531D6"/>
    <w:rsid w:val="00653237"/>
    <w:rsid w:val="0065326C"/>
    <w:rsid w:val="00653446"/>
    <w:rsid w:val="0065388D"/>
    <w:rsid w:val="00653928"/>
    <w:rsid w:val="00653A38"/>
    <w:rsid w:val="00653AF5"/>
    <w:rsid w:val="00654022"/>
    <w:rsid w:val="006540D7"/>
    <w:rsid w:val="006541A9"/>
    <w:rsid w:val="00654409"/>
    <w:rsid w:val="006548BF"/>
    <w:rsid w:val="00654DB2"/>
    <w:rsid w:val="006550FA"/>
    <w:rsid w:val="0065512F"/>
    <w:rsid w:val="006551A0"/>
    <w:rsid w:val="00655388"/>
    <w:rsid w:val="0065550F"/>
    <w:rsid w:val="00655612"/>
    <w:rsid w:val="006557EB"/>
    <w:rsid w:val="0065594F"/>
    <w:rsid w:val="0065599A"/>
    <w:rsid w:val="00655CE6"/>
    <w:rsid w:val="00655D42"/>
    <w:rsid w:val="00656199"/>
    <w:rsid w:val="00656226"/>
    <w:rsid w:val="00656724"/>
    <w:rsid w:val="00657137"/>
    <w:rsid w:val="0065739D"/>
    <w:rsid w:val="00657423"/>
    <w:rsid w:val="006574D5"/>
    <w:rsid w:val="0065750F"/>
    <w:rsid w:val="00657640"/>
    <w:rsid w:val="006578D2"/>
    <w:rsid w:val="00657A30"/>
    <w:rsid w:val="00657FA0"/>
    <w:rsid w:val="0065F634"/>
    <w:rsid w:val="0066000E"/>
    <w:rsid w:val="006604A7"/>
    <w:rsid w:val="00660613"/>
    <w:rsid w:val="006606EC"/>
    <w:rsid w:val="00660796"/>
    <w:rsid w:val="006608C1"/>
    <w:rsid w:val="00660AB0"/>
    <w:rsid w:val="00660B32"/>
    <w:rsid w:val="00661013"/>
    <w:rsid w:val="0066106F"/>
    <w:rsid w:val="00661270"/>
    <w:rsid w:val="0066149C"/>
    <w:rsid w:val="006618DB"/>
    <w:rsid w:val="00661CBC"/>
    <w:rsid w:val="00661EAD"/>
    <w:rsid w:val="00662103"/>
    <w:rsid w:val="00662474"/>
    <w:rsid w:val="0066281B"/>
    <w:rsid w:val="006628CB"/>
    <w:rsid w:val="00662C26"/>
    <w:rsid w:val="0066336B"/>
    <w:rsid w:val="00663A92"/>
    <w:rsid w:val="0066408B"/>
    <w:rsid w:val="0066442C"/>
    <w:rsid w:val="00664599"/>
    <w:rsid w:val="0066478B"/>
    <w:rsid w:val="006647CF"/>
    <w:rsid w:val="00664A00"/>
    <w:rsid w:val="00664A6F"/>
    <w:rsid w:val="00664D3A"/>
    <w:rsid w:val="006653D7"/>
    <w:rsid w:val="0066577A"/>
    <w:rsid w:val="00665B4A"/>
    <w:rsid w:val="00665B51"/>
    <w:rsid w:val="00665E55"/>
    <w:rsid w:val="0066631F"/>
    <w:rsid w:val="006664E1"/>
    <w:rsid w:val="006667A1"/>
    <w:rsid w:val="00666943"/>
    <w:rsid w:val="00666B96"/>
    <w:rsid w:val="00666CAD"/>
    <w:rsid w:val="00666D10"/>
    <w:rsid w:val="00666DEA"/>
    <w:rsid w:val="00667043"/>
    <w:rsid w:val="00667A61"/>
    <w:rsid w:val="00670650"/>
    <w:rsid w:val="006707D7"/>
    <w:rsid w:val="00670A5C"/>
    <w:rsid w:val="00670CF1"/>
    <w:rsid w:val="00671031"/>
    <w:rsid w:val="00671400"/>
    <w:rsid w:val="00671535"/>
    <w:rsid w:val="006715DB"/>
    <w:rsid w:val="00671796"/>
    <w:rsid w:val="00671B04"/>
    <w:rsid w:val="00671B57"/>
    <w:rsid w:val="00671F6F"/>
    <w:rsid w:val="00672843"/>
    <w:rsid w:val="00672D41"/>
    <w:rsid w:val="00673028"/>
    <w:rsid w:val="00673401"/>
    <w:rsid w:val="006735A2"/>
    <w:rsid w:val="00673A12"/>
    <w:rsid w:val="00673E9E"/>
    <w:rsid w:val="0067431B"/>
    <w:rsid w:val="00674745"/>
    <w:rsid w:val="00675060"/>
    <w:rsid w:val="006751C1"/>
    <w:rsid w:val="006753D6"/>
    <w:rsid w:val="006758D6"/>
    <w:rsid w:val="006758F6"/>
    <w:rsid w:val="006759C2"/>
    <w:rsid w:val="00675F02"/>
    <w:rsid w:val="006760F8"/>
    <w:rsid w:val="0067631B"/>
    <w:rsid w:val="006764A8"/>
    <w:rsid w:val="00676831"/>
    <w:rsid w:val="00676934"/>
    <w:rsid w:val="00676B65"/>
    <w:rsid w:val="00676BEF"/>
    <w:rsid w:val="0067714D"/>
    <w:rsid w:val="006774DB"/>
    <w:rsid w:val="00677596"/>
    <w:rsid w:val="006776EE"/>
    <w:rsid w:val="0067773C"/>
    <w:rsid w:val="00677A9F"/>
    <w:rsid w:val="00677DF9"/>
    <w:rsid w:val="00677FBC"/>
    <w:rsid w:val="0068018E"/>
    <w:rsid w:val="0068051E"/>
    <w:rsid w:val="00680ABE"/>
    <w:rsid w:val="00680AD1"/>
    <w:rsid w:val="00680E9A"/>
    <w:rsid w:val="006812FC"/>
    <w:rsid w:val="0068144D"/>
    <w:rsid w:val="00681CA4"/>
    <w:rsid w:val="00682027"/>
    <w:rsid w:val="00682331"/>
    <w:rsid w:val="006829B6"/>
    <w:rsid w:val="00683304"/>
    <w:rsid w:val="006839AA"/>
    <w:rsid w:val="00683A05"/>
    <w:rsid w:val="00683EAB"/>
    <w:rsid w:val="00684007"/>
    <w:rsid w:val="00684112"/>
    <w:rsid w:val="00684147"/>
    <w:rsid w:val="00684827"/>
    <w:rsid w:val="006850AB"/>
    <w:rsid w:val="006854C4"/>
    <w:rsid w:val="006857BC"/>
    <w:rsid w:val="00685873"/>
    <w:rsid w:val="00685B63"/>
    <w:rsid w:val="00685FF4"/>
    <w:rsid w:val="006860BC"/>
    <w:rsid w:val="00686197"/>
    <w:rsid w:val="00686535"/>
    <w:rsid w:val="006865AD"/>
    <w:rsid w:val="006865C2"/>
    <w:rsid w:val="0068660B"/>
    <w:rsid w:val="006868D3"/>
    <w:rsid w:val="006869D7"/>
    <w:rsid w:val="00686C02"/>
    <w:rsid w:val="00687039"/>
    <w:rsid w:val="0068703D"/>
    <w:rsid w:val="006873B8"/>
    <w:rsid w:val="006876B0"/>
    <w:rsid w:val="00687902"/>
    <w:rsid w:val="006879CE"/>
    <w:rsid w:val="00687B2A"/>
    <w:rsid w:val="00687D5D"/>
    <w:rsid w:val="00690252"/>
    <w:rsid w:val="00690A57"/>
    <w:rsid w:val="00690E74"/>
    <w:rsid w:val="0069196E"/>
    <w:rsid w:val="006923D5"/>
    <w:rsid w:val="006926C7"/>
    <w:rsid w:val="006926EA"/>
    <w:rsid w:val="00692B65"/>
    <w:rsid w:val="00693140"/>
    <w:rsid w:val="006931AC"/>
    <w:rsid w:val="0069349E"/>
    <w:rsid w:val="006937CB"/>
    <w:rsid w:val="0069403C"/>
    <w:rsid w:val="00694157"/>
    <w:rsid w:val="00694285"/>
    <w:rsid w:val="0069446C"/>
    <w:rsid w:val="006944C2"/>
    <w:rsid w:val="006945AD"/>
    <w:rsid w:val="0069460D"/>
    <w:rsid w:val="0069487E"/>
    <w:rsid w:val="00694B6A"/>
    <w:rsid w:val="00694D1A"/>
    <w:rsid w:val="00694E1A"/>
    <w:rsid w:val="00694F26"/>
    <w:rsid w:val="00695413"/>
    <w:rsid w:val="006956FA"/>
    <w:rsid w:val="00695A1E"/>
    <w:rsid w:val="00695BB8"/>
    <w:rsid w:val="00695CD5"/>
    <w:rsid w:val="00695DDE"/>
    <w:rsid w:val="00696002"/>
    <w:rsid w:val="00696D97"/>
    <w:rsid w:val="00696EAD"/>
    <w:rsid w:val="00697DF4"/>
    <w:rsid w:val="006A001B"/>
    <w:rsid w:val="006A00DD"/>
    <w:rsid w:val="006A0F3B"/>
    <w:rsid w:val="006A0FC6"/>
    <w:rsid w:val="006A125D"/>
    <w:rsid w:val="006A1364"/>
    <w:rsid w:val="006A1668"/>
    <w:rsid w:val="006A1813"/>
    <w:rsid w:val="006A1D41"/>
    <w:rsid w:val="006A1F0C"/>
    <w:rsid w:val="006A2159"/>
    <w:rsid w:val="006A2194"/>
    <w:rsid w:val="006A2305"/>
    <w:rsid w:val="006A234E"/>
    <w:rsid w:val="006A24B4"/>
    <w:rsid w:val="006A25BB"/>
    <w:rsid w:val="006A2ADC"/>
    <w:rsid w:val="006A33D7"/>
    <w:rsid w:val="006A38EE"/>
    <w:rsid w:val="006A3943"/>
    <w:rsid w:val="006A399C"/>
    <w:rsid w:val="006A3A3F"/>
    <w:rsid w:val="006A3EA2"/>
    <w:rsid w:val="006A40AD"/>
    <w:rsid w:val="006A4179"/>
    <w:rsid w:val="006A42F2"/>
    <w:rsid w:val="006A45EC"/>
    <w:rsid w:val="006A46F0"/>
    <w:rsid w:val="006A49BC"/>
    <w:rsid w:val="006A4A57"/>
    <w:rsid w:val="006A4B24"/>
    <w:rsid w:val="006A4D33"/>
    <w:rsid w:val="006A4E81"/>
    <w:rsid w:val="006A54C9"/>
    <w:rsid w:val="006A54CA"/>
    <w:rsid w:val="006A5598"/>
    <w:rsid w:val="006A5600"/>
    <w:rsid w:val="006A57C6"/>
    <w:rsid w:val="006A5850"/>
    <w:rsid w:val="006A5D0B"/>
    <w:rsid w:val="006A6087"/>
    <w:rsid w:val="006A68D4"/>
    <w:rsid w:val="006A6C38"/>
    <w:rsid w:val="006A6D5A"/>
    <w:rsid w:val="006A6DB7"/>
    <w:rsid w:val="006A7876"/>
    <w:rsid w:val="006A7978"/>
    <w:rsid w:val="006A79D0"/>
    <w:rsid w:val="006A7DF5"/>
    <w:rsid w:val="006B0009"/>
    <w:rsid w:val="006B0069"/>
    <w:rsid w:val="006B02AA"/>
    <w:rsid w:val="006B03FA"/>
    <w:rsid w:val="006B06A9"/>
    <w:rsid w:val="006B08E7"/>
    <w:rsid w:val="006B0CDF"/>
    <w:rsid w:val="006B0FDB"/>
    <w:rsid w:val="006B10B6"/>
    <w:rsid w:val="006B12AC"/>
    <w:rsid w:val="006B12F3"/>
    <w:rsid w:val="006B132F"/>
    <w:rsid w:val="006B1377"/>
    <w:rsid w:val="006B1734"/>
    <w:rsid w:val="006B1885"/>
    <w:rsid w:val="006B1BC2"/>
    <w:rsid w:val="006B1D1E"/>
    <w:rsid w:val="006B21A4"/>
    <w:rsid w:val="006B234E"/>
    <w:rsid w:val="006B2726"/>
    <w:rsid w:val="006B28E9"/>
    <w:rsid w:val="006B2A36"/>
    <w:rsid w:val="006B2A39"/>
    <w:rsid w:val="006B2E82"/>
    <w:rsid w:val="006B2F14"/>
    <w:rsid w:val="006B375A"/>
    <w:rsid w:val="006B37F3"/>
    <w:rsid w:val="006B38CF"/>
    <w:rsid w:val="006B3BDE"/>
    <w:rsid w:val="006B3C84"/>
    <w:rsid w:val="006B3E8B"/>
    <w:rsid w:val="006B419E"/>
    <w:rsid w:val="006B42A7"/>
    <w:rsid w:val="006B43A7"/>
    <w:rsid w:val="006B4501"/>
    <w:rsid w:val="006B46B6"/>
    <w:rsid w:val="006B47DF"/>
    <w:rsid w:val="006B4C36"/>
    <w:rsid w:val="006B515C"/>
    <w:rsid w:val="006B5363"/>
    <w:rsid w:val="006B57B2"/>
    <w:rsid w:val="006B5DFE"/>
    <w:rsid w:val="006B6065"/>
    <w:rsid w:val="006B64A2"/>
    <w:rsid w:val="006B652A"/>
    <w:rsid w:val="006B696A"/>
    <w:rsid w:val="006B6AC1"/>
    <w:rsid w:val="006B6C40"/>
    <w:rsid w:val="006B6FCC"/>
    <w:rsid w:val="006B703B"/>
    <w:rsid w:val="006B7554"/>
    <w:rsid w:val="006B7555"/>
    <w:rsid w:val="006B7725"/>
    <w:rsid w:val="006B7E86"/>
    <w:rsid w:val="006B7EFD"/>
    <w:rsid w:val="006C0010"/>
    <w:rsid w:val="006C004C"/>
    <w:rsid w:val="006C0229"/>
    <w:rsid w:val="006C0739"/>
    <w:rsid w:val="006C08A4"/>
    <w:rsid w:val="006C0B72"/>
    <w:rsid w:val="006C0EA2"/>
    <w:rsid w:val="006C0EDC"/>
    <w:rsid w:val="006C109B"/>
    <w:rsid w:val="006C1354"/>
    <w:rsid w:val="006C1702"/>
    <w:rsid w:val="006C180F"/>
    <w:rsid w:val="006C19A4"/>
    <w:rsid w:val="006C1B4A"/>
    <w:rsid w:val="006C1BAD"/>
    <w:rsid w:val="006C1D41"/>
    <w:rsid w:val="006C1D5A"/>
    <w:rsid w:val="006C1E56"/>
    <w:rsid w:val="006C1EDA"/>
    <w:rsid w:val="006C2195"/>
    <w:rsid w:val="006C25E9"/>
    <w:rsid w:val="006C28F2"/>
    <w:rsid w:val="006C2BDA"/>
    <w:rsid w:val="006C2BE1"/>
    <w:rsid w:val="006C2D5C"/>
    <w:rsid w:val="006C2F7A"/>
    <w:rsid w:val="006C3055"/>
    <w:rsid w:val="006C32AA"/>
    <w:rsid w:val="006C33D9"/>
    <w:rsid w:val="006C36BC"/>
    <w:rsid w:val="006C3B8C"/>
    <w:rsid w:val="006C4214"/>
    <w:rsid w:val="006C43D4"/>
    <w:rsid w:val="006C47B0"/>
    <w:rsid w:val="006C4E4E"/>
    <w:rsid w:val="006C50F4"/>
    <w:rsid w:val="006C5E3C"/>
    <w:rsid w:val="006C5F4F"/>
    <w:rsid w:val="006C6131"/>
    <w:rsid w:val="006C62FB"/>
    <w:rsid w:val="006C63D3"/>
    <w:rsid w:val="006C6537"/>
    <w:rsid w:val="006C65B3"/>
    <w:rsid w:val="006C6630"/>
    <w:rsid w:val="006C69BA"/>
    <w:rsid w:val="006C6A11"/>
    <w:rsid w:val="006C6DC0"/>
    <w:rsid w:val="006C6FC2"/>
    <w:rsid w:val="006C7311"/>
    <w:rsid w:val="006C74E4"/>
    <w:rsid w:val="006C7576"/>
    <w:rsid w:val="006C7909"/>
    <w:rsid w:val="006C7BB2"/>
    <w:rsid w:val="006D060D"/>
    <w:rsid w:val="006D07B8"/>
    <w:rsid w:val="006D07D0"/>
    <w:rsid w:val="006D08DE"/>
    <w:rsid w:val="006D1693"/>
    <w:rsid w:val="006D186D"/>
    <w:rsid w:val="006D1AD3"/>
    <w:rsid w:val="006D1B2D"/>
    <w:rsid w:val="006D1C68"/>
    <w:rsid w:val="006D1D5F"/>
    <w:rsid w:val="006D1E80"/>
    <w:rsid w:val="006D1EA4"/>
    <w:rsid w:val="006D201D"/>
    <w:rsid w:val="006D27B0"/>
    <w:rsid w:val="006D2801"/>
    <w:rsid w:val="006D2810"/>
    <w:rsid w:val="006D28F9"/>
    <w:rsid w:val="006D2AAD"/>
    <w:rsid w:val="006D3213"/>
    <w:rsid w:val="006D362F"/>
    <w:rsid w:val="006D374E"/>
    <w:rsid w:val="006D3ADB"/>
    <w:rsid w:val="006D3ED5"/>
    <w:rsid w:val="006D3FAB"/>
    <w:rsid w:val="006D4783"/>
    <w:rsid w:val="006D4AF5"/>
    <w:rsid w:val="006D4B0E"/>
    <w:rsid w:val="006D4C17"/>
    <w:rsid w:val="006D4FF0"/>
    <w:rsid w:val="006D5166"/>
    <w:rsid w:val="006D555F"/>
    <w:rsid w:val="006D55CF"/>
    <w:rsid w:val="006D56AD"/>
    <w:rsid w:val="006D5973"/>
    <w:rsid w:val="006D5CB6"/>
    <w:rsid w:val="006D5EA1"/>
    <w:rsid w:val="006D6179"/>
    <w:rsid w:val="006D67CA"/>
    <w:rsid w:val="006D6B3E"/>
    <w:rsid w:val="006D7226"/>
    <w:rsid w:val="006D72AC"/>
    <w:rsid w:val="006D7484"/>
    <w:rsid w:val="006D756D"/>
    <w:rsid w:val="006D7BE9"/>
    <w:rsid w:val="006D7E28"/>
    <w:rsid w:val="006DF944"/>
    <w:rsid w:val="006E0192"/>
    <w:rsid w:val="006E01DF"/>
    <w:rsid w:val="006E03A9"/>
    <w:rsid w:val="006E0686"/>
    <w:rsid w:val="006E0807"/>
    <w:rsid w:val="006E0B57"/>
    <w:rsid w:val="006E0B69"/>
    <w:rsid w:val="006E0B76"/>
    <w:rsid w:val="006E0E1D"/>
    <w:rsid w:val="006E1001"/>
    <w:rsid w:val="006E1391"/>
    <w:rsid w:val="006E17CD"/>
    <w:rsid w:val="006E2058"/>
    <w:rsid w:val="006E23B6"/>
    <w:rsid w:val="006E2404"/>
    <w:rsid w:val="006E25AB"/>
    <w:rsid w:val="006E2D3E"/>
    <w:rsid w:val="006E321E"/>
    <w:rsid w:val="006E3262"/>
    <w:rsid w:val="006E3861"/>
    <w:rsid w:val="006E3A6D"/>
    <w:rsid w:val="006E3E1C"/>
    <w:rsid w:val="006E3E7C"/>
    <w:rsid w:val="006E4149"/>
    <w:rsid w:val="006E41E4"/>
    <w:rsid w:val="006E4274"/>
    <w:rsid w:val="006E4474"/>
    <w:rsid w:val="006E4496"/>
    <w:rsid w:val="006E4748"/>
    <w:rsid w:val="006E4886"/>
    <w:rsid w:val="006E4C68"/>
    <w:rsid w:val="006E5169"/>
    <w:rsid w:val="006E5EAE"/>
    <w:rsid w:val="006E5FAA"/>
    <w:rsid w:val="006E6179"/>
    <w:rsid w:val="006E6322"/>
    <w:rsid w:val="006E6BD9"/>
    <w:rsid w:val="006E6CCE"/>
    <w:rsid w:val="006E6E64"/>
    <w:rsid w:val="006E736C"/>
    <w:rsid w:val="006E7412"/>
    <w:rsid w:val="006E7514"/>
    <w:rsid w:val="006E7746"/>
    <w:rsid w:val="006E776C"/>
    <w:rsid w:val="006E7C9C"/>
    <w:rsid w:val="006E7DA7"/>
    <w:rsid w:val="006E7E73"/>
    <w:rsid w:val="006E7EC8"/>
    <w:rsid w:val="006E7F70"/>
    <w:rsid w:val="006F018E"/>
    <w:rsid w:val="006F0257"/>
    <w:rsid w:val="006F037C"/>
    <w:rsid w:val="006F03A6"/>
    <w:rsid w:val="006F0A7E"/>
    <w:rsid w:val="006F0D19"/>
    <w:rsid w:val="006F0DAC"/>
    <w:rsid w:val="006F153C"/>
    <w:rsid w:val="006F1769"/>
    <w:rsid w:val="006F1CAE"/>
    <w:rsid w:val="006F1F21"/>
    <w:rsid w:val="006F2209"/>
    <w:rsid w:val="006F24F5"/>
    <w:rsid w:val="006F25E6"/>
    <w:rsid w:val="006F2740"/>
    <w:rsid w:val="006F2BB5"/>
    <w:rsid w:val="006F2EC0"/>
    <w:rsid w:val="006F3052"/>
    <w:rsid w:val="006F3125"/>
    <w:rsid w:val="006F328C"/>
    <w:rsid w:val="006F34AC"/>
    <w:rsid w:val="006F3B8A"/>
    <w:rsid w:val="006F4193"/>
    <w:rsid w:val="006F4826"/>
    <w:rsid w:val="006F4D0E"/>
    <w:rsid w:val="006F4E04"/>
    <w:rsid w:val="006F4E1A"/>
    <w:rsid w:val="006F4E71"/>
    <w:rsid w:val="006F4F3D"/>
    <w:rsid w:val="006F4F46"/>
    <w:rsid w:val="006F5011"/>
    <w:rsid w:val="006F53A2"/>
    <w:rsid w:val="006F5413"/>
    <w:rsid w:val="006F5720"/>
    <w:rsid w:val="006F58AE"/>
    <w:rsid w:val="006F5A9F"/>
    <w:rsid w:val="006F5EE1"/>
    <w:rsid w:val="006F61F6"/>
    <w:rsid w:val="006F68D0"/>
    <w:rsid w:val="006F6D6E"/>
    <w:rsid w:val="006F738D"/>
    <w:rsid w:val="006F74D1"/>
    <w:rsid w:val="006F7962"/>
    <w:rsid w:val="006F7F18"/>
    <w:rsid w:val="006F7FAC"/>
    <w:rsid w:val="00700238"/>
    <w:rsid w:val="00700738"/>
    <w:rsid w:val="007007BA"/>
    <w:rsid w:val="0070088D"/>
    <w:rsid w:val="00700903"/>
    <w:rsid w:val="00700C22"/>
    <w:rsid w:val="007010AF"/>
    <w:rsid w:val="00701660"/>
    <w:rsid w:val="007018D8"/>
    <w:rsid w:val="00701A4D"/>
    <w:rsid w:val="00701A99"/>
    <w:rsid w:val="00701CF0"/>
    <w:rsid w:val="00702372"/>
    <w:rsid w:val="00702872"/>
    <w:rsid w:val="00702944"/>
    <w:rsid w:val="00702B3F"/>
    <w:rsid w:val="00702D5C"/>
    <w:rsid w:val="00703135"/>
    <w:rsid w:val="00703315"/>
    <w:rsid w:val="007039DA"/>
    <w:rsid w:val="00703C43"/>
    <w:rsid w:val="00703FA5"/>
    <w:rsid w:val="0070416C"/>
    <w:rsid w:val="007041E7"/>
    <w:rsid w:val="00704363"/>
    <w:rsid w:val="00704544"/>
    <w:rsid w:val="00704775"/>
    <w:rsid w:val="0070523B"/>
    <w:rsid w:val="0070530E"/>
    <w:rsid w:val="0070552B"/>
    <w:rsid w:val="007056E2"/>
    <w:rsid w:val="00705AE7"/>
    <w:rsid w:val="00705D9F"/>
    <w:rsid w:val="007061B8"/>
    <w:rsid w:val="007061E8"/>
    <w:rsid w:val="00706B5B"/>
    <w:rsid w:val="00706C80"/>
    <w:rsid w:val="00706CE7"/>
    <w:rsid w:val="00706DAD"/>
    <w:rsid w:val="00706DBB"/>
    <w:rsid w:val="00706DEB"/>
    <w:rsid w:val="00706F5F"/>
    <w:rsid w:val="007070AB"/>
    <w:rsid w:val="00707147"/>
    <w:rsid w:val="007074B9"/>
    <w:rsid w:val="00707647"/>
    <w:rsid w:val="0070779A"/>
    <w:rsid w:val="00707997"/>
    <w:rsid w:val="00707B72"/>
    <w:rsid w:val="00707F5D"/>
    <w:rsid w:val="007100DA"/>
    <w:rsid w:val="0071029B"/>
    <w:rsid w:val="0071052E"/>
    <w:rsid w:val="007113A9"/>
    <w:rsid w:val="007114A0"/>
    <w:rsid w:val="0071160D"/>
    <w:rsid w:val="00711669"/>
    <w:rsid w:val="00711762"/>
    <w:rsid w:val="0071176B"/>
    <w:rsid w:val="00711846"/>
    <w:rsid w:val="00711A04"/>
    <w:rsid w:val="00711DA9"/>
    <w:rsid w:val="00711E9B"/>
    <w:rsid w:val="007121B1"/>
    <w:rsid w:val="00712462"/>
    <w:rsid w:val="00712593"/>
    <w:rsid w:val="00712CA1"/>
    <w:rsid w:val="00712F44"/>
    <w:rsid w:val="0071300F"/>
    <w:rsid w:val="00713279"/>
    <w:rsid w:val="00713BF6"/>
    <w:rsid w:val="00713D73"/>
    <w:rsid w:val="00713EE6"/>
    <w:rsid w:val="00714519"/>
    <w:rsid w:val="0071451F"/>
    <w:rsid w:val="0071456E"/>
    <w:rsid w:val="00714764"/>
    <w:rsid w:val="00714B16"/>
    <w:rsid w:val="00714DD3"/>
    <w:rsid w:val="00714F29"/>
    <w:rsid w:val="00715140"/>
    <w:rsid w:val="007151A3"/>
    <w:rsid w:val="00715A9F"/>
    <w:rsid w:val="00715BEB"/>
    <w:rsid w:val="00715FD9"/>
    <w:rsid w:val="007161F6"/>
    <w:rsid w:val="00716461"/>
    <w:rsid w:val="00716588"/>
    <w:rsid w:val="00716F15"/>
    <w:rsid w:val="007171ED"/>
    <w:rsid w:val="00717578"/>
    <w:rsid w:val="00717937"/>
    <w:rsid w:val="00717965"/>
    <w:rsid w:val="00717985"/>
    <w:rsid w:val="00717A8B"/>
    <w:rsid w:val="00717BDE"/>
    <w:rsid w:val="00720043"/>
    <w:rsid w:val="00720A11"/>
    <w:rsid w:val="00720B57"/>
    <w:rsid w:val="00720CB4"/>
    <w:rsid w:val="00720E48"/>
    <w:rsid w:val="00721132"/>
    <w:rsid w:val="00721302"/>
    <w:rsid w:val="00721552"/>
    <w:rsid w:val="00721697"/>
    <w:rsid w:val="00721E78"/>
    <w:rsid w:val="00721F48"/>
    <w:rsid w:val="007221F5"/>
    <w:rsid w:val="0072231E"/>
    <w:rsid w:val="00722505"/>
    <w:rsid w:val="007228B4"/>
    <w:rsid w:val="00722A99"/>
    <w:rsid w:val="00722FAF"/>
    <w:rsid w:val="00722FFF"/>
    <w:rsid w:val="007232F4"/>
    <w:rsid w:val="007233F5"/>
    <w:rsid w:val="00723559"/>
    <w:rsid w:val="0072371B"/>
    <w:rsid w:val="00723900"/>
    <w:rsid w:val="00723B75"/>
    <w:rsid w:val="00723BEE"/>
    <w:rsid w:val="00723C03"/>
    <w:rsid w:val="00724063"/>
    <w:rsid w:val="007244F7"/>
    <w:rsid w:val="007245AD"/>
    <w:rsid w:val="00724855"/>
    <w:rsid w:val="00725221"/>
    <w:rsid w:val="00725415"/>
    <w:rsid w:val="0072560A"/>
    <w:rsid w:val="007256FB"/>
    <w:rsid w:val="0072579B"/>
    <w:rsid w:val="00725FA9"/>
    <w:rsid w:val="00726005"/>
    <w:rsid w:val="007264BF"/>
    <w:rsid w:val="0072655F"/>
    <w:rsid w:val="00726574"/>
    <w:rsid w:val="00726B26"/>
    <w:rsid w:val="00726E5E"/>
    <w:rsid w:val="00727456"/>
    <w:rsid w:val="00727AAF"/>
    <w:rsid w:val="00727BEE"/>
    <w:rsid w:val="00727F29"/>
    <w:rsid w:val="0073053D"/>
    <w:rsid w:val="007307C7"/>
    <w:rsid w:val="00730BE4"/>
    <w:rsid w:val="00730C26"/>
    <w:rsid w:val="00730D37"/>
    <w:rsid w:val="00730DCA"/>
    <w:rsid w:val="00730F6B"/>
    <w:rsid w:val="007311A0"/>
    <w:rsid w:val="0073145D"/>
    <w:rsid w:val="007316FF"/>
    <w:rsid w:val="00731C52"/>
    <w:rsid w:val="00732257"/>
    <w:rsid w:val="00732290"/>
    <w:rsid w:val="007322F4"/>
    <w:rsid w:val="007327F4"/>
    <w:rsid w:val="00732838"/>
    <w:rsid w:val="00732A59"/>
    <w:rsid w:val="00732B1A"/>
    <w:rsid w:val="00732CDF"/>
    <w:rsid w:val="00732F41"/>
    <w:rsid w:val="007333C1"/>
    <w:rsid w:val="00733622"/>
    <w:rsid w:val="00733CFF"/>
    <w:rsid w:val="00733D30"/>
    <w:rsid w:val="0073425C"/>
    <w:rsid w:val="00734378"/>
    <w:rsid w:val="007343E7"/>
    <w:rsid w:val="00734433"/>
    <w:rsid w:val="00734724"/>
    <w:rsid w:val="00734A84"/>
    <w:rsid w:val="00735272"/>
    <w:rsid w:val="0073528A"/>
    <w:rsid w:val="00735298"/>
    <w:rsid w:val="007352F9"/>
    <w:rsid w:val="007353D0"/>
    <w:rsid w:val="00735A2C"/>
    <w:rsid w:val="007362D4"/>
    <w:rsid w:val="007363FE"/>
    <w:rsid w:val="0073660C"/>
    <w:rsid w:val="00736611"/>
    <w:rsid w:val="007367A7"/>
    <w:rsid w:val="00736996"/>
    <w:rsid w:val="00736C13"/>
    <w:rsid w:val="00736D7E"/>
    <w:rsid w:val="00736E1E"/>
    <w:rsid w:val="00736F0E"/>
    <w:rsid w:val="00737428"/>
    <w:rsid w:val="00737756"/>
    <w:rsid w:val="00737864"/>
    <w:rsid w:val="00737AAA"/>
    <w:rsid w:val="00737B56"/>
    <w:rsid w:val="00740186"/>
    <w:rsid w:val="0074075C"/>
    <w:rsid w:val="00740878"/>
    <w:rsid w:val="007408F1"/>
    <w:rsid w:val="00740A1E"/>
    <w:rsid w:val="007417D0"/>
    <w:rsid w:val="00741811"/>
    <w:rsid w:val="00741A33"/>
    <w:rsid w:val="00741A6D"/>
    <w:rsid w:val="00741DB9"/>
    <w:rsid w:val="00742209"/>
    <w:rsid w:val="007424DA"/>
    <w:rsid w:val="00742B1C"/>
    <w:rsid w:val="00742C35"/>
    <w:rsid w:val="00742CE8"/>
    <w:rsid w:val="00742F4F"/>
    <w:rsid w:val="0074333E"/>
    <w:rsid w:val="007434AD"/>
    <w:rsid w:val="007435B5"/>
    <w:rsid w:val="0074375E"/>
    <w:rsid w:val="00743766"/>
    <w:rsid w:val="007438C1"/>
    <w:rsid w:val="007438C6"/>
    <w:rsid w:val="00743902"/>
    <w:rsid w:val="00743C8B"/>
    <w:rsid w:val="00744107"/>
    <w:rsid w:val="00744190"/>
    <w:rsid w:val="0074441E"/>
    <w:rsid w:val="007445DB"/>
    <w:rsid w:val="00744883"/>
    <w:rsid w:val="00744916"/>
    <w:rsid w:val="00744EBD"/>
    <w:rsid w:val="00744F97"/>
    <w:rsid w:val="00745049"/>
    <w:rsid w:val="0074506B"/>
    <w:rsid w:val="007450E9"/>
    <w:rsid w:val="0074521A"/>
    <w:rsid w:val="007452B1"/>
    <w:rsid w:val="007453E2"/>
    <w:rsid w:val="0074569B"/>
    <w:rsid w:val="007458B0"/>
    <w:rsid w:val="007458F3"/>
    <w:rsid w:val="00745B3D"/>
    <w:rsid w:val="00745E07"/>
    <w:rsid w:val="007468EF"/>
    <w:rsid w:val="00746CF1"/>
    <w:rsid w:val="00746FE8"/>
    <w:rsid w:val="0074718D"/>
    <w:rsid w:val="00747836"/>
    <w:rsid w:val="00747C96"/>
    <w:rsid w:val="007502E7"/>
    <w:rsid w:val="0075072E"/>
    <w:rsid w:val="00750801"/>
    <w:rsid w:val="00750BFF"/>
    <w:rsid w:val="0075103E"/>
    <w:rsid w:val="007510E2"/>
    <w:rsid w:val="0075112B"/>
    <w:rsid w:val="007513AA"/>
    <w:rsid w:val="0075167F"/>
    <w:rsid w:val="00751778"/>
    <w:rsid w:val="00751805"/>
    <w:rsid w:val="0075193C"/>
    <w:rsid w:val="00751C3D"/>
    <w:rsid w:val="00751F68"/>
    <w:rsid w:val="00751F78"/>
    <w:rsid w:val="00751FA5"/>
    <w:rsid w:val="00752291"/>
    <w:rsid w:val="007522B1"/>
    <w:rsid w:val="00752314"/>
    <w:rsid w:val="00752473"/>
    <w:rsid w:val="00752903"/>
    <w:rsid w:val="0075324D"/>
    <w:rsid w:val="00753325"/>
    <w:rsid w:val="00753406"/>
    <w:rsid w:val="00753578"/>
    <w:rsid w:val="00753A82"/>
    <w:rsid w:val="00754429"/>
    <w:rsid w:val="007545F5"/>
    <w:rsid w:val="00754A68"/>
    <w:rsid w:val="00754C76"/>
    <w:rsid w:val="00754CED"/>
    <w:rsid w:val="00754F82"/>
    <w:rsid w:val="00755289"/>
    <w:rsid w:val="00755385"/>
    <w:rsid w:val="00755402"/>
    <w:rsid w:val="0075554A"/>
    <w:rsid w:val="00755A73"/>
    <w:rsid w:val="00756048"/>
    <w:rsid w:val="00756378"/>
    <w:rsid w:val="0075674B"/>
    <w:rsid w:val="007567A7"/>
    <w:rsid w:val="00756B83"/>
    <w:rsid w:val="00756CDA"/>
    <w:rsid w:val="00756EAC"/>
    <w:rsid w:val="00757089"/>
    <w:rsid w:val="0075719C"/>
    <w:rsid w:val="00757296"/>
    <w:rsid w:val="00757A32"/>
    <w:rsid w:val="00757D1F"/>
    <w:rsid w:val="00757D24"/>
    <w:rsid w:val="00757D44"/>
    <w:rsid w:val="00757F17"/>
    <w:rsid w:val="007600F6"/>
    <w:rsid w:val="00760187"/>
    <w:rsid w:val="007605D2"/>
    <w:rsid w:val="0076079F"/>
    <w:rsid w:val="007607E1"/>
    <w:rsid w:val="00760F4F"/>
    <w:rsid w:val="00760FE8"/>
    <w:rsid w:val="00760FEA"/>
    <w:rsid w:val="0076122A"/>
    <w:rsid w:val="00761373"/>
    <w:rsid w:val="007614AF"/>
    <w:rsid w:val="00761594"/>
    <w:rsid w:val="00762173"/>
    <w:rsid w:val="0076241A"/>
    <w:rsid w:val="007624B6"/>
    <w:rsid w:val="00762E59"/>
    <w:rsid w:val="00763914"/>
    <w:rsid w:val="00763A74"/>
    <w:rsid w:val="007642ED"/>
    <w:rsid w:val="007644DD"/>
    <w:rsid w:val="0076470F"/>
    <w:rsid w:val="0076475F"/>
    <w:rsid w:val="00764BC2"/>
    <w:rsid w:val="00764CF0"/>
    <w:rsid w:val="00764E70"/>
    <w:rsid w:val="0076529D"/>
    <w:rsid w:val="0076563B"/>
    <w:rsid w:val="00765A08"/>
    <w:rsid w:val="00766086"/>
    <w:rsid w:val="0076638C"/>
    <w:rsid w:val="007667C2"/>
    <w:rsid w:val="00766BBE"/>
    <w:rsid w:val="00766C18"/>
    <w:rsid w:val="00766DAE"/>
    <w:rsid w:val="00767351"/>
    <w:rsid w:val="00767521"/>
    <w:rsid w:val="007675E9"/>
    <w:rsid w:val="00767A95"/>
    <w:rsid w:val="00770077"/>
    <w:rsid w:val="00770171"/>
    <w:rsid w:val="007702AE"/>
    <w:rsid w:val="0077044F"/>
    <w:rsid w:val="007705FE"/>
    <w:rsid w:val="007706D7"/>
    <w:rsid w:val="00770854"/>
    <w:rsid w:val="00770B67"/>
    <w:rsid w:val="00770E16"/>
    <w:rsid w:val="0077115D"/>
    <w:rsid w:val="00771256"/>
    <w:rsid w:val="0077171E"/>
    <w:rsid w:val="00771AA4"/>
    <w:rsid w:val="00771AAB"/>
    <w:rsid w:val="00771CB6"/>
    <w:rsid w:val="00771E3E"/>
    <w:rsid w:val="00772511"/>
    <w:rsid w:val="00772531"/>
    <w:rsid w:val="007726CC"/>
    <w:rsid w:val="007726F2"/>
    <w:rsid w:val="00772757"/>
    <w:rsid w:val="00772800"/>
    <w:rsid w:val="0077291C"/>
    <w:rsid w:val="00772C90"/>
    <w:rsid w:val="00772D59"/>
    <w:rsid w:val="00772D6C"/>
    <w:rsid w:val="00772FAE"/>
    <w:rsid w:val="0077322C"/>
    <w:rsid w:val="007732C9"/>
    <w:rsid w:val="007734BF"/>
    <w:rsid w:val="007738F3"/>
    <w:rsid w:val="00773A1C"/>
    <w:rsid w:val="00773DFF"/>
    <w:rsid w:val="00773E53"/>
    <w:rsid w:val="00774090"/>
    <w:rsid w:val="00774217"/>
    <w:rsid w:val="007743DA"/>
    <w:rsid w:val="00774431"/>
    <w:rsid w:val="00774836"/>
    <w:rsid w:val="007748D7"/>
    <w:rsid w:val="007748DD"/>
    <w:rsid w:val="00774CB6"/>
    <w:rsid w:val="00774DA1"/>
    <w:rsid w:val="00774F22"/>
    <w:rsid w:val="00774F57"/>
    <w:rsid w:val="007753B4"/>
    <w:rsid w:val="0077569F"/>
    <w:rsid w:val="00775834"/>
    <w:rsid w:val="00775840"/>
    <w:rsid w:val="00775A05"/>
    <w:rsid w:val="00775A93"/>
    <w:rsid w:val="00775B3F"/>
    <w:rsid w:val="00775DF2"/>
    <w:rsid w:val="00775EDE"/>
    <w:rsid w:val="00776142"/>
    <w:rsid w:val="007763A0"/>
    <w:rsid w:val="007765B3"/>
    <w:rsid w:val="00776760"/>
    <w:rsid w:val="00776864"/>
    <w:rsid w:val="00776A3D"/>
    <w:rsid w:val="00776F3D"/>
    <w:rsid w:val="00777169"/>
    <w:rsid w:val="0077718C"/>
    <w:rsid w:val="007771BD"/>
    <w:rsid w:val="007771D8"/>
    <w:rsid w:val="00777630"/>
    <w:rsid w:val="007776AC"/>
    <w:rsid w:val="00777A22"/>
    <w:rsid w:val="00777A95"/>
    <w:rsid w:val="00777BC3"/>
    <w:rsid w:val="00777EED"/>
    <w:rsid w:val="00780345"/>
    <w:rsid w:val="007806BE"/>
    <w:rsid w:val="007808BD"/>
    <w:rsid w:val="0078096C"/>
    <w:rsid w:val="007811FF"/>
    <w:rsid w:val="00781EFF"/>
    <w:rsid w:val="007820A2"/>
    <w:rsid w:val="00782163"/>
    <w:rsid w:val="0078239C"/>
    <w:rsid w:val="0078245D"/>
    <w:rsid w:val="00782488"/>
    <w:rsid w:val="0078278B"/>
    <w:rsid w:val="00782798"/>
    <w:rsid w:val="007827CB"/>
    <w:rsid w:val="00782ACB"/>
    <w:rsid w:val="00782F12"/>
    <w:rsid w:val="007830EA"/>
    <w:rsid w:val="007838A4"/>
    <w:rsid w:val="00783D92"/>
    <w:rsid w:val="00783FDA"/>
    <w:rsid w:val="007840F5"/>
    <w:rsid w:val="00784248"/>
    <w:rsid w:val="007842E2"/>
    <w:rsid w:val="0078468B"/>
    <w:rsid w:val="007848D0"/>
    <w:rsid w:val="00784972"/>
    <w:rsid w:val="00784BBE"/>
    <w:rsid w:val="00784C71"/>
    <w:rsid w:val="00784C81"/>
    <w:rsid w:val="00784E2C"/>
    <w:rsid w:val="007851D3"/>
    <w:rsid w:val="00785A23"/>
    <w:rsid w:val="00785A5A"/>
    <w:rsid w:val="00785D29"/>
    <w:rsid w:val="00785E49"/>
    <w:rsid w:val="00785E78"/>
    <w:rsid w:val="0078600C"/>
    <w:rsid w:val="00786634"/>
    <w:rsid w:val="007868C5"/>
    <w:rsid w:val="00786A8D"/>
    <w:rsid w:val="00786B17"/>
    <w:rsid w:val="00786D15"/>
    <w:rsid w:val="00786F53"/>
    <w:rsid w:val="00787231"/>
    <w:rsid w:val="00787338"/>
    <w:rsid w:val="00787874"/>
    <w:rsid w:val="007878BA"/>
    <w:rsid w:val="00787C90"/>
    <w:rsid w:val="00787D97"/>
    <w:rsid w:val="00790062"/>
    <w:rsid w:val="00790099"/>
    <w:rsid w:val="00790577"/>
    <w:rsid w:val="007907C9"/>
    <w:rsid w:val="007909BE"/>
    <w:rsid w:val="00790A1F"/>
    <w:rsid w:val="00790AB7"/>
    <w:rsid w:val="00790C16"/>
    <w:rsid w:val="00790DB4"/>
    <w:rsid w:val="007910B1"/>
    <w:rsid w:val="00791213"/>
    <w:rsid w:val="0079153F"/>
    <w:rsid w:val="007916E4"/>
    <w:rsid w:val="00791764"/>
    <w:rsid w:val="00791836"/>
    <w:rsid w:val="007918BB"/>
    <w:rsid w:val="0079208D"/>
    <w:rsid w:val="007920AE"/>
    <w:rsid w:val="007926C6"/>
    <w:rsid w:val="00792BBB"/>
    <w:rsid w:val="00793007"/>
    <w:rsid w:val="00793080"/>
    <w:rsid w:val="007931E7"/>
    <w:rsid w:val="00793235"/>
    <w:rsid w:val="007935A3"/>
    <w:rsid w:val="007935BD"/>
    <w:rsid w:val="007938E6"/>
    <w:rsid w:val="00793B0C"/>
    <w:rsid w:val="00793B7A"/>
    <w:rsid w:val="00793C15"/>
    <w:rsid w:val="00793DA2"/>
    <w:rsid w:val="007942C8"/>
    <w:rsid w:val="00794B52"/>
    <w:rsid w:val="00794DA0"/>
    <w:rsid w:val="00794ED4"/>
    <w:rsid w:val="00795237"/>
    <w:rsid w:val="00795523"/>
    <w:rsid w:val="00795AF6"/>
    <w:rsid w:val="00795B91"/>
    <w:rsid w:val="00795D77"/>
    <w:rsid w:val="00795E12"/>
    <w:rsid w:val="00795EC4"/>
    <w:rsid w:val="007960C7"/>
    <w:rsid w:val="00796145"/>
    <w:rsid w:val="00796348"/>
    <w:rsid w:val="0079685C"/>
    <w:rsid w:val="00796A79"/>
    <w:rsid w:val="00796BF9"/>
    <w:rsid w:val="00796CFA"/>
    <w:rsid w:val="00796D4D"/>
    <w:rsid w:val="00796F56"/>
    <w:rsid w:val="00796FAF"/>
    <w:rsid w:val="0079763B"/>
    <w:rsid w:val="0079768A"/>
    <w:rsid w:val="0079769A"/>
    <w:rsid w:val="00797C64"/>
    <w:rsid w:val="00797EAF"/>
    <w:rsid w:val="007A01EB"/>
    <w:rsid w:val="007A0497"/>
    <w:rsid w:val="007A0588"/>
    <w:rsid w:val="007A0692"/>
    <w:rsid w:val="007A08BC"/>
    <w:rsid w:val="007A10C4"/>
    <w:rsid w:val="007A12FA"/>
    <w:rsid w:val="007A14B4"/>
    <w:rsid w:val="007A1643"/>
    <w:rsid w:val="007A166A"/>
    <w:rsid w:val="007A173B"/>
    <w:rsid w:val="007A21F9"/>
    <w:rsid w:val="007A269C"/>
    <w:rsid w:val="007A291E"/>
    <w:rsid w:val="007A2B4D"/>
    <w:rsid w:val="007A3015"/>
    <w:rsid w:val="007A37D8"/>
    <w:rsid w:val="007A3A72"/>
    <w:rsid w:val="007A3BC9"/>
    <w:rsid w:val="007A3D88"/>
    <w:rsid w:val="007A3E19"/>
    <w:rsid w:val="007A3EFC"/>
    <w:rsid w:val="007A4966"/>
    <w:rsid w:val="007A4FA6"/>
    <w:rsid w:val="007A51CE"/>
    <w:rsid w:val="007A543C"/>
    <w:rsid w:val="007A54CA"/>
    <w:rsid w:val="007A54E0"/>
    <w:rsid w:val="007A5D1D"/>
    <w:rsid w:val="007A5DFD"/>
    <w:rsid w:val="007A60CC"/>
    <w:rsid w:val="007A60D5"/>
    <w:rsid w:val="007A66D9"/>
    <w:rsid w:val="007A6B38"/>
    <w:rsid w:val="007A6CAC"/>
    <w:rsid w:val="007A6E02"/>
    <w:rsid w:val="007A6FB2"/>
    <w:rsid w:val="007A7029"/>
    <w:rsid w:val="007A7053"/>
    <w:rsid w:val="007A7511"/>
    <w:rsid w:val="007A7876"/>
    <w:rsid w:val="007A78A6"/>
    <w:rsid w:val="007A79D6"/>
    <w:rsid w:val="007B0408"/>
    <w:rsid w:val="007B0620"/>
    <w:rsid w:val="007B084A"/>
    <w:rsid w:val="007B0EFD"/>
    <w:rsid w:val="007B11E7"/>
    <w:rsid w:val="007B124C"/>
    <w:rsid w:val="007B13AE"/>
    <w:rsid w:val="007B13D1"/>
    <w:rsid w:val="007B16DB"/>
    <w:rsid w:val="007B1DCC"/>
    <w:rsid w:val="007B1FDE"/>
    <w:rsid w:val="007B2475"/>
    <w:rsid w:val="007B249F"/>
    <w:rsid w:val="007B2ECC"/>
    <w:rsid w:val="007B2F1B"/>
    <w:rsid w:val="007B3084"/>
    <w:rsid w:val="007B37DD"/>
    <w:rsid w:val="007B40EA"/>
    <w:rsid w:val="007B40FD"/>
    <w:rsid w:val="007B421E"/>
    <w:rsid w:val="007B457D"/>
    <w:rsid w:val="007B462B"/>
    <w:rsid w:val="007B46E1"/>
    <w:rsid w:val="007B48BE"/>
    <w:rsid w:val="007B4EC0"/>
    <w:rsid w:val="007B4FC0"/>
    <w:rsid w:val="007B5281"/>
    <w:rsid w:val="007B57A4"/>
    <w:rsid w:val="007B581C"/>
    <w:rsid w:val="007B5D27"/>
    <w:rsid w:val="007B610E"/>
    <w:rsid w:val="007B61C1"/>
    <w:rsid w:val="007B636F"/>
    <w:rsid w:val="007B64B3"/>
    <w:rsid w:val="007B6690"/>
    <w:rsid w:val="007B6FD9"/>
    <w:rsid w:val="007B71B3"/>
    <w:rsid w:val="007B75A9"/>
    <w:rsid w:val="007B76DC"/>
    <w:rsid w:val="007B7B49"/>
    <w:rsid w:val="007B7E7C"/>
    <w:rsid w:val="007B7EA0"/>
    <w:rsid w:val="007C023C"/>
    <w:rsid w:val="007C0C17"/>
    <w:rsid w:val="007C0C95"/>
    <w:rsid w:val="007C102B"/>
    <w:rsid w:val="007C12B1"/>
    <w:rsid w:val="007C1416"/>
    <w:rsid w:val="007C15F2"/>
    <w:rsid w:val="007C1A8A"/>
    <w:rsid w:val="007C1B8A"/>
    <w:rsid w:val="007C1BE0"/>
    <w:rsid w:val="007C1D66"/>
    <w:rsid w:val="007C1DF4"/>
    <w:rsid w:val="007C20E2"/>
    <w:rsid w:val="007C3041"/>
    <w:rsid w:val="007C332C"/>
    <w:rsid w:val="007C35D8"/>
    <w:rsid w:val="007C38A1"/>
    <w:rsid w:val="007C3B52"/>
    <w:rsid w:val="007C3B8A"/>
    <w:rsid w:val="007C3C31"/>
    <w:rsid w:val="007C3DCA"/>
    <w:rsid w:val="007C3F17"/>
    <w:rsid w:val="007C3FE5"/>
    <w:rsid w:val="007C466C"/>
    <w:rsid w:val="007C4A86"/>
    <w:rsid w:val="007C4D0C"/>
    <w:rsid w:val="007C4E2C"/>
    <w:rsid w:val="007C5394"/>
    <w:rsid w:val="007C55D0"/>
    <w:rsid w:val="007C56C7"/>
    <w:rsid w:val="007C56F9"/>
    <w:rsid w:val="007C57AE"/>
    <w:rsid w:val="007C58A2"/>
    <w:rsid w:val="007C6212"/>
    <w:rsid w:val="007C64C4"/>
    <w:rsid w:val="007C6531"/>
    <w:rsid w:val="007C694C"/>
    <w:rsid w:val="007C6BB9"/>
    <w:rsid w:val="007C6EB9"/>
    <w:rsid w:val="007C7406"/>
    <w:rsid w:val="007C766A"/>
    <w:rsid w:val="007C7AAD"/>
    <w:rsid w:val="007C7B33"/>
    <w:rsid w:val="007C7D57"/>
    <w:rsid w:val="007C7F2B"/>
    <w:rsid w:val="007D02F5"/>
    <w:rsid w:val="007D02FC"/>
    <w:rsid w:val="007D05AC"/>
    <w:rsid w:val="007D0644"/>
    <w:rsid w:val="007D081E"/>
    <w:rsid w:val="007D0D0A"/>
    <w:rsid w:val="007D0D47"/>
    <w:rsid w:val="007D0EC1"/>
    <w:rsid w:val="007D1455"/>
    <w:rsid w:val="007D1633"/>
    <w:rsid w:val="007D16A5"/>
    <w:rsid w:val="007D170B"/>
    <w:rsid w:val="007D1B60"/>
    <w:rsid w:val="007D1F2E"/>
    <w:rsid w:val="007D2306"/>
    <w:rsid w:val="007D2508"/>
    <w:rsid w:val="007D2545"/>
    <w:rsid w:val="007D279E"/>
    <w:rsid w:val="007D29E8"/>
    <w:rsid w:val="007D2C42"/>
    <w:rsid w:val="007D2CF9"/>
    <w:rsid w:val="007D2E6D"/>
    <w:rsid w:val="007D3323"/>
    <w:rsid w:val="007D3BB0"/>
    <w:rsid w:val="007D3BEE"/>
    <w:rsid w:val="007D3F2B"/>
    <w:rsid w:val="007D3FC9"/>
    <w:rsid w:val="007D46A7"/>
    <w:rsid w:val="007D47A2"/>
    <w:rsid w:val="007D4B9A"/>
    <w:rsid w:val="007D4BB5"/>
    <w:rsid w:val="007D4DB4"/>
    <w:rsid w:val="007D4E24"/>
    <w:rsid w:val="007D4F85"/>
    <w:rsid w:val="007D50C3"/>
    <w:rsid w:val="007D5471"/>
    <w:rsid w:val="007D5501"/>
    <w:rsid w:val="007D5B0C"/>
    <w:rsid w:val="007D5C89"/>
    <w:rsid w:val="007D644B"/>
    <w:rsid w:val="007D7348"/>
    <w:rsid w:val="007D7472"/>
    <w:rsid w:val="007D751D"/>
    <w:rsid w:val="007D7534"/>
    <w:rsid w:val="007D7BED"/>
    <w:rsid w:val="007D7F23"/>
    <w:rsid w:val="007E0021"/>
    <w:rsid w:val="007E0094"/>
    <w:rsid w:val="007E02AC"/>
    <w:rsid w:val="007E02F0"/>
    <w:rsid w:val="007E0330"/>
    <w:rsid w:val="007E05F1"/>
    <w:rsid w:val="007E073D"/>
    <w:rsid w:val="007E0C34"/>
    <w:rsid w:val="007E0CAE"/>
    <w:rsid w:val="007E118D"/>
    <w:rsid w:val="007E182B"/>
    <w:rsid w:val="007E2024"/>
    <w:rsid w:val="007E260F"/>
    <w:rsid w:val="007E26FE"/>
    <w:rsid w:val="007E3389"/>
    <w:rsid w:val="007E345E"/>
    <w:rsid w:val="007E34A3"/>
    <w:rsid w:val="007E352A"/>
    <w:rsid w:val="007E35CB"/>
    <w:rsid w:val="007E365D"/>
    <w:rsid w:val="007E3A16"/>
    <w:rsid w:val="007E3CA6"/>
    <w:rsid w:val="007E42DE"/>
    <w:rsid w:val="007E46B2"/>
    <w:rsid w:val="007E47D1"/>
    <w:rsid w:val="007E4B05"/>
    <w:rsid w:val="007E4EAD"/>
    <w:rsid w:val="007E4F98"/>
    <w:rsid w:val="007E5347"/>
    <w:rsid w:val="007E57DE"/>
    <w:rsid w:val="007E5B3F"/>
    <w:rsid w:val="007E5EBC"/>
    <w:rsid w:val="007E60FD"/>
    <w:rsid w:val="007E6822"/>
    <w:rsid w:val="007E6C4D"/>
    <w:rsid w:val="007E6F99"/>
    <w:rsid w:val="007E7408"/>
    <w:rsid w:val="007E7854"/>
    <w:rsid w:val="007E7A26"/>
    <w:rsid w:val="007E7AF3"/>
    <w:rsid w:val="007E7C4B"/>
    <w:rsid w:val="007E7D5B"/>
    <w:rsid w:val="007E7E68"/>
    <w:rsid w:val="007F015E"/>
    <w:rsid w:val="007F033D"/>
    <w:rsid w:val="007F04F6"/>
    <w:rsid w:val="007F0E06"/>
    <w:rsid w:val="007F0EF2"/>
    <w:rsid w:val="007F11B9"/>
    <w:rsid w:val="007F16A8"/>
    <w:rsid w:val="007F1912"/>
    <w:rsid w:val="007F23B8"/>
    <w:rsid w:val="007F269A"/>
    <w:rsid w:val="007F26C1"/>
    <w:rsid w:val="007F275F"/>
    <w:rsid w:val="007F27EC"/>
    <w:rsid w:val="007F2A6A"/>
    <w:rsid w:val="007F2C58"/>
    <w:rsid w:val="007F2C9B"/>
    <w:rsid w:val="007F2EDE"/>
    <w:rsid w:val="007F30A7"/>
    <w:rsid w:val="007F3751"/>
    <w:rsid w:val="007F3F7B"/>
    <w:rsid w:val="007F406E"/>
    <w:rsid w:val="007F46E4"/>
    <w:rsid w:val="007F5ADC"/>
    <w:rsid w:val="007F6149"/>
    <w:rsid w:val="007F618C"/>
    <w:rsid w:val="007F64B9"/>
    <w:rsid w:val="007F64C9"/>
    <w:rsid w:val="007F64D2"/>
    <w:rsid w:val="007F688D"/>
    <w:rsid w:val="007F6AE6"/>
    <w:rsid w:val="007F6B76"/>
    <w:rsid w:val="007F6BBB"/>
    <w:rsid w:val="007F6F0F"/>
    <w:rsid w:val="007F706E"/>
    <w:rsid w:val="007F7400"/>
    <w:rsid w:val="007F7B46"/>
    <w:rsid w:val="00800128"/>
    <w:rsid w:val="00800170"/>
    <w:rsid w:val="0080044B"/>
    <w:rsid w:val="00800F1C"/>
    <w:rsid w:val="008014D5"/>
    <w:rsid w:val="00802325"/>
    <w:rsid w:val="00802675"/>
    <w:rsid w:val="0080273A"/>
    <w:rsid w:val="0080277D"/>
    <w:rsid w:val="008029D2"/>
    <w:rsid w:val="00802C99"/>
    <w:rsid w:val="008034B4"/>
    <w:rsid w:val="00803A21"/>
    <w:rsid w:val="00803A87"/>
    <w:rsid w:val="00803CC2"/>
    <w:rsid w:val="00803E83"/>
    <w:rsid w:val="00804189"/>
    <w:rsid w:val="0080446E"/>
    <w:rsid w:val="00804B18"/>
    <w:rsid w:val="00804F51"/>
    <w:rsid w:val="008060B4"/>
    <w:rsid w:val="00806213"/>
    <w:rsid w:val="00806B12"/>
    <w:rsid w:val="00806CD3"/>
    <w:rsid w:val="00806F44"/>
    <w:rsid w:val="00807030"/>
    <w:rsid w:val="00807463"/>
    <w:rsid w:val="00807954"/>
    <w:rsid w:val="00807A27"/>
    <w:rsid w:val="00807B79"/>
    <w:rsid w:val="00807C0B"/>
    <w:rsid w:val="00807D03"/>
    <w:rsid w:val="00807F35"/>
    <w:rsid w:val="008101E5"/>
    <w:rsid w:val="00810497"/>
    <w:rsid w:val="0081090C"/>
    <w:rsid w:val="00810CBF"/>
    <w:rsid w:val="00810E1B"/>
    <w:rsid w:val="00810FBD"/>
    <w:rsid w:val="008111AA"/>
    <w:rsid w:val="00811268"/>
    <w:rsid w:val="00811296"/>
    <w:rsid w:val="008116BB"/>
    <w:rsid w:val="008118AC"/>
    <w:rsid w:val="00811DD0"/>
    <w:rsid w:val="00811E45"/>
    <w:rsid w:val="00811F82"/>
    <w:rsid w:val="00812141"/>
    <w:rsid w:val="0081218A"/>
    <w:rsid w:val="008122D2"/>
    <w:rsid w:val="008127A0"/>
    <w:rsid w:val="008127CD"/>
    <w:rsid w:val="008128DE"/>
    <w:rsid w:val="00812962"/>
    <w:rsid w:val="00812B72"/>
    <w:rsid w:val="00812BB1"/>
    <w:rsid w:val="00812D3C"/>
    <w:rsid w:val="00812E42"/>
    <w:rsid w:val="00812E7D"/>
    <w:rsid w:val="00813044"/>
    <w:rsid w:val="008135C9"/>
    <w:rsid w:val="0081399C"/>
    <w:rsid w:val="00813FD0"/>
    <w:rsid w:val="00814097"/>
    <w:rsid w:val="00814764"/>
    <w:rsid w:val="008148DF"/>
    <w:rsid w:val="00814EA4"/>
    <w:rsid w:val="00815228"/>
    <w:rsid w:val="008153A9"/>
    <w:rsid w:val="00815412"/>
    <w:rsid w:val="00815BCB"/>
    <w:rsid w:val="00815DBC"/>
    <w:rsid w:val="00815E95"/>
    <w:rsid w:val="008162A1"/>
    <w:rsid w:val="0081649D"/>
    <w:rsid w:val="008165F6"/>
    <w:rsid w:val="0081683A"/>
    <w:rsid w:val="00816D83"/>
    <w:rsid w:val="00816F1C"/>
    <w:rsid w:val="00816FB2"/>
    <w:rsid w:val="00817425"/>
    <w:rsid w:val="008175AA"/>
    <w:rsid w:val="00817A49"/>
    <w:rsid w:val="00817B53"/>
    <w:rsid w:val="00817CD7"/>
    <w:rsid w:val="00817E96"/>
    <w:rsid w:val="00820334"/>
    <w:rsid w:val="0082033B"/>
    <w:rsid w:val="008203E1"/>
    <w:rsid w:val="00820C1F"/>
    <w:rsid w:val="00820CDA"/>
    <w:rsid w:val="00820D3F"/>
    <w:rsid w:val="0082103B"/>
    <w:rsid w:val="008212B1"/>
    <w:rsid w:val="00821A1E"/>
    <w:rsid w:val="00821AC3"/>
    <w:rsid w:val="00821F8C"/>
    <w:rsid w:val="008221DE"/>
    <w:rsid w:val="008222CA"/>
    <w:rsid w:val="00822326"/>
    <w:rsid w:val="008223E7"/>
    <w:rsid w:val="0082271F"/>
    <w:rsid w:val="0082272B"/>
    <w:rsid w:val="008228D4"/>
    <w:rsid w:val="00822987"/>
    <w:rsid w:val="00822F99"/>
    <w:rsid w:val="008231DC"/>
    <w:rsid w:val="008235D4"/>
    <w:rsid w:val="00823A72"/>
    <w:rsid w:val="00823BF8"/>
    <w:rsid w:val="00823D30"/>
    <w:rsid w:val="0082425D"/>
    <w:rsid w:val="008243D6"/>
    <w:rsid w:val="0082469A"/>
    <w:rsid w:val="00824847"/>
    <w:rsid w:val="0082514A"/>
    <w:rsid w:val="0082526F"/>
    <w:rsid w:val="008257A8"/>
    <w:rsid w:val="00825A71"/>
    <w:rsid w:val="00825A79"/>
    <w:rsid w:val="00825AC1"/>
    <w:rsid w:val="00825BE3"/>
    <w:rsid w:val="00825D04"/>
    <w:rsid w:val="00825E68"/>
    <w:rsid w:val="00826A9B"/>
    <w:rsid w:val="00826D00"/>
    <w:rsid w:val="00826D20"/>
    <w:rsid w:val="00826ECB"/>
    <w:rsid w:val="00826FAA"/>
    <w:rsid w:val="00827865"/>
    <w:rsid w:val="00827937"/>
    <w:rsid w:val="00827F30"/>
    <w:rsid w:val="00827FCA"/>
    <w:rsid w:val="00830726"/>
    <w:rsid w:val="008309A9"/>
    <w:rsid w:val="00830D5A"/>
    <w:rsid w:val="00830E2D"/>
    <w:rsid w:val="00830E8B"/>
    <w:rsid w:val="00831609"/>
    <w:rsid w:val="00831649"/>
    <w:rsid w:val="00831AD1"/>
    <w:rsid w:val="00831B11"/>
    <w:rsid w:val="00831C15"/>
    <w:rsid w:val="00831C72"/>
    <w:rsid w:val="00831DBA"/>
    <w:rsid w:val="008321FE"/>
    <w:rsid w:val="0083238E"/>
    <w:rsid w:val="0083239B"/>
    <w:rsid w:val="008324D8"/>
    <w:rsid w:val="00832685"/>
    <w:rsid w:val="008327AF"/>
    <w:rsid w:val="008329E4"/>
    <w:rsid w:val="00832BCB"/>
    <w:rsid w:val="0083307A"/>
    <w:rsid w:val="008331CD"/>
    <w:rsid w:val="008332F5"/>
    <w:rsid w:val="00833378"/>
    <w:rsid w:val="00833678"/>
    <w:rsid w:val="0083394B"/>
    <w:rsid w:val="00833B16"/>
    <w:rsid w:val="00833DD6"/>
    <w:rsid w:val="00834082"/>
    <w:rsid w:val="008342FA"/>
    <w:rsid w:val="0083473C"/>
    <w:rsid w:val="0083490F"/>
    <w:rsid w:val="008349A6"/>
    <w:rsid w:val="00834ADC"/>
    <w:rsid w:val="00834F77"/>
    <w:rsid w:val="008352F3"/>
    <w:rsid w:val="008354AD"/>
    <w:rsid w:val="00835710"/>
    <w:rsid w:val="0083595C"/>
    <w:rsid w:val="008359E8"/>
    <w:rsid w:val="00835DBC"/>
    <w:rsid w:val="008363A5"/>
    <w:rsid w:val="00836B6C"/>
    <w:rsid w:val="00836E5F"/>
    <w:rsid w:val="00836F8B"/>
    <w:rsid w:val="00837079"/>
    <w:rsid w:val="008372BE"/>
    <w:rsid w:val="008373C1"/>
    <w:rsid w:val="00837426"/>
    <w:rsid w:val="008374ED"/>
    <w:rsid w:val="0083769F"/>
    <w:rsid w:val="008377FE"/>
    <w:rsid w:val="00837919"/>
    <w:rsid w:val="008379FE"/>
    <w:rsid w:val="00837AE7"/>
    <w:rsid w:val="00837E65"/>
    <w:rsid w:val="00837EE1"/>
    <w:rsid w:val="008400CD"/>
    <w:rsid w:val="008400ED"/>
    <w:rsid w:val="00840359"/>
    <w:rsid w:val="00840460"/>
    <w:rsid w:val="008408C1"/>
    <w:rsid w:val="008409C4"/>
    <w:rsid w:val="00840ABB"/>
    <w:rsid w:val="00840B15"/>
    <w:rsid w:val="00840CF3"/>
    <w:rsid w:val="00840FB0"/>
    <w:rsid w:val="00841123"/>
    <w:rsid w:val="0084136E"/>
    <w:rsid w:val="008413D6"/>
    <w:rsid w:val="00841778"/>
    <w:rsid w:val="008419FC"/>
    <w:rsid w:val="00841E11"/>
    <w:rsid w:val="00842049"/>
    <w:rsid w:val="008421B6"/>
    <w:rsid w:val="008424C9"/>
    <w:rsid w:val="008427B8"/>
    <w:rsid w:val="0084283E"/>
    <w:rsid w:val="00842B04"/>
    <w:rsid w:val="00842F31"/>
    <w:rsid w:val="008434CA"/>
    <w:rsid w:val="0084387E"/>
    <w:rsid w:val="00843A62"/>
    <w:rsid w:val="00843C9B"/>
    <w:rsid w:val="00843D72"/>
    <w:rsid w:val="00843EDD"/>
    <w:rsid w:val="0084467D"/>
    <w:rsid w:val="008447A3"/>
    <w:rsid w:val="00844E5D"/>
    <w:rsid w:val="00844F6F"/>
    <w:rsid w:val="00844FD3"/>
    <w:rsid w:val="00845357"/>
    <w:rsid w:val="008455C9"/>
    <w:rsid w:val="00845BBD"/>
    <w:rsid w:val="008460F3"/>
    <w:rsid w:val="008461D3"/>
    <w:rsid w:val="00846262"/>
    <w:rsid w:val="0084634F"/>
    <w:rsid w:val="00846420"/>
    <w:rsid w:val="008465D0"/>
    <w:rsid w:val="00846631"/>
    <w:rsid w:val="00846694"/>
    <w:rsid w:val="008467C7"/>
    <w:rsid w:val="008467DE"/>
    <w:rsid w:val="00846867"/>
    <w:rsid w:val="00846C8D"/>
    <w:rsid w:val="00846E40"/>
    <w:rsid w:val="00846EE1"/>
    <w:rsid w:val="0084717F"/>
    <w:rsid w:val="0084763A"/>
    <w:rsid w:val="008478EE"/>
    <w:rsid w:val="00847A14"/>
    <w:rsid w:val="00847A38"/>
    <w:rsid w:val="00847CC6"/>
    <w:rsid w:val="00847E45"/>
    <w:rsid w:val="00847EA5"/>
    <w:rsid w:val="00847F61"/>
    <w:rsid w:val="00850338"/>
    <w:rsid w:val="008503AA"/>
    <w:rsid w:val="008503BB"/>
    <w:rsid w:val="0085045E"/>
    <w:rsid w:val="0085078E"/>
    <w:rsid w:val="00850D1F"/>
    <w:rsid w:val="00850D70"/>
    <w:rsid w:val="0085100E"/>
    <w:rsid w:val="0085126A"/>
    <w:rsid w:val="00851430"/>
    <w:rsid w:val="0085187D"/>
    <w:rsid w:val="00851D67"/>
    <w:rsid w:val="00851D83"/>
    <w:rsid w:val="00851DFE"/>
    <w:rsid w:val="00851F5C"/>
    <w:rsid w:val="008520AF"/>
    <w:rsid w:val="0085234E"/>
    <w:rsid w:val="00852C88"/>
    <w:rsid w:val="00852CB7"/>
    <w:rsid w:val="00852E9A"/>
    <w:rsid w:val="008530F7"/>
    <w:rsid w:val="0085341D"/>
    <w:rsid w:val="008534AD"/>
    <w:rsid w:val="00853A87"/>
    <w:rsid w:val="00854414"/>
    <w:rsid w:val="008544D8"/>
    <w:rsid w:val="00854C9B"/>
    <w:rsid w:val="00854DAC"/>
    <w:rsid w:val="00854E3D"/>
    <w:rsid w:val="00854FC8"/>
    <w:rsid w:val="00855215"/>
    <w:rsid w:val="00855608"/>
    <w:rsid w:val="00855800"/>
    <w:rsid w:val="008560FC"/>
    <w:rsid w:val="008564D1"/>
    <w:rsid w:val="008565D7"/>
    <w:rsid w:val="00856653"/>
    <w:rsid w:val="00856740"/>
    <w:rsid w:val="008568FF"/>
    <w:rsid w:val="00856C74"/>
    <w:rsid w:val="00856DD0"/>
    <w:rsid w:val="00856E94"/>
    <w:rsid w:val="00856F37"/>
    <w:rsid w:val="00857004"/>
    <w:rsid w:val="008572E7"/>
    <w:rsid w:val="00857810"/>
    <w:rsid w:val="008579A9"/>
    <w:rsid w:val="00857A4A"/>
    <w:rsid w:val="00857AEF"/>
    <w:rsid w:val="00857BA3"/>
    <w:rsid w:val="00857E65"/>
    <w:rsid w:val="00860098"/>
    <w:rsid w:val="008601C5"/>
    <w:rsid w:val="008601EB"/>
    <w:rsid w:val="0086057D"/>
    <w:rsid w:val="00860656"/>
    <w:rsid w:val="00860998"/>
    <w:rsid w:val="008609D4"/>
    <w:rsid w:val="00860B7E"/>
    <w:rsid w:val="00860E21"/>
    <w:rsid w:val="00860F7F"/>
    <w:rsid w:val="00861143"/>
    <w:rsid w:val="008614AD"/>
    <w:rsid w:val="0086152C"/>
    <w:rsid w:val="0086171F"/>
    <w:rsid w:val="00861AAE"/>
    <w:rsid w:val="00861E80"/>
    <w:rsid w:val="00862101"/>
    <w:rsid w:val="008624C0"/>
    <w:rsid w:val="0086274E"/>
    <w:rsid w:val="008631BE"/>
    <w:rsid w:val="008633CF"/>
    <w:rsid w:val="00863407"/>
    <w:rsid w:val="008636AB"/>
    <w:rsid w:val="008637FC"/>
    <w:rsid w:val="008638CF"/>
    <w:rsid w:val="00863975"/>
    <w:rsid w:val="00863A4C"/>
    <w:rsid w:val="00863F9A"/>
    <w:rsid w:val="0086402B"/>
    <w:rsid w:val="00864126"/>
    <w:rsid w:val="00864507"/>
    <w:rsid w:val="00864688"/>
    <w:rsid w:val="00864852"/>
    <w:rsid w:val="00864A23"/>
    <w:rsid w:val="00864BDC"/>
    <w:rsid w:val="00864C57"/>
    <w:rsid w:val="00864DF9"/>
    <w:rsid w:val="008654CD"/>
    <w:rsid w:val="00865CBE"/>
    <w:rsid w:val="00865D79"/>
    <w:rsid w:val="00865F38"/>
    <w:rsid w:val="00865F66"/>
    <w:rsid w:val="00866182"/>
    <w:rsid w:val="00866338"/>
    <w:rsid w:val="00866493"/>
    <w:rsid w:val="008664AE"/>
    <w:rsid w:val="0086661D"/>
    <w:rsid w:val="00866AD7"/>
    <w:rsid w:val="00866C88"/>
    <w:rsid w:val="00866D63"/>
    <w:rsid w:val="00866EA2"/>
    <w:rsid w:val="0086704E"/>
    <w:rsid w:val="00867324"/>
    <w:rsid w:val="00867518"/>
    <w:rsid w:val="0086788E"/>
    <w:rsid w:val="008678AE"/>
    <w:rsid w:val="00867B6B"/>
    <w:rsid w:val="00867D51"/>
    <w:rsid w:val="008704E4"/>
    <w:rsid w:val="00870CA8"/>
    <w:rsid w:val="00870F30"/>
    <w:rsid w:val="0087133D"/>
    <w:rsid w:val="008714AF"/>
    <w:rsid w:val="00871AF6"/>
    <w:rsid w:val="00871EC5"/>
    <w:rsid w:val="00871EDD"/>
    <w:rsid w:val="00871F63"/>
    <w:rsid w:val="0087224A"/>
    <w:rsid w:val="008727BD"/>
    <w:rsid w:val="00872F37"/>
    <w:rsid w:val="00873574"/>
    <w:rsid w:val="0087373F"/>
    <w:rsid w:val="0087396F"/>
    <w:rsid w:val="00873CFF"/>
    <w:rsid w:val="0087400C"/>
    <w:rsid w:val="008742D4"/>
    <w:rsid w:val="008745AE"/>
    <w:rsid w:val="0087480B"/>
    <w:rsid w:val="00874898"/>
    <w:rsid w:val="00874950"/>
    <w:rsid w:val="00874A59"/>
    <w:rsid w:val="00874DF2"/>
    <w:rsid w:val="00874E0C"/>
    <w:rsid w:val="00874E25"/>
    <w:rsid w:val="00874FC2"/>
    <w:rsid w:val="00875007"/>
    <w:rsid w:val="00875390"/>
    <w:rsid w:val="0087545B"/>
    <w:rsid w:val="00875779"/>
    <w:rsid w:val="008757C3"/>
    <w:rsid w:val="008758CA"/>
    <w:rsid w:val="00875DA3"/>
    <w:rsid w:val="00876025"/>
    <w:rsid w:val="00876062"/>
    <w:rsid w:val="00876125"/>
    <w:rsid w:val="008763E8"/>
    <w:rsid w:val="0087689D"/>
    <w:rsid w:val="00876A9E"/>
    <w:rsid w:val="00876E2C"/>
    <w:rsid w:val="00877AAF"/>
    <w:rsid w:val="00877C8D"/>
    <w:rsid w:val="00877CD6"/>
    <w:rsid w:val="00877E05"/>
    <w:rsid w:val="00877EB9"/>
    <w:rsid w:val="00877F74"/>
    <w:rsid w:val="008801ED"/>
    <w:rsid w:val="00880343"/>
    <w:rsid w:val="00880581"/>
    <w:rsid w:val="00880650"/>
    <w:rsid w:val="008806CA"/>
    <w:rsid w:val="008808A3"/>
    <w:rsid w:val="00880BE7"/>
    <w:rsid w:val="00880DE8"/>
    <w:rsid w:val="0088145E"/>
    <w:rsid w:val="00881729"/>
    <w:rsid w:val="00881F04"/>
    <w:rsid w:val="0088203B"/>
    <w:rsid w:val="008820F3"/>
    <w:rsid w:val="00882540"/>
    <w:rsid w:val="008826DD"/>
    <w:rsid w:val="00882716"/>
    <w:rsid w:val="00882A21"/>
    <w:rsid w:val="00882BB5"/>
    <w:rsid w:val="00883150"/>
    <w:rsid w:val="00883505"/>
    <w:rsid w:val="0088396A"/>
    <w:rsid w:val="00883D89"/>
    <w:rsid w:val="00884036"/>
    <w:rsid w:val="008845C6"/>
    <w:rsid w:val="008848FA"/>
    <w:rsid w:val="00884D16"/>
    <w:rsid w:val="00884D6D"/>
    <w:rsid w:val="00884E0E"/>
    <w:rsid w:val="00884EF4"/>
    <w:rsid w:val="00885395"/>
    <w:rsid w:val="008857B5"/>
    <w:rsid w:val="00885958"/>
    <w:rsid w:val="00885A25"/>
    <w:rsid w:val="00885FA2"/>
    <w:rsid w:val="00886311"/>
    <w:rsid w:val="0088640B"/>
    <w:rsid w:val="008865E9"/>
    <w:rsid w:val="008867DE"/>
    <w:rsid w:val="00886857"/>
    <w:rsid w:val="008869B5"/>
    <w:rsid w:val="00886AB1"/>
    <w:rsid w:val="00886EAA"/>
    <w:rsid w:val="00886F55"/>
    <w:rsid w:val="00887258"/>
    <w:rsid w:val="008876C9"/>
    <w:rsid w:val="0088798B"/>
    <w:rsid w:val="00887A19"/>
    <w:rsid w:val="00887AD9"/>
    <w:rsid w:val="00887E28"/>
    <w:rsid w:val="00887FDB"/>
    <w:rsid w:val="008902B0"/>
    <w:rsid w:val="00890646"/>
    <w:rsid w:val="00890796"/>
    <w:rsid w:val="00890A68"/>
    <w:rsid w:val="00890BD7"/>
    <w:rsid w:val="00890CA2"/>
    <w:rsid w:val="00890D6C"/>
    <w:rsid w:val="00890E4B"/>
    <w:rsid w:val="008910FA"/>
    <w:rsid w:val="0089166C"/>
    <w:rsid w:val="00891A6E"/>
    <w:rsid w:val="00891C3E"/>
    <w:rsid w:val="00892052"/>
    <w:rsid w:val="00892065"/>
    <w:rsid w:val="008923D3"/>
    <w:rsid w:val="0089250D"/>
    <w:rsid w:val="008925FC"/>
    <w:rsid w:val="008925FE"/>
    <w:rsid w:val="00892F2A"/>
    <w:rsid w:val="00892F43"/>
    <w:rsid w:val="00893139"/>
    <w:rsid w:val="00893219"/>
    <w:rsid w:val="00893431"/>
    <w:rsid w:val="0089346D"/>
    <w:rsid w:val="00893547"/>
    <w:rsid w:val="008937AA"/>
    <w:rsid w:val="008937F4"/>
    <w:rsid w:val="00893E2E"/>
    <w:rsid w:val="00893EF5"/>
    <w:rsid w:val="008940F5"/>
    <w:rsid w:val="008941B7"/>
    <w:rsid w:val="0089458C"/>
    <w:rsid w:val="00894738"/>
    <w:rsid w:val="00894757"/>
    <w:rsid w:val="00894A4C"/>
    <w:rsid w:val="008950A9"/>
    <w:rsid w:val="00895191"/>
    <w:rsid w:val="008951FB"/>
    <w:rsid w:val="00895453"/>
    <w:rsid w:val="0089568A"/>
    <w:rsid w:val="00895A60"/>
    <w:rsid w:val="00895A8A"/>
    <w:rsid w:val="00895BE4"/>
    <w:rsid w:val="00895CA6"/>
    <w:rsid w:val="00895CF5"/>
    <w:rsid w:val="00895E0E"/>
    <w:rsid w:val="00895E7E"/>
    <w:rsid w:val="00896084"/>
    <w:rsid w:val="0089658B"/>
    <w:rsid w:val="00896817"/>
    <w:rsid w:val="008968EB"/>
    <w:rsid w:val="00896A97"/>
    <w:rsid w:val="00896C33"/>
    <w:rsid w:val="00896C41"/>
    <w:rsid w:val="00896E9A"/>
    <w:rsid w:val="008974BF"/>
    <w:rsid w:val="00897689"/>
    <w:rsid w:val="008978E2"/>
    <w:rsid w:val="00897987"/>
    <w:rsid w:val="00897CD1"/>
    <w:rsid w:val="00897FA0"/>
    <w:rsid w:val="00897FEE"/>
    <w:rsid w:val="008A03F6"/>
    <w:rsid w:val="008A04E5"/>
    <w:rsid w:val="008A0669"/>
    <w:rsid w:val="008A0BBA"/>
    <w:rsid w:val="008A0E8D"/>
    <w:rsid w:val="008A0E8E"/>
    <w:rsid w:val="008A11EF"/>
    <w:rsid w:val="008A1347"/>
    <w:rsid w:val="008A1C3D"/>
    <w:rsid w:val="008A1CDA"/>
    <w:rsid w:val="008A2027"/>
    <w:rsid w:val="008A2081"/>
    <w:rsid w:val="008A285A"/>
    <w:rsid w:val="008A2AB5"/>
    <w:rsid w:val="008A2F05"/>
    <w:rsid w:val="008A339E"/>
    <w:rsid w:val="008A33EE"/>
    <w:rsid w:val="008A346D"/>
    <w:rsid w:val="008A35DA"/>
    <w:rsid w:val="008A37E3"/>
    <w:rsid w:val="008A3871"/>
    <w:rsid w:val="008A3A56"/>
    <w:rsid w:val="008A3BED"/>
    <w:rsid w:val="008A3C56"/>
    <w:rsid w:val="008A3DE5"/>
    <w:rsid w:val="008A405E"/>
    <w:rsid w:val="008A4097"/>
    <w:rsid w:val="008A412C"/>
    <w:rsid w:val="008A42C5"/>
    <w:rsid w:val="008A444D"/>
    <w:rsid w:val="008A4599"/>
    <w:rsid w:val="008A464D"/>
    <w:rsid w:val="008A46C0"/>
    <w:rsid w:val="008A49C3"/>
    <w:rsid w:val="008A4DD1"/>
    <w:rsid w:val="008A517B"/>
    <w:rsid w:val="008A51A2"/>
    <w:rsid w:val="008A51C6"/>
    <w:rsid w:val="008A51D2"/>
    <w:rsid w:val="008A5209"/>
    <w:rsid w:val="008A5453"/>
    <w:rsid w:val="008A55AF"/>
    <w:rsid w:val="008A5676"/>
    <w:rsid w:val="008A589C"/>
    <w:rsid w:val="008A590D"/>
    <w:rsid w:val="008A5AB3"/>
    <w:rsid w:val="008A5C1B"/>
    <w:rsid w:val="008A66CA"/>
    <w:rsid w:val="008A6798"/>
    <w:rsid w:val="008A6BAC"/>
    <w:rsid w:val="008A7624"/>
    <w:rsid w:val="008A7B7A"/>
    <w:rsid w:val="008B09D7"/>
    <w:rsid w:val="008B0BB5"/>
    <w:rsid w:val="008B1184"/>
    <w:rsid w:val="008B15C9"/>
    <w:rsid w:val="008B175C"/>
    <w:rsid w:val="008B1E77"/>
    <w:rsid w:val="008B2B25"/>
    <w:rsid w:val="008B2BF3"/>
    <w:rsid w:val="008B2EB2"/>
    <w:rsid w:val="008B35E8"/>
    <w:rsid w:val="008B37C8"/>
    <w:rsid w:val="008B3B1D"/>
    <w:rsid w:val="008B3C8C"/>
    <w:rsid w:val="008B3EB7"/>
    <w:rsid w:val="008B44C9"/>
    <w:rsid w:val="008B4731"/>
    <w:rsid w:val="008B4896"/>
    <w:rsid w:val="008B496A"/>
    <w:rsid w:val="008B5011"/>
    <w:rsid w:val="008B5271"/>
    <w:rsid w:val="008B54F4"/>
    <w:rsid w:val="008B569F"/>
    <w:rsid w:val="008B58B3"/>
    <w:rsid w:val="008B5C99"/>
    <w:rsid w:val="008B5FEC"/>
    <w:rsid w:val="008B61EF"/>
    <w:rsid w:val="008B64B7"/>
    <w:rsid w:val="008B6568"/>
    <w:rsid w:val="008B66A7"/>
    <w:rsid w:val="008B673B"/>
    <w:rsid w:val="008B675A"/>
    <w:rsid w:val="008B6967"/>
    <w:rsid w:val="008B6B23"/>
    <w:rsid w:val="008B704F"/>
    <w:rsid w:val="008B72DA"/>
    <w:rsid w:val="008B774C"/>
    <w:rsid w:val="008B7AA8"/>
    <w:rsid w:val="008B7AF1"/>
    <w:rsid w:val="008B7B1C"/>
    <w:rsid w:val="008B7C31"/>
    <w:rsid w:val="008C04B2"/>
    <w:rsid w:val="008C0762"/>
    <w:rsid w:val="008C0888"/>
    <w:rsid w:val="008C08C7"/>
    <w:rsid w:val="008C177C"/>
    <w:rsid w:val="008C1B24"/>
    <w:rsid w:val="008C20D4"/>
    <w:rsid w:val="008C2128"/>
    <w:rsid w:val="008C217A"/>
    <w:rsid w:val="008C223C"/>
    <w:rsid w:val="008C22C3"/>
    <w:rsid w:val="008C23F2"/>
    <w:rsid w:val="008C2BC9"/>
    <w:rsid w:val="008C2CB0"/>
    <w:rsid w:val="008C32BB"/>
    <w:rsid w:val="008C33DF"/>
    <w:rsid w:val="008C3E9D"/>
    <w:rsid w:val="008C3EB9"/>
    <w:rsid w:val="008C40F1"/>
    <w:rsid w:val="008C4438"/>
    <w:rsid w:val="008C4444"/>
    <w:rsid w:val="008C4464"/>
    <w:rsid w:val="008C471D"/>
    <w:rsid w:val="008C4742"/>
    <w:rsid w:val="008C49F8"/>
    <w:rsid w:val="008C4D36"/>
    <w:rsid w:val="008C4E13"/>
    <w:rsid w:val="008C4FAD"/>
    <w:rsid w:val="008C517A"/>
    <w:rsid w:val="008C5826"/>
    <w:rsid w:val="008C5ECB"/>
    <w:rsid w:val="008C5F75"/>
    <w:rsid w:val="008C6008"/>
    <w:rsid w:val="008C604F"/>
    <w:rsid w:val="008C621D"/>
    <w:rsid w:val="008C630D"/>
    <w:rsid w:val="008C6FF7"/>
    <w:rsid w:val="008C7181"/>
    <w:rsid w:val="008C741A"/>
    <w:rsid w:val="008C760D"/>
    <w:rsid w:val="008C765E"/>
    <w:rsid w:val="008C769B"/>
    <w:rsid w:val="008C773C"/>
    <w:rsid w:val="008C7922"/>
    <w:rsid w:val="008C7B8C"/>
    <w:rsid w:val="008C7EB9"/>
    <w:rsid w:val="008C7EE0"/>
    <w:rsid w:val="008D0135"/>
    <w:rsid w:val="008D065B"/>
    <w:rsid w:val="008D0832"/>
    <w:rsid w:val="008D1123"/>
    <w:rsid w:val="008D13C5"/>
    <w:rsid w:val="008D15A8"/>
    <w:rsid w:val="008D15AB"/>
    <w:rsid w:val="008D189E"/>
    <w:rsid w:val="008D18A2"/>
    <w:rsid w:val="008D1975"/>
    <w:rsid w:val="008D1AF0"/>
    <w:rsid w:val="008D1CDC"/>
    <w:rsid w:val="008D2415"/>
    <w:rsid w:val="008D267D"/>
    <w:rsid w:val="008D2CB4"/>
    <w:rsid w:val="008D2D20"/>
    <w:rsid w:val="008D33A1"/>
    <w:rsid w:val="008D3506"/>
    <w:rsid w:val="008D386A"/>
    <w:rsid w:val="008D3884"/>
    <w:rsid w:val="008D3C5A"/>
    <w:rsid w:val="008D3CF3"/>
    <w:rsid w:val="008D3DD8"/>
    <w:rsid w:val="008D3E1C"/>
    <w:rsid w:val="008D43FA"/>
    <w:rsid w:val="008D443F"/>
    <w:rsid w:val="008D46B3"/>
    <w:rsid w:val="008D4716"/>
    <w:rsid w:val="008D47D0"/>
    <w:rsid w:val="008D485E"/>
    <w:rsid w:val="008D4962"/>
    <w:rsid w:val="008D49E7"/>
    <w:rsid w:val="008D4BA7"/>
    <w:rsid w:val="008D4E2C"/>
    <w:rsid w:val="008D536E"/>
    <w:rsid w:val="008D5754"/>
    <w:rsid w:val="008D5E56"/>
    <w:rsid w:val="008D5FB1"/>
    <w:rsid w:val="008D60FD"/>
    <w:rsid w:val="008D66CF"/>
    <w:rsid w:val="008D67FD"/>
    <w:rsid w:val="008D6B7B"/>
    <w:rsid w:val="008D6C1A"/>
    <w:rsid w:val="008D71A7"/>
    <w:rsid w:val="008D7329"/>
    <w:rsid w:val="008D74D9"/>
    <w:rsid w:val="008D7560"/>
    <w:rsid w:val="008E01AD"/>
    <w:rsid w:val="008E0495"/>
    <w:rsid w:val="008E04A1"/>
    <w:rsid w:val="008E055F"/>
    <w:rsid w:val="008E09F3"/>
    <w:rsid w:val="008E0A31"/>
    <w:rsid w:val="008E0B3B"/>
    <w:rsid w:val="008E0D54"/>
    <w:rsid w:val="008E111B"/>
    <w:rsid w:val="008E1374"/>
    <w:rsid w:val="008E1648"/>
    <w:rsid w:val="008E16FB"/>
    <w:rsid w:val="008E17EB"/>
    <w:rsid w:val="008E1910"/>
    <w:rsid w:val="008E1A90"/>
    <w:rsid w:val="008E2080"/>
    <w:rsid w:val="008E21BD"/>
    <w:rsid w:val="008E220A"/>
    <w:rsid w:val="008E27FF"/>
    <w:rsid w:val="008E2E18"/>
    <w:rsid w:val="008E3361"/>
    <w:rsid w:val="008E3551"/>
    <w:rsid w:val="008E36EC"/>
    <w:rsid w:val="008E39EE"/>
    <w:rsid w:val="008E3A4E"/>
    <w:rsid w:val="008E3A6A"/>
    <w:rsid w:val="008E3EEC"/>
    <w:rsid w:val="008E3F6C"/>
    <w:rsid w:val="008E48B4"/>
    <w:rsid w:val="008E5311"/>
    <w:rsid w:val="008E54F7"/>
    <w:rsid w:val="008E588A"/>
    <w:rsid w:val="008E59CD"/>
    <w:rsid w:val="008E5CE3"/>
    <w:rsid w:val="008E5D39"/>
    <w:rsid w:val="008E5E37"/>
    <w:rsid w:val="008E6026"/>
    <w:rsid w:val="008E6088"/>
    <w:rsid w:val="008E60DC"/>
    <w:rsid w:val="008E66A8"/>
    <w:rsid w:val="008E66BF"/>
    <w:rsid w:val="008E69AA"/>
    <w:rsid w:val="008E6CF0"/>
    <w:rsid w:val="008E6D6C"/>
    <w:rsid w:val="008E723C"/>
    <w:rsid w:val="008E75C2"/>
    <w:rsid w:val="008E75DA"/>
    <w:rsid w:val="008E76F9"/>
    <w:rsid w:val="008E77D6"/>
    <w:rsid w:val="008E7A3E"/>
    <w:rsid w:val="008E7D0C"/>
    <w:rsid w:val="008E7D9D"/>
    <w:rsid w:val="008F0288"/>
    <w:rsid w:val="008F02AE"/>
    <w:rsid w:val="008F03C3"/>
    <w:rsid w:val="008F08C3"/>
    <w:rsid w:val="008F0DF5"/>
    <w:rsid w:val="008F10C0"/>
    <w:rsid w:val="008F1194"/>
    <w:rsid w:val="008F123B"/>
    <w:rsid w:val="008F1AF2"/>
    <w:rsid w:val="008F1D6B"/>
    <w:rsid w:val="008F1FEE"/>
    <w:rsid w:val="008F2094"/>
    <w:rsid w:val="008F2188"/>
    <w:rsid w:val="008F24C1"/>
    <w:rsid w:val="008F26E3"/>
    <w:rsid w:val="008F273A"/>
    <w:rsid w:val="008F27C6"/>
    <w:rsid w:val="008F2D88"/>
    <w:rsid w:val="008F2D9C"/>
    <w:rsid w:val="008F2F1B"/>
    <w:rsid w:val="008F331E"/>
    <w:rsid w:val="008F3355"/>
    <w:rsid w:val="008F353D"/>
    <w:rsid w:val="008F3551"/>
    <w:rsid w:val="008F35CF"/>
    <w:rsid w:val="008F3816"/>
    <w:rsid w:val="008F382B"/>
    <w:rsid w:val="008F38E4"/>
    <w:rsid w:val="008F3AE7"/>
    <w:rsid w:val="008F3BE3"/>
    <w:rsid w:val="008F3C1D"/>
    <w:rsid w:val="008F3D4F"/>
    <w:rsid w:val="008F42E6"/>
    <w:rsid w:val="008F4DCF"/>
    <w:rsid w:val="008F4E6C"/>
    <w:rsid w:val="008F5137"/>
    <w:rsid w:val="008F55A9"/>
    <w:rsid w:val="008F5781"/>
    <w:rsid w:val="008F58B7"/>
    <w:rsid w:val="008F59F0"/>
    <w:rsid w:val="008F5FA6"/>
    <w:rsid w:val="008F6018"/>
    <w:rsid w:val="008F609D"/>
    <w:rsid w:val="008F61C6"/>
    <w:rsid w:val="008F6345"/>
    <w:rsid w:val="008F6389"/>
    <w:rsid w:val="008F64BD"/>
    <w:rsid w:val="008F654B"/>
    <w:rsid w:val="008F66A1"/>
    <w:rsid w:val="008F674D"/>
    <w:rsid w:val="008F6969"/>
    <w:rsid w:val="008F6EC7"/>
    <w:rsid w:val="008F70B2"/>
    <w:rsid w:val="008F7355"/>
    <w:rsid w:val="008F7570"/>
    <w:rsid w:val="008F7893"/>
    <w:rsid w:val="008F7A9C"/>
    <w:rsid w:val="00900315"/>
    <w:rsid w:val="009003DB"/>
    <w:rsid w:val="00900503"/>
    <w:rsid w:val="00900640"/>
    <w:rsid w:val="009007CC"/>
    <w:rsid w:val="009010B9"/>
    <w:rsid w:val="00901466"/>
    <w:rsid w:val="009014D3"/>
    <w:rsid w:val="00901614"/>
    <w:rsid w:val="009017D1"/>
    <w:rsid w:val="00901BC8"/>
    <w:rsid w:val="00901CD6"/>
    <w:rsid w:val="0090286C"/>
    <w:rsid w:val="00902A0E"/>
    <w:rsid w:val="00902C35"/>
    <w:rsid w:val="00902DB6"/>
    <w:rsid w:val="00902E85"/>
    <w:rsid w:val="00903132"/>
    <w:rsid w:val="009031C8"/>
    <w:rsid w:val="0090339B"/>
    <w:rsid w:val="00903487"/>
    <w:rsid w:val="009037C7"/>
    <w:rsid w:val="00903BAB"/>
    <w:rsid w:val="00903D04"/>
    <w:rsid w:val="00903D94"/>
    <w:rsid w:val="00903E09"/>
    <w:rsid w:val="009041FA"/>
    <w:rsid w:val="0090442D"/>
    <w:rsid w:val="0090447E"/>
    <w:rsid w:val="0090489C"/>
    <w:rsid w:val="009048EF"/>
    <w:rsid w:val="00904D76"/>
    <w:rsid w:val="00905308"/>
    <w:rsid w:val="0090534F"/>
    <w:rsid w:val="00905407"/>
    <w:rsid w:val="009055C5"/>
    <w:rsid w:val="009055DA"/>
    <w:rsid w:val="00905716"/>
    <w:rsid w:val="0090572C"/>
    <w:rsid w:val="00905C82"/>
    <w:rsid w:val="00905D5A"/>
    <w:rsid w:val="00905D6E"/>
    <w:rsid w:val="00905EF6"/>
    <w:rsid w:val="00906120"/>
    <w:rsid w:val="009062B4"/>
    <w:rsid w:val="009063B7"/>
    <w:rsid w:val="00906AF6"/>
    <w:rsid w:val="00906D2E"/>
    <w:rsid w:val="00906E19"/>
    <w:rsid w:val="009071A6"/>
    <w:rsid w:val="009072E3"/>
    <w:rsid w:val="00907A98"/>
    <w:rsid w:val="00907D49"/>
    <w:rsid w:val="00910470"/>
    <w:rsid w:val="00910D9E"/>
    <w:rsid w:val="00910E66"/>
    <w:rsid w:val="009114DA"/>
    <w:rsid w:val="00911532"/>
    <w:rsid w:val="0091174D"/>
    <w:rsid w:val="009118CF"/>
    <w:rsid w:val="00911BF8"/>
    <w:rsid w:val="00911CBE"/>
    <w:rsid w:val="00911DFD"/>
    <w:rsid w:val="00911EAE"/>
    <w:rsid w:val="00911F57"/>
    <w:rsid w:val="0091299A"/>
    <w:rsid w:val="00912A02"/>
    <w:rsid w:val="00912A44"/>
    <w:rsid w:val="00912EA5"/>
    <w:rsid w:val="009130C8"/>
    <w:rsid w:val="00913227"/>
    <w:rsid w:val="00913666"/>
    <w:rsid w:val="0091371B"/>
    <w:rsid w:val="009137E6"/>
    <w:rsid w:val="00913832"/>
    <w:rsid w:val="00914273"/>
    <w:rsid w:val="00914764"/>
    <w:rsid w:val="009149CC"/>
    <w:rsid w:val="00914C00"/>
    <w:rsid w:val="00914C57"/>
    <w:rsid w:val="0091539C"/>
    <w:rsid w:val="009153EA"/>
    <w:rsid w:val="00915485"/>
    <w:rsid w:val="00915BE4"/>
    <w:rsid w:val="00915EE3"/>
    <w:rsid w:val="0091627A"/>
    <w:rsid w:val="00916874"/>
    <w:rsid w:val="00916A44"/>
    <w:rsid w:val="0091700D"/>
    <w:rsid w:val="009172AA"/>
    <w:rsid w:val="00917360"/>
    <w:rsid w:val="00917822"/>
    <w:rsid w:val="0091782F"/>
    <w:rsid w:val="00917E13"/>
    <w:rsid w:val="0092001F"/>
    <w:rsid w:val="009205F0"/>
    <w:rsid w:val="00920770"/>
    <w:rsid w:val="00920845"/>
    <w:rsid w:val="00920B87"/>
    <w:rsid w:val="00920DE8"/>
    <w:rsid w:val="00920ED0"/>
    <w:rsid w:val="00921456"/>
    <w:rsid w:val="0092194D"/>
    <w:rsid w:val="00921F19"/>
    <w:rsid w:val="00921F46"/>
    <w:rsid w:val="0092201D"/>
    <w:rsid w:val="0092211B"/>
    <w:rsid w:val="00922373"/>
    <w:rsid w:val="009223D6"/>
    <w:rsid w:val="00922893"/>
    <w:rsid w:val="00922C46"/>
    <w:rsid w:val="00922C9B"/>
    <w:rsid w:val="0092320D"/>
    <w:rsid w:val="0092344F"/>
    <w:rsid w:val="00923803"/>
    <w:rsid w:val="009238C0"/>
    <w:rsid w:val="0092391C"/>
    <w:rsid w:val="00923946"/>
    <w:rsid w:val="009239AB"/>
    <w:rsid w:val="009239E9"/>
    <w:rsid w:val="009241F3"/>
    <w:rsid w:val="00924426"/>
    <w:rsid w:val="00924462"/>
    <w:rsid w:val="0092455E"/>
    <w:rsid w:val="009245CB"/>
    <w:rsid w:val="0092467D"/>
    <w:rsid w:val="009247D6"/>
    <w:rsid w:val="0092483B"/>
    <w:rsid w:val="0092488B"/>
    <w:rsid w:val="009249A9"/>
    <w:rsid w:val="00924B50"/>
    <w:rsid w:val="00924D99"/>
    <w:rsid w:val="00924F85"/>
    <w:rsid w:val="00924FB3"/>
    <w:rsid w:val="00925004"/>
    <w:rsid w:val="00925315"/>
    <w:rsid w:val="00925708"/>
    <w:rsid w:val="0092592F"/>
    <w:rsid w:val="00925ADF"/>
    <w:rsid w:val="00925B27"/>
    <w:rsid w:val="00925BAA"/>
    <w:rsid w:val="00925BDF"/>
    <w:rsid w:val="00925EE3"/>
    <w:rsid w:val="00926455"/>
    <w:rsid w:val="00926716"/>
    <w:rsid w:val="009267E4"/>
    <w:rsid w:val="00926989"/>
    <w:rsid w:val="00926D04"/>
    <w:rsid w:val="00926FB2"/>
    <w:rsid w:val="00927261"/>
    <w:rsid w:val="0092747B"/>
    <w:rsid w:val="00927662"/>
    <w:rsid w:val="0092796F"/>
    <w:rsid w:val="00927D9C"/>
    <w:rsid w:val="00927E0E"/>
    <w:rsid w:val="009304ED"/>
    <w:rsid w:val="00930867"/>
    <w:rsid w:val="00930C4D"/>
    <w:rsid w:val="00930D9D"/>
    <w:rsid w:val="009310F3"/>
    <w:rsid w:val="00931243"/>
    <w:rsid w:val="009314E8"/>
    <w:rsid w:val="009316E2"/>
    <w:rsid w:val="009317F7"/>
    <w:rsid w:val="009318F1"/>
    <w:rsid w:val="00931B85"/>
    <w:rsid w:val="00931DEC"/>
    <w:rsid w:val="00931F8C"/>
    <w:rsid w:val="00932250"/>
    <w:rsid w:val="0093278A"/>
    <w:rsid w:val="009328FC"/>
    <w:rsid w:val="00932910"/>
    <w:rsid w:val="009330C4"/>
    <w:rsid w:val="00933BC2"/>
    <w:rsid w:val="00933D7D"/>
    <w:rsid w:val="00934088"/>
    <w:rsid w:val="009341F4"/>
    <w:rsid w:val="0093422B"/>
    <w:rsid w:val="009348C0"/>
    <w:rsid w:val="00934E44"/>
    <w:rsid w:val="00934FC2"/>
    <w:rsid w:val="00935231"/>
    <w:rsid w:val="009354F2"/>
    <w:rsid w:val="009356B6"/>
    <w:rsid w:val="00935CD9"/>
    <w:rsid w:val="00935D79"/>
    <w:rsid w:val="009360C5"/>
    <w:rsid w:val="009366F8"/>
    <w:rsid w:val="00936AB8"/>
    <w:rsid w:val="00936FB6"/>
    <w:rsid w:val="00936FCF"/>
    <w:rsid w:val="00937003"/>
    <w:rsid w:val="00937076"/>
    <w:rsid w:val="00937294"/>
    <w:rsid w:val="00937554"/>
    <w:rsid w:val="0093758E"/>
    <w:rsid w:val="009376ED"/>
    <w:rsid w:val="009377E9"/>
    <w:rsid w:val="00937822"/>
    <w:rsid w:val="00937ACE"/>
    <w:rsid w:val="00937CE4"/>
    <w:rsid w:val="00937D0D"/>
    <w:rsid w:val="00937D54"/>
    <w:rsid w:val="00937F40"/>
    <w:rsid w:val="009400A2"/>
    <w:rsid w:val="0094013C"/>
    <w:rsid w:val="0094015B"/>
    <w:rsid w:val="009413C6"/>
    <w:rsid w:val="009415BC"/>
    <w:rsid w:val="0094177C"/>
    <w:rsid w:val="0094179E"/>
    <w:rsid w:val="009425D9"/>
    <w:rsid w:val="00942AAD"/>
    <w:rsid w:val="00942C32"/>
    <w:rsid w:val="0094301F"/>
    <w:rsid w:val="009437CF"/>
    <w:rsid w:val="00943BE3"/>
    <w:rsid w:val="00943D41"/>
    <w:rsid w:val="00943F07"/>
    <w:rsid w:val="00943F9A"/>
    <w:rsid w:val="00944140"/>
    <w:rsid w:val="009442AD"/>
    <w:rsid w:val="009442F2"/>
    <w:rsid w:val="0094443D"/>
    <w:rsid w:val="00944443"/>
    <w:rsid w:val="0094446E"/>
    <w:rsid w:val="00944510"/>
    <w:rsid w:val="00944B8E"/>
    <w:rsid w:val="00944C04"/>
    <w:rsid w:val="00944CCC"/>
    <w:rsid w:val="00944F1C"/>
    <w:rsid w:val="00944F5E"/>
    <w:rsid w:val="009450D4"/>
    <w:rsid w:val="009454CF"/>
    <w:rsid w:val="009454D3"/>
    <w:rsid w:val="0094579B"/>
    <w:rsid w:val="00945850"/>
    <w:rsid w:val="00945C95"/>
    <w:rsid w:val="00945D3E"/>
    <w:rsid w:val="00945F02"/>
    <w:rsid w:val="009461D7"/>
    <w:rsid w:val="00946817"/>
    <w:rsid w:val="009469FB"/>
    <w:rsid w:val="00946B94"/>
    <w:rsid w:val="00946CA9"/>
    <w:rsid w:val="00946EA4"/>
    <w:rsid w:val="00947246"/>
    <w:rsid w:val="00947649"/>
    <w:rsid w:val="009476CA"/>
    <w:rsid w:val="00947B0B"/>
    <w:rsid w:val="00947DBA"/>
    <w:rsid w:val="00947E45"/>
    <w:rsid w:val="00950417"/>
    <w:rsid w:val="00950842"/>
    <w:rsid w:val="00950CCF"/>
    <w:rsid w:val="00950D0E"/>
    <w:rsid w:val="00950F28"/>
    <w:rsid w:val="00951221"/>
    <w:rsid w:val="00951237"/>
    <w:rsid w:val="00951530"/>
    <w:rsid w:val="009517EA"/>
    <w:rsid w:val="00951A4A"/>
    <w:rsid w:val="00951B82"/>
    <w:rsid w:val="00951CDF"/>
    <w:rsid w:val="00951E45"/>
    <w:rsid w:val="00951FF2"/>
    <w:rsid w:val="00952012"/>
    <w:rsid w:val="00952132"/>
    <w:rsid w:val="00952993"/>
    <w:rsid w:val="00952CCC"/>
    <w:rsid w:val="00952FBD"/>
    <w:rsid w:val="009530C3"/>
    <w:rsid w:val="009530E0"/>
    <w:rsid w:val="00953263"/>
    <w:rsid w:val="009537E2"/>
    <w:rsid w:val="00953A33"/>
    <w:rsid w:val="00953FA2"/>
    <w:rsid w:val="009540E8"/>
    <w:rsid w:val="00954243"/>
    <w:rsid w:val="009543BF"/>
    <w:rsid w:val="00954644"/>
    <w:rsid w:val="0095498A"/>
    <w:rsid w:val="00954F9B"/>
    <w:rsid w:val="00955434"/>
    <w:rsid w:val="00955682"/>
    <w:rsid w:val="009558A0"/>
    <w:rsid w:val="00955A9B"/>
    <w:rsid w:val="00955B05"/>
    <w:rsid w:val="00955B8D"/>
    <w:rsid w:val="009560E1"/>
    <w:rsid w:val="0095639C"/>
    <w:rsid w:val="009566B8"/>
    <w:rsid w:val="009566C3"/>
    <w:rsid w:val="00957050"/>
    <w:rsid w:val="00957152"/>
    <w:rsid w:val="009571B8"/>
    <w:rsid w:val="009572EF"/>
    <w:rsid w:val="00957669"/>
    <w:rsid w:val="00957E8B"/>
    <w:rsid w:val="00960259"/>
    <w:rsid w:val="00960522"/>
    <w:rsid w:val="0096064B"/>
    <w:rsid w:val="0096070C"/>
    <w:rsid w:val="009607C7"/>
    <w:rsid w:val="00960938"/>
    <w:rsid w:val="00960AE0"/>
    <w:rsid w:val="00960BBB"/>
    <w:rsid w:val="0096146F"/>
    <w:rsid w:val="00961B65"/>
    <w:rsid w:val="00962C63"/>
    <w:rsid w:val="00962CE1"/>
    <w:rsid w:val="00963568"/>
    <w:rsid w:val="00963889"/>
    <w:rsid w:val="00963DEF"/>
    <w:rsid w:val="00964252"/>
    <w:rsid w:val="00964314"/>
    <w:rsid w:val="0096462D"/>
    <w:rsid w:val="009648A2"/>
    <w:rsid w:val="00964DA2"/>
    <w:rsid w:val="00965026"/>
    <w:rsid w:val="009651A0"/>
    <w:rsid w:val="00965425"/>
    <w:rsid w:val="00965DCA"/>
    <w:rsid w:val="0096629A"/>
    <w:rsid w:val="0096633A"/>
    <w:rsid w:val="009663D8"/>
    <w:rsid w:val="009665F8"/>
    <w:rsid w:val="00966CB0"/>
    <w:rsid w:val="00966ED1"/>
    <w:rsid w:val="00967161"/>
    <w:rsid w:val="009671A6"/>
    <w:rsid w:val="009673FF"/>
    <w:rsid w:val="009678D1"/>
    <w:rsid w:val="00967B0C"/>
    <w:rsid w:val="0096F656"/>
    <w:rsid w:val="00970025"/>
    <w:rsid w:val="0097023E"/>
    <w:rsid w:val="009704B0"/>
    <w:rsid w:val="009706F5"/>
    <w:rsid w:val="00970ABA"/>
    <w:rsid w:val="00970B7B"/>
    <w:rsid w:val="00970B87"/>
    <w:rsid w:val="00971303"/>
    <w:rsid w:val="0097143A"/>
    <w:rsid w:val="0097164A"/>
    <w:rsid w:val="00971D51"/>
    <w:rsid w:val="00971F3C"/>
    <w:rsid w:val="00972036"/>
    <w:rsid w:val="00972058"/>
    <w:rsid w:val="009720E9"/>
    <w:rsid w:val="009724A4"/>
    <w:rsid w:val="00972A84"/>
    <w:rsid w:val="00972BC3"/>
    <w:rsid w:val="00972DC9"/>
    <w:rsid w:val="00972E0F"/>
    <w:rsid w:val="00972E20"/>
    <w:rsid w:val="009731E2"/>
    <w:rsid w:val="00973207"/>
    <w:rsid w:val="0097356D"/>
    <w:rsid w:val="0097358B"/>
    <w:rsid w:val="009735A0"/>
    <w:rsid w:val="00973623"/>
    <w:rsid w:val="00973868"/>
    <w:rsid w:val="009738FD"/>
    <w:rsid w:val="00973B38"/>
    <w:rsid w:val="00973FA6"/>
    <w:rsid w:val="0097415B"/>
    <w:rsid w:val="0097426F"/>
    <w:rsid w:val="00974380"/>
    <w:rsid w:val="009743A4"/>
    <w:rsid w:val="00974497"/>
    <w:rsid w:val="009744C9"/>
    <w:rsid w:val="00974859"/>
    <w:rsid w:val="00974901"/>
    <w:rsid w:val="009749D0"/>
    <w:rsid w:val="00974C2F"/>
    <w:rsid w:val="00975164"/>
    <w:rsid w:val="009753E8"/>
    <w:rsid w:val="00975494"/>
    <w:rsid w:val="0097624D"/>
    <w:rsid w:val="0097626B"/>
    <w:rsid w:val="00976563"/>
    <w:rsid w:val="00976811"/>
    <w:rsid w:val="009768BA"/>
    <w:rsid w:val="009769F4"/>
    <w:rsid w:val="00976A22"/>
    <w:rsid w:val="00976BD9"/>
    <w:rsid w:val="00976E1C"/>
    <w:rsid w:val="00977149"/>
    <w:rsid w:val="009773FE"/>
    <w:rsid w:val="0097783A"/>
    <w:rsid w:val="00977931"/>
    <w:rsid w:val="00977D28"/>
    <w:rsid w:val="009802E1"/>
    <w:rsid w:val="00980674"/>
    <w:rsid w:val="00980845"/>
    <w:rsid w:val="00980907"/>
    <w:rsid w:val="009809BC"/>
    <w:rsid w:val="009809EF"/>
    <w:rsid w:val="00980C8E"/>
    <w:rsid w:val="00980E3E"/>
    <w:rsid w:val="00980FEE"/>
    <w:rsid w:val="009812FF"/>
    <w:rsid w:val="00982283"/>
    <w:rsid w:val="009822BB"/>
    <w:rsid w:val="00982308"/>
    <w:rsid w:val="0098268D"/>
    <w:rsid w:val="00982750"/>
    <w:rsid w:val="0098286C"/>
    <w:rsid w:val="00982BF0"/>
    <w:rsid w:val="00983203"/>
    <w:rsid w:val="009833BF"/>
    <w:rsid w:val="00983738"/>
    <w:rsid w:val="009839E1"/>
    <w:rsid w:val="00983F19"/>
    <w:rsid w:val="009840F4"/>
    <w:rsid w:val="0098444A"/>
    <w:rsid w:val="00984930"/>
    <w:rsid w:val="00984B34"/>
    <w:rsid w:val="00984B42"/>
    <w:rsid w:val="00984B6B"/>
    <w:rsid w:val="00984DC9"/>
    <w:rsid w:val="00985089"/>
    <w:rsid w:val="00985156"/>
    <w:rsid w:val="009853BE"/>
    <w:rsid w:val="00985560"/>
    <w:rsid w:val="00985616"/>
    <w:rsid w:val="00985CC4"/>
    <w:rsid w:val="009861C4"/>
    <w:rsid w:val="009861D1"/>
    <w:rsid w:val="009862CC"/>
    <w:rsid w:val="0098650C"/>
    <w:rsid w:val="009865DF"/>
    <w:rsid w:val="00986629"/>
    <w:rsid w:val="00986FE3"/>
    <w:rsid w:val="0098721F"/>
    <w:rsid w:val="0098754E"/>
    <w:rsid w:val="0098783E"/>
    <w:rsid w:val="00987853"/>
    <w:rsid w:val="009878DA"/>
    <w:rsid w:val="00987923"/>
    <w:rsid w:val="00987C49"/>
    <w:rsid w:val="00990365"/>
    <w:rsid w:val="009903A9"/>
    <w:rsid w:val="00990658"/>
    <w:rsid w:val="00990A11"/>
    <w:rsid w:val="00990A70"/>
    <w:rsid w:val="00990C95"/>
    <w:rsid w:val="00990CFA"/>
    <w:rsid w:val="00990E21"/>
    <w:rsid w:val="009914FD"/>
    <w:rsid w:val="009918AC"/>
    <w:rsid w:val="00991A11"/>
    <w:rsid w:val="00991DB8"/>
    <w:rsid w:val="00991FF0"/>
    <w:rsid w:val="00992014"/>
    <w:rsid w:val="009920D4"/>
    <w:rsid w:val="0099232F"/>
    <w:rsid w:val="0099305A"/>
    <w:rsid w:val="00993062"/>
    <w:rsid w:val="0099314D"/>
    <w:rsid w:val="0099316A"/>
    <w:rsid w:val="0099331C"/>
    <w:rsid w:val="009933B5"/>
    <w:rsid w:val="00993478"/>
    <w:rsid w:val="00993B38"/>
    <w:rsid w:val="00993EB9"/>
    <w:rsid w:val="0099432F"/>
    <w:rsid w:val="00994CA3"/>
    <w:rsid w:val="00994D8B"/>
    <w:rsid w:val="00994E21"/>
    <w:rsid w:val="00994EB0"/>
    <w:rsid w:val="00995007"/>
    <w:rsid w:val="00995029"/>
    <w:rsid w:val="0099502A"/>
    <w:rsid w:val="0099527B"/>
    <w:rsid w:val="009952EB"/>
    <w:rsid w:val="009953EC"/>
    <w:rsid w:val="0099580B"/>
    <w:rsid w:val="0099595D"/>
    <w:rsid w:val="009959BB"/>
    <w:rsid w:val="00995C89"/>
    <w:rsid w:val="00995D43"/>
    <w:rsid w:val="0099621E"/>
    <w:rsid w:val="00996314"/>
    <w:rsid w:val="009964E7"/>
    <w:rsid w:val="009969AD"/>
    <w:rsid w:val="00996E3A"/>
    <w:rsid w:val="00996FA8"/>
    <w:rsid w:val="0099711E"/>
    <w:rsid w:val="009971EF"/>
    <w:rsid w:val="00997257"/>
    <w:rsid w:val="009972DE"/>
    <w:rsid w:val="0099781C"/>
    <w:rsid w:val="00997827"/>
    <w:rsid w:val="00997C3C"/>
    <w:rsid w:val="00997CAD"/>
    <w:rsid w:val="009A0088"/>
    <w:rsid w:val="009A0119"/>
    <w:rsid w:val="009A0394"/>
    <w:rsid w:val="009A05DD"/>
    <w:rsid w:val="009A07D8"/>
    <w:rsid w:val="009A088D"/>
    <w:rsid w:val="009A0A44"/>
    <w:rsid w:val="009A0CE2"/>
    <w:rsid w:val="009A10A0"/>
    <w:rsid w:val="009A12F1"/>
    <w:rsid w:val="009A1437"/>
    <w:rsid w:val="009A1472"/>
    <w:rsid w:val="009A15B7"/>
    <w:rsid w:val="009A17CB"/>
    <w:rsid w:val="009A180F"/>
    <w:rsid w:val="009A19E2"/>
    <w:rsid w:val="009A1E42"/>
    <w:rsid w:val="009A20E5"/>
    <w:rsid w:val="009A2285"/>
    <w:rsid w:val="009A2A75"/>
    <w:rsid w:val="009A2EAB"/>
    <w:rsid w:val="009A2F8A"/>
    <w:rsid w:val="009A34F4"/>
    <w:rsid w:val="009A35CB"/>
    <w:rsid w:val="009A35FE"/>
    <w:rsid w:val="009A360C"/>
    <w:rsid w:val="009A3D77"/>
    <w:rsid w:val="009A3E58"/>
    <w:rsid w:val="009A449D"/>
    <w:rsid w:val="009A44D3"/>
    <w:rsid w:val="009A4697"/>
    <w:rsid w:val="009A473E"/>
    <w:rsid w:val="009A48E0"/>
    <w:rsid w:val="009A4D18"/>
    <w:rsid w:val="009A4DC5"/>
    <w:rsid w:val="009A4E1E"/>
    <w:rsid w:val="009A5037"/>
    <w:rsid w:val="009A5146"/>
    <w:rsid w:val="009A56A9"/>
    <w:rsid w:val="009A591E"/>
    <w:rsid w:val="009A5DED"/>
    <w:rsid w:val="009A61CE"/>
    <w:rsid w:val="009A623A"/>
    <w:rsid w:val="009A63C7"/>
    <w:rsid w:val="009A669B"/>
    <w:rsid w:val="009A67D1"/>
    <w:rsid w:val="009A6BB6"/>
    <w:rsid w:val="009A6D6B"/>
    <w:rsid w:val="009A6EF3"/>
    <w:rsid w:val="009A6EFA"/>
    <w:rsid w:val="009A7253"/>
    <w:rsid w:val="009A72E4"/>
    <w:rsid w:val="009A7334"/>
    <w:rsid w:val="009A74FA"/>
    <w:rsid w:val="009A77E8"/>
    <w:rsid w:val="009A789E"/>
    <w:rsid w:val="009A7AE6"/>
    <w:rsid w:val="009A7C33"/>
    <w:rsid w:val="009A7D02"/>
    <w:rsid w:val="009B01B9"/>
    <w:rsid w:val="009B0391"/>
    <w:rsid w:val="009B09FA"/>
    <w:rsid w:val="009B0B62"/>
    <w:rsid w:val="009B0F97"/>
    <w:rsid w:val="009B107D"/>
    <w:rsid w:val="009B10DD"/>
    <w:rsid w:val="009B14E0"/>
    <w:rsid w:val="009B15B6"/>
    <w:rsid w:val="009B1CA6"/>
    <w:rsid w:val="009B26E2"/>
    <w:rsid w:val="009B2D84"/>
    <w:rsid w:val="009B3231"/>
    <w:rsid w:val="009B3319"/>
    <w:rsid w:val="009B340E"/>
    <w:rsid w:val="009B3A70"/>
    <w:rsid w:val="009B3C42"/>
    <w:rsid w:val="009B4451"/>
    <w:rsid w:val="009B47F6"/>
    <w:rsid w:val="009B491B"/>
    <w:rsid w:val="009B4960"/>
    <w:rsid w:val="009B4B17"/>
    <w:rsid w:val="009B4E18"/>
    <w:rsid w:val="009B52C3"/>
    <w:rsid w:val="009B532B"/>
    <w:rsid w:val="009B5358"/>
    <w:rsid w:val="009B5579"/>
    <w:rsid w:val="009B55F7"/>
    <w:rsid w:val="009B564B"/>
    <w:rsid w:val="009B582C"/>
    <w:rsid w:val="009B5845"/>
    <w:rsid w:val="009B5A51"/>
    <w:rsid w:val="009B5A75"/>
    <w:rsid w:val="009B5D4E"/>
    <w:rsid w:val="009B5F0E"/>
    <w:rsid w:val="009B60EC"/>
    <w:rsid w:val="009B624F"/>
    <w:rsid w:val="009B6507"/>
    <w:rsid w:val="009B661F"/>
    <w:rsid w:val="009B6B20"/>
    <w:rsid w:val="009B6C66"/>
    <w:rsid w:val="009B723A"/>
    <w:rsid w:val="009B7560"/>
    <w:rsid w:val="009B7714"/>
    <w:rsid w:val="009B77E9"/>
    <w:rsid w:val="009B7A75"/>
    <w:rsid w:val="009B7AC1"/>
    <w:rsid w:val="009B7FD0"/>
    <w:rsid w:val="009C0695"/>
    <w:rsid w:val="009C0A5C"/>
    <w:rsid w:val="009C1031"/>
    <w:rsid w:val="009C13B0"/>
    <w:rsid w:val="009C1912"/>
    <w:rsid w:val="009C1F99"/>
    <w:rsid w:val="009C243B"/>
    <w:rsid w:val="009C25AF"/>
    <w:rsid w:val="009C291C"/>
    <w:rsid w:val="009C2A71"/>
    <w:rsid w:val="009C31DC"/>
    <w:rsid w:val="009C3957"/>
    <w:rsid w:val="009C3A46"/>
    <w:rsid w:val="009C3D59"/>
    <w:rsid w:val="009C3DA0"/>
    <w:rsid w:val="009C3E19"/>
    <w:rsid w:val="009C3E7A"/>
    <w:rsid w:val="009C4060"/>
    <w:rsid w:val="009C41B4"/>
    <w:rsid w:val="009C41C4"/>
    <w:rsid w:val="009C4684"/>
    <w:rsid w:val="009C46F9"/>
    <w:rsid w:val="009C47D6"/>
    <w:rsid w:val="009C48FA"/>
    <w:rsid w:val="009C49AE"/>
    <w:rsid w:val="009C4F31"/>
    <w:rsid w:val="009C508C"/>
    <w:rsid w:val="009C51A2"/>
    <w:rsid w:val="009C522D"/>
    <w:rsid w:val="009C532F"/>
    <w:rsid w:val="009C58DB"/>
    <w:rsid w:val="009C5B35"/>
    <w:rsid w:val="009C5B76"/>
    <w:rsid w:val="009C5CA3"/>
    <w:rsid w:val="009C5DC9"/>
    <w:rsid w:val="009C5FE1"/>
    <w:rsid w:val="009C63A8"/>
    <w:rsid w:val="009C6666"/>
    <w:rsid w:val="009C6711"/>
    <w:rsid w:val="009C688A"/>
    <w:rsid w:val="009C6F19"/>
    <w:rsid w:val="009C70C0"/>
    <w:rsid w:val="009C72A9"/>
    <w:rsid w:val="009C794B"/>
    <w:rsid w:val="009C7DA7"/>
    <w:rsid w:val="009D0091"/>
    <w:rsid w:val="009D0180"/>
    <w:rsid w:val="009D086E"/>
    <w:rsid w:val="009D08FD"/>
    <w:rsid w:val="009D0A11"/>
    <w:rsid w:val="009D0A14"/>
    <w:rsid w:val="009D0B97"/>
    <w:rsid w:val="009D120A"/>
    <w:rsid w:val="009D15F4"/>
    <w:rsid w:val="009D18A0"/>
    <w:rsid w:val="009D1BE1"/>
    <w:rsid w:val="009D1C91"/>
    <w:rsid w:val="009D1F0F"/>
    <w:rsid w:val="009D27FD"/>
    <w:rsid w:val="009D2A94"/>
    <w:rsid w:val="009D2BE3"/>
    <w:rsid w:val="009D2DFE"/>
    <w:rsid w:val="009D2FA1"/>
    <w:rsid w:val="009D31F8"/>
    <w:rsid w:val="009D3501"/>
    <w:rsid w:val="009D3644"/>
    <w:rsid w:val="009D3749"/>
    <w:rsid w:val="009D3EE1"/>
    <w:rsid w:val="009D3EF8"/>
    <w:rsid w:val="009D4375"/>
    <w:rsid w:val="009D45D1"/>
    <w:rsid w:val="009D4964"/>
    <w:rsid w:val="009D4C48"/>
    <w:rsid w:val="009D4DAB"/>
    <w:rsid w:val="009D4EAB"/>
    <w:rsid w:val="009D4F0B"/>
    <w:rsid w:val="009D5108"/>
    <w:rsid w:val="009D5155"/>
    <w:rsid w:val="009D51D1"/>
    <w:rsid w:val="009D54AE"/>
    <w:rsid w:val="009D54D0"/>
    <w:rsid w:val="009D5720"/>
    <w:rsid w:val="009D5E97"/>
    <w:rsid w:val="009D5FB6"/>
    <w:rsid w:val="009D6555"/>
    <w:rsid w:val="009D68BE"/>
    <w:rsid w:val="009D697F"/>
    <w:rsid w:val="009D71C0"/>
    <w:rsid w:val="009D7217"/>
    <w:rsid w:val="009D7409"/>
    <w:rsid w:val="009D76E1"/>
    <w:rsid w:val="009D78E9"/>
    <w:rsid w:val="009D79F0"/>
    <w:rsid w:val="009D7BAA"/>
    <w:rsid w:val="009D7E49"/>
    <w:rsid w:val="009D7E4F"/>
    <w:rsid w:val="009D7EAC"/>
    <w:rsid w:val="009D7EB5"/>
    <w:rsid w:val="009D7EFF"/>
    <w:rsid w:val="009E0755"/>
    <w:rsid w:val="009E0BE6"/>
    <w:rsid w:val="009E114A"/>
    <w:rsid w:val="009E1792"/>
    <w:rsid w:val="009E17A7"/>
    <w:rsid w:val="009E1EE0"/>
    <w:rsid w:val="009E2173"/>
    <w:rsid w:val="009E2194"/>
    <w:rsid w:val="009E2213"/>
    <w:rsid w:val="009E2325"/>
    <w:rsid w:val="009E3009"/>
    <w:rsid w:val="009E314A"/>
    <w:rsid w:val="009E341B"/>
    <w:rsid w:val="009E354F"/>
    <w:rsid w:val="009E3AE0"/>
    <w:rsid w:val="009E3D68"/>
    <w:rsid w:val="009E3E67"/>
    <w:rsid w:val="009E51CE"/>
    <w:rsid w:val="009E54B2"/>
    <w:rsid w:val="009E58B3"/>
    <w:rsid w:val="009E58C4"/>
    <w:rsid w:val="009E5C7B"/>
    <w:rsid w:val="009E5D82"/>
    <w:rsid w:val="009E5E99"/>
    <w:rsid w:val="009E62D0"/>
    <w:rsid w:val="009E64CB"/>
    <w:rsid w:val="009E64DA"/>
    <w:rsid w:val="009E66D7"/>
    <w:rsid w:val="009E6743"/>
    <w:rsid w:val="009E6775"/>
    <w:rsid w:val="009E6C86"/>
    <w:rsid w:val="009E6D97"/>
    <w:rsid w:val="009E6EC1"/>
    <w:rsid w:val="009E734D"/>
    <w:rsid w:val="009E78D7"/>
    <w:rsid w:val="009E7A19"/>
    <w:rsid w:val="009E7B0B"/>
    <w:rsid w:val="009E7B83"/>
    <w:rsid w:val="009E7F1B"/>
    <w:rsid w:val="009E7F9C"/>
    <w:rsid w:val="009F006E"/>
    <w:rsid w:val="009F0200"/>
    <w:rsid w:val="009F023B"/>
    <w:rsid w:val="009F0667"/>
    <w:rsid w:val="009F0D0D"/>
    <w:rsid w:val="009F0EAA"/>
    <w:rsid w:val="009F2090"/>
    <w:rsid w:val="009F2239"/>
    <w:rsid w:val="009F2EBE"/>
    <w:rsid w:val="009F3023"/>
    <w:rsid w:val="009F3203"/>
    <w:rsid w:val="009F3693"/>
    <w:rsid w:val="009F36AC"/>
    <w:rsid w:val="009F36CC"/>
    <w:rsid w:val="009F36F1"/>
    <w:rsid w:val="009F373C"/>
    <w:rsid w:val="009F38A2"/>
    <w:rsid w:val="009F4282"/>
    <w:rsid w:val="009F42AB"/>
    <w:rsid w:val="009F42BF"/>
    <w:rsid w:val="009F42D5"/>
    <w:rsid w:val="009F4665"/>
    <w:rsid w:val="009F469C"/>
    <w:rsid w:val="009F46EA"/>
    <w:rsid w:val="009F47EC"/>
    <w:rsid w:val="009F484E"/>
    <w:rsid w:val="009F488C"/>
    <w:rsid w:val="009F4C6B"/>
    <w:rsid w:val="009F5078"/>
    <w:rsid w:val="009F5269"/>
    <w:rsid w:val="009F5497"/>
    <w:rsid w:val="009F54A7"/>
    <w:rsid w:val="009F5612"/>
    <w:rsid w:val="009F5627"/>
    <w:rsid w:val="009F5688"/>
    <w:rsid w:val="009F5A9B"/>
    <w:rsid w:val="009F5B17"/>
    <w:rsid w:val="009F616D"/>
    <w:rsid w:val="009F6821"/>
    <w:rsid w:val="009F6A79"/>
    <w:rsid w:val="009F6D3F"/>
    <w:rsid w:val="009F75A7"/>
    <w:rsid w:val="009F7886"/>
    <w:rsid w:val="009F78CB"/>
    <w:rsid w:val="009F79DC"/>
    <w:rsid w:val="009F7A50"/>
    <w:rsid w:val="009F7A58"/>
    <w:rsid w:val="00A0002D"/>
    <w:rsid w:val="00A000F0"/>
    <w:rsid w:val="00A00323"/>
    <w:rsid w:val="00A00485"/>
    <w:rsid w:val="00A005A3"/>
    <w:rsid w:val="00A007E6"/>
    <w:rsid w:val="00A0094D"/>
    <w:rsid w:val="00A00A06"/>
    <w:rsid w:val="00A00B96"/>
    <w:rsid w:val="00A00BEF"/>
    <w:rsid w:val="00A0129A"/>
    <w:rsid w:val="00A0154A"/>
    <w:rsid w:val="00A01650"/>
    <w:rsid w:val="00A01995"/>
    <w:rsid w:val="00A01997"/>
    <w:rsid w:val="00A01C9B"/>
    <w:rsid w:val="00A02032"/>
    <w:rsid w:val="00A02410"/>
    <w:rsid w:val="00A0268F"/>
    <w:rsid w:val="00A02E47"/>
    <w:rsid w:val="00A0309C"/>
    <w:rsid w:val="00A03218"/>
    <w:rsid w:val="00A0322B"/>
    <w:rsid w:val="00A036AF"/>
    <w:rsid w:val="00A0386B"/>
    <w:rsid w:val="00A038CC"/>
    <w:rsid w:val="00A038FE"/>
    <w:rsid w:val="00A03CA4"/>
    <w:rsid w:val="00A03EF3"/>
    <w:rsid w:val="00A03F14"/>
    <w:rsid w:val="00A04167"/>
    <w:rsid w:val="00A042EA"/>
    <w:rsid w:val="00A0448C"/>
    <w:rsid w:val="00A0455B"/>
    <w:rsid w:val="00A046C3"/>
    <w:rsid w:val="00A04777"/>
    <w:rsid w:val="00A0487C"/>
    <w:rsid w:val="00A04E19"/>
    <w:rsid w:val="00A04FBA"/>
    <w:rsid w:val="00A0522A"/>
    <w:rsid w:val="00A054F7"/>
    <w:rsid w:val="00A056EC"/>
    <w:rsid w:val="00A0599B"/>
    <w:rsid w:val="00A05CCC"/>
    <w:rsid w:val="00A05D74"/>
    <w:rsid w:val="00A0689C"/>
    <w:rsid w:val="00A068DA"/>
    <w:rsid w:val="00A069D4"/>
    <w:rsid w:val="00A06BA2"/>
    <w:rsid w:val="00A06FDA"/>
    <w:rsid w:val="00A0718F"/>
    <w:rsid w:val="00A0724D"/>
    <w:rsid w:val="00A07494"/>
    <w:rsid w:val="00A075D5"/>
    <w:rsid w:val="00A07D3E"/>
    <w:rsid w:val="00A07EB5"/>
    <w:rsid w:val="00A104DB"/>
    <w:rsid w:val="00A1061F"/>
    <w:rsid w:val="00A10690"/>
    <w:rsid w:val="00A107A3"/>
    <w:rsid w:val="00A1088D"/>
    <w:rsid w:val="00A1095A"/>
    <w:rsid w:val="00A109DD"/>
    <w:rsid w:val="00A10C02"/>
    <w:rsid w:val="00A11132"/>
    <w:rsid w:val="00A11B1F"/>
    <w:rsid w:val="00A11BF6"/>
    <w:rsid w:val="00A11C8A"/>
    <w:rsid w:val="00A11D03"/>
    <w:rsid w:val="00A11E14"/>
    <w:rsid w:val="00A1265F"/>
    <w:rsid w:val="00A12A6B"/>
    <w:rsid w:val="00A12BAA"/>
    <w:rsid w:val="00A12ECE"/>
    <w:rsid w:val="00A13479"/>
    <w:rsid w:val="00A13539"/>
    <w:rsid w:val="00A13683"/>
    <w:rsid w:val="00A1368B"/>
    <w:rsid w:val="00A13C49"/>
    <w:rsid w:val="00A13C6E"/>
    <w:rsid w:val="00A13DD5"/>
    <w:rsid w:val="00A14107"/>
    <w:rsid w:val="00A14215"/>
    <w:rsid w:val="00A1423B"/>
    <w:rsid w:val="00A145DD"/>
    <w:rsid w:val="00A14643"/>
    <w:rsid w:val="00A1479A"/>
    <w:rsid w:val="00A14A1F"/>
    <w:rsid w:val="00A14B7D"/>
    <w:rsid w:val="00A151FD"/>
    <w:rsid w:val="00A15230"/>
    <w:rsid w:val="00A15404"/>
    <w:rsid w:val="00A1548A"/>
    <w:rsid w:val="00A15673"/>
    <w:rsid w:val="00A15ACE"/>
    <w:rsid w:val="00A15D25"/>
    <w:rsid w:val="00A15E21"/>
    <w:rsid w:val="00A15E88"/>
    <w:rsid w:val="00A15F76"/>
    <w:rsid w:val="00A162C9"/>
    <w:rsid w:val="00A1634C"/>
    <w:rsid w:val="00A168D4"/>
    <w:rsid w:val="00A16962"/>
    <w:rsid w:val="00A16CB1"/>
    <w:rsid w:val="00A16FF7"/>
    <w:rsid w:val="00A170EA"/>
    <w:rsid w:val="00A17187"/>
    <w:rsid w:val="00A172C9"/>
    <w:rsid w:val="00A17451"/>
    <w:rsid w:val="00A1746E"/>
    <w:rsid w:val="00A17481"/>
    <w:rsid w:val="00A178FD"/>
    <w:rsid w:val="00A17A57"/>
    <w:rsid w:val="00A17BAE"/>
    <w:rsid w:val="00A17F15"/>
    <w:rsid w:val="00A17F67"/>
    <w:rsid w:val="00A2001C"/>
    <w:rsid w:val="00A20077"/>
    <w:rsid w:val="00A204DD"/>
    <w:rsid w:val="00A205A5"/>
    <w:rsid w:val="00A208A3"/>
    <w:rsid w:val="00A20DBC"/>
    <w:rsid w:val="00A20E6A"/>
    <w:rsid w:val="00A21005"/>
    <w:rsid w:val="00A21184"/>
    <w:rsid w:val="00A211BD"/>
    <w:rsid w:val="00A21739"/>
    <w:rsid w:val="00A21784"/>
    <w:rsid w:val="00A2181D"/>
    <w:rsid w:val="00A21D7D"/>
    <w:rsid w:val="00A22793"/>
    <w:rsid w:val="00A228F1"/>
    <w:rsid w:val="00A22CAB"/>
    <w:rsid w:val="00A22E7E"/>
    <w:rsid w:val="00A22F6A"/>
    <w:rsid w:val="00A23345"/>
    <w:rsid w:val="00A23599"/>
    <w:rsid w:val="00A23767"/>
    <w:rsid w:val="00A238B8"/>
    <w:rsid w:val="00A23B8D"/>
    <w:rsid w:val="00A23FA0"/>
    <w:rsid w:val="00A23FE4"/>
    <w:rsid w:val="00A2412C"/>
    <w:rsid w:val="00A24198"/>
    <w:rsid w:val="00A241BA"/>
    <w:rsid w:val="00A241C5"/>
    <w:rsid w:val="00A242CC"/>
    <w:rsid w:val="00A2447C"/>
    <w:rsid w:val="00A244A6"/>
    <w:rsid w:val="00A248B4"/>
    <w:rsid w:val="00A2496D"/>
    <w:rsid w:val="00A249C3"/>
    <w:rsid w:val="00A24A2A"/>
    <w:rsid w:val="00A24D3D"/>
    <w:rsid w:val="00A24E21"/>
    <w:rsid w:val="00A25537"/>
    <w:rsid w:val="00A257A7"/>
    <w:rsid w:val="00A257DF"/>
    <w:rsid w:val="00A25833"/>
    <w:rsid w:val="00A2635C"/>
    <w:rsid w:val="00A2640B"/>
    <w:rsid w:val="00A2663E"/>
    <w:rsid w:val="00A26928"/>
    <w:rsid w:val="00A26C61"/>
    <w:rsid w:val="00A26CBE"/>
    <w:rsid w:val="00A26DCD"/>
    <w:rsid w:val="00A271C6"/>
    <w:rsid w:val="00A2726E"/>
    <w:rsid w:val="00A2758C"/>
    <w:rsid w:val="00A276AC"/>
    <w:rsid w:val="00A276B7"/>
    <w:rsid w:val="00A27759"/>
    <w:rsid w:val="00A2785A"/>
    <w:rsid w:val="00A27939"/>
    <w:rsid w:val="00A279BE"/>
    <w:rsid w:val="00A27ED8"/>
    <w:rsid w:val="00A27F85"/>
    <w:rsid w:val="00A303EE"/>
    <w:rsid w:val="00A3072E"/>
    <w:rsid w:val="00A30C0E"/>
    <w:rsid w:val="00A30CC7"/>
    <w:rsid w:val="00A30D71"/>
    <w:rsid w:val="00A30D8F"/>
    <w:rsid w:val="00A30FC3"/>
    <w:rsid w:val="00A311F1"/>
    <w:rsid w:val="00A312E8"/>
    <w:rsid w:val="00A31720"/>
    <w:rsid w:val="00A31DB7"/>
    <w:rsid w:val="00A31E06"/>
    <w:rsid w:val="00A31E9B"/>
    <w:rsid w:val="00A31F28"/>
    <w:rsid w:val="00A3251A"/>
    <w:rsid w:val="00A32739"/>
    <w:rsid w:val="00A328A4"/>
    <w:rsid w:val="00A32AD2"/>
    <w:rsid w:val="00A32EDC"/>
    <w:rsid w:val="00A32F29"/>
    <w:rsid w:val="00A331DB"/>
    <w:rsid w:val="00A33769"/>
    <w:rsid w:val="00A33D3D"/>
    <w:rsid w:val="00A33F95"/>
    <w:rsid w:val="00A3421F"/>
    <w:rsid w:val="00A344A7"/>
    <w:rsid w:val="00A34763"/>
    <w:rsid w:val="00A347ED"/>
    <w:rsid w:val="00A34C7B"/>
    <w:rsid w:val="00A34D00"/>
    <w:rsid w:val="00A34D17"/>
    <w:rsid w:val="00A35186"/>
    <w:rsid w:val="00A3542C"/>
    <w:rsid w:val="00A355DF"/>
    <w:rsid w:val="00A3567C"/>
    <w:rsid w:val="00A357A8"/>
    <w:rsid w:val="00A35817"/>
    <w:rsid w:val="00A35A54"/>
    <w:rsid w:val="00A35C4F"/>
    <w:rsid w:val="00A35E47"/>
    <w:rsid w:val="00A35FE4"/>
    <w:rsid w:val="00A36302"/>
    <w:rsid w:val="00A36794"/>
    <w:rsid w:val="00A36C54"/>
    <w:rsid w:val="00A36EF2"/>
    <w:rsid w:val="00A37271"/>
    <w:rsid w:val="00A372D6"/>
    <w:rsid w:val="00A37466"/>
    <w:rsid w:val="00A376E4"/>
    <w:rsid w:val="00A37C40"/>
    <w:rsid w:val="00A37C9B"/>
    <w:rsid w:val="00A37DC8"/>
    <w:rsid w:val="00A37F9F"/>
    <w:rsid w:val="00A402F3"/>
    <w:rsid w:val="00A40390"/>
    <w:rsid w:val="00A40627"/>
    <w:rsid w:val="00A40839"/>
    <w:rsid w:val="00A4085B"/>
    <w:rsid w:val="00A408F8"/>
    <w:rsid w:val="00A40B7C"/>
    <w:rsid w:val="00A40BB1"/>
    <w:rsid w:val="00A40C57"/>
    <w:rsid w:val="00A40CC4"/>
    <w:rsid w:val="00A410CD"/>
    <w:rsid w:val="00A41153"/>
    <w:rsid w:val="00A41431"/>
    <w:rsid w:val="00A418F0"/>
    <w:rsid w:val="00A41917"/>
    <w:rsid w:val="00A41986"/>
    <w:rsid w:val="00A41BF3"/>
    <w:rsid w:val="00A41C1A"/>
    <w:rsid w:val="00A41CDE"/>
    <w:rsid w:val="00A41F01"/>
    <w:rsid w:val="00A42726"/>
    <w:rsid w:val="00A427AF"/>
    <w:rsid w:val="00A428D6"/>
    <w:rsid w:val="00A4292F"/>
    <w:rsid w:val="00A42B4E"/>
    <w:rsid w:val="00A4301D"/>
    <w:rsid w:val="00A4331E"/>
    <w:rsid w:val="00A43353"/>
    <w:rsid w:val="00A4342E"/>
    <w:rsid w:val="00A435C8"/>
    <w:rsid w:val="00A437F5"/>
    <w:rsid w:val="00A43B48"/>
    <w:rsid w:val="00A43DD8"/>
    <w:rsid w:val="00A442BD"/>
    <w:rsid w:val="00A4438E"/>
    <w:rsid w:val="00A44592"/>
    <w:rsid w:val="00A4468A"/>
    <w:rsid w:val="00A44B44"/>
    <w:rsid w:val="00A44E08"/>
    <w:rsid w:val="00A44E72"/>
    <w:rsid w:val="00A45358"/>
    <w:rsid w:val="00A453D2"/>
    <w:rsid w:val="00A454D2"/>
    <w:rsid w:val="00A45936"/>
    <w:rsid w:val="00A45B6F"/>
    <w:rsid w:val="00A45C1F"/>
    <w:rsid w:val="00A45C79"/>
    <w:rsid w:val="00A4665E"/>
    <w:rsid w:val="00A4678C"/>
    <w:rsid w:val="00A468E6"/>
    <w:rsid w:val="00A46B5D"/>
    <w:rsid w:val="00A46DA8"/>
    <w:rsid w:val="00A47118"/>
    <w:rsid w:val="00A471B7"/>
    <w:rsid w:val="00A4734A"/>
    <w:rsid w:val="00A47439"/>
    <w:rsid w:val="00A47456"/>
    <w:rsid w:val="00A47919"/>
    <w:rsid w:val="00A47ACB"/>
    <w:rsid w:val="00A47D4B"/>
    <w:rsid w:val="00A50081"/>
    <w:rsid w:val="00A50174"/>
    <w:rsid w:val="00A502B4"/>
    <w:rsid w:val="00A503ED"/>
    <w:rsid w:val="00A50970"/>
    <w:rsid w:val="00A5113B"/>
    <w:rsid w:val="00A515AF"/>
    <w:rsid w:val="00A51997"/>
    <w:rsid w:val="00A51E4D"/>
    <w:rsid w:val="00A524E1"/>
    <w:rsid w:val="00A52834"/>
    <w:rsid w:val="00A528CA"/>
    <w:rsid w:val="00A5293D"/>
    <w:rsid w:val="00A52A63"/>
    <w:rsid w:val="00A52C01"/>
    <w:rsid w:val="00A52D29"/>
    <w:rsid w:val="00A52ED1"/>
    <w:rsid w:val="00A52F8F"/>
    <w:rsid w:val="00A534F9"/>
    <w:rsid w:val="00A53601"/>
    <w:rsid w:val="00A537A2"/>
    <w:rsid w:val="00A53875"/>
    <w:rsid w:val="00A53A63"/>
    <w:rsid w:val="00A53D57"/>
    <w:rsid w:val="00A542FC"/>
    <w:rsid w:val="00A546C4"/>
    <w:rsid w:val="00A54936"/>
    <w:rsid w:val="00A54A41"/>
    <w:rsid w:val="00A54CF4"/>
    <w:rsid w:val="00A54F5A"/>
    <w:rsid w:val="00A54F72"/>
    <w:rsid w:val="00A55069"/>
    <w:rsid w:val="00A550C0"/>
    <w:rsid w:val="00A55270"/>
    <w:rsid w:val="00A5528A"/>
    <w:rsid w:val="00A55391"/>
    <w:rsid w:val="00A55492"/>
    <w:rsid w:val="00A5566C"/>
    <w:rsid w:val="00A5580C"/>
    <w:rsid w:val="00A5593F"/>
    <w:rsid w:val="00A56260"/>
    <w:rsid w:val="00A568D1"/>
    <w:rsid w:val="00A5699B"/>
    <w:rsid w:val="00A56B49"/>
    <w:rsid w:val="00A5706D"/>
    <w:rsid w:val="00A5714C"/>
    <w:rsid w:val="00A57757"/>
    <w:rsid w:val="00A5786B"/>
    <w:rsid w:val="00A57A2C"/>
    <w:rsid w:val="00A57CAC"/>
    <w:rsid w:val="00A57E0C"/>
    <w:rsid w:val="00A57EE1"/>
    <w:rsid w:val="00A57FDA"/>
    <w:rsid w:val="00A6007F"/>
    <w:rsid w:val="00A60147"/>
    <w:rsid w:val="00A6020E"/>
    <w:rsid w:val="00A60297"/>
    <w:rsid w:val="00A6051F"/>
    <w:rsid w:val="00A60876"/>
    <w:rsid w:val="00A60AD6"/>
    <w:rsid w:val="00A60C24"/>
    <w:rsid w:val="00A61153"/>
    <w:rsid w:val="00A61490"/>
    <w:rsid w:val="00A6149F"/>
    <w:rsid w:val="00A61888"/>
    <w:rsid w:val="00A619E1"/>
    <w:rsid w:val="00A61A48"/>
    <w:rsid w:val="00A61ACA"/>
    <w:rsid w:val="00A61BBB"/>
    <w:rsid w:val="00A61C1A"/>
    <w:rsid w:val="00A61E5F"/>
    <w:rsid w:val="00A62121"/>
    <w:rsid w:val="00A6224B"/>
    <w:rsid w:val="00A6231A"/>
    <w:rsid w:val="00A623A5"/>
    <w:rsid w:val="00A6272D"/>
    <w:rsid w:val="00A629A2"/>
    <w:rsid w:val="00A62F52"/>
    <w:rsid w:val="00A63318"/>
    <w:rsid w:val="00A635BA"/>
    <w:rsid w:val="00A6363A"/>
    <w:rsid w:val="00A63B1D"/>
    <w:rsid w:val="00A63DA7"/>
    <w:rsid w:val="00A63E34"/>
    <w:rsid w:val="00A6409B"/>
    <w:rsid w:val="00A645E2"/>
    <w:rsid w:val="00A64603"/>
    <w:rsid w:val="00A6473F"/>
    <w:rsid w:val="00A647DE"/>
    <w:rsid w:val="00A649BA"/>
    <w:rsid w:val="00A64B09"/>
    <w:rsid w:val="00A65152"/>
    <w:rsid w:val="00A652A2"/>
    <w:rsid w:val="00A65678"/>
    <w:rsid w:val="00A658DB"/>
    <w:rsid w:val="00A65990"/>
    <w:rsid w:val="00A65B14"/>
    <w:rsid w:val="00A65B7C"/>
    <w:rsid w:val="00A661A0"/>
    <w:rsid w:val="00A665DE"/>
    <w:rsid w:val="00A66746"/>
    <w:rsid w:val="00A66E4E"/>
    <w:rsid w:val="00A6727B"/>
    <w:rsid w:val="00A6768B"/>
    <w:rsid w:val="00A67694"/>
    <w:rsid w:val="00A67774"/>
    <w:rsid w:val="00A6793D"/>
    <w:rsid w:val="00A67978"/>
    <w:rsid w:val="00A67A9F"/>
    <w:rsid w:val="00A67DBA"/>
    <w:rsid w:val="00A67FA1"/>
    <w:rsid w:val="00A7006A"/>
    <w:rsid w:val="00A700D4"/>
    <w:rsid w:val="00A701C1"/>
    <w:rsid w:val="00A70406"/>
    <w:rsid w:val="00A706CB"/>
    <w:rsid w:val="00A706D7"/>
    <w:rsid w:val="00A70DC2"/>
    <w:rsid w:val="00A70DD1"/>
    <w:rsid w:val="00A711E4"/>
    <w:rsid w:val="00A71425"/>
    <w:rsid w:val="00A716CA"/>
    <w:rsid w:val="00A71712"/>
    <w:rsid w:val="00A71AD7"/>
    <w:rsid w:val="00A7279C"/>
    <w:rsid w:val="00A72F2E"/>
    <w:rsid w:val="00A72F37"/>
    <w:rsid w:val="00A73217"/>
    <w:rsid w:val="00A7323B"/>
    <w:rsid w:val="00A73581"/>
    <w:rsid w:val="00A7388D"/>
    <w:rsid w:val="00A7397B"/>
    <w:rsid w:val="00A73A75"/>
    <w:rsid w:val="00A73C00"/>
    <w:rsid w:val="00A73C77"/>
    <w:rsid w:val="00A73FDB"/>
    <w:rsid w:val="00A73FDE"/>
    <w:rsid w:val="00A741EE"/>
    <w:rsid w:val="00A741F8"/>
    <w:rsid w:val="00A7431B"/>
    <w:rsid w:val="00A7461A"/>
    <w:rsid w:val="00A74899"/>
    <w:rsid w:val="00A74BF4"/>
    <w:rsid w:val="00A7537B"/>
    <w:rsid w:val="00A75417"/>
    <w:rsid w:val="00A756CE"/>
    <w:rsid w:val="00A75772"/>
    <w:rsid w:val="00A75781"/>
    <w:rsid w:val="00A757BA"/>
    <w:rsid w:val="00A75914"/>
    <w:rsid w:val="00A7599B"/>
    <w:rsid w:val="00A760D9"/>
    <w:rsid w:val="00A7616D"/>
    <w:rsid w:val="00A76555"/>
    <w:rsid w:val="00A76669"/>
    <w:rsid w:val="00A76730"/>
    <w:rsid w:val="00A76789"/>
    <w:rsid w:val="00A76797"/>
    <w:rsid w:val="00A769D8"/>
    <w:rsid w:val="00A76A17"/>
    <w:rsid w:val="00A76A64"/>
    <w:rsid w:val="00A76C54"/>
    <w:rsid w:val="00A76E14"/>
    <w:rsid w:val="00A76E17"/>
    <w:rsid w:val="00A76FAF"/>
    <w:rsid w:val="00A77475"/>
    <w:rsid w:val="00A77601"/>
    <w:rsid w:val="00A77D58"/>
    <w:rsid w:val="00A803B1"/>
    <w:rsid w:val="00A805E4"/>
    <w:rsid w:val="00A80625"/>
    <w:rsid w:val="00A80876"/>
    <w:rsid w:val="00A80D49"/>
    <w:rsid w:val="00A80EFE"/>
    <w:rsid w:val="00A81299"/>
    <w:rsid w:val="00A81B4D"/>
    <w:rsid w:val="00A82227"/>
    <w:rsid w:val="00A82254"/>
    <w:rsid w:val="00A82395"/>
    <w:rsid w:val="00A8251D"/>
    <w:rsid w:val="00A82577"/>
    <w:rsid w:val="00A8273C"/>
    <w:rsid w:val="00A82AEE"/>
    <w:rsid w:val="00A83391"/>
    <w:rsid w:val="00A8341C"/>
    <w:rsid w:val="00A8353A"/>
    <w:rsid w:val="00A835D4"/>
    <w:rsid w:val="00A837F7"/>
    <w:rsid w:val="00A83924"/>
    <w:rsid w:val="00A83A84"/>
    <w:rsid w:val="00A83D72"/>
    <w:rsid w:val="00A83F1C"/>
    <w:rsid w:val="00A8419F"/>
    <w:rsid w:val="00A8428A"/>
    <w:rsid w:val="00A843EC"/>
    <w:rsid w:val="00A8447A"/>
    <w:rsid w:val="00A847D9"/>
    <w:rsid w:val="00A847E1"/>
    <w:rsid w:val="00A84C79"/>
    <w:rsid w:val="00A84D21"/>
    <w:rsid w:val="00A8503B"/>
    <w:rsid w:val="00A8564F"/>
    <w:rsid w:val="00A8566A"/>
    <w:rsid w:val="00A85670"/>
    <w:rsid w:val="00A85BBF"/>
    <w:rsid w:val="00A85C20"/>
    <w:rsid w:val="00A85FCD"/>
    <w:rsid w:val="00A86002"/>
    <w:rsid w:val="00A86058"/>
    <w:rsid w:val="00A8622F"/>
    <w:rsid w:val="00A862FD"/>
    <w:rsid w:val="00A86777"/>
    <w:rsid w:val="00A867EC"/>
    <w:rsid w:val="00A86985"/>
    <w:rsid w:val="00A86AF9"/>
    <w:rsid w:val="00A86D0E"/>
    <w:rsid w:val="00A87111"/>
    <w:rsid w:val="00A8740C"/>
    <w:rsid w:val="00A87487"/>
    <w:rsid w:val="00A87531"/>
    <w:rsid w:val="00A87676"/>
    <w:rsid w:val="00A87914"/>
    <w:rsid w:val="00A87F72"/>
    <w:rsid w:val="00A90176"/>
    <w:rsid w:val="00A90200"/>
    <w:rsid w:val="00A90573"/>
    <w:rsid w:val="00A907EB"/>
    <w:rsid w:val="00A90A39"/>
    <w:rsid w:val="00A90BD5"/>
    <w:rsid w:val="00A90CD4"/>
    <w:rsid w:val="00A90F41"/>
    <w:rsid w:val="00A91054"/>
    <w:rsid w:val="00A913D3"/>
    <w:rsid w:val="00A914FD"/>
    <w:rsid w:val="00A918EB"/>
    <w:rsid w:val="00A91D1A"/>
    <w:rsid w:val="00A91DFB"/>
    <w:rsid w:val="00A92002"/>
    <w:rsid w:val="00A92CAF"/>
    <w:rsid w:val="00A933DA"/>
    <w:rsid w:val="00A9341D"/>
    <w:rsid w:val="00A9367A"/>
    <w:rsid w:val="00A937C8"/>
    <w:rsid w:val="00A93935"/>
    <w:rsid w:val="00A94141"/>
    <w:rsid w:val="00A943B2"/>
    <w:rsid w:val="00A945DE"/>
    <w:rsid w:val="00A9466C"/>
    <w:rsid w:val="00A947B0"/>
    <w:rsid w:val="00A9484D"/>
    <w:rsid w:val="00A94887"/>
    <w:rsid w:val="00A9488B"/>
    <w:rsid w:val="00A94B04"/>
    <w:rsid w:val="00A94CEC"/>
    <w:rsid w:val="00A94DE0"/>
    <w:rsid w:val="00A94FEA"/>
    <w:rsid w:val="00A953A4"/>
    <w:rsid w:val="00A9550F"/>
    <w:rsid w:val="00A9583C"/>
    <w:rsid w:val="00A95C36"/>
    <w:rsid w:val="00A95E63"/>
    <w:rsid w:val="00A95F31"/>
    <w:rsid w:val="00A95F70"/>
    <w:rsid w:val="00A9602E"/>
    <w:rsid w:val="00A96122"/>
    <w:rsid w:val="00A965CC"/>
    <w:rsid w:val="00A967EB"/>
    <w:rsid w:val="00A96812"/>
    <w:rsid w:val="00A96C9E"/>
    <w:rsid w:val="00A970E9"/>
    <w:rsid w:val="00A97103"/>
    <w:rsid w:val="00A974CF"/>
    <w:rsid w:val="00A97AE4"/>
    <w:rsid w:val="00A97C77"/>
    <w:rsid w:val="00A97D6E"/>
    <w:rsid w:val="00A97F26"/>
    <w:rsid w:val="00AA0222"/>
    <w:rsid w:val="00AA024E"/>
    <w:rsid w:val="00AA03EB"/>
    <w:rsid w:val="00AA0593"/>
    <w:rsid w:val="00AA0B52"/>
    <w:rsid w:val="00AA0BEB"/>
    <w:rsid w:val="00AA0FB5"/>
    <w:rsid w:val="00AA0FEB"/>
    <w:rsid w:val="00AA0FF4"/>
    <w:rsid w:val="00AA103D"/>
    <w:rsid w:val="00AA148F"/>
    <w:rsid w:val="00AA161C"/>
    <w:rsid w:val="00AA1894"/>
    <w:rsid w:val="00AA1CC2"/>
    <w:rsid w:val="00AA1D95"/>
    <w:rsid w:val="00AA1E18"/>
    <w:rsid w:val="00AA2194"/>
    <w:rsid w:val="00AA225C"/>
    <w:rsid w:val="00AA266F"/>
    <w:rsid w:val="00AA275A"/>
    <w:rsid w:val="00AA2956"/>
    <w:rsid w:val="00AA2B74"/>
    <w:rsid w:val="00AA2CA9"/>
    <w:rsid w:val="00AA2CB4"/>
    <w:rsid w:val="00AA2D90"/>
    <w:rsid w:val="00AA2F55"/>
    <w:rsid w:val="00AA4433"/>
    <w:rsid w:val="00AA46D6"/>
    <w:rsid w:val="00AA4733"/>
    <w:rsid w:val="00AA48AB"/>
    <w:rsid w:val="00AA4B03"/>
    <w:rsid w:val="00AA4BB1"/>
    <w:rsid w:val="00AA4BB9"/>
    <w:rsid w:val="00AA511A"/>
    <w:rsid w:val="00AA543E"/>
    <w:rsid w:val="00AA5699"/>
    <w:rsid w:val="00AA57E6"/>
    <w:rsid w:val="00AA5BB3"/>
    <w:rsid w:val="00AA60A1"/>
    <w:rsid w:val="00AA6108"/>
    <w:rsid w:val="00AA6613"/>
    <w:rsid w:val="00AA67EA"/>
    <w:rsid w:val="00AA6AB3"/>
    <w:rsid w:val="00AA6E45"/>
    <w:rsid w:val="00AA6F52"/>
    <w:rsid w:val="00AA6F55"/>
    <w:rsid w:val="00AA7318"/>
    <w:rsid w:val="00AA746A"/>
    <w:rsid w:val="00AA773D"/>
    <w:rsid w:val="00AA7B0D"/>
    <w:rsid w:val="00AA7BA1"/>
    <w:rsid w:val="00AA7C26"/>
    <w:rsid w:val="00AA7FFC"/>
    <w:rsid w:val="00AB07A4"/>
    <w:rsid w:val="00AB0837"/>
    <w:rsid w:val="00AB08EA"/>
    <w:rsid w:val="00AB0A4B"/>
    <w:rsid w:val="00AB0A8D"/>
    <w:rsid w:val="00AB122D"/>
    <w:rsid w:val="00AB137E"/>
    <w:rsid w:val="00AB164C"/>
    <w:rsid w:val="00AB181B"/>
    <w:rsid w:val="00AB1E31"/>
    <w:rsid w:val="00AB1F10"/>
    <w:rsid w:val="00AB219F"/>
    <w:rsid w:val="00AB23BB"/>
    <w:rsid w:val="00AB27D9"/>
    <w:rsid w:val="00AB2E64"/>
    <w:rsid w:val="00AB2F07"/>
    <w:rsid w:val="00AB32DB"/>
    <w:rsid w:val="00AB332A"/>
    <w:rsid w:val="00AB34D7"/>
    <w:rsid w:val="00AB3B53"/>
    <w:rsid w:val="00AB3B56"/>
    <w:rsid w:val="00AB411C"/>
    <w:rsid w:val="00AB41F7"/>
    <w:rsid w:val="00AB4387"/>
    <w:rsid w:val="00AB43D0"/>
    <w:rsid w:val="00AB492D"/>
    <w:rsid w:val="00AB493F"/>
    <w:rsid w:val="00AB49BF"/>
    <w:rsid w:val="00AB49ED"/>
    <w:rsid w:val="00AB4BBB"/>
    <w:rsid w:val="00AB4CA6"/>
    <w:rsid w:val="00AB4D75"/>
    <w:rsid w:val="00AB53A2"/>
    <w:rsid w:val="00AB571F"/>
    <w:rsid w:val="00AB58C1"/>
    <w:rsid w:val="00AB58F8"/>
    <w:rsid w:val="00AB5BAA"/>
    <w:rsid w:val="00AB5CD9"/>
    <w:rsid w:val="00AB5D08"/>
    <w:rsid w:val="00AB5F43"/>
    <w:rsid w:val="00AB6380"/>
    <w:rsid w:val="00AB63C4"/>
    <w:rsid w:val="00AB6704"/>
    <w:rsid w:val="00AB6B1A"/>
    <w:rsid w:val="00AB6B89"/>
    <w:rsid w:val="00AB6CA5"/>
    <w:rsid w:val="00AB7511"/>
    <w:rsid w:val="00AB7713"/>
    <w:rsid w:val="00AB786C"/>
    <w:rsid w:val="00AB7ACF"/>
    <w:rsid w:val="00AC06C9"/>
    <w:rsid w:val="00AC094F"/>
    <w:rsid w:val="00AC0FFA"/>
    <w:rsid w:val="00AC12E0"/>
    <w:rsid w:val="00AC182D"/>
    <w:rsid w:val="00AC18F1"/>
    <w:rsid w:val="00AC197F"/>
    <w:rsid w:val="00AC1AFD"/>
    <w:rsid w:val="00AC2080"/>
    <w:rsid w:val="00AC23F4"/>
    <w:rsid w:val="00AC2406"/>
    <w:rsid w:val="00AC2699"/>
    <w:rsid w:val="00AC2EE6"/>
    <w:rsid w:val="00AC31C6"/>
    <w:rsid w:val="00AC3221"/>
    <w:rsid w:val="00AC3258"/>
    <w:rsid w:val="00AC3263"/>
    <w:rsid w:val="00AC3344"/>
    <w:rsid w:val="00AC37A2"/>
    <w:rsid w:val="00AC3A0F"/>
    <w:rsid w:val="00AC3B69"/>
    <w:rsid w:val="00AC3E58"/>
    <w:rsid w:val="00AC3F4A"/>
    <w:rsid w:val="00AC4222"/>
    <w:rsid w:val="00AC423F"/>
    <w:rsid w:val="00AC4D2F"/>
    <w:rsid w:val="00AC5388"/>
    <w:rsid w:val="00AC57CA"/>
    <w:rsid w:val="00AC58D0"/>
    <w:rsid w:val="00AC59E1"/>
    <w:rsid w:val="00AC5BD3"/>
    <w:rsid w:val="00AC65BF"/>
    <w:rsid w:val="00AC6720"/>
    <w:rsid w:val="00AC6735"/>
    <w:rsid w:val="00AC6CBD"/>
    <w:rsid w:val="00AC6D66"/>
    <w:rsid w:val="00AC70E8"/>
    <w:rsid w:val="00AC77B0"/>
    <w:rsid w:val="00AC784E"/>
    <w:rsid w:val="00AC787C"/>
    <w:rsid w:val="00AC7A03"/>
    <w:rsid w:val="00AC7A8E"/>
    <w:rsid w:val="00AC7AB8"/>
    <w:rsid w:val="00AC7CF1"/>
    <w:rsid w:val="00AC7ECD"/>
    <w:rsid w:val="00AC7FA8"/>
    <w:rsid w:val="00AD0766"/>
    <w:rsid w:val="00AD07C4"/>
    <w:rsid w:val="00AD07DE"/>
    <w:rsid w:val="00AD07E2"/>
    <w:rsid w:val="00AD083F"/>
    <w:rsid w:val="00AD09E9"/>
    <w:rsid w:val="00AD1008"/>
    <w:rsid w:val="00AD1449"/>
    <w:rsid w:val="00AD1488"/>
    <w:rsid w:val="00AD1882"/>
    <w:rsid w:val="00AD1B7D"/>
    <w:rsid w:val="00AD1E59"/>
    <w:rsid w:val="00AD2170"/>
    <w:rsid w:val="00AD252B"/>
    <w:rsid w:val="00AD2545"/>
    <w:rsid w:val="00AD275A"/>
    <w:rsid w:val="00AD2A9E"/>
    <w:rsid w:val="00AD2B89"/>
    <w:rsid w:val="00AD2D36"/>
    <w:rsid w:val="00AD35E1"/>
    <w:rsid w:val="00AD36E2"/>
    <w:rsid w:val="00AD3A2B"/>
    <w:rsid w:val="00AD3B5A"/>
    <w:rsid w:val="00AD3B98"/>
    <w:rsid w:val="00AD3D6D"/>
    <w:rsid w:val="00AD3D7A"/>
    <w:rsid w:val="00AD40C7"/>
    <w:rsid w:val="00AD431D"/>
    <w:rsid w:val="00AD4610"/>
    <w:rsid w:val="00AD479C"/>
    <w:rsid w:val="00AD4928"/>
    <w:rsid w:val="00AD4A45"/>
    <w:rsid w:val="00AD4C0F"/>
    <w:rsid w:val="00AD4C75"/>
    <w:rsid w:val="00AD4CCE"/>
    <w:rsid w:val="00AD5346"/>
    <w:rsid w:val="00AD5ACB"/>
    <w:rsid w:val="00AD5D41"/>
    <w:rsid w:val="00AD6476"/>
    <w:rsid w:val="00AD6775"/>
    <w:rsid w:val="00AD68AD"/>
    <w:rsid w:val="00AD68D0"/>
    <w:rsid w:val="00AD68FA"/>
    <w:rsid w:val="00AD6988"/>
    <w:rsid w:val="00AD6D2D"/>
    <w:rsid w:val="00AD6D64"/>
    <w:rsid w:val="00AD70DF"/>
    <w:rsid w:val="00AD73B5"/>
    <w:rsid w:val="00AD7591"/>
    <w:rsid w:val="00AD7B5A"/>
    <w:rsid w:val="00AD7C66"/>
    <w:rsid w:val="00AD7F00"/>
    <w:rsid w:val="00AE02F9"/>
    <w:rsid w:val="00AE048B"/>
    <w:rsid w:val="00AE050B"/>
    <w:rsid w:val="00AE0559"/>
    <w:rsid w:val="00AE0684"/>
    <w:rsid w:val="00AE0CEF"/>
    <w:rsid w:val="00AE0D97"/>
    <w:rsid w:val="00AE1101"/>
    <w:rsid w:val="00AE1EF5"/>
    <w:rsid w:val="00AE1FFF"/>
    <w:rsid w:val="00AE22BA"/>
    <w:rsid w:val="00AE23B7"/>
    <w:rsid w:val="00AE256A"/>
    <w:rsid w:val="00AE2AF1"/>
    <w:rsid w:val="00AE2B06"/>
    <w:rsid w:val="00AE2DCC"/>
    <w:rsid w:val="00AE3333"/>
    <w:rsid w:val="00AE34B7"/>
    <w:rsid w:val="00AE36A7"/>
    <w:rsid w:val="00AE3738"/>
    <w:rsid w:val="00AE3B5F"/>
    <w:rsid w:val="00AE3CFD"/>
    <w:rsid w:val="00AE3E34"/>
    <w:rsid w:val="00AE41AC"/>
    <w:rsid w:val="00AE490D"/>
    <w:rsid w:val="00AE4FAA"/>
    <w:rsid w:val="00AE5008"/>
    <w:rsid w:val="00AE5172"/>
    <w:rsid w:val="00AE5499"/>
    <w:rsid w:val="00AE55D2"/>
    <w:rsid w:val="00AE58FB"/>
    <w:rsid w:val="00AE5A19"/>
    <w:rsid w:val="00AE5E05"/>
    <w:rsid w:val="00AE6133"/>
    <w:rsid w:val="00AE6440"/>
    <w:rsid w:val="00AE69A9"/>
    <w:rsid w:val="00AE7106"/>
    <w:rsid w:val="00AE7355"/>
    <w:rsid w:val="00AE74F3"/>
    <w:rsid w:val="00AE766E"/>
    <w:rsid w:val="00AE7892"/>
    <w:rsid w:val="00AE7C05"/>
    <w:rsid w:val="00AE7EA1"/>
    <w:rsid w:val="00AE7FB9"/>
    <w:rsid w:val="00AF02B5"/>
    <w:rsid w:val="00AF06CB"/>
    <w:rsid w:val="00AF1422"/>
    <w:rsid w:val="00AF164E"/>
    <w:rsid w:val="00AF1B84"/>
    <w:rsid w:val="00AF1BB5"/>
    <w:rsid w:val="00AF1C20"/>
    <w:rsid w:val="00AF1D9F"/>
    <w:rsid w:val="00AF1FE3"/>
    <w:rsid w:val="00AF205C"/>
    <w:rsid w:val="00AF2561"/>
    <w:rsid w:val="00AF27F9"/>
    <w:rsid w:val="00AF3606"/>
    <w:rsid w:val="00AF37BE"/>
    <w:rsid w:val="00AF3DD4"/>
    <w:rsid w:val="00AF40AD"/>
    <w:rsid w:val="00AF4651"/>
    <w:rsid w:val="00AF4D16"/>
    <w:rsid w:val="00AF5103"/>
    <w:rsid w:val="00AF521F"/>
    <w:rsid w:val="00AF5370"/>
    <w:rsid w:val="00AF56D2"/>
    <w:rsid w:val="00AF5753"/>
    <w:rsid w:val="00AF57FC"/>
    <w:rsid w:val="00AF5A7E"/>
    <w:rsid w:val="00AF5B4A"/>
    <w:rsid w:val="00AF5D25"/>
    <w:rsid w:val="00AF5FD5"/>
    <w:rsid w:val="00AF6215"/>
    <w:rsid w:val="00AF625F"/>
    <w:rsid w:val="00AF6525"/>
    <w:rsid w:val="00AF6709"/>
    <w:rsid w:val="00AF708F"/>
    <w:rsid w:val="00AF70C6"/>
    <w:rsid w:val="00AF7190"/>
    <w:rsid w:val="00AF7325"/>
    <w:rsid w:val="00AF768D"/>
    <w:rsid w:val="00AF77B3"/>
    <w:rsid w:val="00AF7A17"/>
    <w:rsid w:val="00AF7D01"/>
    <w:rsid w:val="00AF7FCA"/>
    <w:rsid w:val="00B00579"/>
    <w:rsid w:val="00B008B4"/>
    <w:rsid w:val="00B00AF8"/>
    <w:rsid w:val="00B00CD4"/>
    <w:rsid w:val="00B00E71"/>
    <w:rsid w:val="00B013CE"/>
    <w:rsid w:val="00B01959"/>
    <w:rsid w:val="00B021D6"/>
    <w:rsid w:val="00B02205"/>
    <w:rsid w:val="00B02457"/>
    <w:rsid w:val="00B02AC7"/>
    <w:rsid w:val="00B02DCD"/>
    <w:rsid w:val="00B03428"/>
    <w:rsid w:val="00B03521"/>
    <w:rsid w:val="00B035CC"/>
    <w:rsid w:val="00B0379B"/>
    <w:rsid w:val="00B039A5"/>
    <w:rsid w:val="00B03D56"/>
    <w:rsid w:val="00B03E82"/>
    <w:rsid w:val="00B0458A"/>
    <w:rsid w:val="00B0477D"/>
    <w:rsid w:val="00B048C6"/>
    <w:rsid w:val="00B05015"/>
    <w:rsid w:val="00B054E7"/>
    <w:rsid w:val="00B05A40"/>
    <w:rsid w:val="00B05B2F"/>
    <w:rsid w:val="00B05BF8"/>
    <w:rsid w:val="00B05CD2"/>
    <w:rsid w:val="00B05D84"/>
    <w:rsid w:val="00B05E3A"/>
    <w:rsid w:val="00B05F2D"/>
    <w:rsid w:val="00B05FC1"/>
    <w:rsid w:val="00B05FC3"/>
    <w:rsid w:val="00B060A9"/>
    <w:rsid w:val="00B061EB"/>
    <w:rsid w:val="00B06606"/>
    <w:rsid w:val="00B066FD"/>
    <w:rsid w:val="00B068D9"/>
    <w:rsid w:val="00B06CCC"/>
    <w:rsid w:val="00B06E83"/>
    <w:rsid w:val="00B07217"/>
    <w:rsid w:val="00B07A15"/>
    <w:rsid w:val="00B07CAB"/>
    <w:rsid w:val="00B1034D"/>
    <w:rsid w:val="00B103CA"/>
    <w:rsid w:val="00B10424"/>
    <w:rsid w:val="00B10991"/>
    <w:rsid w:val="00B10A0F"/>
    <w:rsid w:val="00B10ABF"/>
    <w:rsid w:val="00B10C12"/>
    <w:rsid w:val="00B10C9A"/>
    <w:rsid w:val="00B10D08"/>
    <w:rsid w:val="00B10DFF"/>
    <w:rsid w:val="00B10E1F"/>
    <w:rsid w:val="00B10F55"/>
    <w:rsid w:val="00B10F81"/>
    <w:rsid w:val="00B110B3"/>
    <w:rsid w:val="00B1132D"/>
    <w:rsid w:val="00B11776"/>
    <w:rsid w:val="00B1188B"/>
    <w:rsid w:val="00B11988"/>
    <w:rsid w:val="00B11A39"/>
    <w:rsid w:val="00B120E0"/>
    <w:rsid w:val="00B1219E"/>
    <w:rsid w:val="00B1232B"/>
    <w:rsid w:val="00B12A6D"/>
    <w:rsid w:val="00B12DEF"/>
    <w:rsid w:val="00B12E8D"/>
    <w:rsid w:val="00B133BD"/>
    <w:rsid w:val="00B13688"/>
    <w:rsid w:val="00B14087"/>
    <w:rsid w:val="00B140AA"/>
    <w:rsid w:val="00B142EF"/>
    <w:rsid w:val="00B14345"/>
    <w:rsid w:val="00B14947"/>
    <w:rsid w:val="00B14CD9"/>
    <w:rsid w:val="00B1534E"/>
    <w:rsid w:val="00B15747"/>
    <w:rsid w:val="00B165D7"/>
    <w:rsid w:val="00B166D8"/>
    <w:rsid w:val="00B1674F"/>
    <w:rsid w:val="00B168C8"/>
    <w:rsid w:val="00B169C7"/>
    <w:rsid w:val="00B16CDF"/>
    <w:rsid w:val="00B16D63"/>
    <w:rsid w:val="00B17023"/>
    <w:rsid w:val="00B17196"/>
    <w:rsid w:val="00B17345"/>
    <w:rsid w:val="00B17440"/>
    <w:rsid w:val="00B17A3A"/>
    <w:rsid w:val="00B17E5D"/>
    <w:rsid w:val="00B17F08"/>
    <w:rsid w:val="00B20597"/>
    <w:rsid w:val="00B2070D"/>
    <w:rsid w:val="00B20F9C"/>
    <w:rsid w:val="00B21004"/>
    <w:rsid w:val="00B2200A"/>
    <w:rsid w:val="00B220F4"/>
    <w:rsid w:val="00B222AD"/>
    <w:rsid w:val="00B226C1"/>
    <w:rsid w:val="00B22900"/>
    <w:rsid w:val="00B22C46"/>
    <w:rsid w:val="00B22C89"/>
    <w:rsid w:val="00B22F5A"/>
    <w:rsid w:val="00B23249"/>
    <w:rsid w:val="00B23311"/>
    <w:rsid w:val="00B23351"/>
    <w:rsid w:val="00B23541"/>
    <w:rsid w:val="00B23C7F"/>
    <w:rsid w:val="00B23CE0"/>
    <w:rsid w:val="00B23D7E"/>
    <w:rsid w:val="00B23E5B"/>
    <w:rsid w:val="00B24195"/>
    <w:rsid w:val="00B241C9"/>
    <w:rsid w:val="00B24438"/>
    <w:rsid w:val="00B2465B"/>
    <w:rsid w:val="00B2497B"/>
    <w:rsid w:val="00B24B77"/>
    <w:rsid w:val="00B25057"/>
    <w:rsid w:val="00B2506A"/>
    <w:rsid w:val="00B250D2"/>
    <w:rsid w:val="00B25932"/>
    <w:rsid w:val="00B25CEE"/>
    <w:rsid w:val="00B262D3"/>
    <w:rsid w:val="00B26878"/>
    <w:rsid w:val="00B268F6"/>
    <w:rsid w:val="00B269EE"/>
    <w:rsid w:val="00B26FFA"/>
    <w:rsid w:val="00B27183"/>
    <w:rsid w:val="00B275BC"/>
    <w:rsid w:val="00B27839"/>
    <w:rsid w:val="00B27895"/>
    <w:rsid w:val="00B27CCA"/>
    <w:rsid w:val="00B30114"/>
    <w:rsid w:val="00B3033E"/>
    <w:rsid w:val="00B30997"/>
    <w:rsid w:val="00B30A1F"/>
    <w:rsid w:val="00B30C58"/>
    <w:rsid w:val="00B31037"/>
    <w:rsid w:val="00B3110D"/>
    <w:rsid w:val="00B311C6"/>
    <w:rsid w:val="00B31D0F"/>
    <w:rsid w:val="00B31DF7"/>
    <w:rsid w:val="00B3228C"/>
    <w:rsid w:val="00B32773"/>
    <w:rsid w:val="00B329B2"/>
    <w:rsid w:val="00B32DB7"/>
    <w:rsid w:val="00B3314B"/>
    <w:rsid w:val="00B33262"/>
    <w:rsid w:val="00B3383B"/>
    <w:rsid w:val="00B338C0"/>
    <w:rsid w:val="00B33A35"/>
    <w:rsid w:val="00B33BE2"/>
    <w:rsid w:val="00B34111"/>
    <w:rsid w:val="00B34418"/>
    <w:rsid w:val="00B34423"/>
    <w:rsid w:val="00B3452A"/>
    <w:rsid w:val="00B34D2D"/>
    <w:rsid w:val="00B34F64"/>
    <w:rsid w:val="00B35279"/>
    <w:rsid w:val="00B357D1"/>
    <w:rsid w:val="00B35979"/>
    <w:rsid w:val="00B35CA3"/>
    <w:rsid w:val="00B36077"/>
    <w:rsid w:val="00B3636B"/>
    <w:rsid w:val="00B36774"/>
    <w:rsid w:val="00B36BEB"/>
    <w:rsid w:val="00B36CCB"/>
    <w:rsid w:val="00B36E98"/>
    <w:rsid w:val="00B36EC9"/>
    <w:rsid w:val="00B36F4A"/>
    <w:rsid w:val="00B371B0"/>
    <w:rsid w:val="00B372BC"/>
    <w:rsid w:val="00B37351"/>
    <w:rsid w:val="00B37386"/>
    <w:rsid w:val="00B379C2"/>
    <w:rsid w:val="00B37B65"/>
    <w:rsid w:val="00B40156"/>
    <w:rsid w:val="00B401EB"/>
    <w:rsid w:val="00B40521"/>
    <w:rsid w:val="00B40B9D"/>
    <w:rsid w:val="00B41002"/>
    <w:rsid w:val="00B4103A"/>
    <w:rsid w:val="00B412F6"/>
    <w:rsid w:val="00B41660"/>
    <w:rsid w:val="00B41849"/>
    <w:rsid w:val="00B41876"/>
    <w:rsid w:val="00B41926"/>
    <w:rsid w:val="00B42685"/>
    <w:rsid w:val="00B42B06"/>
    <w:rsid w:val="00B42C0B"/>
    <w:rsid w:val="00B42D92"/>
    <w:rsid w:val="00B42F1B"/>
    <w:rsid w:val="00B42F46"/>
    <w:rsid w:val="00B432B0"/>
    <w:rsid w:val="00B4355C"/>
    <w:rsid w:val="00B43B97"/>
    <w:rsid w:val="00B43D08"/>
    <w:rsid w:val="00B43E11"/>
    <w:rsid w:val="00B43EAF"/>
    <w:rsid w:val="00B43ECE"/>
    <w:rsid w:val="00B4427F"/>
    <w:rsid w:val="00B443AD"/>
    <w:rsid w:val="00B445CB"/>
    <w:rsid w:val="00B44605"/>
    <w:rsid w:val="00B4499C"/>
    <w:rsid w:val="00B45085"/>
    <w:rsid w:val="00B451FB"/>
    <w:rsid w:val="00B456E3"/>
    <w:rsid w:val="00B45E08"/>
    <w:rsid w:val="00B460EE"/>
    <w:rsid w:val="00B464F7"/>
    <w:rsid w:val="00B465F6"/>
    <w:rsid w:val="00B46C58"/>
    <w:rsid w:val="00B46D34"/>
    <w:rsid w:val="00B47276"/>
    <w:rsid w:val="00B47408"/>
    <w:rsid w:val="00B47CC5"/>
    <w:rsid w:val="00B47E59"/>
    <w:rsid w:val="00B5013C"/>
    <w:rsid w:val="00B50398"/>
    <w:rsid w:val="00B50BE4"/>
    <w:rsid w:val="00B50F03"/>
    <w:rsid w:val="00B50F7A"/>
    <w:rsid w:val="00B50FBC"/>
    <w:rsid w:val="00B511DE"/>
    <w:rsid w:val="00B51531"/>
    <w:rsid w:val="00B516A0"/>
    <w:rsid w:val="00B517BF"/>
    <w:rsid w:val="00B51867"/>
    <w:rsid w:val="00B5187A"/>
    <w:rsid w:val="00B51C2B"/>
    <w:rsid w:val="00B51E8B"/>
    <w:rsid w:val="00B5227C"/>
    <w:rsid w:val="00B522B8"/>
    <w:rsid w:val="00B522F0"/>
    <w:rsid w:val="00B52437"/>
    <w:rsid w:val="00B52875"/>
    <w:rsid w:val="00B52ED2"/>
    <w:rsid w:val="00B52F50"/>
    <w:rsid w:val="00B53061"/>
    <w:rsid w:val="00B530E9"/>
    <w:rsid w:val="00B5338E"/>
    <w:rsid w:val="00B535A8"/>
    <w:rsid w:val="00B536EA"/>
    <w:rsid w:val="00B5379A"/>
    <w:rsid w:val="00B53810"/>
    <w:rsid w:val="00B5392C"/>
    <w:rsid w:val="00B53A2C"/>
    <w:rsid w:val="00B53C0A"/>
    <w:rsid w:val="00B54CD3"/>
    <w:rsid w:val="00B54F4D"/>
    <w:rsid w:val="00B553DA"/>
    <w:rsid w:val="00B5545B"/>
    <w:rsid w:val="00B55470"/>
    <w:rsid w:val="00B5561F"/>
    <w:rsid w:val="00B5563C"/>
    <w:rsid w:val="00B55BE5"/>
    <w:rsid w:val="00B55F0E"/>
    <w:rsid w:val="00B55F80"/>
    <w:rsid w:val="00B562C5"/>
    <w:rsid w:val="00B56758"/>
    <w:rsid w:val="00B56A04"/>
    <w:rsid w:val="00B56BDD"/>
    <w:rsid w:val="00B56EA3"/>
    <w:rsid w:val="00B571EE"/>
    <w:rsid w:val="00B57248"/>
    <w:rsid w:val="00B572C5"/>
    <w:rsid w:val="00B574E0"/>
    <w:rsid w:val="00B574F1"/>
    <w:rsid w:val="00B575DE"/>
    <w:rsid w:val="00B579EB"/>
    <w:rsid w:val="00B57F8D"/>
    <w:rsid w:val="00B6017F"/>
    <w:rsid w:val="00B60253"/>
    <w:rsid w:val="00B602D1"/>
    <w:rsid w:val="00B606EF"/>
    <w:rsid w:val="00B60E4E"/>
    <w:rsid w:val="00B614B1"/>
    <w:rsid w:val="00B6182A"/>
    <w:rsid w:val="00B6182B"/>
    <w:rsid w:val="00B61D9C"/>
    <w:rsid w:val="00B61DCE"/>
    <w:rsid w:val="00B61DFB"/>
    <w:rsid w:val="00B61E04"/>
    <w:rsid w:val="00B61FF1"/>
    <w:rsid w:val="00B62146"/>
    <w:rsid w:val="00B6217A"/>
    <w:rsid w:val="00B624B5"/>
    <w:rsid w:val="00B625DD"/>
    <w:rsid w:val="00B625EC"/>
    <w:rsid w:val="00B62710"/>
    <w:rsid w:val="00B62B27"/>
    <w:rsid w:val="00B635DB"/>
    <w:rsid w:val="00B6367D"/>
    <w:rsid w:val="00B63772"/>
    <w:rsid w:val="00B637DA"/>
    <w:rsid w:val="00B63827"/>
    <w:rsid w:val="00B6390B"/>
    <w:rsid w:val="00B63A29"/>
    <w:rsid w:val="00B63B2D"/>
    <w:rsid w:val="00B63D0A"/>
    <w:rsid w:val="00B63D48"/>
    <w:rsid w:val="00B63DB2"/>
    <w:rsid w:val="00B63EA9"/>
    <w:rsid w:val="00B642CA"/>
    <w:rsid w:val="00B64B04"/>
    <w:rsid w:val="00B64B5A"/>
    <w:rsid w:val="00B64C3C"/>
    <w:rsid w:val="00B64CEC"/>
    <w:rsid w:val="00B64E12"/>
    <w:rsid w:val="00B64EEC"/>
    <w:rsid w:val="00B65276"/>
    <w:rsid w:val="00B6574D"/>
    <w:rsid w:val="00B65B2F"/>
    <w:rsid w:val="00B661A5"/>
    <w:rsid w:val="00B661EE"/>
    <w:rsid w:val="00B66728"/>
    <w:rsid w:val="00B66B82"/>
    <w:rsid w:val="00B66F21"/>
    <w:rsid w:val="00B66F8E"/>
    <w:rsid w:val="00B671A4"/>
    <w:rsid w:val="00B6738E"/>
    <w:rsid w:val="00B674DD"/>
    <w:rsid w:val="00B67922"/>
    <w:rsid w:val="00B67C5B"/>
    <w:rsid w:val="00B67D75"/>
    <w:rsid w:val="00B7008C"/>
    <w:rsid w:val="00B70288"/>
    <w:rsid w:val="00B70781"/>
    <w:rsid w:val="00B70D29"/>
    <w:rsid w:val="00B71005"/>
    <w:rsid w:val="00B71621"/>
    <w:rsid w:val="00B716B4"/>
    <w:rsid w:val="00B71A7A"/>
    <w:rsid w:val="00B71AD2"/>
    <w:rsid w:val="00B71C37"/>
    <w:rsid w:val="00B71CCA"/>
    <w:rsid w:val="00B71EA6"/>
    <w:rsid w:val="00B7269B"/>
    <w:rsid w:val="00B72A0A"/>
    <w:rsid w:val="00B72BD3"/>
    <w:rsid w:val="00B72C35"/>
    <w:rsid w:val="00B72DE9"/>
    <w:rsid w:val="00B732BD"/>
    <w:rsid w:val="00B740D8"/>
    <w:rsid w:val="00B74245"/>
    <w:rsid w:val="00B743FA"/>
    <w:rsid w:val="00B7478B"/>
    <w:rsid w:val="00B74C99"/>
    <w:rsid w:val="00B74D87"/>
    <w:rsid w:val="00B74E1C"/>
    <w:rsid w:val="00B74F8F"/>
    <w:rsid w:val="00B75033"/>
    <w:rsid w:val="00B75600"/>
    <w:rsid w:val="00B75B73"/>
    <w:rsid w:val="00B76252"/>
    <w:rsid w:val="00B767D1"/>
    <w:rsid w:val="00B767EA"/>
    <w:rsid w:val="00B7681B"/>
    <w:rsid w:val="00B7697B"/>
    <w:rsid w:val="00B76CD7"/>
    <w:rsid w:val="00B76F93"/>
    <w:rsid w:val="00B773EB"/>
    <w:rsid w:val="00B775ED"/>
    <w:rsid w:val="00B7771E"/>
    <w:rsid w:val="00B77A61"/>
    <w:rsid w:val="00B77CD2"/>
    <w:rsid w:val="00B77E49"/>
    <w:rsid w:val="00B77FFC"/>
    <w:rsid w:val="00B80037"/>
    <w:rsid w:val="00B80087"/>
    <w:rsid w:val="00B80159"/>
    <w:rsid w:val="00B80690"/>
    <w:rsid w:val="00B80710"/>
    <w:rsid w:val="00B80F56"/>
    <w:rsid w:val="00B81160"/>
    <w:rsid w:val="00B812A3"/>
    <w:rsid w:val="00B81453"/>
    <w:rsid w:val="00B814F7"/>
    <w:rsid w:val="00B816CE"/>
    <w:rsid w:val="00B8173D"/>
    <w:rsid w:val="00B81961"/>
    <w:rsid w:val="00B8196F"/>
    <w:rsid w:val="00B81EC0"/>
    <w:rsid w:val="00B8212E"/>
    <w:rsid w:val="00B822DA"/>
    <w:rsid w:val="00B82327"/>
    <w:rsid w:val="00B8235F"/>
    <w:rsid w:val="00B8240A"/>
    <w:rsid w:val="00B827FF"/>
    <w:rsid w:val="00B82927"/>
    <w:rsid w:val="00B82A11"/>
    <w:rsid w:val="00B82AA4"/>
    <w:rsid w:val="00B82EC8"/>
    <w:rsid w:val="00B831B9"/>
    <w:rsid w:val="00B834DA"/>
    <w:rsid w:val="00B83503"/>
    <w:rsid w:val="00B83923"/>
    <w:rsid w:val="00B83A9C"/>
    <w:rsid w:val="00B8445D"/>
    <w:rsid w:val="00B8454B"/>
    <w:rsid w:val="00B846E1"/>
    <w:rsid w:val="00B8476E"/>
    <w:rsid w:val="00B848DB"/>
    <w:rsid w:val="00B8498A"/>
    <w:rsid w:val="00B849DF"/>
    <w:rsid w:val="00B84A31"/>
    <w:rsid w:val="00B84BFC"/>
    <w:rsid w:val="00B84C2D"/>
    <w:rsid w:val="00B84F53"/>
    <w:rsid w:val="00B85028"/>
    <w:rsid w:val="00B85145"/>
    <w:rsid w:val="00B853DD"/>
    <w:rsid w:val="00B85472"/>
    <w:rsid w:val="00B85486"/>
    <w:rsid w:val="00B85643"/>
    <w:rsid w:val="00B859E2"/>
    <w:rsid w:val="00B85B1C"/>
    <w:rsid w:val="00B85C58"/>
    <w:rsid w:val="00B85E60"/>
    <w:rsid w:val="00B860D9"/>
    <w:rsid w:val="00B86B5A"/>
    <w:rsid w:val="00B8774C"/>
    <w:rsid w:val="00B878BB"/>
    <w:rsid w:val="00B878D2"/>
    <w:rsid w:val="00B87962"/>
    <w:rsid w:val="00B87B94"/>
    <w:rsid w:val="00B9000E"/>
    <w:rsid w:val="00B900DF"/>
    <w:rsid w:val="00B9010E"/>
    <w:rsid w:val="00B9061C"/>
    <w:rsid w:val="00B90624"/>
    <w:rsid w:val="00B90A67"/>
    <w:rsid w:val="00B90C2F"/>
    <w:rsid w:val="00B90D90"/>
    <w:rsid w:val="00B90F2F"/>
    <w:rsid w:val="00B90F31"/>
    <w:rsid w:val="00B90FF7"/>
    <w:rsid w:val="00B9114B"/>
    <w:rsid w:val="00B9144A"/>
    <w:rsid w:val="00B9151F"/>
    <w:rsid w:val="00B92220"/>
    <w:rsid w:val="00B924B3"/>
    <w:rsid w:val="00B92EA6"/>
    <w:rsid w:val="00B93351"/>
    <w:rsid w:val="00B93687"/>
    <w:rsid w:val="00B93BC3"/>
    <w:rsid w:val="00B93FAF"/>
    <w:rsid w:val="00B94065"/>
    <w:rsid w:val="00B949DF"/>
    <w:rsid w:val="00B94BF3"/>
    <w:rsid w:val="00B94F91"/>
    <w:rsid w:val="00B9523D"/>
    <w:rsid w:val="00B95389"/>
    <w:rsid w:val="00B9546E"/>
    <w:rsid w:val="00B95BBA"/>
    <w:rsid w:val="00B9652B"/>
    <w:rsid w:val="00B96749"/>
    <w:rsid w:val="00B96AC7"/>
    <w:rsid w:val="00B96B6C"/>
    <w:rsid w:val="00B96BF8"/>
    <w:rsid w:val="00B96DBD"/>
    <w:rsid w:val="00B970AF"/>
    <w:rsid w:val="00B972BF"/>
    <w:rsid w:val="00B973D9"/>
    <w:rsid w:val="00B9744A"/>
    <w:rsid w:val="00B97475"/>
    <w:rsid w:val="00B978DF"/>
    <w:rsid w:val="00B97B9C"/>
    <w:rsid w:val="00B97CC5"/>
    <w:rsid w:val="00B97E10"/>
    <w:rsid w:val="00B97F22"/>
    <w:rsid w:val="00BA004B"/>
    <w:rsid w:val="00BA00F2"/>
    <w:rsid w:val="00BA05BB"/>
    <w:rsid w:val="00BA093C"/>
    <w:rsid w:val="00BA0A54"/>
    <w:rsid w:val="00BA0BDF"/>
    <w:rsid w:val="00BA0CDD"/>
    <w:rsid w:val="00BA0D89"/>
    <w:rsid w:val="00BA173D"/>
    <w:rsid w:val="00BA1E60"/>
    <w:rsid w:val="00BA2014"/>
    <w:rsid w:val="00BA2301"/>
    <w:rsid w:val="00BA23B0"/>
    <w:rsid w:val="00BA2669"/>
    <w:rsid w:val="00BA2731"/>
    <w:rsid w:val="00BA295A"/>
    <w:rsid w:val="00BA2DB7"/>
    <w:rsid w:val="00BA2FCB"/>
    <w:rsid w:val="00BA2FE4"/>
    <w:rsid w:val="00BA3448"/>
    <w:rsid w:val="00BA37D9"/>
    <w:rsid w:val="00BA3825"/>
    <w:rsid w:val="00BA43EA"/>
    <w:rsid w:val="00BA45FF"/>
    <w:rsid w:val="00BA4601"/>
    <w:rsid w:val="00BA48FD"/>
    <w:rsid w:val="00BA4905"/>
    <w:rsid w:val="00BA4B87"/>
    <w:rsid w:val="00BA4C90"/>
    <w:rsid w:val="00BA4C98"/>
    <w:rsid w:val="00BA4D48"/>
    <w:rsid w:val="00BA5438"/>
    <w:rsid w:val="00BA55AA"/>
    <w:rsid w:val="00BA5A25"/>
    <w:rsid w:val="00BA5B98"/>
    <w:rsid w:val="00BA5CB6"/>
    <w:rsid w:val="00BA5FD4"/>
    <w:rsid w:val="00BA63D0"/>
    <w:rsid w:val="00BA6617"/>
    <w:rsid w:val="00BA67D0"/>
    <w:rsid w:val="00BA6965"/>
    <w:rsid w:val="00BA6C89"/>
    <w:rsid w:val="00BA76F0"/>
    <w:rsid w:val="00BA7912"/>
    <w:rsid w:val="00BA7958"/>
    <w:rsid w:val="00BB022B"/>
    <w:rsid w:val="00BB0476"/>
    <w:rsid w:val="00BB08F9"/>
    <w:rsid w:val="00BB09ED"/>
    <w:rsid w:val="00BB0BAE"/>
    <w:rsid w:val="00BB0ECC"/>
    <w:rsid w:val="00BB154A"/>
    <w:rsid w:val="00BB17D2"/>
    <w:rsid w:val="00BB24F8"/>
    <w:rsid w:val="00BB2D07"/>
    <w:rsid w:val="00BB2EB2"/>
    <w:rsid w:val="00BB30AE"/>
    <w:rsid w:val="00BB3772"/>
    <w:rsid w:val="00BB39F1"/>
    <w:rsid w:val="00BB3D65"/>
    <w:rsid w:val="00BB3D87"/>
    <w:rsid w:val="00BB4134"/>
    <w:rsid w:val="00BB4202"/>
    <w:rsid w:val="00BB44DB"/>
    <w:rsid w:val="00BB4754"/>
    <w:rsid w:val="00BB4C16"/>
    <w:rsid w:val="00BB4E4D"/>
    <w:rsid w:val="00BB539B"/>
    <w:rsid w:val="00BB5476"/>
    <w:rsid w:val="00BB592C"/>
    <w:rsid w:val="00BB5C59"/>
    <w:rsid w:val="00BB5E51"/>
    <w:rsid w:val="00BB5F8E"/>
    <w:rsid w:val="00BB6283"/>
    <w:rsid w:val="00BB6539"/>
    <w:rsid w:val="00BB6830"/>
    <w:rsid w:val="00BB6978"/>
    <w:rsid w:val="00BB69B4"/>
    <w:rsid w:val="00BB6B90"/>
    <w:rsid w:val="00BB6BEC"/>
    <w:rsid w:val="00BB719E"/>
    <w:rsid w:val="00BB724C"/>
    <w:rsid w:val="00BB7383"/>
    <w:rsid w:val="00BB77A5"/>
    <w:rsid w:val="00BB7C45"/>
    <w:rsid w:val="00BB7E11"/>
    <w:rsid w:val="00BC0414"/>
    <w:rsid w:val="00BC056F"/>
    <w:rsid w:val="00BC068D"/>
    <w:rsid w:val="00BC07E7"/>
    <w:rsid w:val="00BC103B"/>
    <w:rsid w:val="00BC10EC"/>
    <w:rsid w:val="00BC1680"/>
    <w:rsid w:val="00BC176A"/>
    <w:rsid w:val="00BC19D8"/>
    <w:rsid w:val="00BC19E0"/>
    <w:rsid w:val="00BC1A6D"/>
    <w:rsid w:val="00BC1BD2"/>
    <w:rsid w:val="00BC1F25"/>
    <w:rsid w:val="00BC2074"/>
    <w:rsid w:val="00BC23FE"/>
    <w:rsid w:val="00BC2704"/>
    <w:rsid w:val="00BC2736"/>
    <w:rsid w:val="00BC2DDF"/>
    <w:rsid w:val="00BC2F6B"/>
    <w:rsid w:val="00BC32DE"/>
    <w:rsid w:val="00BC34E3"/>
    <w:rsid w:val="00BC3601"/>
    <w:rsid w:val="00BC3A00"/>
    <w:rsid w:val="00BC3B19"/>
    <w:rsid w:val="00BC4071"/>
    <w:rsid w:val="00BC42D9"/>
    <w:rsid w:val="00BC4671"/>
    <w:rsid w:val="00BC46FA"/>
    <w:rsid w:val="00BC47A1"/>
    <w:rsid w:val="00BC484E"/>
    <w:rsid w:val="00BC4A21"/>
    <w:rsid w:val="00BC4A6B"/>
    <w:rsid w:val="00BC4D5D"/>
    <w:rsid w:val="00BC5347"/>
    <w:rsid w:val="00BC5782"/>
    <w:rsid w:val="00BC594A"/>
    <w:rsid w:val="00BC59FD"/>
    <w:rsid w:val="00BC5A0B"/>
    <w:rsid w:val="00BC5B39"/>
    <w:rsid w:val="00BC5B8D"/>
    <w:rsid w:val="00BC5BB9"/>
    <w:rsid w:val="00BC5F95"/>
    <w:rsid w:val="00BC622C"/>
    <w:rsid w:val="00BC63CF"/>
    <w:rsid w:val="00BC6694"/>
    <w:rsid w:val="00BC66DF"/>
    <w:rsid w:val="00BC68A2"/>
    <w:rsid w:val="00BC6CD7"/>
    <w:rsid w:val="00BC764A"/>
    <w:rsid w:val="00BC781D"/>
    <w:rsid w:val="00BC7BFC"/>
    <w:rsid w:val="00BC7C6E"/>
    <w:rsid w:val="00BD0292"/>
    <w:rsid w:val="00BD0655"/>
    <w:rsid w:val="00BD0813"/>
    <w:rsid w:val="00BD0BB4"/>
    <w:rsid w:val="00BD11B0"/>
    <w:rsid w:val="00BD1302"/>
    <w:rsid w:val="00BD16E2"/>
    <w:rsid w:val="00BD1903"/>
    <w:rsid w:val="00BD1F10"/>
    <w:rsid w:val="00BD21A0"/>
    <w:rsid w:val="00BD2283"/>
    <w:rsid w:val="00BD241F"/>
    <w:rsid w:val="00BD2E1C"/>
    <w:rsid w:val="00BD3011"/>
    <w:rsid w:val="00BD3129"/>
    <w:rsid w:val="00BD323B"/>
    <w:rsid w:val="00BD3CFA"/>
    <w:rsid w:val="00BD3E15"/>
    <w:rsid w:val="00BD3F1F"/>
    <w:rsid w:val="00BD403D"/>
    <w:rsid w:val="00BD45CB"/>
    <w:rsid w:val="00BD4741"/>
    <w:rsid w:val="00BD4778"/>
    <w:rsid w:val="00BD4830"/>
    <w:rsid w:val="00BD4AFC"/>
    <w:rsid w:val="00BD5037"/>
    <w:rsid w:val="00BD531B"/>
    <w:rsid w:val="00BD53C5"/>
    <w:rsid w:val="00BD564B"/>
    <w:rsid w:val="00BD57F5"/>
    <w:rsid w:val="00BD5814"/>
    <w:rsid w:val="00BD5C05"/>
    <w:rsid w:val="00BD5EDA"/>
    <w:rsid w:val="00BD5FF7"/>
    <w:rsid w:val="00BD6451"/>
    <w:rsid w:val="00BD6711"/>
    <w:rsid w:val="00BD6DE9"/>
    <w:rsid w:val="00BD7002"/>
    <w:rsid w:val="00BD7189"/>
    <w:rsid w:val="00BD74BC"/>
    <w:rsid w:val="00BD7B72"/>
    <w:rsid w:val="00BD7C05"/>
    <w:rsid w:val="00BD7F6B"/>
    <w:rsid w:val="00BD7F73"/>
    <w:rsid w:val="00BE0556"/>
    <w:rsid w:val="00BE08BF"/>
    <w:rsid w:val="00BE0C59"/>
    <w:rsid w:val="00BE0E26"/>
    <w:rsid w:val="00BE165F"/>
    <w:rsid w:val="00BE17B7"/>
    <w:rsid w:val="00BE18A3"/>
    <w:rsid w:val="00BE18C4"/>
    <w:rsid w:val="00BE1954"/>
    <w:rsid w:val="00BE1B72"/>
    <w:rsid w:val="00BE1D24"/>
    <w:rsid w:val="00BE21B6"/>
    <w:rsid w:val="00BE21D1"/>
    <w:rsid w:val="00BE26A3"/>
    <w:rsid w:val="00BE28C0"/>
    <w:rsid w:val="00BE2C32"/>
    <w:rsid w:val="00BE2D43"/>
    <w:rsid w:val="00BE2F0C"/>
    <w:rsid w:val="00BE330F"/>
    <w:rsid w:val="00BE34B8"/>
    <w:rsid w:val="00BE3B3F"/>
    <w:rsid w:val="00BE3C7B"/>
    <w:rsid w:val="00BE3D32"/>
    <w:rsid w:val="00BE4165"/>
    <w:rsid w:val="00BE422B"/>
    <w:rsid w:val="00BE49FA"/>
    <w:rsid w:val="00BE4FF8"/>
    <w:rsid w:val="00BE5037"/>
    <w:rsid w:val="00BE53C2"/>
    <w:rsid w:val="00BE5521"/>
    <w:rsid w:val="00BE57FD"/>
    <w:rsid w:val="00BE580C"/>
    <w:rsid w:val="00BE5953"/>
    <w:rsid w:val="00BE59AC"/>
    <w:rsid w:val="00BE5CF2"/>
    <w:rsid w:val="00BE5FF8"/>
    <w:rsid w:val="00BE6504"/>
    <w:rsid w:val="00BE698B"/>
    <w:rsid w:val="00BE6B49"/>
    <w:rsid w:val="00BE6C08"/>
    <w:rsid w:val="00BE6E2F"/>
    <w:rsid w:val="00BE6EEB"/>
    <w:rsid w:val="00BE6F1B"/>
    <w:rsid w:val="00BE70C2"/>
    <w:rsid w:val="00BE753C"/>
    <w:rsid w:val="00BE7665"/>
    <w:rsid w:val="00BE7693"/>
    <w:rsid w:val="00BE7849"/>
    <w:rsid w:val="00BE7AFE"/>
    <w:rsid w:val="00BE7BFB"/>
    <w:rsid w:val="00BE7F68"/>
    <w:rsid w:val="00BF00E2"/>
    <w:rsid w:val="00BF07C4"/>
    <w:rsid w:val="00BF0A97"/>
    <w:rsid w:val="00BF0AA7"/>
    <w:rsid w:val="00BF0B0F"/>
    <w:rsid w:val="00BF0BFE"/>
    <w:rsid w:val="00BF1082"/>
    <w:rsid w:val="00BF144E"/>
    <w:rsid w:val="00BF225D"/>
    <w:rsid w:val="00BF2550"/>
    <w:rsid w:val="00BF258B"/>
    <w:rsid w:val="00BF2677"/>
    <w:rsid w:val="00BF2859"/>
    <w:rsid w:val="00BF29B3"/>
    <w:rsid w:val="00BF2E42"/>
    <w:rsid w:val="00BF2EC3"/>
    <w:rsid w:val="00BF3365"/>
    <w:rsid w:val="00BF3384"/>
    <w:rsid w:val="00BF34F3"/>
    <w:rsid w:val="00BF36E4"/>
    <w:rsid w:val="00BF3C65"/>
    <w:rsid w:val="00BF3DE7"/>
    <w:rsid w:val="00BF3F39"/>
    <w:rsid w:val="00BF407C"/>
    <w:rsid w:val="00BF4245"/>
    <w:rsid w:val="00BF44E1"/>
    <w:rsid w:val="00BF4685"/>
    <w:rsid w:val="00BF4AB8"/>
    <w:rsid w:val="00BF4E9B"/>
    <w:rsid w:val="00BF519D"/>
    <w:rsid w:val="00BF5391"/>
    <w:rsid w:val="00BF58D0"/>
    <w:rsid w:val="00BF595A"/>
    <w:rsid w:val="00BF5E06"/>
    <w:rsid w:val="00BF6512"/>
    <w:rsid w:val="00BF6513"/>
    <w:rsid w:val="00BF6741"/>
    <w:rsid w:val="00BF69CA"/>
    <w:rsid w:val="00BF6C47"/>
    <w:rsid w:val="00BF7692"/>
    <w:rsid w:val="00BF7871"/>
    <w:rsid w:val="00BF78CC"/>
    <w:rsid w:val="00BF7998"/>
    <w:rsid w:val="00BF7C1F"/>
    <w:rsid w:val="00BF7E47"/>
    <w:rsid w:val="00BFAB41"/>
    <w:rsid w:val="00C0078B"/>
    <w:rsid w:val="00C012AB"/>
    <w:rsid w:val="00C0151E"/>
    <w:rsid w:val="00C0199A"/>
    <w:rsid w:val="00C01EBC"/>
    <w:rsid w:val="00C02186"/>
    <w:rsid w:val="00C023A1"/>
    <w:rsid w:val="00C0267A"/>
    <w:rsid w:val="00C026A6"/>
    <w:rsid w:val="00C026DF"/>
    <w:rsid w:val="00C02799"/>
    <w:rsid w:val="00C02A42"/>
    <w:rsid w:val="00C02C4E"/>
    <w:rsid w:val="00C03FE9"/>
    <w:rsid w:val="00C0427F"/>
    <w:rsid w:val="00C04284"/>
    <w:rsid w:val="00C04622"/>
    <w:rsid w:val="00C0466D"/>
    <w:rsid w:val="00C04C2F"/>
    <w:rsid w:val="00C05302"/>
    <w:rsid w:val="00C0572B"/>
    <w:rsid w:val="00C057D8"/>
    <w:rsid w:val="00C05A5C"/>
    <w:rsid w:val="00C05C2E"/>
    <w:rsid w:val="00C0610B"/>
    <w:rsid w:val="00C06227"/>
    <w:rsid w:val="00C06A62"/>
    <w:rsid w:val="00C06B95"/>
    <w:rsid w:val="00C06D7F"/>
    <w:rsid w:val="00C06DEF"/>
    <w:rsid w:val="00C06F12"/>
    <w:rsid w:val="00C070E9"/>
    <w:rsid w:val="00C0715C"/>
    <w:rsid w:val="00C07B8E"/>
    <w:rsid w:val="00C07C0D"/>
    <w:rsid w:val="00C10112"/>
    <w:rsid w:val="00C101DB"/>
    <w:rsid w:val="00C10277"/>
    <w:rsid w:val="00C102B5"/>
    <w:rsid w:val="00C10764"/>
    <w:rsid w:val="00C107ED"/>
    <w:rsid w:val="00C10A03"/>
    <w:rsid w:val="00C10DE7"/>
    <w:rsid w:val="00C10F66"/>
    <w:rsid w:val="00C1100C"/>
    <w:rsid w:val="00C11369"/>
    <w:rsid w:val="00C11434"/>
    <w:rsid w:val="00C11549"/>
    <w:rsid w:val="00C11AA1"/>
    <w:rsid w:val="00C11B91"/>
    <w:rsid w:val="00C12098"/>
    <w:rsid w:val="00C120F8"/>
    <w:rsid w:val="00C1230C"/>
    <w:rsid w:val="00C1235D"/>
    <w:rsid w:val="00C12889"/>
    <w:rsid w:val="00C12C7C"/>
    <w:rsid w:val="00C1332D"/>
    <w:rsid w:val="00C136CB"/>
    <w:rsid w:val="00C1381A"/>
    <w:rsid w:val="00C13A4F"/>
    <w:rsid w:val="00C13B84"/>
    <w:rsid w:val="00C13C91"/>
    <w:rsid w:val="00C13E91"/>
    <w:rsid w:val="00C14296"/>
    <w:rsid w:val="00C144B1"/>
    <w:rsid w:val="00C14644"/>
    <w:rsid w:val="00C1470E"/>
    <w:rsid w:val="00C147D2"/>
    <w:rsid w:val="00C148C1"/>
    <w:rsid w:val="00C1498F"/>
    <w:rsid w:val="00C1505A"/>
    <w:rsid w:val="00C168D7"/>
    <w:rsid w:val="00C1693A"/>
    <w:rsid w:val="00C16956"/>
    <w:rsid w:val="00C169C8"/>
    <w:rsid w:val="00C169E8"/>
    <w:rsid w:val="00C16E80"/>
    <w:rsid w:val="00C16E85"/>
    <w:rsid w:val="00C17156"/>
    <w:rsid w:val="00C17278"/>
    <w:rsid w:val="00C17402"/>
    <w:rsid w:val="00C17417"/>
    <w:rsid w:val="00C178CC"/>
    <w:rsid w:val="00C17928"/>
    <w:rsid w:val="00C17AA6"/>
    <w:rsid w:val="00C17BAF"/>
    <w:rsid w:val="00C17FB6"/>
    <w:rsid w:val="00C17FB7"/>
    <w:rsid w:val="00C17FEA"/>
    <w:rsid w:val="00C2013C"/>
    <w:rsid w:val="00C203FF"/>
    <w:rsid w:val="00C204FE"/>
    <w:rsid w:val="00C20653"/>
    <w:rsid w:val="00C20700"/>
    <w:rsid w:val="00C20AFA"/>
    <w:rsid w:val="00C20CDC"/>
    <w:rsid w:val="00C20D76"/>
    <w:rsid w:val="00C20D77"/>
    <w:rsid w:val="00C20DA4"/>
    <w:rsid w:val="00C20DF2"/>
    <w:rsid w:val="00C20E97"/>
    <w:rsid w:val="00C21297"/>
    <w:rsid w:val="00C21C34"/>
    <w:rsid w:val="00C21D0C"/>
    <w:rsid w:val="00C21F6B"/>
    <w:rsid w:val="00C2287B"/>
    <w:rsid w:val="00C228DC"/>
    <w:rsid w:val="00C22904"/>
    <w:rsid w:val="00C22B3D"/>
    <w:rsid w:val="00C22EAC"/>
    <w:rsid w:val="00C23138"/>
    <w:rsid w:val="00C23490"/>
    <w:rsid w:val="00C235CA"/>
    <w:rsid w:val="00C23AD1"/>
    <w:rsid w:val="00C23B6A"/>
    <w:rsid w:val="00C23B81"/>
    <w:rsid w:val="00C23C3A"/>
    <w:rsid w:val="00C241AE"/>
    <w:rsid w:val="00C24668"/>
    <w:rsid w:val="00C24778"/>
    <w:rsid w:val="00C248C3"/>
    <w:rsid w:val="00C24D05"/>
    <w:rsid w:val="00C24DA7"/>
    <w:rsid w:val="00C24E44"/>
    <w:rsid w:val="00C24E7C"/>
    <w:rsid w:val="00C24FE0"/>
    <w:rsid w:val="00C25C65"/>
    <w:rsid w:val="00C25CB9"/>
    <w:rsid w:val="00C27204"/>
    <w:rsid w:val="00C2722C"/>
    <w:rsid w:val="00C27339"/>
    <w:rsid w:val="00C2738E"/>
    <w:rsid w:val="00C2739F"/>
    <w:rsid w:val="00C27421"/>
    <w:rsid w:val="00C27641"/>
    <w:rsid w:val="00C279DE"/>
    <w:rsid w:val="00C27DBB"/>
    <w:rsid w:val="00C27E9F"/>
    <w:rsid w:val="00C30006"/>
    <w:rsid w:val="00C30093"/>
    <w:rsid w:val="00C30354"/>
    <w:rsid w:val="00C307BD"/>
    <w:rsid w:val="00C308CF"/>
    <w:rsid w:val="00C30992"/>
    <w:rsid w:val="00C30A92"/>
    <w:rsid w:val="00C30E7A"/>
    <w:rsid w:val="00C3116B"/>
    <w:rsid w:val="00C3122D"/>
    <w:rsid w:val="00C314ED"/>
    <w:rsid w:val="00C31B2E"/>
    <w:rsid w:val="00C31BDE"/>
    <w:rsid w:val="00C31EC0"/>
    <w:rsid w:val="00C3272F"/>
    <w:rsid w:val="00C32832"/>
    <w:rsid w:val="00C32CA5"/>
    <w:rsid w:val="00C32E7A"/>
    <w:rsid w:val="00C32F3B"/>
    <w:rsid w:val="00C33242"/>
    <w:rsid w:val="00C3337E"/>
    <w:rsid w:val="00C33823"/>
    <w:rsid w:val="00C33A1D"/>
    <w:rsid w:val="00C33AD7"/>
    <w:rsid w:val="00C33CAE"/>
    <w:rsid w:val="00C33DDA"/>
    <w:rsid w:val="00C33FAE"/>
    <w:rsid w:val="00C33FC2"/>
    <w:rsid w:val="00C34043"/>
    <w:rsid w:val="00C342AF"/>
    <w:rsid w:val="00C346EE"/>
    <w:rsid w:val="00C34A32"/>
    <w:rsid w:val="00C34E2E"/>
    <w:rsid w:val="00C34FA1"/>
    <w:rsid w:val="00C35125"/>
    <w:rsid w:val="00C352D9"/>
    <w:rsid w:val="00C35401"/>
    <w:rsid w:val="00C35635"/>
    <w:rsid w:val="00C36254"/>
    <w:rsid w:val="00C36740"/>
    <w:rsid w:val="00C37161"/>
    <w:rsid w:val="00C37723"/>
    <w:rsid w:val="00C37AB9"/>
    <w:rsid w:val="00C37BB6"/>
    <w:rsid w:val="00C40279"/>
    <w:rsid w:val="00C405E2"/>
    <w:rsid w:val="00C406C7"/>
    <w:rsid w:val="00C40C46"/>
    <w:rsid w:val="00C40C4C"/>
    <w:rsid w:val="00C40FD0"/>
    <w:rsid w:val="00C41611"/>
    <w:rsid w:val="00C41ADE"/>
    <w:rsid w:val="00C41AE3"/>
    <w:rsid w:val="00C42080"/>
    <w:rsid w:val="00C422BC"/>
    <w:rsid w:val="00C429C5"/>
    <w:rsid w:val="00C42B47"/>
    <w:rsid w:val="00C42C9D"/>
    <w:rsid w:val="00C42E9B"/>
    <w:rsid w:val="00C43071"/>
    <w:rsid w:val="00C4307E"/>
    <w:rsid w:val="00C431C8"/>
    <w:rsid w:val="00C43E53"/>
    <w:rsid w:val="00C43F20"/>
    <w:rsid w:val="00C4405C"/>
    <w:rsid w:val="00C440F3"/>
    <w:rsid w:val="00C4415D"/>
    <w:rsid w:val="00C44421"/>
    <w:rsid w:val="00C44568"/>
    <w:rsid w:val="00C446A1"/>
    <w:rsid w:val="00C449F8"/>
    <w:rsid w:val="00C44BBE"/>
    <w:rsid w:val="00C45363"/>
    <w:rsid w:val="00C45D51"/>
    <w:rsid w:val="00C45E09"/>
    <w:rsid w:val="00C46028"/>
    <w:rsid w:val="00C4602A"/>
    <w:rsid w:val="00C469A4"/>
    <w:rsid w:val="00C46A4D"/>
    <w:rsid w:val="00C46D5C"/>
    <w:rsid w:val="00C47076"/>
    <w:rsid w:val="00C47079"/>
    <w:rsid w:val="00C47202"/>
    <w:rsid w:val="00C4729F"/>
    <w:rsid w:val="00C474C6"/>
    <w:rsid w:val="00C478C4"/>
    <w:rsid w:val="00C47AF9"/>
    <w:rsid w:val="00C47D0E"/>
    <w:rsid w:val="00C47E35"/>
    <w:rsid w:val="00C507C3"/>
    <w:rsid w:val="00C51868"/>
    <w:rsid w:val="00C51893"/>
    <w:rsid w:val="00C51976"/>
    <w:rsid w:val="00C51BD4"/>
    <w:rsid w:val="00C51FAE"/>
    <w:rsid w:val="00C52188"/>
    <w:rsid w:val="00C522B3"/>
    <w:rsid w:val="00C52404"/>
    <w:rsid w:val="00C52810"/>
    <w:rsid w:val="00C52ACD"/>
    <w:rsid w:val="00C52BBC"/>
    <w:rsid w:val="00C52FF8"/>
    <w:rsid w:val="00C53188"/>
    <w:rsid w:val="00C5358D"/>
    <w:rsid w:val="00C53737"/>
    <w:rsid w:val="00C53773"/>
    <w:rsid w:val="00C539F7"/>
    <w:rsid w:val="00C53C56"/>
    <w:rsid w:val="00C53E61"/>
    <w:rsid w:val="00C53F99"/>
    <w:rsid w:val="00C5433B"/>
    <w:rsid w:val="00C545A9"/>
    <w:rsid w:val="00C5468A"/>
    <w:rsid w:val="00C548EA"/>
    <w:rsid w:val="00C54A0A"/>
    <w:rsid w:val="00C54B95"/>
    <w:rsid w:val="00C54C80"/>
    <w:rsid w:val="00C54DE8"/>
    <w:rsid w:val="00C54EF2"/>
    <w:rsid w:val="00C55149"/>
    <w:rsid w:val="00C55288"/>
    <w:rsid w:val="00C554E2"/>
    <w:rsid w:val="00C55726"/>
    <w:rsid w:val="00C55C1F"/>
    <w:rsid w:val="00C5610B"/>
    <w:rsid w:val="00C563A6"/>
    <w:rsid w:val="00C56744"/>
    <w:rsid w:val="00C5697E"/>
    <w:rsid w:val="00C56AB8"/>
    <w:rsid w:val="00C56AD3"/>
    <w:rsid w:val="00C56BE2"/>
    <w:rsid w:val="00C56C25"/>
    <w:rsid w:val="00C56D03"/>
    <w:rsid w:val="00C56F0E"/>
    <w:rsid w:val="00C5736D"/>
    <w:rsid w:val="00C5760C"/>
    <w:rsid w:val="00C578FE"/>
    <w:rsid w:val="00C57ACE"/>
    <w:rsid w:val="00C57C5F"/>
    <w:rsid w:val="00C57D48"/>
    <w:rsid w:val="00C57EC9"/>
    <w:rsid w:val="00C60133"/>
    <w:rsid w:val="00C60411"/>
    <w:rsid w:val="00C6055E"/>
    <w:rsid w:val="00C606ED"/>
    <w:rsid w:val="00C607F8"/>
    <w:rsid w:val="00C6087E"/>
    <w:rsid w:val="00C60A70"/>
    <w:rsid w:val="00C60BD0"/>
    <w:rsid w:val="00C61603"/>
    <w:rsid w:val="00C6186B"/>
    <w:rsid w:val="00C61A6E"/>
    <w:rsid w:val="00C61F36"/>
    <w:rsid w:val="00C62781"/>
    <w:rsid w:val="00C629E4"/>
    <w:rsid w:val="00C62ADF"/>
    <w:rsid w:val="00C62BBB"/>
    <w:rsid w:val="00C62CF5"/>
    <w:rsid w:val="00C62DB1"/>
    <w:rsid w:val="00C6302E"/>
    <w:rsid w:val="00C63634"/>
    <w:rsid w:val="00C63719"/>
    <w:rsid w:val="00C63B3B"/>
    <w:rsid w:val="00C63BD7"/>
    <w:rsid w:val="00C64730"/>
    <w:rsid w:val="00C64A06"/>
    <w:rsid w:val="00C64AD3"/>
    <w:rsid w:val="00C65758"/>
    <w:rsid w:val="00C657F9"/>
    <w:rsid w:val="00C65A3D"/>
    <w:rsid w:val="00C65C7B"/>
    <w:rsid w:val="00C65FC7"/>
    <w:rsid w:val="00C66105"/>
    <w:rsid w:val="00C662B3"/>
    <w:rsid w:val="00C6639B"/>
    <w:rsid w:val="00C66517"/>
    <w:rsid w:val="00C6660E"/>
    <w:rsid w:val="00C66757"/>
    <w:rsid w:val="00C668A1"/>
    <w:rsid w:val="00C668CD"/>
    <w:rsid w:val="00C66A8B"/>
    <w:rsid w:val="00C66B08"/>
    <w:rsid w:val="00C66F25"/>
    <w:rsid w:val="00C67582"/>
    <w:rsid w:val="00C677F9"/>
    <w:rsid w:val="00C67B65"/>
    <w:rsid w:val="00C70198"/>
    <w:rsid w:val="00C705DE"/>
    <w:rsid w:val="00C70750"/>
    <w:rsid w:val="00C70D66"/>
    <w:rsid w:val="00C71544"/>
    <w:rsid w:val="00C71C77"/>
    <w:rsid w:val="00C71D10"/>
    <w:rsid w:val="00C71D84"/>
    <w:rsid w:val="00C72035"/>
    <w:rsid w:val="00C721DE"/>
    <w:rsid w:val="00C727F5"/>
    <w:rsid w:val="00C72988"/>
    <w:rsid w:val="00C729DE"/>
    <w:rsid w:val="00C72D4F"/>
    <w:rsid w:val="00C72D66"/>
    <w:rsid w:val="00C72FCF"/>
    <w:rsid w:val="00C72FFC"/>
    <w:rsid w:val="00C731E8"/>
    <w:rsid w:val="00C738D2"/>
    <w:rsid w:val="00C738EA"/>
    <w:rsid w:val="00C73939"/>
    <w:rsid w:val="00C739A1"/>
    <w:rsid w:val="00C73AB0"/>
    <w:rsid w:val="00C73C8A"/>
    <w:rsid w:val="00C73E9D"/>
    <w:rsid w:val="00C73F8D"/>
    <w:rsid w:val="00C73FE4"/>
    <w:rsid w:val="00C74334"/>
    <w:rsid w:val="00C745B3"/>
    <w:rsid w:val="00C746B7"/>
    <w:rsid w:val="00C74A2C"/>
    <w:rsid w:val="00C75067"/>
    <w:rsid w:val="00C7536F"/>
    <w:rsid w:val="00C75B16"/>
    <w:rsid w:val="00C76328"/>
    <w:rsid w:val="00C763BE"/>
    <w:rsid w:val="00C76603"/>
    <w:rsid w:val="00C76934"/>
    <w:rsid w:val="00C76AD7"/>
    <w:rsid w:val="00C76ADB"/>
    <w:rsid w:val="00C76BE0"/>
    <w:rsid w:val="00C76C8E"/>
    <w:rsid w:val="00C770B0"/>
    <w:rsid w:val="00C772F5"/>
    <w:rsid w:val="00C7769A"/>
    <w:rsid w:val="00C778E3"/>
    <w:rsid w:val="00C779DA"/>
    <w:rsid w:val="00C77A1B"/>
    <w:rsid w:val="00C77C9F"/>
    <w:rsid w:val="00C77E8B"/>
    <w:rsid w:val="00C77FC2"/>
    <w:rsid w:val="00C8003D"/>
    <w:rsid w:val="00C800FD"/>
    <w:rsid w:val="00C80108"/>
    <w:rsid w:val="00C803D9"/>
    <w:rsid w:val="00C805A4"/>
    <w:rsid w:val="00C80693"/>
    <w:rsid w:val="00C8075D"/>
    <w:rsid w:val="00C80786"/>
    <w:rsid w:val="00C8085F"/>
    <w:rsid w:val="00C80E47"/>
    <w:rsid w:val="00C8131B"/>
    <w:rsid w:val="00C81397"/>
    <w:rsid w:val="00C816EB"/>
    <w:rsid w:val="00C8179B"/>
    <w:rsid w:val="00C81C83"/>
    <w:rsid w:val="00C82103"/>
    <w:rsid w:val="00C822C5"/>
    <w:rsid w:val="00C8230D"/>
    <w:rsid w:val="00C823FA"/>
    <w:rsid w:val="00C82450"/>
    <w:rsid w:val="00C824F6"/>
    <w:rsid w:val="00C82642"/>
    <w:rsid w:val="00C827C3"/>
    <w:rsid w:val="00C827EB"/>
    <w:rsid w:val="00C82932"/>
    <w:rsid w:val="00C82EAB"/>
    <w:rsid w:val="00C8307F"/>
    <w:rsid w:val="00C83180"/>
    <w:rsid w:val="00C831D9"/>
    <w:rsid w:val="00C832E2"/>
    <w:rsid w:val="00C83B1F"/>
    <w:rsid w:val="00C83B2F"/>
    <w:rsid w:val="00C83C83"/>
    <w:rsid w:val="00C83DF8"/>
    <w:rsid w:val="00C83F02"/>
    <w:rsid w:val="00C845E5"/>
    <w:rsid w:val="00C84622"/>
    <w:rsid w:val="00C84637"/>
    <w:rsid w:val="00C84A52"/>
    <w:rsid w:val="00C84DAA"/>
    <w:rsid w:val="00C84E01"/>
    <w:rsid w:val="00C84FA2"/>
    <w:rsid w:val="00C8517F"/>
    <w:rsid w:val="00C8522C"/>
    <w:rsid w:val="00C85655"/>
    <w:rsid w:val="00C858FA"/>
    <w:rsid w:val="00C85AB9"/>
    <w:rsid w:val="00C85C0A"/>
    <w:rsid w:val="00C85D97"/>
    <w:rsid w:val="00C86121"/>
    <w:rsid w:val="00C863ED"/>
    <w:rsid w:val="00C86443"/>
    <w:rsid w:val="00C86527"/>
    <w:rsid w:val="00C8699C"/>
    <w:rsid w:val="00C86A26"/>
    <w:rsid w:val="00C86A37"/>
    <w:rsid w:val="00C86A7F"/>
    <w:rsid w:val="00C8703A"/>
    <w:rsid w:val="00C8738D"/>
    <w:rsid w:val="00C8753D"/>
    <w:rsid w:val="00C87739"/>
    <w:rsid w:val="00C879B3"/>
    <w:rsid w:val="00C87AB2"/>
    <w:rsid w:val="00C9036E"/>
    <w:rsid w:val="00C906C4"/>
    <w:rsid w:val="00C90D94"/>
    <w:rsid w:val="00C91153"/>
    <w:rsid w:val="00C919A0"/>
    <w:rsid w:val="00C91BD9"/>
    <w:rsid w:val="00C91C8F"/>
    <w:rsid w:val="00C91D0E"/>
    <w:rsid w:val="00C91DDE"/>
    <w:rsid w:val="00C922B3"/>
    <w:rsid w:val="00C92749"/>
    <w:rsid w:val="00C92989"/>
    <w:rsid w:val="00C92B65"/>
    <w:rsid w:val="00C92BC4"/>
    <w:rsid w:val="00C92C30"/>
    <w:rsid w:val="00C92DFC"/>
    <w:rsid w:val="00C92F46"/>
    <w:rsid w:val="00C932B0"/>
    <w:rsid w:val="00C936F1"/>
    <w:rsid w:val="00C938C2"/>
    <w:rsid w:val="00C93969"/>
    <w:rsid w:val="00C93DD4"/>
    <w:rsid w:val="00C9405A"/>
    <w:rsid w:val="00C940A3"/>
    <w:rsid w:val="00C941A8"/>
    <w:rsid w:val="00C942AB"/>
    <w:rsid w:val="00C942E3"/>
    <w:rsid w:val="00C9441B"/>
    <w:rsid w:val="00C94549"/>
    <w:rsid w:val="00C945BC"/>
    <w:rsid w:val="00C945DD"/>
    <w:rsid w:val="00C9477B"/>
    <w:rsid w:val="00C94C43"/>
    <w:rsid w:val="00C94E06"/>
    <w:rsid w:val="00C950FB"/>
    <w:rsid w:val="00C95216"/>
    <w:rsid w:val="00C95257"/>
    <w:rsid w:val="00C95436"/>
    <w:rsid w:val="00C957A9"/>
    <w:rsid w:val="00C96037"/>
    <w:rsid w:val="00C96091"/>
    <w:rsid w:val="00C9610A"/>
    <w:rsid w:val="00C96479"/>
    <w:rsid w:val="00C9690F"/>
    <w:rsid w:val="00C96DE4"/>
    <w:rsid w:val="00C97642"/>
    <w:rsid w:val="00C978BE"/>
    <w:rsid w:val="00C97937"/>
    <w:rsid w:val="00C979A4"/>
    <w:rsid w:val="00C97E46"/>
    <w:rsid w:val="00CA04D3"/>
    <w:rsid w:val="00CA085D"/>
    <w:rsid w:val="00CA0A9C"/>
    <w:rsid w:val="00CA0DC9"/>
    <w:rsid w:val="00CA0F76"/>
    <w:rsid w:val="00CA0FC0"/>
    <w:rsid w:val="00CA1012"/>
    <w:rsid w:val="00CA112F"/>
    <w:rsid w:val="00CA1149"/>
    <w:rsid w:val="00CA15B1"/>
    <w:rsid w:val="00CA165F"/>
    <w:rsid w:val="00CA1D07"/>
    <w:rsid w:val="00CA1D8F"/>
    <w:rsid w:val="00CA241A"/>
    <w:rsid w:val="00CA254D"/>
    <w:rsid w:val="00CA28EA"/>
    <w:rsid w:val="00CA2C91"/>
    <w:rsid w:val="00CA31E9"/>
    <w:rsid w:val="00CA3424"/>
    <w:rsid w:val="00CA3502"/>
    <w:rsid w:val="00CA391F"/>
    <w:rsid w:val="00CA3A49"/>
    <w:rsid w:val="00CA3C39"/>
    <w:rsid w:val="00CA3CB9"/>
    <w:rsid w:val="00CA43A1"/>
    <w:rsid w:val="00CA49ED"/>
    <w:rsid w:val="00CA4E97"/>
    <w:rsid w:val="00CA5249"/>
    <w:rsid w:val="00CA58CE"/>
    <w:rsid w:val="00CA5A9C"/>
    <w:rsid w:val="00CA5B67"/>
    <w:rsid w:val="00CA5BF6"/>
    <w:rsid w:val="00CA5CC1"/>
    <w:rsid w:val="00CA5FF6"/>
    <w:rsid w:val="00CA63F8"/>
    <w:rsid w:val="00CA64ED"/>
    <w:rsid w:val="00CA68D9"/>
    <w:rsid w:val="00CA68F9"/>
    <w:rsid w:val="00CA6A32"/>
    <w:rsid w:val="00CA6A54"/>
    <w:rsid w:val="00CA6E42"/>
    <w:rsid w:val="00CA6FD2"/>
    <w:rsid w:val="00CA72B3"/>
    <w:rsid w:val="00CA74EE"/>
    <w:rsid w:val="00CA77E7"/>
    <w:rsid w:val="00CA7868"/>
    <w:rsid w:val="00CA78AB"/>
    <w:rsid w:val="00CA7A03"/>
    <w:rsid w:val="00CB01B0"/>
    <w:rsid w:val="00CB01D4"/>
    <w:rsid w:val="00CB045C"/>
    <w:rsid w:val="00CB04B8"/>
    <w:rsid w:val="00CB0D44"/>
    <w:rsid w:val="00CB0E14"/>
    <w:rsid w:val="00CB12DB"/>
    <w:rsid w:val="00CB143C"/>
    <w:rsid w:val="00CB1489"/>
    <w:rsid w:val="00CB18EE"/>
    <w:rsid w:val="00CB1EDC"/>
    <w:rsid w:val="00CB22F8"/>
    <w:rsid w:val="00CB23D1"/>
    <w:rsid w:val="00CB2627"/>
    <w:rsid w:val="00CB2DEC"/>
    <w:rsid w:val="00CB3950"/>
    <w:rsid w:val="00CB3989"/>
    <w:rsid w:val="00CB3C52"/>
    <w:rsid w:val="00CB3E49"/>
    <w:rsid w:val="00CB4028"/>
    <w:rsid w:val="00CB4358"/>
    <w:rsid w:val="00CB4473"/>
    <w:rsid w:val="00CB462C"/>
    <w:rsid w:val="00CB4824"/>
    <w:rsid w:val="00CB488A"/>
    <w:rsid w:val="00CB4944"/>
    <w:rsid w:val="00CB4C67"/>
    <w:rsid w:val="00CB5071"/>
    <w:rsid w:val="00CB5239"/>
    <w:rsid w:val="00CB5451"/>
    <w:rsid w:val="00CB5619"/>
    <w:rsid w:val="00CB56C5"/>
    <w:rsid w:val="00CB5847"/>
    <w:rsid w:val="00CB59D1"/>
    <w:rsid w:val="00CB5B7C"/>
    <w:rsid w:val="00CB5BB1"/>
    <w:rsid w:val="00CB6167"/>
    <w:rsid w:val="00CB62F1"/>
    <w:rsid w:val="00CB6552"/>
    <w:rsid w:val="00CB65CF"/>
    <w:rsid w:val="00CB68A9"/>
    <w:rsid w:val="00CB6B62"/>
    <w:rsid w:val="00CB6CF8"/>
    <w:rsid w:val="00CB6D55"/>
    <w:rsid w:val="00CB6F2B"/>
    <w:rsid w:val="00CB6FD9"/>
    <w:rsid w:val="00CB7342"/>
    <w:rsid w:val="00CB756E"/>
    <w:rsid w:val="00CB7AF8"/>
    <w:rsid w:val="00CB7B1B"/>
    <w:rsid w:val="00CB7B2C"/>
    <w:rsid w:val="00CB7DDF"/>
    <w:rsid w:val="00CC026B"/>
    <w:rsid w:val="00CC0496"/>
    <w:rsid w:val="00CC0691"/>
    <w:rsid w:val="00CC0AAA"/>
    <w:rsid w:val="00CC0C05"/>
    <w:rsid w:val="00CC0D66"/>
    <w:rsid w:val="00CC0D6C"/>
    <w:rsid w:val="00CC0F54"/>
    <w:rsid w:val="00CC0FC8"/>
    <w:rsid w:val="00CC0FDF"/>
    <w:rsid w:val="00CC0FF7"/>
    <w:rsid w:val="00CC11B1"/>
    <w:rsid w:val="00CC1444"/>
    <w:rsid w:val="00CC1472"/>
    <w:rsid w:val="00CC14FB"/>
    <w:rsid w:val="00CC1787"/>
    <w:rsid w:val="00CC1ABC"/>
    <w:rsid w:val="00CC1B9D"/>
    <w:rsid w:val="00CC1D4D"/>
    <w:rsid w:val="00CC24BF"/>
    <w:rsid w:val="00CC293E"/>
    <w:rsid w:val="00CC29CF"/>
    <w:rsid w:val="00CC2EAB"/>
    <w:rsid w:val="00CC2FD8"/>
    <w:rsid w:val="00CC3245"/>
    <w:rsid w:val="00CC373A"/>
    <w:rsid w:val="00CC3BBB"/>
    <w:rsid w:val="00CC3C7A"/>
    <w:rsid w:val="00CC3D0D"/>
    <w:rsid w:val="00CC3DFF"/>
    <w:rsid w:val="00CC3E79"/>
    <w:rsid w:val="00CC41DB"/>
    <w:rsid w:val="00CC437F"/>
    <w:rsid w:val="00CC45E3"/>
    <w:rsid w:val="00CC465B"/>
    <w:rsid w:val="00CC4845"/>
    <w:rsid w:val="00CC4C8D"/>
    <w:rsid w:val="00CC4CFF"/>
    <w:rsid w:val="00CC51BC"/>
    <w:rsid w:val="00CC521B"/>
    <w:rsid w:val="00CC525C"/>
    <w:rsid w:val="00CC54B2"/>
    <w:rsid w:val="00CC5BCF"/>
    <w:rsid w:val="00CC5D01"/>
    <w:rsid w:val="00CC5ED1"/>
    <w:rsid w:val="00CC5EEF"/>
    <w:rsid w:val="00CC5F2D"/>
    <w:rsid w:val="00CC6280"/>
    <w:rsid w:val="00CC65DF"/>
    <w:rsid w:val="00CC6F9F"/>
    <w:rsid w:val="00CC6FA2"/>
    <w:rsid w:val="00CC7262"/>
    <w:rsid w:val="00CC7783"/>
    <w:rsid w:val="00CC7A6E"/>
    <w:rsid w:val="00CC7A9A"/>
    <w:rsid w:val="00CC7C98"/>
    <w:rsid w:val="00CC7FFB"/>
    <w:rsid w:val="00CD00C4"/>
    <w:rsid w:val="00CD036F"/>
    <w:rsid w:val="00CD0D11"/>
    <w:rsid w:val="00CD0D9D"/>
    <w:rsid w:val="00CD0FAC"/>
    <w:rsid w:val="00CD13D4"/>
    <w:rsid w:val="00CD1888"/>
    <w:rsid w:val="00CD1AEA"/>
    <w:rsid w:val="00CD1EBA"/>
    <w:rsid w:val="00CD1EDB"/>
    <w:rsid w:val="00CD23DC"/>
    <w:rsid w:val="00CD2401"/>
    <w:rsid w:val="00CD26E3"/>
    <w:rsid w:val="00CD2746"/>
    <w:rsid w:val="00CD27C9"/>
    <w:rsid w:val="00CD2E51"/>
    <w:rsid w:val="00CD2F0F"/>
    <w:rsid w:val="00CD309F"/>
    <w:rsid w:val="00CD31D0"/>
    <w:rsid w:val="00CD33C4"/>
    <w:rsid w:val="00CD3607"/>
    <w:rsid w:val="00CD3619"/>
    <w:rsid w:val="00CD3823"/>
    <w:rsid w:val="00CD38D3"/>
    <w:rsid w:val="00CD3BCC"/>
    <w:rsid w:val="00CD3EF9"/>
    <w:rsid w:val="00CD3F71"/>
    <w:rsid w:val="00CD4424"/>
    <w:rsid w:val="00CD467E"/>
    <w:rsid w:val="00CD4915"/>
    <w:rsid w:val="00CD4975"/>
    <w:rsid w:val="00CD4B99"/>
    <w:rsid w:val="00CD4C9F"/>
    <w:rsid w:val="00CD5234"/>
    <w:rsid w:val="00CD52EC"/>
    <w:rsid w:val="00CD558B"/>
    <w:rsid w:val="00CD5730"/>
    <w:rsid w:val="00CD57DF"/>
    <w:rsid w:val="00CD5924"/>
    <w:rsid w:val="00CD5B9E"/>
    <w:rsid w:val="00CD5D55"/>
    <w:rsid w:val="00CD613B"/>
    <w:rsid w:val="00CD6600"/>
    <w:rsid w:val="00CD667A"/>
    <w:rsid w:val="00CD6A78"/>
    <w:rsid w:val="00CD6B29"/>
    <w:rsid w:val="00CD6E03"/>
    <w:rsid w:val="00CD7332"/>
    <w:rsid w:val="00CD740C"/>
    <w:rsid w:val="00CD7C29"/>
    <w:rsid w:val="00CD7E87"/>
    <w:rsid w:val="00CE0077"/>
    <w:rsid w:val="00CE0255"/>
    <w:rsid w:val="00CE08E5"/>
    <w:rsid w:val="00CE101E"/>
    <w:rsid w:val="00CE1529"/>
    <w:rsid w:val="00CE17A5"/>
    <w:rsid w:val="00CE1C1F"/>
    <w:rsid w:val="00CE24C5"/>
    <w:rsid w:val="00CE271F"/>
    <w:rsid w:val="00CE2C46"/>
    <w:rsid w:val="00CE2D22"/>
    <w:rsid w:val="00CE2F88"/>
    <w:rsid w:val="00CE356C"/>
    <w:rsid w:val="00CE3661"/>
    <w:rsid w:val="00CE3C16"/>
    <w:rsid w:val="00CE3FC3"/>
    <w:rsid w:val="00CE41E5"/>
    <w:rsid w:val="00CE430D"/>
    <w:rsid w:val="00CE4471"/>
    <w:rsid w:val="00CE44C5"/>
    <w:rsid w:val="00CE4536"/>
    <w:rsid w:val="00CE45D6"/>
    <w:rsid w:val="00CE4824"/>
    <w:rsid w:val="00CE4842"/>
    <w:rsid w:val="00CE4BA6"/>
    <w:rsid w:val="00CE4BC5"/>
    <w:rsid w:val="00CE4BD9"/>
    <w:rsid w:val="00CE568B"/>
    <w:rsid w:val="00CE570B"/>
    <w:rsid w:val="00CE5B53"/>
    <w:rsid w:val="00CE5FD3"/>
    <w:rsid w:val="00CE65F8"/>
    <w:rsid w:val="00CE66AD"/>
    <w:rsid w:val="00CE66ED"/>
    <w:rsid w:val="00CE6715"/>
    <w:rsid w:val="00CE689C"/>
    <w:rsid w:val="00CE6A59"/>
    <w:rsid w:val="00CE6D6D"/>
    <w:rsid w:val="00CE6EB4"/>
    <w:rsid w:val="00CE7187"/>
    <w:rsid w:val="00CE7B0A"/>
    <w:rsid w:val="00CF0756"/>
    <w:rsid w:val="00CF07C7"/>
    <w:rsid w:val="00CF0922"/>
    <w:rsid w:val="00CF0A61"/>
    <w:rsid w:val="00CF0B29"/>
    <w:rsid w:val="00CF0C62"/>
    <w:rsid w:val="00CF11EF"/>
    <w:rsid w:val="00CF12F8"/>
    <w:rsid w:val="00CF19AC"/>
    <w:rsid w:val="00CF1AB3"/>
    <w:rsid w:val="00CF1B45"/>
    <w:rsid w:val="00CF1C3C"/>
    <w:rsid w:val="00CF1C91"/>
    <w:rsid w:val="00CF1DB1"/>
    <w:rsid w:val="00CF1F0A"/>
    <w:rsid w:val="00CF26F4"/>
    <w:rsid w:val="00CF29ED"/>
    <w:rsid w:val="00CF29F4"/>
    <w:rsid w:val="00CF2B7D"/>
    <w:rsid w:val="00CF38B1"/>
    <w:rsid w:val="00CF3926"/>
    <w:rsid w:val="00CF3C93"/>
    <w:rsid w:val="00CF3CAC"/>
    <w:rsid w:val="00CF3DD3"/>
    <w:rsid w:val="00CF4059"/>
    <w:rsid w:val="00CF4071"/>
    <w:rsid w:val="00CF462B"/>
    <w:rsid w:val="00CF474C"/>
    <w:rsid w:val="00CF4A28"/>
    <w:rsid w:val="00CF5350"/>
    <w:rsid w:val="00CF561E"/>
    <w:rsid w:val="00CF59EF"/>
    <w:rsid w:val="00CF614E"/>
    <w:rsid w:val="00CF63E8"/>
    <w:rsid w:val="00CF6520"/>
    <w:rsid w:val="00CF65CD"/>
    <w:rsid w:val="00CF69B4"/>
    <w:rsid w:val="00CF69CE"/>
    <w:rsid w:val="00CF6AAA"/>
    <w:rsid w:val="00CF6E60"/>
    <w:rsid w:val="00CF7212"/>
    <w:rsid w:val="00CF7499"/>
    <w:rsid w:val="00CF7737"/>
    <w:rsid w:val="00CF7818"/>
    <w:rsid w:val="00CF7AE2"/>
    <w:rsid w:val="00CF7B71"/>
    <w:rsid w:val="00D00367"/>
    <w:rsid w:val="00D0050E"/>
    <w:rsid w:val="00D00889"/>
    <w:rsid w:val="00D009A8"/>
    <w:rsid w:val="00D00CC8"/>
    <w:rsid w:val="00D00F7E"/>
    <w:rsid w:val="00D0123D"/>
    <w:rsid w:val="00D01416"/>
    <w:rsid w:val="00D015F3"/>
    <w:rsid w:val="00D019AC"/>
    <w:rsid w:val="00D01BD2"/>
    <w:rsid w:val="00D01E18"/>
    <w:rsid w:val="00D01F7F"/>
    <w:rsid w:val="00D01FF4"/>
    <w:rsid w:val="00D02295"/>
    <w:rsid w:val="00D022AF"/>
    <w:rsid w:val="00D0237B"/>
    <w:rsid w:val="00D024AF"/>
    <w:rsid w:val="00D026BE"/>
    <w:rsid w:val="00D0275B"/>
    <w:rsid w:val="00D027DA"/>
    <w:rsid w:val="00D02B9D"/>
    <w:rsid w:val="00D02BDC"/>
    <w:rsid w:val="00D03157"/>
    <w:rsid w:val="00D03386"/>
    <w:rsid w:val="00D034F4"/>
    <w:rsid w:val="00D0366F"/>
    <w:rsid w:val="00D0371D"/>
    <w:rsid w:val="00D03735"/>
    <w:rsid w:val="00D0373B"/>
    <w:rsid w:val="00D03946"/>
    <w:rsid w:val="00D03A10"/>
    <w:rsid w:val="00D03B12"/>
    <w:rsid w:val="00D03CB1"/>
    <w:rsid w:val="00D03EFB"/>
    <w:rsid w:val="00D03F7C"/>
    <w:rsid w:val="00D04056"/>
    <w:rsid w:val="00D04324"/>
    <w:rsid w:val="00D0436B"/>
    <w:rsid w:val="00D044DD"/>
    <w:rsid w:val="00D044FB"/>
    <w:rsid w:val="00D04660"/>
    <w:rsid w:val="00D047CD"/>
    <w:rsid w:val="00D04CCE"/>
    <w:rsid w:val="00D04EC5"/>
    <w:rsid w:val="00D04F54"/>
    <w:rsid w:val="00D0515D"/>
    <w:rsid w:val="00D051DE"/>
    <w:rsid w:val="00D052B4"/>
    <w:rsid w:val="00D054F4"/>
    <w:rsid w:val="00D0563E"/>
    <w:rsid w:val="00D05859"/>
    <w:rsid w:val="00D0599E"/>
    <w:rsid w:val="00D05ADF"/>
    <w:rsid w:val="00D05EBD"/>
    <w:rsid w:val="00D05F4E"/>
    <w:rsid w:val="00D06188"/>
    <w:rsid w:val="00D063A2"/>
    <w:rsid w:val="00D069EB"/>
    <w:rsid w:val="00D06B1C"/>
    <w:rsid w:val="00D0776E"/>
    <w:rsid w:val="00D07BC8"/>
    <w:rsid w:val="00D07C6C"/>
    <w:rsid w:val="00D07E10"/>
    <w:rsid w:val="00D10088"/>
    <w:rsid w:val="00D103D0"/>
    <w:rsid w:val="00D1044D"/>
    <w:rsid w:val="00D105D7"/>
    <w:rsid w:val="00D1090C"/>
    <w:rsid w:val="00D10B0D"/>
    <w:rsid w:val="00D10BDB"/>
    <w:rsid w:val="00D10CB4"/>
    <w:rsid w:val="00D10DAC"/>
    <w:rsid w:val="00D110FA"/>
    <w:rsid w:val="00D11385"/>
    <w:rsid w:val="00D114C8"/>
    <w:rsid w:val="00D11503"/>
    <w:rsid w:val="00D11A93"/>
    <w:rsid w:val="00D11B6F"/>
    <w:rsid w:val="00D11C26"/>
    <w:rsid w:val="00D11FC1"/>
    <w:rsid w:val="00D126CC"/>
    <w:rsid w:val="00D1275C"/>
    <w:rsid w:val="00D12A1C"/>
    <w:rsid w:val="00D12AB5"/>
    <w:rsid w:val="00D12C1F"/>
    <w:rsid w:val="00D12DAC"/>
    <w:rsid w:val="00D1305B"/>
    <w:rsid w:val="00D134F9"/>
    <w:rsid w:val="00D13865"/>
    <w:rsid w:val="00D13F1E"/>
    <w:rsid w:val="00D13F44"/>
    <w:rsid w:val="00D141EF"/>
    <w:rsid w:val="00D144F9"/>
    <w:rsid w:val="00D14658"/>
    <w:rsid w:val="00D14796"/>
    <w:rsid w:val="00D1480E"/>
    <w:rsid w:val="00D1510B"/>
    <w:rsid w:val="00D15819"/>
    <w:rsid w:val="00D15941"/>
    <w:rsid w:val="00D15B76"/>
    <w:rsid w:val="00D15C71"/>
    <w:rsid w:val="00D15D22"/>
    <w:rsid w:val="00D15F76"/>
    <w:rsid w:val="00D1601E"/>
    <w:rsid w:val="00D1613E"/>
    <w:rsid w:val="00D1629C"/>
    <w:rsid w:val="00D16489"/>
    <w:rsid w:val="00D1661C"/>
    <w:rsid w:val="00D16959"/>
    <w:rsid w:val="00D1696E"/>
    <w:rsid w:val="00D16D7D"/>
    <w:rsid w:val="00D16FA1"/>
    <w:rsid w:val="00D171AA"/>
    <w:rsid w:val="00D171AF"/>
    <w:rsid w:val="00D17990"/>
    <w:rsid w:val="00D17ACB"/>
    <w:rsid w:val="00D17C96"/>
    <w:rsid w:val="00D20077"/>
    <w:rsid w:val="00D20140"/>
    <w:rsid w:val="00D20244"/>
    <w:rsid w:val="00D202B3"/>
    <w:rsid w:val="00D2073B"/>
    <w:rsid w:val="00D20A0B"/>
    <w:rsid w:val="00D20C27"/>
    <w:rsid w:val="00D20DB1"/>
    <w:rsid w:val="00D20F7A"/>
    <w:rsid w:val="00D211AD"/>
    <w:rsid w:val="00D211F1"/>
    <w:rsid w:val="00D21245"/>
    <w:rsid w:val="00D21288"/>
    <w:rsid w:val="00D2166A"/>
    <w:rsid w:val="00D218EE"/>
    <w:rsid w:val="00D2204E"/>
    <w:rsid w:val="00D221A1"/>
    <w:rsid w:val="00D22279"/>
    <w:rsid w:val="00D22490"/>
    <w:rsid w:val="00D22617"/>
    <w:rsid w:val="00D22727"/>
    <w:rsid w:val="00D22D9B"/>
    <w:rsid w:val="00D22DD7"/>
    <w:rsid w:val="00D22E22"/>
    <w:rsid w:val="00D231D1"/>
    <w:rsid w:val="00D23354"/>
    <w:rsid w:val="00D23445"/>
    <w:rsid w:val="00D234BA"/>
    <w:rsid w:val="00D23504"/>
    <w:rsid w:val="00D237C9"/>
    <w:rsid w:val="00D23B2A"/>
    <w:rsid w:val="00D24573"/>
    <w:rsid w:val="00D2473B"/>
    <w:rsid w:val="00D24851"/>
    <w:rsid w:val="00D24897"/>
    <w:rsid w:val="00D24F23"/>
    <w:rsid w:val="00D252E4"/>
    <w:rsid w:val="00D25AE1"/>
    <w:rsid w:val="00D25E7F"/>
    <w:rsid w:val="00D26355"/>
    <w:rsid w:val="00D26366"/>
    <w:rsid w:val="00D26496"/>
    <w:rsid w:val="00D26538"/>
    <w:rsid w:val="00D2657A"/>
    <w:rsid w:val="00D26890"/>
    <w:rsid w:val="00D26B65"/>
    <w:rsid w:val="00D26B84"/>
    <w:rsid w:val="00D26EB7"/>
    <w:rsid w:val="00D2720B"/>
    <w:rsid w:val="00D27491"/>
    <w:rsid w:val="00D27638"/>
    <w:rsid w:val="00D27EF3"/>
    <w:rsid w:val="00D27FCE"/>
    <w:rsid w:val="00D30243"/>
    <w:rsid w:val="00D3077C"/>
    <w:rsid w:val="00D3079F"/>
    <w:rsid w:val="00D30852"/>
    <w:rsid w:val="00D308D9"/>
    <w:rsid w:val="00D30BCB"/>
    <w:rsid w:val="00D30C44"/>
    <w:rsid w:val="00D30D38"/>
    <w:rsid w:val="00D30DD9"/>
    <w:rsid w:val="00D30E08"/>
    <w:rsid w:val="00D31146"/>
    <w:rsid w:val="00D31BC2"/>
    <w:rsid w:val="00D31C18"/>
    <w:rsid w:val="00D3221B"/>
    <w:rsid w:val="00D32228"/>
    <w:rsid w:val="00D323EA"/>
    <w:rsid w:val="00D3275B"/>
    <w:rsid w:val="00D3283C"/>
    <w:rsid w:val="00D329AA"/>
    <w:rsid w:val="00D3357B"/>
    <w:rsid w:val="00D337EA"/>
    <w:rsid w:val="00D3381B"/>
    <w:rsid w:val="00D34026"/>
    <w:rsid w:val="00D34404"/>
    <w:rsid w:val="00D346B4"/>
    <w:rsid w:val="00D348A7"/>
    <w:rsid w:val="00D3497F"/>
    <w:rsid w:val="00D349D1"/>
    <w:rsid w:val="00D34B36"/>
    <w:rsid w:val="00D34CAE"/>
    <w:rsid w:val="00D34CB1"/>
    <w:rsid w:val="00D34FB6"/>
    <w:rsid w:val="00D35422"/>
    <w:rsid w:val="00D356B6"/>
    <w:rsid w:val="00D358F4"/>
    <w:rsid w:val="00D359C9"/>
    <w:rsid w:val="00D35A55"/>
    <w:rsid w:val="00D35AE2"/>
    <w:rsid w:val="00D35BA9"/>
    <w:rsid w:val="00D35C98"/>
    <w:rsid w:val="00D35F57"/>
    <w:rsid w:val="00D36149"/>
    <w:rsid w:val="00D36297"/>
    <w:rsid w:val="00D36608"/>
    <w:rsid w:val="00D36A4E"/>
    <w:rsid w:val="00D36B59"/>
    <w:rsid w:val="00D36EDA"/>
    <w:rsid w:val="00D36F4A"/>
    <w:rsid w:val="00D37058"/>
    <w:rsid w:val="00D374EB"/>
    <w:rsid w:val="00D37777"/>
    <w:rsid w:val="00D37883"/>
    <w:rsid w:val="00D3788B"/>
    <w:rsid w:val="00D379FF"/>
    <w:rsid w:val="00D37AC1"/>
    <w:rsid w:val="00D37C4F"/>
    <w:rsid w:val="00D37FCC"/>
    <w:rsid w:val="00D40401"/>
    <w:rsid w:val="00D406DE"/>
    <w:rsid w:val="00D409EA"/>
    <w:rsid w:val="00D40A46"/>
    <w:rsid w:val="00D40ABA"/>
    <w:rsid w:val="00D40DFE"/>
    <w:rsid w:val="00D410F7"/>
    <w:rsid w:val="00D418C5"/>
    <w:rsid w:val="00D41937"/>
    <w:rsid w:val="00D41A5E"/>
    <w:rsid w:val="00D41FEB"/>
    <w:rsid w:val="00D420EE"/>
    <w:rsid w:val="00D4229E"/>
    <w:rsid w:val="00D422CA"/>
    <w:rsid w:val="00D422D7"/>
    <w:rsid w:val="00D4236F"/>
    <w:rsid w:val="00D42C2D"/>
    <w:rsid w:val="00D42D04"/>
    <w:rsid w:val="00D42D73"/>
    <w:rsid w:val="00D42E6E"/>
    <w:rsid w:val="00D430C7"/>
    <w:rsid w:val="00D434E0"/>
    <w:rsid w:val="00D4372C"/>
    <w:rsid w:val="00D438B9"/>
    <w:rsid w:val="00D43E7A"/>
    <w:rsid w:val="00D440FE"/>
    <w:rsid w:val="00D4416F"/>
    <w:rsid w:val="00D449E1"/>
    <w:rsid w:val="00D454B2"/>
    <w:rsid w:val="00D45561"/>
    <w:rsid w:val="00D455E8"/>
    <w:rsid w:val="00D456C7"/>
    <w:rsid w:val="00D45B8B"/>
    <w:rsid w:val="00D45C96"/>
    <w:rsid w:val="00D462E7"/>
    <w:rsid w:val="00D46CD8"/>
    <w:rsid w:val="00D46DCD"/>
    <w:rsid w:val="00D46E36"/>
    <w:rsid w:val="00D47626"/>
    <w:rsid w:val="00D477F8"/>
    <w:rsid w:val="00D5000B"/>
    <w:rsid w:val="00D5048B"/>
    <w:rsid w:val="00D50548"/>
    <w:rsid w:val="00D50779"/>
    <w:rsid w:val="00D50C55"/>
    <w:rsid w:val="00D51063"/>
    <w:rsid w:val="00D51317"/>
    <w:rsid w:val="00D514C5"/>
    <w:rsid w:val="00D51552"/>
    <w:rsid w:val="00D518B2"/>
    <w:rsid w:val="00D51A0D"/>
    <w:rsid w:val="00D51A53"/>
    <w:rsid w:val="00D51A61"/>
    <w:rsid w:val="00D51B6A"/>
    <w:rsid w:val="00D51D4A"/>
    <w:rsid w:val="00D51DB0"/>
    <w:rsid w:val="00D52459"/>
    <w:rsid w:val="00D52724"/>
    <w:rsid w:val="00D52BDE"/>
    <w:rsid w:val="00D52CC4"/>
    <w:rsid w:val="00D52DBD"/>
    <w:rsid w:val="00D52DEF"/>
    <w:rsid w:val="00D53037"/>
    <w:rsid w:val="00D533FA"/>
    <w:rsid w:val="00D53580"/>
    <w:rsid w:val="00D5367E"/>
    <w:rsid w:val="00D53834"/>
    <w:rsid w:val="00D53D32"/>
    <w:rsid w:val="00D5435D"/>
    <w:rsid w:val="00D543AD"/>
    <w:rsid w:val="00D544B2"/>
    <w:rsid w:val="00D545E7"/>
    <w:rsid w:val="00D54671"/>
    <w:rsid w:val="00D54694"/>
    <w:rsid w:val="00D548A2"/>
    <w:rsid w:val="00D5513A"/>
    <w:rsid w:val="00D5519A"/>
    <w:rsid w:val="00D55201"/>
    <w:rsid w:val="00D552C2"/>
    <w:rsid w:val="00D55380"/>
    <w:rsid w:val="00D553DA"/>
    <w:rsid w:val="00D55454"/>
    <w:rsid w:val="00D55649"/>
    <w:rsid w:val="00D55B36"/>
    <w:rsid w:val="00D56351"/>
    <w:rsid w:val="00D564B8"/>
    <w:rsid w:val="00D56645"/>
    <w:rsid w:val="00D566DC"/>
    <w:rsid w:val="00D56911"/>
    <w:rsid w:val="00D56C61"/>
    <w:rsid w:val="00D56C9F"/>
    <w:rsid w:val="00D56CDD"/>
    <w:rsid w:val="00D56E05"/>
    <w:rsid w:val="00D5703F"/>
    <w:rsid w:val="00D570DF"/>
    <w:rsid w:val="00D57248"/>
    <w:rsid w:val="00D572EB"/>
    <w:rsid w:val="00D574F9"/>
    <w:rsid w:val="00D57702"/>
    <w:rsid w:val="00D57718"/>
    <w:rsid w:val="00D5775E"/>
    <w:rsid w:val="00D577D1"/>
    <w:rsid w:val="00D578AD"/>
    <w:rsid w:val="00D57C0F"/>
    <w:rsid w:val="00D57F69"/>
    <w:rsid w:val="00D6036C"/>
    <w:rsid w:val="00D60A44"/>
    <w:rsid w:val="00D60BC7"/>
    <w:rsid w:val="00D60C17"/>
    <w:rsid w:val="00D60CAF"/>
    <w:rsid w:val="00D60E5C"/>
    <w:rsid w:val="00D6117E"/>
    <w:rsid w:val="00D61603"/>
    <w:rsid w:val="00D61827"/>
    <w:rsid w:val="00D61F41"/>
    <w:rsid w:val="00D621CA"/>
    <w:rsid w:val="00D6222A"/>
    <w:rsid w:val="00D6227E"/>
    <w:rsid w:val="00D62282"/>
    <w:rsid w:val="00D62499"/>
    <w:rsid w:val="00D62622"/>
    <w:rsid w:val="00D6263F"/>
    <w:rsid w:val="00D62C77"/>
    <w:rsid w:val="00D62CB2"/>
    <w:rsid w:val="00D62D17"/>
    <w:rsid w:val="00D62DA7"/>
    <w:rsid w:val="00D62DF7"/>
    <w:rsid w:val="00D62F82"/>
    <w:rsid w:val="00D63053"/>
    <w:rsid w:val="00D6321F"/>
    <w:rsid w:val="00D633E3"/>
    <w:rsid w:val="00D63CC4"/>
    <w:rsid w:val="00D6424C"/>
    <w:rsid w:val="00D64305"/>
    <w:rsid w:val="00D64466"/>
    <w:rsid w:val="00D644D2"/>
    <w:rsid w:val="00D64757"/>
    <w:rsid w:val="00D64CBA"/>
    <w:rsid w:val="00D64CD5"/>
    <w:rsid w:val="00D65010"/>
    <w:rsid w:val="00D65DA8"/>
    <w:rsid w:val="00D65F21"/>
    <w:rsid w:val="00D65F30"/>
    <w:rsid w:val="00D66068"/>
    <w:rsid w:val="00D6623F"/>
    <w:rsid w:val="00D666B6"/>
    <w:rsid w:val="00D668F9"/>
    <w:rsid w:val="00D66A1F"/>
    <w:rsid w:val="00D66C16"/>
    <w:rsid w:val="00D66D2B"/>
    <w:rsid w:val="00D6752C"/>
    <w:rsid w:val="00D67587"/>
    <w:rsid w:val="00D67619"/>
    <w:rsid w:val="00D679A6"/>
    <w:rsid w:val="00D679DE"/>
    <w:rsid w:val="00D67C3B"/>
    <w:rsid w:val="00D67CE8"/>
    <w:rsid w:val="00D67DCE"/>
    <w:rsid w:val="00D70398"/>
    <w:rsid w:val="00D70433"/>
    <w:rsid w:val="00D70769"/>
    <w:rsid w:val="00D7081E"/>
    <w:rsid w:val="00D70F60"/>
    <w:rsid w:val="00D7112F"/>
    <w:rsid w:val="00D711D0"/>
    <w:rsid w:val="00D7141A"/>
    <w:rsid w:val="00D71831"/>
    <w:rsid w:val="00D71991"/>
    <w:rsid w:val="00D71BE8"/>
    <w:rsid w:val="00D72144"/>
    <w:rsid w:val="00D722B6"/>
    <w:rsid w:val="00D726E8"/>
    <w:rsid w:val="00D726E9"/>
    <w:rsid w:val="00D72DE1"/>
    <w:rsid w:val="00D73112"/>
    <w:rsid w:val="00D732F6"/>
    <w:rsid w:val="00D73A1D"/>
    <w:rsid w:val="00D73F64"/>
    <w:rsid w:val="00D740D9"/>
    <w:rsid w:val="00D7417A"/>
    <w:rsid w:val="00D742BB"/>
    <w:rsid w:val="00D74314"/>
    <w:rsid w:val="00D743B6"/>
    <w:rsid w:val="00D7470B"/>
    <w:rsid w:val="00D7472B"/>
    <w:rsid w:val="00D74957"/>
    <w:rsid w:val="00D74D0D"/>
    <w:rsid w:val="00D74DA9"/>
    <w:rsid w:val="00D751B1"/>
    <w:rsid w:val="00D753A6"/>
    <w:rsid w:val="00D757FC"/>
    <w:rsid w:val="00D759C0"/>
    <w:rsid w:val="00D75A70"/>
    <w:rsid w:val="00D75C16"/>
    <w:rsid w:val="00D7605D"/>
    <w:rsid w:val="00D760B1"/>
    <w:rsid w:val="00D7618E"/>
    <w:rsid w:val="00D7620B"/>
    <w:rsid w:val="00D76248"/>
    <w:rsid w:val="00D7664D"/>
    <w:rsid w:val="00D766F9"/>
    <w:rsid w:val="00D769B5"/>
    <w:rsid w:val="00D76BCB"/>
    <w:rsid w:val="00D76E24"/>
    <w:rsid w:val="00D7788F"/>
    <w:rsid w:val="00D77D21"/>
    <w:rsid w:val="00D77D2C"/>
    <w:rsid w:val="00D77DA7"/>
    <w:rsid w:val="00D77F94"/>
    <w:rsid w:val="00D80059"/>
    <w:rsid w:val="00D8076B"/>
    <w:rsid w:val="00D80804"/>
    <w:rsid w:val="00D808CA"/>
    <w:rsid w:val="00D808EC"/>
    <w:rsid w:val="00D8094B"/>
    <w:rsid w:val="00D81179"/>
    <w:rsid w:val="00D81406"/>
    <w:rsid w:val="00D8153B"/>
    <w:rsid w:val="00D8187C"/>
    <w:rsid w:val="00D818D5"/>
    <w:rsid w:val="00D819A6"/>
    <w:rsid w:val="00D81B3B"/>
    <w:rsid w:val="00D81D39"/>
    <w:rsid w:val="00D82257"/>
    <w:rsid w:val="00D82424"/>
    <w:rsid w:val="00D82859"/>
    <w:rsid w:val="00D828EE"/>
    <w:rsid w:val="00D828FE"/>
    <w:rsid w:val="00D82BF4"/>
    <w:rsid w:val="00D82DB0"/>
    <w:rsid w:val="00D82F08"/>
    <w:rsid w:val="00D84052"/>
    <w:rsid w:val="00D84113"/>
    <w:rsid w:val="00D84423"/>
    <w:rsid w:val="00D84464"/>
    <w:rsid w:val="00D84599"/>
    <w:rsid w:val="00D84B37"/>
    <w:rsid w:val="00D84B46"/>
    <w:rsid w:val="00D84B65"/>
    <w:rsid w:val="00D84BEA"/>
    <w:rsid w:val="00D85560"/>
    <w:rsid w:val="00D85EC2"/>
    <w:rsid w:val="00D86132"/>
    <w:rsid w:val="00D86379"/>
    <w:rsid w:val="00D86994"/>
    <w:rsid w:val="00D86FBD"/>
    <w:rsid w:val="00D86FF3"/>
    <w:rsid w:val="00D87788"/>
    <w:rsid w:val="00D879F7"/>
    <w:rsid w:val="00D90277"/>
    <w:rsid w:val="00D903BB"/>
    <w:rsid w:val="00D903D3"/>
    <w:rsid w:val="00D90426"/>
    <w:rsid w:val="00D90C07"/>
    <w:rsid w:val="00D90E92"/>
    <w:rsid w:val="00D91108"/>
    <w:rsid w:val="00D91165"/>
    <w:rsid w:val="00D91336"/>
    <w:rsid w:val="00D913E4"/>
    <w:rsid w:val="00D917AF"/>
    <w:rsid w:val="00D91A62"/>
    <w:rsid w:val="00D92298"/>
    <w:rsid w:val="00D9232C"/>
    <w:rsid w:val="00D92425"/>
    <w:rsid w:val="00D925DA"/>
    <w:rsid w:val="00D92AE8"/>
    <w:rsid w:val="00D92D85"/>
    <w:rsid w:val="00D92DC5"/>
    <w:rsid w:val="00D92E2E"/>
    <w:rsid w:val="00D93325"/>
    <w:rsid w:val="00D93374"/>
    <w:rsid w:val="00D93513"/>
    <w:rsid w:val="00D93616"/>
    <w:rsid w:val="00D93A3E"/>
    <w:rsid w:val="00D94459"/>
    <w:rsid w:val="00D94F12"/>
    <w:rsid w:val="00D9508E"/>
    <w:rsid w:val="00D9548B"/>
    <w:rsid w:val="00D95574"/>
    <w:rsid w:val="00D9571F"/>
    <w:rsid w:val="00D95CDF"/>
    <w:rsid w:val="00D95EE4"/>
    <w:rsid w:val="00D962E7"/>
    <w:rsid w:val="00D969DE"/>
    <w:rsid w:val="00D96C1F"/>
    <w:rsid w:val="00D96D86"/>
    <w:rsid w:val="00D96EAA"/>
    <w:rsid w:val="00D96FAE"/>
    <w:rsid w:val="00D9724F"/>
    <w:rsid w:val="00D97432"/>
    <w:rsid w:val="00D974DE"/>
    <w:rsid w:val="00D97555"/>
    <w:rsid w:val="00D976A3"/>
    <w:rsid w:val="00D979AC"/>
    <w:rsid w:val="00D97C9F"/>
    <w:rsid w:val="00D97E51"/>
    <w:rsid w:val="00DA02F2"/>
    <w:rsid w:val="00DA062F"/>
    <w:rsid w:val="00DA0667"/>
    <w:rsid w:val="00DA07A5"/>
    <w:rsid w:val="00DA0931"/>
    <w:rsid w:val="00DA0C90"/>
    <w:rsid w:val="00DA106C"/>
    <w:rsid w:val="00DA11C6"/>
    <w:rsid w:val="00DA1295"/>
    <w:rsid w:val="00DA1518"/>
    <w:rsid w:val="00DA1A6A"/>
    <w:rsid w:val="00DA1A87"/>
    <w:rsid w:val="00DA213F"/>
    <w:rsid w:val="00DA2554"/>
    <w:rsid w:val="00DA27BE"/>
    <w:rsid w:val="00DA2A32"/>
    <w:rsid w:val="00DA2CF5"/>
    <w:rsid w:val="00DA3BE0"/>
    <w:rsid w:val="00DA41EC"/>
    <w:rsid w:val="00DA54E2"/>
    <w:rsid w:val="00DA55F2"/>
    <w:rsid w:val="00DA5B80"/>
    <w:rsid w:val="00DA5F20"/>
    <w:rsid w:val="00DA619E"/>
    <w:rsid w:val="00DA6517"/>
    <w:rsid w:val="00DA6826"/>
    <w:rsid w:val="00DA6A73"/>
    <w:rsid w:val="00DA6BC3"/>
    <w:rsid w:val="00DA6E45"/>
    <w:rsid w:val="00DA7171"/>
    <w:rsid w:val="00DA72FD"/>
    <w:rsid w:val="00DA7382"/>
    <w:rsid w:val="00DA7408"/>
    <w:rsid w:val="00DA7656"/>
    <w:rsid w:val="00DA771A"/>
    <w:rsid w:val="00DA7737"/>
    <w:rsid w:val="00DB0519"/>
    <w:rsid w:val="00DB0751"/>
    <w:rsid w:val="00DB0771"/>
    <w:rsid w:val="00DB08FD"/>
    <w:rsid w:val="00DB0998"/>
    <w:rsid w:val="00DB0EB1"/>
    <w:rsid w:val="00DB1184"/>
    <w:rsid w:val="00DB15F8"/>
    <w:rsid w:val="00DB1854"/>
    <w:rsid w:val="00DB2075"/>
    <w:rsid w:val="00DB21AF"/>
    <w:rsid w:val="00DB228A"/>
    <w:rsid w:val="00DB2A2C"/>
    <w:rsid w:val="00DB30DE"/>
    <w:rsid w:val="00DB31FA"/>
    <w:rsid w:val="00DB323C"/>
    <w:rsid w:val="00DB3299"/>
    <w:rsid w:val="00DB38ED"/>
    <w:rsid w:val="00DB3993"/>
    <w:rsid w:val="00DB3C26"/>
    <w:rsid w:val="00DB3EC0"/>
    <w:rsid w:val="00DB40AC"/>
    <w:rsid w:val="00DB460A"/>
    <w:rsid w:val="00DB4737"/>
    <w:rsid w:val="00DB4C41"/>
    <w:rsid w:val="00DB4D3F"/>
    <w:rsid w:val="00DB4E0E"/>
    <w:rsid w:val="00DB525D"/>
    <w:rsid w:val="00DB54EE"/>
    <w:rsid w:val="00DB55B9"/>
    <w:rsid w:val="00DB57B8"/>
    <w:rsid w:val="00DB5855"/>
    <w:rsid w:val="00DB585A"/>
    <w:rsid w:val="00DB59AF"/>
    <w:rsid w:val="00DB5BE1"/>
    <w:rsid w:val="00DB5E5A"/>
    <w:rsid w:val="00DB5F34"/>
    <w:rsid w:val="00DB654B"/>
    <w:rsid w:val="00DB69AF"/>
    <w:rsid w:val="00DB6BCD"/>
    <w:rsid w:val="00DB6EE5"/>
    <w:rsid w:val="00DB715C"/>
    <w:rsid w:val="00DB7376"/>
    <w:rsid w:val="00DB754E"/>
    <w:rsid w:val="00DB76CD"/>
    <w:rsid w:val="00DB7836"/>
    <w:rsid w:val="00DB787B"/>
    <w:rsid w:val="00DC00CF"/>
    <w:rsid w:val="00DC0189"/>
    <w:rsid w:val="00DC069F"/>
    <w:rsid w:val="00DC0DF7"/>
    <w:rsid w:val="00DC0DF9"/>
    <w:rsid w:val="00DC1777"/>
    <w:rsid w:val="00DC1C59"/>
    <w:rsid w:val="00DC1E50"/>
    <w:rsid w:val="00DC2413"/>
    <w:rsid w:val="00DC2AE9"/>
    <w:rsid w:val="00DC3084"/>
    <w:rsid w:val="00DC31E2"/>
    <w:rsid w:val="00DC340E"/>
    <w:rsid w:val="00DC3525"/>
    <w:rsid w:val="00DC3676"/>
    <w:rsid w:val="00DC38B1"/>
    <w:rsid w:val="00DC3CE7"/>
    <w:rsid w:val="00DC41C8"/>
    <w:rsid w:val="00DC42E7"/>
    <w:rsid w:val="00DC43A7"/>
    <w:rsid w:val="00DC47B7"/>
    <w:rsid w:val="00DC4979"/>
    <w:rsid w:val="00DC4B0C"/>
    <w:rsid w:val="00DC5152"/>
    <w:rsid w:val="00DC54D8"/>
    <w:rsid w:val="00DC5857"/>
    <w:rsid w:val="00DC5BCF"/>
    <w:rsid w:val="00DC5D23"/>
    <w:rsid w:val="00DC60CB"/>
    <w:rsid w:val="00DC650D"/>
    <w:rsid w:val="00DC6511"/>
    <w:rsid w:val="00DC66A0"/>
    <w:rsid w:val="00DC67AF"/>
    <w:rsid w:val="00DC67E4"/>
    <w:rsid w:val="00DC6B84"/>
    <w:rsid w:val="00DC708B"/>
    <w:rsid w:val="00DC70AA"/>
    <w:rsid w:val="00DC71B3"/>
    <w:rsid w:val="00DC739A"/>
    <w:rsid w:val="00DC74EB"/>
    <w:rsid w:val="00DC7662"/>
    <w:rsid w:val="00DC7BF0"/>
    <w:rsid w:val="00DC7CB7"/>
    <w:rsid w:val="00DC7EED"/>
    <w:rsid w:val="00DD02C0"/>
    <w:rsid w:val="00DD0BD3"/>
    <w:rsid w:val="00DD0C11"/>
    <w:rsid w:val="00DD0D3A"/>
    <w:rsid w:val="00DD0EDB"/>
    <w:rsid w:val="00DD0FD2"/>
    <w:rsid w:val="00DD0FED"/>
    <w:rsid w:val="00DD1B45"/>
    <w:rsid w:val="00DD1E62"/>
    <w:rsid w:val="00DD22D5"/>
    <w:rsid w:val="00DD29DC"/>
    <w:rsid w:val="00DD2A78"/>
    <w:rsid w:val="00DD2AD8"/>
    <w:rsid w:val="00DD2CB2"/>
    <w:rsid w:val="00DD35F7"/>
    <w:rsid w:val="00DD36D1"/>
    <w:rsid w:val="00DD3C34"/>
    <w:rsid w:val="00DD3C5B"/>
    <w:rsid w:val="00DD3F02"/>
    <w:rsid w:val="00DD4584"/>
    <w:rsid w:val="00DD478B"/>
    <w:rsid w:val="00DD4BDF"/>
    <w:rsid w:val="00DD4C2F"/>
    <w:rsid w:val="00DD4E77"/>
    <w:rsid w:val="00DD4E93"/>
    <w:rsid w:val="00DD4F5E"/>
    <w:rsid w:val="00DD4F8F"/>
    <w:rsid w:val="00DD52E3"/>
    <w:rsid w:val="00DD553E"/>
    <w:rsid w:val="00DD5BBB"/>
    <w:rsid w:val="00DD5C28"/>
    <w:rsid w:val="00DD5F65"/>
    <w:rsid w:val="00DD5FE9"/>
    <w:rsid w:val="00DD60A2"/>
    <w:rsid w:val="00DD674A"/>
    <w:rsid w:val="00DD684F"/>
    <w:rsid w:val="00DD6C18"/>
    <w:rsid w:val="00DD6FA7"/>
    <w:rsid w:val="00DD73EA"/>
    <w:rsid w:val="00DD7DBF"/>
    <w:rsid w:val="00DD7FB4"/>
    <w:rsid w:val="00DD7FCD"/>
    <w:rsid w:val="00DE01E1"/>
    <w:rsid w:val="00DE02D9"/>
    <w:rsid w:val="00DE0448"/>
    <w:rsid w:val="00DE09D9"/>
    <w:rsid w:val="00DE0A7D"/>
    <w:rsid w:val="00DE0AC3"/>
    <w:rsid w:val="00DE0E73"/>
    <w:rsid w:val="00DE0ED3"/>
    <w:rsid w:val="00DE10D8"/>
    <w:rsid w:val="00DE144F"/>
    <w:rsid w:val="00DE166B"/>
    <w:rsid w:val="00DE1741"/>
    <w:rsid w:val="00DE1B44"/>
    <w:rsid w:val="00DE1C54"/>
    <w:rsid w:val="00DE1D51"/>
    <w:rsid w:val="00DE1FE6"/>
    <w:rsid w:val="00DE2037"/>
    <w:rsid w:val="00DE230A"/>
    <w:rsid w:val="00DE2634"/>
    <w:rsid w:val="00DE27C8"/>
    <w:rsid w:val="00DE2822"/>
    <w:rsid w:val="00DE2DD1"/>
    <w:rsid w:val="00DE3006"/>
    <w:rsid w:val="00DE30A8"/>
    <w:rsid w:val="00DE3499"/>
    <w:rsid w:val="00DE3602"/>
    <w:rsid w:val="00DE381D"/>
    <w:rsid w:val="00DE3836"/>
    <w:rsid w:val="00DE392E"/>
    <w:rsid w:val="00DE3E3F"/>
    <w:rsid w:val="00DE4571"/>
    <w:rsid w:val="00DE488E"/>
    <w:rsid w:val="00DE49F6"/>
    <w:rsid w:val="00DE4ABD"/>
    <w:rsid w:val="00DE4AF9"/>
    <w:rsid w:val="00DE4BB3"/>
    <w:rsid w:val="00DE4C2A"/>
    <w:rsid w:val="00DE5127"/>
    <w:rsid w:val="00DE5304"/>
    <w:rsid w:val="00DE5456"/>
    <w:rsid w:val="00DE5C39"/>
    <w:rsid w:val="00DE612B"/>
    <w:rsid w:val="00DE639F"/>
    <w:rsid w:val="00DE63F9"/>
    <w:rsid w:val="00DE6506"/>
    <w:rsid w:val="00DE6742"/>
    <w:rsid w:val="00DE6A86"/>
    <w:rsid w:val="00DE6AC6"/>
    <w:rsid w:val="00DE6B6A"/>
    <w:rsid w:val="00DE6EA4"/>
    <w:rsid w:val="00DE7026"/>
    <w:rsid w:val="00DE7DDF"/>
    <w:rsid w:val="00DF0147"/>
    <w:rsid w:val="00DF040F"/>
    <w:rsid w:val="00DF0480"/>
    <w:rsid w:val="00DF06B8"/>
    <w:rsid w:val="00DF0AE5"/>
    <w:rsid w:val="00DF0AEE"/>
    <w:rsid w:val="00DF0BDD"/>
    <w:rsid w:val="00DF0D8E"/>
    <w:rsid w:val="00DF1A83"/>
    <w:rsid w:val="00DF1E85"/>
    <w:rsid w:val="00DF1F4F"/>
    <w:rsid w:val="00DF2389"/>
    <w:rsid w:val="00DF238C"/>
    <w:rsid w:val="00DF2DC0"/>
    <w:rsid w:val="00DF2ECF"/>
    <w:rsid w:val="00DF3115"/>
    <w:rsid w:val="00DF356E"/>
    <w:rsid w:val="00DF38BF"/>
    <w:rsid w:val="00DF3FDE"/>
    <w:rsid w:val="00DF402A"/>
    <w:rsid w:val="00DF410D"/>
    <w:rsid w:val="00DF4393"/>
    <w:rsid w:val="00DF465E"/>
    <w:rsid w:val="00DF469C"/>
    <w:rsid w:val="00DF4723"/>
    <w:rsid w:val="00DF4A84"/>
    <w:rsid w:val="00DF4E1F"/>
    <w:rsid w:val="00DF4F03"/>
    <w:rsid w:val="00DF5482"/>
    <w:rsid w:val="00DF6126"/>
    <w:rsid w:val="00DF61A8"/>
    <w:rsid w:val="00DF61EC"/>
    <w:rsid w:val="00DF64AA"/>
    <w:rsid w:val="00DF65A1"/>
    <w:rsid w:val="00DF692F"/>
    <w:rsid w:val="00DF6BF2"/>
    <w:rsid w:val="00DF6CB5"/>
    <w:rsid w:val="00DF6DA0"/>
    <w:rsid w:val="00DF6F9B"/>
    <w:rsid w:val="00DF7175"/>
    <w:rsid w:val="00DF71DB"/>
    <w:rsid w:val="00DF73CF"/>
    <w:rsid w:val="00DF7823"/>
    <w:rsid w:val="00E00518"/>
    <w:rsid w:val="00E00607"/>
    <w:rsid w:val="00E007FE"/>
    <w:rsid w:val="00E00A53"/>
    <w:rsid w:val="00E00B6F"/>
    <w:rsid w:val="00E00C39"/>
    <w:rsid w:val="00E010C1"/>
    <w:rsid w:val="00E021E3"/>
    <w:rsid w:val="00E0308E"/>
    <w:rsid w:val="00E031D9"/>
    <w:rsid w:val="00E03630"/>
    <w:rsid w:val="00E03C54"/>
    <w:rsid w:val="00E03C69"/>
    <w:rsid w:val="00E03EEB"/>
    <w:rsid w:val="00E04196"/>
    <w:rsid w:val="00E0429F"/>
    <w:rsid w:val="00E04382"/>
    <w:rsid w:val="00E04447"/>
    <w:rsid w:val="00E04485"/>
    <w:rsid w:val="00E045AE"/>
    <w:rsid w:val="00E045F5"/>
    <w:rsid w:val="00E04B03"/>
    <w:rsid w:val="00E0516D"/>
    <w:rsid w:val="00E05534"/>
    <w:rsid w:val="00E056E7"/>
    <w:rsid w:val="00E057BB"/>
    <w:rsid w:val="00E05820"/>
    <w:rsid w:val="00E05A94"/>
    <w:rsid w:val="00E05F88"/>
    <w:rsid w:val="00E06240"/>
    <w:rsid w:val="00E063D7"/>
    <w:rsid w:val="00E06970"/>
    <w:rsid w:val="00E070E4"/>
    <w:rsid w:val="00E0722D"/>
    <w:rsid w:val="00E072DE"/>
    <w:rsid w:val="00E07305"/>
    <w:rsid w:val="00E07619"/>
    <w:rsid w:val="00E07652"/>
    <w:rsid w:val="00E076D9"/>
    <w:rsid w:val="00E077CA"/>
    <w:rsid w:val="00E079CA"/>
    <w:rsid w:val="00E07A02"/>
    <w:rsid w:val="00E07BDA"/>
    <w:rsid w:val="00E07D86"/>
    <w:rsid w:val="00E105CB"/>
    <w:rsid w:val="00E10ADE"/>
    <w:rsid w:val="00E10BD1"/>
    <w:rsid w:val="00E10BFD"/>
    <w:rsid w:val="00E10ED0"/>
    <w:rsid w:val="00E11478"/>
    <w:rsid w:val="00E115FD"/>
    <w:rsid w:val="00E1167F"/>
    <w:rsid w:val="00E11747"/>
    <w:rsid w:val="00E118D1"/>
    <w:rsid w:val="00E11937"/>
    <w:rsid w:val="00E11B25"/>
    <w:rsid w:val="00E11BC8"/>
    <w:rsid w:val="00E11C54"/>
    <w:rsid w:val="00E11E58"/>
    <w:rsid w:val="00E11EF5"/>
    <w:rsid w:val="00E1225C"/>
    <w:rsid w:val="00E1245E"/>
    <w:rsid w:val="00E12731"/>
    <w:rsid w:val="00E127D0"/>
    <w:rsid w:val="00E12950"/>
    <w:rsid w:val="00E12DD4"/>
    <w:rsid w:val="00E12F89"/>
    <w:rsid w:val="00E1319B"/>
    <w:rsid w:val="00E1364C"/>
    <w:rsid w:val="00E136D4"/>
    <w:rsid w:val="00E13A1B"/>
    <w:rsid w:val="00E1404E"/>
    <w:rsid w:val="00E14079"/>
    <w:rsid w:val="00E14122"/>
    <w:rsid w:val="00E14213"/>
    <w:rsid w:val="00E14260"/>
    <w:rsid w:val="00E148A9"/>
    <w:rsid w:val="00E1491C"/>
    <w:rsid w:val="00E14A78"/>
    <w:rsid w:val="00E14CAF"/>
    <w:rsid w:val="00E14D72"/>
    <w:rsid w:val="00E14D88"/>
    <w:rsid w:val="00E15555"/>
    <w:rsid w:val="00E15791"/>
    <w:rsid w:val="00E1596E"/>
    <w:rsid w:val="00E15C9B"/>
    <w:rsid w:val="00E15CA5"/>
    <w:rsid w:val="00E16136"/>
    <w:rsid w:val="00E16707"/>
    <w:rsid w:val="00E16D89"/>
    <w:rsid w:val="00E16E54"/>
    <w:rsid w:val="00E16ECC"/>
    <w:rsid w:val="00E17485"/>
    <w:rsid w:val="00E175A1"/>
    <w:rsid w:val="00E17CF9"/>
    <w:rsid w:val="00E17DB8"/>
    <w:rsid w:val="00E17EA9"/>
    <w:rsid w:val="00E17ED3"/>
    <w:rsid w:val="00E203B2"/>
    <w:rsid w:val="00E20697"/>
    <w:rsid w:val="00E20701"/>
    <w:rsid w:val="00E207BE"/>
    <w:rsid w:val="00E20A18"/>
    <w:rsid w:val="00E20A2C"/>
    <w:rsid w:val="00E20C61"/>
    <w:rsid w:val="00E2149C"/>
    <w:rsid w:val="00E215FB"/>
    <w:rsid w:val="00E21837"/>
    <w:rsid w:val="00E21A3F"/>
    <w:rsid w:val="00E21BC6"/>
    <w:rsid w:val="00E21CDF"/>
    <w:rsid w:val="00E22258"/>
    <w:rsid w:val="00E228EE"/>
    <w:rsid w:val="00E22A4A"/>
    <w:rsid w:val="00E22CC7"/>
    <w:rsid w:val="00E22DFE"/>
    <w:rsid w:val="00E23242"/>
    <w:rsid w:val="00E23598"/>
    <w:rsid w:val="00E235EC"/>
    <w:rsid w:val="00E23A34"/>
    <w:rsid w:val="00E23A67"/>
    <w:rsid w:val="00E23ACB"/>
    <w:rsid w:val="00E23FA8"/>
    <w:rsid w:val="00E245E8"/>
    <w:rsid w:val="00E24681"/>
    <w:rsid w:val="00E24721"/>
    <w:rsid w:val="00E24A0E"/>
    <w:rsid w:val="00E24AA5"/>
    <w:rsid w:val="00E24E06"/>
    <w:rsid w:val="00E251B6"/>
    <w:rsid w:val="00E25485"/>
    <w:rsid w:val="00E25756"/>
    <w:rsid w:val="00E25AC9"/>
    <w:rsid w:val="00E25EAF"/>
    <w:rsid w:val="00E262E0"/>
    <w:rsid w:val="00E26314"/>
    <w:rsid w:val="00E2638D"/>
    <w:rsid w:val="00E26620"/>
    <w:rsid w:val="00E26666"/>
    <w:rsid w:val="00E26A6B"/>
    <w:rsid w:val="00E26A72"/>
    <w:rsid w:val="00E26C12"/>
    <w:rsid w:val="00E26E28"/>
    <w:rsid w:val="00E26EF3"/>
    <w:rsid w:val="00E26F73"/>
    <w:rsid w:val="00E27232"/>
    <w:rsid w:val="00E279D6"/>
    <w:rsid w:val="00E279DC"/>
    <w:rsid w:val="00E27A57"/>
    <w:rsid w:val="00E27C5F"/>
    <w:rsid w:val="00E3031F"/>
    <w:rsid w:val="00E30585"/>
    <w:rsid w:val="00E307AB"/>
    <w:rsid w:val="00E30912"/>
    <w:rsid w:val="00E3093D"/>
    <w:rsid w:val="00E30955"/>
    <w:rsid w:val="00E30C50"/>
    <w:rsid w:val="00E30D4A"/>
    <w:rsid w:val="00E30D69"/>
    <w:rsid w:val="00E31059"/>
    <w:rsid w:val="00E31085"/>
    <w:rsid w:val="00E313DA"/>
    <w:rsid w:val="00E31AF8"/>
    <w:rsid w:val="00E31C5F"/>
    <w:rsid w:val="00E31D6C"/>
    <w:rsid w:val="00E31D9C"/>
    <w:rsid w:val="00E32A95"/>
    <w:rsid w:val="00E32CB2"/>
    <w:rsid w:val="00E32F40"/>
    <w:rsid w:val="00E332EA"/>
    <w:rsid w:val="00E336B2"/>
    <w:rsid w:val="00E337F1"/>
    <w:rsid w:val="00E338FA"/>
    <w:rsid w:val="00E33F4B"/>
    <w:rsid w:val="00E340D6"/>
    <w:rsid w:val="00E341A3"/>
    <w:rsid w:val="00E343E3"/>
    <w:rsid w:val="00E345F7"/>
    <w:rsid w:val="00E34923"/>
    <w:rsid w:val="00E34CA5"/>
    <w:rsid w:val="00E34E49"/>
    <w:rsid w:val="00E34F84"/>
    <w:rsid w:val="00E350B5"/>
    <w:rsid w:val="00E35990"/>
    <w:rsid w:val="00E35E89"/>
    <w:rsid w:val="00E35EB1"/>
    <w:rsid w:val="00E35F33"/>
    <w:rsid w:val="00E3627E"/>
    <w:rsid w:val="00E36794"/>
    <w:rsid w:val="00E36862"/>
    <w:rsid w:val="00E36A26"/>
    <w:rsid w:val="00E36A51"/>
    <w:rsid w:val="00E36C4B"/>
    <w:rsid w:val="00E36F7C"/>
    <w:rsid w:val="00E37090"/>
    <w:rsid w:val="00E37161"/>
    <w:rsid w:val="00E3742A"/>
    <w:rsid w:val="00E37519"/>
    <w:rsid w:val="00E3777E"/>
    <w:rsid w:val="00E37B0D"/>
    <w:rsid w:val="00E37D8D"/>
    <w:rsid w:val="00E37EA0"/>
    <w:rsid w:val="00E40171"/>
    <w:rsid w:val="00E404C2"/>
    <w:rsid w:val="00E404F9"/>
    <w:rsid w:val="00E40F97"/>
    <w:rsid w:val="00E414CC"/>
    <w:rsid w:val="00E41506"/>
    <w:rsid w:val="00E41A32"/>
    <w:rsid w:val="00E41B92"/>
    <w:rsid w:val="00E41C59"/>
    <w:rsid w:val="00E42351"/>
    <w:rsid w:val="00E4248F"/>
    <w:rsid w:val="00E42495"/>
    <w:rsid w:val="00E42556"/>
    <w:rsid w:val="00E432E9"/>
    <w:rsid w:val="00E4332D"/>
    <w:rsid w:val="00E43570"/>
    <w:rsid w:val="00E43797"/>
    <w:rsid w:val="00E437DE"/>
    <w:rsid w:val="00E43925"/>
    <w:rsid w:val="00E439D2"/>
    <w:rsid w:val="00E43B90"/>
    <w:rsid w:val="00E43D72"/>
    <w:rsid w:val="00E44351"/>
    <w:rsid w:val="00E44600"/>
    <w:rsid w:val="00E4491D"/>
    <w:rsid w:val="00E44CF5"/>
    <w:rsid w:val="00E44F57"/>
    <w:rsid w:val="00E455BD"/>
    <w:rsid w:val="00E45842"/>
    <w:rsid w:val="00E45A75"/>
    <w:rsid w:val="00E45AFB"/>
    <w:rsid w:val="00E45BFF"/>
    <w:rsid w:val="00E45C73"/>
    <w:rsid w:val="00E467E7"/>
    <w:rsid w:val="00E4691E"/>
    <w:rsid w:val="00E46D8F"/>
    <w:rsid w:val="00E47393"/>
    <w:rsid w:val="00E476A9"/>
    <w:rsid w:val="00E4775F"/>
    <w:rsid w:val="00E47B22"/>
    <w:rsid w:val="00E47BA0"/>
    <w:rsid w:val="00E47BF8"/>
    <w:rsid w:val="00E47E49"/>
    <w:rsid w:val="00E50F60"/>
    <w:rsid w:val="00E512DB"/>
    <w:rsid w:val="00E5138C"/>
    <w:rsid w:val="00E51465"/>
    <w:rsid w:val="00E51516"/>
    <w:rsid w:val="00E5157C"/>
    <w:rsid w:val="00E517A9"/>
    <w:rsid w:val="00E51CBC"/>
    <w:rsid w:val="00E51E00"/>
    <w:rsid w:val="00E527EB"/>
    <w:rsid w:val="00E5298D"/>
    <w:rsid w:val="00E52AA7"/>
    <w:rsid w:val="00E536B5"/>
    <w:rsid w:val="00E5393A"/>
    <w:rsid w:val="00E539E7"/>
    <w:rsid w:val="00E54491"/>
    <w:rsid w:val="00E545B8"/>
    <w:rsid w:val="00E5490B"/>
    <w:rsid w:val="00E54A42"/>
    <w:rsid w:val="00E54C59"/>
    <w:rsid w:val="00E54E0C"/>
    <w:rsid w:val="00E54EB6"/>
    <w:rsid w:val="00E55231"/>
    <w:rsid w:val="00E5555D"/>
    <w:rsid w:val="00E55657"/>
    <w:rsid w:val="00E55895"/>
    <w:rsid w:val="00E55AC5"/>
    <w:rsid w:val="00E55B0E"/>
    <w:rsid w:val="00E560B3"/>
    <w:rsid w:val="00E560CD"/>
    <w:rsid w:val="00E5629E"/>
    <w:rsid w:val="00E565FA"/>
    <w:rsid w:val="00E566C8"/>
    <w:rsid w:val="00E56859"/>
    <w:rsid w:val="00E56B65"/>
    <w:rsid w:val="00E56FCF"/>
    <w:rsid w:val="00E5706A"/>
    <w:rsid w:val="00E5717F"/>
    <w:rsid w:val="00E57D3A"/>
    <w:rsid w:val="00E57D46"/>
    <w:rsid w:val="00E57D6A"/>
    <w:rsid w:val="00E57D74"/>
    <w:rsid w:val="00E60002"/>
    <w:rsid w:val="00E604CC"/>
    <w:rsid w:val="00E609FD"/>
    <w:rsid w:val="00E60BA8"/>
    <w:rsid w:val="00E60C08"/>
    <w:rsid w:val="00E60DFC"/>
    <w:rsid w:val="00E60E5B"/>
    <w:rsid w:val="00E6103E"/>
    <w:rsid w:val="00E61C45"/>
    <w:rsid w:val="00E61C98"/>
    <w:rsid w:val="00E61D13"/>
    <w:rsid w:val="00E61D57"/>
    <w:rsid w:val="00E61F3E"/>
    <w:rsid w:val="00E61F49"/>
    <w:rsid w:val="00E624C8"/>
    <w:rsid w:val="00E62620"/>
    <w:rsid w:val="00E62635"/>
    <w:rsid w:val="00E62B03"/>
    <w:rsid w:val="00E632A0"/>
    <w:rsid w:val="00E633E7"/>
    <w:rsid w:val="00E63416"/>
    <w:rsid w:val="00E63952"/>
    <w:rsid w:val="00E63958"/>
    <w:rsid w:val="00E63F9A"/>
    <w:rsid w:val="00E64112"/>
    <w:rsid w:val="00E64529"/>
    <w:rsid w:val="00E6481F"/>
    <w:rsid w:val="00E64E6A"/>
    <w:rsid w:val="00E64FE9"/>
    <w:rsid w:val="00E64FEA"/>
    <w:rsid w:val="00E650F7"/>
    <w:rsid w:val="00E65108"/>
    <w:rsid w:val="00E65452"/>
    <w:rsid w:val="00E654BE"/>
    <w:rsid w:val="00E656E2"/>
    <w:rsid w:val="00E65947"/>
    <w:rsid w:val="00E65E87"/>
    <w:rsid w:val="00E66218"/>
    <w:rsid w:val="00E665B8"/>
    <w:rsid w:val="00E665DC"/>
    <w:rsid w:val="00E6696E"/>
    <w:rsid w:val="00E66B27"/>
    <w:rsid w:val="00E66B4E"/>
    <w:rsid w:val="00E66BA4"/>
    <w:rsid w:val="00E66E9A"/>
    <w:rsid w:val="00E66EBD"/>
    <w:rsid w:val="00E66F0F"/>
    <w:rsid w:val="00E66FB0"/>
    <w:rsid w:val="00E67C8E"/>
    <w:rsid w:val="00E67EB0"/>
    <w:rsid w:val="00E7032B"/>
    <w:rsid w:val="00E70576"/>
    <w:rsid w:val="00E70683"/>
    <w:rsid w:val="00E7095D"/>
    <w:rsid w:val="00E70A2F"/>
    <w:rsid w:val="00E70D4E"/>
    <w:rsid w:val="00E713E9"/>
    <w:rsid w:val="00E71A5D"/>
    <w:rsid w:val="00E71F2C"/>
    <w:rsid w:val="00E72382"/>
    <w:rsid w:val="00E72763"/>
    <w:rsid w:val="00E7278F"/>
    <w:rsid w:val="00E728B0"/>
    <w:rsid w:val="00E72C28"/>
    <w:rsid w:val="00E72FFF"/>
    <w:rsid w:val="00E73BF0"/>
    <w:rsid w:val="00E73D96"/>
    <w:rsid w:val="00E74650"/>
    <w:rsid w:val="00E7494C"/>
    <w:rsid w:val="00E74C8B"/>
    <w:rsid w:val="00E74CA1"/>
    <w:rsid w:val="00E74DFB"/>
    <w:rsid w:val="00E74E22"/>
    <w:rsid w:val="00E74F43"/>
    <w:rsid w:val="00E75051"/>
    <w:rsid w:val="00E7578F"/>
    <w:rsid w:val="00E75CBD"/>
    <w:rsid w:val="00E75F32"/>
    <w:rsid w:val="00E76298"/>
    <w:rsid w:val="00E768C1"/>
    <w:rsid w:val="00E76981"/>
    <w:rsid w:val="00E76E4C"/>
    <w:rsid w:val="00E76F44"/>
    <w:rsid w:val="00E77438"/>
    <w:rsid w:val="00E7759A"/>
    <w:rsid w:val="00E77696"/>
    <w:rsid w:val="00E800FB"/>
    <w:rsid w:val="00E801F4"/>
    <w:rsid w:val="00E801F5"/>
    <w:rsid w:val="00E80676"/>
    <w:rsid w:val="00E807FC"/>
    <w:rsid w:val="00E8084E"/>
    <w:rsid w:val="00E80A74"/>
    <w:rsid w:val="00E80C63"/>
    <w:rsid w:val="00E80CA1"/>
    <w:rsid w:val="00E80CC5"/>
    <w:rsid w:val="00E80DCF"/>
    <w:rsid w:val="00E80DD4"/>
    <w:rsid w:val="00E80FF3"/>
    <w:rsid w:val="00E81113"/>
    <w:rsid w:val="00E8142F"/>
    <w:rsid w:val="00E81BB7"/>
    <w:rsid w:val="00E81CC9"/>
    <w:rsid w:val="00E825CA"/>
    <w:rsid w:val="00E82774"/>
    <w:rsid w:val="00E827AE"/>
    <w:rsid w:val="00E82886"/>
    <w:rsid w:val="00E82CE2"/>
    <w:rsid w:val="00E82EFE"/>
    <w:rsid w:val="00E83287"/>
    <w:rsid w:val="00E83397"/>
    <w:rsid w:val="00E8387C"/>
    <w:rsid w:val="00E83A42"/>
    <w:rsid w:val="00E83ABF"/>
    <w:rsid w:val="00E83ECC"/>
    <w:rsid w:val="00E84064"/>
    <w:rsid w:val="00E840B6"/>
    <w:rsid w:val="00E840BB"/>
    <w:rsid w:val="00E84118"/>
    <w:rsid w:val="00E84120"/>
    <w:rsid w:val="00E84533"/>
    <w:rsid w:val="00E84567"/>
    <w:rsid w:val="00E84608"/>
    <w:rsid w:val="00E8468A"/>
    <w:rsid w:val="00E84B83"/>
    <w:rsid w:val="00E84B8C"/>
    <w:rsid w:val="00E84F6F"/>
    <w:rsid w:val="00E8543D"/>
    <w:rsid w:val="00E857E0"/>
    <w:rsid w:val="00E85B05"/>
    <w:rsid w:val="00E85B98"/>
    <w:rsid w:val="00E85D83"/>
    <w:rsid w:val="00E85F2E"/>
    <w:rsid w:val="00E8632E"/>
    <w:rsid w:val="00E866EA"/>
    <w:rsid w:val="00E86979"/>
    <w:rsid w:val="00E86CC4"/>
    <w:rsid w:val="00E86D4E"/>
    <w:rsid w:val="00E86E4A"/>
    <w:rsid w:val="00E86FB0"/>
    <w:rsid w:val="00E87BCF"/>
    <w:rsid w:val="00E87C85"/>
    <w:rsid w:val="00E87E77"/>
    <w:rsid w:val="00E87F31"/>
    <w:rsid w:val="00E87F8E"/>
    <w:rsid w:val="00E9040F"/>
    <w:rsid w:val="00E906DA"/>
    <w:rsid w:val="00E909DE"/>
    <w:rsid w:val="00E90B81"/>
    <w:rsid w:val="00E910BB"/>
    <w:rsid w:val="00E9137C"/>
    <w:rsid w:val="00E913E9"/>
    <w:rsid w:val="00E91728"/>
    <w:rsid w:val="00E91817"/>
    <w:rsid w:val="00E91886"/>
    <w:rsid w:val="00E91D99"/>
    <w:rsid w:val="00E91EBD"/>
    <w:rsid w:val="00E922E3"/>
    <w:rsid w:val="00E926F4"/>
    <w:rsid w:val="00E92820"/>
    <w:rsid w:val="00E92A17"/>
    <w:rsid w:val="00E92AF9"/>
    <w:rsid w:val="00E92AFE"/>
    <w:rsid w:val="00E92BCE"/>
    <w:rsid w:val="00E92C7A"/>
    <w:rsid w:val="00E92CD1"/>
    <w:rsid w:val="00E92DA8"/>
    <w:rsid w:val="00E92EF9"/>
    <w:rsid w:val="00E930A5"/>
    <w:rsid w:val="00E9324B"/>
    <w:rsid w:val="00E933E1"/>
    <w:rsid w:val="00E935D2"/>
    <w:rsid w:val="00E9380D"/>
    <w:rsid w:val="00E93821"/>
    <w:rsid w:val="00E93930"/>
    <w:rsid w:val="00E93B8A"/>
    <w:rsid w:val="00E93E12"/>
    <w:rsid w:val="00E941C2"/>
    <w:rsid w:val="00E9442B"/>
    <w:rsid w:val="00E947B5"/>
    <w:rsid w:val="00E94A86"/>
    <w:rsid w:val="00E94BD4"/>
    <w:rsid w:val="00E94D20"/>
    <w:rsid w:val="00E955C6"/>
    <w:rsid w:val="00E95956"/>
    <w:rsid w:val="00E95A9C"/>
    <w:rsid w:val="00E95AE3"/>
    <w:rsid w:val="00E95D7E"/>
    <w:rsid w:val="00E9644A"/>
    <w:rsid w:val="00E9686B"/>
    <w:rsid w:val="00E977DF"/>
    <w:rsid w:val="00E9783D"/>
    <w:rsid w:val="00E97881"/>
    <w:rsid w:val="00E97A15"/>
    <w:rsid w:val="00E97A5A"/>
    <w:rsid w:val="00E97CBA"/>
    <w:rsid w:val="00EA019D"/>
    <w:rsid w:val="00EA0393"/>
    <w:rsid w:val="00EA085A"/>
    <w:rsid w:val="00EA0872"/>
    <w:rsid w:val="00EA08EE"/>
    <w:rsid w:val="00EA1170"/>
    <w:rsid w:val="00EA1519"/>
    <w:rsid w:val="00EA1D11"/>
    <w:rsid w:val="00EA29CB"/>
    <w:rsid w:val="00EA2D5E"/>
    <w:rsid w:val="00EA2F86"/>
    <w:rsid w:val="00EA2FCE"/>
    <w:rsid w:val="00EA3214"/>
    <w:rsid w:val="00EA323F"/>
    <w:rsid w:val="00EA3368"/>
    <w:rsid w:val="00EA36B6"/>
    <w:rsid w:val="00EA3B80"/>
    <w:rsid w:val="00EA44B5"/>
    <w:rsid w:val="00EA45F7"/>
    <w:rsid w:val="00EA48EE"/>
    <w:rsid w:val="00EA4BB1"/>
    <w:rsid w:val="00EA4C2E"/>
    <w:rsid w:val="00EA4F56"/>
    <w:rsid w:val="00EA5067"/>
    <w:rsid w:val="00EA53AD"/>
    <w:rsid w:val="00EA560D"/>
    <w:rsid w:val="00EA5CDB"/>
    <w:rsid w:val="00EA60E4"/>
    <w:rsid w:val="00EA621A"/>
    <w:rsid w:val="00EA6543"/>
    <w:rsid w:val="00EA67E5"/>
    <w:rsid w:val="00EA6EF9"/>
    <w:rsid w:val="00EA6F0B"/>
    <w:rsid w:val="00EA6FC5"/>
    <w:rsid w:val="00EA71AA"/>
    <w:rsid w:val="00EA743A"/>
    <w:rsid w:val="00EA7448"/>
    <w:rsid w:val="00EA775A"/>
    <w:rsid w:val="00EA781E"/>
    <w:rsid w:val="00EA79FC"/>
    <w:rsid w:val="00EA7A34"/>
    <w:rsid w:val="00EA7BB9"/>
    <w:rsid w:val="00EA7D0A"/>
    <w:rsid w:val="00EA7F36"/>
    <w:rsid w:val="00EB003C"/>
    <w:rsid w:val="00EB0092"/>
    <w:rsid w:val="00EB0407"/>
    <w:rsid w:val="00EB0536"/>
    <w:rsid w:val="00EB0594"/>
    <w:rsid w:val="00EB07C5"/>
    <w:rsid w:val="00EB0831"/>
    <w:rsid w:val="00EB0AFD"/>
    <w:rsid w:val="00EB0C12"/>
    <w:rsid w:val="00EB0C50"/>
    <w:rsid w:val="00EB0CA5"/>
    <w:rsid w:val="00EB0EEB"/>
    <w:rsid w:val="00EB0F3C"/>
    <w:rsid w:val="00EB195A"/>
    <w:rsid w:val="00EB1B73"/>
    <w:rsid w:val="00EB1BEB"/>
    <w:rsid w:val="00EB1E1F"/>
    <w:rsid w:val="00EB1E4C"/>
    <w:rsid w:val="00EB1EF9"/>
    <w:rsid w:val="00EB20EE"/>
    <w:rsid w:val="00EB2265"/>
    <w:rsid w:val="00EB2372"/>
    <w:rsid w:val="00EB2587"/>
    <w:rsid w:val="00EB289A"/>
    <w:rsid w:val="00EB28C8"/>
    <w:rsid w:val="00EB2BD3"/>
    <w:rsid w:val="00EB2CAA"/>
    <w:rsid w:val="00EB3014"/>
    <w:rsid w:val="00EB3391"/>
    <w:rsid w:val="00EB34ED"/>
    <w:rsid w:val="00EB37F4"/>
    <w:rsid w:val="00EB39C6"/>
    <w:rsid w:val="00EB3CD3"/>
    <w:rsid w:val="00EB40D8"/>
    <w:rsid w:val="00EB42A8"/>
    <w:rsid w:val="00EB4314"/>
    <w:rsid w:val="00EB43E4"/>
    <w:rsid w:val="00EB4E15"/>
    <w:rsid w:val="00EB5165"/>
    <w:rsid w:val="00EB5601"/>
    <w:rsid w:val="00EB568B"/>
    <w:rsid w:val="00EB58E2"/>
    <w:rsid w:val="00EB60AC"/>
    <w:rsid w:val="00EB61C5"/>
    <w:rsid w:val="00EB61F7"/>
    <w:rsid w:val="00EB63B5"/>
    <w:rsid w:val="00EB646F"/>
    <w:rsid w:val="00EB6646"/>
    <w:rsid w:val="00EB6DDF"/>
    <w:rsid w:val="00EB6EE5"/>
    <w:rsid w:val="00EB7137"/>
    <w:rsid w:val="00EB73B0"/>
    <w:rsid w:val="00EB7AB1"/>
    <w:rsid w:val="00EB7CA9"/>
    <w:rsid w:val="00EC0150"/>
    <w:rsid w:val="00EC03B3"/>
    <w:rsid w:val="00EC04CF"/>
    <w:rsid w:val="00EC0629"/>
    <w:rsid w:val="00EC07D5"/>
    <w:rsid w:val="00EC095E"/>
    <w:rsid w:val="00EC0971"/>
    <w:rsid w:val="00EC09B6"/>
    <w:rsid w:val="00EC0B89"/>
    <w:rsid w:val="00EC0D30"/>
    <w:rsid w:val="00EC158C"/>
    <w:rsid w:val="00EC15F1"/>
    <w:rsid w:val="00EC23A9"/>
    <w:rsid w:val="00EC2552"/>
    <w:rsid w:val="00EC2662"/>
    <w:rsid w:val="00EC27E2"/>
    <w:rsid w:val="00EC2891"/>
    <w:rsid w:val="00EC28CF"/>
    <w:rsid w:val="00EC2A1D"/>
    <w:rsid w:val="00EC2B8F"/>
    <w:rsid w:val="00EC32D6"/>
    <w:rsid w:val="00EC37F2"/>
    <w:rsid w:val="00EC38FE"/>
    <w:rsid w:val="00EC39FB"/>
    <w:rsid w:val="00EC3ABE"/>
    <w:rsid w:val="00EC3EA1"/>
    <w:rsid w:val="00EC404E"/>
    <w:rsid w:val="00EC4215"/>
    <w:rsid w:val="00EC42A0"/>
    <w:rsid w:val="00EC467A"/>
    <w:rsid w:val="00EC47E0"/>
    <w:rsid w:val="00EC489E"/>
    <w:rsid w:val="00EC48D9"/>
    <w:rsid w:val="00EC4959"/>
    <w:rsid w:val="00EC4A84"/>
    <w:rsid w:val="00EC4B78"/>
    <w:rsid w:val="00EC4BB1"/>
    <w:rsid w:val="00EC4BC7"/>
    <w:rsid w:val="00EC4EE0"/>
    <w:rsid w:val="00EC501A"/>
    <w:rsid w:val="00EC5070"/>
    <w:rsid w:val="00EC526F"/>
    <w:rsid w:val="00EC5435"/>
    <w:rsid w:val="00EC5576"/>
    <w:rsid w:val="00EC582E"/>
    <w:rsid w:val="00EC5A68"/>
    <w:rsid w:val="00EC5B31"/>
    <w:rsid w:val="00EC5B9B"/>
    <w:rsid w:val="00EC5C01"/>
    <w:rsid w:val="00EC5CD5"/>
    <w:rsid w:val="00EC5E7D"/>
    <w:rsid w:val="00EC5EB9"/>
    <w:rsid w:val="00EC6243"/>
    <w:rsid w:val="00EC6A18"/>
    <w:rsid w:val="00EC706B"/>
    <w:rsid w:val="00EC7299"/>
    <w:rsid w:val="00EC73AE"/>
    <w:rsid w:val="00EC7604"/>
    <w:rsid w:val="00EC786C"/>
    <w:rsid w:val="00EC7932"/>
    <w:rsid w:val="00EC7AA8"/>
    <w:rsid w:val="00EC7C9F"/>
    <w:rsid w:val="00ED0A43"/>
    <w:rsid w:val="00ED0A75"/>
    <w:rsid w:val="00ED0F39"/>
    <w:rsid w:val="00ED10BE"/>
    <w:rsid w:val="00ED1374"/>
    <w:rsid w:val="00ED13AD"/>
    <w:rsid w:val="00ED1600"/>
    <w:rsid w:val="00ED1854"/>
    <w:rsid w:val="00ED1A01"/>
    <w:rsid w:val="00ED1C3A"/>
    <w:rsid w:val="00ED1C58"/>
    <w:rsid w:val="00ED20B1"/>
    <w:rsid w:val="00ED2F4B"/>
    <w:rsid w:val="00ED2F8F"/>
    <w:rsid w:val="00ED317B"/>
    <w:rsid w:val="00ED318C"/>
    <w:rsid w:val="00ED31C2"/>
    <w:rsid w:val="00ED31E5"/>
    <w:rsid w:val="00ED327D"/>
    <w:rsid w:val="00ED332D"/>
    <w:rsid w:val="00ED39F7"/>
    <w:rsid w:val="00ED3AA0"/>
    <w:rsid w:val="00ED41BE"/>
    <w:rsid w:val="00ED46EE"/>
    <w:rsid w:val="00ED4886"/>
    <w:rsid w:val="00ED4AD6"/>
    <w:rsid w:val="00ED4E3F"/>
    <w:rsid w:val="00ED51B0"/>
    <w:rsid w:val="00ED5434"/>
    <w:rsid w:val="00ED5DAC"/>
    <w:rsid w:val="00ED6151"/>
    <w:rsid w:val="00ED6383"/>
    <w:rsid w:val="00ED6729"/>
    <w:rsid w:val="00ED6754"/>
    <w:rsid w:val="00ED67D6"/>
    <w:rsid w:val="00ED6ACF"/>
    <w:rsid w:val="00ED6C6A"/>
    <w:rsid w:val="00ED7326"/>
    <w:rsid w:val="00ED7351"/>
    <w:rsid w:val="00ED73A1"/>
    <w:rsid w:val="00ED7505"/>
    <w:rsid w:val="00ED75C4"/>
    <w:rsid w:val="00ED7626"/>
    <w:rsid w:val="00ED7A36"/>
    <w:rsid w:val="00ED7A46"/>
    <w:rsid w:val="00EE032A"/>
    <w:rsid w:val="00EE0340"/>
    <w:rsid w:val="00EE059D"/>
    <w:rsid w:val="00EE09AE"/>
    <w:rsid w:val="00EE0D2F"/>
    <w:rsid w:val="00EE0DC9"/>
    <w:rsid w:val="00EE0DD2"/>
    <w:rsid w:val="00EE1243"/>
    <w:rsid w:val="00EE12F0"/>
    <w:rsid w:val="00EE1967"/>
    <w:rsid w:val="00EE1C2D"/>
    <w:rsid w:val="00EE1D90"/>
    <w:rsid w:val="00EE203D"/>
    <w:rsid w:val="00EE2EFC"/>
    <w:rsid w:val="00EE30CC"/>
    <w:rsid w:val="00EE33D8"/>
    <w:rsid w:val="00EE3679"/>
    <w:rsid w:val="00EE3D2A"/>
    <w:rsid w:val="00EE3DC9"/>
    <w:rsid w:val="00EE3E88"/>
    <w:rsid w:val="00EE3EF0"/>
    <w:rsid w:val="00EE3F1A"/>
    <w:rsid w:val="00EE3F78"/>
    <w:rsid w:val="00EE4463"/>
    <w:rsid w:val="00EE4967"/>
    <w:rsid w:val="00EE4968"/>
    <w:rsid w:val="00EE49BF"/>
    <w:rsid w:val="00EE4E14"/>
    <w:rsid w:val="00EE51EC"/>
    <w:rsid w:val="00EE537D"/>
    <w:rsid w:val="00EE541E"/>
    <w:rsid w:val="00EE5546"/>
    <w:rsid w:val="00EE584E"/>
    <w:rsid w:val="00EE58CF"/>
    <w:rsid w:val="00EE6007"/>
    <w:rsid w:val="00EE6085"/>
    <w:rsid w:val="00EE60B7"/>
    <w:rsid w:val="00EE62F0"/>
    <w:rsid w:val="00EE691A"/>
    <w:rsid w:val="00EE6A55"/>
    <w:rsid w:val="00EE6AB1"/>
    <w:rsid w:val="00EE6B84"/>
    <w:rsid w:val="00EE6C2F"/>
    <w:rsid w:val="00EE6FC5"/>
    <w:rsid w:val="00EE7035"/>
    <w:rsid w:val="00EE7054"/>
    <w:rsid w:val="00EE709C"/>
    <w:rsid w:val="00EE71DF"/>
    <w:rsid w:val="00EE7336"/>
    <w:rsid w:val="00EE7661"/>
    <w:rsid w:val="00EE77EF"/>
    <w:rsid w:val="00EE7D3B"/>
    <w:rsid w:val="00EE7D77"/>
    <w:rsid w:val="00EE7DA8"/>
    <w:rsid w:val="00EF0435"/>
    <w:rsid w:val="00EF0445"/>
    <w:rsid w:val="00EF0865"/>
    <w:rsid w:val="00EF0887"/>
    <w:rsid w:val="00EF08E3"/>
    <w:rsid w:val="00EF0ED3"/>
    <w:rsid w:val="00EF10AD"/>
    <w:rsid w:val="00EF112E"/>
    <w:rsid w:val="00EF1176"/>
    <w:rsid w:val="00EF136E"/>
    <w:rsid w:val="00EF143C"/>
    <w:rsid w:val="00EF1744"/>
    <w:rsid w:val="00EF17B5"/>
    <w:rsid w:val="00EF1A45"/>
    <w:rsid w:val="00EF1A5A"/>
    <w:rsid w:val="00EF1A67"/>
    <w:rsid w:val="00EF1A8F"/>
    <w:rsid w:val="00EF1AA5"/>
    <w:rsid w:val="00EF1B30"/>
    <w:rsid w:val="00EF1C30"/>
    <w:rsid w:val="00EF1D0D"/>
    <w:rsid w:val="00EF20DB"/>
    <w:rsid w:val="00EF22CA"/>
    <w:rsid w:val="00EF230F"/>
    <w:rsid w:val="00EF286C"/>
    <w:rsid w:val="00EF2BC7"/>
    <w:rsid w:val="00EF2E4D"/>
    <w:rsid w:val="00EF2EBD"/>
    <w:rsid w:val="00EF32F6"/>
    <w:rsid w:val="00EF3360"/>
    <w:rsid w:val="00EF337C"/>
    <w:rsid w:val="00EF3427"/>
    <w:rsid w:val="00EF3B63"/>
    <w:rsid w:val="00EF3CD4"/>
    <w:rsid w:val="00EF3D1E"/>
    <w:rsid w:val="00EF3DE5"/>
    <w:rsid w:val="00EF3F36"/>
    <w:rsid w:val="00EF3FE8"/>
    <w:rsid w:val="00EF4113"/>
    <w:rsid w:val="00EF42F3"/>
    <w:rsid w:val="00EF4769"/>
    <w:rsid w:val="00EF4A29"/>
    <w:rsid w:val="00EF4D0A"/>
    <w:rsid w:val="00EF4DC6"/>
    <w:rsid w:val="00EF5074"/>
    <w:rsid w:val="00EF526C"/>
    <w:rsid w:val="00EF57D9"/>
    <w:rsid w:val="00EF5A69"/>
    <w:rsid w:val="00EF5EEA"/>
    <w:rsid w:val="00EF6149"/>
    <w:rsid w:val="00EF6B10"/>
    <w:rsid w:val="00EF6ED7"/>
    <w:rsid w:val="00EF6F24"/>
    <w:rsid w:val="00EF7133"/>
    <w:rsid w:val="00EF7475"/>
    <w:rsid w:val="00EF75FA"/>
    <w:rsid w:val="00EF78F2"/>
    <w:rsid w:val="00EF7974"/>
    <w:rsid w:val="00EF79D6"/>
    <w:rsid w:val="00EF7BAA"/>
    <w:rsid w:val="00EF7CEB"/>
    <w:rsid w:val="00F0018F"/>
    <w:rsid w:val="00F0025D"/>
    <w:rsid w:val="00F0076F"/>
    <w:rsid w:val="00F008A2"/>
    <w:rsid w:val="00F00CBB"/>
    <w:rsid w:val="00F00FAD"/>
    <w:rsid w:val="00F010B0"/>
    <w:rsid w:val="00F01559"/>
    <w:rsid w:val="00F01623"/>
    <w:rsid w:val="00F017E5"/>
    <w:rsid w:val="00F01947"/>
    <w:rsid w:val="00F01B9A"/>
    <w:rsid w:val="00F01C45"/>
    <w:rsid w:val="00F020F8"/>
    <w:rsid w:val="00F02349"/>
    <w:rsid w:val="00F0278D"/>
    <w:rsid w:val="00F02CD9"/>
    <w:rsid w:val="00F02D6E"/>
    <w:rsid w:val="00F02DBA"/>
    <w:rsid w:val="00F02F57"/>
    <w:rsid w:val="00F0305F"/>
    <w:rsid w:val="00F0309B"/>
    <w:rsid w:val="00F03621"/>
    <w:rsid w:val="00F036A1"/>
    <w:rsid w:val="00F039D3"/>
    <w:rsid w:val="00F03C79"/>
    <w:rsid w:val="00F03D39"/>
    <w:rsid w:val="00F04224"/>
    <w:rsid w:val="00F04268"/>
    <w:rsid w:val="00F045DA"/>
    <w:rsid w:val="00F046F9"/>
    <w:rsid w:val="00F04853"/>
    <w:rsid w:val="00F04C52"/>
    <w:rsid w:val="00F04EAC"/>
    <w:rsid w:val="00F050AA"/>
    <w:rsid w:val="00F053FD"/>
    <w:rsid w:val="00F05BB2"/>
    <w:rsid w:val="00F05FBF"/>
    <w:rsid w:val="00F06076"/>
    <w:rsid w:val="00F060FA"/>
    <w:rsid w:val="00F0615C"/>
    <w:rsid w:val="00F06590"/>
    <w:rsid w:val="00F06789"/>
    <w:rsid w:val="00F06DBF"/>
    <w:rsid w:val="00F07091"/>
    <w:rsid w:val="00F075EC"/>
    <w:rsid w:val="00F076DD"/>
    <w:rsid w:val="00F07891"/>
    <w:rsid w:val="00F07B4C"/>
    <w:rsid w:val="00F07BCB"/>
    <w:rsid w:val="00F07EEE"/>
    <w:rsid w:val="00F1014C"/>
    <w:rsid w:val="00F10410"/>
    <w:rsid w:val="00F1055D"/>
    <w:rsid w:val="00F10924"/>
    <w:rsid w:val="00F10B33"/>
    <w:rsid w:val="00F10C32"/>
    <w:rsid w:val="00F10DCC"/>
    <w:rsid w:val="00F1137B"/>
    <w:rsid w:val="00F1168F"/>
    <w:rsid w:val="00F119E8"/>
    <w:rsid w:val="00F11A0C"/>
    <w:rsid w:val="00F11DF3"/>
    <w:rsid w:val="00F11F11"/>
    <w:rsid w:val="00F11F81"/>
    <w:rsid w:val="00F12217"/>
    <w:rsid w:val="00F12377"/>
    <w:rsid w:val="00F1283D"/>
    <w:rsid w:val="00F12C51"/>
    <w:rsid w:val="00F12FD0"/>
    <w:rsid w:val="00F13131"/>
    <w:rsid w:val="00F13603"/>
    <w:rsid w:val="00F13DFA"/>
    <w:rsid w:val="00F13E96"/>
    <w:rsid w:val="00F140F0"/>
    <w:rsid w:val="00F14185"/>
    <w:rsid w:val="00F1434D"/>
    <w:rsid w:val="00F14C62"/>
    <w:rsid w:val="00F1503D"/>
    <w:rsid w:val="00F15084"/>
    <w:rsid w:val="00F152FC"/>
    <w:rsid w:val="00F1548E"/>
    <w:rsid w:val="00F15CEC"/>
    <w:rsid w:val="00F16569"/>
    <w:rsid w:val="00F16870"/>
    <w:rsid w:val="00F16B11"/>
    <w:rsid w:val="00F16FD7"/>
    <w:rsid w:val="00F17037"/>
    <w:rsid w:val="00F17481"/>
    <w:rsid w:val="00F176F9"/>
    <w:rsid w:val="00F178DE"/>
    <w:rsid w:val="00F17B06"/>
    <w:rsid w:val="00F17EF3"/>
    <w:rsid w:val="00F20007"/>
    <w:rsid w:val="00F20057"/>
    <w:rsid w:val="00F2021C"/>
    <w:rsid w:val="00F20757"/>
    <w:rsid w:val="00F20944"/>
    <w:rsid w:val="00F20A6E"/>
    <w:rsid w:val="00F20E06"/>
    <w:rsid w:val="00F20F6D"/>
    <w:rsid w:val="00F21054"/>
    <w:rsid w:val="00F21065"/>
    <w:rsid w:val="00F21117"/>
    <w:rsid w:val="00F2123C"/>
    <w:rsid w:val="00F2123E"/>
    <w:rsid w:val="00F21F77"/>
    <w:rsid w:val="00F21FEC"/>
    <w:rsid w:val="00F2282E"/>
    <w:rsid w:val="00F22909"/>
    <w:rsid w:val="00F22E8A"/>
    <w:rsid w:val="00F230CB"/>
    <w:rsid w:val="00F232EA"/>
    <w:rsid w:val="00F2341A"/>
    <w:rsid w:val="00F23804"/>
    <w:rsid w:val="00F23BF1"/>
    <w:rsid w:val="00F240CD"/>
    <w:rsid w:val="00F2469A"/>
    <w:rsid w:val="00F24C0A"/>
    <w:rsid w:val="00F24EFE"/>
    <w:rsid w:val="00F25234"/>
    <w:rsid w:val="00F25746"/>
    <w:rsid w:val="00F258BD"/>
    <w:rsid w:val="00F270B3"/>
    <w:rsid w:val="00F2735B"/>
    <w:rsid w:val="00F27598"/>
    <w:rsid w:val="00F27B12"/>
    <w:rsid w:val="00F27D61"/>
    <w:rsid w:val="00F27DD0"/>
    <w:rsid w:val="00F27F60"/>
    <w:rsid w:val="00F27FFC"/>
    <w:rsid w:val="00F301B4"/>
    <w:rsid w:val="00F30268"/>
    <w:rsid w:val="00F3085E"/>
    <w:rsid w:val="00F30A51"/>
    <w:rsid w:val="00F30B44"/>
    <w:rsid w:val="00F30B7D"/>
    <w:rsid w:val="00F30BDF"/>
    <w:rsid w:val="00F30D55"/>
    <w:rsid w:val="00F31207"/>
    <w:rsid w:val="00F312FE"/>
    <w:rsid w:val="00F316E4"/>
    <w:rsid w:val="00F317A2"/>
    <w:rsid w:val="00F319EE"/>
    <w:rsid w:val="00F31A70"/>
    <w:rsid w:val="00F31C9E"/>
    <w:rsid w:val="00F31CA5"/>
    <w:rsid w:val="00F31CB2"/>
    <w:rsid w:val="00F31ECF"/>
    <w:rsid w:val="00F32C65"/>
    <w:rsid w:val="00F32CA8"/>
    <w:rsid w:val="00F3373C"/>
    <w:rsid w:val="00F33EF7"/>
    <w:rsid w:val="00F33F9A"/>
    <w:rsid w:val="00F34445"/>
    <w:rsid w:val="00F34747"/>
    <w:rsid w:val="00F347A4"/>
    <w:rsid w:val="00F34837"/>
    <w:rsid w:val="00F34BA8"/>
    <w:rsid w:val="00F34D2B"/>
    <w:rsid w:val="00F34F32"/>
    <w:rsid w:val="00F34F98"/>
    <w:rsid w:val="00F3586B"/>
    <w:rsid w:val="00F35A21"/>
    <w:rsid w:val="00F35B52"/>
    <w:rsid w:val="00F361E9"/>
    <w:rsid w:val="00F363CC"/>
    <w:rsid w:val="00F36727"/>
    <w:rsid w:val="00F367A8"/>
    <w:rsid w:val="00F3698D"/>
    <w:rsid w:val="00F36D15"/>
    <w:rsid w:val="00F36DAD"/>
    <w:rsid w:val="00F36E98"/>
    <w:rsid w:val="00F37152"/>
    <w:rsid w:val="00F3727B"/>
    <w:rsid w:val="00F37430"/>
    <w:rsid w:val="00F37526"/>
    <w:rsid w:val="00F37B8A"/>
    <w:rsid w:val="00F37CDA"/>
    <w:rsid w:val="00F40087"/>
    <w:rsid w:val="00F40202"/>
    <w:rsid w:val="00F4036B"/>
    <w:rsid w:val="00F403D2"/>
    <w:rsid w:val="00F40A78"/>
    <w:rsid w:val="00F40AC8"/>
    <w:rsid w:val="00F40B38"/>
    <w:rsid w:val="00F40BDC"/>
    <w:rsid w:val="00F40DDB"/>
    <w:rsid w:val="00F40ED0"/>
    <w:rsid w:val="00F40FBE"/>
    <w:rsid w:val="00F411A6"/>
    <w:rsid w:val="00F412E8"/>
    <w:rsid w:val="00F41C61"/>
    <w:rsid w:val="00F41DFF"/>
    <w:rsid w:val="00F41E27"/>
    <w:rsid w:val="00F42056"/>
    <w:rsid w:val="00F423DC"/>
    <w:rsid w:val="00F4248E"/>
    <w:rsid w:val="00F424B1"/>
    <w:rsid w:val="00F4288C"/>
    <w:rsid w:val="00F42C2F"/>
    <w:rsid w:val="00F42D06"/>
    <w:rsid w:val="00F42F71"/>
    <w:rsid w:val="00F431C4"/>
    <w:rsid w:val="00F43209"/>
    <w:rsid w:val="00F43BC8"/>
    <w:rsid w:val="00F43E6D"/>
    <w:rsid w:val="00F444B7"/>
    <w:rsid w:val="00F44D3B"/>
    <w:rsid w:val="00F452B7"/>
    <w:rsid w:val="00F452E2"/>
    <w:rsid w:val="00F45304"/>
    <w:rsid w:val="00F45423"/>
    <w:rsid w:val="00F45B1B"/>
    <w:rsid w:val="00F45FCF"/>
    <w:rsid w:val="00F4600A"/>
    <w:rsid w:val="00F462A6"/>
    <w:rsid w:val="00F46744"/>
    <w:rsid w:val="00F4677C"/>
    <w:rsid w:val="00F46AB9"/>
    <w:rsid w:val="00F46B5A"/>
    <w:rsid w:val="00F46B72"/>
    <w:rsid w:val="00F46C71"/>
    <w:rsid w:val="00F46CC7"/>
    <w:rsid w:val="00F477D4"/>
    <w:rsid w:val="00F47AB8"/>
    <w:rsid w:val="00F47AF2"/>
    <w:rsid w:val="00F47B47"/>
    <w:rsid w:val="00F47D54"/>
    <w:rsid w:val="00F47EA5"/>
    <w:rsid w:val="00F50004"/>
    <w:rsid w:val="00F5027F"/>
    <w:rsid w:val="00F50336"/>
    <w:rsid w:val="00F50456"/>
    <w:rsid w:val="00F50E29"/>
    <w:rsid w:val="00F50E71"/>
    <w:rsid w:val="00F510D4"/>
    <w:rsid w:val="00F513BD"/>
    <w:rsid w:val="00F5146A"/>
    <w:rsid w:val="00F514F5"/>
    <w:rsid w:val="00F519E6"/>
    <w:rsid w:val="00F51A03"/>
    <w:rsid w:val="00F51B29"/>
    <w:rsid w:val="00F51BD3"/>
    <w:rsid w:val="00F51F8E"/>
    <w:rsid w:val="00F5214B"/>
    <w:rsid w:val="00F52633"/>
    <w:rsid w:val="00F52675"/>
    <w:rsid w:val="00F528AB"/>
    <w:rsid w:val="00F529F0"/>
    <w:rsid w:val="00F52E70"/>
    <w:rsid w:val="00F53386"/>
    <w:rsid w:val="00F533E9"/>
    <w:rsid w:val="00F53436"/>
    <w:rsid w:val="00F537B7"/>
    <w:rsid w:val="00F53B7D"/>
    <w:rsid w:val="00F53DC4"/>
    <w:rsid w:val="00F5468A"/>
    <w:rsid w:val="00F546DA"/>
    <w:rsid w:val="00F54CAB"/>
    <w:rsid w:val="00F54D59"/>
    <w:rsid w:val="00F55181"/>
    <w:rsid w:val="00F55224"/>
    <w:rsid w:val="00F5574A"/>
    <w:rsid w:val="00F5577D"/>
    <w:rsid w:val="00F55AE4"/>
    <w:rsid w:val="00F55CB5"/>
    <w:rsid w:val="00F55D91"/>
    <w:rsid w:val="00F55F7E"/>
    <w:rsid w:val="00F56130"/>
    <w:rsid w:val="00F56403"/>
    <w:rsid w:val="00F56465"/>
    <w:rsid w:val="00F568A3"/>
    <w:rsid w:val="00F56E28"/>
    <w:rsid w:val="00F57032"/>
    <w:rsid w:val="00F57067"/>
    <w:rsid w:val="00F5742A"/>
    <w:rsid w:val="00F5744B"/>
    <w:rsid w:val="00F574F3"/>
    <w:rsid w:val="00F575CA"/>
    <w:rsid w:val="00F57829"/>
    <w:rsid w:val="00F57CCE"/>
    <w:rsid w:val="00F60B2B"/>
    <w:rsid w:val="00F60E0F"/>
    <w:rsid w:val="00F60FB0"/>
    <w:rsid w:val="00F6104A"/>
    <w:rsid w:val="00F61053"/>
    <w:rsid w:val="00F611BC"/>
    <w:rsid w:val="00F613C5"/>
    <w:rsid w:val="00F6175E"/>
    <w:rsid w:val="00F61A8C"/>
    <w:rsid w:val="00F61AFD"/>
    <w:rsid w:val="00F61FCD"/>
    <w:rsid w:val="00F623DF"/>
    <w:rsid w:val="00F62753"/>
    <w:rsid w:val="00F6310F"/>
    <w:rsid w:val="00F6340B"/>
    <w:rsid w:val="00F6375C"/>
    <w:rsid w:val="00F63C2F"/>
    <w:rsid w:val="00F64000"/>
    <w:rsid w:val="00F64182"/>
    <w:rsid w:val="00F642F3"/>
    <w:rsid w:val="00F6477B"/>
    <w:rsid w:val="00F6477C"/>
    <w:rsid w:val="00F64A80"/>
    <w:rsid w:val="00F64AA3"/>
    <w:rsid w:val="00F64C86"/>
    <w:rsid w:val="00F64D1E"/>
    <w:rsid w:val="00F64D6C"/>
    <w:rsid w:val="00F64D86"/>
    <w:rsid w:val="00F64DFE"/>
    <w:rsid w:val="00F64EB2"/>
    <w:rsid w:val="00F65292"/>
    <w:rsid w:val="00F65304"/>
    <w:rsid w:val="00F6568D"/>
    <w:rsid w:val="00F65D1E"/>
    <w:rsid w:val="00F66234"/>
    <w:rsid w:val="00F6623E"/>
    <w:rsid w:val="00F663FC"/>
    <w:rsid w:val="00F6690C"/>
    <w:rsid w:val="00F6696C"/>
    <w:rsid w:val="00F66DE9"/>
    <w:rsid w:val="00F66E33"/>
    <w:rsid w:val="00F66E6A"/>
    <w:rsid w:val="00F66EBC"/>
    <w:rsid w:val="00F670FD"/>
    <w:rsid w:val="00F672D3"/>
    <w:rsid w:val="00F67B34"/>
    <w:rsid w:val="00F67C8A"/>
    <w:rsid w:val="00F67CA9"/>
    <w:rsid w:val="00F67DAD"/>
    <w:rsid w:val="00F70016"/>
    <w:rsid w:val="00F700BC"/>
    <w:rsid w:val="00F703AE"/>
    <w:rsid w:val="00F704E3"/>
    <w:rsid w:val="00F704EB"/>
    <w:rsid w:val="00F70A1C"/>
    <w:rsid w:val="00F70E0A"/>
    <w:rsid w:val="00F70E22"/>
    <w:rsid w:val="00F70E3F"/>
    <w:rsid w:val="00F719D1"/>
    <w:rsid w:val="00F71A35"/>
    <w:rsid w:val="00F71D38"/>
    <w:rsid w:val="00F71E29"/>
    <w:rsid w:val="00F721AB"/>
    <w:rsid w:val="00F722A7"/>
    <w:rsid w:val="00F72388"/>
    <w:rsid w:val="00F725B0"/>
    <w:rsid w:val="00F73466"/>
    <w:rsid w:val="00F734C3"/>
    <w:rsid w:val="00F734E0"/>
    <w:rsid w:val="00F7360E"/>
    <w:rsid w:val="00F7370D"/>
    <w:rsid w:val="00F7383B"/>
    <w:rsid w:val="00F7390C"/>
    <w:rsid w:val="00F739CE"/>
    <w:rsid w:val="00F73B08"/>
    <w:rsid w:val="00F73BDD"/>
    <w:rsid w:val="00F73EAA"/>
    <w:rsid w:val="00F73F35"/>
    <w:rsid w:val="00F73F96"/>
    <w:rsid w:val="00F74418"/>
    <w:rsid w:val="00F74BBA"/>
    <w:rsid w:val="00F7503A"/>
    <w:rsid w:val="00F750B5"/>
    <w:rsid w:val="00F7543B"/>
    <w:rsid w:val="00F75532"/>
    <w:rsid w:val="00F755A4"/>
    <w:rsid w:val="00F75B26"/>
    <w:rsid w:val="00F75CA3"/>
    <w:rsid w:val="00F762F4"/>
    <w:rsid w:val="00F76395"/>
    <w:rsid w:val="00F7669B"/>
    <w:rsid w:val="00F76B77"/>
    <w:rsid w:val="00F76C61"/>
    <w:rsid w:val="00F76D0B"/>
    <w:rsid w:val="00F76F6F"/>
    <w:rsid w:val="00F77034"/>
    <w:rsid w:val="00F770D0"/>
    <w:rsid w:val="00F77457"/>
    <w:rsid w:val="00F776B3"/>
    <w:rsid w:val="00F77A81"/>
    <w:rsid w:val="00F77CB4"/>
    <w:rsid w:val="00F800BC"/>
    <w:rsid w:val="00F801B9"/>
    <w:rsid w:val="00F8020A"/>
    <w:rsid w:val="00F80238"/>
    <w:rsid w:val="00F8031F"/>
    <w:rsid w:val="00F80427"/>
    <w:rsid w:val="00F80447"/>
    <w:rsid w:val="00F8088F"/>
    <w:rsid w:val="00F80A04"/>
    <w:rsid w:val="00F80B3E"/>
    <w:rsid w:val="00F80C89"/>
    <w:rsid w:val="00F810C1"/>
    <w:rsid w:val="00F81443"/>
    <w:rsid w:val="00F8148C"/>
    <w:rsid w:val="00F8165B"/>
    <w:rsid w:val="00F81705"/>
    <w:rsid w:val="00F8183A"/>
    <w:rsid w:val="00F818DA"/>
    <w:rsid w:val="00F81A11"/>
    <w:rsid w:val="00F81A53"/>
    <w:rsid w:val="00F81FE5"/>
    <w:rsid w:val="00F82144"/>
    <w:rsid w:val="00F8217E"/>
    <w:rsid w:val="00F823E8"/>
    <w:rsid w:val="00F8275C"/>
    <w:rsid w:val="00F82E6C"/>
    <w:rsid w:val="00F830D5"/>
    <w:rsid w:val="00F831DE"/>
    <w:rsid w:val="00F83572"/>
    <w:rsid w:val="00F8357C"/>
    <w:rsid w:val="00F835B9"/>
    <w:rsid w:val="00F8371D"/>
    <w:rsid w:val="00F83786"/>
    <w:rsid w:val="00F837E0"/>
    <w:rsid w:val="00F837FA"/>
    <w:rsid w:val="00F83C4E"/>
    <w:rsid w:val="00F83F78"/>
    <w:rsid w:val="00F845E4"/>
    <w:rsid w:val="00F84708"/>
    <w:rsid w:val="00F847B6"/>
    <w:rsid w:val="00F849C3"/>
    <w:rsid w:val="00F84FAE"/>
    <w:rsid w:val="00F84FF6"/>
    <w:rsid w:val="00F85103"/>
    <w:rsid w:val="00F85259"/>
    <w:rsid w:val="00F854F7"/>
    <w:rsid w:val="00F855F5"/>
    <w:rsid w:val="00F85650"/>
    <w:rsid w:val="00F8580F"/>
    <w:rsid w:val="00F85927"/>
    <w:rsid w:val="00F85C40"/>
    <w:rsid w:val="00F85E4C"/>
    <w:rsid w:val="00F85E6B"/>
    <w:rsid w:val="00F8608D"/>
    <w:rsid w:val="00F86215"/>
    <w:rsid w:val="00F86688"/>
    <w:rsid w:val="00F869AE"/>
    <w:rsid w:val="00F86CE3"/>
    <w:rsid w:val="00F86F76"/>
    <w:rsid w:val="00F87130"/>
    <w:rsid w:val="00F87133"/>
    <w:rsid w:val="00F8713D"/>
    <w:rsid w:val="00F871AB"/>
    <w:rsid w:val="00F87A03"/>
    <w:rsid w:val="00F87B8D"/>
    <w:rsid w:val="00F87E36"/>
    <w:rsid w:val="00F87ECD"/>
    <w:rsid w:val="00F906F6"/>
    <w:rsid w:val="00F9080F"/>
    <w:rsid w:val="00F90B68"/>
    <w:rsid w:val="00F90B89"/>
    <w:rsid w:val="00F90BFC"/>
    <w:rsid w:val="00F90D41"/>
    <w:rsid w:val="00F90D8D"/>
    <w:rsid w:val="00F90E09"/>
    <w:rsid w:val="00F90F4E"/>
    <w:rsid w:val="00F9130B"/>
    <w:rsid w:val="00F91834"/>
    <w:rsid w:val="00F91888"/>
    <w:rsid w:val="00F91A9C"/>
    <w:rsid w:val="00F91AC2"/>
    <w:rsid w:val="00F91B78"/>
    <w:rsid w:val="00F91BE2"/>
    <w:rsid w:val="00F91E0E"/>
    <w:rsid w:val="00F9219A"/>
    <w:rsid w:val="00F925CC"/>
    <w:rsid w:val="00F92770"/>
    <w:rsid w:val="00F927EC"/>
    <w:rsid w:val="00F92B38"/>
    <w:rsid w:val="00F93601"/>
    <w:rsid w:val="00F9368A"/>
    <w:rsid w:val="00F93778"/>
    <w:rsid w:val="00F93894"/>
    <w:rsid w:val="00F93900"/>
    <w:rsid w:val="00F939A9"/>
    <w:rsid w:val="00F93F17"/>
    <w:rsid w:val="00F93FC4"/>
    <w:rsid w:val="00F94048"/>
    <w:rsid w:val="00F940A5"/>
    <w:rsid w:val="00F947AE"/>
    <w:rsid w:val="00F94B35"/>
    <w:rsid w:val="00F94D37"/>
    <w:rsid w:val="00F94EF4"/>
    <w:rsid w:val="00F9545C"/>
    <w:rsid w:val="00F955AC"/>
    <w:rsid w:val="00F957E0"/>
    <w:rsid w:val="00F9589B"/>
    <w:rsid w:val="00F9641A"/>
    <w:rsid w:val="00F964E5"/>
    <w:rsid w:val="00F96532"/>
    <w:rsid w:val="00F968F9"/>
    <w:rsid w:val="00F969FA"/>
    <w:rsid w:val="00F96A1D"/>
    <w:rsid w:val="00F96AFB"/>
    <w:rsid w:val="00F976F7"/>
    <w:rsid w:val="00F977F3"/>
    <w:rsid w:val="00F97FFC"/>
    <w:rsid w:val="00FA0338"/>
    <w:rsid w:val="00FA03AF"/>
    <w:rsid w:val="00FA0752"/>
    <w:rsid w:val="00FA0A5E"/>
    <w:rsid w:val="00FA0E4A"/>
    <w:rsid w:val="00FA0EF5"/>
    <w:rsid w:val="00FA10E3"/>
    <w:rsid w:val="00FA171F"/>
    <w:rsid w:val="00FA1AE6"/>
    <w:rsid w:val="00FA1B23"/>
    <w:rsid w:val="00FA1C4A"/>
    <w:rsid w:val="00FA1D20"/>
    <w:rsid w:val="00FA212D"/>
    <w:rsid w:val="00FA216B"/>
    <w:rsid w:val="00FA221C"/>
    <w:rsid w:val="00FA28A2"/>
    <w:rsid w:val="00FA29F7"/>
    <w:rsid w:val="00FA2E21"/>
    <w:rsid w:val="00FA3227"/>
    <w:rsid w:val="00FA32BC"/>
    <w:rsid w:val="00FA3345"/>
    <w:rsid w:val="00FA3625"/>
    <w:rsid w:val="00FA3BA1"/>
    <w:rsid w:val="00FA3F32"/>
    <w:rsid w:val="00FA45C1"/>
    <w:rsid w:val="00FA4680"/>
    <w:rsid w:val="00FA49F1"/>
    <w:rsid w:val="00FA4A50"/>
    <w:rsid w:val="00FA4C34"/>
    <w:rsid w:val="00FA50F2"/>
    <w:rsid w:val="00FA5691"/>
    <w:rsid w:val="00FA56BA"/>
    <w:rsid w:val="00FA5A4B"/>
    <w:rsid w:val="00FA5ACE"/>
    <w:rsid w:val="00FA5B0D"/>
    <w:rsid w:val="00FA5CFE"/>
    <w:rsid w:val="00FA5E7C"/>
    <w:rsid w:val="00FA620C"/>
    <w:rsid w:val="00FA64B6"/>
    <w:rsid w:val="00FA64DA"/>
    <w:rsid w:val="00FA652A"/>
    <w:rsid w:val="00FA6744"/>
    <w:rsid w:val="00FA6B60"/>
    <w:rsid w:val="00FA6E00"/>
    <w:rsid w:val="00FA6F3A"/>
    <w:rsid w:val="00FA73BB"/>
    <w:rsid w:val="00FA77F3"/>
    <w:rsid w:val="00FA78F1"/>
    <w:rsid w:val="00FA7D24"/>
    <w:rsid w:val="00FA7D7E"/>
    <w:rsid w:val="00FB0071"/>
    <w:rsid w:val="00FB02E2"/>
    <w:rsid w:val="00FB0327"/>
    <w:rsid w:val="00FB03A5"/>
    <w:rsid w:val="00FB03F9"/>
    <w:rsid w:val="00FB043B"/>
    <w:rsid w:val="00FB093F"/>
    <w:rsid w:val="00FB0E66"/>
    <w:rsid w:val="00FB127A"/>
    <w:rsid w:val="00FB14B2"/>
    <w:rsid w:val="00FB1835"/>
    <w:rsid w:val="00FB187B"/>
    <w:rsid w:val="00FB1BF9"/>
    <w:rsid w:val="00FB1CD4"/>
    <w:rsid w:val="00FB1CF0"/>
    <w:rsid w:val="00FB1FA4"/>
    <w:rsid w:val="00FB24E5"/>
    <w:rsid w:val="00FB260F"/>
    <w:rsid w:val="00FB28B9"/>
    <w:rsid w:val="00FB3036"/>
    <w:rsid w:val="00FB3117"/>
    <w:rsid w:val="00FB311E"/>
    <w:rsid w:val="00FB3301"/>
    <w:rsid w:val="00FB335F"/>
    <w:rsid w:val="00FB3527"/>
    <w:rsid w:val="00FB3825"/>
    <w:rsid w:val="00FB4806"/>
    <w:rsid w:val="00FB48A2"/>
    <w:rsid w:val="00FB48AA"/>
    <w:rsid w:val="00FB4C0B"/>
    <w:rsid w:val="00FB4E59"/>
    <w:rsid w:val="00FB4E86"/>
    <w:rsid w:val="00FB4EDE"/>
    <w:rsid w:val="00FB51D7"/>
    <w:rsid w:val="00FB5B0E"/>
    <w:rsid w:val="00FB5B4B"/>
    <w:rsid w:val="00FB5BF5"/>
    <w:rsid w:val="00FB5C39"/>
    <w:rsid w:val="00FB5D6D"/>
    <w:rsid w:val="00FB5E77"/>
    <w:rsid w:val="00FB5EF9"/>
    <w:rsid w:val="00FB60C6"/>
    <w:rsid w:val="00FB645D"/>
    <w:rsid w:val="00FB6522"/>
    <w:rsid w:val="00FB6584"/>
    <w:rsid w:val="00FB65AE"/>
    <w:rsid w:val="00FB65D6"/>
    <w:rsid w:val="00FB6A1C"/>
    <w:rsid w:val="00FB6C47"/>
    <w:rsid w:val="00FB6D42"/>
    <w:rsid w:val="00FB6DBD"/>
    <w:rsid w:val="00FB702E"/>
    <w:rsid w:val="00FB7094"/>
    <w:rsid w:val="00FB718D"/>
    <w:rsid w:val="00FB72B0"/>
    <w:rsid w:val="00FB7855"/>
    <w:rsid w:val="00FB785E"/>
    <w:rsid w:val="00FB7A37"/>
    <w:rsid w:val="00FB7CF9"/>
    <w:rsid w:val="00FB7D52"/>
    <w:rsid w:val="00FB7DD9"/>
    <w:rsid w:val="00FB7E2B"/>
    <w:rsid w:val="00FB7F30"/>
    <w:rsid w:val="00FC0601"/>
    <w:rsid w:val="00FC0755"/>
    <w:rsid w:val="00FC0940"/>
    <w:rsid w:val="00FC0D19"/>
    <w:rsid w:val="00FC0DFC"/>
    <w:rsid w:val="00FC0F7E"/>
    <w:rsid w:val="00FC139A"/>
    <w:rsid w:val="00FC159E"/>
    <w:rsid w:val="00FC1729"/>
    <w:rsid w:val="00FC1809"/>
    <w:rsid w:val="00FC1DCD"/>
    <w:rsid w:val="00FC21E2"/>
    <w:rsid w:val="00FC273E"/>
    <w:rsid w:val="00FC2995"/>
    <w:rsid w:val="00FC29D8"/>
    <w:rsid w:val="00FC2A24"/>
    <w:rsid w:val="00FC2A8F"/>
    <w:rsid w:val="00FC2F89"/>
    <w:rsid w:val="00FC3159"/>
    <w:rsid w:val="00FC328D"/>
    <w:rsid w:val="00FC345F"/>
    <w:rsid w:val="00FC34BB"/>
    <w:rsid w:val="00FC38E5"/>
    <w:rsid w:val="00FC38F6"/>
    <w:rsid w:val="00FC39CB"/>
    <w:rsid w:val="00FC3BAE"/>
    <w:rsid w:val="00FC3BFB"/>
    <w:rsid w:val="00FC3EB2"/>
    <w:rsid w:val="00FC41A1"/>
    <w:rsid w:val="00FC44AD"/>
    <w:rsid w:val="00FC4873"/>
    <w:rsid w:val="00FC4B72"/>
    <w:rsid w:val="00FC4CEC"/>
    <w:rsid w:val="00FC4D89"/>
    <w:rsid w:val="00FC4F40"/>
    <w:rsid w:val="00FC4F98"/>
    <w:rsid w:val="00FC5094"/>
    <w:rsid w:val="00FC5206"/>
    <w:rsid w:val="00FC528F"/>
    <w:rsid w:val="00FC5859"/>
    <w:rsid w:val="00FC5AFE"/>
    <w:rsid w:val="00FC5E51"/>
    <w:rsid w:val="00FC6296"/>
    <w:rsid w:val="00FC62D2"/>
    <w:rsid w:val="00FC630A"/>
    <w:rsid w:val="00FC6464"/>
    <w:rsid w:val="00FC6906"/>
    <w:rsid w:val="00FC6A95"/>
    <w:rsid w:val="00FC6A9C"/>
    <w:rsid w:val="00FC6D9B"/>
    <w:rsid w:val="00FC6F9C"/>
    <w:rsid w:val="00FC7444"/>
    <w:rsid w:val="00FC7720"/>
    <w:rsid w:val="00FC78F9"/>
    <w:rsid w:val="00FC7A0D"/>
    <w:rsid w:val="00FC7F47"/>
    <w:rsid w:val="00FD028C"/>
    <w:rsid w:val="00FD0735"/>
    <w:rsid w:val="00FD074D"/>
    <w:rsid w:val="00FD0932"/>
    <w:rsid w:val="00FD0D92"/>
    <w:rsid w:val="00FD0DD4"/>
    <w:rsid w:val="00FD1237"/>
    <w:rsid w:val="00FD12C7"/>
    <w:rsid w:val="00FD1441"/>
    <w:rsid w:val="00FD1690"/>
    <w:rsid w:val="00FD2217"/>
    <w:rsid w:val="00FD2353"/>
    <w:rsid w:val="00FD2500"/>
    <w:rsid w:val="00FD2588"/>
    <w:rsid w:val="00FD289C"/>
    <w:rsid w:val="00FD2E08"/>
    <w:rsid w:val="00FD2E17"/>
    <w:rsid w:val="00FD2FB8"/>
    <w:rsid w:val="00FD324D"/>
    <w:rsid w:val="00FD3C63"/>
    <w:rsid w:val="00FD3CC3"/>
    <w:rsid w:val="00FD3F8C"/>
    <w:rsid w:val="00FD3FAF"/>
    <w:rsid w:val="00FD4117"/>
    <w:rsid w:val="00FD4303"/>
    <w:rsid w:val="00FD4580"/>
    <w:rsid w:val="00FD4631"/>
    <w:rsid w:val="00FD4751"/>
    <w:rsid w:val="00FD4988"/>
    <w:rsid w:val="00FD49D8"/>
    <w:rsid w:val="00FD4EF1"/>
    <w:rsid w:val="00FD4FAB"/>
    <w:rsid w:val="00FD5350"/>
    <w:rsid w:val="00FD542D"/>
    <w:rsid w:val="00FD54FE"/>
    <w:rsid w:val="00FD56D4"/>
    <w:rsid w:val="00FD5713"/>
    <w:rsid w:val="00FD5A4D"/>
    <w:rsid w:val="00FD5AA1"/>
    <w:rsid w:val="00FD5BCF"/>
    <w:rsid w:val="00FD5C87"/>
    <w:rsid w:val="00FD60DB"/>
    <w:rsid w:val="00FD6169"/>
    <w:rsid w:val="00FD6173"/>
    <w:rsid w:val="00FD6484"/>
    <w:rsid w:val="00FD687A"/>
    <w:rsid w:val="00FD6916"/>
    <w:rsid w:val="00FD697A"/>
    <w:rsid w:val="00FD6B28"/>
    <w:rsid w:val="00FD6B2D"/>
    <w:rsid w:val="00FD7194"/>
    <w:rsid w:val="00FD71DC"/>
    <w:rsid w:val="00FD7279"/>
    <w:rsid w:val="00FD76CC"/>
    <w:rsid w:val="00FD7821"/>
    <w:rsid w:val="00FD7A61"/>
    <w:rsid w:val="00FD7CA1"/>
    <w:rsid w:val="00FD7F0E"/>
    <w:rsid w:val="00FE011C"/>
    <w:rsid w:val="00FE0245"/>
    <w:rsid w:val="00FE047F"/>
    <w:rsid w:val="00FE074F"/>
    <w:rsid w:val="00FE08E6"/>
    <w:rsid w:val="00FE097C"/>
    <w:rsid w:val="00FE0C96"/>
    <w:rsid w:val="00FE0CF9"/>
    <w:rsid w:val="00FE0FDF"/>
    <w:rsid w:val="00FE129E"/>
    <w:rsid w:val="00FE1375"/>
    <w:rsid w:val="00FE1B40"/>
    <w:rsid w:val="00FE1D96"/>
    <w:rsid w:val="00FE23EE"/>
    <w:rsid w:val="00FE25F6"/>
    <w:rsid w:val="00FE26B4"/>
    <w:rsid w:val="00FE284D"/>
    <w:rsid w:val="00FE2EFF"/>
    <w:rsid w:val="00FE3016"/>
    <w:rsid w:val="00FE334B"/>
    <w:rsid w:val="00FE3729"/>
    <w:rsid w:val="00FE3B43"/>
    <w:rsid w:val="00FE3CA1"/>
    <w:rsid w:val="00FE3E21"/>
    <w:rsid w:val="00FE3F4D"/>
    <w:rsid w:val="00FE4056"/>
    <w:rsid w:val="00FE41D3"/>
    <w:rsid w:val="00FE429C"/>
    <w:rsid w:val="00FE4439"/>
    <w:rsid w:val="00FE45A9"/>
    <w:rsid w:val="00FE48D5"/>
    <w:rsid w:val="00FE48E8"/>
    <w:rsid w:val="00FE4D23"/>
    <w:rsid w:val="00FE4E98"/>
    <w:rsid w:val="00FE4ED5"/>
    <w:rsid w:val="00FE5074"/>
    <w:rsid w:val="00FE534D"/>
    <w:rsid w:val="00FE5CA3"/>
    <w:rsid w:val="00FE5DBC"/>
    <w:rsid w:val="00FE5FCB"/>
    <w:rsid w:val="00FE621A"/>
    <w:rsid w:val="00FE6482"/>
    <w:rsid w:val="00FE649A"/>
    <w:rsid w:val="00FE6AA9"/>
    <w:rsid w:val="00FE6BAD"/>
    <w:rsid w:val="00FE6DC3"/>
    <w:rsid w:val="00FE6ECF"/>
    <w:rsid w:val="00FE6FDC"/>
    <w:rsid w:val="00FE707A"/>
    <w:rsid w:val="00FE71D7"/>
    <w:rsid w:val="00FE7785"/>
    <w:rsid w:val="00FE77A4"/>
    <w:rsid w:val="00FE7A33"/>
    <w:rsid w:val="00FE7B80"/>
    <w:rsid w:val="00FF00CC"/>
    <w:rsid w:val="00FF014F"/>
    <w:rsid w:val="00FF028F"/>
    <w:rsid w:val="00FF03D7"/>
    <w:rsid w:val="00FF061A"/>
    <w:rsid w:val="00FF0ABB"/>
    <w:rsid w:val="00FF0E11"/>
    <w:rsid w:val="00FF1104"/>
    <w:rsid w:val="00FF116E"/>
    <w:rsid w:val="00FF1454"/>
    <w:rsid w:val="00FF1667"/>
    <w:rsid w:val="00FF1A78"/>
    <w:rsid w:val="00FF1BFD"/>
    <w:rsid w:val="00FF1C62"/>
    <w:rsid w:val="00FF1C67"/>
    <w:rsid w:val="00FF2D7E"/>
    <w:rsid w:val="00FF30AF"/>
    <w:rsid w:val="00FF320C"/>
    <w:rsid w:val="00FF32E9"/>
    <w:rsid w:val="00FF36F9"/>
    <w:rsid w:val="00FF3873"/>
    <w:rsid w:val="00FF39FA"/>
    <w:rsid w:val="00FF3CCB"/>
    <w:rsid w:val="00FF3FB8"/>
    <w:rsid w:val="00FF4002"/>
    <w:rsid w:val="00FF431F"/>
    <w:rsid w:val="00FF49B5"/>
    <w:rsid w:val="00FF4C0B"/>
    <w:rsid w:val="00FF4D02"/>
    <w:rsid w:val="00FF4D85"/>
    <w:rsid w:val="00FF4FE2"/>
    <w:rsid w:val="00FF51EA"/>
    <w:rsid w:val="00FF5397"/>
    <w:rsid w:val="00FF5627"/>
    <w:rsid w:val="00FF6078"/>
    <w:rsid w:val="00FF6438"/>
    <w:rsid w:val="00FF6451"/>
    <w:rsid w:val="00FF646F"/>
    <w:rsid w:val="00FF64A1"/>
    <w:rsid w:val="00FF64F6"/>
    <w:rsid w:val="00FF65E9"/>
    <w:rsid w:val="00FF6775"/>
    <w:rsid w:val="00FF6BFA"/>
    <w:rsid w:val="00FF6D3D"/>
    <w:rsid w:val="00FF6E07"/>
    <w:rsid w:val="00FF6F6A"/>
    <w:rsid w:val="00FF721F"/>
    <w:rsid w:val="00FF793B"/>
    <w:rsid w:val="00FF799A"/>
    <w:rsid w:val="00FF7B57"/>
    <w:rsid w:val="00FF7B5E"/>
    <w:rsid w:val="015F9DFF"/>
    <w:rsid w:val="0180599D"/>
    <w:rsid w:val="01E49D9B"/>
    <w:rsid w:val="02528EE6"/>
    <w:rsid w:val="02F76BB3"/>
    <w:rsid w:val="03266E32"/>
    <w:rsid w:val="033E47D9"/>
    <w:rsid w:val="034BA9F1"/>
    <w:rsid w:val="037D13FC"/>
    <w:rsid w:val="03B4ED97"/>
    <w:rsid w:val="03BC5A19"/>
    <w:rsid w:val="046B4E94"/>
    <w:rsid w:val="04ACA140"/>
    <w:rsid w:val="04B3BAAC"/>
    <w:rsid w:val="04D8BF72"/>
    <w:rsid w:val="04E05D1A"/>
    <w:rsid w:val="05C9DEFC"/>
    <w:rsid w:val="05D4B164"/>
    <w:rsid w:val="06016079"/>
    <w:rsid w:val="06331038"/>
    <w:rsid w:val="0650DED6"/>
    <w:rsid w:val="06728FB6"/>
    <w:rsid w:val="06843F4D"/>
    <w:rsid w:val="0719122A"/>
    <w:rsid w:val="07BF131D"/>
    <w:rsid w:val="07D863C6"/>
    <w:rsid w:val="07EFA575"/>
    <w:rsid w:val="08560463"/>
    <w:rsid w:val="08890EA8"/>
    <w:rsid w:val="094C65E4"/>
    <w:rsid w:val="09F1D4C4"/>
    <w:rsid w:val="0AD06EE6"/>
    <w:rsid w:val="0B7E7044"/>
    <w:rsid w:val="0C70636F"/>
    <w:rsid w:val="0C8736C4"/>
    <w:rsid w:val="0CEFD637"/>
    <w:rsid w:val="0CFF9BCC"/>
    <w:rsid w:val="0D19DD36"/>
    <w:rsid w:val="0D341E80"/>
    <w:rsid w:val="0D65A015"/>
    <w:rsid w:val="0E28097C"/>
    <w:rsid w:val="0E8CCC89"/>
    <w:rsid w:val="0E9C60EB"/>
    <w:rsid w:val="0F55F332"/>
    <w:rsid w:val="0F6FD425"/>
    <w:rsid w:val="0FC5DCD7"/>
    <w:rsid w:val="1068E421"/>
    <w:rsid w:val="10B3575F"/>
    <w:rsid w:val="10BC1C00"/>
    <w:rsid w:val="10CC74B3"/>
    <w:rsid w:val="11101181"/>
    <w:rsid w:val="11529688"/>
    <w:rsid w:val="12256600"/>
    <w:rsid w:val="1269B67D"/>
    <w:rsid w:val="1278D47A"/>
    <w:rsid w:val="12ABE1E2"/>
    <w:rsid w:val="12C2DB62"/>
    <w:rsid w:val="12CE17B2"/>
    <w:rsid w:val="1313D382"/>
    <w:rsid w:val="13788DFD"/>
    <w:rsid w:val="13B41413"/>
    <w:rsid w:val="13B9EC99"/>
    <w:rsid w:val="13E6F6FE"/>
    <w:rsid w:val="14171AD1"/>
    <w:rsid w:val="14F723E9"/>
    <w:rsid w:val="1558131F"/>
    <w:rsid w:val="1578F057"/>
    <w:rsid w:val="15DFC094"/>
    <w:rsid w:val="1623A17A"/>
    <w:rsid w:val="166AE9E8"/>
    <w:rsid w:val="16953D64"/>
    <w:rsid w:val="16D84EEF"/>
    <w:rsid w:val="16F1774C"/>
    <w:rsid w:val="1727A0CC"/>
    <w:rsid w:val="17541D82"/>
    <w:rsid w:val="17A17240"/>
    <w:rsid w:val="17B472AD"/>
    <w:rsid w:val="17D9A590"/>
    <w:rsid w:val="189EDF2E"/>
    <w:rsid w:val="18E36155"/>
    <w:rsid w:val="191641D2"/>
    <w:rsid w:val="1A2503D2"/>
    <w:rsid w:val="1A8484C6"/>
    <w:rsid w:val="1A9F0CB8"/>
    <w:rsid w:val="1AF03343"/>
    <w:rsid w:val="1B88F087"/>
    <w:rsid w:val="1BA90D0A"/>
    <w:rsid w:val="1BF54E4B"/>
    <w:rsid w:val="1C0158D4"/>
    <w:rsid w:val="1C3E7967"/>
    <w:rsid w:val="1C6F2114"/>
    <w:rsid w:val="1C9BD6FB"/>
    <w:rsid w:val="1DA1A9E1"/>
    <w:rsid w:val="1DB5EFE6"/>
    <w:rsid w:val="1DC57015"/>
    <w:rsid w:val="1DFCDD1B"/>
    <w:rsid w:val="1F1BCF81"/>
    <w:rsid w:val="1F3DF465"/>
    <w:rsid w:val="1FAC990F"/>
    <w:rsid w:val="200D428F"/>
    <w:rsid w:val="201B05AA"/>
    <w:rsid w:val="20779F6C"/>
    <w:rsid w:val="20F5AAF8"/>
    <w:rsid w:val="214775A3"/>
    <w:rsid w:val="216EF4C6"/>
    <w:rsid w:val="2191FB3F"/>
    <w:rsid w:val="21FB5E54"/>
    <w:rsid w:val="224392D4"/>
    <w:rsid w:val="224C5AF6"/>
    <w:rsid w:val="22C7C4C4"/>
    <w:rsid w:val="23A3B147"/>
    <w:rsid w:val="244B0558"/>
    <w:rsid w:val="2472DFC3"/>
    <w:rsid w:val="24BB4BC7"/>
    <w:rsid w:val="24C96318"/>
    <w:rsid w:val="24DA30C2"/>
    <w:rsid w:val="2507AEDC"/>
    <w:rsid w:val="2511EF00"/>
    <w:rsid w:val="2562FFEE"/>
    <w:rsid w:val="2611116B"/>
    <w:rsid w:val="2662C5CF"/>
    <w:rsid w:val="26B74DC2"/>
    <w:rsid w:val="26DB5209"/>
    <w:rsid w:val="28577124"/>
    <w:rsid w:val="28C0EE70"/>
    <w:rsid w:val="28DD4DB2"/>
    <w:rsid w:val="28F6760F"/>
    <w:rsid w:val="29C63A42"/>
    <w:rsid w:val="2A103C33"/>
    <w:rsid w:val="2A409987"/>
    <w:rsid w:val="2AA26F9A"/>
    <w:rsid w:val="2ABE7BCE"/>
    <w:rsid w:val="2B55DEE1"/>
    <w:rsid w:val="2C122C04"/>
    <w:rsid w:val="2C19255D"/>
    <w:rsid w:val="2D553B9B"/>
    <w:rsid w:val="2D7234FA"/>
    <w:rsid w:val="2D81888B"/>
    <w:rsid w:val="2E2F13E7"/>
    <w:rsid w:val="2E5B5CF4"/>
    <w:rsid w:val="2E7431BC"/>
    <w:rsid w:val="2E92F89A"/>
    <w:rsid w:val="2EAA38B2"/>
    <w:rsid w:val="2EBC3F18"/>
    <w:rsid w:val="2F1203A6"/>
    <w:rsid w:val="3058EDA2"/>
    <w:rsid w:val="30954670"/>
    <w:rsid w:val="309F4FE6"/>
    <w:rsid w:val="30A68CB9"/>
    <w:rsid w:val="30CD95AC"/>
    <w:rsid w:val="312E31BA"/>
    <w:rsid w:val="31563D70"/>
    <w:rsid w:val="3193A09D"/>
    <w:rsid w:val="31E8ECEA"/>
    <w:rsid w:val="32312560"/>
    <w:rsid w:val="32387AEA"/>
    <w:rsid w:val="3309EA66"/>
    <w:rsid w:val="335F457E"/>
    <w:rsid w:val="33A647A5"/>
    <w:rsid w:val="33A9E1F8"/>
    <w:rsid w:val="33E5F9A2"/>
    <w:rsid w:val="3450D947"/>
    <w:rsid w:val="3460AAA2"/>
    <w:rsid w:val="346FCF24"/>
    <w:rsid w:val="34AF25F4"/>
    <w:rsid w:val="356AF40B"/>
    <w:rsid w:val="35E7302C"/>
    <w:rsid w:val="364B9D2E"/>
    <w:rsid w:val="365CC255"/>
    <w:rsid w:val="369DEFE1"/>
    <w:rsid w:val="36C8484B"/>
    <w:rsid w:val="36D7E3FA"/>
    <w:rsid w:val="3720A8E8"/>
    <w:rsid w:val="374173E1"/>
    <w:rsid w:val="37EB0757"/>
    <w:rsid w:val="38836588"/>
    <w:rsid w:val="396126D4"/>
    <w:rsid w:val="3977E3C4"/>
    <w:rsid w:val="39A1C82B"/>
    <w:rsid w:val="39E9CE7B"/>
    <w:rsid w:val="3A09DCEE"/>
    <w:rsid w:val="3A45A72F"/>
    <w:rsid w:val="3A6D4008"/>
    <w:rsid w:val="3A7A801D"/>
    <w:rsid w:val="3B18CCBA"/>
    <w:rsid w:val="3CDF444E"/>
    <w:rsid w:val="3DCF0CB6"/>
    <w:rsid w:val="3E2606AD"/>
    <w:rsid w:val="3E3540A3"/>
    <w:rsid w:val="3ECC68EC"/>
    <w:rsid w:val="3EF882A8"/>
    <w:rsid w:val="3F22A6FF"/>
    <w:rsid w:val="3FBFA35C"/>
    <w:rsid w:val="402F3BCF"/>
    <w:rsid w:val="40C3AA6C"/>
    <w:rsid w:val="414078B3"/>
    <w:rsid w:val="4155472E"/>
    <w:rsid w:val="418F33E5"/>
    <w:rsid w:val="419EA9A3"/>
    <w:rsid w:val="424ED5A4"/>
    <w:rsid w:val="42613F4A"/>
    <w:rsid w:val="431153C1"/>
    <w:rsid w:val="433DED2F"/>
    <w:rsid w:val="435516D2"/>
    <w:rsid w:val="43D68E09"/>
    <w:rsid w:val="43E41B07"/>
    <w:rsid w:val="44963132"/>
    <w:rsid w:val="450623D9"/>
    <w:rsid w:val="450F9FA8"/>
    <w:rsid w:val="45472915"/>
    <w:rsid w:val="45EB95B6"/>
    <w:rsid w:val="461DAA09"/>
    <w:rsid w:val="4662F5F0"/>
    <w:rsid w:val="467A9A65"/>
    <w:rsid w:val="46B3F024"/>
    <w:rsid w:val="47234E09"/>
    <w:rsid w:val="47B97A6A"/>
    <w:rsid w:val="47EC74CF"/>
    <w:rsid w:val="4821D3F7"/>
    <w:rsid w:val="48520448"/>
    <w:rsid w:val="48AD3D5D"/>
    <w:rsid w:val="48CF060C"/>
    <w:rsid w:val="48EE832F"/>
    <w:rsid w:val="494C07D0"/>
    <w:rsid w:val="4A3E0715"/>
    <w:rsid w:val="4A5FFFB7"/>
    <w:rsid w:val="4B8DD5C7"/>
    <w:rsid w:val="4BAB2BA5"/>
    <w:rsid w:val="4BADDC7F"/>
    <w:rsid w:val="4BDA8F90"/>
    <w:rsid w:val="4CA92409"/>
    <w:rsid w:val="4CBD92DC"/>
    <w:rsid w:val="4CE9DBE9"/>
    <w:rsid w:val="4D4E2158"/>
    <w:rsid w:val="4D7F8826"/>
    <w:rsid w:val="4DB5A9BF"/>
    <w:rsid w:val="4DE29E85"/>
    <w:rsid w:val="4E3440E8"/>
    <w:rsid w:val="4E5AC79D"/>
    <w:rsid w:val="4EAD4FBF"/>
    <w:rsid w:val="4F1C7EE1"/>
    <w:rsid w:val="4F1E4C90"/>
    <w:rsid w:val="4F5604EB"/>
    <w:rsid w:val="500A2AD2"/>
    <w:rsid w:val="50217CAB"/>
    <w:rsid w:val="50954006"/>
    <w:rsid w:val="509B2401"/>
    <w:rsid w:val="511EBFC0"/>
    <w:rsid w:val="5196E5D7"/>
    <w:rsid w:val="51B1E44D"/>
    <w:rsid w:val="52211BD7"/>
    <w:rsid w:val="53125FD5"/>
    <w:rsid w:val="5323AA5E"/>
    <w:rsid w:val="534D9583"/>
    <w:rsid w:val="53E5CD8A"/>
    <w:rsid w:val="53E8027E"/>
    <w:rsid w:val="5453074E"/>
    <w:rsid w:val="54FE66AE"/>
    <w:rsid w:val="55BEB8FD"/>
    <w:rsid w:val="563DCCFF"/>
    <w:rsid w:val="5648FD38"/>
    <w:rsid w:val="56719858"/>
    <w:rsid w:val="5684C4F7"/>
    <w:rsid w:val="568E8404"/>
    <w:rsid w:val="569343A4"/>
    <w:rsid w:val="56965DFD"/>
    <w:rsid w:val="56A85286"/>
    <w:rsid w:val="56E7CE8F"/>
    <w:rsid w:val="57147016"/>
    <w:rsid w:val="5839A4A1"/>
    <w:rsid w:val="5876B54E"/>
    <w:rsid w:val="587A5BB5"/>
    <w:rsid w:val="59181E5B"/>
    <w:rsid w:val="59212EE1"/>
    <w:rsid w:val="5929F893"/>
    <w:rsid w:val="593C61A9"/>
    <w:rsid w:val="593F2AA0"/>
    <w:rsid w:val="59DB565B"/>
    <w:rsid w:val="59F89277"/>
    <w:rsid w:val="5A3D678C"/>
    <w:rsid w:val="5A8E0B91"/>
    <w:rsid w:val="5A91C2DB"/>
    <w:rsid w:val="5BE12C40"/>
    <w:rsid w:val="5C77450D"/>
    <w:rsid w:val="5C91D480"/>
    <w:rsid w:val="5D75B876"/>
    <w:rsid w:val="5D8EE4C4"/>
    <w:rsid w:val="5E649014"/>
    <w:rsid w:val="5E8E4EE6"/>
    <w:rsid w:val="5E90E7F9"/>
    <w:rsid w:val="5F2010B3"/>
    <w:rsid w:val="5F87B991"/>
    <w:rsid w:val="603AA535"/>
    <w:rsid w:val="6078D933"/>
    <w:rsid w:val="608160E4"/>
    <w:rsid w:val="60A229FF"/>
    <w:rsid w:val="60DCC936"/>
    <w:rsid w:val="611CC636"/>
    <w:rsid w:val="61743836"/>
    <w:rsid w:val="617C5E18"/>
    <w:rsid w:val="618B48D4"/>
    <w:rsid w:val="61F056BF"/>
    <w:rsid w:val="621DE902"/>
    <w:rsid w:val="622A0AFF"/>
    <w:rsid w:val="62D3ACE1"/>
    <w:rsid w:val="62FC630B"/>
    <w:rsid w:val="635618DA"/>
    <w:rsid w:val="635FCC91"/>
    <w:rsid w:val="637B0A88"/>
    <w:rsid w:val="63A46A04"/>
    <w:rsid w:val="63FC82EC"/>
    <w:rsid w:val="63FDC457"/>
    <w:rsid w:val="647DF339"/>
    <w:rsid w:val="64841B70"/>
    <w:rsid w:val="64EAFD30"/>
    <w:rsid w:val="64F1E93B"/>
    <w:rsid w:val="6567D12C"/>
    <w:rsid w:val="65E7D95E"/>
    <w:rsid w:val="6678E75D"/>
    <w:rsid w:val="66E5F56D"/>
    <w:rsid w:val="674C7CAE"/>
    <w:rsid w:val="6834560D"/>
    <w:rsid w:val="6894720E"/>
    <w:rsid w:val="6914BF78"/>
    <w:rsid w:val="6A14F4DB"/>
    <w:rsid w:val="6A318D53"/>
    <w:rsid w:val="6A3E96FD"/>
    <w:rsid w:val="6A42A232"/>
    <w:rsid w:val="6A64C9F2"/>
    <w:rsid w:val="6A73E386"/>
    <w:rsid w:val="6B2AF032"/>
    <w:rsid w:val="6B6AB31E"/>
    <w:rsid w:val="6BB5DF4D"/>
    <w:rsid w:val="6BBE2F2B"/>
    <w:rsid w:val="6C2B7848"/>
    <w:rsid w:val="6DFED034"/>
    <w:rsid w:val="6E23ABC1"/>
    <w:rsid w:val="6F995939"/>
    <w:rsid w:val="6F9CA37D"/>
    <w:rsid w:val="6FCA91B2"/>
    <w:rsid w:val="7004510B"/>
    <w:rsid w:val="70078987"/>
    <w:rsid w:val="7046098A"/>
    <w:rsid w:val="70513082"/>
    <w:rsid w:val="70AD6817"/>
    <w:rsid w:val="70BE48DB"/>
    <w:rsid w:val="70CB5A8D"/>
    <w:rsid w:val="714D1AC4"/>
    <w:rsid w:val="715F9039"/>
    <w:rsid w:val="71E1D9EB"/>
    <w:rsid w:val="723CFDA6"/>
    <w:rsid w:val="7247EAD7"/>
    <w:rsid w:val="7254517C"/>
    <w:rsid w:val="726A5BF8"/>
    <w:rsid w:val="72936B24"/>
    <w:rsid w:val="730B1396"/>
    <w:rsid w:val="730F587C"/>
    <w:rsid w:val="731739CE"/>
    <w:rsid w:val="732B41C4"/>
    <w:rsid w:val="73451E73"/>
    <w:rsid w:val="74147CE3"/>
    <w:rsid w:val="74391A2F"/>
    <w:rsid w:val="74A1A91F"/>
    <w:rsid w:val="74BDF527"/>
    <w:rsid w:val="74D26BAB"/>
    <w:rsid w:val="74F6D22E"/>
    <w:rsid w:val="7653058D"/>
    <w:rsid w:val="769C22B1"/>
    <w:rsid w:val="76CB6A80"/>
    <w:rsid w:val="76F0F495"/>
    <w:rsid w:val="771410EC"/>
    <w:rsid w:val="7727FA01"/>
    <w:rsid w:val="77539A5F"/>
    <w:rsid w:val="77FB720E"/>
    <w:rsid w:val="7805CAAE"/>
    <w:rsid w:val="7820AFD7"/>
    <w:rsid w:val="7837F312"/>
    <w:rsid w:val="793FE5B8"/>
    <w:rsid w:val="7961D8A4"/>
    <w:rsid w:val="7991022A"/>
    <w:rsid w:val="79F5CABF"/>
    <w:rsid w:val="7A1B4C18"/>
    <w:rsid w:val="7A36CDEB"/>
    <w:rsid w:val="7BABFE04"/>
    <w:rsid w:val="7BDDD625"/>
    <w:rsid w:val="7C09593E"/>
    <w:rsid w:val="7C25A65B"/>
    <w:rsid w:val="7C2966C9"/>
    <w:rsid w:val="7C4548D6"/>
    <w:rsid w:val="7C4D78A8"/>
    <w:rsid w:val="7C7CABCC"/>
    <w:rsid w:val="7CFA3CFF"/>
    <w:rsid w:val="7D4B1AD4"/>
    <w:rsid w:val="7D6A86F6"/>
    <w:rsid w:val="7DA0EC9B"/>
    <w:rsid w:val="7E1D94BC"/>
    <w:rsid w:val="7E848C17"/>
    <w:rsid w:val="7FA102EA"/>
    <w:rsid w:val="7FE481FF"/>
    <w:rsid w:val="7FF7E5D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page;v-text-anchor:bottom" fill="f" fillcolor="white" stroke="f">
      <v:fill color="white" on="f"/>
      <v:stroke on="f"/>
      <v:textbox inset="0,0,0,0"/>
    </o:shapedefaults>
    <o:shapelayout v:ext="edit">
      <o:idmap v:ext="edit" data="2"/>
    </o:shapelayout>
  </w:shapeDefaults>
  <w:decimalSymbol w:val="."/>
  <w:listSeparator w:val=","/>
  <w14:docId w14:val="0C3B4064"/>
  <w15:docId w15:val="{4C12251B-2D2F-4C7E-98DA-C36922801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unhideWhenUsed="1" w:qFormat="1"/>
    <w:lsdException w:name="heading 4" w:uiPriority="1" w:unhideWhenUsed="1" w:qFormat="1"/>
    <w:lsdException w:name="heading 5" w:uiPriority="1" w:unhideWhenUsed="1" w:qFormat="1"/>
    <w:lsdException w:name="heading 6" w:unhideWhenUsed="1" w:qFormat="1"/>
    <w:lsdException w:name="heading 7" w:unhideWhenUsed="1" w:qFormat="1"/>
    <w:lsdException w:name="heading 8" w:unhideWhenUsed="1" w:qFormat="1"/>
    <w:lsdException w:name="heading 9" w:uiPriority="14"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locked="1" w:semiHidden="1" w:unhideWhenUsed="1"/>
    <w:lsdException w:name="footnote text" w:locked="1" w:semiHidden="1" w:uiPriority="15"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3"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15" w:unhideWhenUsed="1"/>
    <w:lsdException w:name="annotation reference" w:locked="1" w:semiHidden="1" w:unhideWhenUsed="1"/>
    <w:lsdException w:name="line number" w:locked="1" w:semiHidden="1" w:unhideWhenUsed="1"/>
    <w:lsdException w:name="page number" w:locked="1" w:semiHidden="1" w:uiPriority="0"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iPriority="2" w:unhideWhenUsed="1"/>
    <w:lsdException w:name="List Bullet 4" w:locked="1" w:semiHidden="1" w:unhideWhenUsed="1"/>
    <w:lsdException w:name="List Bullet 5" w:locked="1" w:semiHidden="1" w:unhideWhenUsed="1"/>
    <w:lsdException w:name="List Number 2" w:locked="1" w:semiHidden="1" w:uiPriority="2" w:unhideWhenUsed="1" w:qFormat="1"/>
    <w:lsdException w:name="List Number 3" w:locked="1" w:semiHidden="1" w:uiPriority="2" w:unhideWhenUsed="1"/>
    <w:lsdException w:name="List Number 4" w:locked="1" w:semiHidden="1" w:unhideWhenUsed="1"/>
    <w:lsdException w:name="List Number 5" w:locked="1" w:semiHidden="1" w:unhideWhenUsed="1"/>
    <w:lsdException w:name="Title" w:semiHidden="1" w:unhideWhenUsed="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semiHidden="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Emphasis"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semiHidden="1" w:uiPriority="7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semiHidden="1"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1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73"/>
    <w:qFormat/>
    <w:rsid w:val="00662103"/>
    <w:pPr>
      <w:spacing w:before="120" w:after="120" w:line="264" w:lineRule="auto"/>
    </w:pPr>
    <w:rPr>
      <w:rFonts w:eastAsia="Calibri"/>
      <w:color w:val="000000"/>
    </w:rPr>
  </w:style>
  <w:style w:type="paragraph" w:styleId="Heading1">
    <w:name w:val="heading 1"/>
    <w:next w:val="BodyText"/>
    <w:link w:val="Heading1Char"/>
    <w:uiPriority w:val="1"/>
    <w:qFormat/>
    <w:rsid w:val="009071A6"/>
    <w:pPr>
      <w:keepNext/>
      <w:keepLines/>
      <w:pageBreakBefore/>
      <w:numPr>
        <w:numId w:val="4"/>
      </w:numPr>
      <w:tabs>
        <w:tab w:val="left" w:pos="1134"/>
      </w:tabs>
      <w:spacing w:after="960" w:line="480" w:lineRule="exact"/>
      <w:outlineLvl w:val="0"/>
    </w:pPr>
    <w:rPr>
      <w:rFonts w:eastAsiaTheme="majorEastAsia" w:cstheme="majorBidi"/>
      <w:bCs/>
      <w:color w:val="757579" w:themeColor="accent3"/>
      <w:sz w:val="44"/>
      <w:szCs w:val="28"/>
    </w:rPr>
  </w:style>
  <w:style w:type="paragraph" w:styleId="Heading2">
    <w:name w:val="heading 2"/>
    <w:basedOn w:val="Heading1"/>
    <w:next w:val="BodyText"/>
    <w:link w:val="Heading2Char"/>
    <w:uiPriority w:val="1"/>
    <w:qFormat/>
    <w:rsid w:val="009071A6"/>
    <w:pPr>
      <w:pageBreakBefore w:val="0"/>
      <w:numPr>
        <w:ilvl w:val="1"/>
      </w:numPr>
      <w:spacing w:before="360" w:after="240" w:line="240" w:lineRule="auto"/>
      <w:outlineLvl w:val="1"/>
    </w:pPr>
    <w:rPr>
      <w:color w:val="001D34" w:themeColor="accent2"/>
      <w:sz w:val="32"/>
      <w:szCs w:val="26"/>
    </w:rPr>
  </w:style>
  <w:style w:type="paragraph" w:styleId="Heading3">
    <w:name w:val="heading 3"/>
    <w:basedOn w:val="Heading2"/>
    <w:next w:val="BodyText"/>
    <w:link w:val="Heading3Char"/>
    <w:uiPriority w:val="1"/>
    <w:qFormat/>
    <w:rsid w:val="009071A6"/>
    <w:pPr>
      <w:numPr>
        <w:ilvl w:val="2"/>
      </w:numPr>
      <w:ind w:left="1134"/>
      <w:outlineLvl w:val="2"/>
    </w:pPr>
    <w:rPr>
      <w:b/>
      <w:color w:val="auto"/>
      <w:sz w:val="26"/>
    </w:rPr>
  </w:style>
  <w:style w:type="paragraph" w:styleId="Heading4">
    <w:name w:val="heading 4"/>
    <w:basedOn w:val="Heading3"/>
    <w:next w:val="BodyText"/>
    <w:link w:val="Heading4Char"/>
    <w:uiPriority w:val="1"/>
    <w:qFormat/>
    <w:rsid w:val="009071A6"/>
    <w:pPr>
      <w:numPr>
        <w:ilvl w:val="0"/>
        <w:numId w:val="0"/>
      </w:numPr>
      <w:spacing w:before="240" w:after="120"/>
      <w:outlineLvl w:val="3"/>
    </w:pPr>
    <w:rPr>
      <w:iCs/>
      <w:color w:val="757579" w:themeColor="accent3"/>
      <w:spacing w:val="1"/>
      <w:sz w:val="24"/>
    </w:rPr>
  </w:style>
  <w:style w:type="paragraph" w:styleId="Heading5">
    <w:name w:val="heading 5"/>
    <w:basedOn w:val="Heading4"/>
    <w:next w:val="BodyText"/>
    <w:link w:val="Heading5Char"/>
    <w:uiPriority w:val="1"/>
    <w:qFormat/>
    <w:rsid w:val="009071A6"/>
    <w:pPr>
      <w:outlineLvl w:val="4"/>
    </w:pPr>
    <w:rPr>
      <w:color w:val="auto"/>
      <w:sz w:val="22"/>
    </w:rPr>
  </w:style>
  <w:style w:type="paragraph" w:styleId="Heading6">
    <w:name w:val="heading 6"/>
    <w:basedOn w:val="Normal"/>
    <w:next w:val="Normal"/>
    <w:link w:val="Heading6Char"/>
    <w:uiPriority w:val="99"/>
    <w:semiHidden/>
    <w:qFormat/>
    <w:rsid w:val="009071A6"/>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9071A6"/>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9071A6"/>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4"/>
    <w:locked/>
    <w:rsid w:val="00106CBC"/>
    <w:pPr>
      <w:outlineLvl w:val="8"/>
    </w:pPr>
    <w:rPr>
      <w:bCs/>
      <w:color w:val="757579" w:themeColor="accent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9071A6"/>
    <w:rPr>
      <w:rFonts w:eastAsiaTheme="majorEastAsia" w:cstheme="majorBidi"/>
      <w:bCs/>
      <w:color w:val="757579" w:themeColor="accent3"/>
      <w:sz w:val="44"/>
      <w:szCs w:val="28"/>
    </w:rPr>
  </w:style>
  <w:style w:type="character" w:customStyle="1" w:styleId="Heading2Char">
    <w:name w:val="Heading 2 Char"/>
    <w:basedOn w:val="DefaultParagraphFont"/>
    <w:link w:val="Heading2"/>
    <w:uiPriority w:val="1"/>
    <w:locked/>
    <w:rsid w:val="009071A6"/>
    <w:rPr>
      <w:rFonts w:eastAsiaTheme="majorEastAsia" w:cstheme="majorBidi"/>
      <w:bCs/>
      <w:color w:val="001D34" w:themeColor="accent2"/>
      <w:sz w:val="32"/>
      <w:szCs w:val="26"/>
    </w:rPr>
  </w:style>
  <w:style w:type="character" w:customStyle="1" w:styleId="Heading3Char">
    <w:name w:val="Heading 3 Char"/>
    <w:basedOn w:val="DefaultParagraphFont"/>
    <w:link w:val="Heading3"/>
    <w:uiPriority w:val="1"/>
    <w:locked/>
    <w:rsid w:val="009071A6"/>
    <w:rPr>
      <w:rFonts w:eastAsiaTheme="majorEastAsia" w:cstheme="majorBidi"/>
      <w:b/>
      <w:bCs/>
      <w:sz w:val="26"/>
      <w:szCs w:val="26"/>
    </w:rPr>
  </w:style>
  <w:style w:type="character" w:customStyle="1" w:styleId="Heading4Char">
    <w:name w:val="Heading 4 Char"/>
    <w:basedOn w:val="DefaultParagraphFont"/>
    <w:link w:val="Heading4"/>
    <w:uiPriority w:val="1"/>
    <w:locked/>
    <w:rsid w:val="009071A6"/>
    <w:rPr>
      <w:rFonts w:eastAsiaTheme="majorEastAsia" w:cstheme="majorBidi"/>
      <w:b/>
      <w:bCs/>
      <w:iCs/>
      <w:color w:val="757579" w:themeColor="accent3"/>
      <w:spacing w:val="1"/>
      <w:sz w:val="24"/>
      <w:szCs w:val="26"/>
    </w:rPr>
  </w:style>
  <w:style w:type="character" w:customStyle="1" w:styleId="Heading5Char">
    <w:name w:val="Heading 5 Char"/>
    <w:basedOn w:val="DefaultParagraphFont"/>
    <w:link w:val="Heading5"/>
    <w:uiPriority w:val="1"/>
    <w:locked/>
    <w:rsid w:val="009071A6"/>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9071A6"/>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9071A6"/>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9071A6"/>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4"/>
    <w:locked/>
    <w:rsid w:val="00106CBC"/>
    <w:rPr>
      <w:rFonts w:eastAsiaTheme="majorEastAsia" w:cstheme="majorBidi"/>
      <w:bCs/>
      <w:color w:val="757579" w:themeColor="accent3"/>
      <w:sz w:val="44"/>
      <w:szCs w:val="28"/>
    </w:rPr>
  </w:style>
  <w:style w:type="paragraph" w:styleId="Header">
    <w:name w:val="header"/>
    <w:basedOn w:val="Normal"/>
    <w:link w:val="HeaderChar"/>
    <w:uiPriority w:val="99"/>
    <w:semiHidden/>
    <w:rsid w:val="009071A6"/>
    <w:rPr>
      <w:caps/>
      <w:color w:val="FFFFFF"/>
      <w:spacing w:val="16"/>
    </w:rPr>
  </w:style>
  <w:style w:type="character" w:customStyle="1" w:styleId="HeaderChar">
    <w:name w:val="Header Char"/>
    <w:basedOn w:val="DefaultParagraphFont"/>
    <w:link w:val="Header"/>
    <w:uiPriority w:val="99"/>
    <w:semiHidden/>
    <w:locked/>
    <w:rsid w:val="009071A6"/>
    <w:rPr>
      <w:rFonts w:eastAsia="Calibri"/>
      <w:caps/>
      <w:color w:val="FFFFFF"/>
      <w:spacing w:val="16"/>
    </w:rPr>
  </w:style>
  <w:style w:type="paragraph" w:styleId="Footer">
    <w:name w:val="footer"/>
    <w:basedOn w:val="BodyText"/>
    <w:link w:val="FooterChar"/>
    <w:uiPriority w:val="99"/>
    <w:qFormat/>
    <w:rsid w:val="009071A6"/>
    <w:pPr>
      <w:tabs>
        <w:tab w:val="center" w:pos="4513"/>
        <w:tab w:val="right" w:pos="9026"/>
      </w:tabs>
      <w:spacing w:before="0" w:line="220" w:lineRule="atLeast"/>
    </w:pPr>
    <w:rPr>
      <w:smallCaps/>
      <w:color w:val="757579" w:themeColor="accent3"/>
      <w:sz w:val="16"/>
    </w:rPr>
  </w:style>
  <w:style w:type="character" w:customStyle="1" w:styleId="FooterChar">
    <w:name w:val="Footer Char"/>
    <w:basedOn w:val="DefaultParagraphFont"/>
    <w:link w:val="Footer"/>
    <w:uiPriority w:val="99"/>
    <w:locked/>
    <w:rsid w:val="009071A6"/>
    <w:rPr>
      <w:rFonts w:eastAsia="Calibri"/>
      <w:smallCaps/>
      <w:color w:val="757579" w:themeColor="accent3"/>
      <w:sz w:val="16"/>
    </w:rPr>
  </w:style>
  <w:style w:type="paragraph" w:styleId="BalloonText">
    <w:name w:val="Balloon Text"/>
    <w:basedOn w:val="Normal"/>
    <w:link w:val="BalloonTextChar"/>
    <w:uiPriority w:val="99"/>
    <w:semiHidden/>
    <w:locked/>
    <w:rsid w:val="009071A6"/>
    <w:pPr>
      <w:spacing w:after="0"/>
    </w:pPr>
    <w:rPr>
      <w:rFonts w:ascii="Tahoma" w:hAnsi="Tahoma" w:cs="Tahoma"/>
      <w:sz w:val="16"/>
      <w:szCs w:val="16"/>
    </w:rPr>
  </w:style>
  <w:style w:type="paragraph" w:styleId="ListBullet">
    <w:name w:val="List Bullet"/>
    <w:basedOn w:val="BodyText"/>
    <w:link w:val="ListBulletChar"/>
    <w:uiPriority w:val="2"/>
    <w:qFormat/>
    <w:rsid w:val="00AA4B03"/>
    <w:pPr>
      <w:numPr>
        <w:numId w:val="10"/>
      </w:numPr>
      <w:spacing w:before="60" w:after="60"/>
    </w:pPr>
  </w:style>
  <w:style w:type="paragraph" w:styleId="ListNumber">
    <w:name w:val="List Number"/>
    <w:basedOn w:val="BodyText"/>
    <w:uiPriority w:val="2"/>
    <w:qFormat/>
    <w:rsid w:val="009071A6"/>
    <w:pPr>
      <w:numPr>
        <w:numId w:val="13"/>
      </w:numPr>
    </w:pPr>
  </w:style>
  <w:style w:type="paragraph" w:styleId="ListBullet2">
    <w:name w:val="List Bullet 2"/>
    <w:basedOn w:val="ListBullet"/>
    <w:uiPriority w:val="2"/>
    <w:qFormat/>
    <w:rsid w:val="00014977"/>
    <w:pPr>
      <w:numPr>
        <w:ilvl w:val="1"/>
      </w:numPr>
    </w:pPr>
  </w:style>
  <w:style w:type="paragraph" w:styleId="TOC1">
    <w:name w:val="toc 1"/>
    <w:basedOn w:val="BodyText"/>
    <w:next w:val="TOC2"/>
    <w:uiPriority w:val="39"/>
    <w:unhideWhenUsed/>
    <w:rsid w:val="00B6367D"/>
    <w:pPr>
      <w:tabs>
        <w:tab w:val="right" w:leader="dot" w:pos="9554"/>
      </w:tabs>
      <w:spacing w:before="180" w:after="60"/>
      <w:ind w:left="709" w:right="567" w:hanging="709"/>
    </w:pPr>
    <w:rPr>
      <w:b/>
      <w:smallCaps/>
      <w:noProof/>
      <w:color w:val="01528B" w:themeColor="accent1"/>
    </w:rPr>
  </w:style>
  <w:style w:type="paragraph" w:styleId="TOC2">
    <w:name w:val="toc 2"/>
    <w:basedOn w:val="BodyText"/>
    <w:uiPriority w:val="39"/>
    <w:unhideWhenUsed/>
    <w:rsid w:val="009071A6"/>
    <w:pPr>
      <w:tabs>
        <w:tab w:val="left" w:pos="737"/>
        <w:tab w:val="left" w:pos="1531"/>
        <w:tab w:val="right" w:leader="dot" w:pos="9497"/>
      </w:tabs>
      <w:spacing w:before="60" w:after="60"/>
      <w:ind w:left="737" w:right="567" w:hanging="737"/>
    </w:pPr>
    <w:rPr>
      <w:noProof/>
      <w:color w:val="01528B" w:themeColor="accent1"/>
      <w:sz w:val="20"/>
      <w:szCs w:val="20"/>
    </w:rPr>
  </w:style>
  <w:style w:type="table" w:styleId="TableGrid">
    <w:name w:val="Table Grid"/>
    <w:basedOn w:val="TableNormal"/>
    <w:uiPriority w:val="99"/>
    <w:rsid w:val="009071A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semiHidden/>
    <w:rsid w:val="009071A6"/>
    <w:rPr>
      <w:rFonts w:ascii="Calibri" w:hAnsi="Calibri" w:cs="Times New Roman"/>
      <w:sz w:val="16"/>
    </w:rPr>
  </w:style>
  <w:style w:type="paragraph" w:styleId="TOC3">
    <w:name w:val="toc 3"/>
    <w:basedOn w:val="BodyText"/>
    <w:uiPriority w:val="39"/>
    <w:unhideWhenUsed/>
    <w:rsid w:val="009071A6"/>
    <w:pPr>
      <w:tabs>
        <w:tab w:val="left" w:pos="1531"/>
        <w:tab w:val="right" w:leader="dot" w:pos="9497"/>
      </w:tabs>
      <w:spacing w:before="60"/>
      <w:ind w:left="737" w:right="567"/>
    </w:pPr>
    <w:rPr>
      <w:color w:val="001D34" w:themeColor="accent2"/>
    </w:rPr>
  </w:style>
  <w:style w:type="paragraph" w:customStyle="1" w:styleId="CoverTitle">
    <w:name w:val="CoverTitle"/>
    <w:next w:val="CoverSubtitle"/>
    <w:uiPriority w:val="16"/>
    <w:qFormat/>
    <w:rsid w:val="009071A6"/>
    <w:pPr>
      <w:spacing w:after="170" w:line="216" w:lineRule="auto"/>
    </w:pPr>
    <w:rPr>
      <w:rFonts w:eastAsiaTheme="majorEastAsia" w:cstheme="majorBidi"/>
      <w:color w:val="01528B" w:themeColor="accent1"/>
      <w:spacing w:val="5"/>
      <w:kern w:val="28"/>
      <w:sz w:val="72"/>
      <w:szCs w:val="52"/>
    </w:rPr>
  </w:style>
  <w:style w:type="paragraph" w:customStyle="1" w:styleId="PartTitle">
    <w:name w:val="PartTitle"/>
    <w:next w:val="PartSubtitle"/>
    <w:uiPriority w:val="17"/>
    <w:qFormat/>
    <w:rsid w:val="009071A6"/>
    <w:pPr>
      <w:keepNext/>
      <w:tabs>
        <w:tab w:val="left" w:pos="2552"/>
      </w:tabs>
      <w:ind w:left="2552" w:hanging="2552"/>
      <w:outlineLvl w:val="0"/>
    </w:pPr>
    <w:rPr>
      <w:rFonts w:eastAsia="Calibri"/>
      <w:color w:val="757579" w:themeColor="accent3"/>
      <w:sz w:val="80"/>
    </w:rPr>
  </w:style>
  <w:style w:type="paragraph" w:customStyle="1" w:styleId="PartSubtitle">
    <w:name w:val="PartSubtitle"/>
    <w:basedOn w:val="PartTitle"/>
    <w:next w:val="BodyText"/>
    <w:uiPriority w:val="17"/>
    <w:qFormat/>
    <w:rsid w:val="001621AC"/>
    <w:pPr>
      <w:spacing w:before="360" w:after="240" w:line="340" w:lineRule="atLeast"/>
      <w:ind w:left="0" w:firstLine="0"/>
      <w:outlineLvl w:val="9"/>
    </w:pPr>
    <w:rPr>
      <w:color w:val="001D34" w:themeColor="accent2"/>
      <w:sz w:val="34"/>
    </w:rPr>
  </w:style>
  <w:style w:type="paragraph" w:customStyle="1" w:styleId="ListofFiguresandTablesTOCHeading">
    <w:name w:val="List of Figures and Tables TOC Heading"/>
    <w:basedOn w:val="TOCHeading"/>
    <w:next w:val="TableofFigures"/>
    <w:uiPriority w:val="29"/>
    <w:qFormat/>
    <w:rsid w:val="009071A6"/>
  </w:style>
  <w:style w:type="paragraph" w:styleId="ListBullet3">
    <w:name w:val="List Bullet 3"/>
    <w:basedOn w:val="ListBullet2"/>
    <w:uiPriority w:val="2"/>
    <w:rsid w:val="00C62CF5"/>
    <w:pPr>
      <w:numPr>
        <w:ilvl w:val="2"/>
      </w:numPr>
    </w:pPr>
  </w:style>
  <w:style w:type="paragraph" w:styleId="FootnoteText">
    <w:name w:val="footnote text"/>
    <w:basedOn w:val="BodyText"/>
    <w:link w:val="FootnoteTextChar"/>
    <w:uiPriority w:val="15"/>
    <w:qFormat/>
    <w:rsid w:val="00350840"/>
    <w:pPr>
      <w:spacing w:before="40" w:after="40" w:line="180" w:lineRule="atLeast"/>
    </w:pPr>
    <w:rPr>
      <w:sz w:val="16"/>
      <w:szCs w:val="20"/>
    </w:rPr>
  </w:style>
  <w:style w:type="character" w:customStyle="1" w:styleId="FootnoteTextChar">
    <w:name w:val="Footnote Text Char"/>
    <w:basedOn w:val="DefaultParagraphFont"/>
    <w:link w:val="FootnoteText"/>
    <w:uiPriority w:val="15"/>
    <w:locked/>
    <w:rsid w:val="00350840"/>
    <w:rPr>
      <w:rFonts w:eastAsia="Calibri"/>
      <w:color w:val="000000"/>
      <w:sz w:val="16"/>
      <w:szCs w:val="20"/>
    </w:rPr>
  </w:style>
  <w:style w:type="paragraph" w:customStyle="1" w:styleId="FootnoteHeading">
    <w:name w:val="Footnote Heading"/>
    <w:basedOn w:val="FootnoteText"/>
    <w:uiPriority w:val="15"/>
    <w:qFormat/>
    <w:rsid w:val="009071A6"/>
    <w:rPr>
      <w:b/>
    </w:rPr>
  </w:style>
  <w:style w:type="paragraph" w:customStyle="1" w:styleId="FigureTableSource">
    <w:name w:val="Figure/Table Source"/>
    <w:basedOn w:val="BodyText"/>
    <w:next w:val="BodyText"/>
    <w:uiPriority w:val="6"/>
    <w:qFormat/>
    <w:rsid w:val="004F38D4"/>
    <w:pPr>
      <w:tabs>
        <w:tab w:val="left" w:pos="539"/>
      </w:tabs>
      <w:spacing w:before="60" w:after="240" w:line="180" w:lineRule="atLeast"/>
    </w:pPr>
    <w:rPr>
      <w:sz w:val="16"/>
      <w:szCs w:val="20"/>
    </w:rPr>
  </w:style>
  <w:style w:type="paragraph" w:customStyle="1" w:styleId="TableText">
    <w:name w:val="TableText"/>
    <w:basedOn w:val="Normal"/>
    <w:uiPriority w:val="5"/>
    <w:qFormat/>
    <w:rsid w:val="00A83D72"/>
    <w:pPr>
      <w:spacing w:before="20" w:after="20"/>
    </w:pPr>
    <w:rPr>
      <w:sz w:val="18"/>
    </w:rPr>
  </w:style>
  <w:style w:type="paragraph" w:customStyle="1" w:styleId="TableBullet">
    <w:name w:val="TableBullet"/>
    <w:basedOn w:val="TableText"/>
    <w:next w:val="TableText"/>
    <w:uiPriority w:val="5"/>
    <w:qFormat/>
    <w:rsid w:val="009071A6"/>
    <w:pPr>
      <w:numPr>
        <w:numId w:val="18"/>
      </w:numPr>
    </w:pPr>
  </w:style>
  <w:style w:type="paragraph" w:customStyle="1" w:styleId="RowHeading">
    <w:name w:val="RowHeading"/>
    <w:basedOn w:val="TableText"/>
    <w:next w:val="TableText"/>
    <w:uiPriority w:val="5"/>
    <w:qFormat/>
    <w:rsid w:val="009071A6"/>
    <w:rPr>
      <w:b/>
      <w:color w:val="auto"/>
    </w:rPr>
  </w:style>
  <w:style w:type="paragraph" w:customStyle="1" w:styleId="ColumnHeading">
    <w:name w:val="ColumnHeading"/>
    <w:basedOn w:val="TableText"/>
    <w:uiPriority w:val="5"/>
    <w:qFormat/>
    <w:rsid w:val="009071A6"/>
    <w:pPr>
      <w:spacing w:after="0" w:line="180" w:lineRule="atLeast"/>
    </w:pPr>
    <w:rPr>
      <w:b/>
      <w:color w:val="FFFFFF"/>
    </w:rPr>
  </w:style>
  <w:style w:type="paragraph" w:customStyle="1" w:styleId="CoverSubtitle">
    <w:name w:val="CoverSubtitle"/>
    <w:next w:val="BodyText"/>
    <w:uiPriority w:val="16"/>
    <w:qFormat/>
    <w:rsid w:val="009071A6"/>
    <w:pPr>
      <w:numPr>
        <w:ilvl w:val="1"/>
      </w:numPr>
      <w:spacing w:after="240"/>
    </w:pPr>
    <w:rPr>
      <w:rFonts w:eastAsiaTheme="majorEastAsia" w:cstheme="majorBidi"/>
      <w:iCs/>
      <w:color w:val="757579" w:themeColor="accent3"/>
      <w:spacing w:val="15"/>
      <w:sz w:val="32"/>
      <w:szCs w:val="24"/>
    </w:rPr>
  </w:style>
  <w:style w:type="paragraph" w:customStyle="1" w:styleId="BackCoverContactHeading">
    <w:name w:val="BackCover ContactHeading"/>
    <w:next w:val="BackCoverContactDetails"/>
    <w:uiPriority w:val="31"/>
    <w:qFormat/>
    <w:rsid w:val="009071A6"/>
    <w:pPr>
      <w:spacing w:before="360" w:after="60"/>
    </w:pPr>
    <w:rPr>
      <w:rFonts w:eastAsia="Calibri"/>
      <w:b/>
      <w:sz w:val="18"/>
      <w:szCs w:val="20"/>
    </w:rPr>
  </w:style>
  <w:style w:type="paragraph" w:customStyle="1" w:styleId="BackCoverContactDetails">
    <w:name w:val="BackCover ContactDetails"/>
    <w:uiPriority w:val="31"/>
    <w:qFormat/>
    <w:rsid w:val="009071A6"/>
    <w:pPr>
      <w:tabs>
        <w:tab w:val="left" w:pos="199"/>
      </w:tabs>
    </w:pPr>
    <w:rPr>
      <w:rFonts w:eastAsia="Calibri"/>
      <w:sz w:val="18"/>
    </w:rPr>
  </w:style>
  <w:style w:type="character" w:customStyle="1" w:styleId="BackCoverContactBold">
    <w:name w:val="BackCover ContactBold"/>
    <w:basedOn w:val="DefaultParagraphFont"/>
    <w:uiPriority w:val="31"/>
    <w:qFormat/>
    <w:rsid w:val="009071A6"/>
    <w:rPr>
      <w:b/>
    </w:rPr>
  </w:style>
  <w:style w:type="paragraph" w:styleId="TOCHeading">
    <w:name w:val="TOC Heading"/>
    <w:basedOn w:val="Heading1"/>
    <w:next w:val="Normal"/>
    <w:link w:val="TOCHeadingChar"/>
    <w:uiPriority w:val="19"/>
    <w:semiHidden/>
    <w:rsid w:val="009071A6"/>
    <w:pPr>
      <w:pageBreakBefore w:val="0"/>
      <w:numPr>
        <w:numId w:val="0"/>
      </w:numPr>
      <w:spacing w:before="480" w:after="240"/>
      <w:outlineLvl w:val="1"/>
    </w:pPr>
    <w:rPr>
      <w:bCs w:val="0"/>
    </w:rPr>
  </w:style>
  <w:style w:type="character" w:styleId="Hyperlink">
    <w:name w:val="Hyperlink"/>
    <w:basedOn w:val="DefaultParagraphFont"/>
    <w:uiPriority w:val="99"/>
    <w:qFormat/>
    <w:rsid w:val="009071A6"/>
    <w:rPr>
      <w:rFonts w:ascii="Calibri" w:hAnsi="Calibri" w:cs="Times New Roman"/>
      <w:color w:val="005CA6" w:themeColor="accent2" w:themeTint="BF"/>
      <w:u w:val="none"/>
    </w:rPr>
  </w:style>
  <w:style w:type="paragraph" w:styleId="TOC4">
    <w:name w:val="toc 4"/>
    <w:basedOn w:val="Normal"/>
    <w:next w:val="Normal"/>
    <w:autoRedefine/>
    <w:uiPriority w:val="99"/>
    <w:semiHidden/>
    <w:rsid w:val="009071A6"/>
    <w:pPr>
      <w:spacing w:after="100"/>
      <w:ind w:left="660"/>
    </w:pPr>
  </w:style>
  <w:style w:type="paragraph" w:styleId="TOC9">
    <w:name w:val="toc 9"/>
    <w:basedOn w:val="Normal"/>
    <w:next w:val="Normal"/>
    <w:autoRedefine/>
    <w:uiPriority w:val="99"/>
    <w:semiHidden/>
    <w:rsid w:val="009071A6"/>
    <w:pPr>
      <w:spacing w:after="100"/>
      <w:ind w:left="1760"/>
    </w:pPr>
  </w:style>
  <w:style w:type="character" w:customStyle="1" w:styleId="BalloonTextChar">
    <w:name w:val="Balloon Text Char"/>
    <w:basedOn w:val="DefaultParagraphFont"/>
    <w:link w:val="BalloonText"/>
    <w:uiPriority w:val="99"/>
    <w:semiHidden/>
    <w:rsid w:val="009071A6"/>
    <w:rPr>
      <w:rFonts w:ascii="Tahoma" w:eastAsia="Calibri" w:hAnsi="Tahoma" w:cs="Tahoma"/>
      <w:color w:val="000000"/>
      <w:sz w:val="16"/>
      <w:szCs w:val="16"/>
    </w:rPr>
  </w:style>
  <w:style w:type="paragraph" w:customStyle="1" w:styleId="Headerurl">
    <w:name w:val="Header url"/>
    <w:basedOn w:val="Header"/>
    <w:uiPriority w:val="99"/>
    <w:semiHidden/>
    <w:rsid w:val="009071A6"/>
    <w:pPr>
      <w:tabs>
        <w:tab w:val="center" w:pos="4153"/>
        <w:tab w:val="right" w:pos="8306"/>
      </w:tabs>
      <w:spacing w:after="0"/>
    </w:pPr>
    <w:rPr>
      <w:b/>
      <w:color w:val="00313C"/>
      <w:szCs w:val="24"/>
    </w:rPr>
  </w:style>
  <w:style w:type="character" w:customStyle="1" w:styleId="PartNumber">
    <w:name w:val="PartNumber"/>
    <w:basedOn w:val="DefaultParagraphFont"/>
    <w:uiPriority w:val="17"/>
    <w:qFormat/>
    <w:rsid w:val="009071A6"/>
    <w:rPr>
      <w:color w:val="001D34" w:themeColor="accent2"/>
    </w:rPr>
  </w:style>
  <w:style w:type="paragraph" w:customStyle="1" w:styleId="Heading1notnumbered">
    <w:name w:val="Heading 1 not numbered"/>
    <w:basedOn w:val="Heading1"/>
    <w:next w:val="BodyText"/>
    <w:uiPriority w:val="1"/>
    <w:rsid w:val="00E07619"/>
    <w:pPr>
      <w:numPr>
        <w:numId w:val="0"/>
      </w:numPr>
    </w:pPr>
  </w:style>
  <w:style w:type="paragraph" w:customStyle="1" w:styleId="Heading3notnumbered">
    <w:name w:val="Heading 3 not numbered"/>
    <w:basedOn w:val="Heading3"/>
    <w:next w:val="BodyText"/>
    <w:uiPriority w:val="1"/>
    <w:qFormat/>
    <w:rsid w:val="005C622D"/>
    <w:pPr>
      <w:numPr>
        <w:ilvl w:val="0"/>
        <w:numId w:val="0"/>
      </w:numPr>
      <w:spacing w:before="120" w:after="120"/>
    </w:pPr>
  </w:style>
  <w:style w:type="paragraph" w:customStyle="1" w:styleId="Heading2notnumbered">
    <w:name w:val="Heading 2 not numbered"/>
    <w:basedOn w:val="Heading2"/>
    <w:next w:val="BodyText"/>
    <w:uiPriority w:val="1"/>
    <w:qFormat/>
    <w:rsid w:val="009071A6"/>
    <w:pPr>
      <w:numPr>
        <w:ilvl w:val="0"/>
        <w:numId w:val="0"/>
      </w:numPr>
    </w:pPr>
  </w:style>
  <w:style w:type="paragraph" w:customStyle="1" w:styleId="Heading1noTOC">
    <w:name w:val="Heading 1 no TOC"/>
    <w:basedOn w:val="Heading1notnumbered"/>
    <w:next w:val="BodyText"/>
    <w:link w:val="Heading1noTOCChar"/>
    <w:uiPriority w:val="1"/>
    <w:qFormat/>
    <w:rsid w:val="009071A6"/>
  </w:style>
  <w:style w:type="character" w:customStyle="1" w:styleId="TOCHeadingChar">
    <w:name w:val="TOC Heading Char"/>
    <w:basedOn w:val="DefaultParagraphFont"/>
    <w:link w:val="TOCHeading"/>
    <w:uiPriority w:val="19"/>
    <w:semiHidden/>
    <w:locked/>
    <w:rsid w:val="009071A6"/>
    <w:rPr>
      <w:rFonts w:eastAsiaTheme="majorEastAsia" w:cstheme="majorBidi"/>
      <w:color w:val="757579" w:themeColor="accent3"/>
      <w:sz w:val="44"/>
      <w:szCs w:val="28"/>
    </w:rPr>
  </w:style>
  <w:style w:type="paragraph" w:styleId="BlockText">
    <w:name w:val="Block Text"/>
    <w:basedOn w:val="Normal"/>
    <w:uiPriority w:val="99"/>
    <w:semiHidden/>
    <w:locked/>
    <w:rsid w:val="009071A6"/>
    <w:pPr>
      <w:ind w:left="1440" w:right="1440"/>
    </w:pPr>
  </w:style>
  <w:style w:type="paragraph" w:styleId="BodyText">
    <w:name w:val="Body Text"/>
    <w:link w:val="BodyTextChar"/>
    <w:qFormat/>
    <w:locked/>
    <w:rsid w:val="005D426B"/>
    <w:pPr>
      <w:spacing w:before="120" w:after="120" w:line="264" w:lineRule="auto"/>
    </w:pPr>
    <w:rPr>
      <w:rFonts w:eastAsia="Calibri"/>
      <w:color w:val="000000"/>
    </w:rPr>
  </w:style>
  <w:style w:type="character" w:customStyle="1" w:styleId="BodyTextChar">
    <w:name w:val="Body Text Char"/>
    <w:basedOn w:val="DefaultParagraphFont"/>
    <w:link w:val="BodyText"/>
    <w:locked/>
    <w:rsid w:val="005D426B"/>
    <w:rPr>
      <w:rFonts w:eastAsia="Calibri"/>
      <w:color w:val="000000"/>
    </w:rPr>
  </w:style>
  <w:style w:type="paragraph" w:styleId="BodyText2">
    <w:name w:val="Body Text 2"/>
    <w:basedOn w:val="Normal"/>
    <w:link w:val="BodyText2Char"/>
    <w:uiPriority w:val="99"/>
    <w:semiHidden/>
    <w:locked/>
    <w:rsid w:val="009071A6"/>
    <w:pPr>
      <w:spacing w:line="480" w:lineRule="auto"/>
    </w:pPr>
  </w:style>
  <w:style w:type="character" w:customStyle="1" w:styleId="BodyText2Char">
    <w:name w:val="Body Text 2 Char"/>
    <w:basedOn w:val="DefaultParagraphFont"/>
    <w:link w:val="BodyText2"/>
    <w:uiPriority w:val="99"/>
    <w:semiHidden/>
    <w:locked/>
    <w:rsid w:val="009071A6"/>
    <w:rPr>
      <w:rFonts w:eastAsia="Calibri"/>
      <w:color w:val="000000"/>
    </w:rPr>
  </w:style>
  <w:style w:type="paragraph" w:styleId="BodyText3">
    <w:name w:val="Body Text 3"/>
    <w:basedOn w:val="Normal"/>
    <w:link w:val="BodyText3Char"/>
    <w:uiPriority w:val="99"/>
    <w:semiHidden/>
    <w:locked/>
    <w:rsid w:val="009071A6"/>
    <w:rPr>
      <w:sz w:val="16"/>
      <w:szCs w:val="16"/>
    </w:rPr>
  </w:style>
  <w:style w:type="character" w:customStyle="1" w:styleId="BodyText3Char">
    <w:name w:val="Body Text 3 Char"/>
    <w:basedOn w:val="DefaultParagraphFont"/>
    <w:link w:val="BodyText3"/>
    <w:uiPriority w:val="99"/>
    <w:semiHidden/>
    <w:locked/>
    <w:rsid w:val="009071A6"/>
    <w:rPr>
      <w:rFonts w:eastAsia="Calibri"/>
      <w:color w:val="000000"/>
      <w:sz w:val="16"/>
      <w:szCs w:val="16"/>
    </w:rPr>
  </w:style>
  <w:style w:type="paragraph" w:styleId="BodyTextFirstIndent">
    <w:name w:val="Body Text First Indent"/>
    <w:basedOn w:val="BodyText"/>
    <w:link w:val="BodyTextFirstIndentChar"/>
    <w:uiPriority w:val="99"/>
    <w:semiHidden/>
    <w:locked/>
    <w:rsid w:val="009071A6"/>
    <w:pPr>
      <w:ind w:firstLine="210"/>
    </w:pPr>
  </w:style>
  <w:style w:type="character" w:customStyle="1" w:styleId="BodyTextFirstIndentChar">
    <w:name w:val="Body Text First Indent Char"/>
    <w:basedOn w:val="BodyTextChar"/>
    <w:link w:val="BodyTextFirstIndent"/>
    <w:uiPriority w:val="99"/>
    <w:semiHidden/>
    <w:locked/>
    <w:rsid w:val="009071A6"/>
    <w:rPr>
      <w:rFonts w:eastAsia="Calibri"/>
      <w:color w:val="000000"/>
    </w:rPr>
  </w:style>
  <w:style w:type="paragraph" w:styleId="BodyTextIndent">
    <w:name w:val="Body Text Indent"/>
    <w:basedOn w:val="Normal"/>
    <w:link w:val="BodyTextIndentChar"/>
    <w:uiPriority w:val="99"/>
    <w:semiHidden/>
    <w:locked/>
    <w:rsid w:val="009071A6"/>
    <w:pPr>
      <w:ind w:left="283"/>
    </w:pPr>
  </w:style>
  <w:style w:type="character" w:customStyle="1" w:styleId="BodyTextIndentChar">
    <w:name w:val="Body Text Indent Char"/>
    <w:basedOn w:val="DefaultParagraphFont"/>
    <w:link w:val="BodyTextIndent"/>
    <w:uiPriority w:val="99"/>
    <w:semiHidden/>
    <w:locked/>
    <w:rsid w:val="009071A6"/>
    <w:rPr>
      <w:rFonts w:eastAsia="Calibri"/>
      <w:color w:val="000000"/>
    </w:rPr>
  </w:style>
  <w:style w:type="paragraph" w:styleId="BodyTextFirstIndent2">
    <w:name w:val="Body Text First Indent 2"/>
    <w:basedOn w:val="BodyTextIndent"/>
    <w:link w:val="BodyTextFirstIndent2Char"/>
    <w:uiPriority w:val="99"/>
    <w:semiHidden/>
    <w:locked/>
    <w:rsid w:val="009071A6"/>
    <w:pPr>
      <w:ind w:firstLine="210"/>
    </w:pPr>
  </w:style>
  <w:style w:type="character" w:customStyle="1" w:styleId="BodyTextFirstIndent2Char">
    <w:name w:val="Body Text First Indent 2 Char"/>
    <w:basedOn w:val="BodyTextIndentChar"/>
    <w:link w:val="BodyTextFirstIndent2"/>
    <w:uiPriority w:val="99"/>
    <w:semiHidden/>
    <w:locked/>
    <w:rsid w:val="009071A6"/>
    <w:rPr>
      <w:rFonts w:eastAsia="Calibri"/>
      <w:color w:val="000000"/>
    </w:rPr>
  </w:style>
  <w:style w:type="paragraph" w:styleId="BodyTextIndent2">
    <w:name w:val="Body Text Indent 2"/>
    <w:basedOn w:val="Normal"/>
    <w:link w:val="BodyTextIndent2Char"/>
    <w:uiPriority w:val="99"/>
    <w:semiHidden/>
    <w:locked/>
    <w:rsid w:val="009071A6"/>
    <w:pPr>
      <w:spacing w:line="480" w:lineRule="auto"/>
      <w:ind w:left="283"/>
    </w:pPr>
  </w:style>
  <w:style w:type="character" w:customStyle="1" w:styleId="BodyTextIndent2Char">
    <w:name w:val="Body Text Indent 2 Char"/>
    <w:basedOn w:val="DefaultParagraphFont"/>
    <w:link w:val="BodyTextIndent2"/>
    <w:uiPriority w:val="99"/>
    <w:semiHidden/>
    <w:locked/>
    <w:rsid w:val="009071A6"/>
    <w:rPr>
      <w:rFonts w:eastAsia="Calibri"/>
      <w:color w:val="000000"/>
    </w:rPr>
  </w:style>
  <w:style w:type="paragraph" w:styleId="BodyTextIndent3">
    <w:name w:val="Body Text Indent 3"/>
    <w:basedOn w:val="Normal"/>
    <w:link w:val="BodyTextIndent3Char"/>
    <w:uiPriority w:val="99"/>
    <w:semiHidden/>
    <w:locked/>
    <w:rsid w:val="009071A6"/>
    <w:pPr>
      <w:ind w:left="283"/>
    </w:pPr>
    <w:rPr>
      <w:sz w:val="16"/>
      <w:szCs w:val="16"/>
    </w:rPr>
  </w:style>
  <w:style w:type="character" w:customStyle="1" w:styleId="BodyTextIndent3Char">
    <w:name w:val="Body Text Indent 3 Char"/>
    <w:basedOn w:val="DefaultParagraphFont"/>
    <w:link w:val="BodyTextIndent3"/>
    <w:uiPriority w:val="99"/>
    <w:semiHidden/>
    <w:locked/>
    <w:rsid w:val="009071A6"/>
    <w:rPr>
      <w:rFonts w:eastAsia="Calibri"/>
      <w:color w:val="000000"/>
      <w:sz w:val="16"/>
      <w:szCs w:val="16"/>
    </w:rPr>
  </w:style>
  <w:style w:type="paragraph" w:styleId="Closing">
    <w:name w:val="Closing"/>
    <w:basedOn w:val="Normal"/>
    <w:link w:val="ClosingChar"/>
    <w:uiPriority w:val="99"/>
    <w:semiHidden/>
    <w:locked/>
    <w:rsid w:val="009071A6"/>
    <w:pPr>
      <w:ind w:left="4252"/>
    </w:pPr>
  </w:style>
  <w:style w:type="character" w:customStyle="1" w:styleId="ClosingChar">
    <w:name w:val="Closing Char"/>
    <w:basedOn w:val="DefaultParagraphFont"/>
    <w:link w:val="Closing"/>
    <w:uiPriority w:val="99"/>
    <w:semiHidden/>
    <w:locked/>
    <w:rsid w:val="009071A6"/>
    <w:rPr>
      <w:rFonts w:eastAsia="Calibri"/>
      <w:color w:val="000000"/>
    </w:rPr>
  </w:style>
  <w:style w:type="paragraph" w:styleId="Date">
    <w:name w:val="Date"/>
    <w:basedOn w:val="Normal"/>
    <w:next w:val="Normal"/>
    <w:link w:val="DateChar"/>
    <w:uiPriority w:val="99"/>
    <w:semiHidden/>
    <w:locked/>
    <w:rsid w:val="009071A6"/>
  </w:style>
  <w:style w:type="character" w:customStyle="1" w:styleId="DateChar">
    <w:name w:val="Date Char"/>
    <w:basedOn w:val="DefaultParagraphFont"/>
    <w:link w:val="Date"/>
    <w:uiPriority w:val="99"/>
    <w:semiHidden/>
    <w:locked/>
    <w:rsid w:val="009071A6"/>
    <w:rPr>
      <w:rFonts w:eastAsia="Calibri"/>
      <w:color w:val="000000"/>
    </w:rPr>
  </w:style>
  <w:style w:type="paragraph" w:styleId="E-mailSignature">
    <w:name w:val="E-mail Signature"/>
    <w:basedOn w:val="Normal"/>
    <w:link w:val="E-mailSignatureChar"/>
    <w:uiPriority w:val="99"/>
    <w:semiHidden/>
    <w:locked/>
    <w:rsid w:val="009071A6"/>
  </w:style>
  <w:style w:type="character" w:customStyle="1" w:styleId="E-mailSignatureChar">
    <w:name w:val="E-mail Signature Char"/>
    <w:basedOn w:val="DefaultParagraphFont"/>
    <w:link w:val="E-mailSignature"/>
    <w:uiPriority w:val="99"/>
    <w:semiHidden/>
    <w:locked/>
    <w:rsid w:val="009071A6"/>
    <w:rPr>
      <w:rFonts w:eastAsia="Calibri"/>
      <w:color w:val="000000"/>
    </w:rPr>
  </w:style>
  <w:style w:type="character" w:styleId="Emphasis">
    <w:name w:val="Emphasis"/>
    <w:basedOn w:val="DefaultParagraphFont"/>
    <w:uiPriority w:val="99"/>
    <w:locked/>
    <w:rsid w:val="009071A6"/>
    <w:rPr>
      <w:rFonts w:cs="Times New Roman"/>
      <w:i/>
      <w:iCs/>
    </w:rPr>
  </w:style>
  <w:style w:type="paragraph" w:styleId="EnvelopeAddress">
    <w:name w:val="envelope address"/>
    <w:basedOn w:val="Normal"/>
    <w:uiPriority w:val="99"/>
    <w:semiHidden/>
    <w:locked/>
    <w:rsid w:val="009071A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9071A6"/>
    <w:rPr>
      <w:rFonts w:ascii="Arial" w:hAnsi="Arial" w:cs="Arial"/>
      <w:sz w:val="20"/>
      <w:szCs w:val="20"/>
    </w:rPr>
  </w:style>
  <w:style w:type="character" w:styleId="FollowedHyperlink">
    <w:name w:val="FollowedHyperlink"/>
    <w:basedOn w:val="DefaultParagraphFont"/>
    <w:uiPriority w:val="99"/>
    <w:semiHidden/>
    <w:locked/>
    <w:rsid w:val="00DB31FA"/>
    <w:rPr>
      <w:rFonts w:cs="Times New Roman"/>
      <w:color w:val="01528B" w:themeColor="accent1"/>
      <w:u w:val="none"/>
    </w:rPr>
  </w:style>
  <w:style w:type="character" w:styleId="FootnoteReference">
    <w:name w:val="footnote reference"/>
    <w:basedOn w:val="DefaultParagraphFont"/>
    <w:uiPriority w:val="15"/>
    <w:locked/>
    <w:rsid w:val="00FB093F"/>
    <w:rPr>
      <w:vertAlign w:val="superscript"/>
    </w:rPr>
  </w:style>
  <w:style w:type="character" w:styleId="HTMLAcronym">
    <w:name w:val="HTML Acronym"/>
    <w:basedOn w:val="DefaultParagraphFont"/>
    <w:uiPriority w:val="99"/>
    <w:semiHidden/>
    <w:locked/>
    <w:rsid w:val="009071A6"/>
    <w:rPr>
      <w:rFonts w:cs="Times New Roman"/>
    </w:rPr>
  </w:style>
  <w:style w:type="paragraph" w:styleId="HTMLAddress">
    <w:name w:val="HTML Address"/>
    <w:basedOn w:val="Normal"/>
    <w:link w:val="HTMLAddressChar"/>
    <w:uiPriority w:val="99"/>
    <w:semiHidden/>
    <w:locked/>
    <w:rsid w:val="009071A6"/>
    <w:rPr>
      <w:i/>
      <w:iCs/>
    </w:rPr>
  </w:style>
  <w:style w:type="character" w:customStyle="1" w:styleId="HTMLAddressChar">
    <w:name w:val="HTML Address Char"/>
    <w:basedOn w:val="DefaultParagraphFont"/>
    <w:link w:val="HTMLAddress"/>
    <w:uiPriority w:val="99"/>
    <w:semiHidden/>
    <w:locked/>
    <w:rsid w:val="009071A6"/>
    <w:rPr>
      <w:rFonts w:eastAsia="Calibri"/>
      <w:i/>
      <w:iCs/>
      <w:color w:val="000000"/>
    </w:rPr>
  </w:style>
  <w:style w:type="character" w:styleId="HTMLCite">
    <w:name w:val="HTML Cite"/>
    <w:basedOn w:val="DefaultParagraphFont"/>
    <w:uiPriority w:val="99"/>
    <w:semiHidden/>
    <w:locked/>
    <w:rsid w:val="009071A6"/>
    <w:rPr>
      <w:rFonts w:cs="Times New Roman"/>
      <w:i/>
      <w:iCs/>
    </w:rPr>
  </w:style>
  <w:style w:type="character" w:styleId="HTMLCode">
    <w:name w:val="HTML Code"/>
    <w:basedOn w:val="DefaultParagraphFont"/>
    <w:uiPriority w:val="99"/>
    <w:semiHidden/>
    <w:locked/>
    <w:rsid w:val="009071A6"/>
    <w:rPr>
      <w:rFonts w:ascii="Courier New" w:hAnsi="Courier New" w:cs="Courier New"/>
      <w:sz w:val="20"/>
      <w:szCs w:val="20"/>
    </w:rPr>
  </w:style>
  <w:style w:type="character" w:styleId="HTMLDefinition">
    <w:name w:val="HTML Definition"/>
    <w:basedOn w:val="DefaultParagraphFont"/>
    <w:uiPriority w:val="99"/>
    <w:semiHidden/>
    <w:locked/>
    <w:rsid w:val="009071A6"/>
    <w:rPr>
      <w:rFonts w:cs="Times New Roman"/>
      <w:i/>
      <w:iCs/>
    </w:rPr>
  </w:style>
  <w:style w:type="character" w:styleId="HTMLKeyboard">
    <w:name w:val="HTML Keyboard"/>
    <w:basedOn w:val="DefaultParagraphFont"/>
    <w:uiPriority w:val="99"/>
    <w:semiHidden/>
    <w:locked/>
    <w:rsid w:val="009071A6"/>
    <w:rPr>
      <w:rFonts w:ascii="Courier New" w:hAnsi="Courier New" w:cs="Courier New"/>
      <w:sz w:val="20"/>
      <w:szCs w:val="20"/>
    </w:rPr>
  </w:style>
  <w:style w:type="paragraph" w:styleId="HTMLPreformatted">
    <w:name w:val="HTML Preformatted"/>
    <w:basedOn w:val="Normal"/>
    <w:link w:val="HTMLPreformattedChar"/>
    <w:uiPriority w:val="99"/>
    <w:semiHidden/>
    <w:locked/>
    <w:rsid w:val="009071A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9071A6"/>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9071A6"/>
    <w:rPr>
      <w:rFonts w:ascii="Courier New" w:hAnsi="Courier New" w:cs="Courier New"/>
    </w:rPr>
  </w:style>
  <w:style w:type="character" w:styleId="HTMLTypewriter">
    <w:name w:val="HTML Typewriter"/>
    <w:basedOn w:val="DefaultParagraphFont"/>
    <w:uiPriority w:val="99"/>
    <w:semiHidden/>
    <w:locked/>
    <w:rsid w:val="009071A6"/>
    <w:rPr>
      <w:rFonts w:ascii="Courier New" w:hAnsi="Courier New" w:cs="Courier New"/>
      <w:sz w:val="20"/>
      <w:szCs w:val="20"/>
    </w:rPr>
  </w:style>
  <w:style w:type="character" w:styleId="HTMLVariable">
    <w:name w:val="HTML Variable"/>
    <w:basedOn w:val="DefaultParagraphFont"/>
    <w:uiPriority w:val="99"/>
    <w:semiHidden/>
    <w:locked/>
    <w:rsid w:val="009071A6"/>
    <w:rPr>
      <w:rFonts w:cs="Times New Roman"/>
      <w:i/>
      <w:iCs/>
    </w:rPr>
  </w:style>
  <w:style w:type="character" w:styleId="LineNumber">
    <w:name w:val="line number"/>
    <w:basedOn w:val="DefaultParagraphFont"/>
    <w:uiPriority w:val="99"/>
    <w:semiHidden/>
    <w:locked/>
    <w:rsid w:val="009071A6"/>
    <w:rPr>
      <w:rFonts w:cs="Times New Roman"/>
    </w:rPr>
  </w:style>
  <w:style w:type="paragraph" w:styleId="List">
    <w:name w:val="List"/>
    <w:basedOn w:val="Normal"/>
    <w:uiPriority w:val="99"/>
    <w:semiHidden/>
    <w:locked/>
    <w:rsid w:val="009071A6"/>
    <w:pPr>
      <w:ind w:left="283" w:hanging="283"/>
    </w:pPr>
  </w:style>
  <w:style w:type="paragraph" w:styleId="List2">
    <w:name w:val="List 2"/>
    <w:basedOn w:val="Normal"/>
    <w:uiPriority w:val="99"/>
    <w:semiHidden/>
    <w:locked/>
    <w:rsid w:val="009071A6"/>
    <w:pPr>
      <w:ind w:left="566" w:hanging="283"/>
    </w:pPr>
  </w:style>
  <w:style w:type="paragraph" w:styleId="List3">
    <w:name w:val="List 3"/>
    <w:basedOn w:val="Normal"/>
    <w:uiPriority w:val="99"/>
    <w:semiHidden/>
    <w:locked/>
    <w:rsid w:val="009071A6"/>
    <w:pPr>
      <w:ind w:left="849" w:hanging="283"/>
    </w:pPr>
  </w:style>
  <w:style w:type="paragraph" w:styleId="List4">
    <w:name w:val="List 4"/>
    <w:basedOn w:val="Normal"/>
    <w:uiPriority w:val="99"/>
    <w:semiHidden/>
    <w:locked/>
    <w:rsid w:val="009071A6"/>
    <w:pPr>
      <w:ind w:left="1132" w:hanging="283"/>
    </w:pPr>
  </w:style>
  <w:style w:type="paragraph" w:styleId="List5">
    <w:name w:val="List 5"/>
    <w:basedOn w:val="Normal"/>
    <w:uiPriority w:val="99"/>
    <w:semiHidden/>
    <w:locked/>
    <w:rsid w:val="009071A6"/>
    <w:pPr>
      <w:ind w:left="1415" w:hanging="283"/>
    </w:pPr>
  </w:style>
  <w:style w:type="paragraph" w:styleId="ListBullet4">
    <w:name w:val="List Bullet 4"/>
    <w:basedOn w:val="Normal"/>
    <w:uiPriority w:val="99"/>
    <w:semiHidden/>
    <w:locked/>
    <w:rsid w:val="009071A6"/>
    <w:pPr>
      <w:numPr>
        <w:numId w:val="11"/>
      </w:numPr>
      <w:tabs>
        <w:tab w:val="num" w:pos="1209"/>
      </w:tabs>
    </w:pPr>
  </w:style>
  <w:style w:type="paragraph" w:styleId="ListBullet5">
    <w:name w:val="List Bullet 5"/>
    <w:basedOn w:val="Normal"/>
    <w:uiPriority w:val="99"/>
    <w:semiHidden/>
    <w:locked/>
    <w:rsid w:val="009071A6"/>
    <w:pPr>
      <w:numPr>
        <w:numId w:val="12"/>
      </w:numPr>
      <w:tabs>
        <w:tab w:val="num" w:pos="926"/>
        <w:tab w:val="num" w:pos="1492"/>
      </w:tabs>
    </w:pPr>
  </w:style>
  <w:style w:type="paragraph" w:styleId="ListContinue">
    <w:name w:val="List Continue"/>
    <w:basedOn w:val="Normal"/>
    <w:uiPriority w:val="99"/>
    <w:semiHidden/>
    <w:locked/>
    <w:rsid w:val="009071A6"/>
    <w:pPr>
      <w:ind w:left="283"/>
    </w:pPr>
  </w:style>
  <w:style w:type="paragraph" w:styleId="ListContinue2">
    <w:name w:val="List Continue 2"/>
    <w:basedOn w:val="Normal"/>
    <w:uiPriority w:val="99"/>
    <w:semiHidden/>
    <w:locked/>
    <w:rsid w:val="009071A6"/>
    <w:pPr>
      <w:ind w:left="566"/>
    </w:pPr>
  </w:style>
  <w:style w:type="paragraph" w:styleId="ListContinue3">
    <w:name w:val="List Continue 3"/>
    <w:basedOn w:val="Normal"/>
    <w:uiPriority w:val="99"/>
    <w:semiHidden/>
    <w:locked/>
    <w:rsid w:val="009071A6"/>
    <w:pPr>
      <w:ind w:left="849"/>
    </w:pPr>
  </w:style>
  <w:style w:type="paragraph" w:styleId="ListContinue4">
    <w:name w:val="List Continue 4"/>
    <w:basedOn w:val="Normal"/>
    <w:uiPriority w:val="99"/>
    <w:semiHidden/>
    <w:locked/>
    <w:rsid w:val="009071A6"/>
    <w:pPr>
      <w:ind w:left="1132"/>
    </w:pPr>
  </w:style>
  <w:style w:type="paragraph" w:styleId="ListContinue5">
    <w:name w:val="List Continue 5"/>
    <w:basedOn w:val="Normal"/>
    <w:uiPriority w:val="99"/>
    <w:semiHidden/>
    <w:locked/>
    <w:rsid w:val="009071A6"/>
    <w:pPr>
      <w:ind w:left="1415"/>
    </w:pPr>
  </w:style>
  <w:style w:type="paragraph" w:styleId="ListNumber3">
    <w:name w:val="List Number 3"/>
    <w:basedOn w:val="ListNumber2"/>
    <w:uiPriority w:val="2"/>
    <w:locked/>
    <w:rsid w:val="009071A6"/>
    <w:pPr>
      <w:numPr>
        <w:ilvl w:val="2"/>
      </w:numPr>
    </w:pPr>
  </w:style>
  <w:style w:type="paragraph" w:styleId="ListNumber4">
    <w:name w:val="List Number 4"/>
    <w:basedOn w:val="Normal"/>
    <w:uiPriority w:val="99"/>
    <w:semiHidden/>
    <w:locked/>
    <w:rsid w:val="009071A6"/>
    <w:pPr>
      <w:numPr>
        <w:numId w:val="14"/>
      </w:numPr>
    </w:pPr>
  </w:style>
  <w:style w:type="paragraph" w:styleId="ListNumber5">
    <w:name w:val="List Number 5"/>
    <w:basedOn w:val="Normal"/>
    <w:uiPriority w:val="99"/>
    <w:semiHidden/>
    <w:locked/>
    <w:rsid w:val="009071A6"/>
    <w:pPr>
      <w:numPr>
        <w:numId w:val="15"/>
      </w:numPr>
    </w:pPr>
  </w:style>
  <w:style w:type="paragraph" w:styleId="MessageHeader">
    <w:name w:val="Message Header"/>
    <w:basedOn w:val="Normal"/>
    <w:link w:val="MessageHeaderChar"/>
    <w:uiPriority w:val="99"/>
    <w:semiHidden/>
    <w:locked/>
    <w:rsid w:val="009071A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9071A6"/>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9071A6"/>
    <w:rPr>
      <w:rFonts w:ascii="Times New Roman" w:hAnsi="Times New Roman"/>
      <w:sz w:val="24"/>
      <w:szCs w:val="24"/>
    </w:rPr>
  </w:style>
  <w:style w:type="paragraph" w:styleId="NormalIndent">
    <w:name w:val="Normal Indent"/>
    <w:basedOn w:val="Normal"/>
    <w:uiPriority w:val="99"/>
    <w:semiHidden/>
    <w:locked/>
    <w:rsid w:val="009071A6"/>
    <w:pPr>
      <w:ind w:left="720"/>
    </w:pPr>
  </w:style>
  <w:style w:type="paragraph" w:styleId="NoteHeading">
    <w:name w:val="Note Heading"/>
    <w:basedOn w:val="Normal"/>
    <w:next w:val="Normal"/>
    <w:link w:val="NoteHeadingChar"/>
    <w:uiPriority w:val="99"/>
    <w:semiHidden/>
    <w:locked/>
    <w:rsid w:val="009071A6"/>
  </w:style>
  <w:style w:type="character" w:customStyle="1" w:styleId="NoteHeadingChar">
    <w:name w:val="Note Heading Char"/>
    <w:basedOn w:val="DefaultParagraphFont"/>
    <w:link w:val="NoteHeading"/>
    <w:uiPriority w:val="99"/>
    <w:semiHidden/>
    <w:locked/>
    <w:rsid w:val="009071A6"/>
    <w:rPr>
      <w:rFonts w:eastAsia="Calibri"/>
      <w:color w:val="000000"/>
    </w:rPr>
  </w:style>
  <w:style w:type="paragraph" w:styleId="PlainText">
    <w:name w:val="Plain Text"/>
    <w:basedOn w:val="Normal"/>
    <w:link w:val="PlainTextChar"/>
    <w:uiPriority w:val="99"/>
    <w:semiHidden/>
    <w:locked/>
    <w:rsid w:val="009071A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9071A6"/>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9071A6"/>
  </w:style>
  <w:style w:type="character" w:customStyle="1" w:styleId="SalutationChar">
    <w:name w:val="Salutation Char"/>
    <w:basedOn w:val="DefaultParagraphFont"/>
    <w:link w:val="Salutation"/>
    <w:uiPriority w:val="99"/>
    <w:semiHidden/>
    <w:locked/>
    <w:rsid w:val="009071A6"/>
    <w:rPr>
      <w:rFonts w:eastAsia="Calibri"/>
      <w:color w:val="000000"/>
    </w:rPr>
  </w:style>
  <w:style w:type="paragraph" w:styleId="Signature">
    <w:name w:val="Signature"/>
    <w:basedOn w:val="Normal"/>
    <w:link w:val="SignatureChar"/>
    <w:uiPriority w:val="99"/>
    <w:semiHidden/>
    <w:locked/>
    <w:rsid w:val="009071A6"/>
    <w:pPr>
      <w:ind w:left="4252"/>
    </w:pPr>
  </w:style>
  <w:style w:type="character" w:customStyle="1" w:styleId="SignatureChar">
    <w:name w:val="Signature Char"/>
    <w:basedOn w:val="DefaultParagraphFont"/>
    <w:link w:val="Signature"/>
    <w:uiPriority w:val="99"/>
    <w:semiHidden/>
    <w:locked/>
    <w:rsid w:val="009071A6"/>
    <w:rPr>
      <w:rFonts w:eastAsia="Calibri"/>
      <w:color w:val="000000"/>
    </w:rPr>
  </w:style>
  <w:style w:type="character" w:styleId="Strong">
    <w:name w:val="Strong"/>
    <w:basedOn w:val="DefaultParagraphFont"/>
    <w:uiPriority w:val="99"/>
    <w:locked/>
    <w:rsid w:val="009071A6"/>
    <w:rPr>
      <w:rFonts w:cs="Times New Roman"/>
      <w:b/>
      <w:bCs/>
    </w:rPr>
  </w:style>
  <w:style w:type="table" w:styleId="Table3Deffects1">
    <w:name w:val="Table 3D effects 1"/>
    <w:basedOn w:val="TableNormal"/>
    <w:uiPriority w:val="99"/>
    <w:locked/>
    <w:rsid w:val="009071A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9071A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9071A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9071A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9071A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9071A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9071A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9071A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9071A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9071A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9071A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9071A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9071A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9071A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9071A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9071A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9071A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9071A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9071A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9071A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9071A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9071A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9071A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9071A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9071A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9071A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9071A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9071A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9071A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9071A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9071A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9071A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9071A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9071A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9071A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9071A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9071A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9071A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9071A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9071A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9071A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9071A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9071A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6"/>
    <w:qFormat/>
    <w:rsid w:val="009071A6"/>
    <w:pPr>
      <w:spacing w:before="180" w:after="60"/>
    </w:pPr>
    <w:rPr>
      <w:rFonts w:eastAsia="Times New Roman"/>
      <w:bCs/>
      <w:color w:val="001D34" w:themeColor="accent2"/>
      <w:sz w:val="20"/>
      <w:szCs w:val="20"/>
      <w:lang w:eastAsia="en-US"/>
    </w:rPr>
  </w:style>
  <w:style w:type="paragraph" w:customStyle="1" w:styleId="BusinessUnitName">
    <w:name w:val="Business Unit Name"/>
    <w:uiPriority w:val="16"/>
    <w:rsid w:val="009071A6"/>
    <w:rPr>
      <w:b/>
      <w:caps/>
      <w:noProof/>
      <w:color w:val="FFFFFF"/>
      <w:spacing w:val="16"/>
      <w:szCs w:val="24"/>
      <w:lang w:eastAsia="en-US"/>
    </w:rPr>
  </w:style>
  <w:style w:type="character" w:styleId="CommentReference">
    <w:name w:val="annotation reference"/>
    <w:basedOn w:val="DefaultParagraphFont"/>
    <w:uiPriority w:val="99"/>
    <w:semiHidden/>
    <w:locked/>
    <w:rsid w:val="009071A6"/>
    <w:rPr>
      <w:rFonts w:cs="Times New Roman"/>
      <w:sz w:val="16"/>
      <w:szCs w:val="16"/>
    </w:rPr>
  </w:style>
  <w:style w:type="paragraph" w:styleId="CommentText">
    <w:name w:val="annotation text"/>
    <w:basedOn w:val="Normal"/>
    <w:link w:val="CommentTextChar"/>
    <w:uiPriority w:val="99"/>
    <w:locked/>
    <w:rsid w:val="009071A6"/>
    <w:rPr>
      <w:sz w:val="20"/>
      <w:szCs w:val="20"/>
    </w:rPr>
  </w:style>
  <w:style w:type="character" w:customStyle="1" w:styleId="CommentTextChar">
    <w:name w:val="Comment Text Char"/>
    <w:basedOn w:val="DefaultParagraphFont"/>
    <w:link w:val="CommentText"/>
    <w:uiPriority w:val="99"/>
    <w:rsid w:val="009071A6"/>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9071A6"/>
    <w:rPr>
      <w:b/>
      <w:bCs/>
    </w:rPr>
  </w:style>
  <w:style w:type="character" w:customStyle="1" w:styleId="CommentSubjectChar">
    <w:name w:val="Comment Subject Char"/>
    <w:basedOn w:val="CommentTextChar"/>
    <w:link w:val="CommentSubject"/>
    <w:uiPriority w:val="99"/>
    <w:semiHidden/>
    <w:rsid w:val="009071A6"/>
    <w:rPr>
      <w:rFonts w:eastAsia="Calibri"/>
      <w:b/>
      <w:bCs/>
      <w:color w:val="000000"/>
      <w:sz w:val="20"/>
      <w:szCs w:val="20"/>
    </w:rPr>
  </w:style>
  <w:style w:type="paragraph" w:styleId="DocumentMap">
    <w:name w:val="Document Map"/>
    <w:basedOn w:val="Normal"/>
    <w:link w:val="DocumentMapChar"/>
    <w:uiPriority w:val="99"/>
    <w:semiHidden/>
    <w:locked/>
    <w:rsid w:val="009071A6"/>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9071A6"/>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9071A6"/>
    <w:rPr>
      <w:rFonts w:cs="Times New Roman"/>
      <w:vertAlign w:val="superscript"/>
    </w:rPr>
  </w:style>
  <w:style w:type="paragraph" w:styleId="EndnoteText">
    <w:name w:val="endnote text"/>
    <w:basedOn w:val="Normal"/>
    <w:link w:val="EndnoteTextChar"/>
    <w:uiPriority w:val="99"/>
    <w:semiHidden/>
    <w:locked/>
    <w:rsid w:val="009071A6"/>
    <w:rPr>
      <w:sz w:val="20"/>
      <w:szCs w:val="20"/>
    </w:rPr>
  </w:style>
  <w:style w:type="character" w:customStyle="1" w:styleId="EndnoteTextChar">
    <w:name w:val="Endnote Text Char"/>
    <w:basedOn w:val="DefaultParagraphFont"/>
    <w:link w:val="EndnoteText"/>
    <w:uiPriority w:val="99"/>
    <w:semiHidden/>
    <w:rsid w:val="009071A6"/>
    <w:rPr>
      <w:rFonts w:eastAsia="Calibri"/>
      <w:color w:val="000000"/>
      <w:sz w:val="20"/>
      <w:szCs w:val="20"/>
    </w:rPr>
  </w:style>
  <w:style w:type="paragraph" w:styleId="Index1">
    <w:name w:val="index 1"/>
    <w:basedOn w:val="Normal"/>
    <w:next w:val="Normal"/>
    <w:autoRedefine/>
    <w:uiPriority w:val="99"/>
    <w:semiHidden/>
    <w:locked/>
    <w:rsid w:val="009071A6"/>
    <w:pPr>
      <w:ind w:left="220" w:hanging="220"/>
    </w:pPr>
  </w:style>
  <w:style w:type="paragraph" w:styleId="Index2">
    <w:name w:val="index 2"/>
    <w:basedOn w:val="Normal"/>
    <w:next w:val="Normal"/>
    <w:autoRedefine/>
    <w:uiPriority w:val="99"/>
    <w:semiHidden/>
    <w:locked/>
    <w:rsid w:val="009071A6"/>
    <w:pPr>
      <w:ind w:left="440" w:hanging="220"/>
    </w:pPr>
  </w:style>
  <w:style w:type="paragraph" w:styleId="Index3">
    <w:name w:val="index 3"/>
    <w:basedOn w:val="Normal"/>
    <w:next w:val="Normal"/>
    <w:autoRedefine/>
    <w:uiPriority w:val="99"/>
    <w:semiHidden/>
    <w:locked/>
    <w:rsid w:val="009071A6"/>
    <w:pPr>
      <w:ind w:left="660" w:hanging="220"/>
    </w:pPr>
  </w:style>
  <w:style w:type="paragraph" w:styleId="Index4">
    <w:name w:val="index 4"/>
    <w:basedOn w:val="Normal"/>
    <w:next w:val="Normal"/>
    <w:autoRedefine/>
    <w:uiPriority w:val="99"/>
    <w:semiHidden/>
    <w:locked/>
    <w:rsid w:val="009071A6"/>
    <w:pPr>
      <w:ind w:left="880" w:hanging="220"/>
    </w:pPr>
  </w:style>
  <w:style w:type="paragraph" w:styleId="Index5">
    <w:name w:val="index 5"/>
    <w:basedOn w:val="Normal"/>
    <w:next w:val="Normal"/>
    <w:autoRedefine/>
    <w:uiPriority w:val="99"/>
    <w:semiHidden/>
    <w:locked/>
    <w:rsid w:val="009071A6"/>
    <w:pPr>
      <w:ind w:left="1100" w:hanging="220"/>
    </w:pPr>
  </w:style>
  <w:style w:type="paragraph" w:styleId="Index6">
    <w:name w:val="index 6"/>
    <w:basedOn w:val="Normal"/>
    <w:next w:val="Normal"/>
    <w:autoRedefine/>
    <w:uiPriority w:val="99"/>
    <w:semiHidden/>
    <w:locked/>
    <w:rsid w:val="009071A6"/>
    <w:pPr>
      <w:ind w:left="1320" w:hanging="220"/>
    </w:pPr>
  </w:style>
  <w:style w:type="paragraph" w:styleId="Index7">
    <w:name w:val="index 7"/>
    <w:basedOn w:val="Normal"/>
    <w:next w:val="Normal"/>
    <w:autoRedefine/>
    <w:uiPriority w:val="99"/>
    <w:semiHidden/>
    <w:locked/>
    <w:rsid w:val="009071A6"/>
    <w:pPr>
      <w:ind w:left="1540" w:hanging="220"/>
    </w:pPr>
  </w:style>
  <w:style w:type="paragraph" w:styleId="Index8">
    <w:name w:val="index 8"/>
    <w:basedOn w:val="Normal"/>
    <w:next w:val="Normal"/>
    <w:autoRedefine/>
    <w:uiPriority w:val="99"/>
    <w:semiHidden/>
    <w:locked/>
    <w:rsid w:val="009071A6"/>
    <w:pPr>
      <w:ind w:left="1760" w:hanging="220"/>
    </w:pPr>
  </w:style>
  <w:style w:type="paragraph" w:styleId="Index9">
    <w:name w:val="index 9"/>
    <w:basedOn w:val="Normal"/>
    <w:next w:val="Normal"/>
    <w:autoRedefine/>
    <w:uiPriority w:val="99"/>
    <w:semiHidden/>
    <w:locked/>
    <w:rsid w:val="009071A6"/>
    <w:pPr>
      <w:ind w:left="1980" w:hanging="220"/>
    </w:pPr>
  </w:style>
  <w:style w:type="paragraph" w:styleId="IndexHeading">
    <w:name w:val="index heading"/>
    <w:basedOn w:val="Normal"/>
    <w:next w:val="Index1"/>
    <w:uiPriority w:val="99"/>
    <w:semiHidden/>
    <w:locked/>
    <w:rsid w:val="009071A6"/>
    <w:rPr>
      <w:rFonts w:ascii="Arial" w:hAnsi="Arial" w:cs="Arial"/>
      <w:b/>
      <w:bCs/>
    </w:rPr>
  </w:style>
  <w:style w:type="paragraph" w:styleId="TableofAuthorities">
    <w:name w:val="table of authorities"/>
    <w:basedOn w:val="Normal"/>
    <w:next w:val="Normal"/>
    <w:uiPriority w:val="99"/>
    <w:semiHidden/>
    <w:locked/>
    <w:rsid w:val="009071A6"/>
    <w:pPr>
      <w:ind w:left="220" w:hanging="220"/>
    </w:pPr>
  </w:style>
  <w:style w:type="paragraph" w:styleId="TableofFigures">
    <w:name w:val="table of figures"/>
    <w:basedOn w:val="BodyText"/>
    <w:next w:val="BodyText"/>
    <w:uiPriority w:val="99"/>
    <w:locked/>
    <w:rsid w:val="00005616"/>
    <w:pPr>
      <w:tabs>
        <w:tab w:val="right" w:leader="dot" w:pos="9497"/>
      </w:tabs>
      <w:spacing w:before="0"/>
      <w:ind w:left="284" w:right="567" w:hanging="284"/>
    </w:pPr>
    <w:rPr>
      <w:noProof/>
      <w:sz w:val="20"/>
      <w:szCs w:val="20"/>
    </w:rPr>
  </w:style>
  <w:style w:type="paragraph" w:styleId="TOAHeading">
    <w:name w:val="toa heading"/>
    <w:basedOn w:val="Normal"/>
    <w:next w:val="Normal"/>
    <w:uiPriority w:val="99"/>
    <w:semiHidden/>
    <w:locked/>
    <w:rsid w:val="009071A6"/>
    <w:rPr>
      <w:rFonts w:ascii="Arial" w:hAnsi="Arial" w:cs="Arial"/>
      <w:b/>
      <w:bCs/>
      <w:sz w:val="24"/>
      <w:szCs w:val="24"/>
    </w:rPr>
  </w:style>
  <w:style w:type="paragraph" w:styleId="TOC5">
    <w:name w:val="toc 5"/>
    <w:basedOn w:val="Normal"/>
    <w:next w:val="Normal"/>
    <w:autoRedefine/>
    <w:uiPriority w:val="99"/>
    <w:semiHidden/>
    <w:rsid w:val="009071A6"/>
    <w:pPr>
      <w:ind w:left="880"/>
    </w:pPr>
  </w:style>
  <w:style w:type="paragraph" w:styleId="TOC6">
    <w:name w:val="toc 6"/>
    <w:basedOn w:val="Normal"/>
    <w:next w:val="Normal"/>
    <w:autoRedefine/>
    <w:uiPriority w:val="99"/>
    <w:semiHidden/>
    <w:rsid w:val="009071A6"/>
    <w:pPr>
      <w:ind w:left="1100"/>
    </w:pPr>
  </w:style>
  <w:style w:type="paragraph" w:styleId="TOC7">
    <w:name w:val="toc 7"/>
    <w:basedOn w:val="Normal"/>
    <w:next w:val="Normal"/>
    <w:autoRedefine/>
    <w:uiPriority w:val="99"/>
    <w:semiHidden/>
    <w:rsid w:val="009071A6"/>
    <w:pPr>
      <w:ind w:left="1320"/>
    </w:pPr>
  </w:style>
  <w:style w:type="paragraph" w:styleId="TOC8">
    <w:name w:val="toc 8"/>
    <w:basedOn w:val="Normal"/>
    <w:next w:val="Normal"/>
    <w:autoRedefine/>
    <w:uiPriority w:val="99"/>
    <w:semiHidden/>
    <w:rsid w:val="009071A6"/>
    <w:pPr>
      <w:ind w:left="1540"/>
    </w:pPr>
  </w:style>
  <w:style w:type="numbering" w:customStyle="1" w:styleId="TableBullets">
    <w:name w:val="TableBullets"/>
    <w:uiPriority w:val="99"/>
    <w:rsid w:val="009071A6"/>
    <w:pPr>
      <w:numPr>
        <w:numId w:val="18"/>
      </w:numPr>
    </w:pPr>
  </w:style>
  <w:style w:type="numbering" w:customStyle="1" w:styleId="Sources">
    <w:name w:val="Sources"/>
    <w:rsid w:val="009071A6"/>
    <w:pPr>
      <w:numPr>
        <w:numId w:val="17"/>
      </w:numPr>
    </w:pPr>
  </w:style>
  <w:style w:type="numbering" w:styleId="1ai">
    <w:name w:val="Outline List 1"/>
    <w:basedOn w:val="NoList"/>
    <w:uiPriority w:val="99"/>
    <w:semiHidden/>
    <w:unhideWhenUsed/>
    <w:locked/>
    <w:rsid w:val="009071A6"/>
    <w:pPr>
      <w:numPr>
        <w:numId w:val="3"/>
      </w:numPr>
    </w:pPr>
  </w:style>
  <w:style w:type="numbering" w:styleId="111111">
    <w:name w:val="Outline List 2"/>
    <w:basedOn w:val="NoList"/>
    <w:uiPriority w:val="99"/>
    <w:semiHidden/>
    <w:unhideWhenUsed/>
    <w:locked/>
    <w:rsid w:val="009071A6"/>
    <w:pPr>
      <w:numPr>
        <w:numId w:val="2"/>
      </w:numPr>
    </w:pPr>
  </w:style>
  <w:style w:type="numbering" w:customStyle="1" w:styleId="Bullets">
    <w:name w:val="Bullets"/>
    <w:rsid w:val="009071A6"/>
    <w:pPr>
      <w:numPr>
        <w:numId w:val="7"/>
      </w:numPr>
    </w:pPr>
  </w:style>
  <w:style w:type="numbering" w:customStyle="1" w:styleId="Numbers">
    <w:name w:val="Numbers"/>
    <w:rsid w:val="009071A6"/>
    <w:pPr>
      <w:numPr>
        <w:numId w:val="16"/>
      </w:numPr>
    </w:pPr>
  </w:style>
  <w:style w:type="numbering" w:styleId="ArticleSection">
    <w:name w:val="Outline List 3"/>
    <w:basedOn w:val="NoList"/>
    <w:uiPriority w:val="99"/>
    <w:semiHidden/>
    <w:unhideWhenUsed/>
    <w:locked/>
    <w:rsid w:val="009071A6"/>
    <w:pPr>
      <w:numPr>
        <w:numId w:val="5"/>
      </w:numPr>
    </w:pPr>
  </w:style>
  <w:style w:type="paragraph" w:customStyle="1" w:styleId="AppendixHeading1base">
    <w:name w:val="Appendix Heading 1 base"/>
    <w:uiPriority w:val="20"/>
    <w:semiHidden/>
    <w:qFormat/>
    <w:rsid w:val="00732A59"/>
    <w:pPr>
      <w:keepNext/>
      <w:pageBreakBefore/>
      <w:numPr>
        <w:numId w:val="19"/>
      </w:numPr>
      <w:tabs>
        <w:tab w:val="left" w:pos="2268"/>
      </w:tabs>
      <w:spacing w:after="1080"/>
      <w:ind w:left="0"/>
    </w:pPr>
    <w:rPr>
      <w:rFonts w:eastAsiaTheme="majorEastAsia" w:cstheme="majorBidi"/>
      <w:color w:val="757579"/>
      <w:sz w:val="44"/>
      <w:szCs w:val="28"/>
    </w:rPr>
  </w:style>
  <w:style w:type="paragraph" w:customStyle="1" w:styleId="AppendixHeading2">
    <w:name w:val="Appendix Heading 2"/>
    <w:basedOn w:val="Heading2"/>
    <w:next w:val="BodyText"/>
    <w:uiPriority w:val="14"/>
    <w:qFormat/>
    <w:rsid w:val="009071A6"/>
    <w:pPr>
      <w:numPr>
        <w:numId w:val="19"/>
      </w:numPr>
    </w:pPr>
  </w:style>
  <w:style w:type="paragraph" w:customStyle="1" w:styleId="AppendixHeading3">
    <w:name w:val="Appendix Heading 3"/>
    <w:basedOn w:val="Heading3"/>
    <w:next w:val="BodyText"/>
    <w:uiPriority w:val="14"/>
    <w:qFormat/>
    <w:rsid w:val="009071A6"/>
    <w:pPr>
      <w:numPr>
        <w:numId w:val="19"/>
      </w:numPr>
    </w:pPr>
  </w:style>
  <w:style w:type="paragraph" w:customStyle="1" w:styleId="AppendixHeading4">
    <w:name w:val="Appendix Heading 4"/>
    <w:basedOn w:val="Heading4"/>
    <w:next w:val="BodyText"/>
    <w:uiPriority w:val="14"/>
    <w:qFormat/>
    <w:rsid w:val="009071A6"/>
    <w:pPr>
      <w:outlineLvl w:val="2"/>
    </w:pPr>
  </w:style>
  <w:style w:type="paragraph" w:customStyle="1" w:styleId="Equation">
    <w:name w:val="Equation"/>
    <w:basedOn w:val="BodyText"/>
    <w:next w:val="BodyText"/>
    <w:uiPriority w:val="7"/>
    <w:qFormat/>
    <w:rsid w:val="009071A6"/>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7"/>
    <w:qFormat/>
    <w:rsid w:val="009071A6"/>
    <w:pPr>
      <w:ind w:left="567" w:hanging="567"/>
    </w:pPr>
  </w:style>
  <w:style w:type="paragraph" w:styleId="ListNumber2">
    <w:name w:val="List Number 2"/>
    <w:basedOn w:val="ListNumber"/>
    <w:uiPriority w:val="2"/>
    <w:qFormat/>
    <w:locked/>
    <w:rsid w:val="009071A6"/>
    <w:pPr>
      <w:numPr>
        <w:ilvl w:val="1"/>
      </w:numPr>
      <w:spacing w:before="60" w:after="60"/>
    </w:pPr>
  </w:style>
  <w:style w:type="character" w:customStyle="1" w:styleId="Italics">
    <w:name w:val="Italics"/>
    <w:basedOn w:val="DefaultParagraphFont"/>
    <w:uiPriority w:val="73"/>
    <w:qFormat/>
    <w:rsid w:val="009071A6"/>
    <w:rPr>
      <w:i/>
    </w:rPr>
  </w:style>
  <w:style w:type="paragraph" w:customStyle="1" w:styleId="TableTextRight">
    <w:name w:val="TableTextRight"/>
    <w:basedOn w:val="TableText"/>
    <w:uiPriority w:val="5"/>
    <w:qFormat/>
    <w:rsid w:val="009071A6"/>
    <w:pPr>
      <w:ind w:right="113"/>
      <w:jc w:val="right"/>
    </w:pPr>
  </w:style>
  <w:style w:type="table" w:customStyle="1" w:styleId="TableFlow-MER">
    <w:name w:val="Table_Flow-MER"/>
    <w:basedOn w:val="TableNormal"/>
    <w:qFormat/>
    <w:rsid w:val="00200689"/>
    <w:rPr>
      <w:sz w:val="20"/>
    </w:rPr>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val="0"/>
        <w:bCs/>
        <w:i w:val="0"/>
        <w:color w:val="FFFFFF" w:themeColor="background1"/>
      </w:rPr>
      <w:tblPr/>
      <w:trPr>
        <w:tblHeader/>
      </w:trPr>
      <w:tcPr>
        <w:shd w:val="clear" w:color="auto" w:fill="01528B" w:themeFill="accen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character" w:customStyle="1" w:styleId="Bold">
    <w:name w:val="Bold"/>
    <w:basedOn w:val="DefaultParagraphFont"/>
    <w:uiPriority w:val="3"/>
    <w:qFormat/>
    <w:rsid w:val="009071A6"/>
    <w:rPr>
      <w:b/>
    </w:rPr>
  </w:style>
  <w:style w:type="character" w:styleId="IntenseEmphasis">
    <w:name w:val="Intense Emphasis"/>
    <w:basedOn w:val="DefaultParagraphFont"/>
    <w:uiPriority w:val="21"/>
    <w:semiHidden/>
    <w:qFormat/>
    <w:rsid w:val="009071A6"/>
    <w:rPr>
      <w:b/>
      <w:bCs/>
      <w:i/>
      <w:iCs/>
      <w:color w:val="001D34" w:themeColor="accent2"/>
    </w:rPr>
  </w:style>
  <w:style w:type="character" w:styleId="SubtleEmphasis">
    <w:name w:val="Subtle Emphasis"/>
    <w:basedOn w:val="DefaultParagraphFont"/>
    <w:uiPriority w:val="99"/>
    <w:semiHidden/>
    <w:qFormat/>
    <w:rsid w:val="009071A6"/>
    <w:rPr>
      <w:i/>
      <w:iCs/>
      <w:color w:val="595959" w:themeColor="text1" w:themeTint="A6"/>
    </w:rPr>
  </w:style>
  <w:style w:type="paragraph" w:styleId="IntenseQuote">
    <w:name w:val="Intense Quote"/>
    <w:basedOn w:val="Normal"/>
    <w:next w:val="Normal"/>
    <w:link w:val="IntenseQuoteChar"/>
    <w:uiPriority w:val="30"/>
    <w:semiHidden/>
    <w:qFormat/>
    <w:rsid w:val="009071A6"/>
    <w:pPr>
      <w:pBdr>
        <w:bottom w:val="single" w:sz="4" w:space="4" w:color="001D34" w:themeColor="accent2"/>
      </w:pBdr>
      <w:spacing w:before="200" w:after="280"/>
      <w:ind w:left="936" w:right="936"/>
    </w:pPr>
    <w:rPr>
      <w:b/>
      <w:bCs/>
      <w:i/>
      <w:iCs/>
      <w:color w:val="001D34" w:themeColor="accent2"/>
    </w:rPr>
  </w:style>
  <w:style w:type="character" w:customStyle="1" w:styleId="IntenseQuoteChar">
    <w:name w:val="Intense Quote Char"/>
    <w:basedOn w:val="DefaultParagraphFont"/>
    <w:link w:val="IntenseQuote"/>
    <w:uiPriority w:val="30"/>
    <w:semiHidden/>
    <w:rsid w:val="009071A6"/>
    <w:rPr>
      <w:rFonts w:eastAsia="Calibri"/>
      <w:b/>
      <w:bCs/>
      <w:i/>
      <w:iCs/>
      <w:color w:val="001D34" w:themeColor="accent2"/>
    </w:rPr>
  </w:style>
  <w:style w:type="paragraph" w:customStyle="1" w:styleId="Boxedheading">
    <w:name w:val="Boxed heading"/>
    <w:next w:val="Boxedtext"/>
    <w:uiPriority w:val="8"/>
    <w:qFormat/>
    <w:rsid w:val="00E36C4B"/>
    <w:pPr>
      <w:keepNext/>
      <w:keepLines/>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9D9D9" w:themeFill="background2" w:themeFillShade="D9"/>
      <w:spacing w:before="360" w:after="240"/>
      <w:ind w:left="227" w:right="227"/>
    </w:pPr>
    <w:rPr>
      <w:rFonts w:eastAsia="Calibri"/>
      <w:b/>
      <w:color w:val="000000"/>
      <w:sz w:val="28"/>
      <w:szCs w:val="28"/>
    </w:rPr>
  </w:style>
  <w:style w:type="paragraph" w:customStyle="1" w:styleId="Boxedtext">
    <w:name w:val="Boxed text"/>
    <w:uiPriority w:val="8"/>
    <w:qFormat/>
    <w:rsid w:val="00E36C4B"/>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F2F2F2" w:themeFill="background2" w:themeFillShade="F2"/>
      <w:spacing w:before="100" w:after="120" w:line="264" w:lineRule="auto"/>
      <w:ind w:left="227" w:right="227"/>
    </w:pPr>
    <w:rPr>
      <w:rFonts w:eastAsia="Calibri"/>
      <w:color w:val="000000"/>
    </w:rPr>
  </w:style>
  <w:style w:type="paragraph" w:customStyle="1" w:styleId="Boxedlistbullet">
    <w:name w:val="Boxed list bullet"/>
    <w:basedOn w:val="Boxedtext"/>
    <w:uiPriority w:val="8"/>
    <w:qFormat/>
    <w:rsid w:val="00E36C4B"/>
    <w:pPr>
      <w:numPr>
        <w:numId w:val="20"/>
      </w:numPr>
      <w:spacing w:before="0" w:after="0"/>
    </w:pPr>
  </w:style>
  <w:style w:type="paragraph" w:customStyle="1" w:styleId="Boxedheadingblue">
    <w:name w:val="Boxed heading blue"/>
    <w:basedOn w:val="Boxedheading"/>
    <w:next w:val="Boxedtextblue"/>
    <w:uiPriority w:val="9"/>
    <w:qFormat/>
    <w:rsid w:val="00E36C4B"/>
    <w:pPr>
      <w:shd w:val="clear" w:color="auto" w:fill="D0EAFF" w:themeFill="accent2" w:themeFillTint="1A"/>
    </w:pPr>
  </w:style>
  <w:style w:type="paragraph" w:customStyle="1" w:styleId="Boxedtextblue">
    <w:name w:val="Boxed text blue"/>
    <w:basedOn w:val="Boxedtext"/>
    <w:uiPriority w:val="9"/>
    <w:qFormat/>
    <w:rsid w:val="00E36C4B"/>
    <w:pPr>
      <w:shd w:val="clear" w:color="auto" w:fill="D0EAFF" w:themeFill="accent2" w:themeFillTint="1A"/>
    </w:pPr>
  </w:style>
  <w:style w:type="paragraph" w:customStyle="1" w:styleId="Boxedlistbulletblue">
    <w:name w:val="Boxed list bullet blue"/>
    <w:basedOn w:val="Boxedlistbullet"/>
    <w:uiPriority w:val="9"/>
    <w:qFormat/>
    <w:rsid w:val="00E36C4B"/>
    <w:pPr>
      <w:shd w:val="clear" w:color="auto" w:fill="D0EAFF" w:themeFill="accent2" w:themeFillTint="1A"/>
    </w:pPr>
  </w:style>
  <w:style w:type="paragraph" w:customStyle="1" w:styleId="Boxedheadingpurple">
    <w:name w:val="Boxed heading purple"/>
    <w:basedOn w:val="Boxedheading"/>
    <w:next w:val="Boxedtextpurple"/>
    <w:uiPriority w:val="10"/>
    <w:qFormat/>
    <w:rsid w:val="009071A6"/>
    <w:pPr>
      <w:shd w:val="clear" w:color="auto" w:fill="CACBF5" w:themeFill="accent4" w:themeFillTint="33"/>
    </w:pPr>
  </w:style>
  <w:style w:type="paragraph" w:customStyle="1" w:styleId="Boxedtextpurple">
    <w:name w:val="Boxed text purple"/>
    <w:basedOn w:val="Boxedtext"/>
    <w:uiPriority w:val="10"/>
    <w:qFormat/>
    <w:rsid w:val="009071A6"/>
    <w:pPr>
      <w:shd w:val="clear" w:color="auto" w:fill="CACBF5" w:themeFill="accent4" w:themeFillTint="33"/>
    </w:pPr>
  </w:style>
  <w:style w:type="paragraph" w:customStyle="1" w:styleId="Boxedlistbulletpurple">
    <w:name w:val="Boxed list bullet purple"/>
    <w:basedOn w:val="Boxedlistbullet"/>
    <w:uiPriority w:val="10"/>
    <w:qFormat/>
    <w:rsid w:val="009071A6"/>
    <w:pPr>
      <w:shd w:val="clear" w:color="auto" w:fill="CACBF5" w:themeFill="accent4" w:themeFillTint="33"/>
    </w:pPr>
  </w:style>
  <w:style w:type="paragraph" w:customStyle="1" w:styleId="VersoPageText">
    <w:name w:val="Verso Page Text"/>
    <w:basedOn w:val="BodyText"/>
    <w:uiPriority w:val="16"/>
    <w:rsid w:val="009071A6"/>
    <w:pPr>
      <w:spacing w:before="0" w:line="240" w:lineRule="auto"/>
    </w:pPr>
    <w:rPr>
      <w:rFonts w:asciiTheme="minorHAnsi" w:eastAsia="Times" w:hAnsiTheme="minorHAnsi" w:cs="Arial"/>
      <w:color w:val="auto"/>
      <w:sz w:val="18"/>
      <w:szCs w:val="20"/>
    </w:rPr>
  </w:style>
  <w:style w:type="paragraph" w:styleId="NoSpacing">
    <w:name w:val="No Spacing"/>
    <w:uiPriority w:val="73"/>
    <w:qFormat/>
    <w:rsid w:val="009071A6"/>
    <w:rPr>
      <w:rFonts w:asciiTheme="minorHAnsi" w:hAnsiTheme="minorHAnsi" w:cstheme="minorBidi"/>
      <w:szCs w:val="24"/>
      <w:lang w:eastAsia="en-US"/>
    </w:rPr>
  </w:style>
  <w:style w:type="paragraph" w:styleId="Bibliography">
    <w:name w:val="Bibliography"/>
    <w:basedOn w:val="Normal"/>
    <w:next w:val="Normal"/>
    <w:uiPriority w:val="99"/>
    <w:semiHidden/>
    <w:rsid w:val="009071A6"/>
    <w:pPr>
      <w:spacing w:after="240"/>
      <w:ind w:left="720" w:hanging="720"/>
    </w:pPr>
  </w:style>
  <w:style w:type="paragraph" w:styleId="Revision">
    <w:name w:val="Revision"/>
    <w:hidden/>
    <w:uiPriority w:val="99"/>
    <w:semiHidden/>
    <w:rsid w:val="00B831B9"/>
    <w:rPr>
      <w:rFonts w:eastAsia="Calibri"/>
      <w:color w:val="000000"/>
    </w:rPr>
  </w:style>
  <w:style w:type="table" w:styleId="TableGridLight">
    <w:name w:val="Grid Table Light"/>
    <w:basedOn w:val="TableNormal"/>
    <w:uiPriority w:val="40"/>
    <w:rsid w:val="009071A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071A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BulletList">
    <w:name w:val="Bullet List"/>
    <w:uiPriority w:val="99"/>
    <w:rsid w:val="009071A6"/>
    <w:pPr>
      <w:numPr>
        <w:numId w:val="6"/>
      </w:numPr>
    </w:pPr>
  </w:style>
  <w:style w:type="table" w:customStyle="1" w:styleId="ListTable3-Accent11">
    <w:name w:val="List Table 3 - Accent 11"/>
    <w:basedOn w:val="TableNormal"/>
    <w:uiPriority w:val="48"/>
    <w:rsid w:val="00A913D3"/>
    <w:pPr>
      <w:pBdr>
        <w:top w:val="none" w:sz="4" w:space="0" w:color="000000"/>
        <w:left w:val="none" w:sz="4" w:space="0" w:color="000000"/>
        <w:bottom w:val="none" w:sz="4" w:space="0" w:color="000000"/>
        <w:right w:val="none" w:sz="4" w:space="0" w:color="000000"/>
        <w:between w:val="none" w:sz="4" w:space="0" w:color="000000"/>
      </w:pBdr>
    </w:pPr>
    <w:rPr>
      <w:rFonts w:eastAsia="Calibri"/>
    </w:rPr>
    <w:tblPr>
      <w:tblStyleRowBandSize w:val="1"/>
      <w:tblStyleColBandSize w:val="1"/>
      <w:tblBorders>
        <w:top w:val="single" w:sz="4" w:space="0" w:color="01528B" w:themeColor="accent1"/>
        <w:left w:val="single" w:sz="4" w:space="0" w:color="01528B" w:themeColor="accent1"/>
        <w:bottom w:val="single" w:sz="4" w:space="0" w:color="01528B" w:themeColor="accent1"/>
        <w:right w:val="single" w:sz="4" w:space="0" w:color="01528B" w:themeColor="accent1"/>
      </w:tblBorders>
    </w:tblPr>
    <w:tblStylePr w:type="firstRow">
      <w:rPr>
        <w:b/>
        <w:bCs/>
        <w:color w:val="FFFFFF" w:themeColor="background1"/>
      </w:rPr>
      <w:tblPr/>
      <w:tcPr>
        <w:shd w:val="clear" w:color="auto" w:fill="01528B" w:themeFill="accent1"/>
      </w:tcPr>
    </w:tblStylePr>
    <w:tblStylePr w:type="lastRow">
      <w:rPr>
        <w:b/>
        <w:bCs/>
      </w:rPr>
      <w:tblPr/>
      <w:tcPr>
        <w:tcBorders>
          <w:top w:val="single" w:sz="4" w:space="0" w:color="01528B" w:themeColor="accent1"/>
        </w:tcBorders>
        <w:shd w:val="clear" w:color="auto" w:fill="FFFFFF" w:themeFill="background1"/>
      </w:tcPr>
    </w:tblStylePr>
    <w:tblStylePr w:type="firstCol">
      <w:rPr>
        <w:b/>
        <w:bCs/>
      </w:rPr>
      <w:tblPr/>
      <w:tcPr>
        <w:tcBorders>
          <w:right w:val="none" w:sz="4" w:space="0" w:color="000000"/>
        </w:tcBorders>
        <w:shd w:val="clear" w:color="auto" w:fill="FFFFFF" w:themeFill="background1"/>
      </w:tcPr>
    </w:tblStylePr>
    <w:tblStylePr w:type="lastCol">
      <w:rPr>
        <w:b/>
        <w:bCs/>
      </w:rPr>
      <w:tblPr/>
      <w:tcPr>
        <w:tcBorders>
          <w:left w:val="none" w:sz="4" w:space="0" w:color="000000"/>
        </w:tcBorders>
        <w:shd w:val="clear" w:color="auto" w:fill="FFFFFF" w:themeFill="background1"/>
      </w:tcPr>
    </w:tblStylePr>
    <w:tblStylePr w:type="band1Vert">
      <w:tblPr/>
      <w:tcPr>
        <w:tcBorders>
          <w:left w:val="single" w:sz="4" w:space="0" w:color="01528B" w:themeColor="accent1"/>
          <w:right w:val="single" w:sz="4" w:space="0" w:color="01528B" w:themeColor="accent1"/>
        </w:tcBorders>
      </w:tcPr>
    </w:tblStylePr>
    <w:tblStylePr w:type="band1Horz">
      <w:tblPr/>
      <w:tcPr>
        <w:tcBorders>
          <w:top w:val="single" w:sz="4" w:space="0" w:color="01528B" w:themeColor="accent1"/>
          <w:bottom w:val="single" w:sz="4" w:space="0" w:color="01528B" w:themeColor="accent1"/>
          <w:insideH w:val="none" w:sz="4" w:space="0" w:color="000000"/>
        </w:tcBorders>
      </w:tcPr>
    </w:tblStylePr>
    <w:tblStylePr w:type="neCell">
      <w:tblPr/>
      <w:tcPr>
        <w:tcBorders>
          <w:left w:val="none" w:sz="4" w:space="0" w:color="000000"/>
          <w:bottom w:val="none" w:sz="4" w:space="0" w:color="000000"/>
        </w:tcBorders>
      </w:tcPr>
    </w:tblStylePr>
    <w:tblStylePr w:type="nwCell">
      <w:tblPr/>
      <w:tcPr>
        <w:tcBorders>
          <w:bottom w:val="none" w:sz="4" w:space="0" w:color="000000"/>
          <w:right w:val="none" w:sz="4" w:space="0" w:color="000000"/>
        </w:tcBorders>
      </w:tcPr>
    </w:tblStylePr>
    <w:tblStylePr w:type="seCell">
      <w:tblPr/>
      <w:tcPr>
        <w:tcBorders>
          <w:top w:val="single" w:sz="4" w:space="0" w:color="01528B" w:themeColor="accent1"/>
          <w:left w:val="none" w:sz="4" w:space="0" w:color="000000"/>
        </w:tcBorders>
      </w:tcPr>
    </w:tblStylePr>
    <w:tblStylePr w:type="swCell">
      <w:tblPr/>
      <w:tcPr>
        <w:tcBorders>
          <w:top w:val="single" w:sz="4" w:space="0" w:color="01528B" w:themeColor="accent1"/>
          <w:right w:val="none" w:sz="4" w:space="0" w:color="000000"/>
        </w:tcBorders>
      </w:tcPr>
    </w:tblStylePr>
  </w:style>
  <w:style w:type="table" w:styleId="ListTable3-Accent2">
    <w:name w:val="List Table 3 Accent 2"/>
    <w:basedOn w:val="TableNormal"/>
    <w:uiPriority w:val="48"/>
    <w:rsid w:val="009071A6"/>
    <w:tblPr>
      <w:tblStyleRowBandSize w:val="1"/>
      <w:tblStyleColBandSize w:val="1"/>
      <w:tblBorders>
        <w:top w:val="single" w:sz="4" w:space="0" w:color="01528B"/>
        <w:left w:val="single" w:sz="4" w:space="0" w:color="01528B"/>
        <w:bottom w:val="single" w:sz="4" w:space="0" w:color="01528B"/>
        <w:right w:val="single" w:sz="4" w:space="0" w:color="01528B"/>
        <w:insideH w:val="single" w:sz="4" w:space="0" w:color="01528B"/>
      </w:tblBorders>
    </w:tblPr>
    <w:tblStylePr w:type="firstRow">
      <w:rPr>
        <w:b/>
        <w:bCs/>
        <w:color w:val="FFFFFF" w:themeColor="background1"/>
      </w:rPr>
      <w:tblPr/>
      <w:tcPr>
        <w:shd w:val="clear" w:color="auto" w:fill="001D34" w:themeFill="accent2"/>
      </w:tcPr>
    </w:tblStylePr>
    <w:tblStylePr w:type="lastRow">
      <w:rPr>
        <w:b/>
        <w:bCs/>
      </w:rPr>
      <w:tblPr/>
      <w:tcPr>
        <w:tcBorders>
          <w:top w:val="double" w:sz="4" w:space="0" w:color="001D34"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1D34" w:themeColor="accent2"/>
          <w:right w:val="single" w:sz="4" w:space="0" w:color="001D34" w:themeColor="accent2"/>
        </w:tcBorders>
      </w:tcPr>
    </w:tblStylePr>
    <w:tblStylePr w:type="band1Horz">
      <w:tblPr/>
      <w:tcPr>
        <w:tcBorders>
          <w:top w:val="single" w:sz="4" w:space="0" w:color="001D34" w:themeColor="accent2"/>
          <w:bottom w:val="single" w:sz="4" w:space="0" w:color="001D34"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1D34" w:themeColor="accent2"/>
          <w:left w:val="nil"/>
        </w:tcBorders>
      </w:tcPr>
    </w:tblStylePr>
    <w:tblStylePr w:type="swCell">
      <w:tblPr/>
      <w:tcPr>
        <w:tcBorders>
          <w:top w:val="double" w:sz="4" w:space="0" w:color="001D34" w:themeColor="accent2"/>
          <w:right w:val="nil"/>
        </w:tcBorders>
      </w:tcPr>
    </w:tblStylePr>
  </w:style>
  <w:style w:type="paragraph" w:customStyle="1" w:styleId="Figure">
    <w:name w:val="Figure"/>
    <w:basedOn w:val="BodyText"/>
    <w:next w:val="Normal"/>
    <w:uiPriority w:val="4"/>
    <w:qFormat/>
    <w:rsid w:val="00306A5D"/>
    <w:pPr>
      <w:spacing w:before="60" w:after="0" w:line="240" w:lineRule="auto"/>
    </w:pPr>
  </w:style>
  <w:style w:type="character" w:styleId="PlaceholderText">
    <w:name w:val="Placeholder Text"/>
    <w:basedOn w:val="DefaultParagraphFont"/>
    <w:uiPriority w:val="99"/>
    <w:semiHidden/>
    <w:rsid w:val="009071A6"/>
    <w:rPr>
      <w:color w:val="808080"/>
    </w:rPr>
  </w:style>
  <w:style w:type="paragraph" w:customStyle="1" w:styleId="ListBullet10">
    <w:name w:val="List Bullet 10"/>
    <w:basedOn w:val="ListBullet"/>
    <w:next w:val="BodyText"/>
    <w:qFormat/>
    <w:rsid w:val="00C64730"/>
    <w:pPr>
      <w:numPr>
        <w:numId w:val="9"/>
      </w:numPr>
      <w:ind w:left="482" w:hanging="198"/>
    </w:pPr>
    <w:rPr>
      <w:color w:val="auto"/>
      <w:sz w:val="20"/>
      <w:szCs w:val="20"/>
    </w:rPr>
  </w:style>
  <w:style w:type="character" w:styleId="UnresolvedMention">
    <w:name w:val="Unresolved Mention"/>
    <w:basedOn w:val="DefaultParagraphFont"/>
    <w:uiPriority w:val="99"/>
    <w:unhideWhenUsed/>
    <w:rsid w:val="00194243"/>
    <w:rPr>
      <w:color w:val="605E5C"/>
      <w:shd w:val="clear" w:color="auto" w:fill="E1DFDD"/>
    </w:rPr>
  </w:style>
  <w:style w:type="table" w:styleId="ListTable2-Accent3">
    <w:name w:val="List Table 2 Accent 3"/>
    <w:basedOn w:val="TableNormal"/>
    <w:uiPriority w:val="47"/>
    <w:rsid w:val="009071A6"/>
    <w:tblPr>
      <w:tblStyleRowBandSize w:val="1"/>
      <w:tblStyleColBandSize w:val="1"/>
      <w:tblBorders>
        <w:top w:val="single" w:sz="4" w:space="0" w:color="ABABAE" w:themeColor="accent3" w:themeTint="99"/>
        <w:bottom w:val="single" w:sz="4" w:space="0" w:color="ABABAE" w:themeColor="accent3" w:themeTint="99"/>
        <w:insideH w:val="single" w:sz="4" w:space="0" w:color="ABABAE"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3E3E4" w:themeFill="accent3" w:themeFillTint="33"/>
      </w:tcPr>
    </w:tblStylePr>
    <w:tblStylePr w:type="band1Horz">
      <w:tblPr/>
      <w:tcPr>
        <w:shd w:val="clear" w:color="auto" w:fill="E3E3E4" w:themeFill="accent3" w:themeFillTint="33"/>
      </w:tcPr>
    </w:tblStylePr>
  </w:style>
  <w:style w:type="paragraph" w:styleId="Quote">
    <w:name w:val="Quote"/>
    <w:basedOn w:val="Normal"/>
    <w:next w:val="Normal"/>
    <w:link w:val="QuoteChar"/>
    <w:uiPriority w:val="29"/>
    <w:qFormat/>
    <w:rsid w:val="0040126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01262"/>
    <w:rPr>
      <w:rFonts w:eastAsia="Calibri"/>
      <w:i/>
      <w:iCs/>
      <w:color w:val="404040" w:themeColor="text1" w:themeTint="BF"/>
    </w:rPr>
  </w:style>
  <w:style w:type="paragraph" w:styleId="MacroText">
    <w:name w:val="macro"/>
    <w:link w:val="MacroTextChar"/>
    <w:uiPriority w:val="99"/>
    <w:semiHidden/>
    <w:locked/>
    <w:rsid w:val="00CA6E42"/>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CA6E42"/>
    <w:rPr>
      <w:rFonts w:ascii="Courier New" w:hAnsi="Courier New" w:cs="Courier New"/>
      <w:color w:val="000000"/>
      <w:sz w:val="20"/>
      <w:szCs w:val="20"/>
      <w:lang w:eastAsia="en-US"/>
    </w:rPr>
  </w:style>
  <w:style w:type="table" w:customStyle="1" w:styleId="LightShading1">
    <w:name w:val="Light Shading1"/>
    <w:basedOn w:val="TableNormal"/>
    <w:uiPriority w:val="60"/>
    <w:rsid w:val="00CA6E4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99"/>
    <w:qFormat/>
    <w:rsid w:val="00CA6E42"/>
    <w:pPr>
      <w:spacing w:before="180"/>
      <w:ind w:left="720"/>
      <w:contextualSpacing/>
    </w:pPr>
    <w:rPr>
      <w:sz w:val="24"/>
    </w:rPr>
  </w:style>
  <w:style w:type="character" w:customStyle="1" w:styleId="UnresolvedMention1">
    <w:name w:val="Unresolved Mention1"/>
    <w:basedOn w:val="DefaultParagraphFont"/>
    <w:uiPriority w:val="99"/>
    <w:semiHidden/>
    <w:unhideWhenUsed/>
    <w:rsid w:val="00CA6E42"/>
    <w:rPr>
      <w:color w:val="605E5C"/>
      <w:shd w:val="clear" w:color="auto" w:fill="E1DFDD"/>
    </w:rPr>
  </w:style>
  <w:style w:type="table" w:customStyle="1" w:styleId="ListTable3-Accent21">
    <w:name w:val="List Table 3 - Accent 21"/>
    <w:basedOn w:val="TableNormal"/>
    <w:uiPriority w:val="48"/>
    <w:rsid w:val="00CA6E42"/>
    <w:pPr>
      <w:spacing w:before="120" w:after="120" w:line="264" w:lineRule="auto"/>
    </w:pPr>
    <w:tblPr>
      <w:tblStyleRowBandSize w:val="1"/>
      <w:tblStyleColBandSize w:val="1"/>
      <w:tblBorders>
        <w:top w:val="single" w:sz="4" w:space="0" w:color="01528B"/>
        <w:left w:val="single" w:sz="4" w:space="0" w:color="01528B"/>
        <w:bottom w:val="single" w:sz="4" w:space="0" w:color="01528B"/>
        <w:right w:val="single" w:sz="4" w:space="0" w:color="01528B"/>
        <w:insideH w:val="single" w:sz="4" w:space="0" w:color="01528B"/>
      </w:tblBorders>
    </w:tblPr>
    <w:tblStylePr w:type="firstRow">
      <w:rPr>
        <w:b/>
        <w:bCs/>
        <w:color w:val="FFFFFF" w:themeColor="background1"/>
      </w:rPr>
      <w:tblPr/>
      <w:tcPr>
        <w:shd w:val="clear" w:color="auto" w:fill="001D34" w:themeFill="accent2"/>
      </w:tcPr>
    </w:tblStylePr>
    <w:tblStylePr w:type="lastRow">
      <w:rPr>
        <w:b/>
        <w:bCs/>
      </w:rPr>
      <w:tblPr/>
      <w:tcPr>
        <w:tcBorders>
          <w:top w:val="double" w:sz="4" w:space="0" w:color="001D34"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1D34" w:themeColor="accent2"/>
          <w:right w:val="single" w:sz="4" w:space="0" w:color="001D34" w:themeColor="accent2"/>
        </w:tcBorders>
      </w:tcPr>
    </w:tblStylePr>
    <w:tblStylePr w:type="band1Horz">
      <w:tblPr/>
      <w:tcPr>
        <w:tcBorders>
          <w:top w:val="single" w:sz="4" w:space="0" w:color="001D34" w:themeColor="accent2"/>
          <w:bottom w:val="single" w:sz="4" w:space="0" w:color="001D34"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1D34" w:themeColor="accent2"/>
          <w:left w:val="nil"/>
        </w:tcBorders>
      </w:tcPr>
    </w:tblStylePr>
    <w:tblStylePr w:type="swCell">
      <w:tblPr/>
      <w:tcPr>
        <w:tcBorders>
          <w:top w:val="double" w:sz="4" w:space="0" w:color="001D34" w:themeColor="accent2"/>
          <w:right w:val="nil"/>
        </w:tcBorders>
      </w:tcPr>
    </w:tblStylePr>
  </w:style>
  <w:style w:type="table" w:customStyle="1" w:styleId="TableGridLight1">
    <w:name w:val="Table Grid Light1"/>
    <w:basedOn w:val="TableNormal"/>
    <w:uiPriority w:val="40"/>
    <w:rsid w:val="00CA6E42"/>
    <w:pPr>
      <w:spacing w:before="120" w:after="120" w:line="264"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basedOn w:val="DefaultParagraphFont"/>
    <w:link w:val="ListParagraph"/>
    <w:uiPriority w:val="99"/>
    <w:rsid w:val="00CA6E42"/>
    <w:rPr>
      <w:rFonts w:eastAsia="Calibri"/>
      <w:color w:val="000000"/>
      <w:sz w:val="24"/>
      <w:szCs w:val="24"/>
    </w:rPr>
  </w:style>
  <w:style w:type="table" w:customStyle="1" w:styleId="GridTable4-Accent11">
    <w:name w:val="Grid Table 4 - Accent 11"/>
    <w:basedOn w:val="TableNormal"/>
    <w:next w:val="GridTable4-Accent1"/>
    <w:uiPriority w:val="49"/>
    <w:rsid w:val="00CA6E42"/>
    <w:rPr>
      <w:lang w:eastAsia="en-US"/>
    </w:rPr>
    <w:tblPr>
      <w:tblStyleRowBandSize w:val="1"/>
      <w:tblStyleColBandSize w:val="1"/>
      <w:tblBorders>
        <w:top w:val="single" w:sz="4" w:space="0" w:color="9FACD2"/>
        <w:left w:val="single" w:sz="4" w:space="0" w:color="9FACD2"/>
        <w:bottom w:val="single" w:sz="4" w:space="0" w:color="9FACD2"/>
        <w:right w:val="single" w:sz="4" w:space="0" w:color="9FACD2"/>
        <w:insideH w:val="single" w:sz="4" w:space="0" w:color="9FACD2"/>
        <w:insideV w:val="single" w:sz="4" w:space="0" w:color="9FACD2"/>
      </w:tblBorders>
    </w:tblPr>
    <w:tblStylePr w:type="firstRow">
      <w:rPr>
        <w:b/>
        <w:bCs/>
        <w:color w:val="FFFFFF"/>
      </w:rPr>
      <w:tblPr/>
      <w:tcPr>
        <w:tcBorders>
          <w:top w:val="single" w:sz="4" w:space="0" w:color="6076B4"/>
          <w:left w:val="single" w:sz="4" w:space="0" w:color="6076B4"/>
          <w:bottom w:val="single" w:sz="4" w:space="0" w:color="6076B4"/>
          <w:right w:val="single" w:sz="4" w:space="0" w:color="6076B4"/>
          <w:insideH w:val="nil"/>
          <w:insideV w:val="nil"/>
        </w:tcBorders>
        <w:shd w:val="clear" w:color="auto" w:fill="6076B4"/>
      </w:tcPr>
    </w:tblStylePr>
    <w:tblStylePr w:type="lastRow">
      <w:rPr>
        <w:b/>
        <w:bCs/>
      </w:rPr>
      <w:tblPr/>
      <w:tcPr>
        <w:tcBorders>
          <w:top w:val="double" w:sz="4" w:space="0" w:color="6076B4"/>
        </w:tcBorders>
      </w:tcPr>
    </w:tblStylePr>
    <w:tblStylePr w:type="firstCol">
      <w:rPr>
        <w:b/>
        <w:bCs/>
      </w:rPr>
    </w:tblStylePr>
    <w:tblStylePr w:type="lastCol">
      <w:rPr>
        <w:b/>
        <w:bCs/>
      </w:rPr>
    </w:tblStylePr>
    <w:tblStylePr w:type="band1Vert">
      <w:tblPr/>
      <w:tcPr>
        <w:shd w:val="clear" w:color="auto" w:fill="DFE3F0"/>
      </w:tcPr>
    </w:tblStylePr>
    <w:tblStylePr w:type="band1Horz">
      <w:tblPr/>
      <w:tcPr>
        <w:shd w:val="clear" w:color="auto" w:fill="DFE3F0"/>
      </w:tcPr>
    </w:tblStylePr>
  </w:style>
  <w:style w:type="table" w:styleId="GridTable4-Accent1">
    <w:name w:val="Grid Table 4 Accent 1"/>
    <w:basedOn w:val="TableNormal"/>
    <w:uiPriority w:val="49"/>
    <w:rsid w:val="00CA6E42"/>
    <w:pPr>
      <w:spacing w:before="120"/>
    </w:pPr>
    <w:tblPr>
      <w:tblStyleRowBandSize w:val="1"/>
      <w:tblStyleColBandSize w:val="1"/>
      <w:tblBorders>
        <w:top w:val="single" w:sz="4" w:space="0" w:color="22A2FD" w:themeColor="accent1" w:themeTint="99"/>
        <w:left w:val="single" w:sz="4" w:space="0" w:color="22A2FD" w:themeColor="accent1" w:themeTint="99"/>
        <w:bottom w:val="single" w:sz="4" w:space="0" w:color="22A2FD" w:themeColor="accent1" w:themeTint="99"/>
        <w:right w:val="single" w:sz="4" w:space="0" w:color="22A2FD" w:themeColor="accent1" w:themeTint="99"/>
        <w:insideH w:val="single" w:sz="4" w:space="0" w:color="22A2FD" w:themeColor="accent1" w:themeTint="99"/>
        <w:insideV w:val="single" w:sz="4" w:space="0" w:color="22A2FD" w:themeColor="accent1" w:themeTint="99"/>
      </w:tblBorders>
    </w:tblPr>
    <w:tblStylePr w:type="firstRow">
      <w:rPr>
        <w:b/>
        <w:bCs/>
        <w:color w:val="FFFFFF" w:themeColor="background1"/>
      </w:rPr>
      <w:tblPr/>
      <w:tcPr>
        <w:tcBorders>
          <w:top w:val="single" w:sz="4" w:space="0" w:color="01528B" w:themeColor="accent1"/>
          <w:left w:val="single" w:sz="4" w:space="0" w:color="01528B" w:themeColor="accent1"/>
          <w:bottom w:val="single" w:sz="4" w:space="0" w:color="01528B" w:themeColor="accent1"/>
          <w:right w:val="single" w:sz="4" w:space="0" w:color="01528B" w:themeColor="accent1"/>
          <w:insideH w:val="nil"/>
          <w:insideV w:val="nil"/>
        </w:tcBorders>
        <w:shd w:val="clear" w:color="auto" w:fill="01528B" w:themeFill="accent1"/>
      </w:tcPr>
    </w:tblStylePr>
    <w:tblStylePr w:type="lastRow">
      <w:rPr>
        <w:b/>
        <w:bCs/>
      </w:rPr>
      <w:tblPr/>
      <w:tcPr>
        <w:tcBorders>
          <w:top w:val="double" w:sz="4" w:space="0" w:color="01528B" w:themeColor="accent1"/>
        </w:tcBorders>
      </w:tcPr>
    </w:tblStylePr>
    <w:tblStylePr w:type="firstCol">
      <w:rPr>
        <w:b/>
        <w:bCs/>
      </w:rPr>
    </w:tblStylePr>
    <w:tblStylePr w:type="lastCol">
      <w:rPr>
        <w:b/>
        <w:bCs/>
      </w:rPr>
    </w:tblStylePr>
    <w:tblStylePr w:type="band1Vert">
      <w:tblPr/>
      <w:tcPr>
        <w:shd w:val="clear" w:color="auto" w:fill="B5E0FE" w:themeFill="accent1" w:themeFillTint="33"/>
      </w:tcPr>
    </w:tblStylePr>
    <w:tblStylePr w:type="band1Horz">
      <w:tblPr/>
      <w:tcPr>
        <w:shd w:val="clear" w:color="auto" w:fill="B5E0FE" w:themeFill="accent1" w:themeFillTint="33"/>
      </w:tcPr>
    </w:tblStylePr>
  </w:style>
  <w:style w:type="table" w:styleId="ListTable6Colorful-Accent3">
    <w:name w:val="List Table 6 Colorful Accent 3"/>
    <w:basedOn w:val="TableNormal"/>
    <w:uiPriority w:val="51"/>
    <w:rsid w:val="00CA6E42"/>
    <w:pPr>
      <w:spacing w:before="120"/>
    </w:pPr>
    <w:rPr>
      <w:color w:val="57575A" w:themeColor="accent3" w:themeShade="BF"/>
    </w:rPr>
    <w:tblPr>
      <w:tblStyleRowBandSize w:val="1"/>
      <w:tblStyleColBandSize w:val="1"/>
      <w:tblBorders>
        <w:top w:val="single" w:sz="4" w:space="0" w:color="757579" w:themeColor="accent3"/>
        <w:bottom w:val="single" w:sz="4" w:space="0" w:color="757579" w:themeColor="accent3"/>
      </w:tblBorders>
    </w:tblPr>
    <w:tblStylePr w:type="firstRow">
      <w:rPr>
        <w:b/>
        <w:bCs/>
        <w:color w:val="auto"/>
      </w:rPr>
    </w:tblStylePr>
    <w:tblStylePr w:type="lastRow">
      <w:rPr>
        <w:b/>
        <w:bCs/>
      </w:rPr>
      <w:tblPr/>
      <w:tcPr>
        <w:tcBorders>
          <w:top w:val="double" w:sz="4" w:space="0" w:color="757579" w:themeColor="accent3"/>
        </w:tcBorders>
      </w:tcPr>
    </w:tblStylePr>
    <w:tblStylePr w:type="firstCol">
      <w:rPr>
        <w:b/>
        <w:bCs/>
      </w:rPr>
    </w:tblStylePr>
    <w:tblStylePr w:type="lastCol">
      <w:rPr>
        <w:b/>
        <w:bCs/>
      </w:rPr>
    </w:tblStylePr>
    <w:tblStylePr w:type="band1Vert">
      <w:tblPr/>
      <w:tcPr>
        <w:shd w:val="clear" w:color="auto" w:fill="E3E3E4" w:themeFill="accent3" w:themeFillTint="33"/>
      </w:tcPr>
    </w:tblStylePr>
    <w:tblStylePr w:type="band1Horz">
      <w:tblPr/>
      <w:tcPr>
        <w:shd w:val="clear" w:color="auto" w:fill="F2F2F2" w:themeFill="background1" w:themeFillShade="F2"/>
      </w:tcPr>
    </w:tblStylePr>
  </w:style>
  <w:style w:type="table" w:customStyle="1" w:styleId="TableCSIRO2">
    <w:name w:val="Table_CSIRO2"/>
    <w:basedOn w:val="TableNormal"/>
    <w:uiPriority w:val="99"/>
    <w:rsid w:val="00CA6E42"/>
    <w:tblPr>
      <w:tblStyleRowBandSize w:val="1"/>
      <w:tblBorders>
        <w:bottom w:val="single" w:sz="4" w:space="0" w:color="auto"/>
      </w:tblBorders>
      <w:tblCellMar>
        <w:left w:w="57" w:type="dxa"/>
        <w:right w:w="57" w:type="dxa"/>
      </w:tblCellMar>
    </w:tblPr>
    <w:tblStylePr w:type="firstRow">
      <w:tblPr/>
      <w:tcPr>
        <w:shd w:val="clear" w:color="auto" w:fill="01528B"/>
      </w:tcPr>
    </w:tblStylePr>
    <w:tblStylePr w:type="lastRow">
      <w:tblPr/>
      <w:tcPr>
        <w:tcBorders>
          <w:top w:val="single" w:sz="4" w:space="0" w:color="auto"/>
          <w:bottom w:val="single" w:sz="4" w:space="0" w:color="auto"/>
        </w:tcBorders>
      </w:tcPr>
    </w:tblStylePr>
    <w:tblStylePr w:type="band1Horz">
      <w:tblPr/>
      <w:tcPr>
        <w:shd w:val="clear" w:color="auto" w:fill="EDEDED"/>
      </w:tcPr>
    </w:tblStylePr>
  </w:style>
  <w:style w:type="table" w:styleId="GridTable1Light-Accent1">
    <w:name w:val="Grid Table 1 Light Accent 1"/>
    <w:basedOn w:val="TableNormal"/>
    <w:uiPriority w:val="46"/>
    <w:rsid w:val="00CA6E42"/>
    <w:rPr>
      <w:rFonts w:asciiTheme="minorHAnsi" w:hAnsiTheme="minorHAnsi" w:cstheme="minorBidi"/>
      <w:lang w:eastAsia="en-US"/>
    </w:rPr>
    <w:tblPr>
      <w:tblStyleRowBandSize w:val="1"/>
      <w:tblStyleColBandSize w:val="1"/>
      <w:tblBorders>
        <w:top w:val="single" w:sz="4" w:space="0" w:color="6CC1FE" w:themeColor="accent1" w:themeTint="66"/>
        <w:left w:val="single" w:sz="4" w:space="0" w:color="6CC1FE" w:themeColor="accent1" w:themeTint="66"/>
        <w:bottom w:val="single" w:sz="4" w:space="0" w:color="6CC1FE" w:themeColor="accent1" w:themeTint="66"/>
        <w:right w:val="single" w:sz="4" w:space="0" w:color="6CC1FE" w:themeColor="accent1" w:themeTint="66"/>
        <w:insideH w:val="single" w:sz="4" w:space="0" w:color="6CC1FE" w:themeColor="accent1" w:themeTint="66"/>
        <w:insideV w:val="single" w:sz="4" w:space="0" w:color="6CC1FE" w:themeColor="accent1" w:themeTint="66"/>
      </w:tblBorders>
    </w:tblPr>
    <w:tblStylePr w:type="firstRow">
      <w:rPr>
        <w:b/>
        <w:bCs/>
      </w:rPr>
      <w:tblPr/>
      <w:tcPr>
        <w:tcBorders>
          <w:bottom w:val="single" w:sz="12" w:space="0" w:color="22A2FD" w:themeColor="accent1" w:themeTint="99"/>
        </w:tcBorders>
      </w:tcPr>
    </w:tblStylePr>
    <w:tblStylePr w:type="lastRow">
      <w:rPr>
        <w:b/>
        <w:bCs/>
      </w:rPr>
      <w:tblPr/>
      <w:tcPr>
        <w:tcBorders>
          <w:top w:val="double" w:sz="2" w:space="0" w:color="22A2FD" w:themeColor="accent1" w:themeTint="99"/>
        </w:tcBorders>
      </w:tcPr>
    </w:tblStylePr>
    <w:tblStylePr w:type="firstCol">
      <w:rPr>
        <w:b/>
        <w:bCs/>
      </w:rPr>
    </w:tblStylePr>
    <w:tblStylePr w:type="lastCol">
      <w:rPr>
        <w:b/>
        <w:bCs/>
      </w:rPr>
    </w:tblStylePr>
  </w:style>
  <w:style w:type="character" w:styleId="Mention">
    <w:name w:val="Mention"/>
    <w:basedOn w:val="DefaultParagraphFont"/>
    <w:uiPriority w:val="99"/>
    <w:unhideWhenUsed/>
    <w:rsid w:val="00CA6E42"/>
    <w:rPr>
      <w:color w:val="2B579A"/>
      <w:shd w:val="clear" w:color="auto" w:fill="E1DFDD"/>
    </w:rPr>
  </w:style>
  <w:style w:type="paragraph" w:styleId="Subtitle">
    <w:name w:val="Subtitle"/>
    <w:basedOn w:val="Normal"/>
    <w:next w:val="Normal"/>
    <w:link w:val="SubtitleChar"/>
    <w:uiPriority w:val="99"/>
    <w:rsid w:val="00CA6E42"/>
    <w:pPr>
      <w:numPr>
        <w:ilvl w:val="1"/>
      </w:numPr>
      <w:spacing w:after="160"/>
    </w:pPr>
    <w:rPr>
      <w:rFonts w:eastAsiaTheme="minorEastAsia" w:cstheme="minorBidi"/>
      <w:color w:val="5A5A5A" w:themeColor="text1" w:themeTint="A5"/>
      <w:spacing w:val="15"/>
    </w:rPr>
  </w:style>
  <w:style w:type="character" w:customStyle="1" w:styleId="SubtitleChar">
    <w:name w:val="Subtitle Char"/>
    <w:basedOn w:val="DefaultParagraphFont"/>
    <w:link w:val="Subtitle"/>
    <w:uiPriority w:val="99"/>
    <w:rsid w:val="00CA6E42"/>
    <w:rPr>
      <w:rFonts w:asciiTheme="minorHAnsi" w:eastAsiaTheme="minorEastAsia" w:hAnsiTheme="minorHAnsi" w:cstheme="minorBidi"/>
      <w:color w:val="5A5A5A" w:themeColor="text1" w:themeTint="A5"/>
      <w:spacing w:val="15"/>
    </w:rPr>
  </w:style>
  <w:style w:type="paragraph" w:styleId="Title">
    <w:name w:val="Title"/>
    <w:basedOn w:val="Normal"/>
    <w:next w:val="Normal"/>
    <w:link w:val="TitleChar"/>
    <w:uiPriority w:val="99"/>
    <w:rsid w:val="00CA6E4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9"/>
    <w:rsid w:val="00CA6E42"/>
    <w:rPr>
      <w:rFonts w:asciiTheme="majorHAnsi" w:eastAsiaTheme="majorEastAsia" w:hAnsiTheme="majorHAnsi" w:cstheme="majorBidi"/>
      <w:spacing w:val="-10"/>
      <w:kern w:val="28"/>
      <w:sz w:val="56"/>
      <w:szCs w:val="56"/>
    </w:rPr>
  </w:style>
  <w:style w:type="table" w:customStyle="1" w:styleId="ListTable3-Accent51">
    <w:name w:val="List Table 3 - Accent 51"/>
    <w:basedOn w:val="TableNormal"/>
    <w:uiPriority w:val="48"/>
    <w:rsid w:val="00D11C26"/>
    <w:rPr>
      <w:rFonts w:asciiTheme="minorHAnsi" w:eastAsiaTheme="minorEastAsia" w:hAnsiTheme="minorHAnsi" w:cstheme="minorBidi"/>
      <w:sz w:val="24"/>
      <w:szCs w:val="24"/>
      <w:lang w:eastAsia="ja-JP"/>
    </w:rPr>
    <w:tblPr>
      <w:tblStyleRowBandSize w:val="1"/>
      <w:tblStyleColBandSize w:val="1"/>
      <w:tblBorders>
        <w:top w:val="single" w:sz="4" w:space="0" w:color="1CE9E4" w:themeColor="accent5"/>
        <w:left w:val="single" w:sz="4" w:space="0" w:color="1CE9E4" w:themeColor="accent5"/>
        <w:bottom w:val="single" w:sz="4" w:space="0" w:color="1CE9E4" w:themeColor="accent5"/>
        <w:right w:val="single" w:sz="4" w:space="0" w:color="1CE9E4" w:themeColor="accent5"/>
      </w:tblBorders>
    </w:tblPr>
    <w:tblStylePr w:type="firstRow">
      <w:rPr>
        <w:b/>
        <w:bCs/>
        <w:color w:val="FFFFFF" w:themeColor="background1"/>
      </w:rPr>
      <w:tblPr/>
      <w:tcPr>
        <w:shd w:val="clear" w:color="auto" w:fill="1CE9E4" w:themeFill="accent5"/>
      </w:tcPr>
    </w:tblStylePr>
    <w:tblStylePr w:type="lastRow">
      <w:rPr>
        <w:b/>
        <w:bCs/>
      </w:rPr>
      <w:tblPr/>
      <w:tcPr>
        <w:tcBorders>
          <w:top w:val="double" w:sz="4" w:space="0" w:color="1CE9E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CE9E4" w:themeColor="accent5"/>
          <w:right w:val="single" w:sz="4" w:space="0" w:color="1CE9E4" w:themeColor="accent5"/>
        </w:tcBorders>
      </w:tcPr>
    </w:tblStylePr>
    <w:tblStylePr w:type="band1Horz">
      <w:tblPr/>
      <w:tcPr>
        <w:tcBorders>
          <w:top w:val="single" w:sz="4" w:space="0" w:color="1CE9E4" w:themeColor="accent5"/>
          <w:bottom w:val="single" w:sz="4" w:space="0" w:color="1CE9E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CE9E4" w:themeColor="accent5"/>
          <w:left w:val="nil"/>
        </w:tcBorders>
      </w:tcPr>
    </w:tblStylePr>
    <w:tblStylePr w:type="swCell">
      <w:tblPr/>
      <w:tcPr>
        <w:tcBorders>
          <w:top w:val="double" w:sz="4" w:space="0" w:color="1CE9E4" w:themeColor="accent5"/>
          <w:right w:val="nil"/>
        </w:tcBorders>
      </w:tcPr>
    </w:tblStylePr>
  </w:style>
  <w:style w:type="table" w:customStyle="1" w:styleId="TableFlow-MER1">
    <w:name w:val="Table_Flow-MER1"/>
    <w:basedOn w:val="TableNormal"/>
    <w:qFormat/>
    <w:rsid w:val="00053FDD"/>
    <w:pPr>
      <w:spacing w:before="40" w:after="40"/>
    </w:pPr>
    <w:rPr>
      <w:sz w:val="18"/>
    </w:rPr>
    <w:tblPr>
      <w:tblStyleRowBandSize w:val="1"/>
      <w:tblInd w:w="113" w:type="dxa"/>
      <w:tblBorders>
        <w:bottom w:val="single" w:sz="4" w:space="0" w:color="auto"/>
      </w:tblBorders>
      <w:tblCellMar>
        <w:left w:w="85" w:type="dxa"/>
        <w:bottom w:w="28" w:type="dxa"/>
        <w:right w:w="85" w:type="dxa"/>
      </w:tblCellMar>
    </w:tblPr>
    <w:tcPr>
      <w:shd w:val="clear" w:color="auto" w:fill="auto"/>
    </w:tcPr>
    <w:tblStylePr w:type="firstRow">
      <w:pPr>
        <w:wordWrap/>
        <w:spacing w:before="0" w:beforeAutospacing="0" w:afterLines="0" w:after="0" w:afterAutospacing="0" w:line="240" w:lineRule="auto"/>
      </w:pPr>
      <w:rPr>
        <w:rFonts w:asciiTheme="minorHAnsi" w:hAnsiTheme="minorHAnsi"/>
        <w:b/>
        <w:bCs/>
        <w:i w:val="0"/>
        <w:color w:val="FFFFFF" w:themeColor="background1"/>
        <w:sz w:val="18"/>
      </w:rPr>
      <w:tblPr/>
      <w:tcPr>
        <w:shd w:val="clear" w:color="auto" w:fill="000000" w:themeFill="text2" w:themeFillShade="BF"/>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pPr>
        <w:wordWrap/>
        <w:jc w:val="left"/>
      </w:pPr>
      <w:rPr>
        <w:b w:val="0"/>
        <w:bCs/>
      </w:rPr>
    </w:tblStylePr>
    <w:tblStylePr w:type="lastCol">
      <w:rPr>
        <w:b/>
        <w:bCs/>
      </w:rPr>
    </w:tblStylePr>
    <w:tblStylePr w:type="band1Horz">
      <w:tblPr/>
      <w:tcPr>
        <w:tcBorders>
          <w:left w:val="nil"/>
          <w:right w:val="nil"/>
          <w:insideH w:val="nil"/>
          <w:insideV w:val="nil"/>
        </w:tcBorders>
        <w:shd w:val="clear" w:color="auto" w:fill="EDEDED"/>
      </w:tcPr>
    </w:tblStylePr>
  </w:style>
  <w:style w:type="character" w:customStyle="1" w:styleId="ListBulletChar">
    <w:name w:val="List Bullet Char"/>
    <w:basedOn w:val="DefaultParagraphFont"/>
    <w:link w:val="ListBullet"/>
    <w:uiPriority w:val="2"/>
    <w:locked/>
    <w:rsid w:val="00AA4B03"/>
    <w:rPr>
      <w:rFonts w:eastAsia="Calibri"/>
      <w:color w:val="000000"/>
    </w:rPr>
  </w:style>
  <w:style w:type="paragraph" w:customStyle="1" w:styleId="BodyText10">
    <w:name w:val="Body Text 10"/>
    <w:basedOn w:val="BodyText"/>
    <w:qFormat/>
    <w:rsid w:val="00DF6F9B"/>
    <w:pPr>
      <w:spacing w:before="60" w:after="60"/>
    </w:pPr>
    <w:rPr>
      <w:color w:val="auto"/>
      <w:sz w:val="20"/>
      <w:szCs w:val="20"/>
    </w:rPr>
  </w:style>
  <w:style w:type="paragraph" w:customStyle="1" w:styleId="AppendixHeading3notnumbered">
    <w:name w:val="Appendix Heading 3 not numbered"/>
    <w:basedOn w:val="AppendixHeading3"/>
    <w:next w:val="BodyText"/>
    <w:uiPriority w:val="14"/>
    <w:qFormat/>
    <w:rsid w:val="009071A6"/>
    <w:pPr>
      <w:numPr>
        <w:ilvl w:val="0"/>
        <w:numId w:val="0"/>
      </w:numPr>
    </w:pPr>
  </w:style>
  <w:style w:type="paragraph" w:customStyle="1" w:styleId="BlockQuote">
    <w:name w:val="Block Quote"/>
    <w:basedOn w:val="BlockText"/>
    <w:next w:val="BodyText"/>
    <w:uiPriority w:val="73"/>
    <w:qFormat/>
    <w:rsid w:val="00FA6744"/>
    <w:pPr>
      <w:ind w:left="567" w:right="567"/>
    </w:pPr>
    <w:rPr>
      <w:i/>
    </w:rPr>
  </w:style>
  <w:style w:type="paragraph" w:customStyle="1" w:styleId="BodyTextExtraSpaceAfter">
    <w:name w:val="Body Text Extra Space After"/>
    <w:basedOn w:val="BodyText"/>
    <w:next w:val="BodyText"/>
    <w:uiPriority w:val="1"/>
    <w:qFormat/>
    <w:rsid w:val="009071A6"/>
    <w:pPr>
      <w:spacing w:after="360"/>
    </w:pPr>
  </w:style>
  <w:style w:type="paragraph" w:customStyle="1" w:styleId="BodyTextExtraSpaceBefore">
    <w:name w:val="Body Text Extra Space Before"/>
    <w:basedOn w:val="BodyText"/>
    <w:next w:val="BodyText"/>
    <w:qFormat/>
    <w:rsid w:val="009071A6"/>
    <w:pPr>
      <w:spacing w:before="360"/>
    </w:pPr>
  </w:style>
  <w:style w:type="paragraph" w:customStyle="1" w:styleId="CaptionNote">
    <w:name w:val="CaptionNote"/>
    <w:basedOn w:val="Caption"/>
    <w:next w:val="BodyText"/>
    <w:uiPriority w:val="3"/>
    <w:qFormat/>
    <w:rsid w:val="00E36C4B"/>
    <w:pPr>
      <w:pBdr>
        <w:top w:val="none" w:sz="0" w:space="0" w:color="auto"/>
      </w:pBdr>
      <w:spacing w:before="0"/>
    </w:pPr>
    <w:rPr>
      <w:b w:val="0"/>
      <w:bCs w:val="0"/>
      <w:sz w:val="18"/>
      <w:szCs w:val="20"/>
    </w:rPr>
  </w:style>
  <w:style w:type="paragraph" w:styleId="Caption">
    <w:name w:val="caption"/>
    <w:basedOn w:val="BodyText"/>
    <w:next w:val="BodyText"/>
    <w:link w:val="CaptionChar"/>
    <w:uiPriority w:val="3"/>
    <w:qFormat/>
    <w:rsid w:val="00512200"/>
    <w:pPr>
      <w:keepNext/>
      <w:keepLines/>
      <w:pBdr>
        <w:top w:val="single" w:sz="4" w:space="1" w:color="C7C7C9" w:themeColor="accent3" w:themeTint="66"/>
      </w:pBdr>
      <w:spacing w:before="360" w:after="60" w:line="240" w:lineRule="auto"/>
      <w:contextualSpacing/>
    </w:pPr>
    <w:rPr>
      <w:b/>
      <w:bCs/>
      <w:color w:val="757579" w:themeColor="accent3"/>
      <w:sz w:val="20"/>
      <w:szCs w:val="18"/>
    </w:rPr>
  </w:style>
  <w:style w:type="table" w:customStyle="1" w:styleId="TableCSIRO">
    <w:name w:val="Table_CSIRO"/>
    <w:basedOn w:val="TableNormal"/>
    <w:qFormat/>
    <w:rsid w:val="00A71425"/>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rPr>
      <w:tblPr/>
      <w:tcPr>
        <w:shd w:val="clear" w:color="auto" w:fill="01528B"/>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BodyTextExtraSpaceAbove">
    <w:name w:val="Body Text Extra Space Above"/>
    <w:basedOn w:val="BodyText"/>
    <w:qFormat/>
    <w:rsid w:val="007A6CAC"/>
    <w:pPr>
      <w:spacing w:before="240"/>
    </w:pPr>
  </w:style>
  <w:style w:type="paragraph" w:customStyle="1" w:styleId="Boxedtext10">
    <w:name w:val="Boxed text 10"/>
    <w:basedOn w:val="Boxedtext"/>
    <w:uiPriority w:val="13"/>
    <w:qFormat/>
    <w:rsid w:val="00E36C4B"/>
    <w:pPr>
      <w:shd w:val="clear" w:color="auto" w:fill="F2F2F2" w:themeFill="background1" w:themeFillShade="F2"/>
      <w:spacing w:before="180" w:after="180" w:line="240" w:lineRule="auto"/>
    </w:pPr>
    <w:rPr>
      <w:sz w:val="20"/>
    </w:rPr>
  </w:style>
  <w:style w:type="paragraph" w:customStyle="1" w:styleId="Boxedheadinggreen">
    <w:name w:val="Boxed heading green"/>
    <w:basedOn w:val="Boxedheading"/>
    <w:next w:val="Normal"/>
    <w:uiPriority w:val="10"/>
    <w:qFormat/>
    <w:rsid w:val="00E36C4B"/>
    <w:pPr>
      <w:shd w:val="clear" w:color="auto" w:fill="E0FEDE"/>
    </w:pPr>
  </w:style>
  <w:style w:type="paragraph" w:customStyle="1" w:styleId="Boxedheadingorange">
    <w:name w:val="Boxed heading orange"/>
    <w:basedOn w:val="Boxedheading"/>
    <w:next w:val="Normal"/>
    <w:uiPriority w:val="12"/>
    <w:qFormat/>
    <w:rsid w:val="00E36C4B"/>
    <w:pPr>
      <w:shd w:val="clear" w:color="auto" w:fill="FAE4D3"/>
    </w:pPr>
  </w:style>
  <w:style w:type="paragraph" w:customStyle="1" w:styleId="Boxedlistbulletgreen">
    <w:name w:val="Boxed list bullet green"/>
    <w:basedOn w:val="Boxedlistbullet"/>
    <w:uiPriority w:val="10"/>
    <w:qFormat/>
    <w:rsid w:val="00E36C4B"/>
    <w:pPr>
      <w:shd w:val="clear" w:color="auto" w:fill="E0FEDE"/>
    </w:pPr>
    <w:rPr>
      <w:szCs w:val="24"/>
    </w:rPr>
  </w:style>
  <w:style w:type="paragraph" w:customStyle="1" w:styleId="Boxedlistbulletorange">
    <w:name w:val="Boxed list bullet orange"/>
    <w:basedOn w:val="Boxedlistbullet"/>
    <w:uiPriority w:val="12"/>
    <w:qFormat/>
    <w:rsid w:val="00E36C4B"/>
    <w:pPr>
      <w:shd w:val="clear" w:color="auto" w:fill="FAE4D3"/>
    </w:pPr>
    <w:rPr>
      <w:szCs w:val="24"/>
    </w:rPr>
  </w:style>
  <w:style w:type="paragraph" w:customStyle="1" w:styleId="Boxedtextgreen">
    <w:name w:val="Boxed text green"/>
    <w:basedOn w:val="Boxedtext"/>
    <w:uiPriority w:val="10"/>
    <w:qFormat/>
    <w:rsid w:val="00E36C4B"/>
    <w:pPr>
      <w:shd w:val="clear" w:color="auto" w:fill="E0FEDE"/>
      <w:spacing w:before="180" w:after="180"/>
    </w:pPr>
    <w:rPr>
      <w:szCs w:val="24"/>
    </w:rPr>
  </w:style>
  <w:style w:type="paragraph" w:customStyle="1" w:styleId="Boxedtextorange">
    <w:name w:val="Boxed text orange"/>
    <w:basedOn w:val="Boxedtextgreen"/>
    <w:uiPriority w:val="12"/>
    <w:qFormat/>
    <w:rsid w:val="00E36C4B"/>
    <w:pPr>
      <w:shd w:val="clear" w:color="auto" w:fill="FAE4D3"/>
    </w:pPr>
  </w:style>
  <w:style w:type="character" w:customStyle="1" w:styleId="CaptionChar">
    <w:name w:val="Caption Char"/>
    <w:basedOn w:val="DefaultParagraphFont"/>
    <w:link w:val="Caption"/>
    <w:uiPriority w:val="3"/>
    <w:rsid w:val="00512200"/>
    <w:rPr>
      <w:rFonts w:eastAsia="Calibri"/>
      <w:b/>
      <w:bCs/>
      <w:color w:val="757579" w:themeColor="accent3"/>
      <w:sz w:val="20"/>
      <w:szCs w:val="18"/>
    </w:rPr>
  </w:style>
  <w:style w:type="paragraph" w:customStyle="1" w:styleId="CaptionWithNote">
    <w:name w:val="CaptionWithNote"/>
    <w:basedOn w:val="Caption"/>
    <w:next w:val="CaptionNote"/>
    <w:uiPriority w:val="3"/>
    <w:qFormat/>
    <w:rsid w:val="00B5187A"/>
    <w:pPr>
      <w:spacing w:after="0"/>
    </w:pPr>
  </w:style>
  <w:style w:type="paragraph" w:customStyle="1" w:styleId="DocumentInstructions">
    <w:name w:val="Document Instructions"/>
    <w:basedOn w:val="BodyText"/>
    <w:next w:val="BodyText"/>
    <w:uiPriority w:val="16"/>
    <w:qFormat/>
    <w:rsid w:val="00E36C4B"/>
    <w:pPr>
      <w:keepNext/>
      <w:outlineLvl w:val="0"/>
    </w:pPr>
    <w:rPr>
      <w:b/>
      <w:bCs/>
    </w:rPr>
  </w:style>
  <w:style w:type="paragraph" w:customStyle="1" w:styleId="DocumentInstructions2">
    <w:name w:val="Document Instructions 2"/>
    <w:basedOn w:val="DocumentInstructions"/>
    <w:next w:val="BodyText"/>
    <w:uiPriority w:val="16"/>
    <w:qFormat/>
    <w:rsid w:val="00E36C4B"/>
  </w:style>
  <w:style w:type="character" w:customStyle="1" w:styleId="Heading1noTOCChar">
    <w:name w:val="Heading 1 no TOC Char"/>
    <w:basedOn w:val="DefaultParagraphFont"/>
    <w:link w:val="Heading1noTOC"/>
    <w:uiPriority w:val="1"/>
    <w:locked/>
    <w:rsid w:val="00E36C4B"/>
    <w:rPr>
      <w:rFonts w:eastAsiaTheme="majorEastAsia" w:cstheme="majorBidi"/>
      <w:bCs/>
      <w:color w:val="757579" w:themeColor="accent3"/>
      <w:sz w:val="44"/>
      <w:szCs w:val="28"/>
    </w:rPr>
  </w:style>
  <w:style w:type="table" w:customStyle="1" w:styleId="TableFlow-MER2">
    <w:name w:val="Table_Flow-MER2"/>
    <w:basedOn w:val="TableNormal"/>
    <w:qFormat/>
    <w:rsid w:val="00E36C4B"/>
    <w:rPr>
      <w:rFonts w:eastAsia="Calibri"/>
    </w:rPr>
    <w:tblPr>
      <w:tblStyleRowBandSize w:val="1"/>
      <w:tblInd w:w="0" w:type="nil"/>
      <w:tblBorders>
        <w:bottom w:val="single" w:sz="4" w:space="0" w:color="auto"/>
      </w:tblBorders>
      <w:tblCellMar>
        <w:left w:w="85" w:type="dxa"/>
        <w:bottom w:w="28" w:type="dxa"/>
        <w:right w:w="85" w:type="dxa"/>
      </w:tblCellMar>
    </w:tblPr>
    <w:tblStylePr w:type="firstRow">
      <w:pPr>
        <w:spacing w:beforeLines="0" w:before="0" w:beforeAutospacing="0" w:afterLines="0" w:after="0" w:afterAutospacing="0" w:line="240" w:lineRule="auto"/>
      </w:pPr>
      <w:rPr>
        <w:b w:val="0"/>
        <w:bCs/>
        <w:i w:val="0"/>
        <w:color w:val="FFFFFF" w:themeColor="background1"/>
      </w:rPr>
      <w:tblPr/>
      <w:tcPr>
        <w:shd w:val="clear" w:color="auto" w:fill="01528B" w:themeFill="accent1"/>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Picture">
    <w:name w:val="Picture"/>
    <w:basedOn w:val="Normal"/>
    <w:next w:val="BodyText"/>
    <w:uiPriority w:val="73"/>
    <w:qFormat/>
    <w:rsid w:val="009017D1"/>
    <w:pPr>
      <w:spacing w:before="180" w:after="180" w:line="240" w:lineRule="auto"/>
      <w:ind w:left="1418"/>
    </w:pPr>
    <w:rPr>
      <w:rFonts w:eastAsia="Times New Roman"/>
      <w:noProof/>
      <w:color w:val="auto"/>
    </w:rPr>
  </w:style>
  <w:style w:type="paragraph" w:customStyle="1" w:styleId="TIP">
    <w:name w:val="TIP"/>
    <w:basedOn w:val="Normal"/>
    <w:uiPriority w:val="99"/>
    <w:qFormat/>
    <w:rsid w:val="0010699F"/>
    <w:pPr>
      <w:pBdr>
        <w:top w:val="single" w:sz="12" w:space="1" w:color="01528B" w:themeColor="accent1" w:shadow="1"/>
        <w:left w:val="single" w:sz="12" w:space="4" w:color="01528B" w:themeColor="accent1" w:shadow="1"/>
        <w:bottom w:val="single" w:sz="12" w:space="1" w:color="01528B" w:themeColor="accent1" w:shadow="1"/>
        <w:right w:val="single" w:sz="12" w:space="4" w:color="01528B" w:themeColor="accent1" w:shadow="1"/>
      </w:pBdr>
      <w:spacing w:line="240" w:lineRule="auto"/>
      <w:ind w:left="1418" w:hanging="709"/>
      <w:jc w:val="both"/>
    </w:pPr>
    <w:rPr>
      <w:rFonts w:asciiTheme="minorHAnsi" w:eastAsia="Times New Roman" w:hAnsiTheme="minorHAnsi"/>
      <w:color w:val="000000" w:themeColor="text2" w:themeShade="BF"/>
      <w:szCs w:val="24"/>
      <w:lang w:eastAsia="en-US"/>
    </w:rPr>
  </w:style>
  <w:style w:type="character" w:customStyle="1" w:styleId="TipText">
    <w:name w:val="Tip Text"/>
    <w:basedOn w:val="DefaultParagraphFont"/>
    <w:uiPriority w:val="99"/>
    <w:qFormat/>
    <w:rsid w:val="0010699F"/>
    <w:rPr>
      <w:b/>
      <w:bCs/>
      <w:color w:val="01528B" w:themeColor="accent1"/>
    </w:rPr>
  </w:style>
  <w:style w:type="paragraph" w:customStyle="1" w:styleId="msonormal0">
    <w:name w:val="msonormal"/>
    <w:basedOn w:val="Normal"/>
    <w:rsid w:val="00F51F8E"/>
    <w:pPr>
      <w:spacing w:before="100" w:beforeAutospacing="1" w:after="100" w:afterAutospacing="1" w:line="240" w:lineRule="auto"/>
    </w:pPr>
    <w:rPr>
      <w:rFonts w:ascii="Arial" w:eastAsia="Times New Roman" w:hAnsi="Arial" w:cs="Arial"/>
      <w:color w:val="auto"/>
      <w:sz w:val="24"/>
      <w:szCs w:val="24"/>
    </w:rPr>
  </w:style>
  <w:style w:type="paragraph" w:customStyle="1" w:styleId="xl70">
    <w:name w:val="xl70"/>
    <w:basedOn w:val="Normal"/>
    <w:rsid w:val="00F51F8E"/>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sz w:val="18"/>
      <w:szCs w:val="18"/>
    </w:rPr>
  </w:style>
  <w:style w:type="paragraph" w:customStyle="1" w:styleId="xl71">
    <w:name w:val="xl71"/>
    <w:basedOn w:val="Normal"/>
    <w:rsid w:val="00F51F8E"/>
    <w:pPr>
      <w:pBdr>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sz w:val="18"/>
      <w:szCs w:val="18"/>
    </w:rPr>
  </w:style>
  <w:style w:type="paragraph" w:customStyle="1" w:styleId="xl72">
    <w:name w:val="xl72"/>
    <w:basedOn w:val="Normal"/>
    <w:rsid w:val="00F51F8E"/>
    <w:pPr>
      <w:pBdr>
        <w:bottom w:val="single" w:sz="8" w:space="0" w:color="auto"/>
        <w:right w:val="single" w:sz="8" w:space="0" w:color="auto"/>
      </w:pBdr>
      <w:spacing w:before="100" w:beforeAutospacing="1" w:after="100" w:afterAutospacing="1" w:line="240" w:lineRule="auto"/>
      <w:jc w:val="right"/>
      <w:textAlignment w:val="center"/>
    </w:pPr>
    <w:rPr>
      <w:rFonts w:ascii="Arial" w:eastAsia="Times New Roman" w:hAnsi="Arial" w:cs="Arial"/>
      <w:sz w:val="18"/>
      <w:szCs w:val="18"/>
    </w:rPr>
  </w:style>
  <w:style w:type="paragraph" w:customStyle="1" w:styleId="xl73">
    <w:name w:val="xl73"/>
    <w:basedOn w:val="Normal"/>
    <w:rsid w:val="00F51F8E"/>
    <w:pPr>
      <w:pBdr>
        <w:bottom w:val="single" w:sz="8" w:space="0" w:color="auto"/>
        <w:right w:val="single" w:sz="8" w:space="0" w:color="auto"/>
      </w:pBdr>
      <w:spacing w:before="100" w:beforeAutospacing="1" w:after="100" w:afterAutospacing="1" w:line="240" w:lineRule="auto"/>
      <w:jc w:val="right"/>
      <w:textAlignment w:val="center"/>
    </w:pPr>
    <w:rPr>
      <w:rFonts w:ascii="Arial" w:eastAsia="Times New Roman" w:hAnsi="Arial" w:cs="Arial"/>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03466">
      <w:bodyDiv w:val="1"/>
      <w:marLeft w:val="0"/>
      <w:marRight w:val="0"/>
      <w:marTop w:val="0"/>
      <w:marBottom w:val="0"/>
      <w:divBdr>
        <w:top w:val="none" w:sz="0" w:space="0" w:color="auto"/>
        <w:left w:val="none" w:sz="0" w:space="0" w:color="auto"/>
        <w:bottom w:val="none" w:sz="0" w:space="0" w:color="auto"/>
        <w:right w:val="none" w:sz="0" w:space="0" w:color="auto"/>
      </w:divBdr>
    </w:div>
    <w:div w:id="23940806">
      <w:bodyDiv w:val="1"/>
      <w:marLeft w:val="0"/>
      <w:marRight w:val="0"/>
      <w:marTop w:val="0"/>
      <w:marBottom w:val="0"/>
      <w:divBdr>
        <w:top w:val="none" w:sz="0" w:space="0" w:color="auto"/>
        <w:left w:val="none" w:sz="0" w:space="0" w:color="auto"/>
        <w:bottom w:val="none" w:sz="0" w:space="0" w:color="auto"/>
        <w:right w:val="none" w:sz="0" w:space="0" w:color="auto"/>
      </w:divBdr>
    </w:div>
    <w:div w:id="28651904">
      <w:bodyDiv w:val="1"/>
      <w:marLeft w:val="0"/>
      <w:marRight w:val="0"/>
      <w:marTop w:val="0"/>
      <w:marBottom w:val="0"/>
      <w:divBdr>
        <w:top w:val="none" w:sz="0" w:space="0" w:color="auto"/>
        <w:left w:val="none" w:sz="0" w:space="0" w:color="auto"/>
        <w:bottom w:val="none" w:sz="0" w:space="0" w:color="auto"/>
        <w:right w:val="none" w:sz="0" w:space="0" w:color="auto"/>
      </w:divBdr>
    </w:div>
    <w:div w:id="31616956">
      <w:bodyDiv w:val="1"/>
      <w:marLeft w:val="0"/>
      <w:marRight w:val="0"/>
      <w:marTop w:val="0"/>
      <w:marBottom w:val="0"/>
      <w:divBdr>
        <w:top w:val="none" w:sz="0" w:space="0" w:color="auto"/>
        <w:left w:val="none" w:sz="0" w:space="0" w:color="auto"/>
        <w:bottom w:val="none" w:sz="0" w:space="0" w:color="auto"/>
        <w:right w:val="none" w:sz="0" w:space="0" w:color="auto"/>
      </w:divBdr>
    </w:div>
    <w:div w:id="34895170">
      <w:bodyDiv w:val="1"/>
      <w:marLeft w:val="0"/>
      <w:marRight w:val="0"/>
      <w:marTop w:val="0"/>
      <w:marBottom w:val="0"/>
      <w:divBdr>
        <w:top w:val="none" w:sz="0" w:space="0" w:color="auto"/>
        <w:left w:val="none" w:sz="0" w:space="0" w:color="auto"/>
        <w:bottom w:val="none" w:sz="0" w:space="0" w:color="auto"/>
        <w:right w:val="none" w:sz="0" w:space="0" w:color="auto"/>
      </w:divBdr>
    </w:div>
    <w:div w:id="36315929">
      <w:bodyDiv w:val="1"/>
      <w:marLeft w:val="0"/>
      <w:marRight w:val="0"/>
      <w:marTop w:val="0"/>
      <w:marBottom w:val="0"/>
      <w:divBdr>
        <w:top w:val="none" w:sz="0" w:space="0" w:color="auto"/>
        <w:left w:val="none" w:sz="0" w:space="0" w:color="auto"/>
        <w:bottom w:val="none" w:sz="0" w:space="0" w:color="auto"/>
        <w:right w:val="none" w:sz="0" w:space="0" w:color="auto"/>
      </w:divBdr>
    </w:div>
    <w:div w:id="45034673">
      <w:bodyDiv w:val="1"/>
      <w:marLeft w:val="0"/>
      <w:marRight w:val="0"/>
      <w:marTop w:val="0"/>
      <w:marBottom w:val="0"/>
      <w:divBdr>
        <w:top w:val="none" w:sz="0" w:space="0" w:color="auto"/>
        <w:left w:val="none" w:sz="0" w:space="0" w:color="auto"/>
        <w:bottom w:val="none" w:sz="0" w:space="0" w:color="auto"/>
        <w:right w:val="none" w:sz="0" w:space="0" w:color="auto"/>
      </w:divBdr>
    </w:div>
    <w:div w:id="49548014">
      <w:bodyDiv w:val="1"/>
      <w:marLeft w:val="0"/>
      <w:marRight w:val="0"/>
      <w:marTop w:val="0"/>
      <w:marBottom w:val="0"/>
      <w:divBdr>
        <w:top w:val="none" w:sz="0" w:space="0" w:color="auto"/>
        <w:left w:val="none" w:sz="0" w:space="0" w:color="auto"/>
        <w:bottom w:val="none" w:sz="0" w:space="0" w:color="auto"/>
        <w:right w:val="none" w:sz="0" w:space="0" w:color="auto"/>
      </w:divBdr>
    </w:div>
    <w:div w:id="55016113">
      <w:bodyDiv w:val="1"/>
      <w:marLeft w:val="0"/>
      <w:marRight w:val="0"/>
      <w:marTop w:val="0"/>
      <w:marBottom w:val="0"/>
      <w:divBdr>
        <w:top w:val="none" w:sz="0" w:space="0" w:color="auto"/>
        <w:left w:val="none" w:sz="0" w:space="0" w:color="auto"/>
        <w:bottom w:val="none" w:sz="0" w:space="0" w:color="auto"/>
        <w:right w:val="none" w:sz="0" w:space="0" w:color="auto"/>
      </w:divBdr>
    </w:div>
    <w:div w:id="66415752">
      <w:bodyDiv w:val="1"/>
      <w:marLeft w:val="0"/>
      <w:marRight w:val="0"/>
      <w:marTop w:val="0"/>
      <w:marBottom w:val="0"/>
      <w:divBdr>
        <w:top w:val="none" w:sz="0" w:space="0" w:color="auto"/>
        <w:left w:val="none" w:sz="0" w:space="0" w:color="auto"/>
        <w:bottom w:val="none" w:sz="0" w:space="0" w:color="auto"/>
        <w:right w:val="none" w:sz="0" w:space="0" w:color="auto"/>
      </w:divBdr>
    </w:div>
    <w:div w:id="69886936">
      <w:bodyDiv w:val="1"/>
      <w:marLeft w:val="0"/>
      <w:marRight w:val="0"/>
      <w:marTop w:val="0"/>
      <w:marBottom w:val="0"/>
      <w:divBdr>
        <w:top w:val="none" w:sz="0" w:space="0" w:color="auto"/>
        <w:left w:val="none" w:sz="0" w:space="0" w:color="auto"/>
        <w:bottom w:val="none" w:sz="0" w:space="0" w:color="auto"/>
        <w:right w:val="none" w:sz="0" w:space="0" w:color="auto"/>
      </w:divBdr>
      <w:divsChild>
        <w:div w:id="217784397">
          <w:marLeft w:val="1080"/>
          <w:marRight w:val="0"/>
          <w:marTop w:val="100"/>
          <w:marBottom w:val="0"/>
          <w:divBdr>
            <w:top w:val="none" w:sz="0" w:space="0" w:color="auto"/>
            <w:left w:val="none" w:sz="0" w:space="0" w:color="auto"/>
            <w:bottom w:val="none" w:sz="0" w:space="0" w:color="auto"/>
            <w:right w:val="none" w:sz="0" w:space="0" w:color="auto"/>
          </w:divBdr>
        </w:div>
        <w:div w:id="434448082">
          <w:marLeft w:val="1080"/>
          <w:marRight w:val="0"/>
          <w:marTop w:val="100"/>
          <w:marBottom w:val="0"/>
          <w:divBdr>
            <w:top w:val="none" w:sz="0" w:space="0" w:color="auto"/>
            <w:left w:val="none" w:sz="0" w:space="0" w:color="auto"/>
            <w:bottom w:val="none" w:sz="0" w:space="0" w:color="auto"/>
            <w:right w:val="none" w:sz="0" w:space="0" w:color="auto"/>
          </w:divBdr>
        </w:div>
        <w:div w:id="689844461">
          <w:marLeft w:val="1080"/>
          <w:marRight w:val="0"/>
          <w:marTop w:val="100"/>
          <w:marBottom w:val="0"/>
          <w:divBdr>
            <w:top w:val="none" w:sz="0" w:space="0" w:color="auto"/>
            <w:left w:val="none" w:sz="0" w:space="0" w:color="auto"/>
            <w:bottom w:val="none" w:sz="0" w:space="0" w:color="auto"/>
            <w:right w:val="none" w:sz="0" w:space="0" w:color="auto"/>
          </w:divBdr>
        </w:div>
        <w:div w:id="1473139948">
          <w:marLeft w:val="1080"/>
          <w:marRight w:val="0"/>
          <w:marTop w:val="100"/>
          <w:marBottom w:val="0"/>
          <w:divBdr>
            <w:top w:val="none" w:sz="0" w:space="0" w:color="auto"/>
            <w:left w:val="none" w:sz="0" w:space="0" w:color="auto"/>
            <w:bottom w:val="none" w:sz="0" w:space="0" w:color="auto"/>
            <w:right w:val="none" w:sz="0" w:space="0" w:color="auto"/>
          </w:divBdr>
        </w:div>
        <w:div w:id="1505121592">
          <w:marLeft w:val="1080"/>
          <w:marRight w:val="0"/>
          <w:marTop w:val="100"/>
          <w:marBottom w:val="0"/>
          <w:divBdr>
            <w:top w:val="none" w:sz="0" w:space="0" w:color="auto"/>
            <w:left w:val="none" w:sz="0" w:space="0" w:color="auto"/>
            <w:bottom w:val="none" w:sz="0" w:space="0" w:color="auto"/>
            <w:right w:val="none" w:sz="0" w:space="0" w:color="auto"/>
          </w:divBdr>
        </w:div>
        <w:div w:id="1591549320">
          <w:marLeft w:val="1080"/>
          <w:marRight w:val="0"/>
          <w:marTop w:val="100"/>
          <w:marBottom w:val="0"/>
          <w:divBdr>
            <w:top w:val="none" w:sz="0" w:space="0" w:color="auto"/>
            <w:left w:val="none" w:sz="0" w:space="0" w:color="auto"/>
            <w:bottom w:val="none" w:sz="0" w:space="0" w:color="auto"/>
            <w:right w:val="none" w:sz="0" w:space="0" w:color="auto"/>
          </w:divBdr>
        </w:div>
        <w:div w:id="1873958504">
          <w:marLeft w:val="1080"/>
          <w:marRight w:val="0"/>
          <w:marTop w:val="100"/>
          <w:marBottom w:val="0"/>
          <w:divBdr>
            <w:top w:val="none" w:sz="0" w:space="0" w:color="auto"/>
            <w:left w:val="none" w:sz="0" w:space="0" w:color="auto"/>
            <w:bottom w:val="none" w:sz="0" w:space="0" w:color="auto"/>
            <w:right w:val="none" w:sz="0" w:space="0" w:color="auto"/>
          </w:divBdr>
        </w:div>
        <w:div w:id="2078353664">
          <w:marLeft w:val="1080"/>
          <w:marRight w:val="0"/>
          <w:marTop w:val="100"/>
          <w:marBottom w:val="0"/>
          <w:divBdr>
            <w:top w:val="none" w:sz="0" w:space="0" w:color="auto"/>
            <w:left w:val="none" w:sz="0" w:space="0" w:color="auto"/>
            <w:bottom w:val="none" w:sz="0" w:space="0" w:color="auto"/>
            <w:right w:val="none" w:sz="0" w:space="0" w:color="auto"/>
          </w:divBdr>
        </w:div>
      </w:divsChild>
    </w:div>
    <w:div w:id="71315674">
      <w:bodyDiv w:val="1"/>
      <w:marLeft w:val="0"/>
      <w:marRight w:val="0"/>
      <w:marTop w:val="0"/>
      <w:marBottom w:val="0"/>
      <w:divBdr>
        <w:top w:val="none" w:sz="0" w:space="0" w:color="auto"/>
        <w:left w:val="none" w:sz="0" w:space="0" w:color="auto"/>
        <w:bottom w:val="none" w:sz="0" w:space="0" w:color="auto"/>
        <w:right w:val="none" w:sz="0" w:space="0" w:color="auto"/>
      </w:divBdr>
    </w:div>
    <w:div w:id="71899519">
      <w:bodyDiv w:val="1"/>
      <w:marLeft w:val="0"/>
      <w:marRight w:val="0"/>
      <w:marTop w:val="0"/>
      <w:marBottom w:val="0"/>
      <w:divBdr>
        <w:top w:val="none" w:sz="0" w:space="0" w:color="auto"/>
        <w:left w:val="none" w:sz="0" w:space="0" w:color="auto"/>
        <w:bottom w:val="none" w:sz="0" w:space="0" w:color="auto"/>
        <w:right w:val="none" w:sz="0" w:space="0" w:color="auto"/>
      </w:divBdr>
    </w:div>
    <w:div w:id="75130071">
      <w:bodyDiv w:val="1"/>
      <w:marLeft w:val="0"/>
      <w:marRight w:val="0"/>
      <w:marTop w:val="0"/>
      <w:marBottom w:val="0"/>
      <w:divBdr>
        <w:top w:val="none" w:sz="0" w:space="0" w:color="auto"/>
        <w:left w:val="none" w:sz="0" w:space="0" w:color="auto"/>
        <w:bottom w:val="none" w:sz="0" w:space="0" w:color="auto"/>
        <w:right w:val="none" w:sz="0" w:space="0" w:color="auto"/>
      </w:divBdr>
    </w:div>
    <w:div w:id="76093779">
      <w:bodyDiv w:val="1"/>
      <w:marLeft w:val="0"/>
      <w:marRight w:val="0"/>
      <w:marTop w:val="0"/>
      <w:marBottom w:val="0"/>
      <w:divBdr>
        <w:top w:val="none" w:sz="0" w:space="0" w:color="auto"/>
        <w:left w:val="none" w:sz="0" w:space="0" w:color="auto"/>
        <w:bottom w:val="none" w:sz="0" w:space="0" w:color="auto"/>
        <w:right w:val="none" w:sz="0" w:space="0" w:color="auto"/>
      </w:divBdr>
    </w:div>
    <w:div w:id="84763308">
      <w:bodyDiv w:val="1"/>
      <w:marLeft w:val="0"/>
      <w:marRight w:val="0"/>
      <w:marTop w:val="0"/>
      <w:marBottom w:val="0"/>
      <w:divBdr>
        <w:top w:val="none" w:sz="0" w:space="0" w:color="auto"/>
        <w:left w:val="none" w:sz="0" w:space="0" w:color="auto"/>
        <w:bottom w:val="none" w:sz="0" w:space="0" w:color="auto"/>
        <w:right w:val="none" w:sz="0" w:space="0" w:color="auto"/>
      </w:divBdr>
    </w:div>
    <w:div w:id="88429653">
      <w:bodyDiv w:val="1"/>
      <w:marLeft w:val="0"/>
      <w:marRight w:val="0"/>
      <w:marTop w:val="0"/>
      <w:marBottom w:val="0"/>
      <w:divBdr>
        <w:top w:val="none" w:sz="0" w:space="0" w:color="auto"/>
        <w:left w:val="none" w:sz="0" w:space="0" w:color="auto"/>
        <w:bottom w:val="none" w:sz="0" w:space="0" w:color="auto"/>
        <w:right w:val="none" w:sz="0" w:space="0" w:color="auto"/>
      </w:divBdr>
    </w:div>
    <w:div w:id="96028809">
      <w:bodyDiv w:val="1"/>
      <w:marLeft w:val="0"/>
      <w:marRight w:val="0"/>
      <w:marTop w:val="0"/>
      <w:marBottom w:val="0"/>
      <w:divBdr>
        <w:top w:val="none" w:sz="0" w:space="0" w:color="auto"/>
        <w:left w:val="none" w:sz="0" w:space="0" w:color="auto"/>
        <w:bottom w:val="none" w:sz="0" w:space="0" w:color="auto"/>
        <w:right w:val="none" w:sz="0" w:space="0" w:color="auto"/>
      </w:divBdr>
    </w:div>
    <w:div w:id="98641687">
      <w:bodyDiv w:val="1"/>
      <w:marLeft w:val="0"/>
      <w:marRight w:val="0"/>
      <w:marTop w:val="0"/>
      <w:marBottom w:val="0"/>
      <w:divBdr>
        <w:top w:val="none" w:sz="0" w:space="0" w:color="auto"/>
        <w:left w:val="none" w:sz="0" w:space="0" w:color="auto"/>
        <w:bottom w:val="none" w:sz="0" w:space="0" w:color="auto"/>
        <w:right w:val="none" w:sz="0" w:space="0" w:color="auto"/>
      </w:divBdr>
    </w:div>
    <w:div w:id="101801360">
      <w:bodyDiv w:val="1"/>
      <w:marLeft w:val="0"/>
      <w:marRight w:val="0"/>
      <w:marTop w:val="0"/>
      <w:marBottom w:val="0"/>
      <w:divBdr>
        <w:top w:val="none" w:sz="0" w:space="0" w:color="auto"/>
        <w:left w:val="none" w:sz="0" w:space="0" w:color="auto"/>
        <w:bottom w:val="none" w:sz="0" w:space="0" w:color="auto"/>
        <w:right w:val="none" w:sz="0" w:space="0" w:color="auto"/>
      </w:divBdr>
    </w:div>
    <w:div w:id="103427761">
      <w:bodyDiv w:val="1"/>
      <w:marLeft w:val="0"/>
      <w:marRight w:val="0"/>
      <w:marTop w:val="0"/>
      <w:marBottom w:val="0"/>
      <w:divBdr>
        <w:top w:val="none" w:sz="0" w:space="0" w:color="auto"/>
        <w:left w:val="none" w:sz="0" w:space="0" w:color="auto"/>
        <w:bottom w:val="none" w:sz="0" w:space="0" w:color="auto"/>
        <w:right w:val="none" w:sz="0" w:space="0" w:color="auto"/>
      </w:divBdr>
    </w:div>
    <w:div w:id="105855691">
      <w:bodyDiv w:val="1"/>
      <w:marLeft w:val="0"/>
      <w:marRight w:val="0"/>
      <w:marTop w:val="0"/>
      <w:marBottom w:val="0"/>
      <w:divBdr>
        <w:top w:val="none" w:sz="0" w:space="0" w:color="auto"/>
        <w:left w:val="none" w:sz="0" w:space="0" w:color="auto"/>
        <w:bottom w:val="none" w:sz="0" w:space="0" w:color="auto"/>
        <w:right w:val="none" w:sz="0" w:space="0" w:color="auto"/>
      </w:divBdr>
    </w:div>
    <w:div w:id="106046852">
      <w:bodyDiv w:val="1"/>
      <w:marLeft w:val="0"/>
      <w:marRight w:val="0"/>
      <w:marTop w:val="0"/>
      <w:marBottom w:val="0"/>
      <w:divBdr>
        <w:top w:val="none" w:sz="0" w:space="0" w:color="auto"/>
        <w:left w:val="none" w:sz="0" w:space="0" w:color="auto"/>
        <w:bottom w:val="none" w:sz="0" w:space="0" w:color="auto"/>
        <w:right w:val="none" w:sz="0" w:space="0" w:color="auto"/>
      </w:divBdr>
    </w:div>
    <w:div w:id="139468407">
      <w:bodyDiv w:val="1"/>
      <w:marLeft w:val="0"/>
      <w:marRight w:val="0"/>
      <w:marTop w:val="0"/>
      <w:marBottom w:val="0"/>
      <w:divBdr>
        <w:top w:val="none" w:sz="0" w:space="0" w:color="auto"/>
        <w:left w:val="none" w:sz="0" w:space="0" w:color="auto"/>
        <w:bottom w:val="none" w:sz="0" w:space="0" w:color="auto"/>
        <w:right w:val="none" w:sz="0" w:space="0" w:color="auto"/>
      </w:divBdr>
    </w:div>
    <w:div w:id="150410195">
      <w:bodyDiv w:val="1"/>
      <w:marLeft w:val="0"/>
      <w:marRight w:val="0"/>
      <w:marTop w:val="0"/>
      <w:marBottom w:val="0"/>
      <w:divBdr>
        <w:top w:val="none" w:sz="0" w:space="0" w:color="auto"/>
        <w:left w:val="none" w:sz="0" w:space="0" w:color="auto"/>
        <w:bottom w:val="none" w:sz="0" w:space="0" w:color="auto"/>
        <w:right w:val="none" w:sz="0" w:space="0" w:color="auto"/>
      </w:divBdr>
    </w:div>
    <w:div w:id="153183718">
      <w:bodyDiv w:val="1"/>
      <w:marLeft w:val="0"/>
      <w:marRight w:val="0"/>
      <w:marTop w:val="0"/>
      <w:marBottom w:val="0"/>
      <w:divBdr>
        <w:top w:val="none" w:sz="0" w:space="0" w:color="auto"/>
        <w:left w:val="none" w:sz="0" w:space="0" w:color="auto"/>
        <w:bottom w:val="none" w:sz="0" w:space="0" w:color="auto"/>
        <w:right w:val="none" w:sz="0" w:space="0" w:color="auto"/>
      </w:divBdr>
    </w:div>
    <w:div w:id="159128998">
      <w:bodyDiv w:val="1"/>
      <w:marLeft w:val="0"/>
      <w:marRight w:val="0"/>
      <w:marTop w:val="0"/>
      <w:marBottom w:val="0"/>
      <w:divBdr>
        <w:top w:val="none" w:sz="0" w:space="0" w:color="auto"/>
        <w:left w:val="none" w:sz="0" w:space="0" w:color="auto"/>
        <w:bottom w:val="none" w:sz="0" w:space="0" w:color="auto"/>
        <w:right w:val="none" w:sz="0" w:space="0" w:color="auto"/>
      </w:divBdr>
    </w:div>
    <w:div w:id="159929252">
      <w:bodyDiv w:val="1"/>
      <w:marLeft w:val="0"/>
      <w:marRight w:val="0"/>
      <w:marTop w:val="0"/>
      <w:marBottom w:val="0"/>
      <w:divBdr>
        <w:top w:val="none" w:sz="0" w:space="0" w:color="auto"/>
        <w:left w:val="none" w:sz="0" w:space="0" w:color="auto"/>
        <w:bottom w:val="none" w:sz="0" w:space="0" w:color="auto"/>
        <w:right w:val="none" w:sz="0" w:space="0" w:color="auto"/>
      </w:divBdr>
    </w:div>
    <w:div w:id="162428773">
      <w:bodyDiv w:val="1"/>
      <w:marLeft w:val="0"/>
      <w:marRight w:val="0"/>
      <w:marTop w:val="0"/>
      <w:marBottom w:val="0"/>
      <w:divBdr>
        <w:top w:val="none" w:sz="0" w:space="0" w:color="auto"/>
        <w:left w:val="none" w:sz="0" w:space="0" w:color="auto"/>
        <w:bottom w:val="none" w:sz="0" w:space="0" w:color="auto"/>
        <w:right w:val="none" w:sz="0" w:space="0" w:color="auto"/>
      </w:divBdr>
    </w:div>
    <w:div w:id="164825676">
      <w:bodyDiv w:val="1"/>
      <w:marLeft w:val="0"/>
      <w:marRight w:val="0"/>
      <w:marTop w:val="0"/>
      <w:marBottom w:val="0"/>
      <w:divBdr>
        <w:top w:val="none" w:sz="0" w:space="0" w:color="auto"/>
        <w:left w:val="none" w:sz="0" w:space="0" w:color="auto"/>
        <w:bottom w:val="none" w:sz="0" w:space="0" w:color="auto"/>
        <w:right w:val="none" w:sz="0" w:space="0" w:color="auto"/>
      </w:divBdr>
    </w:div>
    <w:div w:id="181282423">
      <w:bodyDiv w:val="1"/>
      <w:marLeft w:val="0"/>
      <w:marRight w:val="0"/>
      <w:marTop w:val="0"/>
      <w:marBottom w:val="0"/>
      <w:divBdr>
        <w:top w:val="none" w:sz="0" w:space="0" w:color="auto"/>
        <w:left w:val="none" w:sz="0" w:space="0" w:color="auto"/>
        <w:bottom w:val="none" w:sz="0" w:space="0" w:color="auto"/>
        <w:right w:val="none" w:sz="0" w:space="0" w:color="auto"/>
      </w:divBdr>
    </w:div>
    <w:div w:id="182323728">
      <w:bodyDiv w:val="1"/>
      <w:marLeft w:val="0"/>
      <w:marRight w:val="0"/>
      <w:marTop w:val="0"/>
      <w:marBottom w:val="0"/>
      <w:divBdr>
        <w:top w:val="none" w:sz="0" w:space="0" w:color="auto"/>
        <w:left w:val="none" w:sz="0" w:space="0" w:color="auto"/>
        <w:bottom w:val="none" w:sz="0" w:space="0" w:color="auto"/>
        <w:right w:val="none" w:sz="0" w:space="0" w:color="auto"/>
      </w:divBdr>
    </w:div>
    <w:div w:id="203710603">
      <w:bodyDiv w:val="1"/>
      <w:marLeft w:val="0"/>
      <w:marRight w:val="0"/>
      <w:marTop w:val="0"/>
      <w:marBottom w:val="0"/>
      <w:divBdr>
        <w:top w:val="none" w:sz="0" w:space="0" w:color="auto"/>
        <w:left w:val="none" w:sz="0" w:space="0" w:color="auto"/>
        <w:bottom w:val="none" w:sz="0" w:space="0" w:color="auto"/>
        <w:right w:val="none" w:sz="0" w:space="0" w:color="auto"/>
      </w:divBdr>
    </w:div>
    <w:div w:id="211115477">
      <w:bodyDiv w:val="1"/>
      <w:marLeft w:val="0"/>
      <w:marRight w:val="0"/>
      <w:marTop w:val="0"/>
      <w:marBottom w:val="0"/>
      <w:divBdr>
        <w:top w:val="none" w:sz="0" w:space="0" w:color="auto"/>
        <w:left w:val="none" w:sz="0" w:space="0" w:color="auto"/>
        <w:bottom w:val="none" w:sz="0" w:space="0" w:color="auto"/>
        <w:right w:val="none" w:sz="0" w:space="0" w:color="auto"/>
      </w:divBdr>
    </w:div>
    <w:div w:id="218630996">
      <w:bodyDiv w:val="1"/>
      <w:marLeft w:val="0"/>
      <w:marRight w:val="0"/>
      <w:marTop w:val="0"/>
      <w:marBottom w:val="0"/>
      <w:divBdr>
        <w:top w:val="none" w:sz="0" w:space="0" w:color="auto"/>
        <w:left w:val="none" w:sz="0" w:space="0" w:color="auto"/>
        <w:bottom w:val="none" w:sz="0" w:space="0" w:color="auto"/>
        <w:right w:val="none" w:sz="0" w:space="0" w:color="auto"/>
      </w:divBdr>
    </w:div>
    <w:div w:id="221212733">
      <w:bodyDiv w:val="1"/>
      <w:marLeft w:val="0"/>
      <w:marRight w:val="0"/>
      <w:marTop w:val="0"/>
      <w:marBottom w:val="0"/>
      <w:divBdr>
        <w:top w:val="none" w:sz="0" w:space="0" w:color="auto"/>
        <w:left w:val="none" w:sz="0" w:space="0" w:color="auto"/>
        <w:bottom w:val="none" w:sz="0" w:space="0" w:color="auto"/>
        <w:right w:val="none" w:sz="0" w:space="0" w:color="auto"/>
      </w:divBdr>
    </w:div>
    <w:div w:id="222059604">
      <w:bodyDiv w:val="1"/>
      <w:marLeft w:val="0"/>
      <w:marRight w:val="0"/>
      <w:marTop w:val="0"/>
      <w:marBottom w:val="0"/>
      <w:divBdr>
        <w:top w:val="none" w:sz="0" w:space="0" w:color="auto"/>
        <w:left w:val="none" w:sz="0" w:space="0" w:color="auto"/>
        <w:bottom w:val="none" w:sz="0" w:space="0" w:color="auto"/>
        <w:right w:val="none" w:sz="0" w:space="0" w:color="auto"/>
      </w:divBdr>
    </w:div>
    <w:div w:id="222758489">
      <w:bodyDiv w:val="1"/>
      <w:marLeft w:val="0"/>
      <w:marRight w:val="0"/>
      <w:marTop w:val="0"/>
      <w:marBottom w:val="0"/>
      <w:divBdr>
        <w:top w:val="none" w:sz="0" w:space="0" w:color="auto"/>
        <w:left w:val="none" w:sz="0" w:space="0" w:color="auto"/>
        <w:bottom w:val="none" w:sz="0" w:space="0" w:color="auto"/>
        <w:right w:val="none" w:sz="0" w:space="0" w:color="auto"/>
      </w:divBdr>
      <w:divsChild>
        <w:div w:id="22441360">
          <w:marLeft w:val="0"/>
          <w:marRight w:val="0"/>
          <w:marTop w:val="0"/>
          <w:marBottom w:val="0"/>
          <w:divBdr>
            <w:top w:val="none" w:sz="0" w:space="0" w:color="auto"/>
            <w:left w:val="none" w:sz="0" w:space="0" w:color="auto"/>
            <w:bottom w:val="none" w:sz="0" w:space="0" w:color="auto"/>
            <w:right w:val="none" w:sz="0" w:space="0" w:color="auto"/>
          </w:divBdr>
          <w:divsChild>
            <w:div w:id="242882051">
              <w:marLeft w:val="0"/>
              <w:marRight w:val="0"/>
              <w:marTop w:val="0"/>
              <w:marBottom w:val="0"/>
              <w:divBdr>
                <w:top w:val="none" w:sz="0" w:space="0" w:color="auto"/>
                <w:left w:val="none" w:sz="0" w:space="0" w:color="auto"/>
                <w:bottom w:val="none" w:sz="0" w:space="0" w:color="auto"/>
                <w:right w:val="none" w:sz="0" w:space="0" w:color="auto"/>
              </w:divBdr>
            </w:div>
          </w:divsChild>
        </w:div>
        <w:div w:id="25522593">
          <w:marLeft w:val="0"/>
          <w:marRight w:val="0"/>
          <w:marTop w:val="0"/>
          <w:marBottom w:val="0"/>
          <w:divBdr>
            <w:top w:val="none" w:sz="0" w:space="0" w:color="auto"/>
            <w:left w:val="none" w:sz="0" w:space="0" w:color="auto"/>
            <w:bottom w:val="none" w:sz="0" w:space="0" w:color="auto"/>
            <w:right w:val="none" w:sz="0" w:space="0" w:color="auto"/>
          </w:divBdr>
          <w:divsChild>
            <w:div w:id="1629627418">
              <w:marLeft w:val="0"/>
              <w:marRight w:val="0"/>
              <w:marTop w:val="0"/>
              <w:marBottom w:val="0"/>
              <w:divBdr>
                <w:top w:val="none" w:sz="0" w:space="0" w:color="auto"/>
                <w:left w:val="none" w:sz="0" w:space="0" w:color="auto"/>
                <w:bottom w:val="none" w:sz="0" w:space="0" w:color="auto"/>
                <w:right w:val="none" w:sz="0" w:space="0" w:color="auto"/>
              </w:divBdr>
            </w:div>
          </w:divsChild>
        </w:div>
        <w:div w:id="47344533">
          <w:marLeft w:val="0"/>
          <w:marRight w:val="0"/>
          <w:marTop w:val="0"/>
          <w:marBottom w:val="0"/>
          <w:divBdr>
            <w:top w:val="none" w:sz="0" w:space="0" w:color="auto"/>
            <w:left w:val="none" w:sz="0" w:space="0" w:color="auto"/>
            <w:bottom w:val="none" w:sz="0" w:space="0" w:color="auto"/>
            <w:right w:val="none" w:sz="0" w:space="0" w:color="auto"/>
          </w:divBdr>
          <w:divsChild>
            <w:div w:id="660432816">
              <w:marLeft w:val="0"/>
              <w:marRight w:val="0"/>
              <w:marTop w:val="0"/>
              <w:marBottom w:val="0"/>
              <w:divBdr>
                <w:top w:val="none" w:sz="0" w:space="0" w:color="auto"/>
                <w:left w:val="none" w:sz="0" w:space="0" w:color="auto"/>
                <w:bottom w:val="none" w:sz="0" w:space="0" w:color="auto"/>
                <w:right w:val="none" w:sz="0" w:space="0" w:color="auto"/>
              </w:divBdr>
            </w:div>
          </w:divsChild>
        </w:div>
        <w:div w:id="73864259">
          <w:marLeft w:val="0"/>
          <w:marRight w:val="0"/>
          <w:marTop w:val="0"/>
          <w:marBottom w:val="0"/>
          <w:divBdr>
            <w:top w:val="none" w:sz="0" w:space="0" w:color="auto"/>
            <w:left w:val="none" w:sz="0" w:space="0" w:color="auto"/>
            <w:bottom w:val="none" w:sz="0" w:space="0" w:color="auto"/>
            <w:right w:val="none" w:sz="0" w:space="0" w:color="auto"/>
          </w:divBdr>
          <w:divsChild>
            <w:div w:id="1901593380">
              <w:marLeft w:val="0"/>
              <w:marRight w:val="0"/>
              <w:marTop w:val="0"/>
              <w:marBottom w:val="0"/>
              <w:divBdr>
                <w:top w:val="none" w:sz="0" w:space="0" w:color="auto"/>
                <w:left w:val="none" w:sz="0" w:space="0" w:color="auto"/>
                <w:bottom w:val="none" w:sz="0" w:space="0" w:color="auto"/>
                <w:right w:val="none" w:sz="0" w:space="0" w:color="auto"/>
              </w:divBdr>
            </w:div>
          </w:divsChild>
        </w:div>
        <w:div w:id="133110241">
          <w:marLeft w:val="0"/>
          <w:marRight w:val="0"/>
          <w:marTop w:val="0"/>
          <w:marBottom w:val="0"/>
          <w:divBdr>
            <w:top w:val="none" w:sz="0" w:space="0" w:color="auto"/>
            <w:left w:val="none" w:sz="0" w:space="0" w:color="auto"/>
            <w:bottom w:val="none" w:sz="0" w:space="0" w:color="auto"/>
            <w:right w:val="none" w:sz="0" w:space="0" w:color="auto"/>
          </w:divBdr>
          <w:divsChild>
            <w:div w:id="534074347">
              <w:marLeft w:val="0"/>
              <w:marRight w:val="0"/>
              <w:marTop w:val="0"/>
              <w:marBottom w:val="0"/>
              <w:divBdr>
                <w:top w:val="none" w:sz="0" w:space="0" w:color="auto"/>
                <w:left w:val="none" w:sz="0" w:space="0" w:color="auto"/>
                <w:bottom w:val="none" w:sz="0" w:space="0" w:color="auto"/>
                <w:right w:val="none" w:sz="0" w:space="0" w:color="auto"/>
              </w:divBdr>
            </w:div>
          </w:divsChild>
        </w:div>
        <w:div w:id="176434570">
          <w:marLeft w:val="0"/>
          <w:marRight w:val="0"/>
          <w:marTop w:val="0"/>
          <w:marBottom w:val="0"/>
          <w:divBdr>
            <w:top w:val="none" w:sz="0" w:space="0" w:color="auto"/>
            <w:left w:val="none" w:sz="0" w:space="0" w:color="auto"/>
            <w:bottom w:val="none" w:sz="0" w:space="0" w:color="auto"/>
            <w:right w:val="none" w:sz="0" w:space="0" w:color="auto"/>
          </w:divBdr>
          <w:divsChild>
            <w:div w:id="624849728">
              <w:marLeft w:val="0"/>
              <w:marRight w:val="0"/>
              <w:marTop w:val="0"/>
              <w:marBottom w:val="0"/>
              <w:divBdr>
                <w:top w:val="none" w:sz="0" w:space="0" w:color="auto"/>
                <w:left w:val="none" w:sz="0" w:space="0" w:color="auto"/>
                <w:bottom w:val="none" w:sz="0" w:space="0" w:color="auto"/>
                <w:right w:val="none" w:sz="0" w:space="0" w:color="auto"/>
              </w:divBdr>
            </w:div>
          </w:divsChild>
        </w:div>
        <w:div w:id="191311956">
          <w:marLeft w:val="0"/>
          <w:marRight w:val="0"/>
          <w:marTop w:val="0"/>
          <w:marBottom w:val="0"/>
          <w:divBdr>
            <w:top w:val="none" w:sz="0" w:space="0" w:color="auto"/>
            <w:left w:val="none" w:sz="0" w:space="0" w:color="auto"/>
            <w:bottom w:val="none" w:sz="0" w:space="0" w:color="auto"/>
            <w:right w:val="none" w:sz="0" w:space="0" w:color="auto"/>
          </w:divBdr>
          <w:divsChild>
            <w:div w:id="714231920">
              <w:marLeft w:val="0"/>
              <w:marRight w:val="0"/>
              <w:marTop w:val="0"/>
              <w:marBottom w:val="0"/>
              <w:divBdr>
                <w:top w:val="none" w:sz="0" w:space="0" w:color="auto"/>
                <w:left w:val="none" w:sz="0" w:space="0" w:color="auto"/>
                <w:bottom w:val="none" w:sz="0" w:space="0" w:color="auto"/>
                <w:right w:val="none" w:sz="0" w:space="0" w:color="auto"/>
              </w:divBdr>
            </w:div>
          </w:divsChild>
        </w:div>
        <w:div w:id="214659775">
          <w:marLeft w:val="0"/>
          <w:marRight w:val="0"/>
          <w:marTop w:val="0"/>
          <w:marBottom w:val="0"/>
          <w:divBdr>
            <w:top w:val="none" w:sz="0" w:space="0" w:color="auto"/>
            <w:left w:val="none" w:sz="0" w:space="0" w:color="auto"/>
            <w:bottom w:val="none" w:sz="0" w:space="0" w:color="auto"/>
            <w:right w:val="none" w:sz="0" w:space="0" w:color="auto"/>
          </w:divBdr>
          <w:divsChild>
            <w:div w:id="1578588246">
              <w:marLeft w:val="0"/>
              <w:marRight w:val="0"/>
              <w:marTop w:val="0"/>
              <w:marBottom w:val="0"/>
              <w:divBdr>
                <w:top w:val="none" w:sz="0" w:space="0" w:color="auto"/>
                <w:left w:val="none" w:sz="0" w:space="0" w:color="auto"/>
                <w:bottom w:val="none" w:sz="0" w:space="0" w:color="auto"/>
                <w:right w:val="none" w:sz="0" w:space="0" w:color="auto"/>
              </w:divBdr>
            </w:div>
          </w:divsChild>
        </w:div>
        <w:div w:id="282810244">
          <w:marLeft w:val="0"/>
          <w:marRight w:val="0"/>
          <w:marTop w:val="0"/>
          <w:marBottom w:val="0"/>
          <w:divBdr>
            <w:top w:val="none" w:sz="0" w:space="0" w:color="auto"/>
            <w:left w:val="none" w:sz="0" w:space="0" w:color="auto"/>
            <w:bottom w:val="none" w:sz="0" w:space="0" w:color="auto"/>
            <w:right w:val="none" w:sz="0" w:space="0" w:color="auto"/>
          </w:divBdr>
          <w:divsChild>
            <w:div w:id="1634363430">
              <w:marLeft w:val="0"/>
              <w:marRight w:val="0"/>
              <w:marTop w:val="0"/>
              <w:marBottom w:val="0"/>
              <w:divBdr>
                <w:top w:val="none" w:sz="0" w:space="0" w:color="auto"/>
                <w:left w:val="none" w:sz="0" w:space="0" w:color="auto"/>
                <w:bottom w:val="none" w:sz="0" w:space="0" w:color="auto"/>
                <w:right w:val="none" w:sz="0" w:space="0" w:color="auto"/>
              </w:divBdr>
            </w:div>
          </w:divsChild>
        </w:div>
        <w:div w:id="330910940">
          <w:marLeft w:val="0"/>
          <w:marRight w:val="0"/>
          <w:marTop w:val="0"/>
          <w:marBottom w:val="0"/>
          <w:divBdr>
            <w:top w:val="none" w:sz="0" w:space="0" w:color="auto"/>
            <w:left w:val="none" w:sz="0" w:space="0" w:color="auto"/>
            <w:bottom w:val="none" w:sz="0" w:space="0" w:color="auto"/>
            <w:right w:val="none" w:sz="0" w:space="0" w:color="auto"/>
          </w:divBdr>
          <w:divsChild>
            <w:div w:id="445659247">
              <w:marLeft w:val="0"/>
              <w:marRight w:val="0"/>
              <w:marTop w:val="0"/>
              <w:marBottom w:val="0"/>
              <w:divBdr>
                <w:top w:val="none" w:sz="0" w:space="0" w:color="auto"/>
                <w:left w:val="none" w:sz="0" w:space="0" w:color="auto"/>
                <w:bottom w:val="none" w:sz="0" w:space="0" w:color="auto"/>
                <w:right w:val="none" w:sz="0" w:space="0" w:color="auto"/>
              </w:divBdr>
            </w:div>
          </w:divsChild>
        </w:div>
        <w:div w:id="345206570">
          <w:marLeft w:val="0"/>
          <w:marRight w:val="0"/>
          <w:marTop w:val="0"/>
          <w:marBottom w:val="0"/>
          <w:divBdr>
            <w:top w:val="none" w:sz="0" w:space="0" w:color="auto"/>
            <w:left w:val="none" w:sz="0" w:space="0" w:color="auto"/>
            <w:bottom w:val="none" w:sz="0" w:space="0" w:color="auto"/>
            <w:right w:val="none" w:sz="0" w:space="0" w:color="auto"/>
          </w:divBdr>
          <w:divsChild>
            <w:div w:id="620310368">
              <w:marLeft w:val="0"/>
              <w:marRight w:val="0"/>
              <w:marTop w:val="0"/>
              <w:marBottom w:val="0"/>
              <w:divBdr>
                <w:top w:val="none" w:sz="0" w:space="0" w:color="auto"/>
                <w:left w:val="none" w:sz="0" w:space="0" w:color="auto"/>
                <w:bottom w:val="none" w:sz="0" w:space="0" w:color="auto"/>
                <w:right w:val="none" w:sz="0" w:space="0" w:color="auto"/>
              </w:divBdr>
            </w:div>
          </w:divsChild>
        </w:div>
        <w:div w:id="351690859">
          <w:marLeft w:val="0"/>
          <w:marRight w:val="0"/>
          <w:marTop w:val="0"/>
          <w:marBottom w:val="0"/>
          <w:divBdr>
            <w:top w:val="none" w:sz="0" w:space="0" w:color="auto"/>
            <w:left w:val="none" w:sz="0" w:space="0" w:color="auto"/>
            <w:bottom w:val="none" w:sz="0" w:space="0" w:color="auto"/>
            <w:right w:val="none" w:sz="0" w:space="0" w:color="auto"/>
          </w:divBdr>
          <w:divsChild>
            <w:div w:id="1481074572">
              <w:marLeft w:val="0"/>
              <w:marRight w:val="0"/>
              <w:marTop w:val="0"/>
              <w:marBottom w:val="0"/>
              <w:divBdr>
                <w:top w:val="none" w:sz="0" w:space="0" w:color="auto"/>
                <w:left w:val="none" w:sz="0" w:space="0" w:color="auto"/>
                <w:bottom w:val="none" w:sz="0" w:space="0" w:color="auto"/>
                <w:right w:val="none" w:sz="0" w:space="0" w:color="auto"/>
              </w:divBdr>
            </w:div>
          </w:divsChild>
        </w:div>
        <w:div w:id="378018062">
          <w:marLeft w:val="0"/>
          <w:marRight w:val="0"/>
          <w:marTop w:val="0"/>
          <w:marBottom w:val="0"/>
          <w:divBdr>
            <w:top w:val="none" w:sz="0" w:space="0" w:color="auto"/>
            <w:left w:val="none" w:sz="0" w:space="0" w:color="auto"/>
            <w:bottom w:val="none" w:sz="0" w:space="0" w:color="auto"/>
            <w:right w:val="none" w:sz="0" w:space="0" w:color="auto"/>
          </w:divBdr>
          <w:divsChild>
            <w:div w:id="1213269713">
              <w:marLeft w:val="0"/>
              <w:marRight w:val="0"/>
              <w:marTop w:val="0"/>
              <w:marBottom w:val="0"/>
              <w:divBdr>
                <w:top w:val="none" w:sz="0" w:space="0" w:color="auto"/>
                <w:left w:val="none" w:sz="0" w:space="0" w:color="auto"/>
                <w:bottom w:val="none" w:sz="0" w:space="0" w:color="auto"/>
                <w:right w:val="none" w:sz="0" w:space="0" w:color="auto"/>
              </w:divBdr>
            </w:div>
          </w:divsChild>
        </w:div>
        <w:div w:id="438456895">
          <w:marLeft w:val="0"/>
          <w:marRight w:val="0"/>
          <w:marTop w:val="0"/>
          <w:marBottom w:val="0"/>
          <w:divBdr>
            <w:top w:val="none" w:sz="0" w:space="0" w:color="auto"/>
            <w:left w:val="none" w:sz="0" w:space="0" w:color="auto"/>
            <w:bottom w:val="none" w:sz="0" w:space="0" w:color="auto"/>
            <w:right w:val="none" w:sz="0" w:space="0" w:color="auto"/>
          </w:divBdr>
          <w:divsChild>
            <w:div w:id="615211512">
              <w:marLeft w:val="0"/>
              <w:marRight w:val="0"/>
              <w:marTop w:val="0"/>
              <w:marBottom w:val="0"/>
              <w:divBdr>
                <w:top w:val="none" w:sz="0" w:space="0" w:color="auto"/>
                <w:left w:val="none" w:sz="0" w:space="0" w:color="auto"/>
                <w:bottom w:val="none" w:sz="0" w:space="0" w:color="auto"/>
                <w:right w:val="none" w:sz="0" w:space="0" w:color="auto"/>
              </w:divBdr>
            </w:div>
          </w:divsChild>
        </w:div>
        <w:div w:id="509568414">
          <w:marLeft w:val="0"/>
          <w:marRight w:val="0"/>
          <w:marTop w:val="0"/>
          <w:marBottom w:val="0"/>
          <w:divBdr>
            <w:top w:val="none" w:sz="0" w:space="0" w:color="auto"/>
            <w:left w:val="none" w:sz="0" w:space="0" w:color="auto"/>
            <w:bottom w:val="none" w:sz="0" w:space="0" w:color="auto"/>
            <w:right w:val="none" w:sz="0" w:space="0" w:color="auto"/>
          </w:divBdr>
          <w:divsChild>
            <w:div w:id="215360138">
              <w:marLeft w:val="0"/>
              <w:marRight w:val="0"/>
              <w:marTop w:val="0"/>
              <w:marBottom w:val="0"/>
              <w:divBdr>
                <w:top w:val="none" w:sz="0" w:space="0" w:color="auto"/>
                <w:left w:val="none" w:sz="0" w:space="0" w:color="auto"/>
                <w:bottom w:val="none" w:sz="0" w:space="0" w:color="auto"/>
                <w:right w:val="none" w:sz="0" w:space="0" w:color="auto"/>
              </w:divBdr>
            </w:div>
          </w:divsChild>
        </w:div>
        <w:div w:id="543325617">
          <w:marLeft w:val="0"/>
          <w:marRight w:val="0"/>
          <w:marTop w:val="0"/>
          <w:marBottom w:val="0"/>
          <w:divBdr>
            <w:top w:val="none" w:sz="0" w:space="0" w:color="auto"/>
            <w:left w:val="none" w:sz="0" w:space="0" w:color="auto"/>
            <w:bottom w:val="none" w:sz="0" w:space="0" w:color="auto"/>
            <w:right w:val="none" w:sz="0" w:space="0" w:color="auto"/>
          </w:divBdr>
          <w:divsChild>
            <w:div w:id="605115976">
              <w:marLeft w:val="0"/>
              <w:marRight w:val="0"/>
              <w:marTop w:val="0"/>
              <w:marBottom w:val="0"/>
              <w:divBdr>
                <w:top w:val="none" w:sz="0" w:space="0" w:color="auto"/>
                <w:left w:val="none" w:sz="0" w:space="0" w:color="auto"/>
                <w:bottom w:val="none" w:sz="0" w:space="0" w:color="auto"/>
                <w:right w:val="none" w:sz="0" w:space="0" w:color="auto"/>
              </w:divBdr>
            </w:div>
          </w:divsChild>
        </w:div>
        <w:div w:id="546600265">
          <w:marLeft w:val="0"/>
          <w:marRight w:val="0"/>
          <w:marTop w:val="0"/>
          <w:marBottom w:val="0"/>
          <w:divBdr>
            <w:top w:val="none" w:sz="0" w:space="0" w:color="auto"/>
            <w:left w:val="none" w:sz="0" w:space="0" w:color="auto"/>
            <w:bottom w:val="none" w:sz="0" w:space="0" w:color="auto"/>
            <w:right w:val="none" w:sz="0" w:space="0" w:color="auto"/>
          </w:divBdr>
          <w:divsChild>
            <w:div w:id="910509228">
              <w:marLeft w:val="0"/>
              <w:marRight w:val="0"/>
              <w:marTop w:val="0"/>
              <w:marBottom w:val="0"/>
              <w:divBdr>
                <w:top w:val="none" w:sz="0" w:space="0" w:color="auto"/>
                <w:left w:val="none" w:sz="0" w:space="0" w:color="auto"/>
                <w:bottom w:val="none" w:sz="0" w:space="0" w:color="auto"/>
                <w:right w:val="none" w:sz="0" w:space="0" w:color="auto"/>
              </w:divBdr>
            </w:div>
          </w:divsChild>
        </w:div>
        <w:div w:id="563220547">
          <w:marLeft w:val="0"/>
          <w:marRight w:val="0"/>
          <w:marTop w:val="0"/>
          <w:marBottom w:val="0"/>
          <w:divBdr>
            <w:top w:val="none" w:sz="0" w:space="0" w:color="auto"/>
            <w:left w:val="none" w:sz="0" w:space="0" w:color="auto"/>
            <w:bottom w:val="none" w:sz="0" w:space="0" w:color="auto"/>
            <w:right w:val="none" w:sz="0" w:space="0" w:color="auto"/>
          </w:divBdr>
          <w:divsChild>
            <w:div w:id="862088314">
              <w:marLeft w:val="0"/>
              <w:marRight w:val="0"/>
              <w:marTop w:val="0"/>
              <w:marBottom w:val="0"/>
              <w:divBdr>
                <w:top w:val="none" w:sz="0" w:space="0" w:color="auto"/>
                <w:left w:val="none" w:sz="0" w:space="0" w:color="auto"/>
                <w:bottom w:val="none" w:sz="0" w:space="0" w:color="auto"/>
                <w:right w:val="none" w:sz="0" w:space="0" w:color="auto"/>
              </w:divBdr>
            </w:div>
          </w:divsChild>
        </w:div>
        <w:div w:id="626474313">
          <w:marLeft w:val="0"/>
          <w:marRight w:val="0"/>
          <w:marTop w:val="0"/>
          <w:marBottom w:val="0"/>
          <w:divBdr>
            <w:top w:val="none" w:sz="0" w:space="0" w:color="auto"/>
            <w:left w:val="none" w:sz="0" w:space="0" w:color="auto"/>
            <w:bottom w:val="none" w:sz="0" w:space="0" w:color="auto"/>
            <w:right w:val="none" w:sz="0" w:space="0" w:color="auto"/>
          </w:divBdr>
          <w:divsChild>
            <w:div w:id="1768692926">
              <w:marLeft w:val="0"/>
              <w:marRight w:val="0"/>
              <w:marTop w:val="0"/>
              <w:marBottom w:val="0"/>
              <w:divBdr>
                <w:top w:val="none" w:sz="0" w:space="0" w:color="auto"/>
                <w:left w:val="none" w:sz="0" w:space="0" w:color="auto"/>
                <w:bottom w:val="none" w:sz="0" w:space="0" w:color="auto"/>
                <w:right w:val="none" w:sz="0" w:space="0" w:color="auto"/>
              </w:divBdr>
            </w:div>
          </w:divsChild>
        </w:div>
        <w:div w:id="650986585">
          <w:marLeft w:val="0"/>
          <w:marRight w:val="0"/>
          <w:marTop w:val="0"/>
          <w:marBottom w:val="0"/>
          <w:divBdr>
            <w:top w:val="none" w:sz="0" w:space="0" w:color="auto"/>
            <w:left w:val="none" w:sz="0" w:space="0" w:color="auto"/>
            <w:bottom w:val="none" w:sz="0" w:space="0" w:color="auto"/>
            <w:right w:val="none" w:sz="0" w:space="0" w:color="auto"/>
          </w:divBdr>
          <w:divsChild>
            <w:div w:id="783499600">
              <w:marLeft w:val="0"/>
              <w:marRight w:val="0"/>
              <w:marTop w:val="0"/>
              <w:marBottom w:val="0"/>
              <w:divBdr>
                <w:top w:val="none" w:sz="0" w:space="0" w:color="auto"/>
                <w:left w:val="none" w:sz="0" w:space="0" w:color="auto"/>
                <w:bottom w:val="none" w:sz="0" w:space="0" w:color="auto"/>
                <w:right w:val="none" w:sz="0" w:space="0" w:color="auto"/>
              </w:divBdr>
            </w:div>
          </w:divsChild>
        </w:div>
        <w:div w:id="712190457">
          <w:marLeft w:val="0"/>
          <w:marRight w:val="0"/>
          <w:marTop w:val="0"/>
          <w:marBottom w:val="0"/>
          <w:divBdr>
            <w:top w:val="none" w:sz="0" w:space="0" w:color="auto"/>
            <w:left w:val="none" w:sz="0" w:space="0" w:color="auto"/>
            <w:bottom w:val="none" w:sz="0" w:space="0" w:color="auto"/>
            <w:right w:val="none" w:sz="0" w:space="0" w:color="auto"/>
          </w:divBdr>
          <w:divsChild>
            <w:div w:id="2106536034">
              <w:marLeft w:val="0"/>
              <w:marRight w:val="0"/>
              <w:marTop w:val="0"/>
              <w:marBottom w:val="0"/>
              <w:divBdr>
                <w:top w:val="none" w:sz="0" w:space="0" w:color="auto"/>
                <w:left w:val="none" w:sz="0" w:space="0" w:color="auto"/>
                <w:bottom w:val="none" w:sz="0" w:space="0" w:color="auto"/>
                <w:right w:val="none" w:sz="0" w:space="0" w:color="auto"/>
              </w:divBdr>
            </w:div>
          </w:divsChild>
        </w:div>
        <w:div w:id="750470446">
          <w:marLeft w:val="0"/>
          <w:marRight w:val="0"/>
          <w:marTop w:val="0"/>
          <w:marBottom w:val="0"/>
          <w:divBdr>
            <w:top w:val="none" w:sz="0" w:space="0" w:color="auto"/>
            <w:left w:val="none" w:sz="0" w:space="0" w:color="auto"/>
            <w:bottom w:val="none" w:sz="0" w:space="0" w:color="auto"/>
            <w:right w:val="none" w:sz="0" w:space="0" w:color="auto"/>
          </w:divBdr>
          <w:divsChild>
            <w:div w:id="1052316498">
              <w:marLeft w:val="0"/>
              <w:marRight w:val="0"/>
              <w:marTop w:val="0"/>
              <w:marBottom w:val="0"/>
              <w:divBdr>
                <w:top w:val="none" w:sz="0" w:space="0" w:color="auto"/>
                <w:left w:val="none" w:sz="0" w:space="0" w:color="auto"/>
                <w:bottom w:val="none" w:sz="0" w:space="0" w:color="auto"/>
                <w:right w:val="none" w:sz="0" w:space="0" w:color="auto"/>
              </w:divBdr>
            </w:div>
          </w:divsChild>
        </w:div>
        <w:div w:id="818770371">
          <w:marLeft w:val="0"/>
          <w:marRight w:val="0"/>
          <w:marTop w:val="0"/>
          <w:marBottom w:val="0"/>
          <w:divBdr>
            <w:top w:val="none" w:sz="0" w:space="0" w:color="auto"/>
            <w:left w:val="none" w:sz="0" w:space="0" w:color="auto"/>
            <w:bottom w:val="none" w:sz="0" w:space="0" w:color="auto"/>
            <w:right w:val="none" w:sz="0" w:space="0" w:color="auto"/>
          </w:divBdr>
          <w:divsChild>
            <w:div w:id="1259218905">
              <w:marLeft w:val="0"/>
              <w:marRight w:val="0"/>
              <w:marTop w:val="0"/>
              <w:marBottom w:val="0"/>
              <w:divBdr>
                <w:top w:val="none" w:sz="0" w:space="0" w:color="auto"/>
                <w:left w:val="none" w:sz="0" w:space="0" w:color="auto"/>
                <w:bottom w:val="none" w:sz="0" w:space="0" w:color="auto"/>
                <w:right w:val="none" w:sz="0" w:space="0" w:color="auto"/>
              </w:divBdr>
            </w:div>
          </w:divsChild>
        </w:div>
        <w:div w:id="832263938">
          <w:marLeft w:val="0"/>
          <w:marRight w:val="0"/>
          <w:marTop w:val="0"/>
          <w:marBottom w:val="0"/>
          <w:divBdr>
            <w:top w:val="none" w:sz="0" w:space="0" w:color="auto"/>
            <w:left w:val="none" w:sz="0" w:space="0" w:color="auto"/>
            <w:bottom w:val="none" w:sz="0" w:space="0" w:color="auto"/>
            <w:right w:val="none" w:sz="0" w:space="0" w:color="auto"/>
          </w:divBdr>
          <w:divsChild>
            <w:div w:id="1181820855">
              <w:marLeft w:val="0"/>
              <w:marRight w:val="0"/>
              <w:marTop w:val="0"/>
              <w:marBottom w:val="0"/>
              <w:divBdr>
                <w:top w:val="none" w:sz="0" w:space="0" w:color="auto"/>
                <w:left w:val="none" w:sz="0" w:space="0" w:color="auto"/>
                <w:bottom w:val="none" w:sz="0" w:space="0" w:color="auto"/>
                <w:right w:val="none" w:sz="0" w:space="0" w:color="auto"/>
              </w:divBdr>
            </w:div>
          </w:divsChild>
        </w:div>
        <w:div w:id="834416264">
          <w:marLeft w:val="0"/>
          <w:marRight w:val="0"/>
          <w:marTop w:val="0"/>
          <w:marBottom w:val="0"/>
          <w:divBdr>
            <w:top w:val="none" w:sz="0" w:space="0" w:color="auto"/>
            <w:left w:val="none" w:sz="0" w:space="0" w:color="auto"/>
            <w:bottom w:val="none" w:sz="0" w:space="0" w:color="auto"/>
            <w:right w:val="none" w:sz="0" w:space="0" w:color="auto"/>
          </w:divBdr>
          <w:divsChild>
            <w:div w:id="1436562697">
              <w:marLeft w:val="0"/>
              <w:marRight w:val="0"/>
              <w:marTop w:val="0"/>
              <w:marBottom w:val="0"/>
              <w:divBdr>
                <w:top w:val="none" w:sz="0" w:space="0" w:color="auto"/>
                <w:left w:val="none" w:sz="0" w:space="0" w:color="auto"/>
                <w:bottom w:val="none" w:sz="0" w:space="0" w:color="auto"/>
                <w:right w:val="none" w:sz="0" w:space="0" w:color="auto"/>
              </w:divBdr>
            </w:div>
          </w:divsChild>
        </w:div>
        <w:div w:id="836648508">
          <w:marLeft w:val="0"/>
          <w:marRight w:val="0"/>
          <w:marTop w:val="0"/>
          <w:marBottom w:val="0"/>
          <w:divBdr>
            <w:top w:val="none" w:sz="0" w:space="0" w:color="auto"/>
            <w:left w:val="none" w:sz="0" w:space="0" w:color="auto"/>
            <w:bottom w:val="none" w:sz="0" w:space="0" w:color="auto"/>
            <w:right w:val="none" w:sz="0" w:space="0" w:color="auto"/>
          </w:divBdr>
          <w:divsChild>
            <w:div w:id="351223467">
              <w:marLeft w:val="0"/>
              <w:marRight w:val="0"/>
              <w:marTop w:val="0"/>
              <w:marBottom w:val="0"/>
              <w:divBdr>
                <w:top w:val="none" w:sz="0" w:space="0" w:color="auto"/>
                <w:left w:val="none" w:sz="0" w:space="0" w:color="auto"/>
                <w:bottom w:val="none" w:sz="0" w:space="0" w:color="auto"/>
                <w:right w:val="none" w:sz="0" w:space="0" w:color="auto"/>
              </w:divBdr>
            </w:div>
          </w:divsChild>
        </w:div>
        <w:div w:id="836916820">
          <w:marLeft w:val="0"/>
          <w:marRight w:val="0"/>
          <w:marTop w:val="0"/>
          <w:marBottom w:val="0"/>
          <w:divBdr>
            <w:top w:val="none" w:sz="0" w:space="0" w:color="auto"/>
            <w:left w:val="none" w:sz="0" w:space="0" w:color="auto"/>
            <w:bottom w:val="none" w:sz="0" w:space="0" w:color="auto"/>
            <w:right w:val="none" w:sz="0" w:space="0" w:color="auto"/>
          </w:divBdr>
          <w:divsChild>
            <w:div w:id="2109613537">
              <w:marLeft w:val="0"/>
              <w:marRight w:val="0"/>
              <w:marTop w:val="0"/>
              <w:marBottom w:val="0"/>
              <w:divBdr>
                <w:top w:val="none" w:sz="0" w:space="0" w:color="auto"/>
                <w:left w:val="none" w:sz="0" w:space="0" w:color="auto"/>
                <w:bottom w:val="none" w:sz="0" w:space="0" w:color="auto"/>
                <w:right w:val="none" w:sz="0" w:space="0" w:color="auto"/>
              </w:divBdr>
            </w:div>
          </w:divsChild>
        </w:div>
        <w:div w:id="884023757">
          <w:marLeft w:val="0"/>
          <w:marRight w:val="0"/>
          <w:marTop w:val="0"/>
          <w:marBottom w:val="0"/>
          <w:divBdr>
            <w:top w:val="none" w:sz="0" w:space="0" w:color="auto"/>
            <w:left w:val="none" w:sz="0" w:space="0" w:color="auto"/>
            <w:bottom w:val="none" w:sz="0" w:space="0" w:color="auto"/>
            <w:right w:val="none" w:sz="0" w:space="0" w:color="auto"/>
          </w:divBdr>
          <w:divsChild>
            <w:div w:id="1721661997">
              <w:marLeft w:val="0"/>
              <w:marRight w:val="0"/>
              <w:marTop w:val="0"/>
              <w:marBottom w:val="0"/>
              <w:divBdr>
                <w:top w:val="none" w:sz="0" w:space="0" w:color="auto"/>
                <w:left w:val="none" w:sz="0" w:space="0" w:color="auto"/>
                <w:bottom w:val="none" w:sz="0" w:space="0" w:color="auto"/>
                <w:right w:val="none" w:sz="0" w:space="0" w:color="auto"/>
              </w:divBdr>
            </w:div>
          </w:divsChild>
        </w:div>
        <w:div w:id="903419375">
          <w:marLeft w:val="0"/>
          <w:marRight w:val="0"/>
          <w:marTop w:val="0"/>
          <w:marBottom w:val="0"/>
          <w:divBdr>
            <w:top w:val="none" w:sz="0" w:space="0" w:color="auto"/>
            <w:left w:val="none" w:sz="0" w:space="0" w:color="auto"/>
            <w:bottom w:val="none" w:sz="0" w:space="0" w:color="auto"/>
            <w:right w:val="none" w:sz="0" w:space="0" w:color="auto"/>
          </w:divBdr>
          <w:divsChild>
            <w:div w:id="1037437394">
              <w:marLeft w:val="0"/>
              <w:marRight w:val="0"/>
              <w:marTop w:val="0"/>
              <w:marBottom w:val="0"/>
              <w:divBdr>
                <w:top w:val="none" w:sz="0" w:space="0" w:color="auto"/>
                <w:left w:val="none" w:sz="0" w:space="0" w:color="auto"/>
                <w:bottom w:val="none" w:sz="0" w:space="0" w:color="auto"/>
                <w:right w:val="none" w:sz="0" w:space="0" w:color="auto"/>
              </w:divBdr>
            </w:div>
          </w:divsChild>
        </w:div>
        <w:div w:id="930890737">
          <w:marLeft w:val="0"/>
          <w:marRight w:val="0"/>
          <w:marTop w:val="0"/>
          <w:marBottom w:val="0"/>
          <w:divBdr>
            <w:top w:val="none" w:sz="0" w:space="0" w:color="auto"/>
            <w:left w:val="none" w:sz="0" w:space="0" w:color="auto"/>
            <w:bottom w:val="none" w:sz="0" w:space="0" w:color="auto"/>
            <w:right w:val="none" w:sz="0" w:space="0" w:color="auto"/>
          </w:divBdr>
          <w:divsChild>
            <w:div w:id="1638531467">
              <w:marLeft w:val="0"/>
              <w:marRight w:val="0"/>
              <w:marTop w:val="0"/>
              <w:marBottom w:val="0"/>
              <w:divBdr>
                <w:top w:val="none" w:sz="0" w:space="0" w:color="auto"/>
                <w:left w:val="none" w:sz="0" w:space="0" w:color="auto"/>
                <w:bottom w:val="none" w:sz="0" w:space="0" w:color="auto"/>
                <w:right w:val="none" w:sz="0" w:space="0" w:color="auto"/>
              </w:divBdr>
            </w:div>
          </w:divsChild>
        </w:div>
        <w:div w:id="932670860">
          <w:marLeft w:val="0"/>
          <w:marRight w:val="0"/>
          <w:marTop w:val="0"/>
          <w:marBottom w:val="0"/>
          <w:divBdr>
            <w:top w:val="none" w:sz="0" w:space="0" w:color="auto"/>
            <w:left w:val="none" w:sz="0" w:space="0" w:color="auto"/>
            <w:bottom w:val="none" w:sz="0" w:space="0" w:color="auto"/>
            <w:right w:val="none" w:sz="0" w:space="0" w:color="auto"/>
          </w:divBdr>
          <w:divsChild>
            <w:div w:id="297078693">
              <w:marLeft w:val="0"/>
              <w:marRight w:val="0"/>
              <w:marTop w:val="0"/>
              <w:marBottom w:val="0"/>
              <w:divBdr>
                <w:top w:val="none" w:sz="0" w:space="0" w:color="auto"/>
                <w:left w:val="none" w:sz="0" w:space="0" w:color="auto"/>
                <w:bottom w:val="none" w:sz="0" w:space="0" w:color="auto"/>
                <w:right w:val="none" w:sz="0" w:space="0" w:color="auto"/>
              </w:divBdr>
            </w:div>
          </w:divsChild>
        </w:div>
        <w:div w:id="944850670">
          <w:marLeft w:val="0"/>
          <w:marRight w:val="0"/>
          <w:marTop w:val="0"/>
          <w:marBottom w:val="0"/>
          <w:divBdr>
            <w:top w:val="none" w:sz="0" w:space="0" w:color="auto"/>
            <w:left w:val="none" w:sz="0" w:space="0" w:color="auto"/>
            <w:bottom w:val="none" w:sz="0" w:space="0" w:color="auto"/>
            <w:right w:val="none" w:sz="0" w:space="0" w:color="auto"/>
          </w:divBdr>
          <w:divsChild>
            <w:div w:id="2029795006">
              <w:marLeft w:val="0"/>
              <w:marRight w:val="0"/>
              <w:marTop w:val="0"/>
              <w:marBottom w:val="0"/>
              <w:divBdr>
                <w:top w:val="none" w:sz="0" w:space="0" w:color="auto"/>
                <w:left w:val="none" w:sz="0" w:space="0" w:color="auto"/>
                <w:bottom w:val="none" w:sz="0" w:space="0" w:color="auto"/>
                <w:right w:val="none" w:sz="0" w:space="0" w:color="auto"/>
              </w:divBdr>
            </w:div>
          </w:divsChild>
        </w:div>
        <w:div w:id="976566412">
          <w:marLeft w:val="0"/>
          <w:marRight w:val="0"/>
          <w:marTop w:val="0"/>
          <w:marBottom w:val="0"/>
          <w:divBdr>
            <w:top w:val="none" w:sz="0" w:space="0" w:color="auto"/>
            <w:left w:val="none" w:sz="0" w:space="0" w:color="auto"/>
            <w:bottom w:val="none" w:sz="0" w:space="0" w:color="auto"/>
            <w:right w:val="none" w:sz="0" w:space="0" w:color="auto"/>
          </w:divBdr>
          <w:divsChild>
            <w:div w:id="916282242">
              <w:marLeft w:val="0"/>
              <w:marRight w:val="0"/>
              <w:marTop w:val="0"/>
              <w:marBottom w:val="0"/>
              <w:divBdr>
                <w:top w:val="none" w:sz="0" w:space="0" w:color="auto"/>
                <w:left w:val="none" w:sz="0" w:space="0" w:color="auto"/>
                <w:bottom w:val="none" w:sz="0" w:space="0" w:color="auto"/>
                <w:right w:val="none" w:sz="0" w:space="0" w:color="auto"/>
              </w:divBdr>
            </w:div>
          </w:divsChild>
        </w:div>
        <w:div w:id="984237523">
          <w:marLeft w:val="0"/>
          <w:marRight w:val="0"/>
          <w:marTop w:val="0"/>
          <w:marBottom w:val="0"/>
          <w:divBdr>
            <w:top w:val="none" w:sz="0" w:space="0" w:color="auto"/>
            <w:left w:val="none" w:sz="0" w:space="0" w:color="auto"/>
            <w:bottom w:val="none" w:sz="0" w:space="0" w:color="auto"/>
            <w:right w:val="none" w:sz="0" w:space="0" w:color="auto"/>
          </w:divBdr>
          <w:divsChild>
            <w:div w:id="1041054672">
              <w:marLeft w:val="0"/>
              <w:marRight w:val="0"/>
              <w:marTop w:val="0"/>
              <w:marBottom w:val="0"/>
              <w:divBdr>
                <w:top w:val="none" w:sz="0" w:space="0" w:color="auto"/>
                <w:left w:val="none" w:sz="0" w:space="0" w:color="auto"/>
                <w:bottom w:val="none" w:sz="0" w:space="0" w:color="auto"/>
                <w:right w:val="none" w:sz="0" w:space="0" w:color="auto"/>
              </w:divBdr>
            </w:div>
          </w:divsChild>
        </w:div>
        <w:div w:id="1042244127">
          <w:marLeft w:val="0"/>
          <w:marRight w:val="0"/>
          <w:marTop w:val="0"/>
          <w:marBottom w:val="0"/>
          <w:divBdr>
            <w:top w:val="none" w:sz="0" w:space="0" w:color="auto"/>
            <w:left w:val="none" w:sz="0" w:space="0" w:color="auto"/>
            <w:bottom w:val="none" w:sz="0" w:space="0" w:color="auto"/>
            <w:right w:val="none" w:sz="0" w:space="0" w:color="auto"/>
          </w:divBdr>
          <w:divsChild>
            <w:div w:id="1533223026">
              <w:marLeft w:val="0"/>
              <w:marRight w:val="0"/>
              <w:marTop w:val="0"/>
              <w:marBottom w:val="0"/>
              <w:divBdr>
                <w:top w:val="none" w:sz="0" w:space="0" w:color="auto"/>
                <w:left w:val="none" w:sz="0" w:space="0" w:color="auto"/>
                <w:bottom w:val="none" w:sz="0" w:space="0" w:color="auto"/>
                <w:right w:val="none" w:sz="0" w:space="0" w:color="auto"/>
              </w:divBdr>
            </w:div>
          </w:divsChild>
        </w:div>
        <w:div w:id="1069573263">
          <w:marLeft w:val="0"/>
          <w:marRight w:val="0"/>
          <w:marTop w:val="0"/>
          <w:marBottom w:val="0"/>
          <w:divBdr>
            <w:top w:val="none" w:sz="0" w:space="0" w:color="auto"/>
            <w:left w:val="none" w:sz="0" w:space="0" w:color="auto"/>
            <w:bottom w:val="none" w:sz="0" w:space="0" w:color="auto"/>
            <w:right w:val="none" w:sz="0" w:space="0" w:color="auto"/>
          </w:divBdr>
          <w:divsChild>
            <w:div w:id="520439221">
              <w:marLeft w:val="0"/>
              <w:marRight w:val="0"/>
              <w:marTop w:val="0"/>
              <w:marBottom w:val="0"/>
              <w:divBdr>
                <w:top w:val="none" w:sz="0" w:space="0" w:color="auto"/>
                <w:left w:val="none" w:sz="0" w:space="0" w:color="auto"/>
                <w:bottom w:val="none" w:sz="0" w:space="0" w:color="auto"/>
                <w:right w:val="none" w:sz="0" w:space="0" w:color="auto"/>
              </w:divBdr>
            </w:div>
          </w:divsChild>
        </w:div>
        <w:div w:id="1102413367">
          <w:marLeft w:val="0"/>
          <w:marRight w:val="0"/>
          <w:marTop w:val="0"/>
          <w:marBottom w:val="0"/>
          <w:divBdr>
            <w:top w:val="none" w:sz="0" w:space="0" w:color="auto"/>
            <w:left w:val="none" w:sz="0" w:space="0" w:color="auto"/>
            <w:bottom w:val="none" w:sz="0" w:space="0" w:color="auto"/>
            <w:right w:val="none" w:sz="0" w:space="0" w:color="auto"/>
          </w:divBdr>
          <w:divsChild>
            <w:div w:id="1069770571">
              <w:marLeft w:val="0"/>
              <w:marRight w:val="0"/>
              <w:marTop w:val="0"/>
              <w:marBottom w:val="0"/>
              <w:divBdr>
                <w:top w:val="none" w:sz="0" w:space="0" w:color="auto"/>
                <w:left w:val="none" w:sz="0" w:space="0" w:color="auto"/>
                <w:bottom w:val="none" w:sz="0" w:space="0" w:color="auto"/>
                <w:right w:val="none" w:sz="0" w:space="0" w:color="auto"/>
              </w:divBdr>
            </w:div>
          </w:divsChild>
        </w:div>
        <w:div w:id="1124274937">
          <w:marLeft w:val="0"/>
          <w:marRight w:val="0"/>
          <w:marTop w:val="0"/>
          <w:marBottom w:val="0"/>
          <w:divBdr>
            <w:top w:val="none" w:sz="0" w:space="0" w:color="auto"/>
            <w:left w:val="none" w:sz="0" w:space="0" w:color="auto"/>
            <w:bottom w:val="none" w:sz="0" w:space="0" w:color="auto"/>
            <w:right w:val="none" w:sz="0" w:space="0" w:color="auto"/>
          </w:divBdr>
          <w:divsChild>
            <w:div w:id="933514561">
              <w:marLeft w:val="0"/>
              <w:marRight w:val="0"/>
              <w:marTop w:val="0"/>
              <w:marBottom w:val="0"/>
              <w:divBdr>
                <w:top w:val="none" w:sz="0" w:space="0" w:color="auto"/>
                <w:left w:val="none" w:sz="0" w:space="0" w:color="auto"/>
                <w:bottom w:val="none" w:sz="0" w:space="0" w:color="auto"/>
                <w:right w:val="none" w:sz="0" w:space="0" w:color="auto"/>
              </w:divBdr>
            </w:div>
          </w:divsChild>
        </w:div>
        <w:div w:id="1333803260">
          <w:marLeft w:val="0"/>
          <w:marRight w:val="0"/>
          <w:marTop w:val="0"/>
          <w:marBottom w:val="0"/>
          <w:divBdr>
            <w:top w:val="none" w:sz="0" w:space="0" w:color="auto"/>
            <w:left w:val="none" w:sz="0" w:space="0" w:color="auto"/>
            <w:bottom w:val="none" w:sz="0" w:space="0" w:color="auto"/>
            <w:right w:val="none" w:sz="0" w:space="0" w:color="auto"/>
          </w:divBdr>
          <w:divsChild>
            <w:div w:id="1944067259">
              <w:marLeft w:val="0"/>
              <w:marRight w:val="0"/>
              <w:marTop w:val="0"/>
              <w:marBottom w:val="0"/>
              <w:divBdr>
                <w:top w:val="none" w:sz="0" w:space="0" w:color="auto"/>
                <w:left w:val="none" w:sz="0" w:space="0" w:color="auto"/>
                <w:bottom w:val="none" w:sz="0" w:space="0" w:color="auto"/>
                <w:right w:val="none" w:sz="0" w:space="0" w:color="auto"/>
              </w:divBdr>
            </w:div>
          </w:divsChild>
        </w:div>
        <w:div w:id="1337002477">
          <w:marLeft w:val="0"/>
          <w:marRight w:val="0"/>
          <w:marTop w:val="0"/>
          <w:marBottom w:val="0"/>
          <w:divBdr>
            <w:top w:val="none" w:sz="0" w:space="0" w:color="auto"/>
            <w:left w:val="none" w:sz="0" w:space="0" w:color="auto"/>
            <w:bottom w:val="none" w:sz="0" w:space="0" w:color="auto"/>
            <w:right w:val="none" w:sz="0" w:space="0" w:color="auto"/>
          </w:divBdr>
          <w:divsChild>
            <w:div w:id="1835534075">
              <w:marLeft w:val="0"/>
              <w:marRight w:val="0"/>
              <w:marTop w:val="0"/>
              <w:marBottom w:val="0"/>
              <w:divBdr>
                <w:top w:val="none" w:sz="0" w:space="0" w:color="auto"/>
                <w:left w:val="none" w:sz="0" w:space="0" w:color="auto"/>
                <w:bottom w:val="none" w:sz="0" w:space="0" w:color="auto"/>
                <w:right w:val="none" w:sz="0" w:space="0" w:color="auto"/>
              </w:divBdr>
            </w:div>
          </w:divsChild>
        </w:div>
        <w:div w:id="1351029550">
          <w:marLeft w:val="0"/>
          <w:marRight w:val="0"/>
          <w:marTop w:val="0"/>
          <w:marBottom w:val="0"/>
          <w:divBdr>
            <w:top w:val="none" w:sz="0" w:space="0" w:color="auto"/>
            <w:left w:val="none" w:sz="0" w:space="0" w:color="auto"/>
            <w:bottom w:val="none" w:sz="0" w:space="0" w:color="auto"/>
            <w:right w:val="none" w:sz="0" w:space="0" w:color="auto"/>
          </w:divBdr>
          <w:divsChild>
            <w:div w:id="773985984">
              <w:marLeft w:val="0"/>
              <w:marRight w:val="0"/>
              <w:marTop w:val="0"/>
              <w:marBottom w:val="0"/>
              <w:divBdr>
                <w:top w:val="none" w:sz="0" w:space="0" w:color="auto"/>
                <w:left w:val="none" w:sz="0" w:space="0" w:color="auto"/>
                <w:bottom w:val="none" w:sz="0" w:space="0" w:color="auto"/>
                <w:right w:val="none" w:sz="0" w:space="0" w:color="auto"/>
              </w:divBdr>
            </w:div>
          </w:divsChild>
        </w:div>
        <w:div w:id="1396391487">
          <w:marLeft w:val="0"/>
          <w:marRight w:val="0"/>
          <w:marTop w:val="0"/>
          <w:marBottom w:val="0"/>
          <w:divBdr>
            <w:top w:val="none" w:sz="0" w:space="0" w:color="auto"/>
            <w:left w:val="none" w:sz="0" w:space="0" w:color="auto"/>
            <w:bottom w:val="none" w:sz="0" w:space="0" w:color="auto"/>
            <w:right w:val="none" w:sz="0" w:space="0" w:color="auto"/>
          </w:divBdr>
          <w:divsChild>
            <w:div w:id="1575164735">
              <w:marLeft w:val="0"/>
              <w:marRight w:val="0"/>
              <w:marTop w:val="0"/>
              <w:marBottom w:val="0"/>
              <w:divBdr>
                <w:top w:val="none" w:sz="0" w:space="0" w:color="auto"/>
                <w:left w:val="none" w:sz="0" w:space="0" w:color="auto"/>
                <w:bottom w:val="none" w:sz="0" w:space="0" w:color="auto"/>
                <w:right w:val="none" w:sz="0" w:space="0" w:color="auto"/>
              </w:divBdr>
            </w:div>
          </w:divsChild>
        </w:div>
        <w:div w:id="1399285275">
          <w:marLeft w:val="0"/>
          <w:marRight w:val="0"/>
          <w:marTop w:val="0"/>
          <w:marBottom w:val="0"/>
          <w:divBdr>
            <w:top w:val="none" w:sz="0" w:space="0" w:color="auto"/>
            <w:left w:val="none" w:sz="0" w:space="0" w:color="auto"/>
            <w:bottom w:val="none" w:sz="0" w:space="0" w:color="auto"/>
            <w:right w:val="none" w:sz="0" w:space="0" w:color="auto"/>
          </w:divBdr>
          <w:divsChild>
            <w:div w:id="1358891838">
              <w:marLeft w:val="0"/>
              <w:marRight w:val="0"/>
              <w:marTop w:val="0"/>
              <w:marBottom w:val="0"/>
              <w:divBdr>
                <w:top w:val="none" w:sz="0" w:space="0" w:color="auto"/>
                <w:left w:val="none" w:sz="0" w:space="0" w:color="auto"/>
                <w:bottom w:val="none" w:sz="0" w:space="0" w:color="auto"/>
                <w:right w:val="none" w:sz="0" w:space="0" w:color="auto"/>
              </w:divBdr>
            </w:div>
          </w:divsChild>
        </w:div>
        <w:div w:id="1430345432">
          <w:marLeft w:val="0"/>
          <w:marRight w:val="0"/>
          <w:marTop w:val="0"/>
          <w:marBottom w:val="0"/>
          <w:divBdr>
            <w:top w:val="none" w:sz="0" w:space="0" w:color="auto"/>
            <w:left w:val="none" w:sz="0" w:space="0" w:color="auto"/>
            <w:bottom w:val="none" w:sz="0" w:space="0" w:color="auto"/>
            <w:right w:val="none" w:sz="0" w:space="0" w:color="auto"/>
          </w:divBdr>
          <w:divsChild>
            <w:div w:id="2021228518">
              <w:marLeft w:val="0"/>
              <w:marRight w:val="0"/>
              <w:marTop w:val="0"/>
              <w:marBottom w:val="0"/>
              <w:divBdr>
                <w:top w:val="none" w:sz="0" w:space="0" w:color="auto"/>
                <w:left w:val="none" w:sz="0" w:space="0" w:color="auto"/>
                <w:bottom w:val="none" w:sz="0" w:space="0" w:color="auto"/>
                <w:right w:val="none" w:sz="0" w:space="0" w:color="auto"/>
              </w:divBdr>
            </w:div>
          </w:divsChild>
        </w:div>
        <w:div w:id="1505514592">
          <w:marLeft w:val="0"/>
          <w:marRight w:val="0"/>
          <w:marTop w:val="0"/>
          <w:marBottom w:val="0"/>
          <w:divBdr>
            <w:top w:val="none" w:sz="0" w:space="0" w:color="auto"/>
            <w:left w:val="none" w:sz="0" w:space="0" w:color="auto"/>
            <w:bottom w:val="none" w:sz="0" w:space="0" w:color="auto"/>
            <w:right w:val="none" w:sz="0" w:space="0" w:color="auto"/>
          </w:divBdr>
          <w:divsChild>
            <w:div w:id="235437481">
              <w:marLeft w:val="0"/>
              <w:marRight w:val="0"/>
              <w:marTop w:val="0"/>
              <w:marBottom w:val="0"/>
              <w:divBdr>
                <w:top w:val="none" w:sz="0" w:space="0" w:color="auto"/>
                <w:left w:val="none" w:sz="0" w:space="0" w:color="auto"/>
                <w:bottom w:val="none" w:sz="0" w:space="0" w:color="auto"/>
                <w:right w:val="none" w:sz="0" w:space="0" w:color="auto"/>
              </w:divBdr>
            </w:div>
          </w:divsChild>
        </w:div>
        <w:div w:id="1551454772">
          <w:marLeft w:val="0"/>
          <w:marRight w:val="0"/>
          <w:marTop w:val="0"/>
          <w:marBottom w:val="0"/>
          <w:divBdr>
            <w:top w:val="none" w:sz="0" w:space="0" w:color="auto"/>
            <w:left w:val="none" w:sz="0" w:space="0" w:color="auto"/>
            <w:bottom w:val="none" w:sz="0" w:space="0" w:color="auto"/>
            <w:right w:val="none" w:sz="0" w:space="0" w:color="auto"/>
          </w:divBdr>
          <w:divsChild>
            <w:div w:id="305866704">
              <w:marLeft w:val="0"/>
              <w:marRight w:val="0"/>
              <w:marTop w:val="0"/>
              <w:marBottom w:val="0"/>
              <w:divBdr>
                <w:top w:val="none" w:sz="0" w:space="0" w:color="auto"/>
                <w:left w:val="none" w:sz="0" w:space="0" w:color="auto"/>
                <w:bottom w:val="none" w:sz="0" w:space="0" w:color="auto"/>
                <w:right w:val="none" w:sz="0" w:space="0" w:color="auto"/>
              </w:divBdr>
            </w:div>
          </w:divsChild>
        </w:div>
        <w:div w:id="1572616474">
          <w:marLeft w:val="0"/>
          <w:marRight w:val="0"/>
          <w:marTop w:val="0"/>
          <w:marBottom w:val="0"/>
          <w:divBdr>
            <w:top w:val="none" w:sz="0" w:space="0" w:color="auto"/>
            <w:left w:val="none" w:sz="0" w:space="0" w:color="auto"/>
            <w:bottom w:val="none" w:sz="0" w:space="0" w:color="auto"/>
            <w:right w:val="none" w:sz="0" w:space="0" w:color="auto"/>
          </w:divBdr>
          <w:divsChild>
            <w:div w:id="1934581265">
              <w:marLeft w:val="0"/>
              <w:marRight w:val="0"/>
              <w:marTop w:val="0"/>
              <w:marBottom w:val="0"/>
              <w:divBdr>
                <w:top w:val="none" w:sz="0" w:space="0" w:color="auto"/>
                <w:left w:val="none" w:sz="0" w:space="0" w:color="auto"/>
                <w:bottom w:val="none" w:sz="0" w:space="0" w:color="auto"/>
                <w:right w:val="none" w:sz="0" w:space="0" w:color="auto"/>
              </w:divBdr>
            </w:div>
          </w:divsChild>
        </w:div>
        <w:div w:id="1615559285">
          <w:marLeft w:val="0"/>
          <w:marRight w:val="0"/>
          <w:marTop w:val="0"/>
          <w:marBottom w:val="0"/>
          <w:divBdr>
            <w:top w:val="none" w:sz="0" w:space="0" w:color="auto"/>
            <w:left w:val="none" w:sz="0" w:space="0" w:color="auto"/>
            <w:bottom w:val="none" w:sz="0" w:space="0" w:color="auto"/>
            <w:right w:val="none" w:sz="0" w:space="0" w:color="auto"/>
          </w:divBdr>
          <w:divsChild>
            <w:div w:id="1363558737">
              <w:marLeft w:val="0"/>
              <w:marRight w:val="0"/>
              <w:marTop w:val="0"/>
              <w:marBottom w:val="0"/>
              <w:divBdr>
                <w:top w:val="none" w:sz="0" w:space="0" w:color="auto"/>
                <w:left w:val="none" w:sz="0" w:space="0" w:color="auto"/>
                <w:bottom w:val="none" w:sz="0" w:space="0" w:color="auto"/>
                <w:right w:val="none" w:sz="0" w:space="0" w:color="auto"/>
              </w:divBdr>
            </w:div>
          </w:divsChild>
        </w:div>
        <w:div w:id="1626079817">
          <w:marLeft w:val="0"/>
          <w:marRight w:val="0"/>
          <w:marTop w:val="0"/>
          <w:marBottom w:val="0"/>
          <w:divBdr>
            <w:top w:val="none" w:sz="0" w:space="0" w:color="auto"/>
            <w:left w:val="none" w:sz="0" w:space="0" w:color="auto"/>
            <w:bottom w:val="none" w:sz="0" w:space="0" w:color="auto"/>
            <w:right w:val="none" w:sz="0" w:space="0" w:color="auto"/>
          </w:divBdr>
          <w:divsChild>
            <w:div w:id="365570190">
              <w:marLeft w:val="0"/>
              <w:marRight w:val="0"/>
              <w:marTop w:val="0"/>
              <w:marBottom w:val="0"/>
              <w:divBdr>
                <w:top w:val="none" w:sz="0" w:space="0" w:color="auto"/>
                <w:left w:val="none" w:sz="0" w:space="0" w:color="auto"/>
                <w:bottom w:val="none" w:sz="0" w:space="0" w:color="auto"/>
                <w:right w:val="none" w:sz="0" w:space="0" w:color="auto"/>
              </w:divBdr>
            </w:div>
          </w:divsChild>
        </w:div>
        <w:div w:id="1644041111">
          <w:marLeft w:val="0"/>
          <w:marRight w:val="0"/>
          <w:marTop w:val="0"/>
          <w:marBottom w:val="0"/>
          <w:divBdr>
            <w:top w:val="none" w:sz="0" w:space="0" w:color="auto"/>
            <w:left w:val="none" w:sz="0" w:space="0" w:color="auto"/>
            <w:bottom w:val="none" w:sz="0" w:space="0" w:color="auto"/>
            <w:right w:val="none" w:sz="0" w:space="0" w:color="auto"/>
          </w:divBdr>
          <w:divsChild>
            <w:div w:id="542836555">
              <w:marLeft w:val="0"/>
              <w:marRight w:val="0"/>
              <w:marTop w:val="0"/>
              <w:marBottom w:val="0"/>
              <w:divBdr>
                <w:top w:val="none" w:sz="0" w:space="0" w:color="auto"/>
                <w:left w:val="none" w:sz="0" w:space="0" w:color="auto"/>
                <w:bottom w:val="none" w:sz="0" w:space="0" w:color="auto"/>
                <w:right w:val="none" w:sz="0" w:space="0" w:color="auto"/>
              </w:divBdr>
            </w:div>
          </w:divsChild>
        </w:div>
        <w:div w:id="1649935547">
          <w:marLeft w:val="0"/>
          <w:marRight w:val="0"/>
          <w:marTop w:val="0"/>
          <w:marBottom w:val="0"/>
          <w:divBdr>
            <w:top w:val="none" w:sz="0" w:space="0" w:color="auto"/>
            <w:left w:val="none" w:sz="0" w:space="0" w:color="auto"/>
            <w:bottom w:val="none" w:sz="0" w:space="0" w:color="auto"/>
            <w:right w:val="none" w:sz="0" w:space="0" w:color="auto"/>
          </w:divBdr>
          <w:divsChild>
            <w:div w:id="867566858">
              <w:marLeft w:val="0"/>
              <w:marRight w:val="0"/>
              <w:marTop w:val="0"/>
              <w:marBottom w:val="0"/>
              <w:divBdr>
                <w:top w:val="none" w:sz="0" w:space="0" w:color="auto"/>
                <w:left w:val="none" w:sz="0" w:space="0" w:color="auto"/>
                <w:bottom w:val="none" w:sz="0" w:space="0" w:color="auto"/>
                <w:right w:val="none" w:sz="0" w:space="0" w:color="auto"/>
              </w:divBdr>
            </w:div>
          </w:divsChild>
        </w:div>
        <w:div w:id="1702592067">
          <w:marLeft w:val="0"/>
          <w:marRight w:val="0"/>
          <w:marTop w:val="0"/>
          <w:marBottom w:val="0"/>
          <w:divBdr>
            <w:top w:val="none" w:sz="0" w:space="0" w:color="auto"/>
            <w:left w:val="none" w:sz="0" w:space="0" w:color="auto"/>
            <w:bottom w:val="none" w:sz="0" w:space="0" w:color="auto"/>
            <w:right w:val="none" w:sz="0" w:space="0" w:color="auto"/>
          </w:divBdr>
          <w:divsChild>
            <w:div w:id="1517306127">
              <w:marLeft w:val="0"/>
              <w:marRight w:val="0"/>
              <w:marTop w:val="0"/>
              <w:marBottom w:val="0"/>
              <w:divBdr>
                <w:top w:val="none" w:sz="0" w:space="0" w:color="auto"/>
                <w:left w:val="none" w:sz="0" w:space="0" w:color="auto"/>
                <w:bottom w:val="none" w:sz="0" w:space="0" w:color="auto"/>
                <w:right w:val="none" w:sz="0" w:space="0" w:color="auto"/>
              </w:divBdr>
            </w:div>
          </w:divsChild>
        </w:div>
        <w:div w:id="1751731660">
          <w:marLeft w:val="0"/>
          <w:marRight w:val="0"/>
          <w:marTop w:val="0"/>
          <w:marBottom w:val="0"/>
          <w:divBdr>
            <w:top w:val="none" w:sz="0" w:space="0" w:color="auto"/>
            <w:left w:val="none" w:sz="0" w:space="0" w:color="auto"/>
            <w:bottom w:val="none" w:sz="0" w:space="0" w:color="auto"/>
            <w:right w:val="none" w:sz="0" w:space="0" w:color="auto"/>
          </w:divBdr>
          <w:divsChild>
            <w:div w:id="815100071">
              <w:marLeft w:val="0"/>
              <w:marRight w:val="0"/>
              <w:marTop w:val="0"/>
              <w:marBottom w:val="0"/>
              <w:divBdr>
                <w:top w:val="none" w:sz="0" w:space="0" w:color="auto"/>
                <w:left w:val="none" w:sz="0" w:space="0" w:color="auto"/>
                <w:bottom w:val="none" w:sz="0" w:space="0" w:color="auto"/>
                <w:right w:val="none" w:sz="0" w:space="0" w:color="auto"/>
              </w:divBdr>
            </w:div>
          </w:divsChild>
        </w:div>
        <w:div w:id="1768193145">
          <w:marLeft w:val="0"/>
          <w:marRight w:val="0"/>
          <w:marTop w:val="0"/>
          <w:marBottom w:val="0"/>
          <w:divBdr>
            <w:top w:val="none" w:sz="0" w:space="0" w:color="auto"/>
            <w:left w:val="none" w:sz="0" w:space="0" w:color="auto"/>
            <w:bottom w:val="none" w:sz="0" w:space="0" w:color="auto"/>
            <w:right w:val="none" w:sz="0" w:space="0" w:color="auto"/>
          </w:divBdr>
          <w:divsChild>
            <w:div w:id="505172623">
              <w:marLeft w:val="0"/>
              <w:marRight w:val="0"/>
              <w:marTop w:val="0"/>
              <w:marBottom w:val="0"/>
              <w:divBdr>
                <w:top w:val="none" w:sz="0" w:space="0" w:color="auto"/>
                <w:left w:val="none" w:sz="0" w:space="0" w:color="auto"/>
                <w:bottom w:val="none" w:sz="0" w:space="0" w:color="auto"/>
                <w:right w:val="none" w:sz="0" w:space="0" w:color="auto"/>
              </w:divBdr>
            </w:div>
          </w:divsChild>
        </w:div>
        <w:div w:id="1811626625">
          <w:marLeft w:val="0"/>
          <w:marRight w:val="0"/>
          <w:marTop w:val="0"/>
          <w:marBottom w:val="0"/>
          <w:divBdr>
            <w:top w:val="none" w:sz="0" w:space="0" w:color="auto"/>
            <w:left w:val="none" w:sz="0" w:space="0" w:color="auto"/>
            <w:bottom w:val="none" w:sz="0" w:space="0" w:color="auto"/>
            <w:right w:val="none" w:sz="0" w:space="0" w:color="auto"/>
          </w:divBdr>
          <w:divsChild>
            <w:div w:id="382220034">
              <w:marLeft w:val="0"/>
              <w:marRight w:val="0"/>
              <w:marTop w:val="0"/>
              <w:marBottom w:val="0"/>
              <w:divBdr>
                <w:top w:val="none" w:sz="0" w:space="0" w:color="auto"/>
                <w:left w:val="none" w:sz="0" w:space="0" w:color="auto"/>
                <w:bottom w:val="none" w:sz="0" w:space="0" w:color="auto"/>
                <w:right w:val="none" w:sz="0" w:space="0" w:color="auto"/>
              </w:divBdr>
            </w:div>
          </w:divsChild>
        </w:div>
        <w:div w:id="1821732689">
          <w:marLeft w:val="0"/>
          <w:marRight w:val="0"/>
          <w:marTop w:val="0"/>
          <w:marBottom w:val="0"/>
          <w:divBdr>
            <w:top w:val="none" w:sz="0" w:space="0" w:color="auto"/>
            <w:left w:val="none" w:sz="0" w:space="0" w:color="auto"/>
            <w:bottom w:val="none" w:sz="0" w:space="0" w:color="auto"/>
            <w:right w:val="none" w:sz="0" w:space="0" w:color="auto"/>
          </w:divBdr>
          <w:divsChild>
            <w:div w:id="1467510317">
              <w:marLeft w:val="0"/>
              <w:marRight w:val="0"/>
              <w:marTop w:val="0"/>
              <w:marBottom w:val="0"/>
              <w:divBdr>
                <w:top w:val="none" w:sz="0" w:space="0" w:color="auto"/>
                <w:left w:val="none" w:sz="0" w:space="0" w:color="auto"/>
                <w:bottom w:val="none" w:sz="0" w:space="0" w:color="auto"/>
                <w:right w:val="none" w:sz="0" w:space="0" w:color="auto"/>
              </w:divBdr>
            </w:div>
          </w:divsChild>
        </w:div>
        <w:div w:id="1830437659">
          <w:marLeft w:val="0"/>
          <w:marRight w:val="0"/>
          <w:marTop w:val="0"/>
          <w:marBottom w:val="0"/>
          <w:divBdr>
            <w:top w:val="none" w:sz="0" w:space="0" w:color="auto"/>
            <w:left w:val="none" w:sz="0" w:space="0" w:color="auto"/>
            <w:bottom w:val="none" w:sz="0" w:space="0" w:color="auto"/>
            <w:right w:val="none" w:sz="0" w:space="0" w:color="auto"/>
          </w:divBdr>
          <w:divsChild>
            <w:div w:id="253830136">
              <w:marLeft w:val="0"/>
              <w:marRight w:val="0"/>
              <w:marTop w:val="0"/>
              <w:marBottom w:val="0"/>
              <w:divBdr>
                <w:top w:val="none" w:sz="0" w:space="0" w:color="auto"/>
                <w:left w:val="none" w:sz="0" w:space="0" w:color="auto"/>
                <w:bottom w:val="none" w:sz="0" w:space="0" w:color="auto"/>
                <w:right w:val="none" w:sz="0" w:space="0" w:color="auto"/>
              </w:divBdr>
            </w:div>
          </w:divsChild>
        </w:div>
        <w:div w:id="1870335676">
          <w:marLeft w:val="0"/>
          <w:marRight w:val="0"/>
          <w:marTop w:val="0"/>
          <w:marBottom w:val="0"/>
          <w:divBdr>
            <w:top w:val="none" w:sz="0" w:space="0" w:color="auto"/>
            <w:left w:val="none" w:sz="0" w:space="0" w:color="auto"/>
            <w:bottom w:val="none" w:sz="0" w:space="0" w:color="auto"/>
            <w:right w:val="none" w:sz="0" w:space="0" w:color="auto"/>
          </w:divBdr>
          <w:divsChild>
            <w:div w:id="2004696855">
              <w:marLeft w:val="0"/>
              <w:marRight w:val="0"/>
              <w:marTop w:val="0"/>
              <w:marBottom w:val="0"/>
              <w:divBdr>
                <w:top w:val="none" w:sz="0" w:space="0" w:color="auto"/>
                <w:left w:val="none" w:sz="0" w:space="0" w:color="auto"/>
                <w:bottom w:val="none" w:sz="0" w:space="0" w:color="auto"/>
                <w:right w:val="none" w:sz="0" w:space="0" w:color="auto"/>
              </w:divBdr>
            </w:div>
          </w:divsChild>
        </w:div>
        <w:div w:id="1882474930">
          <w:marLeft w:val="0"/>
          <w:marRight w:val="0"/>
          <w:marTop w:val="0"/>
          <w:marBottom w:val="0"/>
          <w:divBdr>
            <w:top w:val="none" w:sz="0" w:space="0" w:color="auto"/>
            <w:left w:val="none" w:sz="0" w:space="0" w:color="auto"/>
            <w:bottom w:val="none" w:sz="0" w:space="0" w:color="auto"/>
            <w:right w:val="none" w:sz="0" w:space="0" w:color="auto"/>
          </w:divBdr>
          <w:divsChild>
            <w:div w:id="1438334990">
              <w:marLeft w:val="0"/>
              <w:marRight w:val="0"/>
              <w:marTop w:val="0"/>
              <w:marBottom w:val="0"/>
              <w:divBdr>
                <w:top w:val="none" w:sz="0" w:space="0" w:color="auto"/>
                <w:left w:val="none" w:sz="0" w:space="0" w:color="auto"/>
                <w:bottom w:val="none" w:sz="0" w:space="0" w:color="auto"/>
                <w:right w:val="none" w:sz="0" w:space="0" w:color="auto"/>
              </w:divBdr>
            </w:div>
          </w:divsChild>
        </w:div>
        <w:div w:id="1989824346">
          <w:marLeft w:val="0"/>
          <w:marRight w:val="0"/>
          <w:marTop w:val="0"/>
          <w:marBottom w:val="0"/>
          <w:divBdr>
            <w:top w:val="none" w:sz="0" w:space="0" w:color="auto"/>
            <w:left w:val="none" w:sz="0" w:space="0" w:color="auto"/>
            <w:bottom w:val="none" w:sz="0" w:space="0" w:color="auto"/>
            <w:right w:val="none" w:sz="0" w:space="0" w:color="auto"/>
          </w:divBdr>
          <w:divsChild>
            <w:div w:id="771778430">
              <w:marLeft w:val="0"/>
              <w:marRight w:val="0"/>
              <w:marTop w:val="0"/>
              <w:marBottom w:val="0"/>
              <w:divBdr>
                <w:top w:val="none" w:sz="0" w:space="0" w:color="auto"/>
                <w:left w:val="none" w:sz="0" w:space="0" w:color="auto"/>
                <w:bottom w:val="none" w:sz="0" w:space="0" w:color="auto"/>
                <w:right w:val="none" w:sz="0" w:space="0" w:color="auto"/>
              </w:divBdr>
            </w:div>
          </w:divsChild>
        </w:div>
        <w:div w:id="1995134595">
          <w:marLeft w:val="0"/>
          <w:marRight w:val="0"/>
          <w:marTop w:val="0"/>
          <w:marBottom w:val="0"/>
          <w:divBdr>
            <w:top w:val="none" w:sz="0" w:space="0" w:color="auto"/>
            <w:left w:val="none" w:sz="0" w:space="0" w:color="auto"/>
            <w:bottom w:val="none" w:sz="0" w:space="0" w:color="auto"/>
            <w:right w:val="none" w:sz="0" w:space="0" w:color="auto"/>
          </w:divBdr>
          <w:divsChild>
            <w:div w:id="1588809990">
              <w:marLeft w:val="0"/>
              <w:marRight w:val="0"/>
              <w:marTop w:val="0"/>
              <w:marBottom w:val="0"/>
              <w:divBdr>
                <w:top w:val="none" w:sz="0" w:space="0" w:color="auto"/>
                <w:left w:val="none" w:sz="0" w:space="0" w:color="auto"/>
                <w:bottom w:val="none" w:sz="0" w:space="0" w:color="auto"/>
                <w:right w:val="none" w:sz="0" w:space="0" w:color="auto"/>
              </w:divBdr>
            </w:div>
          </w:divsChild>
        </w:div>
        <w:div w:id="2003199811">
          <w:marLeft w:val="0"/>
          <w:marRight w:val="0"/>
          <w:marTop w:val="0"/>
          <w:marBottom w:val="0"/>
          <w:divBdr>
            <w:top w:val="none" w:sz="0" w:space="0" w:color="auto"/>
            <w:left w:val="none" w:sz="0" w:space="0" w:color="auto"/>
            <w:bottom w:val="none" w:sz="0" w:space="0" w:color="auto"/>
            <w:right w:val="none" w:sz="0" w:space="0" w:color="auto"/>
          </w:divBdr>
          <w:divsChild>
            <w:div w:id="335157066">
              <w:marLeft w:val="0"/>
              <w:marRight w:val="0"/>
              <w:marTop w:val="0"/>
              <w:marBottom w:val="0"/>
              <w:divBdr>
                <w:top w:val="none" w:sz="0" w:space="0" w:color="auto"/>
                <w:left w:val="none" w:sz="0" w:space="0" w:color="auto"/>
                <w:bottom w:val="none" w:sz="0" w:space="0" w:color="auto"/>
                <w:right w:val="none" w:sz="0" w:space="0" w:color="auto"/>
              </w:divBdr>
            </w:div>
          </w:divsChild>
        </w:div>
        <w:div w:id="2078164572">
          <w:marLeft w:val="0"/>
          <w:marRight w:val="0"/>
          <w:marTop w:val="0"/>
          <w:marBottom w:val="0"/>
          <w:divBdr>
            <w:top w:val="none" w:sz="0" w:space="0" w:color="auto"/>
            <w:left w:val="none" w:sz="0" w:space="0" w:color="auto"/>
            <w:bottom w:val="none" w:sz="0" w:space="0" w:color="auto"/>
            <w:right w:val="none" w:sz="0" w:space="0" w:color="auto"/>
          </w:divBdr>
          <w:divsChild>
            <w:div w:id="1213611479">
              <w:marLeft w:val="0"/>
              <w:marRight w:val="0"/>
              <w:marTop w:val="0"/>
              <w:marBottom w:val="0"/>
              <w:divBdr>
                <w:top w:val="none" w:sz="0" w:space="0" w:color="auto"/>
                <w:left w:val="none" w:sz="0" w:space="0" w:color="auto"/>
                <w:bottom w:val="none" w:sz="0" w:space="0" w:color="auto"/>
                <w:right w:val="none" w:sz="0" w:space="0" w:color="auto"/>
              </w:divBdr>
            </w:div>
          </w:divsChild>
        </w:div>
        <w:div w:id="2088072351">
          <w:marLeft w:val="0"/>
          <w:marRight w:val="0"/>
          <w:marTop w:val="0"/>
          <w:marBottom w:val="0"/>
          <w:divBdr>
            <w:top w:val="none" w:sz="0" w:space="0" w:color="auto"/>
            <w:left w:val="none" w:sz="0" w:space="0" w:color="auto"/>
            <w:bottom w:val="none" w:sz="0" w:space="0" w:color="auto"/>
            <w:right w:val="none" w:sz="0" w:space="0" w:color="auto"/>
          </w:divBdr>
          <w:divsChild>
            <w:div w:id="217519706">
              <w:marLeft w:val="0"/>
              <w:marRight w:val="0"/>
              <w:marTop w:val="0"/>
              <w:marBottom w:val="0"/>
              <w:divBdr>
                <w:top w:val="none" w:sz="0" w:space="0" w:color="auto"/>
                <w:left w:val="none" w:sz="0" w:space="0" w:color="auto"/>
                <w:bottom w:val="none" w:sz="0" w:space="0" w:color="auto"/>
                <w:right w:val="none" w:sz="0" w:space="0" w:color="auto"/>
              </w:divBdr>
            </w:div>
          </w:divsChild>
        </w:div>
        <w:div w:id="2113819518">
          <w:marLeft w:val="0"/>
          <w:marRight w:val="0"/>
          <w:marTop w:val="0"/>
          <w:marBottom w:val="0"/>
          <w:divBdr>
            <w:top w:val="none" w:sz="0" w:space="0" w:color="auto"/>
            <w:left w:val="none" w:sz="0" w:space="0" w:color="auto"/>
            <w:bottom w:val="none" w:sz="0" w:space="0" w:color="auto"/>
            <w:right w:val="none" w:sz="0" w:space="0" w:color="auto"/>
          </w:divBdr>
          <w:divsChild>
            <w:div w:id="79390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406396">
      <w:bodyDiv w:val="1"/>
      <w:marLeft w:val="0"/>
      <w:marRight w:val="0"/>
      <w:marTop w:val="0"/>
      <w:marBottom w:val="0"/>
      <w:divBdr>
        <w:top w:val="none" w:sz="0" w:space="0" w:color="auto"/>
        <w:left w:val="none" w:sz="0" w:space="0" w:color="auto"/>
        <w:bottom w:val="none" w:sz="0" w:space="0" w:color="auto"/>
        <w:right w:val="none" w:sz="0" w:space="0" w:color="auto"/>
      </w:divBdr>
    </w:div>
    <w:div w:id="248006950">
      <w:bodyDiv w:val="1"/>
      <w:marLeft w:val="0"/>
      <w:marRight w:val="0"/>
      <w:marTop w:val="0"/>
      <w:marBottom w:val="0"/>
      <w:divBdr>
        <w:top w:val="none" w:sz="0" w:space="0" w:color="auto"/>
        <w:left w:val="none" w:sz="0" w:space="0" w:color="auto"/>
        <w:bottom w:val="none" w:sz="0" w:space="0" w:color="auto"/>
        <w:right w:val="none" w:sz="0" w:space="0" w:color="auto"/>
      </w:divBdr>
    </w:div>
    <w:div w:id="249969866">
      <w:bodyDiv w:val="1"/>
      <w:marLeft w:val="0"/>
      <w:marRight w:val="0"/>
      <w:marTop w:val="0"/>
      <w:marBottom w:val="0"/>
      <w:divBdr>
        <w:top w:val="none" w:sz="0" w:space="0" w:color="auto"/>
        <w:left w:val="none" w:sz="0" w:space="0" w:color="auto"/>
        <w:bottom w:val="none" w:sz="0" w:space="0" w:color="auto"/>
        <w:right w:val="none" w:sz="0" w:space="0" w:color="auto"/>
      </w:divBdr>
      <w:divsChild>
        <w:div w:id="583953443">
          <w:marLeft w:val="1267"/>
          <w:marRight w:val="0"/>
          <w:marTop w:val="120"/>
          <w:marBottom w:val="0"/>
          <w:divBdr>
            <w:top w:val="none" w:sz="0" w:space="0" w:color="auto"/>
            <w:left w:val="none" w:sz="0" w:space="0" w:color="auto"/>
            <w:bottom w:val="none" w:sz="0" w:space="0" w:color="auto"/>
            <w:right w:val="none" w:sz="0" w:space="0" w:color="auto"/>
          </w:divBdr>
        </w:div>
        <w:div w:id="752748326">
          <w:marLeft w:val="1267"/>
          <w:marRight w:val="0"/>
          <w:marTop w:val="120"/>
          <w:marBottom w:val="0"/>
          <w:divBdr>
            <w:top w:val="none" w:sz="0" w:space="0" w:color="auto"/>
            <w:left w:val="none" w:sz="0" w:space="0" w:color="auto"/>
            <w:bottom w:val="none" w:sz="0" w:space="0" w:color="auto"/>
            <w:right w:val="none" w:sz="0" w:space="0" w:color="auto"/>
          </w:divBdr>
        </w:div>
        <w:div w:id="930773005">
          <w:marLeft w:val="1267"/>
          <w:marRight w:val="0"/>
          <w:marTop w:val="120"/>
          <w:marBottom w:val="0"/>
          <w:divBdr>
            <w:top w:val="none" w:sz="0" w:space="0" w:color="auto"/>
            <w:left w:val="none" w:sz="0" w:space="0" w:color="auto"/>
            <w:bottom w:val="none" w:sz="0" w:space="0" w:color="auto"/>
            <w:right w:val="none" w:sz="0" w:space="0" w:color="auto"/>
          </w:divBdr>
        </w:div>
        <w:div w:id="1110516963">
          <w:marLeft w:val="1267"/>
          <w:marRight w:val="0"/>
          <w:marTop w:val="120"/>
          <w:marBottom w:val="0"/>
          <w:divBdr>
            <w:top w:val="none" w:sz="0" w:space="0" w:color="auto"/>
            <w:left w:val="none" w:sz="0" w:space="0" w:color="auto"/>
            <w:bottom w:val="none" w:sz="0" w:space="0" w:color="auto"/>
            <w:right w:val="none" w:sz="0" w:space="0" w:color="auto"/>
          </w:divBdr>
        </w:div>
        <w:div w:id="1303004373">
          <w:marLeft w:val="1267"/>
          <w:marRight w:val="0"/>
          <w:marTop w:val="120"/>
          <w:marBottom w:val="0"/>
          <w:divBdr>
            <w:top w:val="none" w:sz="0" w:space="0" w:color="auto"/>
            <w:left w:val="none" w:sz="0" w:space="0" w:color="auto"/>
            <w:bottom w:val="none" w:sz="0" w:space="0" w:color="auto"/>
            <w:right w:val="none" w:sz="0" w:space="0" w:color="auto"/>
          </w:divBdr>
        </w:div>
        <w:div w:id="1474760328">
          <w:marLeft w:val="1267"/>
          <w:marRight w:val="0"/>
          <w:marTop w:val="120"/>
          <w:marBottom w:val="0"/>
          <w:divBdr>
            <w:top w:val="none" w:sz="0" w:space="0" w:color="auto"/>
            <w:left w:val="none" w:sz="0" w:space="0" w:color="auto"/>
            <w:bottom w:val="none" w:sz="0" w:space="0" w:color="auto"/>
            <w:right w:val="none" w:sz="0" w:space="0" w:color="auto"/>
          </w:divBdr>
        </w:div>
        <w:div w:id="2088767681">
          <w:marLeft w:val="1267"/>
          <w:marRight w:val="0"/>
          <w:marTop w:val="120"/>
          <w:marBottom w:val="0"/>
          <w:divBdr>
            <w:top w:val="none" w:sz="0" w:space="0" w:color="auto"/>
            <w:left w:val="none" w:sz="0" w:space="0" w:color="auto"/>
            <w:bottom w:val="none" w:sz="0" w:space="0" w:color="auto"/>
            <w:right w:val="none" w:sz="0" w:space="0" w:color="auto"/>
          </w:divBdr>
        </w:div>
      </w:divsChild>
    </w:div>
    <w:div w:id="255477884">
      <w:bodyDiv w:val="1"/>
      <w:marLeft w:val="0"/>
      <w:marRight w:val="0"/>
      <w:marTop w:val="0"/>
      <w:marBottom w:val="0"/>
      <w:divBdr>
        <w:top w:val="none" w:sz="0" w:space="0" w:color="auto"/>
        <w:left w:val="none" w:sz="0" w:space="0" w:color="auto"/>
        <w:bottom w:val="none" w:sz="0" w:space="0" w:color="auto"/>
        <w:right w:val="none" w:sz="0" w:space="0" w:color="auto"/>
      </w:divBdr>
      <w:divsChild>
        <w:div w:id="217790187">
          <w:marLeft w:val="0"/>
          <w:marRight w:val="0"/>
          <w:marTop w:val="0"/>
          <w:marBottom w:val="0"/>
          <w:divBdr>
            <w:top w:val="none" w:sz="0" w:space="0" w:color="auto"/>
            <w:left w:val="none" w:sz="0" w:space="0" w:color="auto"/>
            <w:bottom w:val="none" w:sz="0" w:space="0" w:color="auto"/>
            <w:right w:val="none" w:sz="0" w:space="0" w:color="auto"/>
          </w:divBdr>
        </w:div>
        <w:div w:id="1575242661">
          <w:marLeft w:val="0"/>
          <w:marRight w:val="0"/>
          <w:marTop w:val="0"/>
          <w:marBottom w:val="0"/>
          <w:divBdr>
            <w:top w:val="none" w:sz="0" w:space="0" w:color="auto"/>
            <w:left w:val="none" w:sz="0" w:space="0" w:color="auto"/>
            <w:bottom w:val="none" w:sz="0" w:space="0" w:color="auto"/>
            <w:right w:val="none" w:sz="0" w:space="0" w:color="auto"/>
          </w:divBdr>
        </w:div>
      </w:divsChild>
    </w:div>
    <w:div w:id="263807545">
      <w:bodyDiv w:val="1"/>
      <w:marLeft w:val="0"/>
      <w:marRight w:val="0"/>
      <w:marTop w:val="0"/>
      <w:marBottom w:val="0"/>
      <w:divBdr>
        <w:top w:val="none" w:sz="0" w:space="0" w:color="auto"/>
        <w:left w:val="none" w:sz="0" w:space="0" w:color="auto"/>
        <w:bottom w:val="none" w:sz="0" w:space="0" w:color="auto"/>
        <w:right w:val="none" w:sz="0" w:space="0" w:color="auto"/>
      </w:divBdr>
    </w:div>
    <w:div w:id="266281323">
      <w:bodyDiv w:val="1"/>
      <w:marLeft w:val="0"/>
      <w:marRight w:val="0"/>
      <w:marTop w:val="0"/>
      <w:marBottom w:val="0"/>
      <w:divBdr>
        <w:top w:val="none" w:sz="0" w:space="0" w:color="auto"/>
        <w:left w:val="none" w:sz="0" w:space="0" w:color="auto"/>
        <w:bottom w:val="none" w:sz="0" w:space="0" w:color="auto"/>
        <w:right w:val="none" w:sz="0" w:space="0" w:color="auto"/>
      </w:divBdr>
      <w:divsChild>
        <w:div w:id="407650903">
          <w:marLeft w:val="480"/>
          <w:marRight w:val="0"/>
          <w:marTop w:val="0"/>
          <w:marBottom w:val="0"/>
          <w:divBdr>
            <w:top w:val="none" w:sz="0" w:space="0" w:color="auto"/>
            <w:left w:val="none" w:sz="0" w:space="0" w:color="auto"/>
            <w:bottom w:val="none" w:sz="0" w:space="0" w:color="auto"/>
            <w:right w:val="none" w:sz="0" w:space="0" w:color="auto"/>
          </w:divBdr>
          <w:divsChild>
            <w:div w:id="1488282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047582">
      <w:bodyDiv w:val="1"/>
      <w:marLeft w:val="0"/>
      <w:marRight w:val="0"/>
      <w:marTop w:val="0"/>
      <w:marBottom w:val="0"/>
      <w:divBdr>
        <w:top w:val="none" w:sz="0" w:space="0" w:color="auto"/>
        <w:left w:val="none" w:sz="0" w:space="0" w:color="auto"/>
        <w:bottom w:val="none" w:sz="0" w:space="0" w:color="auto"/>
        <w:right w:val="none" w:sz="0" w:space="0" w:color="auto"/>
      </w:divBdr>
    </w:div>
    <w:div w:id="298538309">
      <w:bodyDiv w:val="1"/>
      <w:marLeft w:val="0"/>
      <w:marRight w:val="0"/>
      <w:marTop w:val="0"/>
      <w:marBottom w:val="0"/>
      <w:divBdr>
        <w:top w:val="none" w:sz="0" w:space="0" w:color="auto"/>
        <w:left w:val="none" w:sz="0" w:space="0" w:color="auto"/>
        <w:bottom w:val="none" w:sz="0" w:space="0" w:color="auto"/>
        <w:right w:val="none" w:sz="0" w:space="0" w:color="auto"/>
      </w:divBdr>
    </w:div>
    <w:div w:id="306055788">
      <w:bodyDiv w:val="1"/>
      <w:marLeft w:val="0"/>
      <w:marRight w:val="0"/>
      <w:marTop w:val="0"/>
      <w:marBottom w:val="0"/>
      <w:divBdr>
        <w:top w:val="none" w:sz="0" w:space="0" w:color="auto"/>
        <w:left w:val="none" w:sz="0" w:space="0" w:color="auto"/>
        <w:bottom w:val="none" w:sz="0" w:space="0" w:color="auto"/>
        <w:right w:val="none" w:sz="0" w:space="0" w:color="auto"/>
      </w:divBdr>
    </w:div>
    <w:div w:id="316032089">
      <w:bodyDiv w:val="1"/>
      <w:marLeft w:val="0"/>
      <w:marRight w:val="0"/>
      <w:marTop w:val="0"/>
      <w:marBottom w:val="0"/>
      <w:divBdr>
        <w:top w:val="none" w:sz="0" w:space="0" w:color="auto"/>
        <w:left w:val="none" w:sz="0" w:space="0" w:color="auto"/>
        <w:bottom w:val="none" w:sz="0" w:space="0" w:color="auto"/>
        <w:right w:val="none" w:sz="0" w:space="0" w:color="auto"/>
      </w:divBdr>
    </w:div>
    <w:div w:id="325281986">
      <w:bodyDiv w:val="1"/>
      <w:marLeft w:val="0"/>
      <w:marRight w:val="0"/>
      <w:marTop w:val="0"/>
      <w:marBottom w:val="0"/>
      <w:divBdr>
        <w:top w:val="none" w:sz="0" w:space="0" w:color="auto"/>
        <w:left w:val="none" w:sz="0" w:space="0" w:color="auto"/>
        <w:bottom w:val="none" w:sz="0" w:space="0" w:color="auto"/>
        <w:right w:val="none" w:sz="0" w:space="0" w:color="auto"/>
      </w:divBdr>
    </w:div>
    <w:div w:id="328099518">
      <w:bodyDiv w:val="1"/>
      <w:marLeft w:val="0"/>
      <w:marRight w:val="0"/>
      <w:marTop w:val="0"/>
      <w:marBottom w:val="0"/>
      <w:divBdr>
        <w:top w:val="none" w:sz="0" w:space="0" w:color="auto"/>
        <w:left w:val="none" w:sz="0" w:space="0" w:color="auto"/>
        <w:bottom w:val="none" w:sz="0" w:space="0" w:color="auto"/>
        <w:right w:val="none" w:sz="0" w:space="0" w:color="auto"/>
      </w:divBdr>
    </w:div>
    <w:div w:id="330642214">
      <w:bodyDiv w:val="1"/>
      <w:marLeft w:val="0"/>
      <w:marRight w:val="0"/>
      <w:marTop w:val="0"/>
      <w:marBottom w:val="0"/>
      <w:divBdr>
        <w:top w:val="none" w:sz="0" w:space="0" w:color="auto"/>
        <w:left w:val="none" w:sz="0" w:space="0" w:color="auto"/>
        <w:bottom w:val="none" w:sz="0" w:space="0" w:color="auto"/>
        <w:right w:val="none" w:sz="0" w:space="0" w:color="auto"/>
      </w:divBdr>
    </w:div>
    <w:div w:id="336231969">
      <w:bodyDiv w:val="1"/>
      <w:marLeft w:val="0"/>
      <w:marRight w:val="0"/>
      <w:marTop w:val="0"/>
      <w:marBottom w:val="0"/>
      <w:divBdr>
        <w:top w:val="none" w:sz="0" w:space="0" w:color="auto"/>
        <w:left w:val="none" w:sz="0" w:space="0" w:color="auto"/>
        <w:bottom w:val="none" w:sz="0" w:space="0" w:color="auto"/>
        <w:right w:val="none" w:sz="0" w:space="0" w:color="auto"/>
      </w:divBdr>
    </w:div>
    <w:div w:id="341782203">
      <w:bodyDiv w:val="1"/>
      <w:marLeft w:val="0"/>
      <w:marRight w:val="0"/>
      <w:marTop w:val="0"/>
      <w:marBottom w:val="0"/>
      <w:divBdr>
        <w:top w:val="none" w:sz="0" w:space="0" w:color="auto"/>
        <w:left w:val="none" w:sz="0" w:space="0" w:color="auto"/>
        <w:bottom w:val="none" w:sz="0" w:space="0" w:color="auto"/>
        <w:right w:val="none" w:sz="0" w:space="0" w:color="auto"/>
      </w:divBdr>
    </w:div>
    <w:div w:id="346716585">
      <w:bodyDiv w:val="1"/>
      <w:marLeft w:val="0"/>
      <w:marRight w:val="0"/>
      <w:marTop w:val="0"/>
      <w:marBottom w:val="0"/>
      <w:divBdr>
        <w:top w:val="none" w:sz="0" w:space="0" w:color="auto"/>
        <w:left w:val="none" w:sz="0" w:space="0" w:color="auto"/>
        <w:bottom w:val="none" w:sz="0" w:space="0" w:color="auto"/>
        <w:right w:val="none" w:sz="0" w:space="0" w:color="auto"/>
      </w:divBdr>
    </w:div>
    <w:div w:id="358355896">
      <w:bodyDiv w:val="1"/>
      <w:marLeft w:val="0"/>
      <w:marRight w:val="0"/>
      <w:marTop w:val="0"/>
      <w:marBottom w:val="0"/>
      <w:divBdr>
        <w:top w:val="none" w:sz="0" w:space="0" w:color="auto"/>
        <w:left w:val="none" w:sz="0" w:space="0" w:color="auto"/>
        <w:bottom w:val="none" w:sz="0" w:space="0" w:color="auto"/>
        <w:right w:val="none" w:sz="0" w:space="0" w:color="auto"/>
      </w:divBdr>
    </w:div>
    <w:div w:id="367874954">
      <w:bodyDiv w:val="1"/>
      <w:marLeft w:val="0"/>
      <w:marRight w:val="0"/>
      <w:marTop w:val="0"/>
      <w:marBottom w:val="0"/>
      <w:divBdr>
        <w:top w:val="none" w:sz="0" w:space="0" w:color="auto"/>
        <w:left w:val="none" w:sz="0" w:space="0" w:color="auto"/>
        <w:bottom w:val="none" w:sz="0" w:space="0" w:color="auto"/>
        <w:right w:val="none" w:sz="0" w:space="0" w:color="auto"/>
      </w:divBdr>
    </w:div>
    <w:div w:id="381366030">
      <w:bodyDiv w:val="1"/>
      <w:marLeft w:val="0"/>
      <w:marRight w:val="0"/>
      <w:marTop w:val="0"/>
      <w:marBottom w:val="0"/>
      <w:divBdr>
        <w:top w:val="none" w:sz="0" w:space="0" w:color="auto"/>
        <w:left w:val="none" w:sz="0" w:space="0" w:color="auto"/>
        <w:bottom w:val="none" w:sz="0" w:space="0" w:color="auto"/>
        <w:right w:val="none" w:sz="0" w:space="0" w:color="auto"/>
      </w:divBdr>
    </w:div>
    <w:div w:id="384181257">
      <w:bodyDiv w:val="1"/>
      <w:marLeft w:val="0"/>
      <w:marRight w:val="0"/>
      <w:marTop w:val="0"/>
      <w:marBottom w:val="0"/>
      <w:divBdr>
        <w:top w:val="none" w:sz="0" w:space="0" w:color="auto"/>
        <w:left w:val="none" w:sz="0" w:space="0" w:color="auto"/>
        <w:bottom w:val="none" w:sz="0" w:space="0" w:color="auto"/>
        <w:right w:val="none" w:sz="0" w:space="0" w:color="auto"/>
      </w:divBdr>
    </w:div>
    <w:div w:id="401559179">
      <w:bodyDiv w:val="1"/>
      <w:marLeft w:val="0"/>
      <w:marRight w:val="0"/>
      <w:marTop w:val="0"/>
      <w:marBottom w:val="0"/>
      <w:divBdr>
        <w:top w:val="none" w:sz="0" w:space="0" w:color="auto"/>
        <w:left w:val="none" w:sz="0" w:space="0" w:color="auto"/>
        <w:bottom w:val="none" w:sz="0" w:space="0" w:color="auto"/>
        <w:right w:val="none" w:sz="0" w:space="0" w:color="auto"/>
      </w:divBdr>
    </w:div>
    <w:div w:id="403453937">
      <w:bodyDiv w:val="1"/>
      <w:marLeft w:val="0"/>
      <w:marRight w:val="0"/>
      <w:marTop w:val="0"/>
      <w:marBottom w:val="0"/>
      <w:divBdr>
        <w:top w:val="none" w:sz="0" w:space="0" w:color="auto"/>
        <w:left w:val="none" w:sz="0" w:space="0" w:color="auto"/>
        <w:bottom w:val="none" w:sz="0" w:space="0" w:color="auto"/>
        <w:right w:val="none" w:sz="0" w:space="0" w:color="auto"/>
      </w:divBdr>
    </w:div>
    <w:div w:id="407844846">
      <w:bodyDiv w:val="1"/>
      <w:marLeft w:val="0"/>
      <w:marRight w:val="0"/>
      <w:marTop w:val="0"/>
      <w:marBottom w:val="0"/>
      <w:divBdr>
        <w:top w:val="none" w:sz="0" w:space="0" w:color="auto"/>
        <w:left w:val="none" w:sz="0" w:space="0" w:color="auto"/>
        <w:bottom w:val="none" w:sz="0" w:space="0" w:color="auto"/>
        <w:right w:val="none" w:sz="0" w:space="0" w:color="auto"/>
      </w:divBdr>
    </w:div>
    <w:div w:id="408769880">
      <w:bodyDiv w:val="1"/>
      <w:marLeft w:val="0"/>
      <w:marRight w:val="0"/>
      <w:marTop w:val="0"/>
      <w:marBottom w:val="0"/>
      <w:divBdr>
        <w:top w:val="none" w:sz="0" w:space="0" w:color="auto"/>
        <w:left w:val="none" w:sz="0" w:space="0" w:color="auto"/>
        <w:bottom w:val="none" w:sz="0" w:space="0" w:color="auto"/>
        <w:right w:val="none" w:sz="0" w:space="0" w:color="auto"/>
      </w:divBdr>
    </w:div>
    <w:div w:id="410782037">
      <w:bodyDiv w:val="1"/>
      <w:marLeft w:val="0"/>
      <w:marRight w:val="0"/>
      <w:marTop w:val="0"/>
      <w:marBottom w:val="0"/>
      <w:divBdr>
        <w:top w:val="none" w:sz="0" w:space="0" w:color="auto"/>
        <w:left w:val="none" w:sz="0" w:space="0" w:color="auto"/>
        <w:bottom w:val="none" w:sz="0" w:space="0" w:color="auto"/>
        <w:right w:val="none" w:sz="0" w:space="0" w:color="auto"/>
      </w:divBdr>
    </w:div>
    <w:div w:id="413280404">
      <w:bodyDiv w:val="1"/>
      <w:marLeft w:val="0"/>
      <w:marRight w:val="0"/>
      <w:marTop w:val="0"/>
      <w:marBottom w:val="0"/>
      <w:divBdr>
        <w:top w:val="none" w:sz="0" w:space="0" w:color="auto"/>
        <w:left w:val="none" w:sz="0" w:space="0" w:color="auto"/>
        <w:bottom w:val="none" w:sz="0" w:space="0" w:color="auto"/>
        <w:right w:val="none" w:sz="0" w:space="0" w:color="auto"/>
      </w:divBdr>
    </w:div>
    <w:div w:id="421224100">
      <w:bodyDiv w:val="1"/>
      <w:marLeft w:val="0"/>
      <w:marRight w:val="0"/>
      <w:marTop w:val="0"/>
      <w:marBottom w:val="0"/>
      <w:divBdr>
        <w:top w:val="none" w:sz="0" w:space="0" w:color="auto"/>
        <w:left w:val="none" w:sz="0" w:space="0" w:color="auto"/>
        <w:bottom w:val="none" w:sz="0" w:space="0" w:color="auto"/>
        <w:right w:val="none" w:sz="0" w:space="0" w:color="auto"/>
      </w:divBdr>
    </w:div>
    <w:div w:id="426459618">
      <w:bodyDiv w:val="1"/>
      <w:marLeft w:val="0"/>
      <w:marRight w:val="0"/>
      <w:marTop w:val="0"/>
      <w:marBottom w:val="0"/>
      <w:divBdr>
        <w:top w:val="none" w:sz="0" w:space="0" w:color="auto"/>
        <w:left w:val="none" w:sz="0" w:space="0" w:color="auto"/>
        <w:bottom w:val="none" w:sz="0" w:space="0" w:color="auto"/>
        <w:right w:val="none" w:sz="0" w:space="0" w:color="auto"/>
      </w:divBdr>
    </w:div>
    <w:div w:id="427316111">
      <w:bodyDiv w:val="1"/>
      <w:marLeft w:val="0"/>
      <w:marRight w:val="0"/>
      <w:marTop w:val="0"/>
      <w:marBottom w:val="0"/>
      <w:divBdr>
        <w:top w:val="none" w:sz="0" w:space="0" w:color="auto"/>
        <w:left w:val="none" w:sz="0" w:space="0" w:color="auto"/>
        <w:bottom w:val="none" w:sz="0" w:space="0" w:color="auto"/>
        <w:right w:val="none" w:sz="0" w:space="0" w:color="auto"/>
      </w:divBdr>
    </w:div>
    <w:div w:id="432895105">
      <w:bodyDiv w:val="1"/>
      <w:marLeft w:val="0"/>
      <w:marRight w:val="0"/>
      <w:marTop w:val="0"/>
      <w:marBottom w:val="0"/>
      <w:divBdr>
        <w:top w:val="none" w:sz="0" w:space="0" w:color="auto"/>
        <w:left w:val="none" w:sz="0" w:space="0" w:color="auto"/>
        <w:bottom w:val="none" w:sz="0" w:space="0" w:color="auto"/>
        <w:right w:val="none" w:sz="0" w:space="0" w:color="auto"/>
      </w:divBdr>
    </w:div>
    <w:div w:id="441338086">
      <w:bodyDiv w:val="1"/>
      <w:marLeft w:val="0"/>
      <w:marRight w:val="0"/>
      <w:marTop w:val="0"/>
      <w:marBottom w:val="0"/>
      <w:divBdr>
        <w:top w:val="none" w:sz="0" w:space="0" w:color="auto"/>
        <w:left w:val="none" w:sz="0" w:space="0" w:color="auto"/>
        <w:bottom w:val="none" w:sz="0" w:space="0" w:color="auto"/>
        <w:right w:val="none" w:sz="0" w:space="0" w:color="auto"/>
      </w:divBdr>
    </w:div>
    <w:div w:id="442656371">
      <w:bodyDiv w:val="1"/>
      <w:marLeft w:val="0"/>
      <w:marRight w:val="0"/>
      <w:marTop w:val="0"/>
      <w:marBottom w:val="0"/>
      <w:divBdr>
        <w:top w:val="none" w:sz="0" w:space="0" w:color="auto"/>
        <w:left w:val="none" w:sz="0" w:space="0" w:color="auto"/>
        <w:bottom w:val="none" w:sz="0" w:space="0" w:color="auto"/>
        <w:right w:val="none" w:sz="0" w:space="0" w:color="auto"/>
      </w:divBdr>
    </w:div>
    <w:div w:id="475220377">
      <w:bodyDiv w:val="1"/>
      <w:marLeft w:val="0"/>
      <w:marRight w:val="0"/>
      <w:marTop w:val="0"/>
      <w:marBottom w:val="0"/>
      <w:divBdr>
        <w:top w:val="none" w:sz="0" w:space="0" w:color="auto"/>
        <w:left w:val="none" w:sz="0" w:space="0" w:color="auto"/>
        <w:bottom w:val="none" w:sz="0" w:space="0" w:color="auto"/>
        <w:right w:val="none" w:sz="0" w:space="0" w:color="auto"/>
      </w:divBdr>
    </w:div>
    <w:div w:id="479461812">
      <w:bodyDiv w:val="1"/>
      <w:marLeft w:val="0"/>
      <w:marRight w:val="0"/>
      <w:marTop w:val="0"/>
      <w:marBottom w:val="0"/>
      <w:divBdr>
        <w:top w:val="none" w:sz="0" w:space="0" w:color="auto"/>
        <w:left w:val="none" w:sz="0" w:space="0" w:color="auto"/>
        <w:bottom w:val="none" w:sz="0" w:space="0" w:color="auto"/>
        <w:right w:val="none" w:sz="0" w:space="0" w:color="auto"/>
      </w:divBdr>
    </w:div>
    <w:div w:id="480772272">
      <w:bodyDiv w:val="1"/>
      <w:marLeft w:val="0"/>
      <w:marRight w:val="0"/>
      <w:marTop w:val="0"/>
      <w:marBottom w:val="0"/>
      <w:divBdr>
        <w:top w:val="none" w:sz="0" w:space="0" w:color="auto"/>
        <w:left w:val="none" w:sz="0" w:space="0" w:color="auto"/>
        <w:bottom w:val="none" w:sz="0" w:space="0" w:color="auto"/>
        <w:right w:val="none" w:sz="0" w:space="0" w:color="auto"/>
      </w:divBdr>
    </w:div>
    <w:div w:id="494613854">
      <w:bodyDiv w:val="1"/>
      <w:marLeft w:val="0"/>
      <w:marRight w:val="0"/>
      <w:marTop w:val="0"/>
      <w:marBottom w:val="0"/>
      <w:divBdr>
        <w:top w:val="none" w:sz="0" w:space="0" w:color="auto"/>
        <w:left w:val="none" w:sz="0" w:space="0" w:color="auto"/>
        <w:bottom w:val="none" w:sz="0" w:space="0" w:color="auto"/>
        <w:right w:val="none" w:sz="0" w:space="0" w:color="auto"/>
      </w:divBdr>
    </w:div>
    <w:div w:id="497770413">
      <w:bodyDiv w:val="1"/>
      <w:marLeft w:val="0"/>
      <w:marRight w:val="0"/>
      <w:marTop w:val="0"/>
      <w:marBottom w:val="0"/>
      <w:divBdr>
        <w:top w:val="none" w:sz="0" w:space="0" w:color="auto"/>
        <w:left w:val="none" w:sz="0" w:space="0" w:color="auto"/>
        <w:bottom w:val="none" w:sz="0" w:space="0" w:color="auto"/>
        <w:right w:val="none" w:sz="0" w:space="0" w:color="auto"/>
      </w:divBdr>
    </w:div>
    <w:div w:id="505484762">
      <w:bodyDiv w:val="1"/>
      <w:marLeft w:val="0"/>
      <w:marRight w:val="0"/>
      <w:marTop w:val="0"/>
      <w:marBottom w:val="0"/>
      <w:divBdr>
        <w:top w:val="none" w:sz="0" w:space="0" w:color="auto"/>
        <w:left w:val="none" w:sz="0" w:space="0" w:color="auto"/>
        <w:bottom w:val="none" w:sz="0" w:space="0" w:color="auto"/>
        <w:right w:val="none" w:sz="0" w:space="0" w:color="auto"/>
      </w:divBdr>
    </w:div>
    <w:div w:id="537664110">
      <w:bodyDiv w:val="1"/>
      <w:marLeft w:val="0"/>
      <w:marRight w:val="0"/>
      <w:marTop w:val="0"/>
      <w:marBottom w:val="0"/>
      <w:divBdr>
        <w:top w:val="none" w:sz="0" w:space="0" w:color="auto"/>
        <w:left w:val="none" w:sz="0" w:space="0" w:color="auto"/>
        <w:bottom w:val="none" w:sz="0" w:space="0" w:color="auto"/>
        <w:right w:val="none" w:sz="0" w:space="0" w:color="auto"/>
      </w:divBdr>
    </w:div>
    <w:div w:id="541211680">
      <w:bodyDiv w:val="1"/>
      <w:marLeft w:val="0"/>
      <w:marRight w:val="0"/>
      <w:marTop w:val="0"/>
      <w:marBottom w:val="0"/>
      <w:divBdr>
        <w:top w:val="none" w:sz="0" w:space="0" w:color="auto"/>
        <w:left w:val="none" w:sz="0" w:space="0" w:color="auto"/>
        <w:bottom w:val="none" w:sz="0" w:space="0" w:color="auto"/>
        <w:right w:val="none" w:sz="0" w:space="0" w:color="auto"/>
      </w:divBdr>
    </w:div>
    <w:div w:id="549267094">
      <w:bodyDiv w:val="1"/>
      <w:marLeft w:val="0"/>
      <w:marRight w:val="0"/>
      <w:marTop w:val="0"/>
      <w:marBottom w:val="0"/>
      <w:divBdr>
        <w:top w:val="none" w:sz="0" w:space="0" w:color="auto"/>
        <w:left w:val="none" w:sz="0" w:space="0" w:color="auto"/>
        <w:bottom w:val="none" w:sz="0" w:space="0" w:color="auto"/>
        <w:right w:val="none" w:sz="0" w:space="0" w:color="auto"/>
      </w:divBdr>
    </w:div>
    <w:div w:id="550189282">
      <w:bodyDiv w:val="1"/>
      <w:marLeft w:val="0"/>
      <w:marRight w:val="0"/>
      <w:marTop w:val="0"/>
      <w:marBottom w:val="0"/>
      <w:divBdr>
        <w:top w:val="none" w:sz="0" w:space="0" w:color="auto"/>
        <w:left w:val="none" w:sz="0" w:space="0" w:color="auto"/>
        <w:bottom w:val="none" w:sz="0" w:space="0" w:color="auto"/>
        <w:right w:val="none" w:sz="0" w:space="0" w:color="auto"/>
      </w:divBdr>
    </w:div>
    <w:div w:id="557983447">
      <w:bodyDiv w:val="1"/>
      <w:marLeft w:val="0"/>
      <w:marRight w:val="0"/>
      <w:marTop w:val="0"/>
      <w:marBottom w:val="0"/>
      <w:divBdr>
        <w:top w:val="none" w:sz="0" w:space="0" w:color="auto"/>
        <w:left w:val="none" w:sz="0" w:space="0" w:color="auto"/>
        <w:bottom w:val="none" w:sz="0" w:space="0" w:color="auto"/>
        <w:right w:val="none" w:sz="0" w:space="0" w:color="auto"/>
      </w:divBdr>
    </w:div>
    <w:div w:id="563763317">
      <w:bodyDiv w:val="1"/>
      <w:marLeft w:val="0"/>
      <w:marRight w:val="0"/>
      <w:marTop w:val="0"/>
      <w:marBottom w:val="0"/>
      <w:divBdr>
        <w:top w:val="none" w:sz="0" w:space="0" w:color="auto"/>
        <w:left w:val="none" w:sz="0" w:space="0" w:color="auto"/>
        <w:bottom w:val="none" w:sz="0" w:space="0" w:color="auto"/>
        <w:right w:val="none" w:sz="0" w:space="0" w:color="auto"/>
      </w:divBdr>
    </w:div>
    <w:div w:id="574828061">
      <w:bodyDiv w:val="1"/>
      <w:marLeft w:val="0"/>
      <w:marRight w:val="0"/>
      <w:marTop w:val="0"/>
      <w:marBottom w:val="0"/>
      <w:divBdr>
        <w:top w:val="none" w:sz="0" w:space="0" w:color="auto"/>
        <w:left w:val="none" w:sz="0" w:space="0" w:color="auto"/>
        <w:bottom w:val="none" w:sz="0" w:space="0" w:color="auto"/>
        <w:right w:val="none" w:sz="0" w:space="0" w:color="auto"/>
      </w:divBdr>
    </w:div>
    <w:div w:id="576091086">
      <w:bodyDiv w:val="1"/>
      <w:marLeft w:val="0"/>
      <w:marRight w:val="0"/>
      <w:marTop w:val="0"/>
      <w:marBottom w:val="0"/>
      <w:divBdr>
        <w:top w:val="none" w:sz="0" w:space="0" w:color="auto"/>
        <w:left w:val="none" w:sz="0" w:space="0" w:color="auto"/>
        <w:bottom w:val="none" w:sz="0" w:space="0" w:color="auto"/>
        <w:right w:val="none" w:sz="0" w:space="0" w:color="auto"/>
      </w:divBdr>
    </w:div>
    <w:div w:id="587034876">
      <w:bodyDiv w:val="1"/>
      <w:marLeft w:val="0"/>
      <w:marRight w:val="0"/>
      <w:marTop w:val="0"/>
      <w:marBottom w:val="0"/>
      <w:divBdr>
        <w:top w:val="none" w:sz="0" w:space="0" w:color="auto"/>
        <w:left w:val="none" w:sz="0" w:space="0" w:color="auto"/>
        <w:bottom w:val="none" w:sz="0" w:space="0" w:color="auto"/>
        <w:right w:val="none" w:sz="0" w:space="0" w:color="auto"/>
      </w:divBdr>
    </w:div>
    <w:div w:id="590625584">
      <w:bodyDiv w:val="1"/>
      <w:marLeft w:val="0"/>
      <w:marRight w:val="0"/>
      <w:marTop w:val="0"/>
      <w:marBottom w:val="0"/>
      <w:divBdr>
        <w:top w:val="none" w:sz="0" w:space="0" w:color="auto"/>
        <w:left w:val="none" w:sz="0" w:space="0" w:color="auto"/>
        <w:bottom w:val="none" w:sz="0" w:space="0" w:color="auto"/>
        <w:right w:val="none" w:sz="0" w:space="0" w:color="auto"/>
      </w:divBdr>
    </w:div>
    <w:div w:id="590939612">
      <w:bodyDiv w:val="1"/>
      <w:marLeft w:val="0"/>
      <w:marRight w:val="0"/>
      <w:marTop w:val="0"/>
      <w:marBottom w:val="0"/>
      <w:divBdr>
        <w:top w:val="none" w:sz="0" w:space="0" w:color="auto"/>
        <w:left w:val="none" w:sz="0" w:space="0" w:color="auto"/>
        <w:bottom w:val="none" w:sz="0" w:space="0" w:color="auto"/>
        <w:right w:val="none" w:sz="0" w:space="0" w:color="auto"/>
      </w:divBdr>
    </w:div>
    <w:div w:id="593637387">
      <w:bodyDiv w:val="1"/>
      <w:marLeft w:val="0"/>
      <w:marRight w:val="0"/>
      <w:marTop w:val="0"/>
      <w:marBottom w:val="0"/>
      <w:divBdr>
        <w:top w:val="none" w:sz="0" w:space="0" w:color="auto"/>
        <w:left w:val="none" w:sz="0" w:space="0" w:color="auto"/>
        <w:bottom w:val="none" w:sz="0" w:space="0" w:color="auto"/>
        <w:right w:val="none" w:sz="0" w:space="0" w:color="auto"/>
      </w:divBdr>
    </w:div>
    <w:div w:id="599728372">
      <w:bodyDiv w:val="1"/>
      <w:marLeft w:val="0"/>
      <w:marRight w:val="0"/>
      <w:marTop w:val="0"/>
      <w:marBottom w:val="0"/>
      <w:divBdr>
        <w:top w:val="none" w:sz="0" w:space="0" w:color="auto"/>
        <w:left w:val="none" w:sz="0" w:space="0" w:color="auto"/>
        <w:bottom w:val="none" w:sz="0" w:space="0" w:color="auto"/>
        <w:right w:val="none" w:sz="0" w:space="0" w:color="auto"/>
      </w:divBdr>
    </w:div>
    <w:div w:id="607322433">
      <w:bodyDiv w:val="1"/>
      <w:marLeft w:val="0"/>
      <w:marRight w:val="0"/>
      <w:marTop w:val="0"/>
      <w:marBottom w:val="0"/>
      <w:divBdr>
        <w:top w:val="none" w:sz="0" w:space="0" w:color="auto"/>
        <w:left w:val="none" w:sz="0" w:space="0" w:color="auto"/>
        <w:bottom w:val="none" w:sz="0" w:space="0" w:color="auto"/>
        <w:right w:val="none" w:sz="0" w:space="0" w:color="auto"/>
      </w:divBdr>
    </w:div>
    <w:div w:id="610357008">
      <w:bodyDiv w:val="1"/>
      <w:marLeft w:val="0"/>
      <w:marRight w:val="0"/>
      <w:marTop w:val="0"/>
      <w:marBottom w:val="0"/>
      <w:divBdr>
        <w:top w:val="none" w:sz="0" w:space="0" w:color="auto"/>
        <w:left w:val="none" w:sz="0" w:space="0" w:color="auto"/>
        <w:bottom w:val="none" w:sz="0" w:space="0" w:color="auto"/>
        <w:right w:val="none" w:sz="0" w:space="0" w:color="auto"/>
      </w:divBdr>
    </w:div>
    <w:div w:id="615866537">
      <w:bodyDiv w:val="1"/>
      <w:marLeft w:val="0"/>
      <w:marRight w:val="0"/>
      <w:marTop w:val="0"/>
      <w:marBottom w:val="0"/>
      <w:divBdr>
        <w:top w:val="none" w:sz="0" w:space="0" w:color="auto"/>
        <w:left w:val="none" w:sz="0" w:space="0" w:color="auto"/>
        <w:bottom w:val="none" w:sz="0" w:space="0" w:color="auto"/>
        <w:right w:val="none" w:sz="0" w:space="0" w:color="auto"/>
      </w:divBdr>
    </w:div>
    <w:div w:id="618024757">
      <w:bodyDiv w:val="1"/>
      <w:marLeft w:val="0"/>
      <w:marRight w:val="0"/>
      <w:marTop w:val="0"/>
      <w:marBottom w:val="0"/>
      <w:divBdr>
        <w:top w:val="none" w:sz="0" w:space="0" w:color="auto"/>
        <w:left w:val="none" w:sz="0" w:space="0" w:color="auto"/>
        <w:bottom w:val="none" w:sz="0" w:space="0" w:color="auto"/>
        <w:right w:val="none" w:sz="0" w:space="0" w:color="auto"/>
      </w:divBdr>
    </w:div>
    <w:div w:id="618683837">
      <w:bodyDiv w:val="1"/>
      <w:marLeft w:val="0"/>
      <w:marRight w:val="0"/>
      <w:marTop w:val="0"/>
      <w:marBottom w:val="0"/>
      <w:divBdr>
        <w:top w:val="none" w:sz="0" w:space="0" w:color="auto"/>
        <w:left w:val="none" w:sz="0" w:space="0" w:color="auto"/>
        <w:bottom w:val="none" w:sz="0" w:space="0" w:color="auto"/>
        <w:right w:val="none" w:sz="0" w:space="0" w:color="auto"/>
      </w:divBdr>
    </w:div>
    <w:div w:id="623535743">
      <w:bodyDiv w:val="1"/>
      <w:marLeft w:val="0"/>
      <w:marRight w:val="0"/>
      <w:marTop w:val="0"/>
      <w:marBottom w:val="0"/>
      <w:divBdr>
        <w:top w:val="none" w:sz="0" w:space="0" w:color="auto"/>
        <w:left w:val="none" w:sz="0" w:space="0" w:color="auto"/>
        <w:bottom w:val="none" w:sz="0" w:space="0" w:color="auto"/>
        <w:right w:val="none" w:sz="0" w:space="0" w:color="auto"/>
      </w:divBdr>
    </w:div>
    <w:div w:id="623849846">
      <w:bodyDiv w:val="1"/>
      <w:marLeft w:val="0"/>
      <w:marRight w:val="0"/>
      <w:marTop w:val="0"/>
      <w:marBottom w:val="0"/>
      <w:divBdr>
        <w:top w:val="none" w:sz="0" w:space="0" w:color="auto"/>
        <w:left w:val="none" w:sz="0" w:space="0" w:color="auto"/>
        <w:bottom w:val="none" w:sz="0" w:space="0" w:color="auto"/>
        <w:right w:val="none" w:sz="0" w:space="0" w:color="auto"/>
      </w:divBdr>
    </w:div>
    <w:div w:id="635256634">
      <w:bodyDiv w:val="1"/>
      <w:marLeft w:val="0"/>
      <w:marRight w:val="0"/>
      <w:marTop w:val="0"/>
      <w:marBottom w:val="0"/>
      <w:divBdr>
        <w:top w:val="none" w:sz="0" w:space="0" w:color="auto"/>
        <w:left w:val="none" w:sz="0" w:space="0" w:color="auto"/>
        <w:bottom w:val="none" w:sz="0" w:space="0" w:color="auto"/>
        <w:right w:val="none" w:sz="0" w:space="0" w:color="auto"/>
      </w:divBdr>
    </w:div>
    <w:div w:id="658273511">
      <w:bodyDiv w:val="1"/>
      <w:marLeft w:val="0"/>
      <w:marRight w:val="0"/>
      <w:marTop w:val="0"/>
      <w:marBottom w:val="0"/>
      <w:divBdr>
        <w:top w:val="none" w:sz="0" w:space="0" w:color="auto"/>
        <w:left w:val="none" w:sz="0" w:space="0" w:color="auto"/>
        <w:bottom w:val="none" w:sz="0" w:space="0" w:color="auto"/>
        <w:right w:val="none" w:sz="0" w:space="0" w:color="auto"/>
      </w:divBdr>
    </w:div>
    <w:div w:id="665590925">
      <w:bodyDiv w:val="1"/>
      <w:marLeft w:val="0"/>
      <w:marRight w:val="0"/>
      <w:marTop w:val="0"/>
      <w:marBottom w:val="0"/>
      <w:divBdr>
        <w:top w:val="none" w:sz="0" w:space="0" w:color="auto"/>
        <w:left w:val="none" w:sz="0" w:space="0" w:color="auto"/>
        <w:bottom w:val="none" w:sz="0" w:space="0" w:color="auto"/>
        <w:right w:val="none" w:sz="0" w:space="0" w:color="auto"/>
      </w:divBdr>
    </w:div>
    <w:div w:id="665861457">
      <w:bodyDiv w:val="1"/>
      <w:marLeft w:val="0"/>
      <w:marRight w:val="0"/>
      <w:marTop w:val="0"/>
      <w:marBottom w:val="0"/>
      <w:divBdr>
        <w:top w:val="none" w:sz="0" w:space="0" w:color="auto"/>
        <w:left w:val="none" w:sz="0" w:space="0" w:color="auto"/>
        <w:bottom w:val="none" w:sz="0" w:space="0" w:color="auto"/>
        <w:right w:val="none" w:sz="0" w:space="0" w:color="auto"/>
      </w:divBdr>
    </w:div>
    <w:div w:id="666396620">
      <w:bodyDiv w:val="1"/>
      <w:marLeft w:val="0"/>
      <w:marRight w:val="0"/>
      <w:marTop w:val="0"/>
      <w:marBottom w:val="0"/>
      <w:divBdr>
        <w:top w:val="none" w:sz="0" w:space="0" w:color="auto"/>
        <w:left w:val="none" w:sz="0" w:space="0" w:color="auto"/>
        <w:bottom w:val="none" w:sz="0" w:space="0" w:color="auto"/>
        <w:right w:val="none" w:sz="0" w:space="0" w:color="auto"/>
      </w:divBdr>
    </w:div>
    <w:div w:id="673342456">
      <w:bodyDiv w:val="1"/>
      <w:marLeft w:val="0"/>
      <w:marRight w:val="0"/>
      <w:marTop w:val="0"/>
      <w:marBottom w:val="0"/>
      <w:divBdr>
        <w:top w:val="none" w:sz="0" w:space="0" w:color="auto"/>
        <w:left w:val="none" w:sz="0" w:space="0" w:color="auto"/>
        <w:bottom w:val="none" w:sz="0" w:space="0" w:color="auto"/>
        <w:right w:val="none" w:sz="0" w:space="0" w:color="auto"/>
      </w:divBdr>
    </w:div>
    <w:div w:id="681056404">
      <w:bodyDiv w:val="1"/>
      <w:marLeft w:val="0"/>
      <w:marRight w:val="0"/>
      <w:marTop w:val="0"/>
      <w:marBottom w:val="0"/>
      <w:divBdr>
        <w:top w:val="none" w:sz="0" w:space="0" w:color="auto"/>
        <w:left w:val="none" w:sz="0" w:space="0" w:color="auto"/>
        <w:bottom w:val="none" w:sz="0" w:space="0" w:color="auto"/>
        <w:right w:val="none" w:sz="0" w:space="0" w:color="auto"/>
      </w:divBdr>
    </w:div>
    <w:div w:id="682441077">
      <w:bodyDiv w:val="1"/>
      <w:marLeft w:val="0"/>
      <w:marRight w:val="0"/>
      <w:marTop w:val="0"/>
      <w:marBottom w:val="0"/>
      <w:divBdr>
        <w:top w:val="none" w:sz="0" w:space="0" w:color="auto"/>
        <w:left w:val="none" w:sz="0" w:space="0" w:color="auto"/>
        <w:bottom w:val="none" w:sz="0" w:space="0" w:color="auto"/>
        <w:right w:val="none" w:sz="0" w:space="0" w:color="auto"/>
      </w:divBdr>
    </w:div>
    <w:div w:id="688067357">
      <w:bodyDiv w:val="1"/>
      <w:marLeft w:val="0"/>
      <w:marRight w:val="0"/>
      <w:marTop w:val="0"/>
      <w:marBottom w:val="0"/>
      <w:divBdr>
        <w:top w:val="none" w:sz="0" w:space="0" w:color="auto"/>
        <w:left w:val="none" w:sz="0" w:space="0" w:color="auto"/>
        <w:bottom w:val="none" w:sz="0" w:space="0" w:color="auto"/>
        <w:right w:val="none" w:sz="0" w:space="0" w:color="auto"/>
      </w:divBdr>
    </w:div>
    <w:div w:id="693650211">
      <w:bodyDiv w:val="1"/>
      <w:marLeft w:val="0"/>
      <w:marRight w:val="0"/>
      <w:marTop w:val="0"/>
      <w:marBottom w:val="0"/>
      <w:divBdr>
        <w:top w:val="none" w:sz="0" w:space="0" w:color="auto"/>
        <w:left w:val="none" w:sz="0" w:space="0" w:color="auto"/>
        <w:bottom w:val="none" w:sz="0" w:space="0" w:color="auto"/>
        <w:right w:val="none" w:sz="0" w:space="0" w:color="auto"/>
      </w:divBdr>
    </w:div>
    <w:div w:id="701826581">
      <w:bodyDiv w:val="1"/>
      <w:marLeft w:val="0"/>
      <w:marRight w:val="0"/>
      <w:marTop w:val="0"/>
      <w:marBottom w:val="0"/>
      <w:divBdr>
        <w:top w:val="none" w:sz="0" w:space="0" w:color="auto"/>
        <w:left w:val="none" w:sz="0" w:space="0" w:color="auto"/>
        <w:bottom w:val="none" w:sz="0" w:space="0" w:color="auto"/>
        <w:right w:val="none" w:sz="0" w:space="0" w:color="auto"/>
      </w:divBdr>
    </w:div>
    <w:div w:id="702556172">
      <w:bodyDiv w:val="1"/>
      <w:marLeft w:val="0"/>
      <w:marRight w:val="0"/>
      <w:marTop w:val="0"/>
      <w:marBottom w:val="0"/>
      <w:divBdr>
        <w:top w:val="none" w:sz="0" w:space="0" w:color="auto"/>
        <w:left w:val="none" w:sz="0" w:space="0" w:color="auto"/>
        <w:bottom w:val="none" w:sz="0" w:space="0" w:color="auto"/>
        <w:right w:val="none" w:sz="0" w:space="0" w:color="auto"/>
      </w:divBdr>
    </w:div>
    <w:div w:id="702946164">
      <w:bodyDiv w:val="1"/>
      <w:marLeft w:val="0"/>
      <w:marRight w:val="0"/>
      <w:marTop w:val="0"/>
      <w:marBottom w:val="0"/>
      <w:divBdr>
        <w:top w:val="none" w:sz="0" w:space="0" w:color="auto"/>
        <w:left w:val="none" w:sz="0" w:space="0" w:color="auto"/>
        <w:bottom w:val="none" w:sz="0" w:space="0" w:color="auto"/>
        <w:right w:val="none" w:sz="0" w:space="0" w:color="auto"/>
      </w:divBdr>
    </w:div>
    <w:div w:id="704601237">
      <w:bodyDiv w:val="1"/>
      <w:marLeft w:val="0"/>
      <w:marRight w:val="0"/>
      <w:marTop w:val="0"/>
      <w:marBottom w:val="0"/>
      <w:divBdr>
        <w:top w:val="none" w:sz="0" w:space="0" w:color="auto"/>
        <w:left w:val="none" w:sz="0" w:space="0" w:color="auto"/>
        <w:bottom w:val="none" w:sz="0" w:space="0" w:color="auto"/>
        <w:right w:val="none" w:sz="0" w:space="0" w:color="auto"/>
      </w:divBdr>
    </w:div>
    <w:div w:id="715155931">
      <w:bodyDiv w:val="1"/>
      <w:marLeft w:val="0"/>
      <w:marRight w:val="0"/>
      <w:marTop w:val="0"/>
      <w:marBottom w:val="0"/>
      <w:divBdr>
        <w:top w:val="none" w:sz="0" w:space="0" w:color="auto"/>
        <w:left w:val="none" w:sz="0" w:space="0" w:color="auto"/>
        <w:bottom w:val="none" w:sz="0" w:space="0" w:color="auto"/>
        <w:right w:val="none" w:sz="0" w:space="0" w:color="auto"/>
      </w:divBdr>
    </w:div>
    <w:div w:id="718282071">
      <w:bodyDiv w:val="1"/>
      <w:marLeft w:val="0"/>
      <w:marRight w:val="0"/>
      <w:marTop w:val="0"/>
      <w:marBottom w:val="0"/>
      <w:divBdr>
        <w:top w:val="none" w:sz="0" w:space="0" w:color="auto"/>
        <w:left w:val="none" w:sz="0" w:space="0" w:color="auto"/>
        <w:bottom w:val="none" w:sz="0" w:space="0" w:color="auto"/>
        <w:right w:val="none" w:sz="0" w:space="0" w:color="auto"/>
      </w:divBdr>
    </w:div>
    <w:div w:id="721055155">
      <w:bodyDiv w:val="1"/>
      <w:marLeft w:val="0"/>
      <w:marRight w:val="0"/>
      <w:marTop w:val="0"/>
      <w:marBottom w:val="0"/>
      <w:divBdr>
        <w:top w:val="none" w:sz="0" w:space="0" w:color="auto"/>
        <w:left w:val="none" w:sz="0" w:space="0" w:color="auto"/>
        <w:bottom w:val="none" w:sz="0" w:space="0" w:color="auto"/>
        <w:right w:val="none" w:sz="0" w:space="0" w:color="auto"/>
      </w:divBdr>
    </w:div>
    <w:div w:id="721825982">
      <w:bodyDiv w:val="1"/>
      <w:marLeft w:val="0"/>
      <w:marRight w:val="0"/>
      <w:marTop w:val="0"/>
      <w:marBottom w:val="0"/>
      <w:divBdr>
        <w:top w:val="none" w:sz="0" w:space="0" w:color="auto"/>
        <w:left w:val="none" w:sz="0" w:space="0" w:color="auto"/>
        <w:bottom w:val="none" w:sz="0" w:space="0" w:color="auto"/>
        <w:right w:val="none" w:sz="0" w:space="0" w:color="auto"/>
      </w:divBdr>
    </w:div>
    <w:div w:id="724834089">
      <w:bodyDiv w:val="1"/>
      <w:marLeft w:val="0"/>
      <w:marRight w:val="0"/>
      <w:marTop w:val="0"/>
      <w:marBottom w:val="0"/>
      <w:divBdr>
        <w:top w:val="none" w:sz="0" w:space="0" w:color="auto"/>
        <w:left w:val="none" w:sz="0" w:space="0" w:color="auto"/>
        <w:bottom w:val="none" w:sz="0" w:space="0" w:color="auto"/>
        <w:right w:val="none" w:sz="0" w:space="0" w:color="auto"/>
      </w:divBdr>
    </w:div>
    <w:div w:id="733158706">
      <w:bodyDiv w:val="1"/>
      <w:marLeft w:val="0"/>
      <w:marRight w:val="0"/>
      <w:marTop w:val="0"/>
      <w:marBottom w:val="0"/>
      <w:divBdr>
        <w:top w:val="none" w:sz="0" w:space="0" w:color="auto"/>
        <w:left w:val="none" w:sz="0" w:space="0" w:color="auto"/>
        <w:bottom w:val="none" w:sz="0" w:space="0" w:color="auto"/>
        <w:right w:val="none" w:sz="0" w:space="0" w:color="auto"/>
      </w:divBdr>
    </w:div>
    <w:div w:id="740130640">
      <w:bodyDiv w:val="1"/>
      <w:marLeft w:val="0"/>
      <w:marRight w:val="0"/>
      <w:marTop w:val="0"/>
      <w:marBottom w:val="0"/>
      <w:divBdr>
        <w:top w:val="none" w:sz="0" w:space="0" w:color="auto"/>
        <w:left w:val="none" w:sz="0" w:space="0" w:color="auto"/>
        <w:bottom w:val="none" w:sz="0" w:space="0" w:color="auto"/>
        <w:right w:val="none" w:sz="0" w:space="0" w:color="auto"/>
      </w:divBdr>
    </w:div>
    <w:div w:id="745231201">
      <w:bodyDiv w:val="1"/>
      <w:marLeft w:val="0"/>
      <w:marRight w:val="0"/>
      <w:marTop w:val="0"/>
      <w:marBottom w:val="0"/>
      <w:divBdr>
        <w:top w:val="none" w:sz="0" w:space="0" w:color="auto"/>
        <w:left w:val="none" w:sz="0" w:space="0" w:color="auto"/>
        <w:bottom w:val="none" w:sz="0" w:space="0" w:color="auto"/>
        <w:right w:val="none" w:sz="0" w:space="0" w:color="auto"/>
      </w:divBdr>
    </w:div>
    <w:div w:id="746923920">
      <w:bodyDiv w:val="1"/>
      <w:marLeft w:val="0"/>
      <w:marRight w:val="0"/>
      <w:marTop w:val="0"/>
      <w:marBottom w:val="0"/>
      <w:divBdr>
        <w:top w:val="none" w:sz="0" w:space="0" w:color="auto"/>
        <w:left w:val="none" w:sz="0" w:space="0" w:color="auto"/>
        <w:bottom w:val="none" w:sz="0" w:space="0" w:color="auto"/>
        <w:right w:val="none" w:sz="0" w:space="0" w:color="auto"/>
      </w:divBdr>
    </w:div>
    <w:div w:id="752169961">
      <w:bodyDiv w:val="1"/>
      <w:marLeft w:val="0"/>
      <w:marRight w:val="0"/>
      <w:marTop w:val="0"/>
      <w:marBottom w:val="0"/>
      <w:divBdr>
        <w:top w:val="none" w:sz="0" w:space="0" w:color="auto"/>
        <w:left w:val="none" w:sz="0" w:space="0" w:color="auto"/>
        <w:bottom w:val="none" w:sz="0" w:space="0" w:color="auto"/>
        <w:right w:val="none" w:sz="0" w:space="0" w:color="auto"/>
      </w:divBdr>
    </w:div>
    <w:div w:id="759376294">
      <w:bodyDiv w:val="1"/>
      <w:marLeft w:val="0"/>
      <w:marRight w:val="0"/>
      <w:marTop w:val="0"/>
      <w:marBottom w:val="0"/>
      <w:divBdr>
        <w:top w:val="none" w:sz="0" w:space="0" w:color="auto"/>
        <w:left w:val="none" w:sz="0" w:space="0" w:color="auto"/>
        <w:bottom w:val="none" w:sz="0" w:space="0" w:color="auto"/>
        <w:right w:val="none" w:sz="0" w:space="0" w:color="auto"/>
      </w:divBdr>
    </w:div>
    <w:div w:id="759910755">
      <w:bodyDiv w:val="1"/>
      <w:marLeft w:val="0"/>
      <w:marRight w:val="0"/>
      <w:marTop w:val="0"/>
      <w:marBottom w:val="0"/>
      <w:divBdr>
        <w:top w:val="none" w:sz="0" w:space="0" w:color="auto"/>
        <w:left w:val="none" w:sz="0" w:space="0" w:color="auto"/>
        <w:bottom w:val="none" w:sz="0" w:space="0" w:color="auto"/>
        <w:right w:val="none" w:sz="0" w:space="0" w:color="auto"/>
      </w:divBdr>
    </w:div>
    <w:div w:id="769936143">
      <w:bodyDiv w:val="1"/>
      <w:marLeft w:val="0"/>
      <w:marRight w:val="0"/>
      <w:marTop w:val="0"/>
      <w:marBottom w:val="0"/>
      <w:divBdr>
        <w:top w:val="none" w:sz="0" w:space="0" w:color="auto"/>
        <w:left w:val="none" w:sz="0" w:space="0" w:color="auto"/>
        <w:bottom w:val="none" w:sz="0" w:space="0" w:color="auto"/>
        <w:right w:val="none" w:sz="0" w:space="0" w:color="auto"/>
      </w:divBdr>
    </w:div>
    <w:div w:id="770275656">
      <w:bodyDiv w:val="1"/>
      <w:marLeft w:val="0"/>
      <w:marRight w:val="0"/>
      <w:marTop w:val="0"/>
      <w:marBottom w:val="0"/>
      <w:divBdr>
        <w:top w:val="none" w:sz="0" w:space="0" w:color="auto"/>
        <w:left w:val="none" w:sz="0" w:space="0" w:color="auto"/>
        <w:bottom w:val="none" w:sz="0" w:space="0" w:color="auto"/>
        <w:right w:val="none" w:sz="0" w:space="0" w:color="auto"/>
      </w:divBdr>
    </w:div>
    <w:div w:id="774592370">
      <w:bodyDiv w:val="1"/>
      <w:marLeft w:val="0"/>
      <w:marRight w:val="0"/>
      <w:marTop w:val="0"/>
      <w:marBottom w:val="0"/>
      <w:divBdr>
        <w:top w:val="none" w:sz="0" w:space="0" w:color="auto"/>
        <w:left w:val="none" w:sz="0" w:space="0" w:color="auto"/>
        <w:bottom w:val="none" w:sz="0" w:space="0" w:color="auto"/>
        <w:right w:val="none" w:sz="0" w:space="0" w:color="auto"/>
      </w:divBdr>
    </w:div>
    <w:div w:id="777598821">
      <w:bodyDiv w:val="1"/>
      <w:marLeft w:val="0"/>
      <w:marRight w:val="0"/>
      <w:marTop w:val="0"/>
      <w:marBottom w:val="0"/>
      <w:divBdr>
        <w:top w:val="none" w:sz="0" w:space="0" w:color="auto"/>
        <w:left w:val="none" w:sz="0" w:space="0" w:color="auto"/>
        <w:bottom w:val="none" w:sz="0" w:space="0" w:color="auto"/>
        <w:right w:val="none" w:sz="0" w:space="0" w:color="auto"/>
      </w:divBdr>
    </w:div>
    <w:div w:id="797145924">
      <w:bodyDiv w:val="1"/>
      <w:marLeft w:val="0"/>
      <w:marRight w:val="0"/>
      <w:marTop w:val="0"/>
      <w:marBottom w:val="0"/>
      <w:divBdr>
        <w:top w:val="none" w:sz="0" w:space="0" w:color="auto"/>
        <w:left w:val="none" w:sz="0" w:space="0" w:color="auto"/>
        <w:bottom w:val="none" w:sz="0" w:space="0" w:color="auto"/>
        <w:right w:val="none" w:sz="0" w:space="0" w:color="auto"/>
      </w:divBdr>
    </w:div>
    <w:div w:id="797647512">
      <w:bodyDiv w:val="1"/>
      <w:marLeft w:val="0"/>
      <w:marRight w:val="0"/>
      <w:marTop w:val="0"/>
      <w:marBottom w:val="0"/>
      <w:divBdr>
        <w:top w:val="none" w:sz="0" w:space="0" w:color="auto"/>
        <w:left w:val="none" w:sz="0" w:space="0" w:color="auto"/>
        <w:bottom w:val="none" w:sz="0" w:space="0" w:color="auto"/>
        <w:right w:val="none" w:sz="0" w:space="0" w:color="auto"/>
      </w:divBdr>
    </w:div>
    <w:div w:id="798038026">
      <w:bodyDiv w:val="1"/>
      <w:marLeft w:val="0"/>
      <w:marRight w:val="0"/>
      <w:marTop w:val="0"/>
      <w:marBottom w:val="0"/>
      <w:divBdr>
        <w:top w:val="none" w:sz="0" w:space="0" w:color="auto"/>
        <w:left w:val="none" w:sz="0" w:space="0" w:color="auto"/>
        <w:bottom w:val="none" w:sz="0" w:space="0" w:color="auto"/>
        <w:right w:val="none" w:sz="0" w:space="0" w:color="auto"/>
      </w:divBdr>
    </w:div>
    <w:div w:id="810639803">
      <w:bodyDiv w:val="1"/>
      <w:marLeft w:val="0"/>
      <w:marRight w:val="0"/>
      <w:marTop w:val="0"/>
      <w:marBottom w:val="0"/>
      <w:divBdr>
        <w:top w:val="none" w:sz="0" w:space="0" w:color="auto"/>
        <w:left w:val="none" w:sz="0" w:space="0" w:color="auto"/>
        <w:bottom w:val="none" w:sz="0" w:space="0" w:color="auto"/>
        <w:right w:val="none" w:sz="0" w:space="0" w:color="auto"/>
      </w:divBdr>
    </w:div>
    <w:div w:id="811100488">
      <w:bodyDiv w:val="1"/>
      <w:marLeft w:val="0"/>
      <w:marRight w:val="0"/>
      <w:marTop w:val="0"/>
      <w:marBottom w:val="0"/>
      <w:divBdr>
        <w:top w:val="none" w:sz="0" w:space="0" w:color="auto"/>
        <w:left w:val="none" w:sz="0" w:space="0" w:color="auto"/>
        <w:bottom w:val="none" w:sz="0" w:space="0" w:color="auto"/>
        <w:right w:val="none" w:sz="0" w:space="0" w:color="auto"/>
      </w:divBdr>
    </w:div>
    <w:div w:id="831874954">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836532309">
      <w:bodyDiv w:val="1"/>
      <w:marLeft w:val="0"/>
      <w:marRight w:val="0"/>
      <w:marTop w:val="0"/>
      <w:marBottom w:val="0"/>
      <w:divBdr>
        <w:top w:val="none" w:sz="0" w:space="0" w:color="auto"/>
        <w:left w:val="none" w:sz="0" w:space="0" w:color="auto"/>
        <w:bottom w:val="none" w:sz="0" w:space="0" w:color="auto"/>
        <w:right w:val="none" w:sz="0" w:space="0" w:color="auto"/>
      </w:divBdr>
    </w:div>
    <w:div w:id="836849305">
      <w:bodyDiv w:val="1"/>
      <w:marLeft w:val="0"/>
      <w:marRight w:val="0"/>
      <w:marTop w:val="0"/>
      <w:marBottom w:val="0"/>
      <w:divBdr>
        <w:top w:val="none" w:sz="0" w:space="0" w:color="auto"/>
        <w:left w:val="none" w:sz="0" w:space="0" w:color="auto"/>
        <w:bottom w:val="none" w:sz="0" w:space="0" w:color="auto"/>
        <w:right w:val="none" w:sz="0" w:space="0" w:color="auto"/>
      </w:divBdr>
    </w:div>
    <w:div w:id="845829769">
      <w:bodyDiv w:val="1"/>
      <w:marLeft w:val="0"/>
      <w:marRight w:val="0"/>
      <w:marTop w:val="0"/>
      <w:marBottom w:val="0"/>
      <w:divBdr>
        <w:top w:val="none" w:sz="0" w:space="0" w:color="auto"/>
        <w:left w:val="none" w:sz="0" w:space="0" w:color="auto"/>
        <w:bottom w:val="none" w:sz="0" w:space="0" w:color="auto"/>
        <w:right w:val="none" w:sz="0" w:space="0" w:color="auto"/>
      </w:divBdr>
    </w:div>
    <w:div w:id="855077068">
      <w:bodyDiv w:val="1"/>
      <w:marLeft w:val="0"/>
      <w:marRight w:val="0"/>
      <w:marTop w:val="0"/>
      <w:marBottom w:val="0"/>
      <w:divBdr>
        <w:top w:val="none" w:sz="0" w:space="0" w:color="auto"/>
        <w:left w:val="none" w:sz="0" w:space="0" w:color="auto"/>
        <w:bottom w:val="none" w:sz="0" w:space="0" w:color="auto"/>
        <w:right w:val="none" w:sz="0" w:space="0" w:color="auto"/>
      </w:divBdr>
    </w:div>
    <w:div w:id="862086724">
      <w:bodyDiv w:val="1"/>
      <w:marLeft w:val="0"/>
      <w:marRight w:val="0"/>
      <w:marTop w:val="0"/>
      <w:marBottom w:val="0"/>
      <w:divBdr>
        <w:top w:val="none" w:sz="0" w:space="0" w:color="auto"/>
        <w:left w:val="none" w:sz="0" w:space="0" w:color="auto"/>
        <w:bottom w:val="none" w:sz="0" w:space="0" w:color="auto"/>
        <w:right w:val="none" w:sz="0" w:space="0" w:color="auto"/>
      </w:divBdr>
    </w:div>
    <w:div w:id="867719933">
      <w:bodyDiv w:val="1"/>
      <w:marLeft w:val="0"/>
      <w:marRight w:val="0"/>
      <w:marTop w:val="0"/>
      <w:marBottom w:val="0"/>
      <w:divBdr>
        <w:top w:val="none" w:sz="0" w:space="0" w:color="auto"/>
        <w:left w:val="none" w:sz="0" w:space="0" w:color="auto"/>
        <w:bottom w:val="none" w:sz="0" w:space="0" w:color="auto"/>
        <w:right w:val="none" w:sz="0" w:space="0" w:color="auto"/>
      </w:divBdr>
    </w:div>
    <w:div w:id="875701833">
      <w:bodyDiv w:val="1"/>
      <w:marLeft w:val="0"/>
      <w:marRight w:val="0"/>
      <w:marTop w:val="0"/>
      <w:marBottom w:val="0"/>
      <w:divBdr>
        <w:top w:val="none" w:sz="0" w:space="0" w:color="auto"/>
        <w:left w:val="none" w:sz="0" w:space="0" w:color="auto"/>
        <w:bottom w:val="none" w:sz="0" w:space="0" w:color="auto"/>
        <w:right w:val="none" w:sz="0" w:space="0" w:color="auto"/>
      </w:divBdr>
    </w:div>
    <w:div w:id="888149486">
      <w:bodyDiv w:val="1"/>
      <w:marLeft w:val="0"/>
      <w:marRight w:val="0"/>
      <w:marTop w:val="0"/>
      <w:marBottom w:val="0"/>
      <w:divBdr>
        <w:top w:val="none" w:sz="0" w:space="0" w:color="auto"/>
        <w:left w:val="none" w:sz="0" w:space="0" w:color="auto"/>
        <w:bottom w:val="none" w:sz="0" w:space="0" w:color="auto"/>
        <w:right w:val="none" w:sz="0" w:space="0" w:color="auto"/>
      </w:divBdr>
    </w:div>
    <w:div w:id="899942147">
      <w:bodyDiv w:val="1"/>
      <w:marLeft w:val="0"/>
      <w:marRight w:val="0"/>
      <w:marTop w:val="0"/>
      <w:marBottom w:val="0"/>
      <w:divBdr>
        <w:top w:val="none" w:sz="0" w:space="0" w:color="auto"/>
        <w:left w:val="none" w:sz="0" w:space="0" w:color="auto"/>
        <w:bottom w:val="none" w:sz="0" w:space="0" w:color="auto"/>
        <w:right w:val="none" w:sz="0" w:space="0" w:color="auto"/>
      </w:divBdr>
    </w:div>
    <w:div w:id="906264105">
      <w:bodyDiv w:val="1"/>
      <w:marLeft w:val="0"/>
      <w:marRight w:val="0"/>
      <w:marTop w:val="0"/>
      <w:marBottom w:val="0"/>
      <w:divBdr>
        <w:top w:val="none" w:sz="0" w:space="0" w:color="auto"/>
        <w:left w:val="none" w:sz="0" w:space="0" w:color="auto"/>
        <w:bottom w:val="none" w:sz="0" w:space="0" w:color="auto"/>
        <w:right w:val="none" w:sz="0" w:space="0" w:color="auto"/>
      </w:divBdr>
    </w:div>
    <w:div w:id="918830246">
      <w:bodyDiv w:val="1"/>
      <w:marLeft w:val="0"/>
      <w:marRight w:val="0"/>
      <w:marTop w:val="0"/>
      <w:marBottom w:val="0"/>
      <w:divBdr>
        <w:top w:val="none" w:sz="0" w:space="0" w:color="auto"/>
        <w:left w:val="none" w:sz="0" w:space="0" w:color="auto"/>
        <w:bottom w:val="none" w:sz="0" w:space="0" w:color="auto"/>
        <w:right w:val="none" w:sz="0" w:space="0" w:color="auto"/>
      </w:divBdr>
    </w:div>
    <w:div w:id="922223722">
      <w:bodyDiv w:val="1"/>
      <w:marLeft w:val="0"/>
      <w:marRight w:val="0"/>
      <w:marTop w:val="0"/>
      <w:marBottom w:val="0"/>
      <w:divBdr>
        <w:top w:val="none" w:sz="0" w:space="0" w:color="auto"/>
        <w:left w:val="none" w:sz="0" w:space="0" w:color="auto"/>
        <w:bottom w:val="none" w:sz="0" w:space="0" w:color="auto"/>
        <w:right w:val="none" w:sz="0" w:space="0" w:color="auto"/>
      </w:divBdr>
    </w:div>
    <w:div w:id="925960059">
      <w:bodyDiv w:val="1"/>
      <w:marLeft w:val="0"/>
      <w:marRight w:val="0"/>
      <w:marTop w:val="0"/>
      <w:marBottom w:val="0"/>
      <w:divBdr>
        <w:top w:val="none" w:sz="0" w:space="0" w:color="auto"/>
        <w:left w:val="none" w:sz="0" w:space="0" w:color="auto"/>
        <w:bottom w:val="none" w:sz="0" w:space="0" w:color="auto"/>
        <w:right w:val="none" w:sz="0" w:space="0" w:color="auto"/>
      </w:divBdr>
    </w:div>
    <w:div w:id="933632612">
      <w:bodyDiv w:val="1"/>
      <w:marLeft w:val="0"/>
      <w:marRight w:val="0"/>
      <w:marTop w:val="0"/>
      <w:marBottom w:val="0"/>
      <w:divBdr>
        <w:top w:val="none" w:sz="0" w:space="0" w:color="auto"/>
        <w:left w:val="none" w:sz="0" w:space="0" w:color="auto"/>
        <w:bottom w:val="none" w:sz="0" w:space="0" w:color="auto"/>
        <w:right w:val="none" w:sz="0" w:space="0" w:color="auto"/>
      </w:divBdr>
    </w:div>
    <w:div w:id="935670810">
      <w:bodyDiv w:val="1"/>
      <w:marLeft w:val="0"/>
      <w:marRight w:val="0"/>
      <w:marTop w:val="0"/>
      <w:marBottom w:val="0"/>
      <w:divBdr>
        <w:top w:val="none" w:sz="0" w:space="0" w:color="auto"/>
        <w:left w:val="none" w:sz="0" w:space="0" w:color="auto"/>
        <w:bottom w:val="none" w:sz="0" w:space="0" w:color="auto"/>
        <w:right w:val="none" w:sz="0" w:space="0" w:color="auto"/>
      </w:divBdr>
      <w:divsChild>
        <w:div w:id="191845723">
          <w:marLeft w:val="1080"/>
          <w:marRight w:val="0"/>
          <w:marTop w:val="120"/>
          <w:marBottom w:val="0"/>
          <w:divBdr>
            <w:top w:val="none" w:sz="0" w:space="0" w:color="auto"/>
            <w:left w:val="none" w:sz="0" w:space="0" w:color="auto"/>
            <w:bottom w:val="none" w:sz="0" w:space="0" w:color="auto"/>
            <w:right w:val="none" w:sz="0" w:space="0" w:color="auto"/>
          </w:divBdr>
        </w:div>
        <w:div w:id="323431436">
          <w:marLeft w:val="1080"/>
          <w:marRight w:val="0"/>
          <w:marTop w:val="120"/>
          <w:marBottom w:val="0"/>
          <w:divBdr>
            <w:top w:val="none" w:sz="0" w:space="0" w:color="auto"/>
            <w:left w:val="none" w:sz="0" w:space="0" w:color="auto"/>
            <w:bottom w:val="none" w:sz="0" w:space="0" w:color="auto"/>
            <w:right w:val="none" w:sz="0" w:space="0" w:color="auto"/>
          </w:divBdr>
        </w:div>
        <w:div w:id="350112972">
          <w:marLeft w:val="1080"/>
          <w:marRight w:val="0"/>
          <w:marTop w:val="120"/>
          <w:marBottom w:val="0"/>
          <w:divBdr>
            <w:top w:val="none" w:sz="0" w:space="0" w:color="auto"/>
            <w:left w:val="none" w:sz="0" w:space="0" w:color="auto"/>
            <w:bottom w:val="none" w:sz="0" w:space="0" w:color="auto"/>
            <w:right w:val="none" w:sz="0" w:space="0" w:color="auto"/>
          </w:divBdr>
        </w:div>
        <w:div w:id="387728559">
          <w:marLeft w:val="360"/>
          <w:marRight w:val="0"/>
          <w:marTop w:val="120"/>
          <w:marBottom w:val="0"/>
          <w:divBdr>
            <w:top w:val="none" w:sz="0" w:space="0" w:color="auto"/>
            <w:left w:val="none" w:sz="0" w:space="0" w:color="auto"/>
            <w:bottom w:val="none" w:sz="0" w:space="0" w:color="auto"/>
            <w:right w:val="none" w:sz="0" w:space="0" w:color="auto"/>
          </w:divBdr>
        </w:div>
        <w:div w:id="460659003">
          <w:marLeft w:val="360"/>
          <w:marRight w:val="0"/>
          <w:marTop w:val="120"/>
          <w:marBottom w:val="0"/>
          <w:divBdr>
            <w:top w:val="none" w:sz="0" w:space="0" w:color="auto"/>
            <w:left w:val="none" w:sz="0" w:space="0" w:color="auto"/>
            <w:bottom w:val="none" w:sz="0" w:space="0" w:color="auto"/>
            <w:right w:val="none" w:sz="0" w:space="0" w:color="auto"/>
          </w:divBdr>
        </w:div>
        <w:div w:id="555432102">
          <w:marLeft w:val="360"/>
          <w:marRight w:val="0"/>
          <w:marTop w:val="120"/>
          <w:marBottom w:val="0"/>
          <w:divBdr>
            <w:top w:val="none" w:sz="0" w:space="0" w:color="auto"/>
            <w:left w:val="none" w:sz="0" w:space="0" w:color="auto"/>
            <w:bottom w:val="none" w:sz="0" w:space="0" w:color="auto"/>
            <w:right w:val="none" w:sz="0" w:space="0" w:color="auto"/>
          </w:divBdr>
        </w:div>
        <w:div w:id="874930584">
          <w:marLeft w:val="1080"/>
          <w:marRight w:val="0"/>
          <w:marTop w:val="120"/>
          <w:marBottom w:val="0"/>
          <w:divBdr>
            <w:top w:val="none" w:sz="0" w:space="0" w:color="auto"/>
            <w:left w:val="none" w:sz="0" w:space="0" w:color="auto"/>
            <w:bottom w:val="none" w:sz="0" w:space="0" w:color="auto"/>
            <w:right w:val="none" w:sz="0" w:space="0" w:color="auto"/>
          </w:divBdr>
        </w:div>
        <w:div w:id="1103377397">
          <w:marLeft w:val="360"/>
          <w:marRight w:val="0"/>
          <w:marTop w:val="120"/>
          <w:marBottom w:val="0"/>
          <w:divBdr>
            <w:top w:val="none" w:sz="0" w:space="0" w:color="auto"/>
            <w:left w:val="none" w:sz="0" w:space="0" w:color="auto"/>
            <w:bottom w:val="none" w:sz="0" w:space="0" w:color="auto"/>
            <w:right w:val="none" w:sz="0" w:space="0" w:color="auto"/>
          </w:divBdr>
        </w:div>
        <w:div w:id="1270548125">
          <w:marLeft w:val="1080"/>
          <w:marRight w:val="0"/>
          <w:marTop w:val="120"/>
          <w:marBottom w:val="0"/>
          <w:divBdr>
            <w:top w:val="none" w:sz="0" w:space="0" w:color="auto"/>
            <w:left w:val="none" w:sz="0" w:space="0" w:color="auto"/>
            <w:bottom w:val="none" w:sz="0" w:space="0" w:color="auto"/>
            <w:right w:val="none" w:sz="0" w:space="0" w:color="auto"/>
          </w:divBdr>
        </w:div>
        <w:div w:id="1305356106">
          <w:marLeft w:val="1080"/>
          <w:marRight w:val="0"/>
          <w:marTop w:val="120"/>
          <w:marBottom w:val="0"/>
          <w:divBdr>
            <w:top w:val="none" w:sz="0" w:space="0" w:color="auto"/>
            <w:left w:val="none" w:sz="0" w:space="0" w:color="auto"/>
            <w:bottom w:val="none" w:sz="0" w:space="0" w:color="auto"/>
            <w:right w:val="none" w:sz="0" w:space="0" w:color="auto"/>
          </w:divBdr>
        </w:div>
        <w:div w:id="1308318751">
          <w:marLeft w:val="1080"/>
          <w:marRight w:val="0"/>
          <w:marTop w:val="120"/>
          <w:marBottom w:val="0"/>
          <w:divBdr>
            <w:top w:val="none" w:sz="0" w:space="0" w:color="auto"/>
            <w:left w:val="none" w:sz="0" w:space="0" w:color="auto"/>
            <w:bottom w:val="none" w:sz="0" w:space="0" w:color="auto"/>
            <w:right w:val="none" w:sz="0" w:space="0" w:color="auto"/>
          </w:divBdr>
        </w:div>
        <w:div w:id="1807352891">
          <w:marLeft w:val="1080"/>
          <w:marRight w:val="0"/>
          <w:marTop w:val="120"/>
          <w:marBottom w:val="0"/>
          <w:divBdr>
            <w:top w:val="none" w:sz="0" w:space="0" w:color="auto"/>
            <w:left w:val="none" w:sz="0" w:space="0" w:color="auto"/>
            <w:bottom w:val="none" w:sz="0" w:space="0" w:color="auto"/>
            <w:right w:val="none" w:sz="0" w:space="0" w:color="auto"/>
          </w:divBdr>
        </w:div>
        <w:div w:id="2145350082">
          <w:marLeft w:val="360"/>
          <w:marRight w:val="0"/>
          <w:marTop w:val="120"/>
          <w:marBottom w:val="0"/>
          <w:divBdr>
            <w:top w:val="none" w:sz="0" w:space="0" w:color="auto"/>
            <w:left w:val="none" w:sz="0" w:space="0" w:color="auto"/>
            <w:bottom w:val="none" w:sz="0" w:space="0" w:color="auto"/>
            <w:right w:val="none" w:sz="0" w:space="0" w:color="auto"/>
          </w:divBdr>
        </w:div>
      </w:divsChild>
    </w:div>
    <w:div w:id="937635599">
      <w:bodyDiv w:val="1"/>
      <w:marLeft w:val="0"/>
      <w:marRight w:val="0"/>
      <w:marTop w:val="0"/>
      <w:marBottom w:val="0"/>
      <w:divBdr>
        <w:top w:val="none" w:sz="0" w:space="0" w:color="auto"/>
        <w:left w:val="none" w:sz="0" w:space="0" w:color="auto"/>
        <w:bottom w:val="none" w:sz="0" w:space="0" w:color="auto"/>
        <w:right w:val="none" w:sz="0" w:space="0" w:color="auto"/>
      </w:divBdr>
    </w:div>
    <w:div w:id="951522174">
      <w:bodyDiv w:val="1"/>
      <w:marLeft w:val="0"/>
      <w:marRight w:val="0"/>
      <w:marTop w:val="0"/>
      <w:marBottom w:val="0"/>
      <w:divBdr>
        <w:top w:val="none" w:sz="0" w:space="0" w:color="auto"/>
        <w:left w:val="none" w:sz="0" w:space="0" w:color="auto"/>
        <w:bottom w:val="none" w:sz="0" w:space="0" w:color="auto"/>
        <w:right w:val="none" w:sz="0" w:space="0" w:color="auto"/>
      </w:divBdr>
    </w:div>
    <w:div w:id="952781621">
      <w:bodyDiv w:val="1"/>
      <w:marLeft w:val="0"/>
      <w:marRight w:val="0"/>
      <w:marTop w:val="0"/>
      <w:marBottom w:val="0"/>
      <w:divBdr>
        <w:top w:val="none" w:sz="0" w:space="0" w:color="auto"/>
        <w:left w:val="none" w:sz="0" w:space="0" w:color="auto"/>
        <w:bottom w:val="none" w:sz="0" w:space="0" w:color="auto"/>
        <w:right w:val="none" w:sz="0" w:space="0" w:color="auto"/>
      </w:divBdr>
    </w:div>
    <w:div w:id="960187807">
      <w:bodyDiv w:val="1"/>
      <w:marLeft w:val="0"/>
      <w:marRight w:val="0"/>
      <w:marTop w:val="0"/>
      <w:marBottom w:val="0"/>
      <w:divBdr>
        <w:top w:val="none" w:sz="0" w:space="0" w:color="auto"/>
        <w:left w:val="none" w:sz="0" w:space="0" w:color="auto"/>
        <w:bottom w:val="none" w:sz="0" w:space="0" w:color="auto"/>
        <w:right w:val="none" w:sz="0" w:space="0" w:color="auto"/>
      </w:divBdr>
    </w:div>
    <w:div w:id="961308995">
      <w:bodyDiv w:val="1"/>
      <w:marLeft w:val="0"/>
      <w:marRight w:val="0"/>
      <w:marTop w:val="0"/>
      <w:marBottom w:val="0"/>
      <w:divBdr>
        <w:top w:val="none" w:sz="0" w:space="0" w:color="auto"/>
        <w:left w:val="none" w:sz="0" w:space="0" w:color="auto"/>
        <w:bottom w:val="none" w:sz="0" w:space="0" w:color="auto"/>
        <w:right w:val="none" w:sz="0" w:space="0" w:color="auto"/>
      </w:divBdr>
    </w:div>
    <w:div w:id="963972781">
      <w:bodyDiv w:val="1"/>
      <w:marLeft w:val="0"/>
      <w:marRight w:val="0"/>
      <w:marTop w:val="0"/>
      <w:marBottom w:val="0"/>
      <w:divBdr>
        <w:top w:val="none" w:sz="0" w:space="0" w:color="auto"/>
        <w:left w:val="none" w:sz="0" w:space="0" w:color="auto"/>
        <w:bottom w:val="none" w:sz="0" w:space="0" w:color="auto"/>
        <w:right w:val="none" w:sz="0" w:space="0" w:color="auto"/>
      </w:divBdr>
      <w:divsChild>
        <w:div w:id="1907302951">
          <w:marLeft w:val="480"/>
          <w:marRight w:val="0"/>
          <w:marTop w:val="0"/>
          <w:marBottom w:val="0"/>
          <w:divBdr>
            <w:top w:val="none" w:sz="0" w:space="0" w:color="auto"/>
            <w:left w:val="none" w:sz="0" w:space="0" w:color="auto"/>
            <w:bottom w:val="none" w:sz="0" w:space="0" w:color="auto"/>
            <w:right w:val="none" w:sz="0" w:space="0" w:color="auto"/>
          </w:divBdr>
          <w:divsChild>
            <w:div w:id="209808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123203">
      <w:bodyDiv w:val="1"/>
      <w:marLeft w:val="0"/>
      <w:marRight w:val="0"/>
      <w:marTop w:val="0"/>
      <w:marBottom w:val="0"/>
      <w:divBdr>
        <w:top w:val="none" w:sz="0" w:space="0" w:color="auto"/>
        <w:left w:val="none" w:sz="0" w:space="0" w:color="auto"/>
        <w:bottom w:val="none" w:sz="0" w:space="0" w:color="auto"/>
        <w:right w:val="none" w:sz="0" w:space="0" w:color="auto"/>
      </w:divBdr>
    </w:div>
    <w:div w:id="964894103">
      <w:bodyDiv w:val="1"/>
      <w:marLeft w:val="0"/>
      <w:marRight w:val="0"/>
      <w:marTop w:val="0"/>
      <w:marBottom w:val="0"/>
      <w:divBdr>
        <w:top w:val="none" w:sz="0" w:space="0" w:color="auto"/>
        <w:left w:val="none" w:sz="0" w:space="0" w:color="auto"/>
        <w:bottom w:val="none" w:sz="0" w:space="0" w:color="auto"/>
        <w:right w:val="none" w:sz="0" w:space="0" w:color="auto"/>
      </w:divBdr>
    </w:div>
    <w:div w:id="969551995">
      <w:bodyDiv w:val="1"/>
      <w:marLeft w:val="0"/>
      <w:marRight w:val="0"/>
      <w:marTop w:val="0"/>
      <w:marBottom w:val="0"/>
      <w:divBdr>
        <w:top w:val="none" w:sz="0" w:space="0" w:color="auto"/>
        <w:left w:val="none" w:sz="0" w:space="0" w:color="auto"/>
        <w:bottom w:val="none" w:sz="0" w:space="0" w:color="auto"/>
        <w:right w:val="none" w:sz="0" w:space="0" w:color="auto"/>
      </w:divBdr>
    </w:div>
    <w:div w:id="977953721">
      <w:bodyDiv w:val="1"/>
      <w:marLeft w:val="0"/>
      <w:marRight w:val="0"/>
      <w:marTop w:val="0"/>
      <w:marBottom w:val="0"/>
      <w:divBdr>
        <w:top w:val="none" w:sz="0" w:space="0" w:color="auto"/>
        <w:left w:val="none" w:sz="0" w:space="0" w:color="auto"/>
        <w:bottom w:val="none" w:sz="0" w:space="0" w:color="auto"/>
        <w:right w:val="none" w:sz="0" w:space="0" w:color="auto"/>
      </w:divBdr>
    </w:div>
    <w:div w:id="1000891386">
      <w:bodyDiv w:val="1"/>
      <w:marLeft w:val="0"/>
      <w:marRight w:val="0"/>
      <w:marTop w:val="0"/>
      <w:marBottom w:val="0"/>
      <w:divBdr>
        <w:top w:val="none" w:sz="0" w:space="0" w:color="auto"/>
        <w:left w:val="none" w:sz="0" w:space="0" w:color="auto"/>
        <w:bottom w:val="none" w:sz="0" w:space="0" w:color="auto"/>
        <w:right w:val="none" w:sz="0" w:space="0" w:color="auto"/>
      </w:divBdr>
    </w:div>
    <w:div w:id="1009723110">
      <w:bodyDiv w:val="1"/>
      <w:marLeft w:val="0"/>
      <w:marRight w:val="0"/>
      <w:marTop w:val="0"/>
      <w:marBottom w:val="0"/>
      <w:divBdr>
        <w:top w:val="none" w:sz="0" w:space="0" w:color="auto"/>
        <w:left w:val="none" w:sz="0" w:space="0" w:color="auto"/>
        <w:bottom w:val="none" w:sz="0" w:space="0" w:color="auto"/>
        <w:right w:val="none" w:sz="0" w:space="0" w:color="auto"/>
      </w:divBdr>
    </w:div>
    <w:div w:id="1011564490">
      <w:bodyDiv w:val="1"/>
      <w:marLeft w:val="0"/>
      <w:marRight w:val="0"/>
      <w:marTop w:val="0"/>
      <w:marBottom w:val="0"/>
      <w:divBdr>
        <w:top w:val="none" w:sz="0" w:space="0" w:color="auto"/>
        <w:left w:val="none" w:sz="0" w:space="0" w:color="auto"/>
        <w:bottom w:val="none" w:sz="0" w:space="0" w:color="auto"/>
        <w:right w:val="none" w:sz="0" w:space="0" w:color="auto"/>
      </w:divBdr>
    </w:div>
    <w:div w:id="1020542948">
      <w:bodyDiv w:val="1"/>
      <w:marLeft w:val="0"/>
      <w:marRight w:val="0"/>
      <w:marTop w:val="0"/>
      <w:marBottom w:val="0"/>
      <w:divBdr>
        <w:top w:val="none" w:sz="0" w:space="0" w:color="auto"/>
        <w:left w:val="none" w:sz="0" w:space="0" w:color="auto"/>
        <w:bottom w:val="none" w:sz="0" w:space="0" w:color="auto"/>
        <w:right w:val="none" w:sz="0" w:space="0" w:color="auto"/>
      </w:divBdr>
    </w:div>
    <w:div w:id="1041132161">
      <w:bodyDiv w:val="1"/>
      <w:marLeft w:val="0"/>
      <w:marRight w:val="0"/>
      <w:marTop w:val="0"/>
      <w:marBottom w:val="0"/>
      <w:divBdr>
        <w:top w:val="none" w:sz="0" w:space="0" w:color="auto"/>
        <w:left w:val="none" w:sz="0" w:space="0" w:color="auto"/>
        <w:bottom w:val="none" w:sz="0" w:space="0" w:color="auto"/>
        <w:right w:val="none" w:sz="0" w:space="0" w:color="auto"/>
      </w:divBdr>
      <w:divsChild>
        <w:div w:id="12658836">
          <w:marLeft w:val="0"/>
          <w:marRight w:val="0"/>
          <w:marTop w:val="0"/>
          <w:marBottom w:val="0"/>
          <w:divBdr>
            <w:top w:val="none" w:sz="0" w:space="0" w:color="auto"/>
            <w:left w:val="none" w:sz="0" w:space="0" w:color="auto"/>
            <w:bottom w:val="none" w:sz="0" w:space="0" w:color="auto"/>
            <w:right w:val="none" w:sz="0" w:space="0" w:color="auto"/>
          </w:divBdr>
          <w:divsChild>
            <w:div w:id="1715733644">
              <w:marLeft w:val="0"/>
              <w:marRight w:val="0"/>
              <w:marTop w:val="0"/>
              <w:marBottom w:val="0"/>
              <w:divBdr>
                <w:top w:val="none" w:sz="0" w:space="0" w:color="auto"/>
                <w:left w:val="none" w:sz="0" w:space="0" w:color="auto"/>
                <w:bottom w:val="none" w:sz="0" w:space="0" w:color="auto"/>
                <w:right w:val="none" w:sz="0" w:space="0" w:color="auto"/>
              </w:divBdr>
            </w:div>
          </w:divsChild>
        </w:div>
        <w:div w:id="134614185">
          <w:marLeft w:val="0"/>
          <w:marRight w:val="0"/>
          <w:marTop w:val="0"/>
          <w:marBottom w:val="0"/>
          <w:divBdr>
            <w:top w:val="none" w:sz="0" w:space="0" w:color="auto"/>
            <w:left w:val="none" w:sz="0" w:space="0" w:color="auto"/>
            <w:bottom w:val="none" w:sz="0" w:space="0" w:color="auto"/>
            <w:right w:val="none" w:sz="0" w:space="0" w:color="auto"/>
          </w:divBdr>
          <w:divsChild>
            <w:div w:id="1937127061">
              <w:marLeft w:val="0"/>
              <w:marRight w:val="0"/>
              <w:marTop w:val="0"/>
              <w:marBottom w:val="0"/>
              <w:divBdr>
                <w:top w:val="none" w:sz="0" w:space="0" w:color="auto"/>
                <w:left w:val="none" w:sz="0" w:space="0" w:color="auto"/>
                <w:bottom w:val="none" w:sz="0" w:space="0" w:color="auto"/>
                <w:right w:val="none" w:sz="0" w:space="0" w:color="auto"/>
              </w:divBdr>
            </w:div>
          </w:divsChild>
        </w:div>
        <w:div w:id="153377637">
          <w:marLeft w:val="0"/>
          <w:marRight w:val="0"/>
          <w:marTop w:val="0"/>
          <w:marBottom w:val="0"/>
          <w:divBdr>
            <w:top w:val="none" w:sz="0" w:space="0" w:color="auto"/>
            <w:left w:val="none" w:sz="0" w:space="0" w:color="auto"/>
            <w:bottom w:val="none" w:sz="0" w:space="0" w:color="auto"/>
            <w:right w:val="none" w:sz="0" w:space="0" w:color="auto"/>
          </w:divBdr>
          <w:divsChild>
            <w:div w:id="1229608696">
              <w:marLeft w:val="0"/>
              <w:marRight w:val="0"/>
              <w:marTop w:val="0"/>
              <w:marBottom w:val="0"/>
              <w:divBdr>
                <w:top w:val="none" w:sz="0" w:space="0" w:color="auto"/>
                <w:left w:val="none" w:sz="0" w:space="0" w:color="auto"/>
                <w:bottom w:val="none" w:sz="0" w:space="0" w:color="auto"/>
                <w:right w:val="none" w:sz="0" w:space="0" w:color="auto"/>
              </w:divBdr>
            </w:div>
          </w:divsChild>
        </w:div>
        <w:div w:id="198788965">
          <w:marLeft w:val="0"/>
          <w:marRight w:val="0"/>
          <w:marTop w:val="0"/>
          <w:marBottom w:val="0"/>
          <w:divBdr>
            <w:top w:val="none" w:sz="0" w:space="0" w:color="auto"/>
            <w:left w:val="none" w:sz="0" w:space="0" w:color="auto"/>
            <w:bottom w:val="none" w:sz="0" w:space="0" w:color="auto"/>
            <w:right w:val="none" w:sz="0" w:space="0" w:color="auto"/>
          </w:divBdr>
          <w:divsChild>
            <w:div w:id="219757489">
              <w:marLeft w:val="0"/>
              <w:marRight w:val="0"/>
              <w:marTop w:val="0"/>
              <w:marBottom w:val="0"/>
              <w:divBdr>
                <w:top w:val="none" w:sz="0" w:space="0" w:color="auto"/>
                <w:left w:val="none" w:sz="0" w:space="0" w:color="auto"/>
                <w:bottom w:val="none" w:sz="0" w:space="0" w:color="auto"/>
                <w:right w:val="none" w:sz="0" w:space="0" w:color="auto"/>
              </w:divBdr>
            </w:div>
          </w:divsChild>
        </w:div>
        <w:div w:id="206918873">
          <w:marLeft w:val="0"/>
          <w:marRight w:val="0"/>
          <w:marTop w:val="0"/>
          <w:marBottom w:val="0"/>
          <w:divBdr>
            <w:top w:val="none" w:sz="0" w:space="0" w:color="auto"/>
            <w:left w:val="none" w:sz="0" w:space="0" w:color="auto"/>
            <w:bottom w:val="none" w:sz="0" w:space="0" w:color="auto"/>
            <w:right w:val="none" w:sz="0" w:space="0" w:color="auto"/>
          </w:divBdr>
          <w:divsChild>
            <w:div w:id="1540584817">
              <w:marLeft w:val="0"/>
              <w:marRight w:val="0"/>
              <w:marTop w:val="0"/>
              <w:marBottom w:val="0"/>
              <w:divBdr>
                <w:top w:val="none" w:sz="0" w:space="0" w:color="auto"/>
                <w:left w:val="none" w:sz="0" w:space="0" w:color="auto"/>
                <w:bottom w:val="none" w:sz="0" w:space="0" w:color="auto"/>
                <w:right w:val="none" w:sz="0" w:space="0" w:color="auto"/>
              </w:divBdr>
            </w:div>
          </w:divsChild>
        </w:div>
        <w:div w:id="207230310">
          <w:marLeft w:val="0"/>
          <w:marRight w:val="0"/>
          <w:marTop w:val="0"/>
          <w:marBottom w:val="0"/>
          <w:divBdr>
            <w:top w:val="none" w:sz="0" w:space="0" w:color="auto"/>
            <w:left w:val="none" w:sz="0" w:space="0" w:color="auto"/>
            <w:bottom w:val="none" w:sz="0" w:space="0" w:color="auto"/>
            <w:right w:val="none" w:sz="0" w:space="0" w:color="auto"/>
          </w:divBdr>
          <w:divsChild>
            <w:div w:id="1046829963">
              <w:marLeft w:val="0"/>
              <w:marRight w:val="0"/>
              <w:marTop w:val="0"/>
              <w:marBottom w:val="0"/>
              <w:divBdr>
                <w:top w:val="none" w:sz="0" w:space="0" w:color="auto"/>
                <w:left w:val="none" w:sz="0" w:space="0" w:color="auto"/>
                <w:bottom w:val="none" w:sz="0" w:space="0" w:color="auto"/>
                <w:right w:val="none" w:sz="0" w:space="0" w:color="auto"/>
              </w:divBdr>
            </w:div>
          </w:divsChild>
        </w:div>
        <w:div w:id="228001701">
          <w:marLeft w:val="0"/>
          <w:marRight w:val="0"/>
          <w:marTop w:val="0"/>
          <w:marBottom w:val="0"/>
          <w:divBdr>
            <w:top w:val="none" w:sz="0" w:space="0" w:color="auto"/>
            <w:left w:val="none" w:sz="0" w:space="0" w:color="auto"/>
            <w:bottom w:val="none" w:sz="0" w:space="0" w:color="auto"/>
            <w:right w:val="none" w:sz="0" w:space="0" w:color="auto"/>
          </w:divBdr>
          <w:divsChild>
            <w:div w:id="1549410273">
              <w:marLeft w:val="0"/>
              <w:marRight w:val="0"/>
              <w:marTop w:val="0"/>
              <w:marBottom w:val="0"/>
              <w:divBdr>
                <w:top w:val="none" w:sz="0" w:space="0" w:color="auto"/>
                <w:left w:val="none" w:sz="0" w:space="0" w:color="auto"/>
                <w:bottom w:val="none" w:sz="0" w:space="0" w:color="auto"/>
                <w:right w:val="none" w:sz="0" w:space="0" w:color="auto"/>
              </w:divBdr>
            </w:div>
          </w:divsChild>
        </w:div>
        <w:div w:id="242567789">
          <w:marLeft w:val="0"/>
          <w:marRight w:val="0"/>
          <w:marTop w:val="0"/>
          <w:marBottom w:val="0"/>
          <w:divBdr>
            <w:top w:val="none" w:sz="0" w:space="0" w:color="auto"/>
            <w:left w:val="none" w:sz="0" w:space="0" w:color="auto"/>
            <w:bottom w:val="none" w:sz="0" w:space="0" w:color="auto"/>
            <w:right w:val="none" w:sz="0" w:space="0" w:color="auto"/>
          </w:divBdr>
          <w:divsChild>
            <w:div w:id="305937916">
              <w:marLeft w:val="0"/>
              <w:marRight w:val="0"/>
              <w:marTop w:val="0"/>
              <w:marBottom w:val="0"/>
              <w:divBdr>
                <w:top w:val="none" w:sz="0" w:space="0" w:color="auto"/>
                <w:left w:val="none" w:sz="0" w:space="0" w:color="auto"/>
                <w:bottom w:val="none" w:sz="0" w:space="0" w:color="auto"/>
                <w:right w:val="none" w:sz="0" w:space="0" w:color="auto"/>
              </w:divBdr>
            </w:div>
          </w:divsChild>
        </w:div>
        <w:div w:id="250091282">
          <w:marLeft w:val="0"/>
          <w:marRight w:val="0"/>
          <w:marTop w:val="0"/>
          <w:marBottom w:val="0"/>
          <w:divBdr>
            <w:top w:val="none" w:sz="0" w:space="0" w:color="auto"/>
            <w:left w:val="none" w:sz="0" w:space="0" w:color="auto"/>
            <w:bottom w:val="none" w:sz="0" w:space="0" w:color="auto"/>
            <w:right w:val="none" w:sz="0" w:space="0" w:color="auto"/>
          </w:divBdr>
          <w:divsChild>
            <w:div w:id="234821057">
              <w:marLeft w:val="0"/>
              <w:marRight w:val="0"/>
              <w:marTop w:val="0"/>
              <w:marBottom w:val="0"/>
              <w:divBdr>
                <w:top w:val="none" w:sz="0" w:space="0" w:color="auto"/>
                <w:left w:val="none" w:sz="0" w:space="0" w:color="auto"/>
                <w:bottom w:val="none" w:sz="0" w:space="0" w:color="auto"/>
                <w:right w:val="none" w:sz="0" w:space="0" w:color="auto"/>
              </w:divBdr>
            </w:div>
          </w:divsChild>
        </w:div>
        <w:div w:id="332803036">
          <w:marLeft w:val="0"/>
          <w:marRight w:val="0"/>
          <w:marTop w:val="0"/>
          <w:marBottom w:val="0"/>
          <w:divBdr>
            <w:top w:val="none" w:sz="0" w:space="0" w:color="auto"/>
            <w:left w:val="none" w:sz="0" w:space="0" w:color="auto"/>
            <w:bottom w:val="none" w:sz="0" w:space="0" w:color="auto"/>
            <w:right w:val="none" w:sz="0" w:space="0" w:color="auto"/>
          </w:divBdr>
          <w:divsChild>
            <w:div w:id="536358018">
              <w:marLeft w:val="0"/>
              <w:marRight w:val="0"/>
              <w:marTop w:val="0"/>
              <w:marBottom w:val="0"/>
              <w:divBdr>
                <w:top w:val="none" w:sz="0" w:space="0" w:color="auto"/>
                <w:left w:val="none" w:sz="0" w:space="0" w:color="auto"/>
                <w:bottom w:val="none" w:sz="0" w:space="0" w:color="auto"/>
                <w:right w:val="none" w:sz="0" w:space="0" w:color="auto"/>
              </w:divBdr>
            </w:div>
          </w:divsChild>
        </w:div>
        <w:div w:id="366491534">
          <w:marLeft w:val="0"/>
          <w:marRight w:val="0"/>
          <w:marTop w:val="0"/>
          <w:marBottom w:val="0"/>
          <w:divBdr>
            <w:top w:val="none" w:sz="0" w:space="0" w:color="auto"/>
            <w:left w:val="none" w:sz="0" w:space="0" w:color="auto"/>
            <w:bottom w:val="none" w:sz="0" w:space="0" w:color="auto"/>
            <w:right w:val="none" w:sz="0" w:space="0" w:color="auto"/>
          </w:divBdr>
          <w:divsChild>
            <w:div w:id="41485980">
              <w:marLeft w:val="0"/>
              <w:marRight w:val="0"/>
              <w:marTop w:val="0"/>
              <w:marBottom w:val="0"/>
              <w:divBdr>
                <w:top w:val="none" w:sz="0" w:space="0" w:color="auto"/>
                <w:left w:val="none" w:sz="0" w:space="0" w:color="auto"/>
                <w:bottom w:val="none" w:sz="0" w:space="0" w:color="auto"/>
                <w:right w:val="none" w:sz="0" w:space="0" w:color="auto"/>
              </w:divBdr>
            </w:div>
          </w:divsChild>
        </w:div>
        <w:div w:id="392776700">
          <w:marLeft w:val="0"/>
          <w:marRight w:val="0"/>
          <w:marTop w:val="0"/>
          <w:marBottom w:val="0"/>
          <w:divBdr>
            <w:top w:val="none" w:sz="0" w:space="0" w:color="auto"/>
            <w:left w:val="none" w:sz="0" w:space="0" w:color="auto"/>
            <w:bottom w:val="none" w:sz="0" w:space="0" w:color="auto"/>
            <w:right w:val="none" w:sz="0" w:space="0" w:color="auto"/>
          </w:divBdr>
          <w:divsChild>
            <w:div w:id="1988971025">
              <w:marLeft w:val="0"/>
              <w:marRight w:val="0"/>
              <w:marTop w:val="0"/>
              <w:marBottom w:val="0"/>
              <w:divBdr>
                <w:top w:val="none" w:sz="0" w:space="0" w:color="auto"/>
                <w:left w:val="none" w:sz="0" w:space="0" w:color="auto"/>
                <w:bottom w:val="none" w:sz="0" w:space="0" w:color="auto"/>
                <w:right w:val="none" w:sz="0" w:space="0" w:color="auto"/>
              </w:divBdr>
            </w:div>
          </w:divsChild>
        </w:div>
        <w:div w:id="398402261">
          <w:marLeft w:val="0"/>
          <w:marRight w:val="0"/>
          <w:marTop w:val="0"/>
          <w:marBottom w:val="0"/>
          <w:divBdr>
            <w:top w:val="none" w:sz="0" w:space="0" w:color="auto"/>
            <w:left w:val="none" w:sz="0" w:space="0" w:color="auto"/>
            <w:bottom w:val="none" w:sz="0" w:space="0" w:color="auto"/>
            <w:right w:val="none" w:sz="0" w:space="0" w:color="auto"/>
          </w:divBdr>
          <w:divsChild>
            <w:div w:id="1292517091">
              <w:marLeft w:val="0"/>
              <w:marRight w:val="0"/>
              <w:marTop w:val="0"/>
              <w:marBottom w:val="0"/>
              <w:divBdr>
                <w:top w:val="none" w:sz="0" w:space="0" w:color="auto"/>
                <w:left w:val="none" w:sz="0" w:space="0" w:color="auto"/>
                <w:bottom w:val="none" w:sz="0" w:space="0" w:color="auto"/>
                <w:right w:val="none" w:sz="0" w:space="0" w:color="auto"/>
              </w:divBdr>
            </w:div>
          </w:divsChild>
        </w:div>
        <w:div w:id="411240635">
          <w:marLeft w:val="0"/>
          <w:marRight w:val="0"/>
          <w:marTop w:val="0"/>
          <w:marBottom w:val="0"/>
          <w:divBdr>
            <w:top w:val="none" w:sz="0" w:space="0" w:color="auto"/>
            <w:left w:val="none" w:sz="0" w:space="0" w:color="auto"/>
            <w:bottom w:val="none" w:sz="0" w:space="0" w:color="auto"/>
            <w:right w:val="none" w:sz="0" w:space="0" w:color="auto"/>
          </w:divBdr>
          <w:divsChild>
            <w:div w:id="1243099250">
              <w:marLeft w:val="0"/>
              <w:marRight w:val="0"/>
              <w:marTop w:val="0"/>
              <w:marBottom w:val="0"/>
              <w:divBdr>
                <w:top w:val="none" w:sz="0" w:space="0" w:color="auto"/>
                <w:left w:val="none" w:sz="0" w:space="0" w:color="auto"/>
                <w:bottom w:val="none" w:sz="0" w:space="0" w:color="auto"/>
                <w:right w:val="none" w:sz="0" w:space="0" w:color="auto"/>
              </w:divBdr>
            </w:div>
          </w:divsChild>
        </w:div>
        <w:div w:id="419453520">
          <w:marLeft w:val="0"/>
          <w:marRight w:val="0"/>
          <w:marTop w:val="0"/>
          <w:marBottom w:val="0"/>
          <w:divBdr>
            <w:top w:val="none" w:sz="0" w:space="0" w:color="auto"/>
            <w:left w:val="none" w:sz="0" w:space="0" w:color="auto"/>
            <w:bottom w:val="none" w:sz="0" w:space="0" w:color="auto"/>
            <w:right w:val="none" w:sz="0" w:space="0" w:color="auto"/>
          </w:divBdr>
          <w:divsChild>
            <w:div w:id="1943150778">
              <w:marLeft w:val="0"/>
              <w:marRight w:val="0"/>
              <w:marTop w:val="0"/>
              <w:marBottom w:val="0"/>
              <w:divBdr>
                <w:top w:val="none" w:sz="0" w:space="0" w:color="auto"/>
                <w:left w:val="none" w:sz="0" w:space="0" w:color="auto"/>
                <w:bottom w:val="none" w:sz="0" w:space="0" w:color="auto"/>
                <w:right w:val="none" w:sz="0" w:space="0" w:color="auto"/>
              </w:divBdr>
            </w:div>
          </w:divsChild>
        </w:div>
        <w:div w:id="468595939">
          <w:marLeft w:val="0"/>
          <w:marRight w:val="0"/>
          <w:marTop w:val="0"/>
          <w:marBottom w:val="0"/>
          <w:divBdr>
            <w:top w:val="none" w:sz="0" w:space="0" w:color="auto"/>
            <w:left w:val="none" w:sz="0" w:space="0" w:color="auto"/>
            <w:bottom w:val="none" w:sz="0" w:space="0" w:color="auto"/>
            <w:right w:val="none" w:sz="0" w:space="0" w:color="auto"/>
          </w:divBdr>
          <w:divsChild>
            <w:div w:id="166747360">
              <w:marLeft w:val="0"/>
              <w:marRight w:val="0"/>
              <w:marTop w:val="0"/>
              <w:marBottom w:val="0"/>
              <w:divBdr>
                <w:top w:val="none" w:sz="0" w:space="0" w:color="auto"/>
                <w:left w:val="none" w:sz="0" w:space="0" w:color="auto"/>
                <w:bottom w:val="none" w:sz="0" w:space="0" w:color="auto"/>
                <w:right w:val="none" w:sz="0" w:space="0" w:color="auto"/>
              </w:divBdr>
            </w:div>
          </w:divsChild>
        </w:div>
        <w:div w:id="548105402">
          <w:marLeft w:val="0"/>
          <w:marRight w:val="0"/>
          <w:marTop w:val="0"/>
          <w:marBottom w:val="0"/>
          <w:divBdr>
            <w:top w:val="none" w:sz="0" w:space="0" w:color="auto"/>
            <w:left w:val="none" w:sz="0" w:space="0" w:color="auto"/>
            <w:bottom w:val="none" w:sz="0" w:space="0" w:color="auto"/>
            <w:right w:val="none" w:sz="0" w:space="0" w:color="auto"/>
          </w:divBdr>
          <w:divsChild>
            <w:div w:id="1611161738">
              <w:marLeft w:val="0"/>
              <w:marRight w:val="0"/>
              <w:marTop w:val="0"/>
              <w:marBottom w:val="0"/>
              <w:divBdr>
                <w:top w:val="none" w:sz="0" w:space="0" w:color="auto"/>
                <w:left w:val="none" w:sz="0" w:space="0" w:color="auto"/>
                <w:bottom w:val="none" w:sz="0" w:space="0" w:color="auto"/>
                <w:right w:val="none" w:sz="0" w:space="0" w:color="auto"/>
              </w:divBdr>
            </w:div>
          </w:divsChild>
        </w:div>
        <w:div w:id="556284283">
          <w:marLeft w:val="0"/>
          <w:marRight w:val="0"/>
          <w:marTop w:val="0"/>
          <w:marBottom w:val="0"/>
          <w:divBdr>
            <w:top w:val="none" w:sz="0" w:space="0" w:color="auto"/>
            <w:left w:val="none" w:sz="0" w:space="0" w:color="auto"/>
            <w:bottom w:val="none" w:sz="0" w:space="0" w:color="auto"/>
            <w:right w:val="none" w:sz="0" w:space="0" w:color="auto"/>
          </w:divBdr>
          <w:divsChild>
            <w:div w:id="1582374638">
              <w:marLeft w:val="0"/>
              <w:marRight w:val="0"/>
              <w:marTop w:val="0"/>
              <w:marBottom w:val="0"/>
              <w:divBdr>
                <w:top w:val="none" w:sz="0" w:space="0" w:color="auto"/>
                <w:left w:val="none" w:sz="0" w:space="0" w:color="auto"/>
                <w:bottom w:val="none" w:sz="0" w:space="0" w:color="auto"/>
                <w:right w:val="none" w:sz="0" w:space="0" w:color="auto"/>
              </w:divBdr>
            </w:div>
          </w:divsChild>
        </w:div>
        <w:div w:id="591353161">
          <w:marLeft w:val="0"/>
          <w:marRight w:val="0"/>
          <w:marTop w:val="0"/>
          <w:marBottom w:val="0"/>
          <w:divBdr>
            <w:top w:val="none" w:sz="0" w:space="0" w:color="auto"/>
            <w:left w:val="none" w:sz="0" w:space="0" w:color="auto"/>
            <w:bottom w:val="none" w:sz="0" w:space="0" w:color="auto"/>
            <w:right w:val="none" w:sz="0" w:space="0" w:color="auto"/>
          </w:divBdr>
          <w:divsChild>
            <w:div w:id="1415396223">
              <w:marLeft w:val="0"/>
              <w:marRight w:val="0"/>
              <w:marTop w:val="0"/>
              <w:marBottom w:val="0"/>
              <w:divBdr>
                <w:top w:val="none" w:sz="0" w:space="0" w:color="auto"/>
                <w:left w:val="none" w:sz="0" w:space="0" w:color="auto"/>
                <w:bottom w:val="none" w:sz="0" w:space="0" w:color="auto"/>
                <w:right w:val="none" w:sz="0" w:space="0" w:color="auto"/>
              </w:divBdr>
            </w:div>
          </w:divsChild>
        </w:div>
        <w:div w:id="599723196">
          <w:marLeft w:val="0"/>
          <w:marRight w:val="0"/>
          <w:marTop w:val="0"/>
          <w:marBottom w:val="0"/>
          <w:divBdr>
            <w:top w:val="none" w:sz="0" w:space="0" w:color="auto"/>
            <w:left w:val="none" w:sz="0" w:space="0" w:color="auto"/>
            <w:bottom w:val="none" w:sz="0" w:space="0" w:color="auto"/>
            <w:right w:val="none" w:sz="0" w:space="0" w:color="auto"/>
          </w:divBdr>
          <w:divsChild>
            <w:div w:id="1535771122">
              <w:marLeft w:val="0"/>
              <w:marRight w:val="0"/>
              <w:marTop w:val="0"/>
              <w:marBottom w:val="0"/>
              <w:divBdr>
                <w:top w:val="none" w:sz="0" w:space="0" w:color="auto"/>
                <w:left w:val="none" w:sz="0" w:space="0" w:color="auto"/>
                <w:bottom w:val="none" w:sz="0" w:space="0" w:color="auto"/>
                <w:right w:val="none" w:sz="0" w:space="0" w:color="auto"/>
              </w:divBdr>
            </w:div>
          </w:divsChild>
        </w:div>
        <w:div w:id="639579580">
          <w:marLeft w:val="0"/>
          <w:marRight w:val="0"/>
          <w:marTop w:val="0"/>
          <w:marBottom w:val="0"/>
          <w:divBdr>
            <w:top w:val="none" w:sz="0" w:space="0" w:color="auto"/>
            <w:left w:val="none" w:sz="0" w:space="0" w:color="auto"/>
            <w:bottom w:val="none" w:sz="0" w:space="0" w:color="auto"/>
            <w:right w:val="none" w:sz="0" w:space="0" w:color="auto"/>
          </w:divBdr>
          <w:divsChild>
            <w:div w:id="2125346837">
              <w:marLeft w:val="0"/>
              <w:marRight w:val="0"/>
              <w:marTop w:val="0"/>
              <w:marBottom w:val="0"/>
              <w:divBdr>
                <w:top w:val="none" w:sz="0" w:space="0" w:color="auto"/>
                <w:left w:val="none" w:sz="0" w:space="0" w:color="auto"/>
                <w:bottom w:val="none" w:sz="0" w:space="0" w:color="auto"/>
                <w:right w:val="none" w:sz="0" w:space="0" w:color="auto"/>
              </w:divBdr>
            </w:div>
          </w:divsChild>
        </w:div>
        <w:div w:id="640500233">
          <w:marLeft w:val="0"/>
          <w:marRight w:val="0"/>
          <w:marTop w:val="0"/>
          <w:marBottom w:val="0"/>
          <w:divBdr>
            <w:top w:val="none" w:sz="0" w:space="0" w:color="auto"/>
            <w:left w:val="none" w:sz="0" w:space="0" w:color="auto"/>
            <w:bottom w:val="none" w:sz="0" w:space="0" w:color="auto"/>
            <w:right w:val="none" w:sz="0" w:space="0" w:color="auto"/>
          </w:divBdr>
          <w:divsChild>
            <w:div w:id="1228415873">
              <w:marLeft w:val="0"/>
              <w:marRight w:val="0"/>
              <w:marTop w:val="0"/>
              <w:marBottom w:val="0"/>
              <w:divBdr>
                <w:top w:val="none" w:sz="0" w:space="0" w:color="auto"/>
                <w:left w:val="none" w:sz="0" w:space="0" w:color="auto"/>
                <w:bottom w:val="none" w:sz="0" w:space="0" w:color="auto"/>
                <w:right w:val="none" w:sz="0" w:space="0" w:color="auto"/>
              </w:divBdr>
            </w:div>
          </w:divsChild>
        </w:div>
        <w:div w:id="674916810">
          <w:marLeft w:val="0"/>
          <w:marRight w:val="0"/>
          <w:marTop w:val="0"/>
          <w:marBottom w:val="0"/>
          <w:divBdr>
            <w:top w:val="none" w:sz="0" w:space="0" w:color="auto"/>
            <w:left w:val="none" w:sz="0" w:space="0" w:color="auto"/>
            <w:bottom w:val="none" w:sz="0" w:space="0" w:color="auto"/>
            <w:right w:val="none" w:sz="0" w:space="0" w:color="auto"/>
          </w:divBdr>
          <w:divsChild>
            <w:div w:id="1464617960">
              <w:marLeft w:val="0"/>
              <w:marRight w:val="0"/>
              <w:marTop w:val="0"/>
              <w:marBottom w:val="0"/>
              <w:divBdr>
                <w:top w:val="none" w:sz="0" w:space="0" w:color="auto"/>
                <w:left w:val="none" w:sz="0" w:space="0" w:color="auto"/>
                <w:bottom w:val="none" w:sz="0" w:space="0" w:color="auto"/>
                <w:right w:val="none" w:sz="0" w:space="0" w:color="auto"/>
              </w:divBdr>
            </w:div>
          </w:divsChild>
        </w:div>
        <w:div w:id="696006823">
          <w:marLeft w:val="0"/>
          <w:marRight w:val="0"/>
          <w:marTop w:val="0"/>
          <w:marBottom w:val="0"/>
          <w:divBdr>
            <w:top w:val="none" w:sz="0" w:space="0" w:color="auto"/>
            <w:left w:val="none" w:sz="0" w:space="0" w:color="auto"/>
            <w:bottom w:val="none" w:sz="0" w:space="0" w:color="auto"/>
            <w:right w:val="none" w:sz="0" w:space="0" w:color="auto"/>
          </w:divBdr>
          <w:divsChild>
            <w:div w:id="1870559658">
              <w:marLeft w:val="0"/>
              <w:marRight w:val="0"/>
              <w:marTop w:val="0"/>
              <w:marBottom w:val="0"/>
              <w:divBdr>
                <w:top w:val="none" w:sz="0" w:space="0" w:color="auto"/>
                <w:left w:val="none" w:sz="0" w:space="0" w:color="auto"/>
                <w:bottom w:val="none" w:sz="0" w:space="0" w:color="auto"/>
                <w:right w:val="none" w:sz="0" w:space="0" w:color="auto"/>
              </w:divBdr>
            </w:div>
          </w:divsChild>
        </w:div>
        <w:div w:id="758256605">
          <w:marLeft w:val="0"/>
          <w:marRight w:val="0"/>
          <w:marTop w:val="0"/>
          <w:marBottom w:val="0"/>
          <w:divBdr>
            <w:top w:val="none" w:sz="0" w:space="0" w:color="auto"/>
            <w:left w:val="none" w:sz="0" w:space="0" w:color="auto"/>
            <w:bottom w:val="none" w:sz="0" w:space="0" w:color="auto"/>
            <w:right w:val="none" w:sz="0" w:space="0" w:color="auto"/>
          </w:divBdr>
          <w:divsChild>
            <w:div w:id="793061146">
              <w:marLeft w:val="0"/>
              <w:marRight w:val="0"/>
              <w:marTop w:val="0"/>
              <w:marBottom w:val="0"/>
              <w:divBdr>
                <w:top w:val="none" w:sz="0" w:space="0" w:color="auto"/>
                <w:left w:val="none" w:sz="0" w:space="0" w:color="auto"/>
                <w:bottom w:val="none" w:sz="0" w:space="0" w:color="auto"/>
                <w:right w:val="none" w:sz="0" w:space="0" w:color="auto"/>
              </w:divBdr>
            </w:div>
          </w:divsChild>
        </w:div>
        <w:div w:id="762723858">
          <w:marLeft w:val="0"/>
          <w:marRight w:val="0"/>
          <w:marTop w:val="0"/>
          <w:marBottom w:val="0"/>
          <w:divBdr>
            <w:top w:val="none" w:sz="0" w:space="0" w:color="auto"/>
            <w:left w:val="none" w:sz="0" w:space="0" w:color="auto"/>
            <w:bottom w:val="none" w:sz="0" w:space="0" w:color="auto"/>
            <w:right w:val="none" w:sz="0" w:space="0" w:color="auto"/>
          </w:divBdr>
          <w:divsChild>
            <w:div w:id="2084838803">
              <w:marLeft w:val="0"/>
              <w:marRight w:val="0"/>
              <w:marTop w:val="0"/>
              <w:marBottom w:val="0"/>
              <w:divBdr>
                <w:top w:val="none" w:sz="0" w:space="0" w:color="auto"/>
                <w:left w:val="none" w:sz="0" w:space="0" w:color="auto"/>
                <w:bottom w:val="none" w:sz="0" w:space="0" w:color="auto"/>
                <w:right w:val="none" w:sz="0" w:space="0" w:color="auto"/>
              </w:divBdr>
            </w:div>
          </w:divsChild>
        </w:div>
        <w:div w:id="799231184">
          <w:marLeft w:val="0"/>
          <w:marRight w:val="0"/>
          <w:marTop w:val="0"/>
          <w:marBottom w:val="0"/>
          <w:divBdr>
            <w:top w:val="none" w:sz="0" w:space="0" w:color="auto"/>
            <w:left w:val="none" w:sz="0" w:space="0" w:color="auto"/>
            <w:bottom w:val="none" w:sz="0" w:space="0" w:color="auto"/>
            <w:right w:val="none" w:sz="0" w:space="0" w:color="auto"/>
          </w:divBdr>
          <w:divsChild>
            <w:div w:id="1925526413">
              <w:marLeft w:val="0"/>
              <w:marRight w:val="0"/>
              <w:marTop w:val="0"/>
              <w:marBottom w:val="0"/>
              <w:divBdr>
                <w:top w:val="none" w:sz="0" w:space="0" w:color="auto"/>
                <w:left w:val="none" w:sz="0" w:space="0" w:color="auto"/>
                <w:bottom w:val="none" w:sz="0" w:space="0" w:color="auto"/>
                <w:right w:val="none" w:sz="0" w:space="0" w:color="auto"/>
              </w:divBdr>
            </w:div>
          </w:divsChild>
        </w:div>
        <w:div w:id="842665994">
          <w:marLeft w:val="0"/>
          <w:marRight w:val="0"/>
          <w:marTop w:val="0"/>
          <w:marBottom w:val="0"/>
          <w:divBdr>
            <w:top w:val="none" w:sz="0" w:space="0" w:color="auto"/>
            <w:left w:val="none" w:sz="0" w:space="0" w:color="auto"/>
            <w:bottom w:val="none" w:sz="0" w:space="0" w:color="auto"/>
            <w:right w:val="none" w:sz="0" w:space="0" w:color="auto"/>
          </w:divBdr>
          <w:divsChild>
            <w:div w:id="1313948728">
              <w:marLeft w:val="0"/>
              <w:marRight w:val="0"/>
              <w:marTop w:val="0"/>
              <w:marBottom w:val="0"/>
              <w:divBdr>
                <w:top w:val="none" w:sz="0" w:space="0" w:color="auto"/>
                <w:left w:val="none" w:sz="0" w:space="0" w:color="auto"/>
                <w:bottom w:val="none" w:sz="0" w:space="0" w:color="auto"/>
                <w:right w:val="none" w:sz="0" w:space="0" w:color="auto"/>
              </w:divBdr>
            </w:div>
          </w:divsChild>
        </w:div>
        <w:div w:id="929193420">
          <w:marLeft w:val="0"/>
          <w:marRight w:val="0"/>
          <w:marTop w:val="0"/>
          <w:marBottom w:val="0"/>
          <w:divBdr>
            <w:top w:val="none" w:sz="0" w:space="0" w:color="auto"/>
            <w:left w:val="none" w:sz="0" w:space="0" w:color="auto"/>
            <w:bottom w:val="none" w:sz="0" w:space="0" w:color="auto"/>
            <w:right w:val="none" w:sz="0" w:space="0" w:color="auto"/>
          </w:divBdr>
          <w:divsChild>
            <w:div w:id="407659418">
              <w:marLeft w:val="0"/>
              <w:marRight w:val="0"/>
              <w:marTop w:val="0"/>
              <w:marBottom w:val="0"/>
              <w:divBdr>
                <w:top w:val="none" w:sz="0" w:space="0" w:color="auto"/>
                <w:left w:val="none" w:sz="0" w:space="0" w:color="auto"/>
                <w:bottom w:val="none" w:sz="0" w:space="0" w:color="auto"/>
                <w:right w:val="none" w:sz="0" w:space="0" w:color="auto"/>
              </w:divBdr>
            </w:div>
          </w:divsChild>
        </w:div>
        <w:div w:id="937523873">
          <w:marLeft w:val="0"/>
          <w:marRight w:val="0"/>
          <w:marTop w:val="0"/>
          <w:marBottom w:val="0"/>
          <w:divBdr>
            <w:top w:val="none" w:sz="0" w:space="0" w:color="auto"/>
            <w:left w:val="none" w:sz="0" w:space="0" w:color="auto"/>
            <w:bottom w:val="none" w:sz="0" w:space="0" w:color="auto"/>
            <w:right w:val="none" w:sz="0" w:space="0" w:color="auto"/>
          </w:divBdr>
          <w:divsChild>
            <w:div w:id="697780294">
              <w:marLeft w:val="0"/>
              <w:marRight w:val="0"/>
              <w:marTop w:val="0"/>
              <w:marBottom w:val="0"/>
              <w:divBdr>
                <w:top w:val="none" w:sz="0" w:space="0" w:color="auto"/>
                <w:left w:val="none" w:sz="0" w:space="0" w:color="auto"/>
                <w:bottom w:val="none" w:sz="0" w:space="0" w:color="auto"/>
                <w:right w:val="none" w:sz="0" w:space="0" w:color="auto"/>
              </w:divBdr>
            </w:div>
          </w:divsChild>
        </w:div>
        <w:div w:id="996685031">
          <w:marLeft w:val="0"/>
          <w:marRight w:val="0"/>
          <w:marTop w:val="0"/>
          <w:marBottom w:val="0"/>
          <w:divBdr>
            <w:top w:val="none" w:sz="0" w:space="0" w:color="auto"/>
            <w:left w:val="none" w:sz="0" w:space="0" w:color="auto"/>
            <w:bottom w:val="none" w:sz="0" w:space="0" w:color="auto"/>
            <w:right w:val="none" w:sz="0" w:space="0" w:color="auto"/>
          </w:divBdr>
          <w:divsChild>
            <w:div w:id="1417824022">
              <w:marLeft w:val="0"/>
              <w:marRight w:val="0"/>
              <w:marTop w:val="0"/>
              <w:marBottom w:val="0"/>
              <w:divBdr>
                <w:top w:val="none" w:sz="0" w:space="0" w:color="auto"/>
                <w:left w:val="none" w:sz="0" w:space="0" w:color="auto"/>
                <w:bottom w:val="none" w:sz="0" w:space="0" w:color="auto"/>
                <w:right w:val="none" w:sz="0" w:space="0" w:color="auto"/>
              </w:divBdr>
            </w:div>
          </w:divsChild>
        </w:div>
        <w:div w:id="1007290417">
          <w:marLeft w:val="0"/>
          <w:marRight w:val="0"/>
          <w:marTop w:val="0"/>
          <w:marBottom w:val="0"/>
          <w:divBdr>
            <w:top w:val="none" w:sz="0" w:space="0" w:color="auto"/>
            <w:left w:val="none" w:sz="0" w:space="0" w:color="auto"/>
            <w:bottom w:val="none" w:sz="0" w:space="0" w:color="auto"/>
            <w:right w:val="none" w:sz="0" w:space="0" w:color="auto"/>
          </w:divBdr>
          <w:divsChild>
            <w:div w:id="1630083792">
              <w:marLeft w:val="0"/>
              <w:marRight w:val="0"/>
              <w:marTop w:val="0"/>
              <w:marBottom w:val="0"/>
              <w:divBdr>
                <w:top w:val="none" w:sz="0" w:space="0" w:color="auto"/>
                <w:left w:val="none" w:sz="0" w:space="0" w:color="auto"/>
                <w:bottom w:val="none" w:sz="0" w:space="0" w:color="auto"/>
                <w:right w:val="none" w:sz="0" w:space="0" w:color="auto"/>
              </w:divBdr>
            </w:div>
          </w:divsChild>
        </w:div>
        <w:div w:id="1013726723">
          <w:marLeft w:val="0"/>
          <w:marRight w:val="0"/>
          <w:marTop w:val="0"/>
          <w:marBottom w:val="0"/>
          <w:divBdr>
            <w:top w:val="none" w:sz="0" w:space="0" w:color="auto"/>
            <w:left w:val="none" w:sz="0" w:space="0" w:color="auto"/>
            <w:bottom w:val="none" w:sz="0" w:space="0" w:color="auto"/>
            <w:right w:val="none" w:sz="0" w:space="0" w:color="auto"/>
          </w:divBdr>
          <w:divsChild>
            <w:div w:id="1589920137">
              <w:marLeft w:val="0"/>
              <w:marRight w:val="0"/>
              <w:marTop w:val="0"/>
              <w:marBottom w:val="0"/>
              <w:divBdr>
                <w:top w:val="none" w:sz="0" w:space="0" w:color="auto"/>
                <w:left w:val="none" w:sz="0" w:space="0" w:color="auto"/>
                <w:bottom w:val="none" w:sz="0" w:space="0" w:color="auto"/>
                <w:right w:val="none" w:sz="0" w:space="0" w:color="auto"/>
              </w:divBdr>
            </w:div>
          </w:divsChild>
        </w:div>
        <w:div w:id="1163158199">
          <w:marLeft w:val="0"/>
          <w:marRight w:val="0"/>
          <w:marTop w:val="0"/>
          <w:marBottom w:val="0"/>
          <w:divBdr>
            <w:top w:val="none" w:sz="0" w:space="0" w:color="auto"/>
            <w:left w:val="none" w:sz="0" w:space="0" w:color="auto"/>
            <w:bottom w:val="none" w:sz="0" w:space="0" w:color="auto"/>
            <w:right w:val="none" w:sz="0" w:space="0" w:color="auto"/>
          </w:divBdr>
          <w:divsChild>
            <w:div w:id="425199091">
              <w:marLeft w:val="0"/>
              <w:marRight w:val="0"/>
              <w:marTop w:val="0"/>
              <w:marBottom w:val="0"/>
              <w:divBdr>
                <w:top w:val="none" w:sz="0" w:space="0" w:color="auto"/>
                <w:left w:val="none" w:sz="0" w:space="0" w:color="auto"/>
                <w:bottom w:val="none" w:sz="0" w:space="0" w:color="auto"/>
                <w:right w:val="none" w:sz="0" w:space="0" w:color="auto"/>
              </w:divBdr>
            </w:div>
          </w:divsChild>
        </w:div>
        <w:div w:id="1196192311">
          <w:marLeft w:val="0"/>
          <w:marRight w:val="0"/>
          <w:marTop w:val="0"/>
          <w:marBottom w:val="0"/>
          <w:divBdr>
            <w:top w:val="none" w:sz="0" w:space="0" w:color="auto"/>
            <w:left w:val="none" w:sz="0" w:space="0" w:color="auto"/>
            <w:bottom w:val="none" w:sz="0" w:space="0" w:color="auto"/>
            <w:right w:val="none" w:sz="0" w:space="0" w:color="auto"/>
          </w:divBdr>
          <w:divsChild>
            <w:div w:id="2094206922">
              <w:marLeft w:val="0"/>
              <w:marRight w:val="0"/>
              <w:marTop w:val="0"/>
              <w:marBottom w:val="0"/>
              <w:divBdr>
                <w:top w:val="none" w:sz="0" w:space="0" w:color="auto"/>
                <w:left w:val="none" w:sz="0" w:space="0" w:color="auto"/>
                <w:bottom w:val="none" w:sz="0" w:space="0" w:color="auto"/>
                <w:right w:val="none" w:sz="0" w:space="0" w:color="auto"/>
              </w:divBdr>
            </w:div>
          </w:divsChild>
        </w:div>
        <w:div w:id="1265461902">
          <w:marLeft w:val="0"/>
          <w:marRight w:val="0"/>
          <w:marTop w:val="0"/>
          <w:marBottom w:val="0"/>
          <w:divBdr>
            <w:top w:val="none" w:sz="0" w:space="0" w:color="auto"/>
            <w:left w:val="none" w:sz="0" w:space="0" w:color="auto"/>
            <w:bottom w:val="none" w:sz="0" w:space="0" w:color="auto"/>
            <w:right w:val="none" w:sz="0" w:space="0" w:color="auto"/>
          </w:divBdr>
          <w:divsChild>
            <w:div w:id="146216623">
              <w:marLeft w:val="0"/>
              <w:marRight w:val="0"/>
              <w:marTop w:val="0"/>
              <w:marBottom w:val="0"/>
              <w:divBdr>
                <w:top w:val="none" w:sz="0" w:space="0" w:color="auto"/>
                <w:left w:val="none" w:sz="0" w:space="0" w:color="auto"/>
                <w:bottom w:val="none" w:sz="0" w:space="0" w:color="auto"/>
                <w:right w:val="none" w:sz="0" w:space="0" w:color="auto"/>
              </w:divBdr>
            </w:div>
          </w:divsChild>
        </w:div>
        <w:div w:id="1473324666">
          <w:marLeft w:val="0"/>
          <w:marRight w:val="0"/>
          <w:marTop w:val="0"/>
          <w:marBottom w:val="0"/>
          <w:divBdr>
            <w:top w:val="none" w:sz="0" w:space="0" w:color="auto"/>
            <w:left w:val="none" w:sz="0" w:space="0" w:color="auto"/>
            <w:bottom w:val="none" w:sz="0" w:space="0" w:color="auto"/>
            <w:right w:val="none" w:sz="0" w:space="0" w:color="auto"/>
          </w:divBdr>
          <w:divsChild>
            <w:div w:id="621107592">
              <w:marLeft w:val="0"/>
              <w:marRight w:val="0"/>
              <w:marTop w:val="0"/>
              <w:marBottom w:val="0"/>
              <w:divBdr>
                <w:top w:val="none" w:sz="0" w:space="0" w:color="auto"/>
                <w:left w:val="none" w:sz="0" w:space="0" w:color="auto"/>
                <w:bottom w:val="none" w:sz="0" w:space="0" w:color="auto"/>
                <w:right w:val="none" w:sz="0" w:space="0" w:color="auto"/>
              </w:divBdr>
            </w:div>
          </w:divsChild>
        </w:div>
        <w:div w:id="1515148988">
          <w:marLeft w:val="0"/>
          <w:marRight w:val="0"/>
          <w:marTop w:val="0"/>
          <w:marBottom w:val="0"/>
          <w:divBdr>
            <w:top w:val="none" w:sz="0" w:space="0" w:color="auto"/>
            <w:left w:val="none" w:sz="0" w:space="0" w:color="auto"/>
            <w:bottom w:val="none" w:sz="0" w:space="0" w:color="auto"/>
            <w:right w:val="none" w:sz="0" w:space="0" w:color="auto"/>
          </w:divBdr>
          <w:divsChild>
            <w:div w:id="2068064388">
              <w:marLeft w:val="0"/>
              <w:marRight w:val="0"/>
              <w:marTop w:val="0"/>
              <w:marBottom w:val="0"/>
              <w:divBdr>
                <w:top w:val="none" w:sz="0" w:space="0" w:color="auto"/>
                <w:left w:val="none" w:sz="0" w:space="0" w:color="auto"/>
                <w:bottom w:val="none" w:sz="0" w:space="0" w:color="auto"/>
                <w:right w:val="none" w:sz="0" w:space="0" w:color="auto"/>
              </w:divBdr>
            </w:div>
          </w:divsChild>
        </w:div>
        <w:div w:id="1536112173">
          <w:marLeft w:val="0"/>
          <w:marRight w:val="0"/>
          <w:marTop w:val="0"/>
          <w:marBottom w:val="0"/>
          <w:divBdr>
            <w:top w:val="none" w:sz="0" w:space="0" w:color="auto"/>
            <w:left w:val="none" w:sz="0" w:space="0" w:color="auto"/>
            <w:bottom w:val="none" w:sz="0" w:space="0" w:color="auto"/>
            <w:right w:val="none" w:sz="0" w:space="0" w:color="auto"/>
          </w:divBdr>
          <w:divsChild>
            <w:div w:id="1641417878">
              <w:marLeft w:val="0"/>
              <w:marRight w:val="0"/>
              <w:marTop w:val="0"/>
              <w:marBottom w:val="0"/>
              <w:divBdr>
                <w:top w:val="none" w:sz="0" w:space="0" w:color="auto"/>
                <w:left w:val="none" w:sz="0" w:space="0" w:color="auto"/>
                <w:bottom w:val="none" w:sz="0" w:space="0" w:color="auto"/>
                <w:right w:val="none" w:sz="0" w:space="0" w:color="auto"/>
              </w:divBdr>
            </w:div>
          </w:divsChild>
        </w:div>
        <w:div w:id="1765219865">
          <w:marLeft w:val="0"/>
          <w:marRight w:val="0"/>
          <w:marTop w:val="0"/>
          <w:marBottom w:val="0"/>
          <w:divBdr>
            <w:top w:val="none" w:sz="0" w:space="0" w:color="auto"/>
            <w:left w:val="none" w:sz="0" w:space="0" w:color="auto"/>
            <w:bottom w:val="none" w:sz="0" w:space="0" w:color="auto"/>
            <w:right w:val="none" w:sz="0" w:space="0" w:color="auto"/>
          </w:divBdr>
          <w:divsChild>
            <w:div w:id="2058893926">
              <w:marLeft w:val="0"/>
              <w:marRight w:val="0"/>
              <w:marTop w:val="0"/>
              <w:marBottom w:val="0"/>
              <w:divBdr>
                <w:top w:val="none" w:sz="0" w:space="0" w:color="auto"/>
                <w:left w:val="none" w:sz="0" w:space="0" w:color="auto"/>
                <w:bottom w:val="none" w:sz="0" w:space="0" w:color="auto"/>
                <w:right w:val="none" w:sz="0" w:space="0" w:color="auto"/>
              </w:divBdr>
            </w:div>
          </w:divsChild>
        </w:div>
        <w:div w:id="1773161363">
          <w:marLeft w:val="0"/>
          <w:marRight w:val="0"/>
          <w:marTop w:val="0"/>
          <w:marBottom w:val="0"/>
          <w:divBdr>
            <w:top w:val="none" w:sz="0" w:space="0" w:color="auto"/>
            <w:left w:val="none" w:sz="0" w:space="0" w:color="auto"/>
            <w:bottom w:val="none" w:sz="0" w:space="0" w:color="auto"/>
            <w:right w:val="none" w:sz="0" w:space="0" w:color="auto"/>
          </w:divBdr>
          <w:divsChild>
            <w:div w:id="1562251551">
              <w:marLeft w:val="0"/>
              <w:marRight w:val="0"/>
              <w:marTop w:val="0"/>
              <w:marBottom w:val="0"/>
              <w:divBdr>
                <w:top w:val="none" w:sz="0" w:space="0" w:color="auto"/>
                <w:left w:val="none" w:sz="0" w:space="0" w:color="auto"/>
                <w:bottom w:val="none" w:sz="0" w:space="0" w:color="auto"/>
                <w:right w:val="none" w:sz="0" w:space="0" w:color="auto"/>
              </w:divBdr>
            </w:div>
          </w:divsChild>
        </w:div>
        <w:div w:id="1873104985">
          <w:marLeft w:val="0"/>
          <w:marRight w:val="0"/>
          <w:marTop w:val="0"/>
          <w:marBottom w:val="0"/>
          <w:divBdr>
            <w:top w:val="none" w:sz="0" w:space="0" w:color="auto"/>
            <w:left w:val="none" w:sz="0" w:space="0" w:color="auto"/>
            <w:bottom w:val="none" w:sz="0" w:space="0" w:color="auto"/>
            <w:right w:val="none" w:sz="0" w:space="0" w:color="auto"/>
          </w:divBdr>
          <w:divsChild>
            <w:div w:id="282425442">
              <w:marLeft w:val="0"/>
              <w:marRight w:val="0"/>
              <w:marTop w:val="0"/>
              <w:marBottom w:val="0"/>
              <w:divBdr>
                <w:top w:val="none" w:sz="0" w:space="0" w:color="auto"/>
                <w:left w:val="none" w:sz="0" w:space="0" w:color="auto"/>
                <w:bottom w:val="none" w:sz="0" w:space="0" w:color="auto"/>
                <w:right w:val="none" w:sz="0" w:space="0" w:color="auto"/>
              </w:divBdr>
            </w:div>
          </w:divsChild>
        </w:div>
        <w:div w:id="1890722751">
          <w:marLeft w:val="0"/>
          <w:marRight w:val="0"/>
          <w:marTop w:val="0"/>
          <w:marBottom w:val="0"/>
          <w:divBdr>
            <w:top w:val="none" w:sz="0" w:space="0" w:color="auto"/>
            <w:left w:val="none" w:sz="0" w:space="0" w:color="auto"/>
            <w:bottom w:val="none" w:sz="0" w:space="0" w:color="auto"/>
            <w:right w:val="none" w:sz="0" w:space="0" w:color="auto"/>
          </w:divBdr>
          <w:divsChild>
            <w:div w:id="1654680326">
              <w:marLeft w:val="0"/>
              <w:marRight w:val="0"/>
              <w:marTop w:val="0"/>
              <w:marBottom w:val="0"/>
              <w:divBdr>
                <w:top w:val="none" w:sz="0" w:space="0" w:color="auto"/>
                <w:left w:val="none" w:sz="0" w:space="0" w:color="auto"/>
                <w:bottom w:val="none" w:sz="0" w:space="0" w:color="auto"/>
                <w:right w:val="none" w:sz="0" w:space="0" w:color="auto"/>
              </w:divBdr>
            </w:div>
          </w:divsChild>
        </w:div>
        <w:div w:id="1922445643">
          <w:marLeft w:val="0"/>
          <w:marRight w:val="0"/>
          <w:marTop w:val="0"/>
          <w:marBottom w:val="0"/>
          <w:divBdr>
            <w:top w:val="none" w:sz="0" w:space="0" w:color="auto"/>
            <w:left w:val="none" w:sz="0" w:space="0" w:color="auto"/>
            <w:bottom w:val="none" w:sz="0" w:space="0" w:color="auto"/>
            <w:right w:val="none" w:sz="0" w:space="0" w:color="auto"/>
          </w:divBdr>
          <w:divsChild>
            <w:div w:id="404842670">
              <w:marLeft w:val="0"/>
              <w:marRight w:val="0"/>
              <w:marTop w:val="0"/>
              <w:marBottom w:val="0"/>
              <w:divBdr>
                <w:top w:val="none" w:sz="0" w:space="0" w:color="auto"/>
                <w:left w:val="none" w:sz="0" w:space="0" w:color="auto"/>
                <w:bottom w:val="none" w:sz="0" w:space="0" w:color="auto"/>
                <w:right w:val="none" w:sz="0" w:space="0" w:color="auto"/>
              </w:divBdr>
            </w:div>
          </w:divsChild>
        </w:div>
        <w:div w:id="1985507542">
          <w:marLeft w:val="0"/>
          <w:marRight w:val="0"/>
          <w:marTop w:val="0"/>
          <w:marBottom w:val="0"/>
          <w:divBdr>
            <w:top w:val="none" w:sz="0" w:space="0" w:color="auto"/>
            <w:left w:val="none" w:sz="0" w:space="0" w:color="auto"/>
            <w:bottom w:val="none" w:sz="0" w:space="0" w:color="auto"/>
            <w:right w:val="none" w:sz="0" w:space="0" w:color="auto"/>
          </w:divBdr>
          <w:divsChild>
            <w:div w:id="101001572">
              <w:marLeft w:val="0"/>
              <w:marRight w:val="0"/>
              <w:marTop w:val="0"/>
              <w:marBottom w:val="0"/>
              <w:divBdr>
                <w:top w:val="none" w:sz="0" w:space="0" w:color="auto"/>
                <w:left w:val="none" w:sz="0" w:space="0" w:color="auto"/>
                <w:bottom w:val="none" w:sz="0" w:space="0" w:color="auto"/>
                <w:right w:val="none" w:sz="0" w:space="0" w:color="auto"/>
              </w:divBdr>
            </w:div>
          </w:divsChild>
        </w:div>
        <w:div w:id="2020809608">
          <w:marLeft w:val="0"/>
          <w:marRight w:val="0"/>
          <w:marTop w:val="0"/>
          <w:marBottom w:val="0"/>
          <w:divBdr>
            <w:top w:val="none" w:sz="0" w:space="0" w:color="auto"/>
            <w:left w:val="none" w:sz="0" w:space="0" w:color="auto"/>
            <w:bottom w:val="none" w:sz="0" w:space="0" w:color="auto"/>
            <w:right w:val="none" w:sz="0" w:space="0" w:color="auto"/>
          </w:divBdr>
          <w:divsChild>
            <w:div w:id="569656898">
              <w:marLeft w:val="0"/>
              <w:marRight w:val="0"/>
              <w:marTop w:val="0"/>
              <w:marBottom w:val="0"/>
              <w:divBdr>
                <w:top w:val="none" w:sz="0" w:space="0" w:color="auto"/>
                <w:left w:val="none" w:sz="0" w:space="0" w:color="auto"/>
                <w:bottom w:val="none" w:sz="0" w:space="0" w:color="auto"/>
                <w:right w:val="none" w:sz="0" w:space="0" w:color="auto"/>
              </w:divBdr>
            </w:div>
          </w:divsChild>
        </w:div>
        <w:div w:id="2066222451">
          <w:marLeft w:val="0"/>
          <w:marRight w:val="0"/>
          <w:marTop w:val="0"/>
          <w:marBottom w:val="0"/>
          <w:divBdr>
            <w:top w:val="none" w:sz="0" w:space="0" w:color="auto"/>
            <w:left w:val="none" w:sz="0" w:space="0" w:color="auto"/>
            <w:bottom w:val="none" w:sz="0" w:space="0" w:color="auto"/>
            <w:right w:val="none" w:sz="0" w:space="0" w:color="auto"/>
          </w:divBdr>
          <w:divsChild>
            <w:div w:id="911742020">
              <w:marLeft w:val="0"/>
              <w:marRight w:val="0"/>
              <w:marTop w:val="0"/>
              <w:marBottom w:val="0"/>
              <w:divBdr>
                <w:top w:val="none" w:sz="0" w:space="0" w:color="auto"/>
                <w:left w:val="none" w:sz="0" w:space="0" w:color="auto"/>
                <w:bottom w:val="none" w:sz="0" w:space="0" w:color="auto"/>
                <w:right w:val="none" w:sz="0" w:space="0" w:color="auto"/>
              </w:divBdr>
            </w:div>
          </w:divsChild>
        </w:div>
        <w:div w:id="2083527265">
          <w:marLeft w:val="0"/>
          <w:marRight w:val="0"/>
          <w:marTop w:val="0"/>
          <w:marBottom w:val="0"/>
          <w:divBdr>
            <w:top w:val="none" w:sz="0" w:space="0" w:color="auto"/>
            <w:left w:val="none" w:sz="0" w:space="0" w:color="auto"/>
            <w:bottom w:val="none" w:sz="0" w:space="0" w:color="auto"/>
            <w:right w:val="none" w:sz="0" w:space="0" w:color="auto"/>
          </w:divBdr>
          <w:divsChild>
            <w:div w:id="101176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98570">
      <w:bodyDiv w:val="1"/>
      <w:marLeft w:val="0"/>
      <w:marRight w:val="0"/>
      <w:marTop w:val="0"/>
      <w:marBottom w:val="0"/>
      <w:divBdr>
        <w:top w:val="none" w:sz="0" w:space="0" w:color="auto"/>
        <w:left w:val="none" w:sz="0" w:space="0" w:color="auto"/>
        <w:bottom w:val="none" w:sz="0" w:space="0" w:color="auto"/>
        <w:right w:val="none" w:sz="0" w:space="0" w:color="auto"/>
      </w:divBdr>
    </w:div>
    <w:div w:id="1043017248">
      <w:bodyDiv w:val="1"/>
      <w:marLeft w:val="0"/>
      <w:marRight w:val="0"/>
      <w:marTop w:val="0"/>
      <w:marBottom w:val="0"/>
      <w:divBdr>
        <w:top w:val="none" w:sz="0" w:space="0" w:color="auto"/>
        <w:left w:val="none" w:sz="0" w:space="0" w:color="auto"/>
        <w:bottom w:val="none" w:sz="0" w:space="0" w:color="auto"/>
        <w:right w:val="none" w:sz="0" w:space="0" w:color="auto"/>
      </w:divBdr>
    </w:div>
    <w:div w:id="1046099461">
      <w:bodyDiv w:val="1"/>
      <w:marLeft w:val="0"/>
      <w:marRight w:val="0"/>
      <w:marTop w:val="0"/>
      <w:marBottom w:val="0"/>
      <w:divBdr>
        <w:top w:val="none" w:sz="0" w:space="0" w:color="auto"/>
        <w:left w:val="none" w:sz="0" w:space="0" w:color="auto"/>
        <w:bottom w:val="none" w:sz="0" w:space="0" w:color="auto"/>
        <w:right w:val="none" w:sz="0" w:space="0" w:color="auto"/>
      </w:divBdr>
    </w:div>
    <w:div w:id="1063137723">
      <w:bodyDiv w:val="1"/>
      <w:marLeft w:val="0"/>
      <w:marRight w:val="0"/>
      <w:marTop w:val="0"/>
      <w:marBottom w:val="0"/>
      <w:divBdr>
        <w:top w:val="none" w:sz="0" w:space="0" w:color="auto"/>
        <w:left w:val="none" w:sz="0" w:space="0" w:color="auto"/>
        <w:bottom w:val="none" w:sz="0" w:space="0" w:color="auto"/>
        <w:right w:val="none" w:sz="0" w:space="0" w:color="auto"/>
      </w:divBdr>
    </w:div>
    <w:div w:id="1092817784">
      <w:bodyDiv w:val="1"/>
      <w:marLeft w:val="0"/>
      <w:marRight w:val="0"/>
      <w:marTop w:val="0"/>
      <w:marBottom w:val="0"/>
      <w:divBdr>
        <w:top w:val="none" w:sz="0" w:space="0" w:color="auto"/>
        <w:left w:val="none" w:sz="0" w:space="0" w:color="auto"/>
        <w:bottom w:val="none" w:sz="0" w:space="0" w:color="auto"/>
        <w:right w:val="none" w:sz="0" w:space="0" w:color="auto"/>
      </w:divBdr>
    </w:div>
    <w:div w:id="1093211108">
      <w:bodyDiv w:val="1"/>
      <w:marLeft w:val="0"/>
      <w:marRight w:val="0"/>
      <w:marTop w:val="0"/>
      <w:marBottom w:val="0"/>
      <w:divBdr>
        <w:top w:val="none" w:sz="0" w:space="0" w:color="auto"/>
        <w:left w:val="none" w:sz="0" w:space="0" w:color="auto"/>
        <w:bottom w:val="none" w:sz="0" w:space="0" w:color="auto"/>
        <w:right w:val="none" w:sz="0" w:space="0" w:color="auto"/>
      </w:divBdr>
    </w:div>
    <w:div w:id="1105030967">
      <w:bodyDiv w:val="1"/>
      <w:marLeft w:val="0"/>
      <w:marRight w:val="0"/>
      <w:marTop w:val="0"/>
      <w:marBottom w:val="0"/>
      <w:divBdr>
        <w:top w:val="none" w:sz="0" w:space="0" w:color="auto"/>
        <w:left w:val="none" w:sz="0" w:space="0" w:color="auto"/>
        <w:bottom w:val="none" w:sz="0" w:space="0" w:color="auto"/>
        <w:right w:val="none" w:sz="0" w:space="0" w:color="auto"/>
      </w:divBdr>
    </w:div>
    <w:div w:id="1105078661">
      <w:bodyDiv w:val="1"/>
      <w:marLeft w:val="0"/>
      <w:marRight w:val="0"/>
      <w:marTop w:val="0"/>
      <w:marBottom w:val="0"/>
      <w:divBdr>
        <w:top w:val="none" w:sz="0" w:space="0" w:color="auto"/>
        <w:left w:val="none" w:sz="0" w:space="0" w:color="auto"/>
        <w:bottom w:val="none" w:sz="0" w:space="0" w:color="auto"/>
        <w:right w:val="none" w:sz="0" w:space="0" w:color="auto"/>
      </w:divBdr>
    </w:div>
    <w:div w:id="1109163198">
      <w:bodyDiv w:val="1"/>
      <w:marLeft w:val="0"/>
      <w:marRight w:val="0"/>
      <w:marTop w:val="0"/>
      <w:marBottom w:val="0"/>
      <w:divBdr>
        <w:top w:val="none" w:sz="0" w:space="0" w:color="auto"/>
        <w:left w:val="none" w:sz="0" w:space="0" w:color="auto"/>
        <w:bottom w:val="none" w:sz="0" w:space="0" w:color="auto"/>
        <w:right w:val="none" w:sz="0" w:space="0" w:color="auto"/>
      </w:divBdr>
    </w:div>
    <w:div w:id="1122263456">
      <w:bodyDiv w:val="1"/>
      <w:marLeft w:val="0"/>
      <w:marRight w:val="0"/>
      <w:marTop w:val="0"/>
      <w:marBottom w:val="0"/>
      <w:divBdr>
        <w:top w:val="none" w:sz="0" w:space="0" w:color="auto"/>
        <w:left w:val="none" w:sz="0" w:space="0" w:color="auto"/>
        <w:bottom w:val="none" w:sz="0" w:space="0" w:color="auto"/>
        <w:right w:val="none" w:sz="0" w:space="0" w:color="auto"/>
      </w:divBdr>
    </w:div>
    <w:div w:id="1123156803">
      <w:bodyDiv w:val="1"/>
      <w:marLeft w:val="0"/>
      <w:marRight w:val="0"/>
      <w:marTop w:val="0"/>
      <w:marBottom w:val="0"/>
      <w:divBdr>
        <w:top w:val="none" w:sz="0" w:space="0" w:color="auto"/>
        <w:left w:val="none" w:sz="0" w:space="0" w:color="auto"/>
        <w:bottom w:val="none" w:sz="0" w:space="0" w:color="auto"/>
        <w:right w:val="none" w:sz="0" w:space="0" w:color="auto"/>
      </w:divBdr>
    </w:div>
    <w:div w:id="1124229040">
      <w:bodyDiv w:val="1"/>
      <w:marLeft w:val="0"/>
      <w:marRight w:val="0"/>
      <w:marTop w:val="0"/>
      <w:marBottom w:val="0"/>
      <w:divBdr>
        <w:top w:val="none" w:sz="0" w:space="0" w:color="auto"/>
        <w:left w:val="none" w:sz="0" w:space="0" w:color="auto"/>
        <w:bottom w:val="none" w:sz="0" w:space="0" w:color="auto"/>
        <w:right w:val="none" w:sz="0" w:space="0" w:color="auto"/>
      </w:divBdr>
    </w:div>
    <w:div w:id="1124498115">
      <w:bodyDiv w:val="1"/>
      <w:marLeft w:val="0"/>
      <w:marRight w:val="0"/>
      <w:marTop w:val="0"/>
      <w:marBottom w:val="0"/>
      <w:divBdr>
        <w:top w:val="none" w:sz="0" w:space="0" w:color="auto"/>
        <w:left w:val="none" w:sz="0" w:space="0" w:color="auto"/>
        <w:bottom w:val="none" w:sz="0" w:space="0" w:color="auto"/>
        <w:right w:val="none" w:sz="0" w:space="0" w:color="auto"/>
      </w:divBdr>
    </w:div>
    <w:div w:id="1130324012">
      <w:bodyDiv w:val="1"/>
      <w:marLeft w:val="0"/>
      <w:marRight w:val="0"/>
      <w:marTop w:val="0"/>
      <w:marBottom w:val="0"/>
      <w:divBdr>
        <w:top w:val="none" w:sz="0" w:space="0" w:color="auto"/>
        <w:left w:val="none" w:sz="0" w:space="0" w:color="auto"/>
        <w:bottom w:val="none" w:sz="0" w:space="0" w:color="auto"/>
        <w:right w:val="none" w:sz="0" w:space="0" w:color="auto"/>
      </w:divBdr>
    </w:div>
    <w:div w:id="1135950595">
      <w:bodyDiv w:val="1"/>
      <w:marLeft w:val="0"/>
      <w:marRight w:val="0"/>
      <w:marTop w:val="0"/>
      <w:marBottom w:val="0"/>
      <w:divBdr>
        <w:top w:val="none" w:sz="0" w:space="0" w:color="auto"/>
        <w:left w:val="none" w:sz="0" w:space="0" w:color="auto"/>
        <w:bottom w:val="none" w:sz="0" w:space="0" w:color="auto"/>
        <w:right w:val="none" w:sz="0" w:space="0" w:color="auto"/>
      </w:divBdr>
    </w:div>
    <w:div w:id="1144200475">
      <w:bodyDiv w:val="1"/>
      <w:marLeft w:val="0"/>
      <w:marRight w:val="0"/>
      <w:marTop w:val="0"/>
      <w:marBottom w:val="0"/>
      <w:divBdr>
        <w:top w:val="none" w:sz="0" w:space="0" w:color="auto"/>
        <w:left w:val="none" w:sz="0" w:space="0" w:color="auto"/>
        <w:bottom w:val="none" w:sz="0" w:space="0" w:color="auto"/>
        <w:right w:val="none" w:sz="0" w:space="0" w:color="auto"/>
      </w:divBdr>
    </w:div>
    <w:div w:id="1145050049">
      <w:bodyDiv w:val="1"/>
      <w:marLeft w:val="0"/>
      <w:marRight w:val="0"/>
      <w:marTop w:val="0"/>
      <w:marBottom w:val="0"/>
      <w:divBdr>
        <w:top w:val="none" w:sz="0" w:space="0" w:color="auto"/>
        <w:left w:val="none" w:sz="0" w:space="0" w:color="auto"/>
        <w:bottom w:val="none" w:sz="0" w:space="0" w:color="auto"/>
        <w:right w:val="none" w:sz="0" w:space="0" w:color="auto"/>
      </w:divBdr>
    </w:div>
    <w:div w:id="1151560013">
      <w:bodyDiv w:val="1"/>
      <w:marLeft w:val="0"/>
      <w:marRight w:val="0"/>
      <w:marTop w:val="0"/>
      <w:marBottom w:val="0"/>
      <w:divBdr>
        <w:top w:val="none" w:sz="0" w:space="0" w:color="auto"/>
        <w:left w:val="none" w:sz="0" w:space="0" w:color="auto"/>
        <w:bottom w:val="none" w:sz="0" w:space="0" w:color="auto"/>
        <w:right w:val="none" w:sz="0" w:space="0" w:color="auto"/>
      </w:divBdr>
    </w:div>
    <w:div w:id="1153790216">
      <w:bodyDiv w:val="1"/>
      <w:marLeft w:val="0"/>
      <w:marRight w:val="0"/>
      <w:marTop w:val="0"/>
      <w:marBottom w:val="0"/>
      <w:divBdr>
        <w:top w:val="none" w:sz="0" w:space="0" w:color="auto"/>
        <w:left w:val="none" w:sz="0" w:space="0" w:color="auto"/>
        <w:bottom w:val="none" w:sz="0" w:space="0" w:color="auto"/>
        <w:right w:val="none" w:sz="0" w:space="0" w:color="auto"/>
      </w:divBdr>
    </w:div>
    <w:div w:id="1156603480">
      <w:bodyDiv w:val="1"/>
      <w:marLeft w:val="0"/>
      <w:marRight w:val="0"/>
      <w:marTop w:val="0"/>
      <w:marBottom w:val="0"/>
      <w:divBdr>
        <w:top w:val="none" w:sz="0" w:space="0" w:color="auto"/>
        <w:left w:val="none" w:sz="0" w:space="0" w:color="auto"/>
        <w:bottom w:val="none" w:sz="0" w:space="0" w:color="auto"/>
        <w:right w:val="none" w:sz="0" w:space="0" w:color="auto"/>
      </w:divBdr>
    </w:div>
    <w:div w:id="1156990715">
      <w:bodyDiv w:val="1"/>
      <w:marLeft w:val="0"/>
      <w:marRight w:val="0"/>
      <w:marTop w:val="0"/>
      <w:marBottom w:val="0"/>
      <w:divBdr>
        <w:top w:val="none" w:sz="0" w:space="0" w:color="auto"/>
        <w:left w:val="none" w:sz="0" w:space="0" w:color="auto"/>
        <w:bottom w:val="none" w:sz="0" w:space="0" w:color="auto"/>
        <w:right w:val="none" w:sz="0" w:space="0" w:color="auto"/>
      </w:divBdr>
      <w:divsChild>
        <w:div w:id="61684406">
          <w:marLeft w:val="360"/>
          <w:marRight w:val="0"/>
          <w:marTop w:val="200"/>
          <w:marBottom w:val="0"/>
          <w:divBdr>
            <w:top w:val="none" w:sz="0" w:space="0" w:color="auto"/>
            <w:left w:val="none" w:sz="0" w:space="0" w:color="auto"/>
            <w:bottom w:val="none" w:sz="0" w:space="0" w:color="auto"/>
            <w:right w:val="none" w:sz="0" w:space="0" w:color="auto"/>
          </w:divBdr>
        </w:div>
        <w:div w:id="506822468">
          <w:marLeft w:val="360"/>
          <w:marRight w:val="0"/>
          <w:marTop w:val="200"/>
          <w:marBottom w:val="0"/>
          <w:divBdr>
            <w:top w:val="none" w:sz="0" w:space="0" w:color="auto"/>
            <w:left w:val="none" w:sz="0" w:space="0" w:color="auto"/>
            <w:bottom w:val="none" w:sz="0" w:space="0" w:color="auto"/>
            <w:right w:val="none" w:sz="0" w:space="0" w:color="auto"/>
          </w:divBdr>
        </w:div>
        <w:div w:id="590049080">
          <w:marLeft w:val="360"/>
          <w:marRight w:val="0"/>
          <w:marTop w:val="200"/>
          <w:marBottom w:val="0"/>
          <w:divBdr>
            <w:top w:val="none" w:sz="0" w:space="0" w:color="auto"/>
            <w:left w:val="none" w:sz="0" w:space="0" w:color="auto"/>
            <w:bottom w:val="none" w:sz="0" w:space="0" w:color="auto"/>
            <w:right w:val="none" w:sz="0" w:space="0" w:color="auto"/>
          </w:divBdr>
        </w:div>
        <w:div w:id="1425227495">
          <w:marLeft w:val="360"/>
          <w:marRight w:val="0"/>
          <w:marTop w:val="200"/>
          <w:marBottom w:val="0"/>
          <w:divBdr>
            <w:top w:val="none" w:sz="0" w:space="0" w:color="auto"/>
            <w:left w:val="none" w:sz="0" w:space="0" w:color="auto"/>
            <w:bottom w:val="none" w:sz="0" w:space="0" w:color="auto"/>
            <w:right w:val="none" w:sz="0" w:space="0" w:color="auto"/>
          </w:divBdr>
        </w:div>
        <w:div w:id="1590918759">
          <w:marLeft w:val="360"/>
          <w:marRight w:val="0"/>
          <w:marTop w:val="200"/>
          <w:marBottom w:val="0"/>
          <w:divBdr>
            <w:top w:val="none" w:sz="0" w:space="0" w:color="auto"/>
            <w:left w:val="none" w:sz="0" w:space="0" w:color="auto"/>
            <w:bottom w:val="none" w:sz="0" w:space="0" w:color="auto"/>
            <w:right w:val="none" w:sz="0" w:space="0" w:color="auto"/>
          </w:divBdr>
        </w:div>
        <w:div w:id="1704751440">
          <w:marLeft w:val="360"/>
          <w:marRight w:val="0"/>
          <w:marTop w:val="200"/>
          <w:marBottom w:val="0"/>
          <w:divBdr>
            <w:top w:val="none" w:sz="0" w:space="0" w:color="auto"/>
            <w:left w:val="none" w:sz="0" w:space="0" w:color="auto"/>
            <w:bottom w:val="none" w:sz="0" w:space="0" w:color="auto"/>
            <w:right w:val="none" w:sz="0" w:space="0" w:color="auto"/>
          </w:divBdr>
        </w:div>
        <w:div w:id="2031684102">
          <w:marLeft w:val="360"/>
          <w:marRight w:val="0"/>
          <w:marTop w:val="200"/>
          <w:marBottom w:val="0"/>
          <w:divBdr>
            <w:top w:val="none" w:sz="0" w:space="0" w:color="auto"/>
            <w:left w:val="none" w:sz="0" w:space="0" w:color="auto"/>
            <w:bottom w:val="none" w:sz="0" w:space="0" w:color="auto"/>
            <w:right w:val="none" w:sz="0" w:space="0" w:color="auto"/>
          </w:divBdr>
        </w:div>
        <w:div w:id="2048292415">
          <w:marLeft w:val="360"/>
          <w:marRight w:val="0"/>
          <w:marTop w:val="200"/>
          <w:marBottom w:val="0"/>
          <w:divBdr>
            <w:top w:val="none" w:sz="0" w:space="0" w:color="auto"/>
            <w:left w:val="none" w:sz="0" w:space="0" w:color="auto"/>
            <w:bottom w:val="none" w:sz="0" w:space="0" w:color="auto"/>
            <w:right w:val="none" w:sz="0" w:space="0" w:color="auto"/>
          </w:divBdr>
        </w:div>
      </w:divsChild>
    </w:div>
    <w:div w:id="1164204655">
      <w:bodyDiv w:val="1"/>
      <w:marLeft w:val="0"/>
      <w:marRight w:val="0"/>
      <w:marTop w:val="0"/>
      <w:marBottom w:val="0"/>
      <w:divBdr>
        <w:top w:val="none" w:sz="0" w:space="0" w:color="auto"/>
        <w:left w:val="none" w:sz="0" w:space="0" w:color="auto"/>
        <w:bottom w:val="none" w:sz="0" w:space="0" w:color="auto"/>
        <w:right w:val="none" w:sz="0" w:space="0" w:color="auto"/>
      </w:divBdr>
    </w:div>
    <w:div w:id="1169758588">
      <w:bodyDiv w:val="1"/>
      <w:marLeft w:val="0"/>
      <w:marRight w:val="0"/>
      <w:marTop w:val="0"/>
      <w:marBottom w:val="0"/>
      <w:divBdr>
        <w:top w:val="none" w:sz="0" w:space="0" w:color="auto"/>
        <w:left w:val="none" w:sz="0" w:space="0" w:color="auto"/>
        <w:bottom w:val="none" w:sz="0" w:space="0" w:color="auto"/>
        <w:right w:val="none" w:sz="0" w:space="0" w:color="auto"/>
      </w:divBdr>
    </w:div>
    <w:div w:id="1175069129">
      <w:bodyDiv w:val="1"/>
      <w:marLeft w:val="0"/>
      <w:marRight w:val="0"/>
      <w:marTop w:val="0"/>
      <w:marBottom w:val="0"/>
      <w:divBdr>
        <w:top w:val="none" w:sz="0" w:space="0" w:color="auto"/>
        <w:left w:val="none" w:sz="0" w:space="0" w:color="auto"/>
        <w:bottom w:val="none" w:sz="0" w:space="0" w:color="auto"/>
        <w:right w:val="none" w:sz="0" w:space="0" w:color="auto"/>
      </w:divBdr>
    </w:div>
    <w:div w:id="1184126590">
      <w:bodyDiv w:val="1"/>
      <w:marLeft w:val="0"/>
      <w:marRight w:val="0"/>
      <w:marTop w:val="0"/>
      <w:marBottom w:val="0"/>
      <w:divBdr>
        <w:top w:val="none" w:sz="0" w:space="0" w:color="auto"/>
        <w:left w:val="none" w:sz="0" w:space="0" w:color="auto"/>
        <w:bottom w:val="none" w:sz="0" w:space="0" w:color="auto"/>
        <w:right w:val="none" w:sz="0" w:space="0" w:color="auto"/>
      </w:divBdr>
    </w:div>
    <w:div w:id="1191644037">
      <w:bodyDiv w:val="1"/>
      <w:marLeft w:val="0"/>
      <w:marRight w:val="0"/>
      <w:marTop w:val="0"/>
      <w:marBottom w:val="0"/>
      <w:divBdr>
        <w:top w:val="none" w:sz="0" w:space="0" w:color="auto"/>
        <w:left w:val="none" w:sz="0" w:space="0" w:color="auto"/>
        <w:bottom w:val="none" w:sz="0" w:space="0" w:color="auto"/>
        <w:right w:val="none" w:sz="0" w:space="0" w:color="auto"/>
      </w:divBdr>
    </w:div>
    <w:div w:id="1194075374">
      <w:bodyDiv w:val="1"/>
      <w:marLeft w:val="0"/>
      <w:marRight w:val="0"/>
      <w:marTop w:val="0"/>
      <w:marBottom w:val="0"/>
      <w:divBdr>
        <w:top w:val="none" w:sz="0" w:space="0" w:color="auto"/>
        <w:left w:val="none" w:sz="0" w:space="0" w:color="auto"/>
        <w:bottom w:val="none" w:sz="0" w:space="0" w:color="auto"/>
        <w:right w:val="none" w:sz="0" w:space="0" w:color="auto"/>
      </w:divBdr>
    </w:div>
    <w:div w:id="1201165375">
      <w:bodyDiv w:val="1"/>
      <w:marLeft w:val="0"/>
      <w:marRight w:val="0"/>
      <w:marTop w:val="0"/>
      <w:marBottom w:val="0"/>
      <w:divBdr>
        <w:top w:val="none" w:sz="0" w:space="0" w:color="auto"/>
        <w:left w:val="none" w:sz="0" w:space="0" w:color="auto"/>
        <w:bottom w:val="none" w:sz="0" w:space="0" w:color="auto"/>
        <w:right w:val="none" w:sz="0" w:space="0" w:color="auto"/>
      </w:divBdr>
    </w:div>
    <w:div w:id="1214385662">
      <w:bodyDiv w:val="1"/>
      <w:marLeft w:val="0"/>
      <w:marRight w:val="0"/>
      <w:marTop w:val="0"/>
      <w:marBottom w:val="0"/>
      <w:divBdr>
        <w:top w:val="none" w:sz="0" w:space="0" w:color="auto"/>
        <w:left w:val="none" w:sz="0" w:space="0" w:color="auto"/>
        <w:bottom w:val="none" w:sz="0" w:space="0" w:color="auto"/>
        <w:right w:val="none" w:sz="0" w:space="0" w:color="auto"/>
      </w:divBdr>
    </w:div>
    <w:div w:id="1216431108">
      <w:bodyDiv w:val="1"/>
      <w:marLeft w:val="0"/>
      <w:marRight w:val="0"/>
      <w:marTop w:val="0"/>
      <w:marBottom w:val="0"/>
      <w:divBdr>
        <w:top w:val="none" w:sz="0" w:space="0" w:color="auto"/>
        <w:left w:val="none" w:sz="0" w:space="0" w:color="auto"/>
        <w:bottom w:val="none" w:sz="0" w:space="0" w:color="auto"/>
        <w:right w:val="none" w:sz="0" w:space="0" w:color="auto"/>
      </w:divBdr>
    </w:div>
    <w:div w:id="1223836313">
      <w:bodyDiv w:val="1"/>
      <w:marLeft w:val="0"/>
      <w:marRight w:val="0"/>
      <w:marTop w:val="0"/>
      <w:marBottom w:val="0"/>
      <w:divBdr>
        <w:top w:val="none" w:sz="0" w:space="0" w:color="auto"/>
        <w:left w:val="none" w:sz="0" w:space="0" w:color="auto"/>
        <w:bottom w:val="none" w:sz="0" w:space="0" w:color="auto"/>
        <w:right w:val="none" w:sz="0" w:space="0" w:color="auto"/>
      </w:divBdr>
    </w:div>
    <w:div w:id="1227182083">
      <w:bodyDiv w:val="1"/>
      <w:marLeft w:val="0"/>
      <w:marRight w:val="0"/>
      <w:marTop w:val="0"/>
      <w:marBottom w:val="0"/>
      <w:divBdr>
        <w:top w:val="none" w:sz="0" w:space="0" w:color="auto"/>
        <w:left w:val="none" w:sz="0" w:space="0" w:color="auto"/>
        <w:bottom w:val="none" w:sz="0" w:space="0" w:color="auto"/>
        <w:right w:val="none" w:sz="0" w:space="0" w:color="auto"/>
      </w:divBdr>
    </w:div>
    <w:div w:id="1228687755">
      <w:bodyDiv w:val="1"/>
      <w:marLeft w:val="0"/>
      <w:marRight w:val="0"/>
      <w:marTop w:val="0"/>
      <w:marBottom w:val="0"/>
      <w:divBdr>
        <w:top w:val="none" w:sz="0" w:space="0" w:color="auto"/>
        <w:left w:val="none" w:sz="0" w:space="0" w:color="auto"/>
        <w:bottom w:val="none" w:sz="0" w:space="0" w:color="auto"/>
        <w:right w:val="none" w:sz="0" w:space="0" w:color="auto"/>
      </w:divBdr>
    </w:div>
    <w:div w:id="1237859085">
      <w:bodyDiv w:val="1"/>
      <w:marLeft w:val="0"/>
      <w:marRight w:val="0"/>
      <w:marTop w:val="0"/>
      <w:marBottom w:val="0"/>
      <w:divBdr>
        <w:top w:val="none" w:sz="0" w:space="0" w:color="auto"/>
        <w:left w:val="none" w:sz="0" w:space="0" w:color="auto"/>
        <w:bottom w:val="none" w:sz="0" w:space="0" w:color="auto"/>
        <w:right w:val="none" w:sz="0" w:space="0" w:color="auto"/>
      </w:divBdr>
    </w:div>
    <w:div w:id="1252198624">
      <w:bodyDiv w:val="1"/>
      <w:marLeft w:val="0"/>
      <w:marRight w:val="0"/>
      <w:marTop w:val="0"/>
      <w:marBottom w:val="0"/>
      <w:divBdr>
        <w:top w:val="none" w:sz="0" w:space="0" w:color="auto"/>
        <w:left w:val="none" w:sz="0" w:space="0" w:color="auto"/>
        <w:bottom w:val="none" w:sz="0" w:space="0" w:color="auto"/>
        <w:right w:val="none" w:sz="0" w:space="0" w:color="auto"/>
      </w:divBdr>
      <w:divsChild>
        <w:div w:id="885607067">
          <w:marLeft w:val="480"/>
          <w:marRight w:val="0"/>
          <w:marTop w:val="0"/>
          <w:marBottom w:val="0"/>
          <w:divBdr>
            <w:top w:val="none" w:sz="0" w:space="0" w:color="auto"/>
            <w:left w:val="none" w:sz="0" w:space="0" w:color="auto"/>
            <w:bottom w:val="none" w:sz="0" w:space="0" w:color="auto"/>
            <w:right w:val="none" w:sz="0" w:space="0" w:color="auto"/>
          </w:divBdr>
          <w:divsChild>
            <w:div w:id="190633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991907">
      <w:bodyDiv w:val="1"/>
      <w:marLeft w:val="0"/>
      <w:marRight w:val="0"/>
      <w:marTop w:val="0"/>
      <w:marBottom w:val="0"/>
      <w:divBdr>
        <w:top w:val="none" w:sz="0" w:space="0" w:color="auto"/>
        <w:left w:val="none" w:sz="0" w:space="0" w:color="auto"/>
        <w:bottom w:val="none" w:sz="0" w:space="0" w:color="auto"/>
        <w:right w:val="none" w:sz="0" w:space="0" w:color="auto"/>
      </w:divBdr>
    </w:div>
    <w:div w:id="1270967156">
      <w:bodyDiv w:val="1"/>
      <w:marLeft w:val="0"/>
      <w:marRight w:val="0"/>
      <w:marTop w:val="0"/>
      <w:marBottom w:val="0"/>
      <w:divBdr>
        <w:top w:val="none" w:sz="0" w:space="0" w:color="auto"/>
        <w:left w:val="none" w:sz="0" w:space="0" w:color="auto"/>
        <w:bottom w:val="none" w:sz="0" w:space="0" w:color="auto"/>
        <w:right w:val="none" w:sz="0" w:space="0" w:color="auto"/>
      </w:divBdr>
    </w:div>
    <w:div w:id="1277055350">
      <w:bodyDiv w:val="1"/>
      <w:marLeft w:val="0"/>
      <w:marRight w:val="0"/>
      <w:marTop w:val="0"/>
      <w:marBottom w:val="0"/>
      <w:divBdr>
        <w:top w:val="none" w:sz="0" w:space="0" w:color="auto"/>
        <w:left w:val="none" w:sz="0" w:space="0" w:color="auto"/>
        <w:bottom w:val="none" w:sz="0" w:space="0" w:color="auto"/>
        <w:right w:val="none" w:sz="0" w:space="0" w:color="auto"/>
      </w:divBdr>
    </w:div>
    <w:div w:id="1281953143">
      <w:bodyDiv w:val="1"/>
      <w:marLeft w:val="0"/>
      <w:marRight w:val="0"/>
      <w:marTop w:val="0"/>
      <w:marBottom w:val="0"/>
      <w:divBdr>
        <w:top w:val="none" w:sz="0" w:space="0" w:color="auto"/>
        <w:left w:val="none" w:sz="0" w:space="0" w:color="auto"/>
        <w:bottom w:val="none" w:sz="0" w:space="0" w:color="auto"/>
        <w:right w:val="none" w:sz="0" w:space="0" w:color="auto"/>
      </w:divBdr>
    </w:div>
    <w:div w:id="1282953058">
      <w:bodyDiv w:val="1"/>
      <w:marLeft w:val="0"/>
      <w:marRight w:val="0"/>
      <w:marTop w:val="0"/>
      <w:marBottom w:val="0"/>
      <w:divBdr>
        <w:top w:val="none" w:sz="0" w:space="0" w:color="auto"/>
        <w:left w:val="none" w:sz="0" w:space="0" w:color="auto"/>
        <w:bottom w:val="none" w:sz="0" w:space="0" w:color="auto"/>
        <w:right w:val="none" w:sz="0" w:space="0" w:color="auto"/>
      </w:divBdr>
    </w:div>
    <w:div w:id="1285428793">
      <w:bodyDiv w:val="1"/>
      <w:marLeft w:val="0"/>
      <w:marRight w:val="0"/>
      <w:marTop w:val="0"/>
      <w:marBottom w:val="0"/>
      <w:divBdr>
        <w:top w:val="none" w:sz="0" w:space="0" w:color="auto"/>
        <w:left w:val="none" w:sz="0" w:space="0" w:color="auto"/>
        <w:bottom w:val="none" w:sz="0" w:space="0" w:color="auto"/>
        <w:right w:val="none" w:sz="0" w:space="0" w:color="auto"/>
      </w:divBdr>
    </w:div>
    <w:div w:id="1287198035">
      <w:bodyDiv w:val="1"/>
      <w:marLeft w:val="0"/>
      <w:marRight w:val="0"/>
      <w:marTop w:val="0"/>
      <w:marBottom w:val="0"/>
      <w:divBdr>
        <w:top w:val="none" w:sz="0" w:space="0" w:color="auto"/>
        <w:left w:val="none" w:sz="0" w:space="0" w:color="auto"/>
        <w:bottom w:val="none" w:sz="0" w:space="0" w:color="auto"/>
        <w:right w:val="none" w:sz="0" w:space="0" w:color="auto"/>
      </w:divBdr>
    </w:div>
    <w:div w:id="1288049829">
      <w:bodyDiv w:val="1"/>
      <w:marLeft w:val="0"/>
      <w:marRight w:val="0"/>
      <w:marTop w:val="0"/>
      <w:marBottom w:val="0"/>
      <w:divBdr>
        <w:top w:val="none" w:sz="0" w:space="0" w:color="auto"/>
        <w:left w:val="none" w:sz="0" w:space="0" w:color="auto"/>
        <w:bottom w:val="none" w:sz="0" w:space="0" w:color="auto"/>
        <w:right w:val="none" w:sz="0" w:space="0" w:color="auto"/>
      </w:divBdr>
    </w:div>
    <w:div w:id="1304310123">
      <w:bodyDiv w:val="1"/>
      <w:marLeft w:val="0"/>
      <w:marRight w:val="0"/>
      <w:marTop w:val="0"/>
      <w:marBottom w:val="0"/>
      <w:divBdr>
        <w:top w:val="none" w:sz="0" w:space="0" w:color="auto"/>
        <w:left w:val="none" w:sz="0" w:space="0" w:color="auto"/>
        <w:bottom w:val="none" w:sz="0" w:space="0" w:color="auto"/>
        <w:right w:val="none" w:sz="0" w:space="0" w:color="auto"/>
      </w:divBdr>
    </w:div>
    <w:div w:id="1309941345">
      <w:bodyDiv w:val="1"/>
      <w:marLeft w:val="0"/>
      <w:marRight w:val="0"/>
      <w:marTop w:val="0"/>
      <w:marBottom w:val="0"/>
      <w:divBdr>
        <w:top w:val="none" w:sz="0" w:space="0" w:color="auto"/>
        <w:left w:val="none" w:sz="0" w:space="0" w:color="auto"/>
        <w:bottom w:val="none" w:sz="0" w:space="0" w:color="auto"/>
        <w:right w:val="none" w:sz="0" w:space="0" w:color="auto"/>
      </w:divBdr>
    </w:div>
    <w:div w:id="1312101164">
      <w:bodyDiv w:val="1"/>
      <w:marLeft w:val="0"/>
      <w:marRight w:val="0"/>
      <w:marTop w:val="0"/>
      <w:marBottom w:val="0"/>
      <w:divBdr>
        <w:top w:val="none" w:sz="0" w:space="0" w:color="auto"/>
        <w:left w:val="none" w:sz="0" w:space="0" w:color="auto"/>
        <w:bottom w:val="none" w:sz="0" w:space="0" w:color="auto"/>
        <w:right w:val="none" w:sz="0" w:space="0" w:color="auto"/>
      </w:divBdr>
    </w:div>
    <w:div w:id="1317612291">
      <w:bodyDiv w:val="1"/>
      <w:marLeft w:val="0"/>
      <w:marRight w:val="0"/>
      <w:marTop w:val="0"/>
      <w:marBottom w:val="0"/>
      <w:divBdr>
        <w:top w:val="none" w:sz="0" w:space="0" w:color="auto"/>
        <w:left w:val="none" w:sz="0" w:space="0" w:color="auto"/>
        <w:bottom w:val="none" w:sz="0" w:space="0" w:color="auto"/>
        <w:right w:val="none" w:sz="0" w:space="0" w:color="auto"/>
      </w:divBdr>
      <w:divsChild>
        <w:div w:id="1498576586">
          <w:marLeft w:val="480"/>
          <w:marRight w:val="0"/>
          <w:marTop w:val="0"/>
          <w:marBottom w:val="0"/>
          <w:divBdr>
            <w:top w:val="none" w:sz="0" w:space="0" w:color="auto"/>
            <w:left w:val="none" w:sz="0" w:space="0" w:color="auto"/>
            <w:bottom w:val="none" w:sz="0" w:space="0" w:color="auto"/>
            <w:right w:val="none" w:sz="0" w:space="0" w:color="auto"/>
          </w:divBdr>
          <w:divsChild>
            <w:div w:id="88599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502798">
      <w:bodyDiv w:val="1"/>
      <w:marLeft w:val="0"/>
      <w:marRight w:val="0"/>
      <w:marTop w:val="0"/>
      <w:marBottom w:val="0"/>
      <w:divBdr>
        <w:top w:val="none" w:sz="0" w:space="0" w:color="auto"/>
        <w:left w:val="none" w:sz="0" w:space="0" w:color="auto"/>
        <w:bottom w:val="none" w:sz="0" w:space="0" w:color="auto"/>
        <w:right w:val="none" w:sz="0" w:space="0" w:color="auto"/>
      </w:divBdr>
    </w:div>
    <w:div w:id="1322004994">
      <w:bodyDiv w:val="1"/>
      <w:marLeft w:val="0"/>
      <w:marRight w:val="0"/>
      <w:marTop w:val="0"/>
      <w:marBottom w:val="0"/>
      <w:divBdr>
        <w:top w:val="none" w:sz="0" w:space="0" w:color="auto"/>
        <w:left w:val="none" w:sz="0" w:space="0" w:color="auto"/>
        <w:bottom w:val="none" w:sz="0" w:space="0" w:color="auto"/>
        <w:right w:val="none" w:sz="0" w:space="0" w:color="auto"/>
      </w:divBdr>
    </w:div>
    <w:div w:id="1324241826">
      <w:bodyDiv w:val="1"/>
      <w:marLeft w:val="0"/>
      <w:marRight w:val="0"/>
      <w:marTop w:val="0"/>
      <w:marBottom w:val="0"/>
      <w:divBdr>
        <w:top w:val="none" w:sz="0" w:space="0" w:color="auto"/>
        <w:left w:val="none" w:sz="0" w:space="0" w:color="auto"/>
        <w:bottom w:val="none" w:sz="0" w:space="0" w:color="auto"/>
        <w:right w:val="none" w:sz="0" w:space="0" w:color="auto"/>
      </w:divBdr>
    </w:div>
    <w:div w:id="1325090224">
      <w:bodyDiv w:val="1"/>
      <w:marLeft w:val="0"/>
      <w:marRight w:val="0"/>
      <w:marTop w:val="0"/>
      <w:marBottom w:val="0"/>
      <w:divBdr>
        <w:top w:val="none" w:sz="0" w:space="0" w:color="auto"/>
        <w:left w:val="none" w:sz="0" w:space="0" w:color="auto"/>
        <w:bottom w:val="none" w:sz="0" w:space="0" w:color="auto"/>
        <w:right w:val="none" w:sz="0" w:space="0" w:color="auto"/>
      </w:divBdr>
    </w:div>
    <w:div w:id="1329555528">
      <w:bodyDiv w:val="1"/>
      <w:marLeft w:val="0"/>
      <w:marRight w:val="0"/>
      <w:marTop w:val="0"/>
      <w:marBottom w:val="0"/>
      <w:divBdr>
        <w:top w:val="none" w:sz="0" w:space="0" w:color="auto"/>
        <w:left w:val="none" w:sz="0" w:space="0" w:color="auto"/>
        <w:bottom w:val="none" w:sz="0" w:space="0" w:color="auto"/>
        <w:right w:val="none" w:sz="0" w:space="0" w:color="auto"/>
      </w:divBdr>
      <w:divsChild>
        <w:div w:id="11299014">
          <w:marLeft w:val="1080"/>
          <w:marRight w:val="0"/>
          <w:marTop w:val="100"/>
          <w:marBottom w:val="0"/>
          <w:divBdr>
            <w:top w:val="none" w:sz="0" w:space="0" w:color="auto"/>
            <w:left w:val="none" w:sz="0" w:space="0" w:color="auto"/>
            <w:bottom w:val="none" w:sz="0" w:space="0" w:color="auto"/>
            <w:right w:val="none" w:sz="0" w:space="0" w:color="auto"/>
          </w:divBdr>
        </w:div>
        <w:div w:id="79257310">
          <w:marLeft w:val="360"/>
          <w:marRight w:val="0"/>
          <w:marTop w:val="120"/>
          <w:marBottom w:val="0"/>
          <w:divBdr>
            <w:top w:val="none" w:sz="0" w:space="0" w:color="auto"/>
            <w:left w:val="none" w:sz="0" w:space="0" w:color="auto"/>
            <w:bottom w:val="none" w:sz="0" w:space="0" w:color="auto"/>
            <w:right w:val="none" w:sz="0" w:space="0" w:color="auto"/>
          </w:divBdr>
        </w:div>
        <w:div w:id="166403778">
          <w:marLeft w:val="1080"/>
          <w:marRight w:val="0"/>
          <w:marTop w:val="100"/>
          <w:marBottom w:val="0"/>
          <w:divBdr>
            <w:top w:val="none" w:sz="0" w:space="0" w:color="auto"/>
            <w:left w:val="none" w:sz="0" w:space="0" w:color="auto"/>
            <w:bottom w:val="none" w:sz="0" w:space="0" w:color="auto"/>
            <w:right w:val="none" w:sz="0" w:space="0" w:color="auto"/>
          </w:divBdr>
        </w:div>
        <w:div w:id="429786392">
          <w:marLeft w:val="360"/>
          <w:marRight w:val="0"/>
          <w:marTop w:val="200"/>
          <w:marBottom w:val="0"/>
          <w:divBdr>
            <w:top w:val="none" w:sz="0" w:space="0" w:color="auto"/>
            <w:left w:val="none" w:sz="0" w:space="0" w:color="auto"/>
            <w:bottom w:val="none" w:sz="0" w:space="0" w:color="auto"/>
            <w:right w:val="none" w:sz="0" w:space="0" w:color="auto"/>
          </w:divBdr>
        </w:div>
        <w:div w:id="506553557">
          <w:marLeft w:val="1080"/>
          <w:marRight w:val="0"/>
          <w:marTop w:val="100"/>
          <w:marBottom w:val="0"/>
          <w:divBdr>
            <w:top w:val="none" w:sz="0" w:space="0" w:color="auto"/>
            <w:left w:val="none" w:sz="0" w:space="0" w:color="auto"/>
            <w:bottom w:val="none" w:sz="0" w:space="0" w:color="auto"/>
            <w:right w:val="none" w:sz="0" w:space="0" w:color="auto"/>
          </w:divBdr>
        </w:div>
        <w:div w:id="928201377">
          <w:marLeft w:val="1080"/>
          <w:marRight w:val="0"/>
          <w:marTop w:val="120"/>
          <w:marBottom w:val="0"/>
          <w:divBdr>
            <w:top w:val="none" w:sz="0" w:space="0" w:color="auto"/>
            <w:left w:val="none" w:sz="0" w:space="0" w:color="auto"/>
            <w:bottom w:val="none" w:sz="0" w:space="0" w:color="auto"/>
            <w:right w:val="none" w:sz="0" w:space="0" w:color="auto"/>
          </w:divBdr>
        </w:div>
        <w:div w:id="1273636422">
          <w:marLeft w:val="360"/>
          <w:marRight w:val="0"/>
          <w:marTop w:val="200"/>
          <w:marBottom w:val="0"/>
          <w:divBdr>
            <w:top w:val="none" w:sz="0" w:space="0" w:color="auto"/>
            <w:left w:val="none" w:sz="0" w:space="0" w:color="auto"/>
            <w:bottom w:val="none" w:sz="0" w:space="0" w:color="auto"/>
            <w:right w:val="none" w:sz="0" w:space="0" w:color="auto"/>
          </w:divBdr>
        </w:div>
        <w:div w:id="1326088106">
          <w:marLeft w:val="360"/>
          <w:marRight w:val="0"/>
          <w:marTop w:val="200"/>
          <w:marBottom w:val="0"/>
          <w:divBdr>
            <w:top w:val="none" w:sz="0" w:space="0" w:color="auto"/>
            <w:left w:val="none" w:sz="0" w:space="0" w:color="auto"/>
            <w:bottom w:val="none" w:sz="0" w:space="0" w:color="auto"/>
            <w:right w:val="none" w:sz="0" w:space="0" w:color="auto"/>
          </w:divBdr>
        </w:div>
        <w:div w:id="1496846179">
          <w:marLeft w:val="360"/>
          <w:marRight w:val="0"/>
          <w:marTop w:val="200"/>
          <w:marBottom w:val="0"/>
          <w:divBdr>
            <w:top w:val="none" w:sz="0" w:space="0" w:color="auto"/>
            <w:left w:val="none" w:sz="0" w:space="0" w:color="auto"/>
            <w:bottom w:val="none" w:sz="0" w:space="0" w:color="auto"/>
            <w:right w:val="none" w:sz="0" w:space="0" w:color="auto"/>
          </w:divBdr>
        </w:div>
        <w:div w:id="1732531919">
          <w:marLeft w:val="1080"/>
          <w:marRight w:val="0"/>
          <w:marTop w:val="100"/>
          <w:marBottom w:val="0"/>
          <w:divBdr>
            <w:top w:val="none" w:sz="0" w:space="0" w:color="auto"/>
            <w:left w:val="none" w:sz="0" w:space="0" w:color="auto"/>
            <w:bottom w:val="none" w:sz="0" w:space="0" w:color="auto"/>
            <w:right w:val="none" w:sz="0" w:space="0" w:color="auto"/>
          </w:divBdr>
        </w:div>
        <w:div w:id="1899824141">
          <w:marLeft w:val="1080"/>
          <w:marRight w:val="0"/>
          <w:marTop w:val="100"/>
          <w:marBottom w:val="0"/>
          <w:divBdr>
            <w:top w:val="none" w:sz="0" w:space="0" w:color="auto"/>
            <w:left w:val="none" w:sz="0" w:space="0" w:color="auto"/>
            <w:bottom w:val="none" w:sz="0" w:space="0" w:color="auto"/>
            <w:right w:val="none" w:sz="0" w:space="0" w:color="auto"/>
          </w:divBdr>
        </w:div>
        <w:div w:id="1920091422">
          <w:marLeft w:val="1080"/>
          <w:marRight w:val="0"/>
          <w:marTop w:val="100"/>
          <w:marBottom w:val="0"/>
          <w:divBdr>
            <w:top w:val="none" w:sz="0" w:space="0" w:color="auto"/>
            <w:left w:val="none" w:sz="0" w:space="0" w:color="auto"/>
            <w:bottom w:val="none" w:sz="0" w:space="0" w:color="auto"/>
            <w:right w:val="none" w:sz="0" w:space="0" w:color="auto"/>
          </w:divBdr>
        </w:div>
        <w:div w:id="2122450735">
          <w:marLeft w:val="1080"/>
          <w:marRight w:val="0"/>
          <w:marTop w:val="100"/>
          <w:marBottom w:val="0"/>
          <w:divBdr>
            <w:top w:val="none" w:sz="0" w:space="0" w:color="auto"/>
            <w:left w:val="none" w:sz="0" w:space="0" w:color="auto"/>
            <w:bottom w:val="none" w:sz="0" w:space="0" w:color="auto"/>
            <w:right w:val="none" w:sz="0" w:space="0" w:color="auto"/>
          </w:divBdr>
        </w:div>
      </w:divsChild>
    </w:div>
    <w:div w:id="1329941898">
      <w:bodyDiv w:val="1"/>
      <w:marLeft w:val="0"/>
      <w:marRight w:val="0"/>
      <w:marTop w:val="0"/>
      <w:marBottom w:val="0"/>
      <w:divBdr>
        <w:top w:val="none" w:sz="0" w:space="0" w:color="auto"/>
        <w:left w:val="none" w:sz="0" w:space="0" w:color="auto"/>
        <w:bottom w:val="none" w:sz="0" w:space="0" w:color="auto"/>
        <w:right w:val="none" w:sz="0" w:space="0" w:color="auto"/>
      </w:divBdr>
    </w:div>
    <w:div w:id="1352417061">
      <w:bodyDiv w:val="1"/>
      <w:marLeft w:val="0"/>
      <w:marRight w:val="0"/>
      <w:marTop w:val="0"/>
      <w:marBottom w:val="0"/>
      <w:divBdr>
        <w:top w:val="none" w:sz="0" w:space="0" w:color="auto"/>
        <w:left w:val="none" w:sz="0" w:space="0" w:color="auto"/>
        <w:bottom w:val="none" w:sz="0" w:space="0" w:color="auto"/>
        <w:right w:val="none" w:sz="0" w:space="0" w:color="auto"/>
      </w:divBdr>
    </w:div>
    <w:div w:id="1359312264">
      <w:bodyDiv w:val="1"/>
      <w:marLeft w:val="0"/>
      <w:marRight w:val="0"/>
      <w:marTop w:val="0"/>
      <w:marBottom w:val="0"/>
      <w:divBdr>
        <w:top w:val="none" w:sz="0" w:space="0" w:color="auto"/>
        <w:left w:val="none" w:sz="0" w:space="0" w:color="auto"/>
        <w:bottom w:val="none" w:sz="0" w:space="0" w:color="auto"/>
        <w:right w:val="none" w:sz="0" w:space="0" w:color="auto"/>
      </w:divBdr>
    </w:div>
    <w:div w:id="1361518129">
      <w:bodyDiv w:val="1"/>
      <w:marLeft w:val="0"/>
      <w:marRight w:val="0"/>
      <w:marTop w:val="0"/>
      <w:marBottom w:val="0"/>
      <w:divBdr>
        <w:top w:val="none" w:sz="0" w:space="0" w:color="auto"/>
        <w:left w:val="none" w:sz="0" w:space="0" w:color="auto"/>
        <w:bottom w:val="none" w:sz="0" w:space="0" w:color="auto"/>
        <w:right w:val="none" w:sz="0" w:space="0" w:color="auto"/>
      </w:divBdr>
    </w:div>
    <w:div w:id="1369380457">
      <w:bodyDiv w:val="1"/>
      <w:marLeft w:val="0"/>
      <w:marRight w:val="0"/>
      <w:marTop w:val="0"/>
      <w:marBottom w:val="0"/>
      <w:divBdr>
        <w:top w:val="none" w:sz="0" w:space="0" w:color="auto"/>
        <w:left w:val="none" w:sz="0" w:space="0" w:color="auto"/>
        <w:bottom w:val="none" w:sz="0" w:space="0" w:color="auto"/>
        <w:right w:val="none" w:sz="0" w:space="0" w:color="auto"/>
      </w:divBdr>
    </w:div>
    <w:div w:id="1378312535">
      <w:bodyDiv w:val="1"/>
      <w:marLeft w:val="0"/>
      <w:marRight w:val="0"/>
      <w:marTop w:val="0"/>
      <w:marBottom w:val="0"/>
      <w:divBdr>
        <w:top w:val="none" w:sz="0" w:space="0" w:color="auto"/>
        <w:left w:val="none" w:sz="0" w:space="0" w:color="auto"/>
        <w:bottom w:val="none" w:sz="0" w:space="0" w:color="auto"/>
        <w:right w:val="none" w:sz="0" w:space="0" w:color="auto"/>
      </w:divBdr>
    </w:div>
    <w:div w:id="1378508690">
      <w:bodyDiv w:val="1"/>
      <w:marLeft w:val="0"/>
      <w:marRight w:val="0"/>
      <w:marTop w:val="0"/>
      <w:marBottom w:val="0"/>
      <w:divBdr>
        <w:top w:val="none" w:sz="0" w:space="0" w:color="auto"/>
        <w:left w:val="none" w:sz="0" w:space="0" w:color="auto"/>
        <w:bottom w:val="none" w:sz="0" w:space="0" w:color="auto"/>
        <w:right w:val="none" w:sz="0" w:space="0" w:color="auto"/>
      </w:divBdr>
    </w:div>
    <w:div w:id="1381243711">
      <w:bodyDiv w:val="1"/>
      <w:marLeft w:val="0"/>
      <w:marRight w:val="0"/>
      <w:marTop w:val="0"/>
      <w:marBottom w:val="0"/>
      <w:divBdr>
        <w:top w:val="none" w:sz="0" w:space="0" w:color="auto"/>
        <w:left w:val="none" w:sz="0" w:space="0" w:color="auto"/>
        <w:bottom w:val="none" w:sz="0" w:space="0" w:color="auto"/>
        <w:right w:val="none" w:sz="0" w:space="0" w:color="auto"/>
      </w:divBdr>
    </w:div>
    <w:div w:id="1382629016">
      <w:bodyDiv w:val="1"/>
      <w:marLeft w:val="0"/>
      <w:marRight w:val="0"/>
      <w:marTop w:val="0"/>
      <w:marBottom w:val="0"/>
      <w:divBdr>
        <w:top w:val="none" w:sz="0" w:space="0" w:color="auto"/>
        <w:left w:val="none" w:sz="0" w:space="0" w:color="auto"/>
        <w:bottom w:val="none" w:sz="0" w:space="0" w:color="auto"/>
        <w:right w:val="none" w:sz="0" w:space="0" w:color="auto"/>
      </w:divBdr>
    </w:div>
    <w:div w:id="1382679018">
      <w:bodyDiv w:val="1"/>
      <w:marLeft w:val="0"/>
      <w:marRight w:val="0"/>
      <w:marTop w:val="0"/>
      <w:marBottom w:val="0"/>
      <w:divBdr>
        <w:top w:val="none" w:sz="0" w:space="0" w:color="auto"/>
        <w:left w:val="none" w:sz="0" w:space="0" w:color="auto"/>
        <w:bottom w:val="none" w:sz="0" w:space="0" w:color="auto"/>
        <w:right w:val="none" w:sz="0" w:space="0" w:color="auto"/>
      </w:divBdr>
    </w:div>
    <w:div w:id="1389717892">
      <w:bodyDiv w:val="1"/>
      <w:marLeft w:val="0"/>
      <w:marRight w:val="0"/>
      <w:marTop w:val="0"/>
      <w:marBottom w:val="0"/>
      <w:divBdr>
        <w:top w:val="none" w:sz="0" w:space="0" w:color="auto"/>
        <w:left w:val="none" w:sz="0" w:space="0" w:color="auto"/>
        <w:bottom w:val="none" w:sz="0" w:space="0" w:color="auto"/>
        <w:right w:val="none" w:sz="0" w:space="0" w:color="auto"/>
      </w:divBdr>
    </w:div>
    <w:div w:id="1390880088">
      <w:bodyDiv w:val="1"/>
      <w:marLeft w:val="0"/>
      <w:marRight w:val="0"/>
      <w:marTop w:val="0"/>
      <w:marBottom w:val="0"/>
      <w:divBdr>
        <w:top w:val="none" w:sz="0" w:space="0" w:color="auto"/>
        <w:left w:val="none" w:sz="0" w:space="0" w:color="auto"/>
        <w:bottom w:val="none" w:sz="0" w:space="0" w:color="auto"/>
        <w:right w:val="none" w:sz="0" w:space="0" w:color="auto"/>
      </w:divBdr>
    </w:div>
    <w:div w:id="1398624038">
      <w:bodyDiv w:val="1"/>
      <w:marLeft w:val="0"/>
      <w:marRight w:val="0"/>
      <w:marTop w:val="0"/>
      <w:marBottom w:val="0"/>
      <w:divBdr>
        <w:top w:val="none" w:sz="0" w:space="0" w:color="auto"/>
        <w:left w:val="none" w:sz="0" w:space="0" w:color="auto"/>
        <w:bottom w:val="none" w:sz="0" w:space="0" w:color="auto"/>
        <w:right w:val="none" w:sz="0" w:space="0" w:color="auto"/>
      </w:divBdr>
      <w:divsChild>
        <w:div w:id="1448356208">
          <w:marLeft w:val="480"/>
          <w:marRight w:val="0"/>
          <w:marTop w:val="0"/>
          <w:marBottom w:val="0"/>
          <w:divBdr>
            <w:top w:val="none" w:sz="0" w:space="0" w:color="auto"/>
            <w:left w:val="none" w:sz="0" w:space="0" w:color="auto"/>
            <w:bottom w:val="none" w:sz="0" w:space="0" w:color="auto"/>
            <w:right w:val="none" w:sz="0" w:space="0" w:color="auto"/>
          </w:divBdr>
          <w:divsChild>
            <w:div w:id="37003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074672">
      <w:bodyDiv w:val="1"/>
      <w:marLeft w:val="0"/>
      <w:marRight w:val="0"/>
      <w:marTop w:val="0"/>
      <w:marBottom w:val="0"/>
      <w:divBdr>
        <w:top w:val="none" w:sz="0" w:space="0" w:color="auto"/>
        <w:left w:val="none" w:sz="0" w:space="0" w:color="auto"/>
        <w:bottom w:val="none" w:sz="0" w:space="0" w:color="auto"/>
        <w:right w:val="none" w:sz="0" w:space="0" w:color="auto"/>
      </w:divBdr>
    </w:div>
    <w:div w:id="1417437381">
      <w:bodyDiv w:val="1"/>
      <w:marLeft w:val="0"/>
      <w:marRight w:val="0"/>
      <w:marTop w:val="0"/>
      <w:marBottom w:val="0"/>
      <w:divBdr>
        <w:top w:val="none" w:sz="0" w:space="0" w:color="auto"/>
        <w:left w:val="none" w:sz="0" w:space="0" w:color="auto"/>
        <w:bottom w:val="none" w:sz="0" w:space="0" w:color="auto"/>
        <w:right w:val="none" w:sz="0" w:space="0" w:color="auto"/>
      </w:divBdr>
    </w:div>
    <w:div w:id="1419861078">
      <w:bodyDiv w:val="1"/>
      <w:marLeft w:val="0"/>
      <w:marRight w:val="0"/>
      <w:marTop w:val="0"/>
      <w:marBottom w:val="0"/>
      <w:divBdr>
        <w:top w:val="none" w:sz="0" w:space="0" w:color="auto"/>
        <w:left w:val="none" w:sz="0" w:space="0" w:color="auto"/>
        <w:bottom w:val="none" w:sz="0" w:space="0" w:color="auto"/>
        <w:right w:val="none" w:sz="0" w:space="0" w:color="auto"/>
      </w:divBdr>
    </w:div>
    <w:div w:id="1426537726">
      <w:bodyDiv w:val="1"/>
      <w:marLeft w:val="0"/>
      <w:marRight w:val="0"/>
      <w:marTop w:val="0"/>
      <w:marBottom w:val="0"/>
      <w:divBdr>
        <w:top w:val="none" w:sz="0" w:space="0" w:color="auto"/>
        <w:left w:val="none" w:sz="0" w:space="0" w:color="auto"/>
        <w:bottom w:val="none" w:sz="0" w:space="0" w:color="auto"/>
        <w:right w:val="none" w:sz="0" w:space="0" w:color="auto"/>
      </w:divBdr>
    </w:div>
    <w:div w:id="1436052753">
      <w:bodyDiv w:val="1"/>
      <w:marLeft w:val="0"/>
      <w:marRight w:val="0"/>
      <w:marTop w:val="0"/>
      <w:marBottom w:val="0"/>
      <w:divBdr>
        <w:top w:val="none" w:sz="0" w:space="0" w:color="auto"/>
        <w:left w:val="none" w:sz="0" w:space="0" w:color="auto"/>
        <w:bottom w:val="none" w:sz="0" w:space="0" w:color="auto"/>
        <w:right w:val="none" w:sz="0" w:space="0" w:color="auto"/>
      </w:divBdr>
    </w:div>
    <w:div w:id="1436242613">
      <w:bodyDiv w:val="1"/>
      <w:marLeft w:val="0"/>
      <w:marRight w:val="0"/>
      <w:marTop w:val="0"/>
      <w:marBottom w:val="0"/>
      <w:divBdr>
        <w:top w:val="none" w:sz="0" w:space="0" w:color="auto"/>
        <w:left w:val="none" w:sz="0" w:space="0" w:color="auto"/>
        <w:bottom w:val="none" w:sz="0" w:space="0" w:color="auto"/>
        <w:right w:val="none" w:sz="0" w:space="0" w:color="auto"/>
      </w:divBdr>
    </w:div>
    <w:div w:id="1452212266">
      <w:bodyDiv w:val="1"/>
      <w:marLeft w:val="0"/>
      <w:marRight w:val="0"/>
      <w:marTop w:val="0"/>
      <w:marBottom w:val="0"/>
      <w:divBdr>
        <w:top w:val="none" w:sz="0" w:space="0" w:color="auto"/>
        <w:left w:val="none" w:sz="0" w:space="0" w:color="auto"/>
        <w:bottom w:val="none" w:sz="0" w:space="0" w:color="auto"/>
        <w:right w:val="none" w:sz="0" w:space="0" w:color="auto"/>
      </w:divBdr>
    </w:div>
    <w:div w:id="1456289390">
      <w:bodyDiv w:val="1"/>
      <w:marLeft w:val="0"/>
      <w:marRight w:val="0"/>
      <w:marTop w:val="0"/>
      <w:marBottom w:val="0"/>
      <w:divBdr>
        <w:top w:val="none" w:sz="0" w:space="0" w:color="auto"/>
        <w:left w:val="none" w:sz="0" w:space="0" w:color="auto"/>
        <w:bottom w:val="none" w:sz="0" w:space="0" w:color="auto"/>
        <w:right w:val="none" w:sz="0" w:space="0" w:color="auto"/>
      </w:divBdr>
    </w:div>
    <w:div w:id="1463771801">
      <w:bodyDiv w:val="1"/>
      <w:marLeft w:val="0"/>
      <w:marRight w:val="0"/>
      <w:marTop w:val="0"/>
      <w:marBottom w:val="0"/>
      <w:divBdr>
        <w:top w:val="none" w:sz="0" w:space="0" w:color="auto"/>
        <w:left w:val="none" w:sz="0" w:space="0" w:color="auto"/>
        <w:bottom w:val="none" w:sz="0" w:space="0" w:color="auto"/>
        <w:right w:val="none" w:sz="0" w:space="0" w:color="auto"/>
      </w:divBdr>
    </w:div>
    <w:div w:id="1467165055">
      <w:bodyDiv w:val="1"/>
      <w:marLeft w:val="0"/>
      <w:marRight w:val="0"/>
      <w:marTop w:val="0"/>
      <w:marBottom w:val="0"/>
      <w:divBdr>
        <w:top w:val="none" w:sz="0" w:space="0" w:color="auto"/>
        <w:left w:val="none" w:sz="0" w:space="0" w:color="auto"/>
        <w:bottom w:val="none" w:sz="0" w:space="0" w:color="auto"/>
        <w:right w:val="none" w:sz="0" w:space="0" w:color="auto"/>
      </w:divBdr>
    </w:div>
    <w:div w:id="1471049617">
      <w:bodyDiv w:val="1"/>
      <w:marLeft w:val="0"/>
      <w:marRight w:val="0"/>
      <w:marTop w:val="0"/>
      <w:marBottom w:val="0"/>
      <w:divBdr>
        <w:top w:val="none" w:sz="0" w:space="0" w:color="auto"/>
        <w:left w:val="none" w:sz="0" w:space="0" w:color="auto"/>
        <w:bottom w:val="none" w:sz="0" w:space="0" w:color="auto"/>
        <w:right w:val="none" w:sz="0" w:space="0" w:color="auto"/>
      </w:divBdr>
    </w:div>
    <w:div w:id="1476603552">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484663506">
      <w:bodyDiv w:val="1"/>
      <w:marLeft w:val="0"/>
      <w:marRight w:val="0"/>
      <w:marTop w:val="0"/>
      <w:marBottom w:val="0"/>
      <w:divBdr>
        <w:top w:val="none" w:sz="0" w:space="0" w:color="auto"/>
        <w:left w:val="none" w:sz="0" w:space="0" w:color="auto"/>
        <w:bottom w:val="none" w:sz="0" w:space="0" w:color="auto"/>
        <w:right w:val="none" w:sz="0" w:space="0" w:color="auto"/>
      </w:divBdr>
    </w:div>
    <w:div w:id="1491481584">
      <w:bodyDiv w:val="1"/>
      <w:marLeft w:val="0"/>
      <w:marRight w:val="0"/>
      <w:marTop w:val="0"/>
      <w:marBottom w:val="0"/>
      <w:divBdr>
        <w:top w:val="none" w:sz="0" w:space="0" w:color="auto"/>
        <w:left w:val="none" w:sz="0" w:space="0" w:color="auto"/>
        <w:bottom w:val="none" w:sz="0" w:space="0" w:color="auto"/>
        <w:right w:val="none" w:sz="0" w:space="0" w:color="auto"/>
      </w:divBdr>
    </w:div>
    <w:div w:id="1493372061">
      <w:bodyDiv w:val="1"/>
      <w:marLeft w:val="0"/>
      <w:marRight w:val="0"/>
      <w:marTop w:val="0"/>
      <w:marBottom w:val="0"/>
      <w:divBdr>
        <w:top w:val="none" w:sz="0" w:space="0" w:color="auto"/>
        <w:left w:val="none" w:sz="0" w:space="0" w:color="auto"/>
        <w:bottom w:val="none" w:sz="0" w:space="0" w:color="auto"/>
        <w:right w:val="none" w:sz="0" w:space="0" w:color="auto"/>
      </w:divBdr>
    </w:div>
    <w:div w:id="1500074603">
      <w:bodyDiv w:val="1"/>
      <w:marLeft w:val="0"/>
      <w:marRight w:val="0"/>
      <w:marTop w:val="0"/>
      <w:marBottom w:val="0"/>
      <w:divBdr>
        <w:top w:val="none" w:sz="0" w:space="0" w:color="auto"/>
        <w:left w:val="none" w:sz="0" w:space="0" w:color="auto"/>
        <w:bottom w:val="none" w:sz="0" w:space="0" w:color="auto"/>
        <w:right w:val="none" w:sz="0" w:space="0" w:color="auto"/>
      </w:divBdr>
      <w:divsChild>
        <w:div w:id="2009020485">
          <w:marLeft w:val="0"/>
          <w:marRight w:val="0"/>
          <w:marTop w:val="0"/>
          <w:marBottom w:val="0"/>
          <w:divBdr>
            <w:top w:val="none" w:sz="0" w:space="0" w:color="auto"/>
            <w:left w:val="none" w:sz="0" w:space="0" w:color="auto"/>
            <w:bottom w:val="none" w:sz="0" w:space="0" w:color="auto"/>
            <w:right w:val="none" w:sz="0" w:space="0" w:color="auto"/>
          </w:divBdr>
          <w:divsChild>
            <w:div w:id="1427578058">
              <w:marLeft w:val="0"/>
              <w:marRight w:val="0"/>
              <w:marTop w:val="0"/>
              <w:marBottom w:val="0"/>
              <w:divBdr>
                <w:top w:val="none" w:sz="0" w:space="0" w:color="auto"/>
                <w:left w:val="none" w:sz="0" w:space="0" w:color="auto"/>
                <w:bottom w:val="none" w:sz="0" w:space="0" w:color="auto"/>
                <w:right w:val="none" w:sz="0" w:space="0" w:color="auto"/>
              </w:divBdr>
            </w:div>
            <w:div w:id="1952127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665272">
      <w:bodyDiv w:val="1"/>
      <w:marLeft w:val="0"/>
      <w:marRight w:val="0"/>
      <w:marTop w:val="0"/>
      <w:marBottom w:val="0"/>
      <w:divBdr>
        <w:top w:val="none" w:sz="0" w:space="0" w:color="auto"/>
        <w:left w:val="none" w:sz="0" w:space="0" w:color="auto"/>
        <w:bottom w:val="none" w:sz="0" w:space="0" w:color="auto"/>
        <w:right w:val="none" w:sz="0" w:space="0" w:color="auto"/>
      </w:divBdr>
    </w:div>
    <w:div w:id="1504200141">
      <w:bodyDiv w:val="1"/>
      <w:marLeft w:val="0"/>
      <w:marRight w:val="0"/>
      <w:marTop w:val="0"/>
      <w:marBottom w:val="0"/>
      <w:divBdr>
        <w:top w:val="none" w:sz="0" w:space="0" w:color="auto"/>
        <w:left w:val="none" w:sz="0" w:space="0" w:color="auto"/>
        <w:bottom w:val="none" w:sz="0" w:space="0" w:color="auto"/>
        <w:right w:val="none" w:sz="0" w:space="0" w:color="auto"/>
      </w:divBdr>
    </w:div>
    <w:div w:id="1510026714">
      <w:bodyDiv w:val="1"/>
      <w:marLeft w:val="0"/>
      <w:marRight w:val="0"/>
      <w:marTop w:val="0"/>
      <w:marBottom w:val="0"/>
      <w:divBdr>
        <w:top w:val="none" w:sz="0" w:space="0" w:color="auto"/>
        <w:left w:val="none" w:sz="0" w:space="0" w:color="auto"/>
        <w:bottom w:val="none" w:sz="0" w:space="0" w:color="auto"/>
        <w:right w:val="none" w:sz="0" w:space="0" w:color="auto"/>
      </w:divBdr>
    </w:div>
    <w:div w:id="1511531752">
      <w:bodyDiv w:val="1"/>
      <w:marLeft w:val="0"/>
      <w:marRight w:val="0"/>
      <w:marTop w:val="0"/>
      <w:marBottom w:val="0"/>
      <w:divBdr>
        <w:top w:val="none" w:sz="0" w:space="0" w:color="auto"/>
        <w:left w:val="none" w:sz="0" w:space="0" w:color="auto"/>
        <w:bottom w:val="none" w:sz="0" w:space="0" w:color="auto"/>
        <w:right w:val="none" w:sz="0" w:space="0" w:color="auto"/>
      </w:divBdr>
    </w:div>
    <w:div w:id="1540311887">
      <w:bodyDiv w:val="1"/>
      <w:marLeft w:val="0"/>
      <w:marRight w:val="0"/>
      <w:marTop w:val="0"/>
      <w:marBottom w:val="0"/>
      <w:divBdr>
        <w:top w:val="none" w:sz="0" w:space="0" w:color="auto"/>
        <w:left w:val="none" w:sz="0" w:space="0" w:color="auto"/>
        <w:bottom w:val="none" w:sz="0" w:space="0" w:color="auto"/>
        <w:right w:val="none" w:sz="0" w:space="0" w:color="auto"/>
      </w:divBdr>
    </w:div>
    <w:div w:id="1545024724">
      <w:bodyDiv w:val="1"/>
      <w:marLeft w:val="0"/>
      <w:marRight w:val="0"/>
      <w:marTop w:val="0"/>
      <w:marBottom w:val="0"/>
      <w:divBdr>
        <w:top w:val="none" w:sz="0" w:space="0" w:color="auto"/>
        <w:left w:val="none" w:sz="0" w:space="0" w:color="auto"/>
        <w:bottom w:val="none" w:sz="0" w:space="0" w:color="auto"/>
        <w:right w:val="none" w:sz="0" w:space="0" w:color="auto"/>
      </w:divBdr>
    </w:div>
    <w:div w:id="1548295923">
      <w:bodyDiv w:val="1"/>
      <w:marLeft w:val="0"/>
      <w:marRight w:val="0"/>
      <w:marTop w:val="0"/>
      <w:marBottom w:val="0"/>
      <w:divBdr>
        <w:top w:val="none" w:sz="0" w:space="0" w:color="auto"/>
        <w:left w:val="none" w:sz="0" w:space="0" w:color="auto"/>
        <w:bottom w:val="none" w:sz="0" w:space="0" w:color="auto"/>
        <w:right w:val="none" w:sz="0" w:space="0" w:color="auto"/>
      </w:divBdr>
    </w:div>
    <w:div w:id="1553425764">
      <w:bodyDiv w:val="1"/>
      <w:marLeft w:val="0"/>
      <w:marRight w:val="0"/>
      <w:marTop w:val="0"/>
      <w:marBottom w:val="0"/>
      <w:divBdr>
        <w:top w:val="none" w:sz="0" w:space="0" w:color="auto"/>
        <w:left w:val="none" w:sz="0" w:space="0" w:color="auto"/>
        <w:bottom w:val="none" w:sz="0" w:space="0" w:color="auto"/>
        <w:right w:val="none" w:sz="0" w:space="0" w:color="auto"/>
      </w:divBdr>
    </w:div>
    <w:div w:id="1554849304">
      <w:bodyDiv w:val="1"/>
      <w:marLeft w:val="0"/>
      <w:marRight w:val="0"/>
      <w:marTop w:val="0"/>
      <w:marBottom w:val="0"/>
      <w:divBdr>
        <w:top w:val="none" w:sz="0" w:space="0" w:color="auto"/>
        <w:left w:val="none" w:sz="0" w:space="0" w:color="auto"/>
        <w:bottom w:val="none" w:sz="0" w:space="0" w:color="auto"/>
        <w:right w:val="none" w:sz="0" w:space="0" w:color="auto"/>
      </w:divBdr>
    </w:div>
    <w:div w:id="1554853800">
      <w:bodyDiv w:val="1"/>
      <w:marLeft w:val="0"/>
      <w:marRight w:val="0"/>
      <w:marTop w:val="0"/>
      <w:marBottom w:val="0"/>
      <w:divBdr>
        <w:top w:val="none" w:sz="0" w:space="0" w:color="auto"/>
        <w:left w:val="none" w:sz="0" w:space="0" w:color="auto"/>
        <w:bottom w:val="none" w:sz="0" w:space="0" w:color="auto"/>
        <w:right w:val="none" w:sz="0" w:space="0" w:color="auto"/>
      </w:divBdr>
    </w:div>
    <w:div w:id="1559517130">
      <w:bodyDiv w:val="1"/>
      <w:marLeft w:val="0"/>
      <w:marRight w:val="0"/>
      <w:marTop w:val="0"/>
      <w:marBottom w:val="0"/>
      <w:divBdr>
        <w:top w:val="none" w:sz="0" w:space="0" w:color="auto"/>
        <w:left w:val="none" w:sz="0" w:space="0" w:color="auto"/>
        <w:bottom w:val="none" w:sz="0" w:space="0" w:color="auto"/>
        <w:right w:val="none" w:sz="0" w:space="0" w:color="auto"/>
      </w:divBdr>
    </w:div>
    <w:div w:id="1565291144">
      <w:bodyDiv w:val="1"/>
      <w:marLeft w:val="0"/>
      <w:marRight w:val="0"/>
      <w:marTop w:val="0"/>
      <w:marBottom w:val="0"/>
      <w:divBdr>
        <w:top w:val="none" w:sz="0" w:space="0" w:color="auto"/>
        <w:left w:val="none" w:sz="0" w:space="0" w:color="auto"/>
        <w:bottom w:val="none" w:sz="0" w:space="0" w:color="auto"/>
        <w:right w:val="none" w:sz="0" w:space="0" w:color="auto"/>
      </w:divBdr>
    </w:div>
    <w:div w:id="1571192292">
      <w:bodyDiv w:val="1"/>
      <w:marLeft w:val="0"/>
      <w:marRight w:val="0"/>
      <w:marTop w:val="0"/>
      <w:marBottom w:val="0"/>
      <w:divBdr>
        <w:top w:val="none" w:sz="0" w:space="0" w:color="auto"/>
        <w:left w:val="none" w:sz="0" w:space="0" w:color="auto"/>
        <w:bottom w:val="none" w:sz="0" w:space="0" w:color="auto"/>
        <w:right w:val="none" w:sz="0" w:space="0" w:color="auto"/>
      </w:divBdr>
    </w:div>
    <w:div w:id="1581480641">
      <w:bodyDiv w:val="1"/>
      <w:marLeft w:val="0"/>
      <w:marRight w:val="0"/>
      <w:marTop w:val="0"/>
      <w:marBottom w:val="0"/>
      <w:divBdr>
        <w:top w:val="none" w:sz="0" w:space="0" w:color="auto"/>
        <w:left w:val="none" w:sz="0" w:space="0" w:color="auto"/>
        <w:bottom w:val="none" w:sz="0" w:space="0" w:color="auto"/>
        <w:right w:val="none" w:sz="0" w:space="0" w:color="auto"/>
      </w:divBdr>
    </w:div>
    <w:div w:id="1599752741">
      <w:bodyDiv w:val="1"/>
      <w:marLeft w:val="0"/>
      <w:marRight w:val="0"/>
      <w:marTop w:val="0"/>
      <w:marBottom w:val="0"/>
      <w:divBdr>
        <w:top w:val="none" w:sz="0" w:space="0" w:color="auto"/>
        <w:left w:val="none" w:sz="0" w:space="0" w:color="auto"/>
        <w:bottom w:val="none" w:sz="0" w:space="0" w:color="auto"/>
        <w:right w:val="none" w:sz="0" w:space="0" w:color="auto"/>
      </w:divBdr>
    </w:div>
    <w:div w:id="1605337078">
      <w:bodyDiv w:val="1"/>
      <w:marLeft w:val="0"/>
      <w:marRight w:val="0"/>
      <w:marTop w:val="0"/>
      <w:marBottom w:val="0"/>
      <w:divBdr>
        <w:top w:val="none" w:sz="0" w:space="0" w:color="auto"/>
        <w:left w:val="none" w:sz="0" w:space="0" w:color="auto"/>
        <w:bottom w:val="none" w:sz="0" w:space="0" w:color="auto"/>
        <w:right w:val="none" w:sz="0" w:space="0" w:color="auto"/>
      </w:divBdr>
    </w:div>
    <w:div w:id="1605646492">
      <w:bodyDiv w:val="1"/>
      <w:marLeft w:val="0"/>
      <w:marRight w:val="0"/>
      <w:marTop w:val="0"/>
      <w:marBottom w:val="0"/>
      <w:divBdr>
        <w:top w:val="none" w:sz="0" w:space="0" w:color="auto"/>
        <w:left w:val="none" w:sz="0" w:space="0" w:color="auto"/>
        <w:bottom w:val="none" w:sz="0" w:space="0" w:color="auto"/>
        <w:right w:val="none" w:sz="0" w:space="0" w:color="auto"/>
      </w:divBdr>
    </w:div>
    <w:div w:id="1624843881">
      <w:bodyDiv w:val="1"/>
      <w:marLeft w:val="0"/>
      <w:marRight w:val="0"/>
      <w:marTop w:val="0"/>
      <w:marBottom w:val="0"/>
      <w:divBdr>
        <w:top w:val="none" w:sz="0" w:space="0" w:color="auto"/>
        <w:left w:val="none" w:sz="0" w:space="0" w:color="auto"/>
        <w:bottom w:val="none" w:sz="0" w:space="0" w:color="auto"/>
        <w:right w:val="none" w:sz="0" w:space="0" w:color="auto"/>
      </w:divBdr>
    </w:div>
    <w:div w:id="1625502373">
      <w:bodyDiv w:val="1"/>
      <w:marLeft w:val="0"/>
      <w:marRight w:val="0"/>
      <w:marTop w:val="0"/>
      <w:marBottom w:val="0"/>
      <w:divBdr>
        <w:top w:val="none" w:sz="0" w:space="0" w:color="auto"/>
        <w:left w:val="none" w:sz="0" w:space="0" w:color="auto"/>
        <w:bottom w:val="none" w:sz="0" w:space="0" w:color="auto"/>
        <w:right w:val="none" w:sz="0" w:space="0" w:color="auto"/>
      </w:divBdr>
    </w:div>
    <w:div w:id="1632855811">
      <w:bodyDiv w:val="1"/>
      <w:marLeft w:val="0"/>
      <w:marRight w:val="0"/>
      <w:marTop w:val="0"/>
      <w:marBottom w:val="0"/>
      <w:divBdr>
        <w:top w:val="none" w:sz="0" w:space="0" w:color="auto"/>
        <w:left w:val="none" w:sz="0" w:space="0" w:color="auto"/>
        <w:bottom w:val="none" w:sz="0" w:space="0" w:color="auto"/>
        <w:right w:val="none" w:sz="0" w:space="0" w:color="auto"/>
      </w:divBdr>
    </w:div>
    <w:div w:id="1633513327">
      <w:bodyDiv w:val="1"/>
      <w:marLeft w:val="0"/>
      <w:marRight w:val="0"/>
      <w:marTop w:val="0"/>
      <w:marBottom w:val="0"/>
      <w:divBdr>
        <w:top w:val="none" w:sz="0" w:space="0" w:color="auto"/>
        <w:left w:val="none" w:sz="0" w:space="0" w:color="auto"/>
        <w:bottom w:val="none" w:sz="0" w:space="0" w:color="auto"/>
        <w:right w:val="none" w:sz="0" w:space="0" w:color="auto"/>
      </w:divBdr>
    </w:div>
    <w:div w:id="1634404606">
      <w:bodyDiv w:val="1"/>
      <w:marLeft w:val="0"/>
      <w:marRight w:val="0"/>
      <w:marTop w:val="0"/>
      <w:marBottom w:val="0"/>
      <w:divBdr>
        <w:top w:val="none" w:sz="0" w:space="0" w:color="auto"/>
        <w:left w:val="none" w:sz="0" w:space="0" w:color="auto"/>
        <w:bottom w:val="none" w:sz="0" w:space="0" w:color="auto"/>
        <w:right w:val="none" w:sz="0" w:space="0" w:color="auto"/>
      </w:divBdr>
    </w:div>
    <w:div w:id="1647320826">
      <w:bodyDiv w:val="1"/>
      <w:marLeft w:val="0"/>
      <w:marRight w:val="0"/>
      <w:marTop w:val="0"/>
      <w:marBottom w:val="0"/>
      <w:divBdr>
        <w:top w:val="none" w:sz="0" w:space="0" w:color="auto"/>
        <w:left w:val="none" w:sz="0" w:space="0" w:color="auto"/>
        <w:bottom w:val="none" w:sz="0" w:space="0" w:color="auto"/>
        <w:right w:val="none" w:sz="0" w:space="0" w:color="auto"/>
      </w:divBdr>
      <w:divsChild>
        <w:div w:id="371659913">
          <w:marLeft w:val="0"/>
          <w:marRight w:val="0"/>
          <w:marTop w:val="0"/>
          <w:marBottom w:val="0"/>
          <w:divBdr>
            <w:top w:val="none" w:sz="0" w:space="0" w:color="auto"/>
            <w:left w:val="none" w:sz="0" w:space="0" w:color="auto"/>
            <w:bottom w:val="none" w:sz="0" w:space="0" w:color="auto"/>
            <w:right w:val="none" w:sz="0" w:space="0" w:color="auto"/>
          </w:divBdr>
        </w:div>
        <w:div w:id="1392576600">
          <w:marLeft w:val="0"/>
          <w:marRight w:val="0"/>
          <w:marTop w:val="0"/>
          <w:marBottom w:val="0"/>
          <w:divBdr>
            <w:top w:val="none" w:sz="0" w:space="0" w:color="auto"/>
            <w:left w:val="none" w:sz="0" w:space="0" w:color="auto"/>
            <w:bottom w:val="none" w:sz="0" w:space="0" w:color="auto"/>
            <w:right w:val="none" w:sz="0" w:space="0" w:color="auto"/>
          </w:divBdr>
        </w:div>
      </w:divsChild>
    </w:div>
    <w:div w:id="1652519536">
      <w:bodyDiv w:val="1"/>
      <w:marLeft w:val="0"/>
      <w:marRight w:val="0"/>
      <w:marTop w:val="0"/>
      <w:marBottom w:val="0"/>
      <w:divBdr>
        <w:top w:val="none" w:sz="0" w:space="0" w:color="auto"/>
        <w:left w:val="none" w:sz="0" w:space="0" w:color="auto"/>
        <w:bottom w:val="none" w:sz="0" w:space="0" w:color="auto"/>
        <w:right w:val="none" w:sz="0" w:space="0" w:color="auto"/>
      </w:divBdr>
    </w:div>
    <w:div w:id="1656766115">
      <w:bodyDiv w:val="1"/>
      <w:marLeft w:val="0"/>
      <w:marRight w:val="0"/>
      <w:marTop w:val="0"/>
      <w:marBottom w:val="0"/>
      <w:divBdr>
        <w:top w:val="none" w:sz="0" w:space="0" w:color="auto"/>
        <w:left w:val="none" w:sz="0" w:space="0" w:color="auto"/>
        <w:bottom w:val="none" w:sz="0" w:space="0" w:color="auto"/>
        <w:right w:val="none" w:sz="0" w:space="0" w:color="auto"/>
      </w:divBdr>
    </w:div>
    <w:div w:id="1662007415">
      <w:bodyDiv w:val="1"/>
      <w:marLeft w:val="0"/>
      <w:marRight w:val="0"/>
      <w:marTop w:val="0"/>
      <w:marBottom w:val="0"/>
      <w:divBdr>
        <w:top w:val="none" w:sz="0" w:space="0" w:color="auto"/>
        <w:left w:val="none" w:sz="0" w:space="0" w:color="auto"/>
        <w:bottom w:val="none" w:sz="0" w:space="0" w:color="auto"/>
        <w:right w:val="none" w:sz="0" w:space="0" w:color="auto"/>
      </w:divBdr>
    </w:div>
    <w:div w:id="1678457021">
      <w:bodyDiv w:val="1"/>
      <w:marLeft w:val="0"/>
      <w:marRight w:val="0"/>
      <w:marTop w:val="0"/>
      <w:marBottom w:val="0"/>
      <w:divBdr>
        <w:top w:val="none" w:sz="0" w:space="0" w:color="auto"/>
        <w:left w:val="none" w:sz="0" w:space="0" w:color="auto"/>
        <w:bottom w:val="none" w:sz="0" w:space="0" w:color="auto"/>
        <w:right w:val="none" w:sz="0" w:space="0" w:color="auto"/>
      </w:divBdr>
    </w:div>
    <w:div w:id="1698196126">
      <w:bodyDiv w:val="1"/>
      <w:marLeft w:val="0"/>
      <w:marRight w:val="0"/>
      <w:marTop w:val="0"/>
      <w:marBottom w:val="0"/>
      <w:divBdr>
        <w:top w:val="none" w:sz="0" w:space="0" w:color="auto"/>
        <w:left w:val="none" w:sz="0" w:space="0" w:color="auto"/>
        <w:bottom w:val="none" w:sz="0" w:space="0" w:color="auto"/>
        <w:right w:val="none" w:sz="0" w:space="0" w:color="auto"/>
      </w:divBdr>
    </w:div>
    <w:div w:id="1719816447">
      <w:bodyDiv w:val="1"/>
      <w:marLeft w:val="0"/>
      <w:marRight w:val="0"/>
      <w:marTop w:val="0"/>
      <w:marBottom w:val="0"/>
      <w:divBdr>
        <w:top w:val="none" w:sz="0" w:space="0" w:color="auto"/>
        <w:left w:val="none" w:sz="0" w:space="0" w:color="auto"/>
        <w:bottom w:val="none" w:sz="0" w:space="0" w:color="auto"/>
        <w:right w:val="none" w:sz="0" w:space="0" w:color="auto"/>
      </w:divBdr>
    </w:div>
    <w:div w:id="1734960640">
      <w:bodyDiv w:val="1"/>
      <w:marLeft w:val="0"/>
      <w:marRight w:val="0"/>
      <w:marTop w:val="0"/>
      <w:marBottom w:val="0"/>
      <w:divBdr>
        <w:top w:val="none" w:sz="0" w:space="0" w:color="auto"/>
        <w:left w:val="none" w:sz="0" w:space="0" w:color="auto"/>
        <w:bottom w:val="none" w:sz="0" w:space="0" w:color="auto"/>
        <w:right w:val="none" w:sz="0" w:space="0" w:color="auto"/>
      </w:divBdr>
    </w:div>
    <w:div w:id="1736538874">
      <w:bodyDiv w:val="1"/>
      <w:marLeft w:val="0"/>
      <w:marRight w:val="0"/>
      <w:marTop w:val="0"/>
      <w:marBottom w:val="0"/>
      <w:divBdr>
        <w:top w:val="none" w:sz="0" w:space="0" w:color="auto"/>
        <w:left w:val="none" w:sz="0" w:space="0" w:color="auto"/>
        <w:bottom w:val="none" w:sz="0" w:space="0" w:color="auto"/>
        <w:right w:val="none" w:sz="0" w:space="0" w:color="auto"/>
      </w:divBdr>
    </w:div>
    <w:div w:id="1737435431">
      <w:bodyDiv w:val="1"/>
      <w:marLeft w:val="0"/>
      <w:marRight w:val="0"/>
      <w:marTop w:val="0"/>
      <w:marBottom w:val="0"/>
      <w:divBdr>
        <w:top w:val="none" w:sz="0" w:space="0" w:color="auto"/>
        <w:left w:val="none" w:sz="0" w:space="0" w:color="auto"/>
        <w:bottom w:val="none" w:sz="0" w:space="0" w:color="auto"/>
        <w:right w:val="none" w:sz="0" w:space="0" w:color="auto"/>
      </w:divBdr>
    </w:div>
    <w:div w:id="1740247036">
      <w:bodyDiv w:val="1"/>
      <w:marLeft w:val="0"/>
      <w:marRight w:val="0"/>
      <w:marTop w:val="0"/>
      <w:marBottom w:val="0"/>
      <w:divBdr>
        <w:top w:val="none" w:sz="0" w:space="0" w:color="auto"/>
        <w:left w:val="none" w:sz="0" w:space="0" w:color="auto"/>
        <w:bottom w:val="none" w:sz="0" w:space="0" w:color="auto"/>
        <w:right w:val="none" w:sz="0" w:space="0" w:color="auto"/>
      </w:divBdr>
    </w:div>
    <w:div w:id="1753970554">
      <w:bodyDiv w:val="1"/>
      <w:marLeft w:val="0"/>
      <w:marRight w:val="0"/>
      <w:marTop w:val="0"/>
      <w:marBottom w:val="0"/>
      <w:divBdr>
        <w:top w:val="none" w:sz="0" w:space="0" w:color="auto"/>
        <w:left w:val="none" w:sz="0" w:space="0" w:color="auto"/>
        <w:bottom w:val="none" w:sz="0" w:space="0" w:color="auto"/>
        <w:right w:val="none" w:sz="0" w:space="0" w:color="auto"/>
      </w:divBdr>
    </w:div>
    <w:div w:id="1757169356">
      <w:bodyDiv w:val="1"/>
      <w:marLeft w:val="0"/>
      <w:marRight w:val="0"/>
      <w:marTop w:val="0"/>
      <w:marBottom w:val="0"/>
      <w:divBdr>
        <w:top w:val="none" w:sz="0" w:space="0" w:color="auto"/>
        <w:left w:val="none" w:sz="0" w:space="0" w:color="auto"/>
        <w:bottom w:val="none" w:sz="0" w:space="0" w:color="auto"/>
        <w:right w:val="none" w:sz="0" w:space="0" w:color="auto"/>
      </w:divBdr>
    </w:div>
    <w:div w:id="1758821369">
      <w:bodyDiv w:val="1"/>
      <w:marLeft w:val="0"/>
      <w:marRight w:val="0"/>
      <w:marTop w:val="0"/>
      <w:marBottom w:val="0"/>
      <w:divBdr>
        <w:top w:val="none" w:sz="0" w:space="0" w:color="auto"/>
        <w:left w:val="none" w:sz="0" w:space="0" w:color="auto"/>
        <w:bottom w:val="none" w:sz="0" w:space="0" w:color="auto"/>
        <w:right w:val="none" w:sz="0" w:space="0" w:color="auto"/>
      </w:divBdr>
    </w:div>
    <w:div w:id="1759059744">
      <w:bodyDiv w:val="1"/>
      <w:marLeft w:val="0"/>
      <w:marRight w:val="0"/>
      <w:marTop w:val="0"/>
      <w:marBottom w:val="0"/>
      <w:divBdr>
        <w:top w:val="none" w:sz="0" w:space="0" w:color="auto"/>
        <w:left w:val="none" w:sz="0" w:space="0" w:color="auto"/>
        <w:bottom w:val="none" w:sz="0" w:space="0" w:color="auto"/>
        <w:right w:val="none" w:sz="0" w:space="0" w:color="auto"/>
      </w:divBdr>
    </w:div>
    <w:div w:id="1764302443">
      <w:bodyDiv w:val="1"/>
      <w:marLeft w:val="0"/>
      <w:marRight w:val="0"/>
      <w:marTop w:val="0"/>
      <w:marBottom w:val="0"/>
      <w:divBdr>
        <w:top w:val="none" w:sz="0" w:space="0" w:color="auto"/>
        <w:left w:val="none" w:sz="0" w:space="0" w:color="auto"/>
        <w:bottom w:val="none" w:sz="0" w:space="0" w:color="auto"/>
        <w:right w:val="none" w:sz="0" w:space="0" w:color="auto"/>
      </w:divBdr>
    </w:div>
    <w:div w:id="1766341685">
      <w:bodyDiv w:val="1"/>
      <w:marLeft w:val="0"/>
      <w:marRight w:val="0"/>
      <w:marTop w:val="0"/>
      <w:marBottom w:val="0"/>
      <w:divBdr>
        <w:top w:val="none" w:sz="0" w:space="0" w:color="auto"/>
        <w:left w:val="none" w:sz="0" w:space="0" w:color="auto"/>
        <w:bottom w:val="none" w:sz="0" w:space="0" w:color="auto"/>
        <w:right w:val="none" w:sz="0" w:space="0" w:color="auto"/>
      </w:divBdr>
    </w:div>
    <w:div w:id="1771271135">
      <w:bodyDiv w:val="1"/>
      <w:marLeft w:val="0"/>
      <w:marRight w:val="0"/>
      <w:marTop w:val="0"/>
      <w:marBottom w:val="0"/>
      <w:divBdr>
        <w:top w:val="none" w:sz="0" w:space="0" w:color="auto"/>
        <w:left w:val="none" w:sz="0" w:space="0" w:color="auto"/>
        <w:bottom w:val="none" w:sz="0" w:space="0" w:color="auto"/>
        <w:right w:val="none" w:sz="0" w:space="0" w:color="auto"/>
      </w:divBdr>
    </w:div>
    <w:div w:id="1772972361">
      <w:bodyDiv w:val="1"/>
      <w:marLeft w:val="0"/>
      <w:marRight w:val="0"/>
      <w:marTop w:val="0"/>
      <w:marBottom w:val="0"/>
      <w:divBdr>
        <w:top w:val="none" w:sz="0" w:space="0" w:color="auto"/>
        <w:left w:val="none" w:sz="0" w:space="0" w:color="auto"/>
        <w:bottom w:val="none" w:sz="0" w:space="0" w:color="auto"/>
        <w:right w:val="none" w:sz="0" w:space="0" w:color="auto"/>
      </w:divBdr>
    </w:div>
    <w:div w:id="1778913052">
      <w:bodyDiv w:val="1"/>
      <w:marLeft w:val="0"/>
      <w:marRight w:val="0"/>
      <w:marTop w:val="0"/>
      <w:marBottom w:val="0"/>
      <w:divBdr>
        <w:top w:val="none" w:sz="0" w:space="0" w:color="auto"/>
        <w:left w:val="none" w:sz="0" w:space="0" w:color="auto"/>
        <w:bottom w:val="none" w:sz="0" w:space="0" w:color="auto"/>
        <w:right w:val="none" w:sz="0" w:space="0" w:color="auto"/>
      </w:divBdr>
    </w:div>
    <w:div w:id="1779061178">
      <w:bodyDiv w:val="1"/>
      <w:marLeft w:val="0"/>
      <w:marRight w:val="0"/>
      <w:marTop w:val="0"/>
      <w:marBottom w:val="0"/>
      <w:divBdr>
        <w:top w:val="none" w:sz="0" w:space="0" w:color="auto"/>
        <w:left w:val="none" w:sz="0" w:space="0" w:color="auto"/>
        <w:bottom w:val="none" w:sz="0" w:space="0" w:color="auto"/>
        <w:right w:val="none" w:sz="0" w:space="0" w:color="auto"/>
      </w:divBdr>
    </w:div>
    <w:div w:id="1779641609">
      <w:bodyDiv w:val="1"/>
      <w:marLeft w:val="0"/>
      <w:marRight w:val="0"/>
      <w:marTop w:val="0"/>
      <w:marBottom w:val="0"/>
      <w:divBdr>
        <w:top w:val="none" w:sz="0" w:space="0" w:color="auto"/>
        <w:left w:val="none" w:sz="0" w:space="0" w:color="auto"/>
        <w:bottom w:val="none" w:sz="0" w:space="0" w:color="auto"/>
        <w:right w:val="none" w:sz="0" w:space="0" w:color="auto"/>
      </w:divBdr>
    </w:div>
    <w:div w:id="1781023266">
      <w:bodyDiv w:val="1"/>
      <w:marLeft w:val="0"/>
      <w:marRight w:val="0"/>
      <w:marTop w:val="0"/>
      <w:marBottom w:val="0"/>
      <w:divBdr>
        <w:top w:val="none" w:sz="0" w:space="0" w:color="auto"/>
        <w:left w:val="none" w:sz="0" w:space="0" w:color="auto"/>
        <w:bottom w:val="none" w:sz="0" w:space="0" w:color="auto"/>
        <w:right w:val="none" w:sz="0" w:space="0" w:color="auto"/>
      </w:divBdr>
      <w:divsChild>
        <w:div w:id="1721202692">
          <w:marLeft w:val="480"/>
          <w:marRight w:val="0"/>
          <w:marTop w:val="0"/>
          <w:marBottom w:val="0"/>
          <w:divBdr>
            <w:top w:val="none" w:sz="0" w:space="0" w:color="auto"/>
            <w:left w:val="none" w:sz="0" w:space="0" w:color="auto"/>
            <w:bottom w:val="none" w:sz="0" w:space="0" w:color="auto"/>
            <w:right w:val="none" w:sz="0" w:space="0" w:color="auto"/>
          </w:divBdr>
          <w:divsChild>
            <w:div w:id="8538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610377">
      <w:bodyDiv w:val="1"/>
      <w:marLeft w:val="0"/>
      <w:marRight w:val="0"/>
      <w:marTop w:val="0"/>
      <w:marBottom w:val="0"/>
      <w:divBdr>
        <w:top w:val="none" w:sz="0" w:space="0" w:color="auto"/>
        <w:left w:val="none" w:sz="0" w:space="0" w:color="auto"/>
        <w:bottom w:val="none" w:sz="0" w:space="0" w:color="auto"/>
        <w:right w:val="none" w:sz="0" w:space="0" w:color="auto"/>
      </w:divBdr>
    </w:div>
    <w:div w:id="1790315994">
      <w:bodyDiv w:val="1"/>
      <w:marLeft w:val="0"/>
      <w:marRight w:val="0"/>
      <w:marTop w:val="0"/>
      <w:marBottom w:val="0"/>
      <w:divBdr>
        <w:top w:val="none" w:sz="0" w:space="0" w:color="auto"/>
        <w:left w:val="none" w:sz="0" w:space="0" w:color="auto"/>
        <w:bottom w:val="none" w:sz="0" w:space="0" w:color="auto"/>
        <w:right w:val="none" w:sz="0" w:space="0" w:color="auto"/>
      </w:divBdr>
    </w:div>
    <w:div w:id="1790392781">
      <w:bodyDiv w:val="1"/>
      <w:marLeft w:val="0"/>
      <w:marRight w:val="0"/>
      <w:marTop w:val="0"/>
      <w:marBottom w:val="0"/>
      <w:divBdr>
        <w:top w:val="none" w:sz="0" w:space="0" w:color="auto"/>
        <w:left w:val="none" w:sz="0" w:space="0" w:color="auto"/>
        <w:bottom w:val="none" w:sz="0" w:space="0" w:color="auto"/>
        <w:right w:val="none" w:sz="0" w:space="0" w:color="auto"/>
      </w:divBdr>
    </w:div>
    <w:div w:id="1797216442">
      <w:bodyDiv w:val="1"/>
      <w:marLeft w:val="0"/>
      <w:marRight w:val="0"/>
      <w:marTop w:val="0"/>
      <w:marBottom w:val="0"/>
      <w:divBdr>
        <w:top w:val="none" w:sz="0" w:space="0" w:color="auto"/>
        <w:left w:val="none" w:sz="0" w:space="0" w:color="auto"/>
        <w:bottom w:val="none" w:sz="0" w:space="0" w:color="auto"/>
        <w:right w:val="none" w:sz="0" w:space="0" w:color="auto"/>
      </w:divBdr>
    </w:div>
    <w:div w:id="1798137092">
      <w:bodyDiv w:val="1"/>
      <w:marLeft w:val="0"/>
      <w:marRight w:val="0"/>
      <w:marTop w:val="0"/>
      <w:marBottom w:val="0"/>
      <w:divBdr>
        <w:top w:val="none" w:sz="0" w:space="0" w:color="auto"/>
        <w:left w:val="none" w:sz="0" w:space="0" w:color="auto"/>
        <w:bottom w:val="none" w:sz="0" w:space="0" w:color="auto"/>
        <w:right w:val="none" w:sz="0" w:space="0" w:color="auto"/>
      </w:divBdr>
    </w:div>
    <w:div w:id="1800149204">
      <w:bodyDiv w:val="1"/>
      <w:marLeft w:val="0"/>
      <w:marRight w:val="0"/>
      <w:marTop w:val="0"/>
      <w:marBottom w:val="0"/>
      <w:divBdr>
        <w:top w:val="none" w:sz="0" w:space="0" w:color="auto"/>
        <w:left w:val="none" w:sz="0" w:space="0" w:color="auto"/>
        <w:bottom w:val="none" w:sz="0" w:space="0" w:color="auto"/>
        <w:right w:val="none" w:sz="0" w:space="0" w:color="auto"/>
      </w:divBdr>
    </w:div>
    <w:div w:id="1823428770">
      <w:bodyDiv w:val="1"/>
      <w:marLeft w:val="0"/>
      <w:marRight w:val="0"/>
      <w:marTop w:val="0"/>
      <w:marBottom w:val="0"/>
      <w:divBdr>
        <w:top w:val="none" w:sz="0" w:space="0" w:color="auto"/>
        <w:left w:val="none" w:sz="0" w:space="0" w:color="auto"/>
        <w:bottom w:val="none" w:sz="0" w:space="0" w:color="auto"/>
        <w:right w:val="none" w:sz="0" w:space="0" w:color="auto"/>
      </w:divBdr>
    </w:div>
    <w:div w:id="1826166268">
      <w:bodyDiv w:val="1"/>
      <w:marLeft w:val="0"/>
      <w:marRight w:val="0"/>
      <w:marTop w:val="0"/>
      <w:marBottom w:val="0"/>
      <w:divBdr>
        <w:top w:val="none" w:sz="0" w:space="0" w:color="auto"/>
        <w:left w:val="none" w:sz="0" w:space="0" w:color="auto"/>
        <w:bottom w:val="none" w:sz="0" w:space="0" w:color="auto"/>
        <w:right w:val="none" w:sz="0" w:space="0" w:color="auto"/>
      </w:divBdr>
    </w:div>
    <w:div w:id="1831023424">
      <w:bodyDiv w:val="1"/>
      <w:marLeft w:val="0"/>
      <w:marRight w:val="0"/>
      <w:marTop w:val="0"/>
      <w:marBottom w:val="0"/>
      <w:divBdr>
        <w:top w:val="none" w:sz="0" w:space="0" w:color="auto"/>
        <w:left w:val="none" w:sz="0" w:space="0" w:color="auto"/>
        <w:bottom w:val="none" w:sz="0" w:space="0" w:color="auto"/>
        <w:right w:val="none" w:sz="0" w:space="0" w:color="auto"/>
      </w:divBdr>
      <w:divsChild>
        <w:div w:id="1972323045">
          <w:marLeft w:val="480"/>
          <w:marRight w:val="0"/>
          <w:marTop w:val="0"/>
          <w:marBottom w:val="0"/>
          <w:divBdr>
            <w:top w:val="none" w:sz="0" w:space="0" w:color="auto"/>
            <w:left w:val="none" w:sz="0" w:space="0" w:color="auto"/>
            <w:bottom w:val="none" w:sz="0" w:space="0" w:color="auto"/>
            <w:right w:val="none" w:sz="0" w:space="0" w:color="auto"/>
          </w:divBdr>
          <w:divsChild>
            <w:div w:id="2063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482086">
      <w:bodyDiv w:val="1"/>
      <w:marLeft w:val="0"/>
      <w:marRight w:val="0"/>
      <w:marTop w:val="0"/>
      <w:marBottom w:val="0"/>
      <w:divBdr>
        <w:top w:val="none" w:sz="0" w:space="0" w:color="auto"/>
        <w:left w:val="none" w:sz="0" w:space="0" w:color="auto"/>
        <w:bottom w:val="none" w:sz="0" w:space="0" w:color="auto"/>
        <w:right w:val="none" w:sz="0" w:space="0" w:color="auto"/>
      </w:divBdr>
    </w:div>
    <w:div w:id="1842433205">
      <w:bodyDiv w:val="1"/>
      <w:marLeft w:val="0"/>
      <w:marRight w:val="0"/>
      <w:marTop w:val="0"/>
      <w:marBottom w:val="0"/>
      <w:divBdr>
        <w:top w:val="none" w:sz="0" w:space="0" w:color="auto"/>
        <w:left w:val="none" w:sz="0" w:space="0" w:color="auto"/>
        <w:bottom w:val="none" w:sz="0" w:space="0" w:color="auto"/>
        <w:right w:val="none" w:sz="0" w:space="0" w:color="auto"/>
      </w:divBdr>
    </w:div>
    <w:div w:id="1843660163">
      <w:bodyDiv w:val="1"/>
      <w:marLeft w:val="0"/>
      <w:marRight w:val="0"/>
      <w:marTop w:val="0"/>
      <w:marBottom w:val="0"/>
      <w:divBdr>
        <w:top w:val="none" w:sz="0" w:space="0" w:color="auto"/>
        <w:left w:val="none" w:sz="0" w:space="0" w:color="auto"/>
        <w:bottom w:val="none" w:sz="0" w:space="0" w:color="auto"/>
        <w:right w:val="none" w:sz="0" w:space="0" w:color="auto"/>
      </w:divBdr>
    </w:div>
    <w:div w:id="1863006489">
      <w:bodyDiv w:val="1"/>
      <w:marLeft w:val="0"/>
      <w:marRight w:val="0"/>
      <w:marTop w:val="0"/>
      <w:marBottom w:val="0"/>
      <w:divBdr>
        <w:top w:val="none" w:sz="0" w:space="0" w:color="auto"/>
        <w:left w:val="none" w:sz="0" w:space="0" w:color="auto"/>
        <w:bottom w:val="none" w:sz="0" w:space="0" w:color="auto"/>
        <w:right w:val="none" w:sz="0" w:space="0" w:color="auto"/>
      </w:divBdr>
    </w:div>
    <w:div w:id="1867055297">
      <w:bodyDiv w:val="1"/>
      <w:marLeft w:val="0"/>
      <w:marRight w:val="0"/>
      <w:marTop w:val="0"/>
      <w:marBottom w:val="0"/>
      <w:divBdr>
        <w:top w:val="none" w:sz="0" w:space="0" w:color="auto"/>
        <w:left w:val="none" w:sz="0" w:space="0" w:color="auto"/>
        <w:bottom w:val="none" w:sz="0" w:space="0" w:color="auto"/>
        <w:right w:val="none" w:sz="0" w:space="0" w:color="auto"/>
      </w:divBdr>
    </w:div>
    <w:div w:id="1868564111">
      <w:bodyDiv w:val="1"/>
      <w:marLeft w:val="0"/>
      <w:marRight w:val="0"/>
      <w:marTop w:val="0"/>
      <w:marBottom w:val="0"/>
      <w:divBdr>
        <w:top w:val="none" w:sz="0" w:space="0" w:color="auto"/>
        <w:left w:val="none" w:sz="0" w:space="0" w:color="auto"/>
        <w:bottom w:val="none" w:sz="0" w:space="0" w:color="auto"/>
        <w:right w:val="none" w:sz="0" w:space="0" w:color="auto"/>
      </w:divBdr>
    </w:div>
    <w:div w:id="1871019472">
      <w:bodyDiv w:val="1"/>
      <w:marLeft w:val="0"/>
      <w:marRight w:val="0"/>
      <w:marTop w:val="0"/>
      <w:marBottom w:val="0"/>
      <w:divBdr>
        <w:top w:val="none" w:sz="0" w:space="0" w:color="auto"/>
        <w:left w:val="none" w:sz="0" w:space="0" w:color="auto"/>
        <w:bottom w:val="none" w:sz="0" w:space="0" w:color="auto"/>
        <w:right w:val="none" w:sz="0" w:space="0" w:color="auto"/>
      </w:divBdr>
    </w:div>
    <w:div w:id="1871454494">
      <w:bodyDiv w:val="1"/>
      <w:marLeft w:val="0"/>
      <w:marRight w:val="0"/>
      <w:marTop w:val="0"/>
      <w:marBottom w:val="0"/>
      <w:divBdr>
        <w:top w:val="none" w:sz="0" w:space="0" w:color="auto"/>
        <w:left w:val="none" w:sz="0" w:space="0" w:color="auto"/>
        <w:bottom w:val="none" w:sz="0" w:space="0" w:color="auto"/>
        <w:right w:val="none" w:sz="0" w:space="0" w:color="auto"/>
      </w:divBdr>
    </w:div>
    <w:div w:id="1871841832">
      <w:bodyDiv w:val="1"/>
      <w:marLeft w:val="0"/>
      <w:marRight w:val="0"/>
      <w:marTop w:val="0"/>
      <w:marBottom w:val="0"/>
      <w:divBdr>
        <w:top w:val="none" w:sz="0" w:space="0" w:color="auto"/>
        <w:left w:val="none" w:sz="0" w:space="0" w:color="auto"/>
        <w:bottom w:val="none" w:sz="0" w:space="0" w:color="auto"/>
        <w:right w:val="none" w:sz="0" w:space="0" w:color="auto"/>
      </w:divBdr>
    </w:div>
    <w:div w:id="1882325373">
      <w:bodyDiv w:val="1"/>
      <w:marLeft w:val="0"/>
      <w:marRight w:val="0"/>
      <w:marTop w:val="0"/>
      <w:marBottom w:val="0"/>
      <w:divBdr>
        <w:top w:val="none" w:sz="0" w:space="0" w:color="auto"/>
        <w:left w:val="none" w:sz="0" w:space="0" w:color="auto"/>
        <w:bottom w:val="none" w:sz="0" w:space="0" w:color="auto"/>
        <w:right w:val="none" w:sz="0" w:space="0" w:color="auto"/>
      </w:divBdr>
    </w:div>
    <w:div w:id="1888564866">
      <w:bodyDiv w:val="1"/>
      <w:marLeft w:val="0"/>
      <w:marRight w:val="0"/>
      <w:marTop w:val="0"/>
      <w:marBottom w:val="0"/>
      <w:divBdr>
        <w:top w:val="none" w:sz="0" w:space="0" w:color="auto"/>
        <w:left w:val="none" w:sz="0" w:space="0" w:color="auto"/>
        <w:bottom w:val="none" w:sz="0" w:space="0" w:color="auto"/>
        <w:right w:val="none" w:sz="0" w:space="0" w:color="auto"/>
      </w:divBdr>
    </w:div>
    <w:div w:id="1895194908">
      <w:bodyDiv w:val="1"/>
      <w:marLeft w:val="0"/>
      <w:marRight w:val="0"/>
      <w:marTop w:val="0"/>
      <w:marBottom w:val="0"/>
      <w:divBdr>
        <w:top w:val="none" w:sz="0" w:space="0" w:color="auto"/>
        <w:left w:val="none" w:sz="0" w:space="0" w:color="auto"/>
        <w:bottom w:val="none" w:sz="0" w:space="0" w:color="auto"/>
        <w:right w:val="none" w:sz="0" w:space="0" w:color="auto"/>
      </w:divBdr>
    </w:div>
    <w:div w:id="1900439923">
      <w:bodyDiv w:val="1"/>
      <w:marLeft w:val="0"/>
      <w:marRight w:val="0"/>
      <w:marTop w:val="0"/>
      <w:marBottom w:val="0"/>
      <w:divBdr>
        <w:top w:val="none" w:sz="0" w:space="0" w:color="auto"/>
        <w:left w:val="none" w:sz="0" w:space="0" w:color="auto"/>
        <w:bottom w:val="none" w:sz="0" w:space="0" w:color="auto"/>
        <w:right w:val="none" w:sz="0" w:space="0" w:color="auto"/>
      </w:divBdr>
    </w:div>
    <w:div w:id="1904831759">
      <w:bodyDiv w:val="1"/>
      <w:marLeft w:val="0"/>
      <w:marRight w:val="0"/>
      <w:marTop w:val="0"/>
      <w:marBottom w:val="0"/>
      <w:divBdr>
        <w:top w:val="none" w:sz="0" w:space="0" w:color="auto"/>
        <w:left w:val="none" w:sz="0" w:space="0" w:color="auto"/>
        <w:bottom w:val="none" w:sz="0" w:space="0" w:color="auto"/>
        <w:right w:val="none" w:sz="0" w:space="0" w:color="auto"/>
      </w:divBdr>
    </w:div>
    <w:div w:id="1908297400">
      <w:bodyDiv w:val="1"/>
      <w:marLeft w:val="0"/>
      <w:marRight w:val="0"/>
      <w:marTop w:val="0"/>
      <w:marBottom w:val="0"/>
      <w:divBdr>
        <w:top w:val="none" w:sz="0" w:space="0" w:color="auto"/>
        <w:left w:val="none" w:sz="0" w:space="0" w:color="auto"/>
        <w:bottom w:val="none" w:sz="0" w:space="0" w:color="auto"/>
        <w:right w:val="none" w:sz="0" w:space="0" w:color="auto"/>
      </w:divBdr>
    </w:div>
    <w:div w:id="1908569261">
      <w:bodyDiv w:val="1"/>
      <w:marLeft w:val="0"/>
      <w:marRight w:val="0"/>
      <w:marTop w:val="0"/>
      <w:marBottom w:val="0"/>
      <w:divBdr>
        <w:top w:val="none" w:sz="0" w:space="0" w:color="auto"/>
        <w:left w:val="none" w:sz="0" w:space="0" w:color="auto"/>
        <w:bottom w:val="none" w:sz="0" w:space="0" w:color="auto"/>
        <w:right w:val="none" w:sz="0" w:space="0" w:color="auto"/>
      </w:divBdr>
    </w:div>
    <w:div w:id="1917085753">
      <w:bodyDiv w:val="1"/>
      <w:marLeft w:val="0"/>
      <w:marRight w:val="0"/>
      <w:marTop w:val="0"/>
      <w:marBottom w:val="0"/>
      <w:divBdr>
        <w:top w:val="none" w:sz="0" w:space="0" w:color="auto"/>
        <w:left w:val="none" w:sz="0" w:space="0" w:color="auto"/>
        <w:bottom w:val="none" w:sz="0" w:space="0" w:color="auto"/>
        <w:right w:val="none" w:sz="0" w:space="0" w:color="auto"/>
      </w:divBdr>
    </w:div>
    <w:div w:id="1923104609">
      <w:bodyDiv w:val="1"/>
      <w:marLeft w:val="0"/>
      <w:marRight w:val="0"/>
      <w:marTop w:val="0"/>
      <w:marBottom w:val="0"/>
      <w:divBdr>
        <w:top w:val="none" w:sz="0" w:space="0" w:color="auto"/>
        <w:left w:val="none" w:sz="0" w:space="0" w:color="auto"/>
        <w:bottom w:val="none" w:sz="0" w:space="0" w:color="auto"/>
        <w:right w:val="none" w:sz="0" w:space="0" w:color="auto"/>
      </w:divBdr>
    </w:div>
    <w:div w:id="1928347949">
      <w:bodyDiv w:val="1"/>
      <w:marLeft w:val="0"/>
      <w:marRight w:val="0"/>
      <w:marTop w:val="0"/>
      <w:marBottom w:val="0"/>
      <w:divBdr>
        <w:top w:val="none" w:sz="0" w:space="0" w:color="auto"/>
        <w:left w:val="none" w:sz="0" w:space="0" w:color="auto"/>
        <w:bottom w:val="none" w:sz="0" w:space="0" w:color="auto"/>
        <w:right w:val="none" w:sz="0" w:space="0" w:color="auto"/>
      </w:divBdr>
      <w:divsChild>
        <w:div w:id="641542230">
          <w:marLeft w:val="480"/>
          <w:marRight w:val="0"/>
          <w:marTop w:val="0"/>
          <w:marBottom w:val="0"/>
          <w:divBdr>
            <w:top w:val="none" w:sz="0" w:space="0" w:color="auto"/>
            <w:left w:val="none" w:sz="0" w:space="0" w:color="auto"/>
            <w:bottom w:val="none" w:sz="0" w:space="0" w:color="auto"/>
            <w:right w:val="none" w:sz="0" w:space="0" w:color="auto"/>
          </w:divBdr>
          <w:divsChild>
            <w:div w:id="55640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850324">
      <w:bodyDiv w:val="1"/>
      <w:marLeft w:val="0"/>
      <w:marRight w:val="0"/>
      <w:marTop w:val="0"/>
      <w:marBottom w:val="0"/>
      <w:divBdr>
        <w:top w:val="none" w:sz="0" w:space="0" w:color="auto"/>
        <w:left w:val="none" w:sz="0" w:space="0" w:color="auto"/>
        <w:bottom w:val="none" w:sz="0" w:space="0" w:color="auto"/>
        <w:right w:val="none" w:sz="0" w:space="0" w:color="auto"/>
      </w:divBdr>
    </w:div>
    <w:div w:id="1935046198">
      <w:bodyDiv w:val="1"/>
      <w:marLeft w:val="0"/>
      <w:marRight w:val="0"/>
      <w:marTop w:val="0"/>
      <w:marBottom w:val="0"/>
      <w:divBdr>
        <w:top w:val="none" w:sz="0" w:space="0" w:color="auto"/>
        <w:left w:val="none" w:sz="0" w:space="0" w:color="auto"/>
        <w:bottom w:val="none" w:sz="0" w:space="0" w:color="auto"/>
        <w:right w:val="none" w:sz="0" w:space="0" w:color="auto"/>
      </w:divBdr>
    </w:div>
    <w:div w:id="1946378471">
      <w:bodyDiv w:val="1"/>
      <w:marLeft w:val="0"/>
      <w:marRight w:val="0"/>
      <w:marTop w:val="0"/>
      <w:marBottom w:val="0"/>
      <w:divBdr>
        <w:top w:val="none" w:sz="0" w:space="0" w:color="auto"/>
        <w:left w:val="none" w:sz="0" w:space="0" w:color="auto"/>
        <w:bottom w:val="none" w:sz="0" w:space="0" w:color="auto"/>
        <w:right w:val="none" w:sz="0" w:space="0" w:color="auto"/>
      </w:divBdr>
    </w:div>
    <w:div w:id="1948465311">
      <w:bodyDiv w:val="1"/>
      <w:marLeft w:val="0"/>
      <w:marRight w:val="0"/>
      <w:marTop w:val="0"/>
      <w:marBottom w:val="0"/>
      <w:divBdr>
        <w:top w:val="none" w:sz="0" w:space="0" w:color="auto"/>
        <w:left w:val="none" w:sz="0" w:space="0" w:color="auto"/>
        <w:bottom w:val="none" w:sz="0" w:space="0" w:color="auto"/>
        <w:right w:val="none" w:sz="0" w:space="0" w:color="auto"/>
      </w:divBdr>
    </w:div>
    <w:div w:id="1949850028">
      <w:bodyDiv w:val="1"/>
      <w:marLeft w:val="0"/>
      <w:marRight w:val="0"/>
      <w:marTop w:val="0"/>
      <w:marBottom w:val="0"/>
      <w:divBdr>
        <w:top w:val="none" w:sz="0" w:space="0" w:color="auto"/>
        <w:left w:val="none" w:sz="0" w:space="0" w:color="auto"/>
        <w:bottom w:val="none" w:sz="0" w:space="0" w:color="auto"/>
        <w:right w:val="none" w:sz="0" w:space="0" w:color="auto"/>
      </w:divBdr>
    </w:div>
    <w:div w:id="1967008902">
      <w:bodyDiv w:val="1"/>
      <w:marLeft w:val="0"/>
      <w:marRight w:val="0"/>
      <w:marTop w:val="0"/>
      <w:marBottom w:val="0"/>
      <w:divBdr>
        <w:top w:val="none" w:sz="0" w:space="0" w:color="auto"/>
        <w:left w:val="none" w:sz="0" w:space="0" w:color="auto"/>
        <w:bottom w:val="none" w:sz="0" w:space="0" w:color="auto"/>
        <w:right w:val="none" w:sz="0" w:space="0" w:color="auto"/>
      </w:divBdr>
    </w:div>
    <w:div w:id="1968850772">
      <w:bodyDiv w:val="1"/>
      <w:marLeft w:val="0"/>
      <w:marRight w:val="0"/>
      <w:marTop w:val="0"/>
      <w:marBottom w:val="0"/>
      <w:divBdr>
        <w:top w:val="none" w:sz="0" w:space="0" w:color="auto"/>
        <w:left w:val="none" w:sz="0" w:space="0" w:color="auto"/>
        <w:bottom w:val="none" w:sz="0" w:space="0" w:color="auto"/>
        <w:right w:val="none" w:sz="0" w:space="0" w:color="auto"/>
      </w:divBdr>
    </w:div>
    <w:div w:id="1983850514">
      <w:bodyDiv w:val="1"/>
      <w:marLeft w:val="0"/>
      <w:marRight w:val="0"/>
      <w:marTop w:val="0"/>
      <w:marBottom w:val="0"/>
      <w:divBdr>
        <w:top w:val="none" w:sz="0" w:space="0" w:color="auto"/>
        <w:left w:val="none" w:sz="0" w:space="0" w:color="auto"/>
        <w:bottom w:val="none" w:sz="0" w:space="0" w:color="auto"/>
        <w:right w:val="none" w:sz="0" w:space="0" w:color="auto"/>
      </w:divBdr>
    </w:div>
    <w:div w:id="1985350465">
      <w:bodyDiv w:val="1"/>
      <w:marLeft w:val="0"/>
      <w:marRight w:val="0"/>
      <w:marTop w:val="0"/>
      <w:marBottom w:val="0"/>
      <w:divBdr>
        <w:top w:val="none" w:sz="0" w:space="0" w:color="auto"/>
        <w:left w:val="none" w:sz="0" w:space="0" w:color="auto"/>
        <w:bottom w:val="none" w:sz="0" w:space="0" w:color="auto"/>
        <w:right w:val="none" w:sz="0" w:space="0" w:color="auto"/>
      </w:divBdr>
    </w:div>
    <w:div w:id="1987934452">
      <w:bodyDiv w:val="1"/>
      <w:marLeft w:val="0"/>
      <w:marRight w:val="0"/>
      <w:marTop w:val="0"/>
      <w:marBottom w:val="0"/>
      <w:divBdr>
        <w:top w:val="none" w:sz="0" w:space="0" w:color="auto"/>
        <w:left w:val="none" w:sz="0" w:space="0" w:color="auto"/>
        <w:bottom w:val="none" w:sz="0" w:space="0" w:color="auto"/>
        <w:right w:val="none" w:sz="0" w:space="0" w:color="auto"/>
      </w:divBdr>
    </w:div>
    <w:div w:id="1989166159">
      <w:bodyDiv w:val="1"/>
      <w:marLeft w:val="0"/>
      <w:marRight w:val="0"/>
      <w:marTop w:val="0"/>
      <w:marBottom w:val="0"/>
      <w:divBdr>
        <w:top w:val="none" w:sz="0" w:space="0" w:color="auto"/>
        <w:left w:val="none" w:sz="0" w:space="0" w:color="auto"/>
        <w:bottom w:val="none" w:sz="0" w:space="0" w:color="auto"/>
        <w:right w:val="none" w:sz="0" w:space="0" w:color="auto"/>
      </w:divBdr>
    </w:div>
    <w:div w:id="1995063205">
      <w:bodyDiv w:val="1"/>
      <w:marLeft w:val="0"/>
      <w:marRight w:val="0"/>
      <w:marTop w:val="0"/>
      <w:marBottom w:val="0"/>
      <w:divBdr>
        <w:top w:val="none" w:sz="0" w:space="0" w:color="auto"/>
        <w:left w:val="none" w:sz="0" w:space="0" w:color="auto"/>
        <w:bottom w:val="none" w:sz="0" w:space="0" w:color="auto"/>
        <w:right w:val="none" w:sz="0" w:space="0" w:color="auto"/>
      </w:divBdr>
    </w:div>
    <w:div w:id="2000770894">
      <w:bodyDiv w:val="1"/>
      <w:marLeft w:val="0"/>
      <w:marRight w:val="0"/>
      <w:marTop w:val="0"/>
      <w:marBottom w:val="0"/>
      <w:divBdr>
        <w:top w:val="none" w:sz="0" w:space="0" w:color="auto"/>
        <w:left w:val="none" w:sz="0" w:space="0" w:color="auto"/>
        <w:bottom w:val="none" w:sz="0" w:space="0" w:color="auto"/>
        <w:right w:val="none" w:sz="0" w:space="0" w:color="auto"/>
      </w:divBdr>
    </w:div>
    <w:div w:id="2001227386">
      <w:bodyDiv w:val="1"/>
      <w:marLeft w:val="0"/>
      <w:marRight w:val="0"/>
      <w:marTop w:val="0"/>
      <w:marBottom w:val="0"/>
      <w:divBdr>
        <w:top w:val="none" w:sz="0" w:space="0" w:color="auto"/>
        <w:left w:val="none" w:sz="0" w:space="0" w:color="auto"/>
        <w:bottom w:val="none" w:sz="0" w:space="0" w:color="auto"/>
        <w:right w:val="none" w:sz="0" w:space="0" w:color="auto"/>
      </w:divBdr>
    </w:div>
    <w:div w:id="2031449979">
      <w:bodyDiv w:val="1"/>
      <w:marLeft w:val="0"/>
      <w:marRight w:val="0"/>
      <w:marTop w:val="0"/>
      <w:marBottom w:val="0"/>
      <w:divBdr>
        <w:top w:val="none" w:sz="0" w:space="0" w:color="auto"/>
        <w:left w:val="none" w:sz="0" w:space="0" w:color="auto"/>
        <w:bottom w:val="none" w:sz="0" w:space="0" w:color="auto"/>
        <w:right w:val="none" w:sz="0" w:space="0" w:color="auto"/>
      </w:divBdr>
    </w:div>
    <w:div w:id="2036467930">
      <w:bodyDiv w:val="1"/>
      <w:marLeft w:val="0"/>
      <w:marRight w:val="0"/>
      <w:marTop w:val="0"/>
      <w:marBottom w:val="0"/>
      <w:divBdr>
        <w:top w:val="none" w:sz="0" w:space="0" w:color="auto"/>
        <w:left w:val="none" w:sz="0" w:space="0" w:color="auto"/>
        <w:bottom w:val="none" w:sz="0" w:space="0" w:color="auto"/>
        <w:right w:val="none" w:sz="0" w:space="0" w:color="auto"/>
      </w:divBdr>
    </w:div>
    <w:div w:id="2053727082">
      <w:bodyDiv w:val="1"/>
      <w:marLeft w:val="0"/>
      <w:marRight w:val="0"/>
      <w:marTop w:val="0"/>
      <w:marBottom w:val="0"/>
      <w:divBdr>
        <w:top w:val="none" w:sz="0" w:space="0" w:color="auto"/>
        <w:left w:val="none" w:sz="0" w:space="0" w:color="auto"/>
        <w:bottom w:val="none" w:sz="0" w:space="0" w:color="auto"/>
        <w:right w:val="none" w:sz="0" w:space="0" w:color="auto"/>
      </w:divBdr>
    </w:div>
    <w:div w:id="2059740092">
      <w:bodyDiv w:val="1"/>
      <w:marLeft w:val="0"/>
      <w:marRight w:val="0"/>
      <w:marTop w:val="0"/>
      <w:marBottom w:val="0"/>
      <w:divBdr>
        <w:top w:val="none" w:sz="0" w:space="0" w:color="auto"/>
        <w:left w:val="none" w:sz="0" w:space="0" w:color="auto"/>
        <w:bottom w:val="none" w:sz="0" w:space="0" w:color="auto"/>
        <w:right w:val="none" w:sz="0" w:space="0" w:color="auto"/>
      </w:divBdr>
    </w:div>
    <w:div w:id="2063821555">
      <w:bodyDiv w:val="1"/>
      <w:marLeft w:val="0"/>
      <w:marRight w:val="0"/>
      <w:marTop w:val="0"/>
      <w:marBottom w:val="0"/>
      <w:divBdr>
        <w:top w:val="none" w:sz="0" w:space="0" w:color="auto"/>
        <w:left w:val="none" w:sz="0" w:space="0" w:color="auto"/>
        <w:bottom w:val="none" w:sz="0" w:space="0" w:color="auto"/>
        <w:right w:val="none" w:sz="0" w:space="0" w:color="auto"/>
      </w:divBdr>
    </w:div>
    <w:div w:id="2068456417">
      <w:bodyDiv w:val="1"/>
      <w:marLeft w:val="0"/>
      <w:marRight w:val="0"/>
      <w:marTop w:val="0"/>
      <w:marBottom w:val="0"/>
      <w:divBdr>
        <w:top w:val="none" w:sz="0" w:space="0" w:color="auto"/>
        <w:left w:val="none" w:sz="0" w:space="0" w:color="auto"/>
        <w:bottom w:val="none" w:sz="0" w:space="0" w:color="auto"/>
        <w:right w:val="none" w:sz="0" w:space="0" w:color="auto"/>
      </w:divBdr>
    </w:div>
    <w:div w:id="2074962318">
      <w:bodyDiv w:val="1"/>
      <w:marLeft w:val="0"/>
      <w:marRight w:val="0"/>
      <w:marTop w:val="0"/>
      <w:marBottom w:val="0"/>
      <w:divBdr>
        <w:top w:val="none" w:sz="0" w:space="0" w:color="auto"/>
        <w:left w:val="none" w:sz="0" w:space="0" w:color="auto"/>
        <w:bottom w:val="none" w:sz="0" w:space="0" w:color="auto"/>
        <w:right w:val="none" w:sz="0" w:space="0" w:color="auto"/>
      </w:divBdr>
    </w:div>
    <w:div w:id="2092892354">
      <w:bodyDiv w:val="1"/>
      <w:marLeft w:val="0"/>
      <w:marRight w:val="0"/>
      <w:marTop w:val="0"/>
      <w:marBottom w:val="0"/>
      <w:divBdr>
        <w:top w:val="none" w:sz="0" w:space="0" w:color="auto"/>
        <w:left w:val="none" w:sz="0" w:space="0" w:color="auto"/>
        <w:bottom w:val="none" w:sz="0" w:space="0" w:color="auto"/>
        <w:right w:val="none" w:sz="0" w:space="0" w:color="auto"/>
      </w:divBdr>
    </w:div>
    <w:div w:id="2095588078">
      <w:bodyDiv w:val="1"/>
      <w:marLeft w:val="0"/>
      <w:marRight w:val="0"/>
      <w:marTop w:val="0"/>
      <w:marBottom w:val="0"/>
      <w:divBdr>
        <w:top w:val="none" w:sz="0" w:space="0" w:color="auto"/>
        <w:left w:val="none" w:sz="0" w:space="0" w:color="auto"/>
        <w:bottom w:val="none" w:sz="0" w:space="0" w:color="auto"/>
        <w:right w:val="none" w:sz="0" w:space="0" w:color="auto"/>
      </w:divBdr>
    </w:div>
    <w:div w:id="2104111634">
      <w:bodyDiv w:val="1"/>
      <w:marLeft w:val="0"/>
      <w:marRight w:val="0"/>
      <w:marTop w:val="0"/>
      <w:marBottom w:val="0"/>
      <w:divBdr>
        <w:top w:val="none" w:sz="0" w:space="0" w:color="auto"/>
        <w:left w:val="none" w:sz="0" w:space="0" w:color="auto"/>
        <w:bottom w:val="none" w:sz="0" w:space="0" w:color="auto"/>
        <w:right w:val="none" w:sz="0" w:space="0" w:color="auto"/>
      </w:divBdr>
    </w:div>
    <w:div w:id="2115400678">
      <w:bodyDiv w:val="1"/>
      <w:marLeft w:val="0"/>
      <w:marRight w:val="0"/>
      <w:marTop w:val="0"/>
      <w:marBottom w:val="0"/>
      <w:divBdr>
        <w:top w:val="none" w:sz="0" w:space="0" w:color="auto"/>
        <w:left w:val="none" w:sz="0" w:space="0" w:color="auto"/>
        <w:bottom w:val="none" w:sz="0" w:space="0" w:color="auto"/>
        <w:right w:val="none" w:sz="0" w:space="0" w:color="auto"/>
      </w:divBdr>
    </w:div>
    <w:div w:id="2133396634">
      <w:bodyDiv w:val="1"/>
      <w:marLeft w:val="0"/>
      <w:marRight w:val="0"/>
      <w:marTop w:val="0"/>
      <w:marBottom w:val="0"/>
      <w:divBdr>
        <w:top w:val="none" w:sz="0" w:space="0" w:color="auto"/>
        <w:left w:val="none" w:sz="0" w:space="0" w:color="auto"/>
        <w:bottom w:val="none" w:sz="0" w:space="0" w:color="auto"/>
        <w:right w:val="none" w:sz="0" w:space="0" w:color="auto"/>
      </w:divBdr>
    </w:div>
    <w:div w:id="2135437836">
      <w:bodyDiv w:val="1"/>
      <w:marLeft w:val="0"/>
      <w:marRight w:val="0"/>
      <w:marTop w:val="0"/>
      <w:marBottom w:val="0"/>
      <w:divBdr>
        <w:top w:val="none" w:sz="0" w:space="0" w:color="auto"/>
        <w:left w:val="none" w:sz="0" w:space="0" w:color="auto"/>
        <w:bottom w:val="none" w:sz="0" w:space="0" w:color="auto"/>
        <w:right w:val="none" w:sz="0" w:space="0" w:color="auto"/>
      </w:divBdr>
    </w:div>
    <w:div w:id="21445384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mdba.gov.au/publications-and-data/publications/basin-plan-implementation-reports-2023-24" TargetMode="External"/><Relationship Id="rId21" Type="http://schemas.openxmlformats.org/officeDocument/2006/relationships/header" Target="header3.xml"/><Relationship Id="rId42" Type="http://schemas.openxmlformats.org/officeDocument/2006/relationships/image" Target="media/image9.png"/><Relationship Id="rId63" Type="http://schemas.openxmlformats.org/officeDocument/2006/relationships/image" Target="media/image29.png"/><Relationship Id="rId84" Type="http://schemas.openxmlformats.org/officeDocument/2006/relationships/image" Target="media/image50.png"/><Relationship Id="rId16" Type="http://schemas.openxmlformats.org/officeDocument/2006/relationships/hyperlink" Target="mailto:ewater@dcceew.gov.au" TargetMode="External"/><Relationship Id="rId107" Type="http://schemas.openxmlformats.org/officeDocument/2006/relationships/image" Target="media/image73.png"/><Relationship Id="rId11" Type="http://schemas.openxmlformats.org/officeDocument/2006/relationships/image" Target="media/image1.png"/><Relationship Id="rId32" Type="http://schemas.openxmlformats.org/officeDocument/2006/relationships/footer" Target="footer6.xml"/><Relationship Id="rId37" Type="http://schemas.openxmlformats.org/officeDocument/2006/relationships/header" Target="header9.xml"/><Relationship Id="rId53" Type="http://schemas.openxmlformats.org/officeDocument/2006/relationships/image" Target="media/image19.png"/><Relationship Id="rId58" Type="http://schemas.openxmlformats.org/officeDocument/2006/relationships/image" Target="media/image24.png"/><Relationship Id="rId74" Type="http://schemas.openxmlformats.org/officeDocument/2006/relationships/image" Target="media/image40.png"/><Relationship Id="rId79" Type="http://schemas.openxmlformats.org/officeDocument/2006/relationships/image" Target="media/image45.svg"/><Relationship Id="rId102" Type="http://schemas.openxmlformats.org/officeDocument/2006/relationships/image" Target="media/image68.png"/><Relationship Id="rId123" Type="http://schemas.openxmlformats.org/officeDocument/2006/relationships/footer" Target="footer11.xml"/><Relationship Id="rId128" Type="http://schemas.openxmlformats.org/officeDocument/2006/relationships/header" Target="header14.xml"/><Relationship Id="rId5" Type="http://schemas.openxmlformats.org/officeDocument/2006/relationships/numbering" Target="numbering.xml"/><Relationship Id="rId90" Type="http://schemas.openxmlformats.org/officeDocument/2006/relationships/image" Target="media/image56.png"/><Relationship Id="rId95" Type="http://schemas.openxmlformats.org/officeDocument/2006/relationships/image" Target="media/image61.svg"/><Relationship Id="rId22" Type="http://schemas.openxmlformats.org/officeDocument/2006/relationships/footer" Target="footer3.xml"/><Relationship Id="rId27" Type="http://schemas.openxmlformats.org/officeDocument/2006/relationships/footer" Target="footer5.xml"/><Relationship Id="rId43" Type="http://schemas.openxmlformats.org/officeDocument/2006/relationships/image" Target="media/image10.png"/><Relationship Id="rId48" Type="http://schemas.openxmlformats.org/officeDocument/2006/relationships/image" Target="media/image15.png"/><Relationship Id="rId64" Type="http://schemas.openxmlformats.org/officeDocument/2006/relationships/image" Target="media/image30.svg"/><Relationship Id="rId69" Type="http://schemas.openxmlformats.org/officeDocument/2006/relationships/image" Target="media/image35.png"/><Relationship Id="rId113" Type="http://schemas.openxmlformats.org/officeDocument/2006/relationships/image" Target="media/image79.png"/><Relationship Id="rId118" Type="http://schemas.openxmlformats.org/officeDocument/2006/relationships/hyperlink" Target="https://www.dcceew.gov.au/water/cewo/publications/assessing-vulnerability-use-determining-basin-scale-environmental-watering-priorities" TargetMode="External"/><Relationship Id="rId134" Type="http://schemas.openxmlformats.org/officeDocument/2006/relationships/theme" Target="theme/theme1.xml"/><Relationship Id="rId80" Type="http://schemas.openxmlformats.org/officeDocument/2006/relationships/image" Target="media/image46.png"/><Relationship Id="rId85" Type="http://schemas.openxmlformats.org/officeDocument/2006/relationships/image" Target="media/image51.png"/><Relationship Id="rId12" Type="http://schemas.openxmlformats.org/officeDocument/2006/relationships/image" Target="media/image2.png"/><Relationship Id="rId17" Type="http://schemas.openxmlformats.org/officeDocument/2006/relationships/header" Target="header1.xml"/><Relationship Id="rId33" Type="http://schemas.openxmlformats.org/officeDocument/2006/relationships/header" Target="header6.xml"/><Relationship Id="rId38" Type="http://schemas.openxmlformats.org/officeDocument/2006/relationships/image" Target="media/image6.emf"/><Relationship Id="rId59" Type="http://schemas.openxmlformats.org/officeDocument/2006/relationships/image" Target="media/image25.png"/><Relationship Id="rId103" Type="http://schemas.openxmlformats.org/officeDocument/2006/relationships/image" Target="media/image69.png"/><Relationship Id="rId108" Type="http://schemas.openxmlformats.org/officeDocument/2006/relationships/image" Target="media/image74.svg"/><Relationship Id="rId124" Type="http://schemas.openxmlformats.org/officeDocument/2006/relationships/header" Target="header12.xml"/><Relationship Id="rId129" Type="http://schemas.openxmlformats.org/officeDocument/2006/relationships/footer" Target="footer12.xml"/><Relationship Id="rId54" Type="http://schemas.openxmlformats.org/officeDocument/2006/relationships/image" Target="media/image20.png"/><Relationship Id="rId70" Type="http://schemas.openxmlformats.org/officeDocument/2006/relationships/image" Target="media/image36.png"/><Relationship Id="rId75" Type="http://schemas.openxmlformats.org/officeDocument/2006/relationships/image" Target="media/image41.svg"/><Relationship Id="rId91" Type="http://schemas.openxmlformats.org/officeDocument/2006/relationships/image" Target="media/image57.png"/><Relationship Id="rId96"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mdba.gov.au/publications/mdba-reports/basin-wide-environmental-watering-strategy" TargetMode="External"/><Relationship Id="rId28" Type="http://schemas.openxmlformats.org/officeDocument/2006/relationships/hyperlink" Target="https://www.dcceew.gov.au/cewh/resources-media/publications" TargetMode="External"/><Relationship Id="rId49" Type="http://schemas.openxmlformats.org/officeDocument/2006/relationships/image" Target="media/image16.png"/><Relationship Id="rId114" Type="http://schemas.openxmlformats.org/officeDocument/2006/relationships/image" Target="media/image80.svg"/><Relationship Id="rId119" Type="http://schemas.openxmlformats.org/officeDocument/2006/relationships/footer" Target="footer9.xml"/><Relationship Id="rId44" Type="http://schemas.openxmlformats.org/officeDocument/2006/relationships/image" Target="media/image11.jpg"/><Relationship Id="rId60" Type="http://schemas.openxmlformats.org/officeDocument/2006/relationships/image" Target="media/image26.svg"/><Relationship Id="rId65" Type="http://schemas.openxmlformats.org/officeDocument/2006/relationships/image" Target="media/image31.png"/><Relationship Id="rId81" Type="http://schemas.openxmlformats.org/officeDocument/2006/relationships/image" Target="media/image47.svg"/><Relationship Id="rId86" Type="http://schemas.openxmlformats.org/officeDocument/2006/relationships/image" Target="media/image52.svg"/><Relationship Id="rId130" Type="http://schemas.openxmlformats.org/officeDocument/2006/relationships/footer" Target="footer13.xml"/><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hyperlink" Target="https://data.gov.au/search?organisation=Commonwealth%20Environmental%20Water%20Office" TargetMode="External"/><Relationship Id="rId109" Type="http://schemas.openxmlformats.org/officeDocument/2006/relationships/image" Target="media/image75.png"/><Relationship Id="rId34" Type="http://schemas.openxmlformats.org/officeDocument/2006/relationships/header" Target="header7.xml"/><Relationship Id="rId50" Type="http://schemas.openxmlformats.org/officeDocument/2006/relationships/footer" Target="footer8.xml"/><Relationship Id="rId55" Type="http://schemas.openxmlformats.org/officeDocument/2006/relationships/image" Target="media/image21.png"/><Relationship Id="rId76" Type="http://schemas.openxmlformats.org/officeDocument/2006/relationships/image" Target="media/image42.png"/><Relationship Id="rId97" Type="http://schemas.openxmlformats.org/officeDocument/2006/relationships/image" Target="media/image63.png"/><Relationship Id="rId104" Type="http://schemas.openxmlformats.org/officeDocument/2006/relationships/image" Target="media/image70.png"/><Relationship Id="rId120" Type="http://schemas.openxmlformats.org/officeDocument/2006/relationships/footer" Target="footer10.xml"/><Relationship Id="rId125" Type="http://schemas.openxmlformats.org/officeDocument/2006/relationships/hyperlink" Target="https://flow-mer.org.au" TargetMode="External"/><Relationship Id="rId7" Type="http://schemas.openxmlformats.org/officeDocument/2006/relationships/settings" Target="settings.xml"/><Relationship Id="rId71" Type="http://schemas.openxmlformats.org/officeDocument/2006/relationships/image" Target="media/image37.svg"/><Relationship Id="rId92" Type="http://schemas.openxmlformats.org/officeDocument/2006/relationships/image" Target="media/image58.svg"/><Relationship Id="rId2" Type="http://schemas.openxmlformats.org/officeDocument/2006/relationships/customXml" Target="../customXml/item2.xml"/><Relationship Id="rId29" Type="http://schemas.openxmlformats.org/officeDocument/2006/relationships/hyperlink" Target="https://www.dcceew.gov.au/cewh/manage-water/science-monitoring/science-programs" TargetMode="External"/><Relationship Id="rId24" Type="http://schemas.openxmlformats.org/officeDocument/2006/relationships/image" Target="media/image4.png"/><Relationship Id="rId40" Type="http://schemas.openxmlformats.org/officeDocument/2006/relationships/image" Target="media/image7.jpg"/><Relationship Id="rId45" Type="http://schemas.openxmlformats.org/officeDocument/2006/relationships/image" Target="media/image12.png"/><Relationship Id="rId66" Type="http://schemas.openxmlformats.org/officeDocument/2006/relationships/image" Target="media/image32.svg"/><Relationship Id="rId87" Type="http://schemas.openxmlformats.org/officeDocument/2006/relationships/image" Target="media/image53.png"/><Relationship Id="rId110" Type="http://schemas.openxmlformats.org/officeDocument/2006/relationships/image" Target="media/image76.png"/><Relationship Id="rId115" Type="http://schemas.openxmlformats.org/officeDocument/2006/relationships/image" Target="media/image81.png"/><Relationship Id="rId131" Type="http://schemas.openxmlformats.org/officeDocument/2006/relationships/header" Target="header15.xml"/><Relationship Id="rId61" Type="http://schemas.openxmlformats.org/officeDocument/2006/relationships/image" Target="media/image27.png"/><Relationship Id="rId82" Type="http://schemas.openxmlformats.org/officeDocument/2006/relationships/image" Target="media/image48.png"/><Relationship Id="rId19" Type="http://schemas.openxmlformats.org/officeDocument/2006/relationships/footer" Target="footer1.xml"/><Relationship Id="rId14" Type="http://schemas.openxmlformats.org/officeDocument/2006/relationships/hyperlink" Target="https://creativecommons.org/licenses/by/4.0/" TargetMode="External"/><Relationship Id="rId30" Type="http://schemas.openxmlformats.org/officeDocument/2006/relationships/header" Target="header4.xml"/><Relationship Id="rId35" Type="http://schemas.openxmlformats.org/officeDocument/2006/relationships/header" Target="header8.xml"/><Relationship Id="rId56" Type="http://schemas.openxmlformats.org/officeDocument/2006/relationships/image" Target="media/image22.png"/><Relationship Id="rId77" Type="http://schemas.openxmlformats.org/officeDocument/2006/relationships/image" Target="media/image43.svg"/><Relationship Id="rId100" Type="http://schemas.openxmlformats.org/officeDocument/2006/relationships/image" Target="media/image66.png"/><Relationship Id="rId105" Type="http://schemas.openxmlformats.org/officeDocument/2006/relationships/image" Target="media/image71.svg"/><Relationship Id="rId126" Type="http://schemas.openxmlformats.org/officeDocument/2006/relationships/image" Target="media/image83.png"/><Relationship Id="rId8" Type="http://schemas.openxmlformats.org/officeDocument/2006/relationships/webSettings" Target="webSettings.xml"/><Relationship Id="rId51" Type="http://schemas.openxmlformats.org/officeDocument/2006/relationships/image" Target="media/image17.png"/><Relationship Id="rId72" Type="http://schemas.openxmlformats.org/officeDocument/2006/relationships/image" Target="media/image38.png"/><Relationship Id="rId93" Type="http://schemas.openxmlformats.org/officeDocument/2006/relationships/image" Target="media/image59.png"/><Relationship Id="rId98" Type="http://schemas.openxmlformats.org/officeDocument/2006/relationships/image" Target="media/image64.svg"/><Relationship Id="rId121" Type="http://schemas.openxmlformats.org/officeDocument/2006/relationships/header" Target="header10.xml"/><Relationship Id="rId3" Type="http://schemas.openxmlformats.org/officeDocument/2006/relationships/customXml" Target="../customXml/item3.xml"/><Relationship Id="rId25" Type="http://schemas.openxmlformats.org/officeDocument/2006/relationships/image" Target="media/image5.png"/><Relationship Id="rId46" Type="http://schemas.openxmlformats.org/officeDocument/2006/relationships/image" Target="media/image13.png"/><Relationship Id="rId67" Type="http://schemas.openxmlformats.org/officeDocument/2006/relationships/image" Target="media/image33.png"/><Relationship Id="rId116" Type="http://schemas.openxmlformats.org/officeDocument/2006/relationships/image" Target="media/image82.png"/><Relationship Id="rId20" Type="http://schemas.openxmlformats.org/officeDocument/2006/relationships/footer" Target="footer2.xml"/><Relationship Id="rId41" Type="http://schemas.openxmlformats.org/officeDocument/2006/relationships/image" Target="media/image8.png"/><Relationship Id="rId62" Type="http://schemas.openxmlformats.org/officeDocument/2006/relationships/image" Target="media/image28.svg"/><Relationship Id="rId83" Type="http://schemas.openxmlformats.org/officeDocument/2006/relationships/image" Target="media/image49.svg"/><Relationship Id="rId88" Type="http://schemas.openxmlformats.org/officeDocument/2006/relationships/image" Target="media/image54.png"/><Relationship Id="rId111" Type="http://schemas.openxmlformats.org/officeDocument/2006/relationships/image" Target="media/image77.svg"/><Relationship Id="rId132" Type="http://schemas.openxmlformats.org/officeDocument/2006/relationships/fontTable" Target="fontTable.xml"/><Relationship Id="rId15" Type="http://schemas.openxmlformats.org/officeDocument/2006/relationships/hyperlink" Target="https://flow-mer.org.au" TargetMode="External"/><Relationship Id="rId36" Type="http://schemas.openxmlformats.org/officeDocument/2006/relationships/footer" Target="footer7.xml"/><Relationship Id="rId57" Type="http://schemas.openxmlformats.org/officeDocument/2006/relationships/image" Target="media/image23.png"/><Relationship Id="rId106" Type="http://schemas.openxmlformats.org/officeDocument/2006/relationships/image" Target="media/image72.png"/><Relationship Id="rId127" Type="http://schemas.openxmlformats.org/officeDocument/2006/relationships/header" Target="header13.xml"/><Relationship Id="rId10" Type="http://schemas.openxmlformats.org/officeDocument/2006/relationships/endnotes" Target="endnotes.xml"/><Relationship Id="rId31" Type="http://schemas.openxmlformats.org/officeDocument/2006/relationships/header" Target="header5.xml"/><Relationship Id="rId52" Type="http://schemas.openxmlformats.org/officeDocument/2006/relationships/image" Target="media/image18.png"/><Relationship Id="rId73" Type="http://schemas.openxmlformats.org/officeDocument/2006/relationships/image" Target="media/image39.svg"/><Relationship Id="rId78" Type="http://schemas.openxmlformats.org/officeDocument/2006/relationships/image" Target="media/image44.png"/><Relationship Id="rId94" Type="http://schemas.openxmlformats.org/officeDocument/2006/relationships/image" Target="media/image60.png"/><Relationship Id="rId99" Type="http://schemas.openxmlformats.org/officeDocument/2006/relationships/image" Target="media/image65.png"/><Relationship Id="rId101" Type="http://schemas.openxmlformats.org/officeDocument/2006/relationships/image" Target="media/image67.svg"/><Relationship Id="rId122" Type="http://schemas.openxmlformats.org/officeDocument/2006/relationships/header" Target="header1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footer" Target="footer4.xml"/><Relationship Id="rId47" Type="http://schemas.openxmlformats.org/officeDocument/2006/relationships/image" Target="media/image14.png"/><Relationship Id="rId68" Type="http://schemas.openxmlformats.org/officeDocument/2006/relationships/image" Target="media/image34.svg"/><Relationship Id="rId89" Type="http://schemas.openxmlformats.org/officeDocument/2006/relationships/image" Target="media/image55.svg"/><Relationship Id="rId112" Type="http://schemas.openxmlformats.org/officeDocument/2006/relationships/image" Target="media/image78.png"/><Relationship Id="rId133"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2" Type="http://schemas.openxmlformats.org/officeDocument/2006/relationships/hyperlink" Target="https://www.dcceew.gov.au/water/cewo/monitoring/ewkr" TargetMode="External"/><Relationship Id="rId1" Type="http://schemas.openxmlformats.org/officeDocument/2006/relationships/hyperlink" Target="https://www.dcceew.gov.au/water/cewo/monitoring/ltim-projec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7CD54EF774848CBBD24F7E5A76AF8A8"/>
        <w:category>
          <w:name w:val="General"/>
          <w:gallery w:val="placeholder"/>
        </w:category>
        <w:types>
          <w:type w:val="bbPlcHdr"/>
        </w:types>
        <w:behaviors>
          <w:behavior w:val="content"/>
        </w:behaviors>
        <w:guid w:val="{FC745C37-199F-48A4-8FF4-64A86C610D3C}"/>
      </w:docPartPr>
      <w:docPartBody>
        <w:p w:rsidR="009933EC" w:rsidRDefault="0067516C">
          <w:r w:rsidRPr="009603C0">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eiryo">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ZWAdobeF">
    <w:altName w:val="Calibri"/>
    <w:panose1 w:val="00000000000000000000"/>
    <w:charset w:val="00"/>
    <w:family w:val="auto"/>
    <w:pitch w:val="variable"/>
    <w:sig w:usb0="20002A87" w:usb1="00000000" w:usb2="00000000" w:usb3="00000000" w:csb0="000001F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Mangal">
    <w:panose1 w:val="00000400000000000000"/>
    <w:charset w:val="00"/>
    <w:family w:val="roman"/>
    <w:pitch w:val="variable"/>
    <w:sig w:usb0="00008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516C"/>
    <w:rsid w:val="000038DC"/>
    <w:rsid w:val="00016675"/>
    <w:rsid w:val="001010FF"/>
    <w:rsid w:val="00122DE7"/>
    <w:rsid w:val="0014183C"/>
    <w:rsid w:val="001F3495"/>
    <w:rsid w:val="00246867"/>
    <w:rsid w:val="00286F20"/>
    <w:rsid w:val="002B040F"/>
    <w:rsid w:val="002E4830"/>
    <w:rsid w:val="003F790C"/>
    <w:rsid w:val="0054406F"/>
    <w:rsid w:val="00546A9B"/>
    <w:rsid w:val="00553E47"/>
    <w:rsid w:val="00600EBE"/>
    <w:rsid w:val="00601170"/>
    <w:rsid w:val="006261DF"/>
    <w:rsid w:val="00642F14"/>
    <w:rsid w:val="00673856"/>
    <w:rsid w:val="0067516C"/>
    <w:rsid w:val="007061B8"/>
    <w:rsid w:val="00760FE8"/>
    <w:rsid w:val="00783749"/>
    <w:rsid w:val="007D2C42"/>
    <w:rsid w:val="007D7472"/>
    <w:rsid w:val="00834EFA"/>
    <w:rsid w:val="00861C41"/>
    <w:rsid w:val="0087045D"/>
    <w:rsid w:val="0088396A"/>
    <w:rsid w:val="00886F55"/>
    <w:rsid w:val="008C27A5"/>
    <w:rsid w:val="008C4F27"/>
    <w:rsid w:val="008D585E"/>
    <w:rsid w:val="008F2601"/>
    <w:rsid w:val="00903487"/>
    <w:rsid w:val="00912A02"/>
    <w:rsid w:val="009933EC"/>
    <w:rsid w:val="009A1381"/>
    <w:rsid w:val="009B6D99"/>
    <w:rsid w:val="009E7846"/>
    <w:rsid w:val="00A04E19"/>
    <w:rsid w:val="00A435C8"/>
    <w:rsid w:val="00A5293D"/>
    <w:rsid w:val="00A53877"/>
    <w:rsid w:val="00A60C24"/>
    <w:rsid w:val="00A90200"/>
    <w:rsid w:val="00AA3984"/>
    <w:rsid w:val="00AD554A"/>
    <w:rsid w:val="00AE107A"/>
    <w:rsid w:val="00AF1733"/>
    <w:rsid w:val="00B21D6D"/>
    <w:rsid w:val="00B74E1C"/>
    <w:rsid w:val="00B75B73"/>
    <w:rsid w:val="00BF1082"/>
    <w:rsid w:val="00C446A1"/>
    <w:rsid w:val="00C86423"/>
    <w:rsid w:val="00CC11B1"/>
    <w:rsid w:val="00CC15F8"/>
    <w:rsid w:val="00CC2FBC"/>
    <w:rsid w:val="00CE0255"/>
    <w:rsid w:val="00DC4979"/>
    <w:rsid w:val="00DE3297"/>
    <w:rsid w:val="00E0170C"/>
    <w:rsid w:val="00E65A68"/>
    <w:rsid w:val="00E77AD8"/>
    <w:rsid w:val="00EC4215"/>
    <w:rsid w:val="00EF2BC7"/>
    <w:rsid w:val="00F4473E"/>
    <w:rsid w:val="00FA216B"/>
    <w:rsid w:val="00FB6A1C"/>
    <w:rsid w:val="00FD1A90"/>
  </w:rsids>
  <m:mathPr>
    <m:mathFont m:val="Cambria Math"/>
    <m:brkBin m:val="before"/>
    <m:brkBinSub m:val="--"/>
    <m:smallFrac m:val="0"/>
    <m:dispDef/>
    <m:lMargin m:val="0"/>
    <m:rMargin m:val="0"/>
    <m:defJc m:val="centerGroup"/>
    <m:wrapIndent m:val="1440"/>
    <m:intLim m:val="subSup"/>
    <m:naryLim m:val="undOvr"/>
  </m:mathPr>
  <w:themeFontLang w:val="en-AU" w:eastAsia="ja-JP" w:bidi="ne-N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7516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Flow-MER">
  <a:themeElements>
    <a:clrScheme name="Flow-Mer">
      <a:dk1>
        <a:sysClr val="windowText" lastClr="000000"/>
      </a:dk1>
      <a:lt1>
        <a:srgbClr val="FFFFFF"/>
      </a:lt1>
      <a:dk2>
        <a:srgbClr val="000000"/>
      </a:dk2>
      <a:lt2>
        <a:srgbClr val="FFFFFF"/>
      </a:lt2>
      <a:accent1>
        <a:srgbClr val="01528B"/>
      </a:accent1>
      <a:accent2>
        <a:srgbClr val="001D34"/>
      </a:accent2>
      <a:accent3>
        <a:srgbClr val="757579"/>
      </a:accent3>
      <a:accent4>
        <a:srgbClr val="1E22AA"/>
      </a:accent4>
      <a:accent5>
        <a:srgbClr val="1CE9E4"/>
      </a:accent5>
      <a:accent6>
        <a:srgbClr val="6D2077"/>
      </a:accent6>
      <a:hlink>
        <a:srgbClr val="004B87"/>
      </a:hlink>
      <a:folHlink>
        <a:srgbClr val="007A53"/>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001B2BE74D025469E1D0E28F10DD2C8" ma:contentTypeVersion="6" ma:contentTypeDescription="Create a new document." ma:contentTypeScope="" ma:versionID="29ebb019d354d671b53245c09b1e2d80">
  <xsd:schema xmlns:xsd="http://www.w3.org/2001/XMLSchema" xmlns:xs="http://www.w3.org/2001/XMLSchema" xmlns:p="http://schemas.microsoft.com/office/2006/metadata/properties" xmlns:ns1="http://schemas.microsoft.com/sharepoint/v3" xmlns:ns2="b98728ac-f998-415c-abee-6b046fb1441e" xmlns:ns3="d869c146-c82e-4435-92e4-da91542262fd" xmlns:ns4="d81c2681-db7b-4a56-9abd-a3238a78f6b2" xmlns:ns5="a95247a4-6a6b-40fb-87b6-0fb2f012c536" targetNamespace="http://schemas.microsoft.com/office/2006/metadata/properties" ma:root="true" ma:fieldsID="25bdb6a5bc4ffbbe42be2b4704fa052c" ns1:_="" ns2:_="" ns3:_="" ns4:_="" ns5:_="">
    <xsd:import namespace="http://schemas.microsoft.com/sharepoint/v3"/>
    <xsd:import namespace="b98728ac-f998-415c-abee-6b046fb1441e"/>
    <xsd:import namespace="d869c146-c82e-4435-92e4-da91542262fd"/>
    <xsd:import namespace="d81c2681-db7b-4a56-9abd-a3238a78f6b2"/>
    <xsd:import namespace="a95247a4-6a6b-40fb-87b6-0fb2f012c536"/>
    <xsd:element name="properties">
      <xsd:complexType>
        <xsd:sequence>
          <xsd:element name="documentManagement">
            <xsd:complexType>
              <xsd:all>
                <xsd:element ref="ns2:MediaServiceMetadata" minOccurs="0"/>
                <xsd:element ref="ns2:MediaServiceFastMetadata"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ServiceLocation" minOccurs="0"/>
                <xsd:element ref="ns2:MediaServiceObjectDetectorVersions" minOccurs="0"/>
                <xsd:element ref="ns2:MediaLengthInSeconds" minOccurs="0"/>
                <xsd:element ref="ns2:MediaServiceSearchProperties" minOccurs="0"/>
                <xsd:element ref="ns1:_ip_UnifiedCompliancePolicyProperties" minOccurs="0"/>
                <xsd:element ref="ns1:_ip_UnifiedCompliancePolicyUIAction" minOccurs="0"/>
                <xsd:element ref="ns4:lcf76f155ced4ddcb4097134ff3c332f" minOccurs="0"/>
                <xsd:element ref="ns5: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8728ac-f998-415c-abee-6b046fb144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0" nillable="true" ma:displayName="MediaServiceGenerationTime" ma:hidden="true" ma:internalName="MediaServiceGenerationTime"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6" nillable="true" ma:displayName="Location" ma:indexed="true" ma:internalName="MediaServiceLocatio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69c146-c82e-4435-92e4-da91542262f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1c2681-db7b-4a56-9abd-a3238a78f6b2" elementFormDefault="qualified">
    <xsd:import namespace="http://schemas.microsoft.com/office/2006/documentManagement/types"/>
    <xsd:import namespace="http://schemas.microsoft.com/office/infopath/2007/PartnerControls"/>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0c081d5d-8f15-4d39-99f9-175405a3587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95247a4-6a6b-40fb-87b6-0fb2f012c536"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63ff4dd4-e1ac-40df-be8e-b1e036f80c8e}" ma:internalName="TaxCatchAll" ma:showField="CatchAllData" ma:web="a95247a4-6a6b-40fb-87b6-0fb2f012c53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d81c2681-db7b-4a56-9abd-a3238a78f6b2">
      <Terms xmlns="http://schemas.microsoft.com/office/infopath/2007/PartnerControls"/>
    </lcf76f155ced4ddcb4097134ff3c332f>
    <TaxCatchAll xmlns="a95247a4-6a6b-40fb-87b6-0fb2f012c536" xsi:nil="true"/>
    <SharedWithUsers xmlns="d869c146-c82e-4435-92e4-da91542262fd">
      <UserInfo>
        <DisplayName/>
        <AccountId xsi:nil="true"/>
        <AccountType/>
      </UserInfo>
    </SharedWithUsers>
  </documentManagement>
</p:properties>
</file>

<file path=customXml/itemProps1.xml><?xml version="1.0" encoding="utf-8"?>
<ds:datastoreItem xmlns:ds="http://schemas.openxmlformats.org/officeDocument/2006/customXml" ds:itemID="{A7FF0990-8D0F-4DF7-9BEF-F733285C3A9B}">
  <ds:schemaRefs>
    <ds:schemaRef ds:uri="http://schemas.microsoft.com/sharepoint/v3/contenttype/forms"/>
  </ds:schemaRefs>
</ds:datastoreItem>
</file>

<file path=customXml/itemProps2.xml><?xml version="1.0" encoding="utf-8"?>
<ds:datastoreItem xmlns:ds="http://schemas.openxmlformats.org/officeDocument/2006/customXml" ds:itemID="{60481737-20B4-493F-B0E2-05C2B61CDC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8728ac-f998-415c-abee-6b046fb1441e"/>
    <ds:schemaRef ds:uri="d869c146-c82e-4435-92e4-da91542262fd"/>
    <ds:schemaRef ds:uri="d81c2681-db7b-4a56-9abd-a3238a78f6b2"/>
    <ds:schemaRef ds:uri="a95247a4-6a6b-40fb-87b6-0fb2f012c5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1844E22-B1CF-42CE-8F4C-B085521558C3}">
  <ds:schemaRefs>
    <ds:schemaRef ds:uri="http://schemas.openxmlformats.org/officeDocument/2006/bibliography"/>
  </ds:schemaRefs>
</ds:datastoreItem>
</file>

<file path=customXml/itemProps4.xml><?xml version="1.0" encoding="utf-8"?>
<ds:datastoreItem xmlns:ds="http://schemas.openxmlformats.org/officeDocument/2006/customXml" ds:itemID="{7CF69D2F-26E9-44BB-9513-25348B2A2841}">
  <ds:schemaRefs>
    <ds:schemaRef ds:uri="http://www.w3.org/XML/1998/namespace"/>
    <ds:schemaRef ds:uri="b98728ac-f998-415c-abee-6b046fb1441e"/>
    <ds:schemaRef ds:uri="http://purl.org/dc/terms/"/>
    <ds:schemaRef ds:uri="http://schemas.openxmlformats.org/package/2006/metadata/core-properties"/>
    <ds:schemaRef ds:uri="http://schemas.microsoft.com/office/infopath/2007/PartnerControls"/>
    <ds:schemaRef ds:uri="http://schemas.microsoft.com/office/2006/documentManagement/types"/>
    <ds:schemaRef ds:uri="http://purl.org/dc/dcmitype/"/>
    <ds:schemaRef ds:uri="http://purl.org/dc/elements/1.1/"/>
    <ds:schemaRef ds:uri="a95247a4-6a6b-40fb-87b6-0fb2f012c536"/>
    <ds:schemaRef ds:uri="http://schemas.microsoft.com/office/2006/metadata/properties"/>
    <ds:schemaRef ds:uri="d81c2681-db7b-4a56-9abd-a3238a78f6b2"/>
    <ds:schemaRef ds:uri="d869c146-c82e-4435-92e4-da91542262fd"/>
    <ds:schemaRef ds:uri="http://schemas.microsoft.com/sharepoint/v3"/>
  </ds:schemaRefs>
</ds:datastoreItem>
</file>

<file path=docMetadata/LabelInfo.xml><?xml version="1.0" encoding="utf-8"?>
<clbl:labelList xmlns:clbl="http://schemas.microsoft.com/office/2020/mipLabelMetadata">
  <clbl:label id="{2e6ba7ff-9897-4e65-9803-3be34fd9cf5a}" enabled="1" method="Privileged" siteId="{8c3c81bc-2b3c-44af-b3f7-6f620b3910ee}" removed="0"/>
</clbl:labelList>
</file>

<file path=docProps/app.xml><?xml version="1.0" encoding="utf-8"?>
<Properties xmlns="http://schemas.openxmlformats.org/officeDocument/2006/extended-properties" xmlns:vt="http://schemas.openxmlformats.org/officeDocument/2006/docPropsVTypes">
  <Template>Normal</Template>
  <TotalTime>111</TotalTime>
  <Pages>128</Pages>
  <Words>42934</Words>
  <Characters>244728</Characters>
  <Application>Microsoft Office Word</Application>
  <DocSecurity>0</DocSecurity>
  <Lines>2039</Lines>
  <Paragraphs>574</Paragraphs>
  <ScaleCrop>false</ScaleCrop>
  <HeadingPairs>
    <vt:vector size="2" baseType="variant">
      <vt:variant>
        <vt:lpstr>Title</vt:lpstr>
      </vt:variant>
      <vt:variant>
        <vt:i4>1</vt:i4>
      </vt:variant>
    </vt:vector>
  </HeadingPairs>
  <TitlesOfParts>
    <vt:vector size="1" baseType="lpstr">
      <vt:lpstr>Basin-scale evaluation of 2023–24 Commonwealth environmental water: Ecosystem Diversity</vt:lpstr>
    </vt:vector>
  </TitlesOfParts>
  <Company/>
  <LinksUpToDate>false</LinksUpToDate>
  <CharactersWithSpaces>287088</CharactersWithSpaces>
  <SharedDoc>false</SharedDoc>
  <HLinks>
    <vt:vector size="828" baseType="variant">
      <vt:variant>
        <vt:i4>5439494</vt:i4>
      </vt:variant>
      <vt:variant>
        <vt:i4>2337</vt:i4>
      </vt:variant>
      <vt:variant>
        <vt:i4>0</vt:i4>
      </vt:variant>
      <vt:variant>
        <vt:i4>5</vt:i4>
      </vt:variant>
      <vt:variant>
        <vt:lpwstr>https://flow-mer.org.au/</vt:lpwstr>
      </vt:variant>
      <vt:variant>
        <vt:lpwstr/>
      </vt:variant>
      <vt:variant>
        <vt:i4>2293800</vt:i4>
      </vt:variant>
      <vt:variant>
        <vt:i4>2229</vt:i4>
      </vt:variant>
      <vt:variant>
        <vt:i4>0</vt:i4>
      </vt:variant>
      <vt:variant>
        <vt:i4>5</vt:i4>
      </vt:variant>
      <vt:variant>
        <vt:lpwstr>https://www.dcceew.gov.au/water/cewo/publications/assessing-vulnerability-use-determining-basin-scale-environmental-watering-priorities</vt:lpwstr>
      </vt:variant>
      <vt:variant>
        <vt:lpwstr/>
      </vt:variant>
      <vt:variant>
        <vt:i4>1376266</vt:i4>
      </vt:variant>
      <vt:variant>
        <vt:i4>2226</vt:i4>
      </vt:variant>
      <vt:variant>
        <vt:i4>0</vt:i4>
      </vt:variant>
      <vt:variant>
        <vt:i4>5</vt:i4>
      </vt:variant>
      <vt:variant>
        <vt:lpwstr>https://www.mdba.gov.au/publications-and-data/publications/basin-plan-implementation-reports-2023-24</vt:lpwstr>
      </vt:variant>
      <vt:variant>
        <vt:lpwstr/>
      </vt:variant>
      <vt:variant>
        <vt:i4>7471189</vt:i4>
      </vt:variant>
      <vt:variant>
        <vt:i4>978</vt:i4>
      </vt:variant>
      <vt:variant>
        <vt:i4>0</vt:i4>
      </vt:variant>
      <vt:variant>
        <vt:i4>5</vt:i4>
      </vt:variant>
      <vt:variant>
        <vt:lpwstr/>
      </vt:variant>
      <vt:variant>
        <vt:lpwstr>hydric_soil</vt:lpwstr>
      </vt:variant>
      <vt:variant>
        <vt:i4>5505039</vt:i4>
      </vt:variant>
      <vt:variant>
        <vt:i4>858</vt:i4>
      </vt:variant>
      <vt:variant>
        <vt:i4>0</vt:i4>
      </vt:variant>
      <vt:variant>
        <vt:i4>5</vt:i4>
      </vt:variant>
      <vt:variant>
        <vt:lpwstr>https://data.gov.au/search?organisation=Commonwealth%20Environmental%20Water%20Office</vt:lpwstr>
      </vt:variant>
      <vt:variant>
        <vt:lpwstr/>
      </vt:variant>
      <vt:variant>
        <vt:i4>1769521</vt:i4>
      </vt:variant>
      <vt:variant>
        <vt:i4>812</vt:i4>
      </vt:variant>
      <vt:variant>
        <vt:i4>0</vt:i4>
      </vt:variant>
      <vt:variant>
        <vt:i4>5</vt:i4>
      </vt:variant>
      <vt:variant>
        <vt:lpwstr/>
      </vt:variant>
      <vt:variant>
        <vt:lpwstr>_Toc201867439</vt:lpwstr>
      </vt:variant>
      <vt:variant>
        <vt:i4>1769521</vt:i4>
      </vt:variant>
      <vt:variant>
        <vt:i4>806</vt:i4>
      </vt:variant>
      <vt:variant>
        <vt:i4>0</vt:i4>
      </vt:variant>
      <vt:variant>
        <vt:i4>5</vt:i4>
      </vt:variant>
      <vt:variant>
        <vt:lpwstr/>
      </vt:variant>
      <vt:variant>
        <vt:lpwstr>_Toc201867438</vt:lpwstr>
      </vt:variant>
      <vt:variant>
        <vt:i4>1769521</vt:i4>
      </vt:variant>
      <vt:variant>
        <vt:i4>800</vt:i4>
      </vt:variant>
      <vt:variant>
        <vt:i4>0</vt:i4>
      </vt:variant>
      <vt:variant>
        <vt:i4>5</vt:i4>
      </vt:variant>
      <vt:variant>
        <vt:lpwstr/>
      </vt:variant>
      <vt:variant>
        <vt:lpwstr>_Toc201867437</vt:lpwstr>
      </vt:variant>
      <vt:variant>
        <vt:i4>1769521</vt:i4>
      </vt:variant>
      <vt:variant>
        <vt:i4>794</vt:i4>
      </vt:variant>
      <vt:variant>
        <vt:i4>0</vt:i4>
      </vt:variant>
      <vt:variant>
        <vt:i4>5</vt:i4>
      </vt:variant>
      <vt:variant>
        <vt:lpwstr/>
      </vt:variant>
      <vt:variant>
        <vt:lpwstr>_Toc201867436</vt:lpwstr>
      </vt:variant>
      <vt:variant>
        <vt:i4>1769521</vt:i4>
      </vt:variant>
      <vt:variant>
        <vt:i4>788</vt:i4>
      </vt:variant>
      <vt:variant>
        <vt:i4>0</vt:i4>
      </vt:variant>
      <vt:variant>
        <vt:i4>5</vt:i4>
      </vt:variant>
      <vt:variant>
        <vt:lpwstr/>
      </vt:variant>
      <vt:variant>
        <vt:lpwstr>_Toc201867435</vt:lpwstr>
      </vt:variant>
      <vt:variant>
        <vt:i4>1769521</vt:i4>
      </vt:variant>
      <vt:variant>
        <vt:i4>782</vt:i4>
      </vt:variant>
      <vt:variant>
        <vt:i4>0</vt:i4>
      </vt:variant>
      <vt:variant>
        <vt:i4>5</vt:i4>
      </vt:variant>
      <vt:variant>
        <vt:lpwstr/>
      </vt:variant>
      <vt:variant>
        <vt:lpwstr>_Toc201867434</vt:lpwstr>
      </vt:variant>
      <vt:variant>
        <vt:i4>1769521</vt:i4>
      </vt:variant>
      <vt:variant>
        <vt:i4>776</vt:i4>
      </vt:variant>
      <vt:variant>
        <vt:i4>0</vt:i4>
      </vt:variant>
      <vt:variant>
        <vt:i4>5</vt:i4>
      </vt:variant>
      <vt:variant>
        <vt:lpwstr/>
      </vt:variant>
      <vt:variant>
        <vt:lpwstr>_Toc201867433</vt:lpwstr>
      </vt:variant>
      <vt:variant>
        <vt:i4>1769521</vt:i4>
      </vt:variant>
      <vt:variant>
        <vt:i4>767</vt:i4>
      </vt:variant>
      <vt:variant>
        <vt:i4>0</vt:i4>
      </vt:variant>
      <vt:variant>
        <vt:i4>5</vt:i4>
      </vt:variant>
      <vt:variant>
        <vt:lpwstr/>
      </vt:variant>
      <vt:variant>
        <vt:lpwstr>_Toc201867432</vt:lpwstr>
      </vt:variant>
      <vt:variant>
        <vt:i4>1769521</vt:i4>
      </vt:variant>
      <vt:variant>
        <vt:i4>761</vt:i4>
      </vt:variant>
      <vt:variant>
        <vt:i4>0</vt:i4>
      </vt:variant>
      <vt:variant>
        <vt:i4>5</vt:i4>
      </vt:variant>
      <vt:variant>
        <vt:lpwstr/>
      </vt:variant>
      <vt:variant>
        <vt:lpwstr>_Toc201867431</vt:lpwstr>
      </vt:variant>
      <vt:variant>
        <vt:i4>1769521</vt:i4>
      </vt:variant>
      <vt:variant>
        <vt:i4>755</vt:i4>
      </vt:variant>
      <vt:variant>
        <vt:i4>0</vt:i4>
      </vt:variant>
      <vt:variant>
        <vt:i4>5</vt:i4>
      </vt:variant>
      <vt:variant>
        <vt:lpwstr/>
      </vt:variant>
      <vt:variant>
        <vt:lpwstr>_Toc201867430</vt:lpwstr>
      </vt:variant>
      <vt:variant>
        <vt:i4>1703985</vt:i4>
      </vt:variant>
      <vt:variant>
        <vt:i4>749</vt:i4>
      </vt:variant>
      <vt:variant>
        <vt:i4>0</vt:i4>
      </vt:variant>
      <vt:variant>
        <vt:i4>5</vt:i4>
      </vt:variant>
      <vt:variant>
        <vt:lpwstr/>
      </vt:variant>
      <vt:variant>
        <vt:lpwstr>_Toc201867429</vt:lpwstr>
      </vt:variant>
      <vt:variant>
        <vt:i4>1703985</vt:i4>
      </vt:variant>
      <vt:variant>
        <vt:i4>743</vt:i4>
      </vt:variant>
      <vt:variant>
        <vt:i4>0</vt:i4>
      </vt:variant>
      <vt:variant>
        <vt:i4>5</vt:i4>
      </vt:variant>
      <vt:variant>
        <vt:lpwstr/>
      </vt:variant>
      <vt:variant>
        <vt:lpwstr>_Toc201867428</vt:lpwstr>
      </vt:variant>
      <vt:variant>
        <vt:i4>1703985</vt:i4>
      </vt:variant>
      <vt:variant>
        <vt:i4>737</vt:i4>
      </vt:variant>
      <vt:variant>
        <vt:i4>0</vt:i4>
      </vt:variant>
      <vt:variant>
        <vt:i4>5</vt:i4>
      </vt:variant>
      <vt:variant>
        <vt:lpwstr/>
      </vt:variant>
      <vt:variant>
        <vt:lpwstr>_Toc201867427</vt:lpwstr>
      </vt:variant>
      <vt:variant>
        <vt:i4>1703985</vt:i4>
      </vt:variant>
      <vt:variant>
        <vt:i4>731</vt:i4>
      </vt:variant>
      <vt:variant>
        <vt:i4>0</vt:i4>
      </vt:variant>
      <vt:variant>
        <vt:i4>5</vt:i4>
      </vt:variant>
      <vt:variant>
        <vt:lpwstr/>
      </vt:variant>
      <vt:variant>
        <vt:lpwstr>_Toc201867426</vt:lpwstr>
      </vt:variant>
      <vt:variant>
        <vt:i4>1703985</vt:i4>
      </vt:variant>
      <vt:variant>
        <vt:i4>725</vt:i4>
      </vt:variant>
      <vt:variant>
        <vt:i4>0</vt:i4>
      </vt:variant>
      <vt:variant>
        <vt:i4>5</vt:i4>
      </vt:variant>
      <vt:variant>
        <vt:lpwstr/>
      </vt:variant>
      <vt:variant>
        <vt:lpwstr>_Toc201867425</vt:lpwstr>
      </vt:variant>
      <vt:variant>
        <vt:i4>1703985</vt:i4>
      </vt:variant>
      <vt:variant>
        <vt:i4>719</vt:i4>
      </vt:variant>
      <vt:variant>
        <vt:i4>0</vt:i4>
      </vt:variant>
      <vt:variant>
        <vt:i4>5</vt:i4>
      </vt:variant>
      <vt:variant>
        <vt:lpwstr/>
      </vt:variant>
      <vt:variant>
        <vt:lpwstr>_Toc201867424</vt:lpwstr>
      </vt:variant>
      <vt:variant>
        <vt:i4>1703985</vt:i4>
      </vt:variant>
      <vt:variant>
        <vt:i4>713</vt:i4>
      </vt:variant>
      <vt:variant>
        <vt:i4>0</vt:i4>
      </vt:variant>
      <vt:variant>
        <vt:i4>5</vt:i4>
      </vt:variant>
      <vt:variant>
        <vt:lpwstr/>
      </vt:variant>
      <vt:variant>
        <vt:lpwstr>_Toc201867423</vt:lpwstr>
      </vt:variant>
      <vt:variant>
        <vt:i4>1703985</vt:i4>
      </vt:variant>
      <vt:variant>
        <vt:i4>707</vt:i4>
      </vt:variant>
      <vt:variant>
        <vt:i4>0</vt:i4>
      </vt:variant>
      <vt:variant>
        <vt:i4>5</vt:i4>
      </vt:variant>
      <vt:variant>
        <vt:lpwstr/>
      </vt:variant>
      <vt:variant>
        <vt:lpwstr>_Toc201867422</vt:lpwstr>
      </vt:variant>
      <vt:variant>
        <vt:i4>1703985</vt:i4>
      </vt:variant>
      <vt:variant>
        <vt:i4>701</vt:i4>
      </vt:variant>
      <vt:variant>
        <vt:i4>0</vt:i4>
      </vt:variant>
      <vt:variant>
        <vt:i4>5</vt:i4>
      </vt:variant>
      <vt:variant>
        <vt:lpwstr/>
      </vt:variant>
      <vt:variant>
        <vt:lpwstr>_Toc201867421</vt:lpwstr>
      </vt:variant>
      <vt:variant>
        <vt:i4>1703985</vt:i4>
      </vt:variant>
      <vt:variant>
        <vt:i4>695</vt:i4>
      </vt:variant>
      <vt:variant>
        <vt:i4>0</vt:i4>
      </vt:variant>
      <vt:variant>
        <vt:i4>5</vt:i4>
      </vt:variant>
      <vt:variant>
        <vt:lpwstr/>
      </vt:variant>
      <vt:variant>
        <vt:lpwstr>_Toc201867420</vt:lpwstr>
      </vt:variant>
      <vt:variant>
        <vt:i4>1638449</vt:i4>
      </vt:variant>
      <vt:variant>
        <vt:i4>689</vt:i4>
      </vt:variant>
      <vt:variant>
        <vt:i4>0</vt:i4>
      </vt:variant>
      <vt:variant>
        <vt:i4>5</vt:i4>
      </vt:variant>
      <vt:variant>
        <vt:lpwstr/>
      </vt:variant>
      <vt:variant>
        <vt:lpwstr>_Toc201867419</vt:lpwstr>
      </vt:variant>
      <vt:variant>
        <vt:i4>1638449</vt:i4>
      </vt:variant>
      <vt:variant>
        <vt:i4>683</vt:i4>
      </vt:variant>
      <vt:variant>
        <vt:i4>0</vt:i4>
      </vt:variant>
      <vt:variant>
        <vt:i4>5</vt:i4>
      </vt:variant>
      <vt:variant>
        <vt:lpwstr/>
      </vt:variant>
      <vt:variant>
        <vt:lpwstr>_Toc201867418</vt:lpwstr>
      </vt:variant>
      <vt:variant>
        <vt:i4>1638449</vt:i4>
      </vt:variant>
      <vt:variant>
        <vt:i4>677</vt:i4>
      </vt:variant>
      <vt:variant>
        <vt:i4>0</vt:i4>
      </vt:variant>
      <vt:variant>
        <vt:i4>5</vt:i4>
      </vt:variant>
      <vt:variant>
        <vt:lpwstr/>
      </vt:variant>
      <vt:variant>
        <vt:lpwstr>_Toc201867417</vt:lpwstr>
      </vt:variant>
      <vt:variant>
        <vt:i4>1638449</vt:i4>
      </vt:variant>
      <vt:variant>
        <vt:i4>671</vt:i4>
      </vt:variant>
      <vt:variant>
        <vt:i4>0</vt:i4>
      </vt:variant>
      <vt:variant>
        <vt:i4>5</vt:i4>
      </vt:variant>
      <vt:variant>
        <vt:lpwstr/>
      </vt:variant>
      <vt:variant>
        <vt:lpwstr>_Toc201867416</vt:lpwstr>
      </vt:variant>
      <vt:variant>
        <vt:i4>1638449</vt:i4>
      </vt:variant>
      <vt:variant>
        <vt:i4>665</vt:i4>
      </vt:variant>
      <vt:variant>
        <vt:i4>0</vt:i4>
      </vt:variant>
      <vt:variant>
        <vt:i4>5</vt:i4>
      </vt:variant>
      <vt:variant>
        <vt:lpwstr/>
      </vt:variant>
      <vt:variant>
        <vt:lpwstr>_Toc201867415</vt:lpwstr>
      </vt:variant>
      <vt:variant>
        <vt:i4>1638449</vt:i4>
      </vt:variant>
      <vt:variant>
        <vt:i4>659</vt:i4>
      </vt:variant>
      <vt:variant>
        <vt:i4>0</vt:i4>
      </vt:variant>
      <vt:variant>
        <vt:i4>5</vt:i4>
      </vt:variant>
      <vt:variant>
        <vt:lpwstr/>
      </vt:variant>
      <vt:variant>
        <vt:lpwstr>_Toc201867414</vt:lpwstr>
      </vt:variant>
      <vt:variant>
        <vt:i4>1638449</vt:i4>
      </vt:variant>
      <vt:variant>
        <vt:i4>653</vt:i4>
      </vt:variant>
      <vt:variant>
        <vt:i4>0</vt:i4>
      </vt:variant>
      <vt:variant>
        <vt:i4>5</vt:i4>
      </vt:variant>
      <vt:variant>
        <vt:lpwstr/>
      </vt:variant>
      <vt:variant>
        <vt:lpwstr>_Toc201867413</vt:lpwstr>
      </vt:variant>
      <vt:variant>
        <vt:i4>1638449</vt:i4>
      </vt:variant>
      <vt:variant>
        <vt:i4>647</vt:i4>
      </vt:variant>
      <vt:variant>
        <vt:i4>0</vt:i4>
      </vt:variant>
      <vt:variant>
        <vt:i4>5</vt:i4>
      </vt:variant>
      <vt:variant>
        <vt:lpwstr/>
      </vt:variant>
      <vt:variant>
        <vt:lpwstr>_Toc201867412</vt:lpwstr>
      </vt:variant>
      <vt:variant>
        <vt:i4>1638449</vt:i4>
      </vt:variant>
      <vt:variant>
        <vt:i4>638</vt:i4>
      </vt:variant>
      <vt:variant>
        <vt:i4>0</vt:i4>
      </vt:variant>
      <vt:variant>
        <vt:i4>5</vt:i4>
      </vt:variant>
      <vt:variant>
        <vt:lpwstr/>
      </vt:variant>
      <vt:variant>
        <vt:lpwstr>_Toc201867411</vt:lpwstr>
      </vt:variant>
      <vt:variant>
        <vt:i4>1638449</vt:i4>
      </vt:variant>
      <vt:variant>
        <vt:i4>632</vt:i4>
      </vt:variant>
      <vt:variant>
        <vt:i4>0</vt:i4>
      </vt:variant>
      <vt:variant>
        <vt:i4>5</vt:i4>
      </vt:variant>
      <vt:variant>
        <vt:lpwstr/>
      </vt:variant>
      <vt:variant>
        <vt:lpwstr>_Toc201867410</vt:lpwstr>
      </vt:variant>
      <vt:variant>
        <vt:i4>1572913</vt:i4>
      </vt:variant>
      <vt:variant>
        <vt:i4>626</vt:i4>
      </vt:variant>
      <vt:variant>
        <vt:i4>0</vt:i4>
      </vt:variant>
      <vt:variant>
        <vt:i4>5</vt:i4>
      </vt:variant>
      <vt:variant>
        <vt:lpwstr/>
      </vt:variant>
      <vt:variant>
        <vt:lpwstr>_Toc201867409</vt:lpwstr>
      </vt:variant>
      <vt:variant>
        <vt:i4>1572913</vt:i4>
      </vt:variant>
      <vt:variant>
        <vt:i4>620</vt:i4>
      </vt:variant>
      <vt:variant>
        <vt:i4>0</vt:i4>
      </vt:variant>
      <vt:variant>
        <vt:i4>5</vt:i4>
      </vt:variant>
      <vt:variant>
        <vt:lpwstr/>
      </vt:variant>
      <vt:variant>
        <vt:lpwstr>_Toc201867408</vt:lpwstr>
      </vt:variant>
      <vt:variant>
        <vt:i4>1572913</vt:i4>
      </vt:variant>
      <vt:variant>
        <vt:i4>614</vt:i4>
      </vt:variant>
      <vt:variant>
        <vt:i4>0</vt:i4>
      </vt:variant>
      <vt:variant>
        <vt:i4>5</vt:i4>
      </vt:variant>
      <vt:variant>
        <vt:lpwstr/>
      </vt:variant>
      <vt:variant>
        <vt:lpwstr>_Toc201867407</vt:lpwstr>
      </vt:variant>
      <vt:variant>
        <vt:i4>1572913</vt:i4>
      </vt:variant>
      <vt:variant>
        <vt:i4>608</vt:i4>
      </vt:variant>
      <vt:variant>
        <vt:i4>0</vt:i4>
      </vt:variant>
      <vt:variant>
        <vt:i4>5</vt:i4>
      </vt:variant>
      <vt:variant>
        <vt:lpwstr/>
      </vt:variant>
      <vt:variant>
        <vt:lpwstr>_Toc201867406</vt:lpwstr>
      </vt:variant>
      <vt:variant>
        <vt:i4>1572913</vt:i4>
      </vt:variant>
      <vt:variant>
        <vt:i4>602</vt:i4>
      </vt:variant>
      <vt:variant>
        <vt:i4>0</vt:i4>
      </vt:variant>
      <vt:variant>
        <vt:i4>5</vt:i4>
      </vt:variant>
      <vt:variant>
        <vt:lpwstr/>
      </vt:variant>
      <vt:variant>
        <vt:lpwstr>_Toc201867405</vt:lpwstr>
      </vt:variant>
      <vt:variant>
        <vt:i4>1572913</vt:i4>
      </vt:variant>
      <vt:variant>
        <vt:i4>596</vt:i4>
      </vt:variant>
      <vt:variant>
        <vt:i4>0</vt:i4>
      </vt:variant>
      <vt:variant>
        <vt:i4>5</vt:i4>
      </vt:variant>
      <vt:variant>
        <vt:lpwstr/>
      </vt:variant>
      <vt:variant>
        <vt:lpwstr>_Toc201867404</vt:lpwstr>
      </vt:variant>
      <vt:variant>
        <vt:i4>1572913</vt:i4>
      </vt:variant>
      <vt:variant>
        <vt:i4>590</vt:i4>
      </vt:variant>
      <vt:variant>
        <vt:i4>0</vt:i4>
      </vt:variant>
      <vt:variant>
        <vt:i4>5</vt:i4>
      </vt:variant>
      <vt:variant>
        <vt:lpwstr/>
      </vt:variant>
      <vt:variant>
        <vt:lpwstr>_Toc201867403</vt:lpwstr>
      </vt:variant>
      <vt:variant>
        <vt:i4>1572913</vt:i4>
      </vt:variant>
      <vt:variant>
        <vt:i4>584</vt:i4>
      </vt:variant>
      <vt:variant>
        <vt:i4>0</vt:i4>
      </vt:variant>
      <vt:variant>
        <vt:i4>5</vt:i4>
      </vt:variant>
      <vt:variant>
        <vt:lpwstr/>
      </vt:variant>
      <vt:variant>
        <vt:lpwstr>_Toc201867402</vt:lpwstr>
      </vt:variant>
      <vt:variant>
        <vt:i4>1572913</vt:i4>
      </vt:variant>
      <vt:variant>
        <vt:i4>578</vt:i4>
      </vt:variant>
      <vt:variant>
        <vt:i4>0</vt:i4>
      </vt:variant>
      <vt:variant>
        <vt:i4>5</vt:i4>
      </vt:variant>
      <vt:variant>
        <vt:lpwstr/>
      </vt:variant>
      <vt:variant>
        <vt:lpwstr>_Toc201867401</vt:lpwstr>
      </vt:variant>
      <vt:variant>
        <vt:i4>1572913</vt:i4>
      </vt:variant>
      <vt:variant>
        <vt:i4>572</vt:i4>
      </vt:variant>
      <vt:variant>
        <vt:i4>0</vt:i4>
      </vt:variant>
      <vt:variant>
        <vt:i4>5</vt:i4>
      </vt:variant>
      <vt:variant>
        <vt:lpwstr/>
      </vt:variant>
      <vt:variant>
        <vt:lpwstr>_Toc201867400</vt:lpwstr>
      </vt:variant>
      <vt:variant>
        <vt:i4>1114166</vt:i4>
      </vt:variant>
      <vt:variant>
        <vt:i4>566</vt:i4>
      </vt:variant>
      <vt:variant>
        <vt:i4>0</vt:i4>
      </vt:variant>
      <vt:variant>
        <vt:i4>5</vt:i4>
      </vt:variant>
      <vt:variant>
        <vt:lpwstr/>
      </vt:variant>
      <vt:variant>
        <vt:lpwstr>_Toc201867399</vt:lpwstr>
      </vt:variant>
      <vt:variant>
        <vt:i4>1114166</vt:i4>
      </vt:variant>
      <vt:variant>
        <vt:i4>560</vt:i4>
      </vt:variant>
      <vt:variant>
        <vt:i4>0</vt:i4>
      </vt:variant>
      <vt:variant>
        <vt:i4>5</vt:i4>
      </vt:variant>
      <vt:variant>
        <vt:lpwstr/>
      </vt:variant>
      <vt:variant>
        <vt:lpwstr>_Toc201867398</vt:lpwstr>
      </vt:variant>
      <vt:variant>
        <vt:i4>1114166</vt:i4>
      </vt:variant>
      <vt:variant>
        <vt:i4>554</vt:i4>
      </vt:variant>
      <vt:variant>
        <vt:i4>0</vt:i4>
      </vt:variant>
      <vt:variant>
        <vt:i4>5</vt:i4>
      </vt:variant>
      <vt:variant>
        <vt:lpwstr/>
      </vt:variant>
      <vt:variant>
        <vt:lpwstr>_Toc201867397</vt:lpwstr>
      </vt:variant>
      <vt:variant>
        <vt:i4>1114166</vt:i4>
      </vt:variant>
      <vt:variant>
        <vt:i4>548</vt:i4>
      </vt:variant>
      <vt:variant>
        <vt:i4>0</vt:i4>
      </vt:variant>
      <vt:variant>
        <vt:i4>5</vt:i4>
      </vt:variant>
      <vt:variant>
        <vt:lpwstr/>
      </vt:variant>
      <vt:variant>
        <vt:lpwstr>_Toc201867396</vt:lpwstr>
      </vt:variant>
      <vt:variant>
        <vt:i4>1114166</vt:i4>
      </vt:variant>
      <vt:variant>
        <vt:i4>542</vt:i4>
      </vt:variant>
      <vt:variant>
        <vt:i4>0</vt:i4>
      </vt:variant>
      <vt:variant>
        <vt:i4>5</vt:i4>
      </vt:variant>
      <vt:variant>
        <vt:lpwstr/>
      </vt:variant>
      <vt:variant>
        <vt:lpwstr>_Toc201867395</vt:lpwstr>
      </vt:variant>
      <vt:variant>
        <vt:i4>1114166</vt:i4>
      </vt:variant>
      <vt:variant>
        <vt:i4>536</vt:i4>
      </vt:variant>
      <vt:variant>
        <vt:i4>0</vt:i4>
      </vt:variant>
      <vt:variant>
        <vt:i4>5</vt:i4>
      </vt:variant>
      <vt:variant>
        <vt:lpwstr/>
      </vt:variant>
      <vt:variant>
        <vt:lpwstr>_Toc201867394</vt:lpwstr>
      </vt:variant>
      <vt:variant>
        <vt:i4>1114166</vt:i4>
      </vt:variant>
      <vt:variant>
        <vt:i4>530</vt:i4>
      </vt:variant>
      <vt:variant>
        <vt:i4>0</vt:i4>
      </vt:variant>
      <vt:variant>
        <vt:i4>5</vt:i4>
      </vt:variant>
      <vt:variant>
        <vt:lpwstr/>
      </vt:variant>
      <vt:variant>
        <vt:lpwstr>_Toc201867393</vt:lpwstr>
      </vt:variant>
      <vt:variant>
        <vt:i4>1114166</vt:i4>
      </vt:variant>
      <vt:variant>
        <vt:i4>524</vt:i4>
      </vt:variant>
      <vt:variant>
        <vt:i4>0</vt:i4>
      </vt:variant>
      <vt:variant>
        <vt:i4>5</vt:i4>
      </vt:variant>
      <vt:variant>
        <vt:lpwstr/>
      </vt:variant>
      <vt:variant>
        <vt:lpwstr>_Toc201867392</vt:lpwstr>
      </vt:variant>
      <vt:variant>
        <vt:i4>1114166</vt:i4>
      </vt:variant>
      <vt:variant>
        <vt:i4>518</vt:i4>
      </vt:variant>
      <vt:variant>
        <vt:i4>0</vt:i4>
      </vt:variant>
      <vt:variant>
        <vt:i4>5</vt:i4>
      </vt:variant>
      <vt:variant>
        <vt:lpwstr/>
      </vt:variant>
      <vt:variant>
        <vt:lpwstr>_Toc201867391</vt:lpwstr>
      </vt:variant>
      <vt:variant>
        <vt:i4>1114166</vt:i4>
      </vt:variant>
      <vt:variant>
        <vt:i4>512</vt:i4>
      </vt:variant>
      <vt:variant>
        <vt:i4>0</vt:i4>
      </vt:variant>
      <vt:variant>
        <vt:i4>5</vt:i4>
      </vt:variant>
      <vt:variant>
        <vt:lpwstr/>
      </vt:variant>
      <vt:variant>
        <vt:lpwstr>_Toc201867390</vt:lpwstr>
      </vt:variant>
      <vt:variant>
        <vt:i4>1048630</vt:i4>
      </vt:variant>
      <vt:variant>
        <vt:i4>506</vt:i4>
      </vt:variant>
      <vt:variant>
        <vt:i4>0</vt:i4>
      </vt:variant>
      <vt:variant>
        <vt:i4>5</vt:i4>
      </vt:variant>
      <vt:variant>
        <vt:lpwstr/>
      </vt:variant>
      <vt:variant>
        <vt:lpwstr>_Toc201867389</vt:lpwstr>
      </vt:variant>
      <vt:variant>
        <vt:i4>1048630</vt:i4>
      </vt:variant>
      <vt:variant>
        <vt:i4>500</vt:i4>
      </vt:variant>
      <vt:variant>
        <vt:i4>0</vt:i4>
      </vt:variant>
      <vt:variant>
        <vt:i4>5</vt:i4>
      </vt:variant>
      <vt:variant>
        <vt:lpwstr/>
      </vt:variant>
      <vt:variant>
        <vt:lpwstr>_Toc201867388</vt:lpwstr>
      </vt:variant>
      <vt:variant>
        <vt:i4>1048630</vt:i4>
      </vt:variant>
      <vt:variant>
        <vt:i4>494</vt:i4>
      </vt:variant>
      <vt:variant>
        <vt:i4>0</vt:i4>
      </vt:variant>
      <vt:variant>
        <vt:i4>5</vt:i4>
      </vt:variant>
      <vt:variant>
        <vt:lpwstr/>
      </vt:variant>
      <vt:variant>
        <vt:lpwstr>_Toc201867387</vt:lpwstr>
      </vt:variant>
      <vt:variant>
        <vt:i4>1048630</vt:i4>
      </vt:variant>
      <vt:variant>
        <vt:i4>488</vt:i4>
      </vt:variant>
      <vt:variant>
        <vt:i4>0</vt:i4>
      </vt:variant>
      <vt:variant>
        <vt:i4>5</vt:i4>
      </vt:variant>
      <vt:variant>
        <vt:lpwstr/>
      </vt:variant>
      <vt:variant>
        <vt:lpwstr>_Toc201867386</vt:lpwstr>
      </vt:variant>
      <vt:variant>
        <vt:i4>1048630</vt:i4>
      </vt:variant>
      <vt:variant>
        <vt:i4>482</vt:i4>
      </vt:variant>
      <vt:variant>
        <vt:i4>0</vt:i4>
      </vt:variant>
      <vt:variant>
        <vt:i4>5</vt:i4>
      </vt:variant>
      <vt:variant>
        <vt:lpwstr/>
      </vt:variant>
      <vt:variant>
        <vt:lpwstr>_Toc201867385</vt:lpwstr>
      </vt:variant>
      <vt:variant>
        <vt:i4>1048630</vt:i4>
      </vt:variant>
      <vt:variant>
        <vt:i4>476</vt:i4>
      </vt:variant>
      <vt:variant>
        <vt:i4>0</vt:i4>
      </vt:variant>
      <vt:variant>
        <vt:i4>5</vt:i4>
      </vt:variant>
      <vt:variant>
        <vt:lpwstr/>
      </vt:variant>
      <vt:variant>
        <vt:lpwstr>_Toc201867384</vt:lpwstr>
      </vt:variant>
      <vt:variant>
        <vt:i4>1048630</vt:i4>
      </vt:variant>
      <vt:variant>
        <vt:i4>470</vt:i4>
      </vt:variant>
      <vt:variant>
        <vt:i4>0</vt:i4>
      </vt:variant>
      <vt:variant>
        <vt:i4>5</vt:i4>
      </vt:variant>
      <vt:variant>
        <vt:lpwstr/>
      </vt:variant>
      <vt:variant>
        <vt:lpwstr>_Toc201867383</vt:lpwstr>
      </vt:variant>
      <vt:variant>
        <vt:i4>1048630</vt:i4>
      </vt:variant>
      <vt:variant>
        <vt:i4>464</vt:i4>
      </vt:variant>
      <vt:variant>
        <vt:i4>0</vt:i4>
      </vt:variant>
      <vt:variant>
        <vt:i4>5</vt:i4>
      </vt:variant>
      <vt:variant>
        <vt:lpwstr/>
      </vt:variant>
      <vt:variant>
        <vt:lpwstr>_Toc201867382</vt:lpwstr>
      </vt:variant>
      <vt:variant>
        <vt:i4>1048630</vt:i4>
      </vt:variant>
      <vt:variant>
        <vt:i4>458</vt:i4>
      </vt:variant>
      <vt:variant>
        <vt:i4>0</vt:i4>
      </vt:variant>
      <vt:variant>
        <vt:i4>5</vt:i4>
      </vt:variant>
      <vt:variant>
        <vt:lpwstr/>
      </vt:variant>
      <vt:variant>
        <vt:lpwstr>_Toc201867381</vt:lpwstr>
      </vt:variant>
      <vt:variant>
        <vt:i4>1048630</vt:i4>
      </vt:variant>
      <vt:variant>
        <vt:i4>452</vt:i4>
      </vt:variant>
      <vt:variant>
        <vt:i4>0</vt:i4>
      </vt:variant>
      <vt:variant>
        <vt:i4>5</vt:i4>
      </vt:variant>
      <vt:variant>
        <vt:lpwstr/>
      </vt:variant>
      <vt:variant>
        <vt:lpwstr>_Toc201867380</vt:lpwstr>
      </vt:variant>
      <vt:variant>
        <vt:i4>2031670</vt:i4>
      </vt:variant>
      <vt:variant>
        <vt:i4>446</vt:i4>
      </vt:variant>
      <vt:variant>
        <vt:i4>0</vt:i4>
      </vt:variant>
      <vt:variant>
        <vt:i4>5</vt:i4>
      </vt:variant>
      <vt:variant>
        <vt:lpwstr/>
      </vt:variant>
      <vt:variant>
        <vt:lpwstr>_Toc201867379</vt:lpwstr>
      </vt:variant>
      <vt:variant>
        <vt:i4>2031670</vt:i4>
      </vt:variant>
      <vt:variant>
        <vt:i4>440</vt:i4>
      </vt:variant>
      <vt:variant>
        <vt:i4>0</vt:i4>
      </vt:variant>
      <vt:variant>
        <vt:i4>5</vt:i4>
      </vt:variant>
      <vt:variant>
        <vt:lpwstr/>
      </vt:variant>
      <vt:variant>
        <vt:lpwstr>_Toc201867378</vt:lpwstr>
      </vt:variant>
      <vt:variant>
        <vt:i4>2031670</vt:i4>
      </vt:variant>
      <vt:variant>
        <vt:i4>434</vt:i4>
      </vt:variant>
      <vt:variant>
        <vt:i4>0</vt:i4>
      </vt:variant>
      <vt:variant>
        <vt:i4>5</vt:i4>
      </vt:variant>
      <vt:variant>
        <vt:lpwstr/>
      </vt:variant>
      <vt:variant>
        <vt:lpwstr>_Toc201867377</vt:lpwstr>
      </vt:variant>
      <vt:variant>
        <vt:i4>2031670</vt:i4>
      </vt:variant>
      <vt:variant>
        <vt:i4>428</vt:i4>
      </vt:variant>
      <vt:variant>
        <vt:i4>0</vt:i4>
      </vt:variant>
      <vt:variant>
        <vt:i4>5</vt:i4>
      </vt:variant>
      <vt:variant>
        <vt:lpwstr/>
      </vt:variant>
      <vt:variant>
        <vt:lpwstr>_Toc201867376</vt:lpwstr>
      </vt:variant>
      <vt:variant>
        <vt:i4>2031670</vt:i4>
      </vt:variant>
      <vt:variant>
        <vt:i4>422</vt:i4>
      </vt:variant>
      <vt:variant>
        <vt:i4>0</vt:i4>
      </vt:variant>
      <vt:variant>
        <vt:i4>5</vt:i4>
      </vt:variant>
      <vt:variant>
        <vt:lpwstr/>
      </vt:variant>
      <vt:variant>
        <vt:lpwstr>_Toc201867375</vt:lpwstr>
      </vt:variant>
      <vt:variant>
        <vt:i4>2031670</vt:i4>
      </vt:variant>
      <vt:variant>
        <vt:i4>416</vt:i4>
      </vt:variant>
      <vt:variant>
        <vt:i4>0</vt:i4>
      </vt:variant>
      <vt:variant>
        <vt:i4>5</vt:i4>
      </vt:variant>
      <vt:variant>
        <vt:lpwstr/>
      </vt:variant>
      <vt:variant>
        <vt:lpwstr>_Toc201867374</vt:lpwstr>
      </vt:variant>
      <vt:variant>
        <vt:i4>2031670</vt:i4>
      </vt:variant>
      <vt:variant>
        <vt:i4>410</vt:i4>
      </vt:variant>
      <vt:variant>
        <vt:i4>0</vt:i4>
      </vt:variant>
      <vt:variant>
        <vt:i4>5</vt:i4>
      </vt:variant>
      <vt:variant>
        <vt:lpwstr/>
      </vt:variant>
      <vt:variant>
        <vt:lpwstr>_Toc201867373</vt:lpwstr>
      </vt:variant>
      <vt:variant>
        <vt:i4>2031670</vt:i4>
      </vt:variant>
      <vt:variant>
        <vt:i4>404</vt:i4>
      </vt:variant>
      <vt:variant>
        <vt:i4>0</vt:i4>
      </vt:variant>
      <vt:variant>
        <vt:i4>5</vt:i4>
      </vt:variant>
      <vt:variant>
        <vt:lpwstr/>
      </vt:variant>
      <vt:variant>
        <vt:lpwstr>_Toc201867372</vt:lpwstr>
      </vt:variant>
      <vt:variant>
        <vt:i4>2031670</vt:i4>
      </vt:variant>
      <vt:variant>
        <vt:i4>398</vt:i4>
      </vt:variant>
      <vt:variant>
        <vt:i4>0</vt:i4>
      </vt:variant>
      <vt:variant>
        <vt:i4>5</vt:i4>
      </vt:variant>
      <vt:variant>
        <vt:lpwstr/>
      </vt:variant>
      <vt:variant>
        <vt:lpwstr>_Toc201867371</vt:lpwstr>
      </vt:variant>
      <vt:variant>
        <vt:i4>2031670</vt:i4>
      </vt:variant>
      <vt:variant>
        <vt:i4>392</vt:i4>
      </vt:variant>
      <vt:variant>
        <vt:i4>0</vt:i4>
      </vt:variant>
      <vt:variant>
        <vt:i4>5</vt:i4>
      </vt:variant>
      <vt:variant>
        <vt:lpwstr/>
      </vt:variant>
      <vt:variant>
        <vt:lpwstr>_Toc201867370</vt:lpwstr>
      </vt:variant>
      <vt:variant>
        <vt:i4>1966134</vt:i4>
      </vt:variant>
      <vt:variant>
        <vt:i4>386</vt:i4>
      </vt:variant>
      <vt:variant>
        <vt:i4>0</vt:i4>
      </vt:variant>
      <vt:variant>
        <vt:i4>5</vt:i4>
      </vt:variant>
      <vt:variant>
        <vt:lpwstr/>
      </vt:variant>
      <vt:variant>
        <vt:lpwstr>_Toc201867369</vt:lpwstr>
      </vt:variant>
      <vt:variant>
        <vt:i4>1966134</vt:i4>
      </vt:variant>
      <vt:variant>
        <vt:i4>380</vt:i4>
      </vt:variant>
      <vt:variant>
        <vt:i4>0</vt:i4>
      </vt:variant>
      <vt:variant>
        <vt:i4>5</vt:i4>
      </vt:variant>
      <vt:variant>
        <vt:lpwstr/>
      </vt:variant>
      <vt:variant>
        <vt:lpwstr>_Toc201867368</vt:lpwstr>
      </vt:variant>
      <vt:variant>
        <vt:i4>1966134</vt:i4>
      </vt:variant>
      <vt:variant>
        <vt:i4>374</vt:i4>
      </vt:variant>
      <vt:variant>
        <vt:i4>0</vt:i4>
      </vt:variant>
      <vt:variant>
        <vt:i4>5</vt:i4>
      </vt:variant>
      <vt:variant>
        <vt:lpwstr/>
      </vt:variant>
      <vt:variant>
        <vt:lpwstr>_Toc201867367</vt:lpwstr>
      </vt:variant>
      <vt:variant>
        <vt:i4>1966134</vt:i4>
      </vt:variant>
      <vt:variant>
        <vt:i4>368</vt:i4>
      </vt:variant>
      <vt:variant>
        <vt:i4>0</vt:i4>
      </vt:variant>
      <vt:variant>
        <vt:i4>5</vt:i4>
      </vt:variant>
      <vt:variant>
        <vt:lpwstr/>
      </vt:variant>
      <vt:variant>
        <vt:lpwstr>_Toc201867366</vt:lpwstr>
      </vt:variant>
      <vt:variant>
        <vt:i4>1966134</vt:i4>
      </vt:variant>
      <vt:variant>
        <vt:i4>362</vt:i4>
      </vt:variant>
      <vt:variant>
        <vt:i4>0</vt:i4>
      </vt:variant>
      <vt:variant>
        <vt:i4>5</vt:i4>
      </vt:variant>
      <vt:variant>
        <vt:lpwstr/>
      </vt:variant>
      <vt:variant>
        <vt:lpwstr>_Toc201867365</vt:lpwstr>
      </vt:variant>
      <vt:variant>
        <vt:i4>1966134</vt:i4>
      </vt:variant>
      <vt:variant>
        <vt:i4>356</vt:i4>
      </vt:variant>
      <vt:variant>
        <vt:i4>0</vt:i4>
      </vt:variant>
      <vt:variant>
        <vt:i4>5</vt:i4>
      </vt:variant>
      <vt:variant>
        <vt:lpwstr/>
      </vt:variant>
      <vt:variant>
        <vt:lpwstr>_Toc201867364</vt:lpwstr>
      </vt:variant>
      <vt:variant>
        <vt:i4>1966134</vt:i4>
      </vt:variant>
      <vt:variant>
        <vt:i4>350</vt:i4>
      </vt:variant>
      <vt:variant>
        <vt:i4>0</vt:i4>
      </vt:variant>
      <vt:variant>
        <vt:i4>5</vt:i4>
      </vt:variant>
      <vt:variant>
        <vt:lpwstr/>
      </vt:variant>
      <vt:variant>
        <vt:lpwstr>_Toc201867363</vt:lpwstr>
      </vt:variant>
      <vt:variant>
        <vt:i4>1966134</vt:i4>
      </vt:variant>
      <vt:variant>
        <vt:i4>344</vt:i4>
      </vt:variant>
      <vt:variant>
        <vt:i4>0</vt:i4>
      </vt:variant>
      <vt:variant>
        <vt:i4>5</vt:i4>
      </vt:variant>
      <vt:variant>
        <vt:lpwstr/>
      </vt:variant>
      <vt:variant>
        <vt:lpwstr>_Toc201867362</vt:lpwstr>
      </vt:variant>
      <vt:variant>
        <vt:i4>1966134</vt:i4>
      </vt:variant>
      <vt:variant>
        <vt:i4>338</vt:i4>
      </vt:variant>
      <vt:variant>
        <vt:i4>0</vt:i4>
      </vt:variant>
      <vt:variant>
        <vt:i4>5</vt:i4>
      </vt:variant>
      <vt:variant>
        <vt:lpwstr/>
      </vt:variant>
      <vt:variant>
        <vt:lpwstr>_Toc201867361</vt:lpwstr>
      </vt:variant>
      <vt:variant>
        <vt:i4>1966134</vt:i4>
      </vt:variant>
      <vt:variant>
        <vt:i4>332</vt:i4>
      </vt:variant>
      <vt:variant>
        <vt:i4>0</vt:i4>
      </vt:variant>
      <vt:variant>
        <vt:i4>5</vt:i4>
      </vt:variant>
      <vt:variant>
        <vt:lpwstr/>
      </vt:variant>
      <vt:variant>
        <vt:lpwstr>_Toc201867360</vt:lpwstr>
      </vt:variant>
      <vt:variant>
        <vt:i4>1900598</vt:i4>
      </vt:variant>
      <vt:variant>
        <vt:i4>326</vt:i4>
      </vt:variant>
      <vt:variant>
        <vt:i4>0</vt:i4>
      </vt:variant>
      <vt:variant>
        <vt:i4>5</vt:i4>
      </vt:variant>
      <vt:variant>
        <vt:lpwstr/>
      </vt:variant>
      <vt:variant>
        <vt:lpwstr>_Toc201867359</vt:lpwstr>
      </vt:variant>
      <vt:variant>
        <vt:i4>1900598</vt:i4>
      </vt:variant>
      <vt:variant>
        <vt:i4>320</vt:i4>
      </vt:variant>
      <vt:variant>
        <vt:i4>0</vt:i4>
      </vt:variant>
      <vt:variant>
        <vt:i4>5</vt:i4>
      </vt:variant>
      <vt:variant>
        <vt:lpwstr/>
      </vt:variant>
      <vt:variant>
        <vt:lpwstr>_Toc201867358</vt:lpwstr>
      </vt:variant>
      <vt:variant>
        <vt:i4>1900598</vt:i4>
      </vt:variant>
      <vt:variant>
        <vt:i4>314</vt:i4>
      </vt:variant>
      <vt:variant>
        <vt:i4>0</vt:i4>
      </vt:variant>
      <vt:variant>
        <vt:i4>5</vt:i4>
      </vt:variant>
      <vt:variant>
        <vt:lpwstr/>
      </vt:variant>
      <vt:variant>
        <vt:lpwstr>_Toc201867357</vt:lpwstr>
      </vt:variant>
      <vt:variant>
        <vt:i4>1900598</vt:i4>
      </vt:variant>
      <vt:variant>
        <vt:i4>308</vt:i4>
      </vt:variant>
      <vt:variant>
        <vt:i4>0</vt:i4>
      </vt:variant>
      <vt:variant>
        <vt:i4>5</vt:i4>
      </vt:variant>
      <vt:variant>
        <vt:lpwstr/>
      </vt:variant>
      <vt:variant>
        <vt:lpwstr>_Toc201867356</vt:lpwstr>
      </vt:variant>
      <vt:variant>
        <vt:i4>2031671</vt:i4>
      </vt:variant>
      <vt:variant>
        <vt:i4>299</vt:i4>
      </vt:variant>
      <vt:variant>
        <vt:i4>0</vt:i4>
      </vt:variant>
      <vt:variant>
        <vt:i4>5</vt:i4>
      </vt:variant>
      <vt:variant>
        <vt:lpwstr/>
      </vt:variant>
      <vt:variant>
        <vt:lpwstr>_Toc201867271</vt:lpwstr>
      </vt:variant>
      <vt:variant>
        <vt:i4>2031671</vt:i4>
      </vt:variant>
      <vt:variant>
        <vt:i4>293</vt:i4>
      </vt:variant>
      <vt:variant>
        <vt:i4>0</vt:i4>
      </vt:variant>
      <vt:variant>
        <vt:i4>5</vt:i4>
      </vt:variant>
      <vt:variant>
        <vt:lpwstr/>
      </vt:variant>
      <vt:variant>
        <vt:lpwstr>_Toc201867270</vt:lpwstr>
      </vt:variant>
      <vt:variant>
        <vt:i4>1966135</vt:i4>
      </vt:variant>
      <vt:variant>
        <vt:i4>287</vt:i4>
      </vt:variant>
      <vt:variant>
        <vt:i4>0</vt:i4>
      </vt:variant>
      <vt:variant>
        <vt:i4>5</vt:i4>
      </vt:variant>
      <vt:variant>
        <vt:lpwstr/>
      </vt:variant>
      <vt:variant>
        <vt:lpwstr>_Toc201867269</vt:lpwstr>
      </vt:variant>
      <vt:variant>
        <vt:i4>1966135</vt:i4>
      </vt:variant>
      <vt:variant>
        <vt:i4>281</vt:i4>
      </vt:variant>
      <vt:variant>
        <vt:i4>0</vt:i4>
      </vt:variant>
      <vt:variant>
        <vt:i4>5</vt:i4>
      </vt:variant>
      <vt:variant>
        <vt:lpwstr/>
      </vt:variant>
      <vt:variant>
        <vt:lpwstr>_Toc201867268</vt:lpwstr>
      </vt:variant>
      <vt:variant>
        <vt:i4>1966135</vt:i4>
      </vt:variant>
      <vt:variant>
        <vt:i4>275</vt:i4>
      </vt:variant>
      <vt:variant>
        <vt:i4>0</vt:i4>
      </vt:variant>
      <vt:variant>
        <vt:i4>5</vt:i4>
      </vt:variant>
      <vt:variant>
        <vt:lpwstr/>
      </vt:variant>
      <vt:variant>
        <vt:lpwstr>_Toc201867266</vt:lpwstr>
      </vt:variant>
      <vt:variant>
        <vt:i4>1966135</vt:i4>
      </vt:variant>
      <vt:variant>
        <vt:i4>269</vt:i4>
      </vt:variant>
      <vt:variant>
        <vt:i4>0</vt:i4>
      </vt:variant>
      <vt:variant>
        <vt:i4>5</vt:i4>
      </vt:variant>
      <vt:variant>
        <vt:lpwstr/>
      </vt:variant>
      <vt:variant>
        <vt:lpwstr>_Toc201867264</vt:lpwstr>
      </vt:variant>
      <vt:variant>
        <vt:i4>1966135</vt:i4>
      </vt:variant>
      <vt:variant>
        <vt:i4>263</vt:i4>
      </vt:variant>
      <vt:variant>
        <vt:i4>0</vt:i4>
      </vt:variant>
      <vt:variant>
        <vt:i4>5</vt:i4>
      </vt:variant>
      <vt:variant>
        <vt:lpwstr/>
      </vt:variant>
      <vt:variant>
        <vt:lpwstr>_Toc201867263</vt:lpwstr>
      </vt:variant>
      <vt:variant>
        <vt:i4>1966135</vt:i4>
      </vt:variant>
      <vt:variant>
        <vt:i4>257</vt:i4>
      </vt:variant>
      <vt:variant>
        <vt:i4>0</vt:i4>
      </vt:variant>
      <vt:variant>
        <vt:i4>5</vt:i4>
      </vt:variant>
      <vt:variant>
        <vt:lpwstr/>
      </vt:variant>
      <vt:variant>
        <vt:lpwstr>_Toc201867262</vt:lpwstr>
      </vt:variant>
      <vt:variant>
        <vt:i4>1966135</vt:i4>
      </vt:variant>
      <vt:variant>
        <vt:i4>251</vt:i4>
      </vt:variant>
      <vt:variant>
        <vt:i4>0</vt:i4>
      </vt:variant>
      <vt:variant>
        <vt:i4>5</vt:i4>
      </vt:variant>
      <vt:variant>
        <vt:lpwstr/>
      </vt:variant>
      <vt:variant>
        <vt:lpwstr>_Toc201867261</vt:lpwstr>
      </vt:variant>
      <vt:variant>
        <vt:i4>1966135</vt:i4>
      </vt:variant>
      <vt:variant>
        <vt:i4>245</vt:i4>
      </vt:variant>
      <vt:variant>
        <vt:i4>0</vt:i4>
      </vt:variant>
      <vt:variant>
        <vt:i4>5</vt:i4>
      </vt:variant>
      <vt:variant>
        <vt:lpwstr/>
      </vt:variant>
      <vt:variant>
        <vt:lpwstr>_Toc201867260</vt:lpwstr>
      </vt:variant>
      <vt:variant>
        <vt:i4>1900599</vt:i4>
      </vt:variant>
      <vt:variant>
        <vt:i4>239</vt:i4>
      </vt:variant>
      <vt:variant>
        <vt:i4>0</vt:i4>
      </vt:variant>
      <vt:variant>
        <vt:i4>5</vt:i4>
      </vt:variant>
      <vt:variant>
        <vt:lpwstr/>
      </vt:variant>
      <vt:variant>
        <vt:lpwstr>_Toc201867259</vt:lpwstr>
      </vt:variant>
      <vt:variant>
        <vt:i4>1900599</vt:i4>
      </vt:variant>
      <vt:variant>
        <vt:i4>233</vt:i4>
      </vt:variant>
      <vt:variant>
        <vt:i4>0</vt:i4>
      </vt:variant>
      <vt:variant>
        <vt:i4>5</vt:i4>
      </vt:variant>
      <vt:variant>
        <vt:lpwstr/>
      </vt:variant>
      <vt:variant>
        <vt:lpwstr>_Toc201867258</vt:lpwstr>
      </vt:variant>
      <vt:variant>
        <vt:i4>1900599</vt:i4>
      </vt:variant>
      <vt:variant>
        <vt:i4>227</vt:i4>
      </vt:variant>
      <vt:variant>
        <vt:i4>0</vt:i4>
      </vt:variant>
      <vt:variant>
        <vt:i4>5</vt:i4>
      </vt:variant>
      <vt:variant>
        <vt:lpwstr/>
      </vt:variant>
      <vt:variant>
        <vt:lpwstr>_Toc201867257</vt:lpwstr>
      </vt:variant>
      <vt:variant>
        <vt:i4>1900599</vt:i4>
      </vt:variant>
      <vt:variant>
        <vt:i4>221</vt:i4>
      </vt:variant>
      <vt:variant>
        <vt:i4>0</vt:i4>
      </vt:variant>
      <vt:variant>
        <vt:i4>5</vt:i4>
      </vt:variant>
      <vt:variant>
        <vt:lpwstr/>
      </vt:variant>
      <vt:variant>
        <vt:lpwstr>_Toc201867256</vt:lpwstr>
      </vt:variant>
      <vt:variant>
        <vt:i4>1900599</vt:i4>
      </vt:variant>
      <vt:variant>
        <vt:i4>215</vt:i4>
      </vt:variant>
      <vt:variant>
        <vt:i4>0</vt:i4>
      </vt:variant>
      <vt:variant>
        <vt:i4>5</vt:i4>
      </vt:variant>
      <vt:variant>
        <vt:lpwstr/>
      </vt:variant>
      <vt:variant>
        <vt:lpwstr>_Toc201867255</vt:lpwstr>
      </vt:variant>
      <vt:variant>
        <vt:i4>1900599</vt:i4>
      </vt:variant>
      <vt:variant>
        <vt:i4>209</vt:i4>
      </vt:variant>
      <vt:variant>
        <vt:i4>0</vt:i4>
      </vt:variant>
      <vt:variant>
        <vt:i4>5</vt:i4>
      </vt:variant>
      <vt:variant>
        <vt:lpwstr/>
      </vt:variant>
      <vt:variant>
        <vt:lpwstr>_Toc201867254</vt:lpwstr>
      </vt:variant>
      <vt:variant>
        <vt:i4>1900599</vt:i4>
      </vt:variant>
      <vt:variant>
        <vt:i4>203</vt:i4>
      </vt:variant>
      <vt:variant>
        <vt:i4>0</vt:i4>
      </vt:variant>
      <vt:variant>
        <vt:i4>5</vt:i4>
      </vt:variant>
      <vt:variant>
        <vt:lpwstr/>
      </vt:variant>
      <vt:variant>
        <vt:lpwstr>_Toc201867253</vt:lpwstr>
      </vt:variant>
      <vt:variant>
        <vt:i4>1900599</vt:i4>
      </vt:variant>
      <vt:variant>
        <vt:i4>197</vt:i4>
      </vt:variant>
      <vt:variant>
        <vt:i4>0</vt:i4>
      </vt:variant>
      <vt:variant>
        <vt:i4>5</vt:i4>
      </vt:variant>
      <vt:variant>
        <vt:lpwstr/>
      </vt:variant>
      <vt:variant>
        <vt:lpwstr>_Toc201867252</vt:lpwstr>
      </vt:variant>
      <vt:variant>
        <vt:i4>1900599</vt:i4>
      </vt:variant>
      <vt:variant>
        <vt:i4>191</vt:i4>
      </vt:variant>
      <vt:variant>
        <vt:i4>0</vt:i4>
      </vt:variant>
      <vt:variant>
        <vt:i4>5</vt:i4>
      </vt:variant>
      <vt:variant>
        <vt:lpwstr/>
      </vt:variant>
      <vt:variant>
        <vt:lpwstr>_Toc201867251</vt:lpwstr>
      </vt:variant>
      <vt:variant>
        <vt:i4>1900599</vt:i4>
      </vt:variant>
      <vt:variant>
        <vt:i4>185</vt:i4>
      </vt:variant>
      <vt:variant>
        <vt:i4>0</vt:i4>
      </vt:variant>
      <vt:variant>
        <vt:i4>5</vt:i4>
      </vt:variant>
      <vt:variant>
        <vt:lpwstr/>
      </vt:variant>
      <vt:variant>
        <vt:lpwstr>_Toc201867250</vt:lpwstr>
      </vt:variant>
      <vt:variant>
        <vt:i4>1835063</vt:i4>
      </vt:variant>
      <vt:variant>
        <vt:i4>179</vt:i4>
      </vt:variant>
      <vt:variant>
        <vt:i4>0</vt:i4>
      </vt:variant>
      <vt:variant>
        <vt:i4>5</vt:i4>
      </vt:variant>
      <vt:variant>
        <vt:lpwstr/>
      </vt:variant>
      <vt:variant>
        <vt:lpwstr>_Toc201867249</vt:lpwstr>
      </vt:variant>
      <vt:variant>
        <vt:i4>1835063</vt:i4>
      </vt:variant>
      <vt:variant>
        <vt:i4>173</vt:i4>
      </vt:variant>
      <vt:variant>
        <vt:i4>0</vt:i4>
      </vt:variant>
      <vt:variant>
        <vt:i4>5</vt:i4>
      </vt:variant>
      <vt:variant>
        <vt:lpwstr/>
      </vt:variant>
      <vt:variant>
        <vt:lpwstr>_Toc201867248</vt:lpwstr>
      </vt:variant>
      <vt:variant>
        <vt:i4>1835063</vt:i4>
      </vt:variant>
      <vt:variant>
        <vt:i4>167</vt:i4>
      </vt:variant>
      <vt:variant>
        <vt:i4>0</vt:i4>
      </vt:variant>
      <vt:variant>
        <vt:i4>5</vt:i4>
      </vt:variant>
      <vt:variant>
        <vt:lpwstr/>
      </vt:variant>
      <vt:variant>
        <vt:lpwstr>_Toc201867247</vt:lpwstr>
      </vt:variant>
      <vt:variant>
        <vt:i4>1835063</vt:i4>
      </vt:variant>
      <vt:variant>
        <vt:i4>161</vt:i4>
      </vt:variant>
      <vt:variant>
        <vt:i4>0</vt:i4>
      </vt:variant>
      <vt:variant>
        <vt:i4>5</vt:i4>
      </vt:variant>
      <vt:variant>
        <vt:lpwstr/>
      </vt:variant>
      <vt:variant>
        <vt:lpwstr>_Toc201867246</vt:lpwstr>
      </vt:variant>
      <vt:variant>
        <vt:i4>1835063</vt:i4>
      </vt:variant>
      <vt:variant>
        <vt:i4>155</vt:i4>
      </vt:variant>
      <vt:variant>
        <vt:i4>0</vt:i4>
      </vt:variant>
      <vt:variant>
        <vt:i4>5</vt:i4>
      </vt:variant>
      <vt:variant>
        <vt:lpwstr/>
      </vt:variant>
      <vt:variant>
        <vt:lpwstr>_Toc201867245</vt:lpwstr>
      </vt:variant>
      <vt:variant>
        <vt:i4>1835063</vt:i4>
      </vt:variant>
      <vt:variant>
        <vt:i4>149</vt:i4>
      </vt:variant>
      <vt:variant>
        <vt:i4>0</vt:i4>
      </vt:variant>
      <vt:variant>
        <vt:i4>5</vt:i4>
      </vt:variant>
      <vt:variant>
        <vt:lpwstr/>
      </vt:variant>
      <vt:variant>
        <vt:lpwstr>_Toc201867241</vt:lpwstr>
      </vt:variant>
      <vt:variant>
        <vt:i4>1835063</vt:i4>
      </vt:variant>
      <vt:variant>
        <vt:i4>143</vt:i4>
      </vt:variant>
      <vt:variant>
        <vt:i4>0</vt:i4>
      </vt:variant>
      <vt:variant>
        <vt:i4>5</vt:i4>
      </vt:variant>
      <vt:variant>
        <vt:lpwstr/>
      </vt:variant>
      <vt:variant>
        <vt:lpwstr>_Toc201867240</vt:lpwstr>
      </vt:variant>
      <vt:variant>
        <vt:i4>1769527</vt:i4>
      </vt:variant>
      <vt:variant>
        <vt:i4>137</vt:i4>
      </vt:variant>
      <vt:variant>
        <vt:i4>0</vt:i4>
      </vt:variant>
      <vt:variant>
        <vt:i4>5</vt:i4>
      </vt:variant>
      <vt:variant>
        <vt:lpwstr/>
      </vt:variant>
      <vt:variant>
        <vt:lpwstr>_Toc201867234</vt:lpwstr>
      </vt:variant>
      <vt:variant>
        <vt:i4>1769527</vt:i4>
      </vt:variant>
      <vt:variant>
        <vt:i4>131</vt:i4>
      </vt:variant>
      <vt:variant>
        <vt:i4>0</vt:i4>
      </vt:variant>
      <vt:variant>
        <vt:i4>5</vt:i4>
      </vt:variant>
      <vt:variant>
        <vt:lpwstr/>
      </vt:variant>
      <vt:variant>
        <vt:lpwstr>_Toc201867233</vt:lpwstr>
      </vt:variant>
      <vt:variant>
        <vt:i4>1769527</vt:i4>
      </vt:variant>
      <vt:variant>
        <vt:i4>125</vt:i4>
      </vt:variant>
      <vt:variant>
        <vt:i4>0</vt:i4>
      </vt:variant>
      <vt:variant>
        <vt:i4>5</vt:i4>
      </vt:variant>
      <vt:variant>
        <vt:lpwstr/>
      </vt:variant>
      <vt:variant>
        <vt:lpwstr>_Toc201867232</vt:lpwstr>
      </vt:variant>
      <vt:variant>
        <vt:i4>1769527</vt:i4>
      </vt:variant>
      <vt:variant>
        <vt:i4>119</vt:i4>
      </vt:variant>
      <vt:variant>
        <vt:i4>0</vt:i4>
      </vt:variant>
      <vt:variant>
        <vt:i4>5</vt:i4>
      </vt:variant>
      <vt:variant>
        <vt:lpwstr/>
      </vt:variant>
      <vt:variant>
        <vt:lpwstr>_Toc201867231</vt:lpwstr>
      </vt:variant>
      <vt:variant>
        <vt:i4>1769527</vt:i4>
      </vt:variant>
      <vt:variant>
        <vt:i4>113</vt:i4>
      </vt:variant>
      <vt:variant>
        <vt:i4>0</vt:i4>
      </vt:variant>
      <vt:variant>
        <vt:i4>5</vt:i4>
      </vt:variant>
      <vt:variant>
        <vt:lpwstr/>
      </vt:variant>
      <vt:variant>
        <vt:lpwstr>_Toc201867230</vt:lpwstr>
      </vt:variant>
      <vt:variant>
        <vt:i4>1703991</vt:i4>
      </vt:variant>
      <vt:variant>
        <vt:i4>107</vt:i4>
      </vt:variant>
      <vt:variant>
        <vt:i4>0</vt:i4>
      </vt:variant>
      <vt:variant>
        <vt:i4>5</vt:i4>
      </vt:variant>
      <vt:variant>
        <vt:lpwstr/>
      </vt:variant>
      <vt:variant>
        <vt:lpwstr>_Toc201867229</vt:lpwstr>
      </vt:variant>
      <vt:variant>
        <vt:i4>1703991</vt:i4>
      </vt:variant>
      <vt:variant>
        <vt:i4>101</vt:i4>
      </vt:variant>
      <vt:variant>
        <vt:i4>0</vt:i4>
      </vt:variant>
      <vt:variant>
        <vt:i4>5</vt:i4>
      </vt:variant>
      <vt:variant>
        <vt:lpwstr/>
      </vt:variant>
      <vt:variant>
        <vt:lpwstr>_Toc201867228</vt:lpwstr>
      </vt:variant>
      <vt:variant>
        <vt:i4>1703991</vt:i4>
      </vt:variant>
      <vt:variant>
        <vt:i4>95</vt:i4>
      </vt:variant>
      <vt:variant>
        <vt:i4>0</vt:i4>
      </vt:variant>
      <vt:variant>
        <vt:i4>5</vt:i4>
      </vt:variant>
      <vt:variant>
        <vt:lpwstr/>
      </vt:variant>
      <vt:variant>
        <vt:lpwstr>_Toc201867227</vt:lpwstr>
      </vt:variant>
      <vt:variant>
        <vt:i4>1703991</vt:i4>
      </vt:variant>
      <vt:variant>
        <vt:i4>89</vt:i4>
      </vt:variant>
      <vt:variant>
        <vt:i4>0</vt:i4>
      </vt:variant>
      <vt:variant>
        <vt:i4>5</vt:i4>
      </vt:variant>
      <vt:variant>
        <vt:lpwstr/>
      </vt:variant>
      <vt:variant>
        <vt:lpwstr>_Toc201867226</vt:lpwstr>
      </vt:variant>
      <vt:variant>
        <vt:i4>1703991</vt:i4>
      </vt:variant>
      <vt:variant>
        <vt:i4>83</vt:i4>
      </vt:variant>
      <vt:variant>
        <vt:i4>0</vt:i4>
      </vt:variant>
      <vt:variant>
        <vt:i4>5</vt:i4>
      </vt:variant>
      <vt:variant>
        <vt:lpwstr/>
      </vt:variant>
      <vt:variant>
        <vt:lpwstr>_Toc201867225</vt:lpwstr>
      </vt:variant>
      <vt:variant>
        <vt:i4>1703991</vt:i4>
      </vt:variant>
      <vt:variant>
        <vt:i4>77</vt:i4>
      </vt:variant>
      <vt:variant>
        <vt:i4>0</vt:i4>
      </vt:variant>
      <vt:variant>
        <vt:i4>5</vt:i4>
      </vt:variant>
      <vt:variant>
        <vt:lpwstr/>
      </vt:variant>
      <vt:variant>
        <vt:lpwstr>_Toc201867224</vt:lpwstr>
      </vt:variant>
      <vt:variant>
        <vt:i4>1703991</vt:i4>
      </vt:variant>
      <vt:variant>
        <vt:i4>71</vt:i4>
      </vt:variant>
      <vt:variant>
        <vt:i4>0</vt:i4>
      </vt:variant>
      <vt:variant>
        <vt:i4>5</vt:i4>
      </vt:variant>
      <vt:variant>
        <vt:lpwstr/>
      </vt:variant>
      <vt:variant>
        <vt:lpwstr>_Toc201867223</vt:lpwstr>
      </vt:variant>
      <vt:variant>
        <vt:i4>1703991</vt:i4>
      </vt:variant>
      <vt:variant>
        <vt:i4>65</vt:i4>
      </vt:variant>
      <vt:variant>
        <vt:i4>0</vt:i4>
      </vt:variant>
      <vt:variant>
        <vt:i4>5</vt:i4>
      </vt:variant>
      <vt:variant>
        <vt:lpwstr/>
      </vt:variant>
      <vt:variant>
        <vt:lpwstr>_Toc201867222</vt:lpwstr>
      </vt:variant>
      <vt:variant>
        <vt:i4>1703991</vt:i4>
      </vt:variant>
      <vt:variant>
        <vt:i4>59</vt:i4>
      </vt:variant>
      <vt:variant>
        <vt:i4>0</vt:i4>
      </vt:variant>
      <vt:variant>
        <vt:i4>5</vt:i4>
      </vt:variant>
      <vt:variant>
        <vt:lpwstr/>
      </vt:variant>
      <vt:variant>
        <vt:lpwstr>_Toc201867221</vt:lpwstr>
      </vt:variant>
      <vt:variant>
        <vt:i4>3604606</vt:i4>
      </vt:variant>
      <vt:variant>
        <vt:i4>54</vt:i4>
      </vt:variant>
      <vt:variant>
        <vt:i4>0</vt:i4>
      </vt:variant>
      <vt:variant>
        <vt:i4>5</vt:i4>
      </vt:variant>
      <vt:variant>
        <vt:lpwstr>https://www.dcceew.gov.au/cewh/manage-water/science-monitoring/science-programs</vt:lpwstr>
      </vt:variant>
      <vt:variant>
        <vt:lpwstr/>
      </vt:variant>
      <vt:variant>
        <vt:i4>7995505</vt:i4>
      </vt:variant>
      <vt:variant>
        <vt:i4>51</vt:i4>
      </vt:variant>
      <vt:variant>
        <vt:i4>0</vt:i4>
      </vt:variant>
      <vt:variant>
        <vt:i4>5</vt:i4>
      </vt:variant>
      <vt:variant>
        <vt:lpwstr>https://www.dcceew.gov.au/cewh/resources-media/publications</vt:lpwstr>
      </vt:variant>
      <vt:variant>
        <vt:lpwstr/>
      </vt:variant>
      <vt:variant>
        <vt:i4>1245215</vt:i4>
      </vt:variant>
      <vt:variant>
        <vt:i4>12</vt:i4>
      </vt:variant>
      <vt:variant>
        <vt:i4>0</vt:i4>
      </vt:variant>
      <vt:variant>
        <vt:i4>5</vt:i4>
      </vt:variant>
      <vt:variant>
        <vt:lpwstr>https://www.mdba.gov.au/publications/mdba-reports/basin-wide-environmental-watering-strategy</vt:lpwstr>
      </vt:variant>
      <vt:variant>
        <vt:lpwstr/>
      </vt:variant>
      <vt:variant>
        <vt:i4>4325430</vt:i4>
      </vt:variant>
      <vt:variant>
        <vt:i4>9</vt:i4>
      </vt:variant>
      <vt:variant>
        <vt:i4>0</vt:i4>
      </vt:variant>
      <vt:variant>
        <vt:i4>5</vt:i4>
      </vt:variant>
      <vt:variant>
        <vt:lpwstr>mailto:ewater@dcceew.gov.au</vt:lpwstr>
      </vt:variant>
      <vt:variant>
        <vt:lpwstr/>
      </vt:variant>
      <vt:variant>
        <vt:i4>5439494</vt:i4>
      </vt:variant>
      <vt:variant>
        <vt:i4>6</vt:i4>
      </vt:variant>
      <vt:variant>
        <vt:i4>0</vt:i4>
      </vt:variant>
      <vt:variant>
        <vt:i4>5</vt:i4>
      </vt:variant>
      <vt:variant>
        <vt:lpwstr>https://flow-mer.org.au/</vt:lpwstr>
      </vt:variant>
      <vt:variant>
        <vt:lpwstr/>
      </vt:variant>
      <vt:variant>
        <vt:i4>5308424</vt:i4>
      </vt:variant>
      <vt:variant>
        <vt:i4>3</vt:i4>
      </vt:variant>
      <vt:variant>
        <vt:i4>0</vt:i4>
      </vt:variant>
      <vt:variant>
        <vt:i4>5</vt:i4>
      </vt:variant>
      <vt:variant>
        <vt:lpwstr>https://creativecommons.org/licenses/by/4.0/</vt:lpwstr>
      </vt:variant>
      <vt:variant>
        <vt:lpwstr/>
      </vt:variant>
      <vt:variant>
        <vt:i4>393243</vt:i4>
      </vt:variant>
      <vt:variant>
        <vt:i4>3</vt:i4>
      </vt:variant>
      <vt:variant>
        <vt:i4>0</vt:i4>
      </vt:variant>
      <vt:variant>
        <vt:i4>5</vt:i4>
      </vt:variant>
      <vt:variant>
        <vt:lpwstr>https://www.dcceew.gov.au/water/cewo/monitoring/ewkr</vt:lpwstr>
      </vt:variant>
      <vt:variant>
        <vt:lpwstr/>
      </vt:variant>
      <vt:variant>
        <vt:i4>1310790</vt:i4>
      </vt:variant>
      <vt:variant>
        <vt:i4>0</vt:i4>
      </vt:variant>
      <vt:variant>
        <vt:i4>0</vt:i4>
      </vt:variant>
      <vt:variant>
        <vt:i4>5</vt:i4>
      </vt:variant>
      <vt:variant>
        <vt:lpwstr>https://www.dcceew.gov.au/water/cewo/monitoring/ltim-proje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sin-scale evaluation of 2023–24 Commonwealth environmental water: Ecosystem Diversity</dc:title>
  <dc:subject/>
  <dc:creator>Commonwealth Environment Water Holder</dc:creator>
  <cp:keywords/>
  <dc:description/>
  <cp:lastModifiedBy>Louise COWIE</cp:lastModifiedBy>
  <cp:revision>8</cp:revision>
  <cp:lastPrinted>2025-06-27T04:56:00Z</cp:lastPrinted>
  <dcterms:created xsi:type="dcterms:W3CDTF">2025-06-27T01:55:00Z</dcterms:created>
  <dcterms:modified xsi:type="dcterms:W3CDTF">2025-08-31T23: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rder">
    <vt:lpwstr>18400.0000000000</vt:lpwstr>
  </property>
  <property fmtid="{D5CDD505-2E9C-101B-9397-08002B2CF9AE}" pid="3" name="MediaServiceImageTags">
    <vt:lpwstr/>
  </property>
  <property fmtid="{D5CDD505-2E9C-101B-9397-08002B2CF9AE}" pid="4" name="xd_ProgID">
    <vt:lpwstr/>
  </property>
  <property fmtid="{D5CDD505-2E9C-101B-9397-08002B2CF9AE}" pid="5" name="ContentTypeId">
    <vt:lpwstr>0x010100D001B2BE74D025469E1D0E28F10DD2C8</vt:lpwstr>
  </property>
  <property fmtid="{D5CDD505-2E9C-101B-9397-08002B2CF9AE}" pid="6" name="CoverSubtitle">
    <vt:lpwstr>Cover Subtitle</vt:lpwstr>
  </property>
  <property fmtid="{D5CDD505-2E9C-101B-9397-08002B2CF9AE}" pid="7" name="ComplianceAssetId">
    <vt:lpwstr/>
  </property>
  <property fmtid="{D5CDD505-2E9C-101B-9397-08002B2CF9AE}" pid="8" name="RecordPoint_WorkflowType">
    <vt:lpwstr>ActiveSubmitStub</vt:lpwstr>
  </property>
  <property fmtid="{D5CDD505-2E9C-101B-9397-08002B2CF9AE}" pid="9" name="TemplateUrl">
    <vt:lpwstr/>
  </property>
  <property fmtid="{D5CDD505-2E9C-101B-9397-08002B2CF9AE}" pid="10" name="RecordPoint_ActiveItemSiteId">
    <vt:lpwstr>{a8f0bc9d-7c61-4d87-8154-4194e40ae5d3}</vt:lpwstr>
  </property>
  <property fmtid="{D5CDD505-2E9C-101B-9397-08002B2CF9AE}" pid="11" name="_ExtendedDescription">
    <vt:lpwstr/>
  </property>
  <property fmtid="{D5CDD505-2E9C-101B-9397-08002B2CF9AE}" pid="12" name="RecordPoint_ActiveItemListId">
    <vt:lpwstr>{05fc5c14-5593-4f15-97da-da4a441e1941}</vt:lpwstr>
  </property>
  <property fmtid="{D5CDD505-2E9C-101B-9397-08002B2CF9AE}" pid="13" name="TriggerFlowInfo">
    <vt:lpwstr/>
  </property>
  <property fmtid="{D5CDD505-2E9C-101B-9397-08002B2CF9AE}" pid="14" name="RecordPoint_ActiveItemUniqueId">
    <vt:lpwstr>{876087a4-5bcc-4cfc-9fe9-2f20bab597cb}</vt:lpwstr>
  </property>
  <property fmtid="{D5CDD505-2E9C-101B-9397-08002B2CF9AE}" pid="15" name="_DocHome">
    <vt:i4>-913601313</vt:i4>
  </property>
  <property fmtid="{D5CDD505-2E9C-101B-9397-08002B2CF9AE}" pid="16" name="xd_Signature">
    <vt:lpwstr/>
  </property>
  <property fmtid="{D5CDD505-2E9C-101B-9397-08002B2CF9AE}" pid="17" name="RecordPoint_ActiveItemWebId">
    <vt:lpwstr>{3234329a-c2b3-4a00-a284-7f3d975eb87b}</vt:lpwstr>
  </property>
  <property fmtid="{D5CDD505-2E9C-101B-9397-08002B2CF9AE}" pid="18" name="GrammarlyDocumentId">
    <vt:lpwstr>47d45c79c9e62eb5fb92cef8253a98229ea905e540b27328fe79267722d53f53</vt:lpwstr>
  </property>
  <property fmtid="{D5CDD505-2E9C-101B-9397-08002B2CF9AE}" pid="19" name="CoverTitle">
    <vt:lpwstr>Report Title</vt:lpwstr>
  </property>
  <property fmtid="{D5CDD505-2E9C-101B-9397-08002B2CF9AE}" pid="20" name="_dlc_DocIdItemGuid">
    <vt:lpwstr>f9018b22-5a69-499c-b140-20a5212c0208</vt:lpwstr>
  </property>
  <property fmtid="{D5CDD505-2E9C-101B-9397-08002B2CF9AE}" pid="21" name="ZOTERO_PREF_1">
    <vt:lpwstr>&lt;data data-version="3" zotero-version="7.0.15"&gt;&lt;session id="WVn4Kouh"/&gt;&lt;style id="CSIRO FlowMER" hasBibliography="1" bibliographyStyleHasBeenSet="1"/&gt;&lt;prefs&gt;&lt;pref name="fieldType" value="Field"/&gt;&lt;/prefs&gt;&lt;/data&gt;</vt:lpwstr>
  </property>
  <property fmtid="{D5CDD505-2E9C-101B-9397-08002B2CF9AE}" pid="22" name="ClassificationContentMarkingHeaderShapeIds">
    <vt:lpwstr>39141cbf,5069b19c,118aa5f2,1ade6ecb,52e5d70a,468461ec,2a317dec,1a253352,14e249e6,4ebd9370,3e0b873e,f85ca95,7abaf43b,d7c0e6e,ba4836c</vt:lpwstr>
  </property>
  <property fmtid="{D5CDD505-2E9C-101B-9397-08002B2CF9AE}" pid="23" name="ClassificationContentMarkingHeaderFontProps">
    <vt:lpwstr>#ff0000,12,Calibri</vt:lpwstr>
  </property>
  <property fmtid="{D5CDD505-2E9C-101B-9397-08002B2CF9AE}" pid="24" name="ClassificationContentMarkingHeaderText">
    <vt:lpwstr>OFFICIAL</vt:lpwstr>
  </property>
  <property fmtid="{D5CDD505-2E9C-101B-9397-08002B2CF9AE}" pid="25" name="ClassificationContentMarkingFooterShapeIds">
    <vt:lpwstr>513765cd,60833d3f,712f5a76,4bf0f3c8,68aa757d,7b90c1bc,1d5f130c,3de0b72f,572b5ee4,6eff1502,e3c88f6,1dc1a383,4d8bd466</vt:lpwstr>
  </property>
  <property fmtid="{D5CDD505-2E9C-101B-9397-08002B2CF9AE}" pid="26" name="ClassificationContentMarkingFooterFontProps">
    <vt:lpwstr>#ff0000,12,Calibri</vt:lpwstr>
  </property>
  <property fmtid="{D5CDD505-2E9C-101B-9397-08002B2CF9AE}" pid="27" name="ClassificationContentMarkingFooterText">
    <vt:lpwstr>OFFICIAL</vt:lpwstr>
  </property>
</Properties>
</file>